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1215" w:rsidRDefault="00471215" w:rsidP="00ED3428">
      <w:pPr>
        <w:pStyle w:val="Heading1"/>
        <w:jc w:val="center"/>
      </w:pPr>
      <w:bookmarkStart w:id="0" w:name="_Toc536017939"/>
      <w:r>
        <w:t>ABSTRACT OF THE DISSERTATION</w:t>
      </w:r>
      <w:bookmarkEnd w:id="0"/>
    </w:p>
    <w:p w:rsidR="00471215" w:rsidRDefault="00471215" w:rsidP="00471215">
      <w:pPr>
        <w:jc w:val="center"/>
      </w:pPr>
      <w:r>
        <w:t>Title</w:t>
      </w:r>
    </w:p>
    <w:p w:rsidR="00471215" w:rsidRDefault="00471215" w:rsidP="00471215">
      <w:pPr>
        <w:tabs>
          <w:tab w:val="center" w:pos="4320"/>
          <w:tab w:val="right" w:pos="8640"/>
        </w:tabs>
      </w:pPr>
      <w:r>
        <w:tab/>
        <w:t xml:space="preserve">by </w:t>
      </w:r>
      <w:r w:rsidRPr="00471215">
        <w:rPr>
          <w:caps/>
        </w:rPr>
        <w:t>John Braley</w:t>
      </w:r>
      <w:r>
        <w:rPr>
          <w:caps/>
        </w:rPr>
        <w:tab/>
      </w:r>
    </w:p>
    <w:p w:rsidR="00471215" w:rsidRDefault="00471215" w:rsidP="00471215">
      <w:pPr>
        <w:spacing w:line="240" w:lineRule="auto"/>
        <w:jc w:val="center"/>
      </w:pPr>
      <w:r>
        <w:t xml:space="preserve">Dissertation Director: </w:t>
      </w:r>
    </w:p>
    <w:p w:rsidR="00471215" w:rsidRDefault="00471215" w:rsidP="00471215">
      <w:pPr>
        <w:spacing w:after="200" w:line="276" w:lineRule="auto"/>
        <w:jc w:val="center"/>
      </w:pPr>
      <w:r>
        <w:t>Franklin L Moon</w:t>
      </w:r>
    </w:p>
    <w:p w:rsidR="00471215" w:rsidRDefault="00471215">
      <w:pPr>
        <w:spacing w:after="200" w:line="276" w:lineRule="auto"/>
      </w:pPr>
    </w:p>
    <w:p w:rsidR="00471215" w:rsidRDefault="00471215">
      <w:pPr>
        <w:spacing w:after="200" w:line="276" w:lineRule="auto"/>
      </w:pPr>
    </w:p>
    <w:p w:rsidR="00471215" w:rsidRDefault="00471215">
      <w:pPr>
        <w:spacing w:after="200" w:line="276" w:lineRule="auto"/>
      </w:pPr>
      <w:r>
        <w:t xml:space="preserve">Begin text here. </w:t>
      </w:r>
      <w:r>
        <w:br w:type="page"/>
      </w:r>
    </w:p>
    <w:p w:rsidR="00550D12" w:rsidRDefault="00471215" w:rsidP="00ED3428">
      <w:pPr>
        <w:pStyle w:val="Heading1"/>
      </w:pPr>
      <w:bookmarkStart w:id="1" w:name="_Toc536017940"/>
      <w:r>
        <w:lastRenderedPageBreak/>
        <w:t>Table of Contents</w:t>
      </w:r>
      <w:bookmarkEnd w:id="1"/>
    </w:p>
    <w:p w:rsidR="009B4D90" w:rsidRDefault="00E4266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36017939" w:history="1">
        <w:r w:rsidR="009B4D90" w:rsidRPr="000D6E74">
          <w:rPr>
            <w:rStyle w:val="Hyperlink"/>
            <w:noProof/>
          </w:rPr>
          <w:t>ABSTRACT OF THE DISSERTATION</w:t>
        </w:r>
        <w:r w:rsidR="009B4D90">
          <w:rPr>
            <w:noProof/>
            <w:webHidden/>
          </w:rPr>
          <w:tab/>
        </w:r>
        <w:r w:rsidR="009B4D90">
          <w:rPr>
            <w:noProof/>
            <w:webHidden/>
          </w:rPr>
          <w:fldChar w:fldCharType="begin"/>
        </w:r>
        <w:r w:rsidR="009B4D90">
          <w:rPr>
            <w:noProof/>
            <w:webHidden/>
          </w:rPr>
          <w:instrText xml:space="preserve"> PAGEREF _Toc536017939 \h </w:instrText>
        </w:r>
        <w:r w:rsidR="009B4D90">
          <w:rPr>
            <w:noProof/>
            <w:webHidden/>
          </w:rPr>
        </w:r>
        <w:r w:rsidR="009B4D90">
          <w:rPr>
            <w:noProof/>
            <w:webHidden/>
          </w:rPr>
          <w:fldChar w:fldCharType="separate"/>
        </w:r>
        <w:r w:rsidR="009B4D90">
          <w:rPr>
            <w:noProof/>
            <w:webHidden/>
          </w:rPr>
          <w:t>ii</w:t>
        </w:r>
        <w:r w:rsidR="009B4D90">
          <w:rPr>
            <w:noProof/>
            <w:webHidden/>
          </w:rPr>
          <w:fldChar w:fldCharType="end"/>
        </w:r>
      </w:hyperlink>
    </w:p>
    <w:p w:rsidR="009B4D90" w:rsidRDefault="007D7D77">
      <w:pPr>
        <w:pStyle w:val="TOC1"/>
        <w:tabs>
          <w:tab w:val="right" w:leader="dot" w:pos="8630"/>
        </w:tabs>
        <w:rPr>
          <w:rFonts w:eastAsiaTheme="minorEastAsia"/>
          <w:noProof/>
        </w:rPr>
      </w:pPr>
      <w:hyperlink w:anchor="_Toc536017940" w:history="1">
        <w:r w:rsidR="009B4D90" w:rsidRPr="000D6E74">
          <w:rPr>
            <w:rStyle w:val="Hyperlink"/>
            <w:noProof/>
          </w:rPr>
          <w:t>Table of Contents</w:t>
        </w:r>
        <w:r w:rsidR="009B4D90">
          <w:rPr>
            <w:noProof/>
            <w:webHidden/>
          </w:rPr>
          <w:tab/>
        </w:r>
        <w:r w:rsidR="009B4D90">
          <w:rPr>
            <w:noProof/>
            <w:webHidden/>
          </w:rPr>
          <w:fldChar w:fldCharType="begin"/>
        </w:r>
        <w:r w:rsidR="009B4D90">
          <w:rPr>
            <w:noProof/>
            <w:webHidden/>
          </w:rPr>
          <w:instrText xml:space="preserve"> PAGEREF _Toc536017940 \h </w:instrText>
        </w:r>
        <w:r w:rsidR="009B4D90">
          <w:rPr>
            <w:noProof/>
            <w:webHidden/>
          </w:rPr>
        </w:r>
        <w:r w:rsidR="009B4D90">
          <w:rPr>
            <w:noProof/>
            <w:webHidden/>
          </w:rPr>
          <w:fldChar w:fldCharType="separate"/>
        </w:r>
        <w:r w:rsidR="009B4D90">
          <w:rPr>
            <w:noProof/>
            <w:webHidden/>
          </w:rPr>
          <w:t>iii</w:t>
        </w:r>
        <w:r w:rsidR="009B4D90">
          <w:rPr>
            <w:noProof/>
            <w:webHidden/>
          </w:rPr>
          <w:fldChar w:fldCharType="end"/>
        </w:r>
      </w:hyperlink>
    </w:p>
    <w:p w:rsidR="009B4D90" w:rsidRDefault="007D7D77">
      <w:pPr>
        <w:pStyle w:val="TOC1"/>
        <w:tabs>
          <w:tab w:val="right" w:leader="dot" w:pos="8630"/>
        </w:tabs>
        <w:rPr>
          <w:rFonts w:eastAsiaTheme="minorEastAsia"/>
          <w:noProof/>
        </w:rPr>
      </w:pPr>
      <w:hyperlink w:anchor="_Toc536017941" w:history="1">
        <w:r w:rsidR="009B4D90" w:rsidRPr="000D6E74">
          <w:rPr>
            <w:rStyle w:val="Hyperlink"/>
            <w:noProof/>
          </w:rPr>
          <w:t>List of Tables</w:t>
        </w:r>
        <w:r w:rsidR="009B4D90">
          <w:rPr>
            <w:noProof/>
            <w:webHidden/>
          </w:rPr>
          <w:tab/>
        </w:r>
        <w:r w:rsidR="009B4D90">
          <w:rPr>
            <w:noProof/>
            <w:webHidden/>
          </w:rPr>
          <w:fldChar w:fldCharType="begin"/>
        </w:r>
        <w:r w:rsidR="009B4D90">
          <w:rPr>
            <w:noProof/>
            <w:webHidden/>
          </w:rPr>
          <w:instrText xml:space="preserve"> PAGEREF _Toc536017941 \h </w:instrText>
        </w:r>
        <w:r w:rsidR="009B4D90">
          <w:rPr>
            <w:noProof/>
            <w:webHidden/>
          </w:rPr>
        </w:r>
        <w:r w:rsidR="009B4D90">
          <w:rPr>
            <w:noProof/>
            <w:webHidden/>
          </w:rPr>
          <w:fldChar w:fldCharType="separate"/>
        </w:r>
        <w:r w:rsidR="009B4D90">
          <w:rPr>
            <w:noProof/>
            <w:webHidden/>
          </w:rPr>
          <w:t>v</w:t>
        </w:r>
        <w:r w:rsidR="009B4D90">
          <w:rPr>
            <w:noProof/>
            <w:webHidden/>
          </w:rPr>
          <w:fldChar w:fldCharType="end"/>
        </w:r>
      </w:hyperlink>
    </w:p>
    <w:p w:rsidR="009B4D90" w:rsidRDefault="007D7D77">
      <w:pPr>
        <w:pStyle w:val="TOC1"/>
        <w:tabs>
          <w:tab w:val="right" w:leader="dot" w:pos="8630"/>
        </w:tabs>
        <w:rPr>
          <w:rFonts w:eastAsiaTheme="minorEastAsia"/>
          <w:noProof/>
        </w:rPr>
      </w:pPr>
      <w:hyperlink w:anchor="_Toc536017942" w:history="1">
        <w:r w:rsidR="009B4D90" w:rsidRPr="000D6E74">
          <w:rPr>
            <w:rStyle w:val="Hyperlink"/>
            <w:noProof/>
          </w:rPr>
          <w:t>List of Illustrations</w:t>
        </w:r>
        <w:r w:rsidR="009B4D90">
          <w:rPr>
            <w:noProof/>
            <w:webHidden/>
          </w:rPr>
          <w:tab/>
        </w:r>
        <w:r w:rsidR="009B4D90">
          <w:rPr>
            <w:noProof/>
            <w:webHidden/>
          </w:rPr>
          <w:fldChar w:fldCharType="begin"/>
        </w:r>
        <w:r w:rsidR="009B4D90">
          <w:rPr>
            <w:noProof/>
            <w:webHidden/>
          </w:rPr>
          <w:instrText xml:space="preserve"> PAGEREF _Toc536017942 \h </w:instrText>
        </w:r>
        <w:r w:rsidR="009B4D90">
          <w:rPr>
            <w:noProof/>
            <w:webHidden/>
          </w:rPr>
        </w:r>
        <w:r w:rsidR="009B4D90">
          <w:rPr>
            <w:noProof/>
            <w:webHidden/>
          </w:rPr>
          <w:fldChar w:fldCharType="separate"/>
        </w:r>
        <w:r w:rsidR="009B4D90">
          <w:rPr>
            <w:noProof/>
            <w:webHidden/>
          </w:rPr>
          <w:t>vi</w:t>
        </w:r>
        <w:r w:rsidR="009B4D90">
          <w:rPr>
            <w:noProof/>
            <w:webHidden/>
          </w:rPr>
          <w:fldChar w:fldCharType="end"/>
        </w:r>
      </w:hyperlink>
    </w:p>
    <w:p w:rsidR="009B4D90" w:rsidRDefault="007D7D77">
      <w:pPr>
        <w:pStyle w:val="TOC1"/>
        <w:tabs>
          <w:tab w:val="right" w:leader="dot" w:pos="8630"/>
        </w:tabs>
        <w:rPr>
          <w:rFonts w:eastAsiaTheme="minorEastAsia"/>
          <w:noProof/>
        </w:rPr>
      </w:pPr>
      <w:hyperlink w:anchor="_Toc536017943" w:history="1">
        <w:r w:rsidR="009B4D90" w:rsidRPr="000D6E74">
          <w:rPr>
            <w:rStyle w:val="Hyperlink"/>
            <w:noProof/>
          </w:rPr>
          <w:t>Introduction</w:t>
        </w:r>
        <w:r w:rsidR="009B4D90">
          <w:rPr>
            <w:noProof/>
            <w:webHidden/>
          </w:rPr>
          <w:tab/>
        </w:r>
        <w:r w:rsidR="009B4D90">
          <w:rPr>
            <w:noProof/>
            <w:webHidden/>
          </w:rPr>
          <w:fldChar w:fldCharType="begin"/>
        </w:r>
        <w:r w:rsidR="009B4D90">
          <w:rPr>
            <w:noProof/>
            <w:webHidden/>
          </w:rPr>
          <w:instrText xml:space="preserve"> PAGEREF _Toc536017943 \h </w:instrText>
        </w:r>
        <w:r w:rsidR="009B4D90">
          <w:rPr>
            <w:noProof/>
            <w:webHidden/>
          </w:rPr>
        </w:r>
        <w:r w:rsidR="009B4D90">
          <w:rPr>
            <w:noProof/>
            <w:webHidden/>
          </w:rPr>
          <w:fldChar w:fldCharType="separate"/>
        </w:r>
        <w:r w:rsidR="009B4D90">
          <w:rPr>
            <w:noProof/>
            <w:webHidden/>
          </w:rPr>
          <w:t>1</w:t>
        </w:r>
        <w:r w:rsidR="009B4D90">
          <w:rPr>
            <w:noProof/>
            <w:webHidden/>
          </w:rPr>
          <w:fldChar w:fldCharType="end"/>
        </w:r>
      </w:hyperlink>
    </w:p>
    <w:p w:rsidR="009B4D90" w:rsidRDefault="007D7D77">
      <w:pPr>
        <w:pStyle w:val="TOC2"/>
        <w:tabs>
          <w:tab w:val="right" w:leader="dot" w:pos="8630"/>
        </w:tabs>
        <w:rPr>
          <w:rFonts w:eastAsiaTheme="minorEastAsia"/>
          <w:noProof/>
        </w:rPr>
      </w:pPr>
      <w:hyperlink w:anchor="_Toc536017944" w:history="1">
        <w:r w:rsidR="009B4D90" w:rsidRPr="000D6E74">
          <w:rPr>
            <w:rStyle w:val="Hyperlink"/>
            <w:noProof/>
          </w:rPr>
          <w:t>Heading 2</w:t>
        </w:r>
        <w:r w:rsidR="009B4D90">
          <w:rPr>
            <w:noProof/>
            <w:webHidden/>
          </w:rPr>
          <w:tab/>
        </w:r>
        <w:r w:rsidR="009B4D90">
          <w:rPr>
            <w:noProof/>
            <w:webHidden/>
          </w:rPr>
          <w:fldChar w:fldCharType="begin"/>
        </w:r>
        <w:r w:rsidR="009B4D90">
          <w:rPr>
            <w:noProof/>
            <w:webHidden/>
          </w:rPr>
          <w:instrText xml:space="preserve"> PAGEREF _Toc536017944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7D7D77">
      <w:pPr>
        <w:pStyle w:val="TOC3"/>
        <w:tabs>
          <w:tab w:val="right" w:leader="dot" w:pos="8630"/>
        </w:tabs>
        <w:rPr>
          <w:rFonts w:eastAsiaTheme="minorEastAsia"/>
          <w:noProof/>
        </w:rPr>
      </w:pPr>
      <w:hyperlink w:anchor="_Toc536017945" w:history="1">
        <w:r w:rsidR="009B4D90" w:rsidRPr="000D6E74">
          <w:rPr>
            <w:rStyle w:val="Hyperlink"/>
            <w:noProof/>
          </w:rPr>
          <w:t>Heading 3</w:t>
        </w:r>
        <w:r w:rsidR="009B4D90">
          <w:rPr>
            <w:noProof/>
            <w:webHidden/>
          </w:rPr>
          <w:tab/>
        </w:r>
        <w:r w:rsidR="009B4D90">
          <w:rPr>
            <w:noProof/>
            <w:webHidden/>
          </w:rPr>
          <w:fldChar w:fldCharType="begin"/>
        </w:r>
        <w:r w:rsidR="009B4D90">
          <w:rPr>
            <w:noProof/>
            <w:webHidden/>
          </w:rPr>
          <w:instrText xml:space="preserve"> PAGEREF _Toc536017945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7D7D77">
      <w:pPr>
        <w:pStyle w:val="TOC1"/>
        <w:tabs>
          <w:tab w:val="right" w:leader="dot" w:pos="8630"/>
        </w:tabs>
        <w:rPr>
          <w:rFonts w:eastAsiaTheme="minorEastAsia"/>
          <w:noProof/>
        </w:rPr>
      </w:pPr>
      <w:hyperlink w:anchor="_Toc536017946" w:history="1">
        <w:r w:rsidR="009B4D90" w:rsidRPr="000D6E74">
          <w:rPr>
            <w:rStyle w:val="Hyperlink"/>
            <w:noProof/>
          </w:rPr>
          <w:t>Part 1: Understanding vehicle-bridge interaction and dynamic amplification</w:t>
        </w:r>
        <w:r w:rsidR="009B4D90">
          <w:rPr>
            <w:noProof/>
            <w:webHidden/>
          </w:rPr>
          <w:tab/>
        </w:r>
        <w:r w:rsidR="009B4D90">
          <w:rPr>
            <w:noProof/>
            <w:webHidden/>
          </w:rPr>
          <w:fldChar w:fldCharType="begin"/>
        </w:r>
        <w:r w:rsidR="009B4D90">
          <w:rPr>
            <w:noProof/>
            <w:webHidden/>
          </w:rPr>
          <w:instrText xml:space="preserve"> PAGEREF _Toc536017946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7D7D77">
      <w:pPr>
        <w:pStyle w:val="TOC2"/>
        <w:tabs>
          <w:tab w:val="right" w:leader="dot" w:pos="8630"/>
        </w:tabs>
        <w:rPr>
          <w:rFonts w:eastAsiaTheme="minorEastAsia"/>
          <w:noProof/>
        </w:rPr>
      </w:pPr>
      <w:hyperlink w:anchor="_Toc536017947" w:history="1">
        <w:r w:rsidR="009B4D90" w:rsidRPr="000D6E74">
          <w:rPr>
            <w:rStyle w:val="Hyperlink"/>
            <w:noProof/>
          </w:rPr>
          <w:t>Experimental Case Study</w:t>
        </w:r>
        <w:r w:rsidR="009B4D90">
          <w:rPr>
            <w:noProof/>
            <w:webHidden/>
          </w:rPr>
          <w:tab/>
        </w:r>
        <w:r w:rsidR="009B4D90">
          <w:rPr>
            <w:noProof/>
            <w:webHidden/>
          </w:rPr>
          <w:fldChar w:fldCharType="begin"/>
        </w:r>
        <w:r w:rsidR="009B4D90">
          <w:rPr>
            <w:noProof/>
            <w:webHidden/>
          </w:rPr>
          <w:instrText xml:space="preserve"> PAGEREF _Toc536017947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7D7D77">
      <w:pPr>
        <w:pStyle w:val="TOC3"/>
        <w:tabs>
          <w:tab w:val="right" w:leader="dot" w:pos="8630"/>
        </w:tabs>
        <w:rPr>
          <w:rFonts w:eastAsiaTheme="minorEastAsia"/>
          <w:noProof/>
        </w:rPr>
      </w:pPr>
      <w:hyperlink w:anchor="_Toc536017948" w:history="1">
        <w:r w:rsidR="009B4D90" w:rsidRPr="000D6E74">
          <w:rPr>
            <w:rStyle w:val="Hyperlink"/>
            <w:noProof/>
          </w:rPr>
          <w:t>Description of Test Structure</w:t>
        </w:r>
        <w:r w:rsidR="009B4D90">
          <w:rPr>
            <w:noProof/>
            <w:webHidden/>
          </w:rPr>
          <w:tab/>
        </w:r>
        <w:r w:rsidR="009B4D90">
          <w:rPr>
            <w:noProof/>
            <w:webHidden/>
          </w:rPr>
          <w:fldChar w:fldCharType="begin"/>
        </w:r>
        <w:r w:rsidR="009B4D90">
          <w:rPr>
            <w:noProof/>
            <w:webHidden/>
          </w:rPr>
          <w:instrText xml:space="preserve"> PAGEREF _Toc536017948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7D7D77">
      <w:pPr>
        <w:pStyle w:val="TOC3"/>
        <w:tabs>
          <w:tab w:val="right" w:leader="dot" w:pos="8630"/>
        </w:tabs>
        <w:rPr>
          <w:rFonts w:eastAsiaTheme="minorEastAsia"/>
          <w:noProof/>
        </w:rPr>
      </w:pPr>
      <w:hyperlink w:anchor="_Toc536017949" w:history="1">
        <w:r w:rsidR="009B4D90" w:rsidRPr="000D6E74">
          <w:rPr>
            <w:rStyle w:val="Hyperlink"/>
            <w:noProof/>
          </w:rPr>
          <w:t>Phase 1 Testing</w:t>
        </w:r>
        <w:r w:rsidR="009B4D90">
          <w:rPr>
            <w:noProof/>
            <w:webHidden/>
          </w:rPr>
          <w:tab/>
        </w:r>
        <w:r w:rsidR="009B4D90">
          <w:rPr>
            <w:noProof/>
            <w:webHidden/>
          </w:rPr>
          <w:fldChar w:fldCharType="begin"/>
        </w:r>
        <w:r w:rsidR="009B4D90">
          <w:rPr>
            <w:noProof/>
            <w:webHidden/>
          </w:rPr>
          <w:instrText xml:space="preserve"> PAGEREF _Toc536017949 \h </w:instrText>
        </w:r>
        <w:r w:rsidR="009B4D90">
          <w:rPr>
            <w:noProof/>
            <w:webHidden/>
          </w:rPr>
        </w:r>
        <w:r w:rsidR="009B4D90">
          <w:rPr>
            <w:noProof/>
            <w:webHidden/>
          </w:rPr>
          <w:fldChar w:fldCharType="separate"/>
        </w:r>
        <w:r w:rsidR="009B4D90">
          <w:rPr>
            <w:noProof/>
            <w:webHidden/>
          </w:rPr>
          <w:t>4</w:t>
        </w:r>
        <w:r w:rsidR="009B4D90">
          <w:rPr>
            <w:noProof/>
            <w:webHidden/>
          </w:rPr>
          <w:fldChar w:fldCharType="end"/>
        </w:r>
      </w:hyperlink>
    </w:p>
    <w:p w:rsidR="009B4D90" w:rsidRDefault="007D7D77">
      <w:pPr>
        <w:pStyle w:val="TOC3"/>
        <w:tabs>
          <w:tab w:val="right" w:leader="dot" w:pos="8630"/>
        </w:tabs>
        <w:rPr>
          <w:rFonts w:eastAsiaTheme="minorEastAsia"/>
          <w:noProof/>
        </w:rPr>
      </w:pPr>
      <w:hyperlink w:anchor="_Toc536017950" w:history="1">
        <w:r w:rsidR="009B4D90" w:rsidRPr="000D6E74">
          <w:rPr>
            <w:rStyle w:val="Hyperlink"/>
            <w:noProof/>
          </w:rPr>
          <w:t>Phase 2 Testing</w:t>
        </w:r>
        <w:r w:rsidR="009B4D90">
          <w:rPr>
            <w:noProof/>
            <w:webHidden/>
          </w:rPr>
          <w:tab/>
        </w:r>
        <w:r w:rsidR="009B4D90">
          <w:rPr>
            <w:noProof/>
            <w:webHidden/>
          </w:rPr>
          <w:fldChar w:fldCharType="begin"/>
        </w:r>
        <w:r w:rsidR="009B4D90">
          <w:rPr>
            <w:noProof/>
            <w:webHidden/>
          </w:rPr>
          <w:instrText xml:space="preserve"> PAGEREF _Toc536017950 \h </w:instrText>
        </w:r>
        <w:r w:rsidR="009B4D90">
          <w:rPr>
            <w:noProof/>
            <w:webHidden/>
          </w:rPr>
        </w:r>
        <w:r w:rsidR="009B4D90">
          <w:rPr>
            <w:noProof/>
            <w:webHidden/>
          </w:rPr>
          <w:fldChar w:fldCharType="separate"/>
        </w:r>
        <w:r w:rsidR="009B4D90">
          <w:rPr>
            <w:noProof/>
            <w:webHidden/>
          </w:rPr>
          <w:t>5</w:t>
        </w:r>
        <w:r w:rsidR="009B4D90">
          <w:rPr>
            <w:noProof/>
            <w:webHidden/>
          </w:rPr>
          <w:fldChar w:fldCharType="end"/>
        </w:r>
      </w:hyperlink>
    </w:p>
    <w:p w:rsidR="009B4D90" w:rsidRDefault="007D7D77">
      <w:pPr>
        <w:pStyle w:val="TOC3"/>
        <w:tabs>
          <w:tab w:val="right" w:leader="dot" w:pos="8630"/>
        </w:tabs>
        <w:rPr>
          <w:rFonts w:eastAsiaTheme="minorEastAsia"/>
          <w:noProof/>
        </w:rPr>
      </w:pPr>
      <w:hyperlink w:anchor="_Toc536017951" w:history="1">
        <w:r w:rsidR="009B4D90" w:rsidRPr="000D6E74">
          <w:rPr>
            <w:rStyle w:val="Hyperlink"/>
            <w:noProof/>
          </w:rPr>
          <w:t>Phase 3 Testing</w:t>
        </w:r>
        <w:r w:rsidR="009B4D90">
          <w:rPr>
            <w:noProof/>
            <w:webHidden/>
          </w:rPr>
          <w:tab/>
        </w:r>
        <w:r w:rsidR="009B4D90">
          <w:rPr>
            <w:noProof/>
            <w:webHidden/>
          </w:rPr>
          <w:fldChar w:fldCharType="begin"/>
        </w:r>
        <w:r w:rsidR="009B4D90">
          <w:rPr>
            <w:noProof/>
            <w:webHidden/>
          </w:rPr>
          <w:instrText xml:space="preserve"> PAGEREF _Toc536017951 \h </w:instrText>
        </w:r>
        <w:r w:rsidR="009B4D90">
          <w:rPr>
            <w:noProof/>
            <w:webHidden/>
          </w:rPr>
        </w:r>
        <w:r w:rsidR="009B4D90">
          <w:rPr>
            <w:noProof/>
            <w:webHidden/>
          </w:rPr>
          <w:fldChar w:fldCharType="separate"/>
        </w:r>
        <w:r w:rsidR="009B4D90">
          <w:rPr>
            <w:noProof/>
            <w:webHidden/>
          </w:rPr>
          <w:t>7</w:t>
        </w:r>
        <w:r w:rsidR="009B4D90">
          <w:rPr>
            <w:noProof/>
            <w:webHidden/>
          </w:rPr>
          <w:fldChar w:fldCharType="end"/>
        </w:r>
      </w:hyperlink>
    </w:p>
    <w:p w:rsidR="009B4D90" w:rsidRDefault="007D7D77">
      <w:pPr>
        <w:pStyle w:val="TOC3"/>
        <w:tabs>
          <w:tab w:val="right" w:leader="dot" w:pos="8630"/>
        </w:tabs>
        <w:rPr>
          <w:rFonts w:eastAsiaTheme="minorEastAsia"/>
          <w:noProof/>
        </w:rPr>
      </w:pPr>
      <w:hyperlink w:anchor="_Toc536017952" w:history="1">
        <w:r w:rsidR="009B4D90" w:rsidRPr="000D6E74">
          <w:rPr>
            <w:rStyle w:val="Hyperlink"/>
            <w:noProof/>
          </w:rPr>
          <w:t>Test Conclusions</w:t>
        </w:r>
        <w:r w:rsidR="009B4D90">
          <w:rPr>
            <w:noProof/>
            <w:webHidden/>
          </w:rPr>
          <w:tab/>
        </w:r>
        <w:r w:rsidR="009B4D90">
          <w:rPr>
            <w:noProof/>
            <w:webHidden/>
          </w:rPr>
          <w:fldChar w:fldCharType="begin"/>
        </w:r>
        <w:r w:rsidR="009B4D90">
          <w:rPr>
            <w:noProof/>
            <w:webHidden/>
          </w:rPr>
          <w:instrText xml:space="preserve"> PAGEREF _Toc536017952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7D7D77">
      <w:pPr>
        <w:pStyle w:val="TOC2"/>
        <w:tabs>
          <w:tab w:val="right" w:leader="dot" w:pos="8630"/>
        </w:tabs>
        <w:rPr>
          <w:rFonts w:eastAsiaTheme="minorEastAsia"/>
          <w:noProof/>
        </w:rPr>
      </w:pPr>
      <w:hyperlink w:anchor="_Toc536017953" w:history="1">
        <w:r w:rsidR="009B4D90" w:rsidRPr="000D6E74">
          <w:rPr>
            <w:rStyle w:val="Hyperlink"/>
            <w:noProof/>
          </w:rPr>
          <w:t>Simulating VBI</w:t>
        </w:r>
        <w:r w:rsidR="009B4D90">
          <w:rPr>
            <w:noProof/>
            <w:webHidden/>
          </w:rPr>
          <w:tab/>
        </w:r>
        <w:r w:rsidR="009B4D90">
          <w:rPr>
            <w:noProof/>
            <w:webHidden/>
          </w:rPr>
          <w:fldChar w:fldCharType="begin"/>
        </w:r>
        <w:r w:rsidR="009B4D90">
          <w:rPr>
            <w:noProof/>
            <w:webHidden/>
          </w:rPr>
          <w:instrText xml:space="preserve"> PAGEREF _Toc536017953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7D7D77">
      <w:pPr>
        <w:pStyle w:val="TOC3"/>
        <w:tabs>
          <w:tab w:val="right" w:leader="dot" w:pos="8630"/>
        </w:tabs>
        <w:rPr>
          <w:rFonts w:eastAsiaTheme="minorEastAsia"/>
          <w:noProof/>
        </w:rPr>
      </w:pPr>
      <w:hyperlink w:anchor="_Toc536017954" w:history="1">
        <w:r w:rsidR="009B4D90" w:rsidRPr="000D6E74">
          <w:rPr>
            <w:rStyle w:val="Hyperlink"/>
            <w:noProof/>
          </w:rPr>
          <w:t>Bridge and vehicle decoupled</w:t>
        </w:r>
        <w:r w:rsidR="009B4D90">
          <w:rPr>
            <w:noProof/>
            <w:webHidden/>
          </w:rPr>
          <w:tab/>
        </w:r>
        <w:r w:rsidR="009B4D90">
          <w:rPr>
            <w:noProof/>
            <w:webHidden/>
          </w:rPr>
          <w:fldChar w:fldCharType="begin"/>
        </w:r>
        <w:r w:rsidR="009B4D90">
          <w:rPr>
            <w:noProof/>
            <w:webHidden/>
          </w:rPr>
          <w:instrText xml:space="preserve"> PAGEREF _Toc536017954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7D7D77">
      <w:pPr>
        <w:pStyle w:val="TOC3"/>
        <w:tabs>
          <w:tab w:val="right" w:leader="dot" w:pos="8630"/>
        </w:tabs>
        <w:rPr>
          <w:rFonts w:eastAsiaTheme="minorEastAsia"/>
          <w:noProof/>
        </w:rPr>
      </w:pPr>
      <w:hyperlink w:anchor="_Toc536017955" w:history="1">
        <w:r w:rsidR="009B4D90" w:rsidRPr="000D6E74">
          <w:rPr>
            <w:rStyle w:val="Hyperlink"/>
            <w:noProof/>
          </w:rPr>
          <w:t>Mechanisms and Influential Attributes</w:t>
        </w:r>
        <w:r w:rsidR="009B4D90">
          <w:rPr>
            <w:noProof/>
            <w:webHidden/>
          </w:rPr>
          <w:tab/>
        </w:r>
        <w:r w:rsidR="009B4D90">
          <w:rPr>
            <w:noProof/>
            <w:webHidden/>
          </w:rPr>
          <w:fldChar w:fldCharType="begin"/>
        </w:r>
        <w:r w:rsidR="009B4D90">
          <w:rPr>
            <w:noProof/>
            <w:webHidden/>
          </w:rPr>
          <w:instrText xml:space="preserve"> PAGEREF _Toc536017955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7D7D77">
      <w:pPr>
        <w:pStyle w:val="TOC1"/>
        <w:tabs>
          <w:tab w:val="right" w:leader="dot" w:pos="8630"/>
        </w:tabs>
        <w:rPr>
          <w:rFonts w:eastAsiaTheme="minorEastAsia"/>
          <w:noProof/>
        </w:rPr>
      </w:pPr>
      <w:hyperlink w:anchor="_Toc536017956" w:history="1">
        <w:r w:rsidR="009B4D90" w:rsidRPr="000D6E74">
          <w:rPr>
            <w:rStyle w:val="Hyperlink"/>
            <w:noProof/>
          </w:rPr>
          <w:t>Part 2: Estimating Dynamic Amplification</w:t>
        </w:r>
        <w:r w:rsidR="009B4D90">
          <w:rPr>
            <w:noProof/>
            <w:webHidden/>
          </w:rPr>
          <w:tab/>
        </w:r>
        <w:r w:rsidR="009B4D90">
          <w:rPr>
            <w:noProof/>
            <w:webHidden/>
          </w:rPr>
          <w:fldChar w:fldCharType="begin"/>
        </w:r>
        <w:r w:rsidR="009B4D90">
          <w:rPr>
            <w:noProof/>
            <w:webHidden/>
          </w:rPr>
          <w:instrText xml:space="preserve"> PAGEREF _Toc536017956 \h </w:instrText>
        </w:r>
        <w:r w:rsidR="009B4D90">
          <w:rPr>
            <w:noProof/>
            <w:webHidden/>
          </w:rPr>
        </w:r>
        <w:r w:rsidR="009B4D90">
          <w:rPr>
            <w:noProof/>
            <w:webHidden/>
          </w:rPr>
          <w:fldChar w:fldCharType="separate"/>
        </w:r>
        <w:r w:rsidR="009B4D90">
          <w:rPr>
            <w:noProof/>
            <w:webHidden/>
          </w:rPr>
          <w:t>15</w:t>
        </w:r>
        <w:r w:rsidR="009B4D90">
          <w:rPr>
            <w:noProof/>
            <w:webHidden/>
          </w:rPr>
          <w:fldChar w:fldCharType="end"/>
        </w:r>
      </w:hyperlink>
    </w:p>
    <w:p w:rsidR="009B4D90" w:rsidRDefault="007D7D77">
      <w:pPr>
        <w:pStyle w:val="TOC2"/>
        <w:tabs>
          <w:tab w:val="right" w:leader="dot" w:pos="8630"/>
        </w:tabs>
        <w:rPr>
          <w:rFonts w:eastAsiaTheme="minorEastAsia"/>
          <w:noProof/>
        </w:rPr>
      </w:pPr>
      <w:hyperlink w:anchor="_Toc536017957" w:history="1">
        <w:r w:rsidR="009B4D90" w:rsidRPr="000D6E74">
          <w:rPr>
            <w:rStyle w:val="Hyperlink"/>
            <w:noProof/>
          </w:rPr>
          <w:t>Visualizing the Problem</w:t>
        </w:r>
        <w:r w:rsidR="009B4D90">
          <w:rPr>
            <w:noProof/>
            <w:webHidden/>
          </w:rPr>
          <w:tab/>
        </w:r>
        <w:r w:rsidR="009B4D90">
          <w:rPr>
            <w:noProof/>
            <w:webHidden/>
          </w:rPr>
          <w:fldChar w:fldCharType="begin"/>
        </w:r>
        <w:r w:rsidR="009B4D90">
          <w:rPr>
            <w:noProof/>
            <w:webHidden/>
          </w:rPr>
          <w:instrText xml:space="preserve"> PAGEREF _Toc536017957 \h </w:instrText>
        </w:r>
        <w:r w:rsidR="009B4D90">
          <w:rPr>
            <w:noProof/>
            <w:webHidden/>
          </w:rPr>
        </w:r>
        <w:r w:rsidR="009B4D90">
          <w:rPr>
            <w:noProof/>
            <w:webHidden/>
          </w:rPr>
          <w:fldChar w:fldCharType="separate"/>
        </w:r>
        <w:r w:rsidR="009B4D90">
          <w:rPr>
            <w:noProof/>
            <w:webHidden/>
          </w:rPr>
          <w:t>16</w:t>
        </w:r>
        <w:r w:rsidR="009B4D90">
          <w:rPr>
            <w:noProof/>
            <w:webHidden/>
          </w:rPr>
          <w:fldChar w:fldCharType="end"/>
        </w:r>
      </w:hyperlink>
    </w:p>
    <w:p w:rsidR="009B4D90" w:rsidRDefault="007D7D77">
      <w:pPr>
        <w:pStyle w:val="TOC2"/>
        <w:tabs>
          <w:tab w:val="right" w:leader="dot" w:pos="8630"/>
        </w:tabs>
        <w:rPr>
          <w:rFonts w:eastAsiaTheme="minorEastAsia"/>
          <w:noProof/>
        </w:rPr>
      </w:pPr>
      <w:hyperlink w:anchor="_Toc536017958" w:history="1">
        <w:r w:rsidR="009B4D90" w:rsidRPr="000D6E74">
          <w:rPr>
            <w:rStyle w:val="Hyperlink"/>
            <w:noProof/>
          </w:rPr>
          <w:t>In-Situ Measurement</w:t>
        </w:r>
        <w:r w:rsidR="009B4D90">
          <w:rPr>
            <w:noProof/>
            <w:webHidden/>
          </w:rPr>
          <w:tab/>
        </w:r>
        <w:r w:rsidR="009B4D90">
          <w:rPr>
            <w:noProof/>
            <w:webHidden/>
          </w:rPr>
          <w:fldChar w:fldCharType="begin"/>
        </w:r>
        <w:r w:rsidR="009B4D90">
          <w:rPr>
            <w:noProof/>
            <w:webHidden/>
          </w:rPr>
          <w:instrText xml:space="preserve"> PAGEREF _Toc536017958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7D7D77">
      <w:pPr>
        <w:pStyle w:val="TOC3"/>
        <w:tabs>
          <w:tab w:val="right" w:leader="dot" w:pos="8630"/>
        </w:tabs>
        <w:rPr>
          <w:rFonts w:eastAsiaTheme="minorEastAsia"/>
          <w:noProof/>
        </w:rPr>
      </w:pPr>
      <w:hyperlink w:anchor="_Toc536017959" w:history="1">
        <w:r w:rsidR="009B4D90" w:rsidRPr="000D6E74">
          <w:rPr>
            <w:rStyle w:val="Hyperlink"/>
            <w:noProof/>
          </w:rPr>
          <w:t>Operational Monitoring</w:t>
        </w:r>
        <w:r w:rsidR="009B4D90">
          <w:rPr>
            <w:noProof/>
            <w:webHidden/>
          </w:rPr>
          <w:tab/>
        </w:r>
        <w:r w:rsidR="009B4D90">
          <w:rPr>
            <w:noProof/>
            <w:webHidden/>
          </w:rPr>
          <w:fldChar w:fldCharType="begin"/>
        </w:r>
        <w:r w:rsidR="009B4D90">
          <w:rPr>
            <w:noProof/>
            <w:webHidden/>
          </w:rPr>
          <w:instrText xml:space="preserve"> PAGEREF _Toc536017959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7D7D77">
      <w:pPr>
        <w:pStyle w:val="TOC3"/>
        <w:tabs>
          <w:tab w:val="right" w:leader="dot" w:pos="8630"/>
        </w:tabs>
        <w:rPr>
          <w:rFonts w:eastAsiaTheme="minorEastAsia"/>
          <w:noProof/>
        </w:rPr>
      </w:pPr>
      <w:hyperlink w:anchor="_Toc536017960" w:history="1">
        <w:r w:rsidR="009B4D90" w:rsidRPr="000D6E74">
          <w:rPr>
            <w:rStyle w:val="Hyperlink"/>
            <w:noProof/>
          </w:rPr>
          <w:t>Load Testing</w:t>
        </w:r>
        <w:r w:rsidR="009B4D90">
          <w:rPr>
            <w:noProof/>
            <w:webHidden/>
          </w:rPr>
          <w:tab/>
        </w:r>
        <w:r w:rsidR="009B4D90">
          <w:rPr>
            <w:noProof/>
            <w:webHidden/>
          </w:rPr>
          <w:fldChar w:fldCharType="begin"/>
        </w:r>
        <w:r w:rsidR="009B4D90">
          <w:rPr>
            <w:noProof/>
            <w:webHidden/>
          </w:rPr>
          <w:instrText xml:space="preserve"> PAGEREF _Toc536017960 \h </w:instrText>
        </w:r>
        <w:r w:rsidR="009B4D90">
          <w:rPr>
            <w:noProof/>
            <w:webHidden/>
          </w:rPr>
        </w:r>
        <w:r w:rsidR="009B4D90">
          <w:rPr>
            <w:noProof/>
            <w:webHidden/>
          </w:rPr>
          <w:fldChar w:fldCharType="separate"/>
        </w:r>
        <w:r w:rsidR="009B4D90">
          <w:rPr>
            <w:noProof/>
            <w:webHidden/>
          </w:rPr>
          <w:t>18</w:t>
        </w:r>
        <w:r w:rsidR="009B4D90">
          <w:rPr>
            <w:noProof/>
            <w:webHidden/>
          </w:rPr>
          <w:fldChar w:fldCharType="end"/>
        </w:r>
      </w:hyperlink>
    </w:p>
    <w:p w:rsidR="009B4D90" w:rsidRDefault="007D7D77">
      <w:pPr>
        <w:pStyle w:val="TOC3"/>
        <w:tabs>
          <w:tab w:val="right" w:leader="dot" w:pos="8630"/>
        </w:tabs>
        <w:rPr>
          <w:rFonts w:eastAsiaTheme="minorEastAsia"/>
          <w:noProof/>
        </w:rPr>
      </w:pPr>
      <w:hyperlink w:anchor="_Toc536017961" w:history="1">
        <w:r w:rsidR="009B4D90" w:rsidRPr="000D6E74">
          <w:rPr>
            <w:rStyle w:val="Hyperlink"/>
            <w:noProof/>
          </w:rPr>
          <w:t>Profile Measurement</w:t>
        </w:r>
        <w:r w:rsidR="009B4D90">
          <w:rPr>
            <w:noProof/>
            <w:webHidden/>
          </w:rPr>
          <w:tab/>
        </w:r>
        <w:r w:rsidR="009B4D90">
          <w:rPr>
            <w:noProof/>
            <w:webHidden/>
          </w:rPr>
          <w:fldChar w:fldCharType="begin"/>
        </w:r>
        <w:r w:rsidR="009B4D90">
          <w:rPr>
            <w:noProof/>
            <w:webHidden/>
          </w:rPr>
          <w:instrText xml:space="preserve"> PAGEREF _Toc536017961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7D7D77">
      <w:pPr>
        <w:pStyle w:val="TOC2"/>
        <w:tabs>
          <w:tab w:val="right" w:leader="dot" w:pos="8630"/>
        </w:tabs>
        <w:rPr>
          <w:rFonts w:eastAsiaTheme="minorEastAsia"/>
          <w:noProof/>
        </w:rPr>
      </w:pPr>
      <w:hyperlink w:anchor="_Toc536017962" w:history="1">
        <w:r w:rsidR="009B4D90" w:rsidRPr="000D6E74">
          <w:rPr>
            <w:rStyle w:val="Hyperlink"/>
            <w:noProof/>
          </w:rPr>
          <w:t>Finite Element Analysis</w:t>
        </w:r>
        <w:r w:rsidR="009B4D90">
          <w:rPr>
            <w:noProof/>
            <w:webHidden/>
          </w:rPr>
          <w:tab/>
        </w:r>
        <w:r w:rsidR="009B4D90">
          <w:rPr>
            <w:noProof/>
            <w:webHidden/>
          </w:rPr>
          <w:fldChar w:fldCharType="begin"/>
        </w:r>
        <w:r w:rsidR="009B4D90">
          <w:rPr>
            <w:noProof/>
            <w:webHidden/>
          </w:rPr>
          <w:instrText xml:space="preserve"> PAGEREF _Toc536017962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7D7D77">
      <w:pPr>
        <w:pStyle w:val="TOC2"/>
        <w:tabs>
          <w:tab w:val="right" w:leader="dot" w:pos="8630"/>
        </w:tabs>
        <w:rPr>
          <w:rFonts w:eastAsiaTheme="minorEastAsia"/>
          <w:noProof/>
        </w:rPr>
      </w:pPr>
      <w:hyperlink w:anchor="_Toc536017963" w:history="1">
        <w:r w:rsidR="009B4D90" w:rsidRPr="000D6E74">
          <w:rPr>
            <w:rStyle w:val="Hyperlink"/>
            <w:noProof/>
          </w:rPr>
          <w:t>2D Condensation &amp; State-Space</w:t>
        </w:r>
        <w:r w:rsidR="009B4D90">
          <w:rPr>
            <w:noProof/>
            <w:webHidden/>
          </w:rPr>
          <w:tab/>
        </w:r>
        <w:r w:rsidR="009B4D90">
          <w:rPr>
            <w:noProof/>
            <w:webHidden/>
          </w:rPr>
          <w:fldChar w:fldCharType="begin"/>
        </w:r>
        <w:r w:rsidR="009B4D90">
          <w:rPr>
            <w:noProof/>
            <w:webHidden/>
          </w:rPr>
          <w:instrText xml:space="preserve"> PAGEREF _Toc536017963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7D7D77">
      <w:pPr>
        <w:pStyle w:val="TOC3"/>
        <w:tabs>
          <w:tab w:val="right" w:leader="dot" w:pos="8630"/>
        </w:tabs>
        <w:rPr>
          <w:rFonts w:eastAsiaTheme="minorEastAsia"/>
          <w:noProof/>
        </w:rPr>
      </w:pPr>
      <w:hyperlink w:anchor="_Toc536017964" w:history="1">
        <w:r w:rsidR="009B4D90" w:rsidRPr="000D6E74">
          <w:rPr>
            <w:rStyle w:val="Hyperlink"/>
            <w:noProof/>
          </w:rPr>
          <w:t>Description</w:t>
        </w:r>
        <w:r w:rsidR="009B4D90">
          <w:rPr>
            <w:noProof/>
            <w:webHidden/>
          </w:rPr>
          <w:tab/>
        </w:r>
        <w:r w:rsidR="009B4D90">
          <w:rPr>
            <w:noProof/>
            <w:webHidden/>
          </w:rPr>
          <w:fldChar w:fldCharType="begin"/>
        </w:r>
        <w:r w:rsidR="009B4D90">
          <w:rPr>
            <w:noProof/>
            <w:webHidden/>
          </w:rPr>
          <w:instrText xml:space="preserve"> PAGEREF _Toc536017964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7D7D77">
      <w:pPr>
        <w:pStyle w:val="TOC3"/>
        <w:tabs>
          <w:tab w:val="right" w:leader="dot" w:pos="8630"/>
        </w:tabs>
        <w:rPr>
          <w:rFonts w:eastAsiaTheme="minorEastAsia"/>
          <w:noProof/>
        </w:rPr>
      </w:pPr>
      <w:hyperlink w:anchor="_Toc536017965" w:history="1">
        <w:r w:rsidR="009B4D90" w:rsidRPr="000D6E74">
          <w:rPr>
            <w:rStyle w:val="Hyperlink"/>
            <w:noProof/>
          </w:rPr>
          <w:t>Implementation</w:t>
        </w:r>
        <w:r w:rsidR="009B4D90">
          <w:rPr>
            <w:noProof/>
            <w:webHidden/>
          </w:rPr>
          <w:tab/>
        </w:r>
        <w:r w:rsidR="009B4D90">
          <w:rPr>
            <w:noProof/>
            <w:webHidden/>
          </w:rPr>
          <w:fldChar w:fldCharType="begin"/>
        </w:r>
        <w:r w:rsidR="009B4D90">
          <w:rPr>
            <w:noProof/>
            <w:webHidden/>
          </w:rPr>
          <w:instrText xml:space="preserve"> PAGEREF _Toc536017965 \h </w:instrText>
        </w:r>
        <w:r w:rsidR="009B4D90">
          <w:rPr>
            <w:noProof/>
            <w:webHidden/>
          </w:rPr>
        </w:r>
        <w:r w:rsidR="009B4D90">
          <w:rPr>
            <w:noProof/>
            <w:webHidden/>
          </w:rPr>
          <w:fldChar w:fldCharType="separate"/>
        </w:r>
        <w:r w:rsidR="009B4D90">
          <w:rPr>
            <w:noProof/>
            <w:webHidden/>
          </w:rPr>
          <w:t>22</w:t>
        </w:r>
        <w:r w:rsidR="009B4D90">
          <w:rPr>
            <w:noProof/>
            <w:webHidden/>
          </w:rPr>
          <w:fldChar w:fldCharType="end"/>
        </w:r>
      </w:hyperlink>
    </w:p>
    <w:p w:rsidR="009B4D90" w:rsidRDefault="007D7D77">
      <w:pPr>
        <w:pStyle w:val="TOC3"/>
        <w:tabs>
          <w:tab w:val="right" w:leader="dot" w:pos="8630"/>
        </w:tabs>
        <w:rPr>
          <w:rFonts w:eastAsiaTheme="minorEastAsia"/>
          <w:noProof/>
        </w:rPr>
      </w:pPr>
      <w:hyperlink w:anchor="_Toc536017966" w:history="1">
        <w:r w:rsidR="009B4D90" w:rsidRPr="000D6E74">
          <w:rPr>
            <w:rStyle w:val="Hyperlink"/>
            <w:noProof/>
          </w:rPr>
          <w:t>Validation and Performance Assessment</w:t>
        </w:r>
        <w:r w:rsidR="009B4D90">
          <w:rPr>
            <w:noProof/>
            <w:webHidden/>
          </w:rPr>
          <w:tab/>
        </w:r>
        <w:r w:rsidR="009B4D90">
          <w:rPr>
            <w:noProof/>
            <w:webHidden/>
          </w:rPr>
          <w:fldChar w:fldCharType="begin"/>
        </w:r>
        <w:r w:rsidR="009B4D90">
          <w:rPr>
            <w:noProof/>
            <w:webHidden/>
          </w:rPr>
          <w:instrText xml:space="preserve"> PAGEREF _Toc536017966 \h </w:instrText>
        </w:r>
        <w:r w:rsidR="009B4D90">
          <w:rPr>
            <w:noProof/>
            <w:webHidden/>
          </w:rPr>
        </w:r>
        <w:r w:rsidR="009B4D90">
          <w:rPr>
            <w:noProof/>
            <w:webHidden/>
          </w:rPr>
          <w:fldChar w:fldCharType="separate"/>
        </w:r>
        <w:r w:rsidR="009B4D90">
          <w:rPr>
            <w:noProof/>
            <w:webHidden/>
          </w:rPr>
          <w:t>23</w:t>
        </w:r>
        <w:r w:rsidR="009B4D90">
          <w:rPr>
            <w:noProof/>
            <w:webHidden/>
          </w:rPr>
          <w:fldChar w:fldCharType="end"/>
        </w:r>
      </w:hyperlink>
    </w:p>
    <w:p w:rsidR="009B4D90" w:rsidRDefault="007D7D77">
      <w:pPr>
        <w:pStyle w:val="TOC2"/>
        <w:tabs>
          <w:tab w:val="right" w:leader="dot" w:pos="8630"/>
        </w:tabs>
        <w:rPr>
          <w:rFonts w:eastAsiaTheme="minorEastAsia"/>
          <w:noProof/>
        </w:rPr>
      </w:pPr>
      <w:hyperlink w:anchor="_Toc536017967" w:history="1">
        <w:r w:rsidR="009B4D90" w:rsidRPr="000D6E74">
          <w:rPr>
            <w:rStyle w:val="Hyperlink"/>
            <w:noProof/>
          </w:rPr>
          <w:t>IRI &amp; Other Vehicle-Only Models</w:t>
        </w:r>
        <w:r w:rsidR="009B4D90">
          <w:rPr>
            <w:noProof/>
            <w:webHidden/>
          </w:rPr>
          <w:tab/>
        </w:r>
        <w:r w:rsidR="009B4D90">
          <w:rPr>
            <w:noProof/>
            <w:webHidden/>
          </w:rPr>
          <w:fldChar w:fldCharType="begin"/>
        </w:r>
        <w:r w:rsidR="009B4D90">
          <w:rPr>
            <w:noProof/>
            <w:webHidden/>
          </w:rPr>
          <w:instrText xml:space="preserve"> PAGEREF _Toc536017967 \h </w:instrText>
        </w:r>
        <w:r w:rsidR="009B4D90">
          <w:rPr>
            <w:noProof/>
            <w:webHidden/>
          </w:rPr>
        </w:r>
        <w:r w:rsidR="009B4D90">
          <w:rPr>
            <w:noProof/>
            <w:webHidden/>
          </w:rPr>
          <w:fldChar w:fldCharType="separate"/>
        </w:r>
        <w:r w:rsidR="009B4D90">
          <w:rPr>
            <w:noProof/>
            <w:webHidden/>
          </w:rPr>
          <w:t>25</w:t>
        </w:r>
        <w:r w:rsidR="009B4D90">
          <w:rPr>
            <w:noProof/>
            <w:webHidden/>
          </w:rPr>
          <w:fldChar w:fldCharType="end"/>
        </w:r>
      </w:hyperlink>
    </w:p>
    <w:p w:rsidR="009B4D90" w:rsidRDefault="007D7D77">
      <w:pPr>
        <w:pStyle w:val="TOC2"/>
        <w:tabs>
          <w:tab w:val="right" w:leader="dot" w:pos="8630"/>
        </w:tabs>
        <w:rPr>
          <w:rFonts w:eastAsiaTheme="minorEastAsia"/>
          <w:noProof/>
        </w:rPr>
      </w:pPr>
      <w:hyperlink w:anchor="_Toc536017968" w:history="1">
        <w:r w:rsidR="009B4D90" w:rsidRPr="000D6E74">
          <w:rPr>
            <w:rStyle w:val="Hyperlink"/>
            <w:noProof/>
          </w:rPr>
          <w:t>Summary</w:t>
        </w:r>
        <w:r w:rsidR="009B4D90">
          <w:rPr>
            <w:noProof/>
            <w:webHidden/>
          </w:rPr>
          <w:tab/>
        </w:r>
        <w:r w:rsidR="009B4D90">
          <w:rPr>
            <w:noProof/>
            <w:webHidden/>
          </w:rPr>
          <w:fldChar w:fldCharType="begin"/>
        </w:r>
        <w:r w:rsidR="009B4D90">
          <w:rPr>
            <w:noProof/>
            <w:webHidden/>
          </w:rPr>
          <w:instrText xml:space="preserve"> PAGEREF _Toc536017968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7D7D77">
      <w:pPr>
        <w:pStyle w:val="TOC1"/>
        <w:tabs>
          <w:tab w:val="right" w:leader="dot" w:pos="8630"/>
        </w:tabs>
        <w:rPr>
          <w:rFonts w:eastAsiaTheme="minorEastAsia"/>
          <w:noProof/>
        </w:rPr>
      </w:pPr>
      <w:hyperlink w:anchor="_Toc536017969" w:history="1">
        <w:r w:rsidR="009B4D90" w:rsidRPr="000D6E74">
          <w:rPr>
            <w:rStyle w:val="Hyperlink"/>
            <w:noProof/>
          </w:rPr>
          <w:t>Part 3: Applications in Vehicle-Bridge Interaction</w:t>
        </w:r>
        <w:r w:rsidR="009B4D90">
          <w:rPr>
            <w:noProof/>
            <w:webHidden/>
          </w:rPr>
          <w:tab/>
        </w:r>
        <w:r w:rsidR="009B4D90">
          <w:rPr>
            <w:noProof/>
            <w:webHidden/>
          </w:rPr>
          <w:fldChar w:fldCharType="begin"/>
        </w:r>
        <w:r w:rsidR="009B4D90">
          <w:rPr>
            <w:noProof/>
            <w:webHidden/>
          </w:rPr>
          <w:instrText xml:space="preserve"> PAGEREF _Toc536017969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7D7D77">
      <w:pPr>
        <w:pStyle w:val="TOC2"/>
        <w:tabs>
          <w:tab w:val="right" w:leader="dot" w:pos="8630"/>
        </w:tabs>
        <w:rPr>
          <w:rFonts w:eastAsiaTheme="minorEastAsia"/>
          <w:noProof/>
        </w:rPr>
      </w:pPr>
      <w:hyperlink w:anchor="_Toc536017970" w:history="1">
        <w:r w:rsidR="009B4D90" w:rsidRPr="000D6E74">
          <w:rPr>
            <w:rStyle w:val="Hyperlink"/>
            <w:noProof/>
          </w:rPr>
          <w:t>Remediation and Smoothness Criteria</w:t>
        </w:r>
        <w:r w:rsidR="009B4D90">
          <w:rPr>
            <w:noProof/>
            <w:webHidden/>
          </w:rPr>
          <w:tab/>
        </w:r>
        <w:r w:rsidR="009B4D90">
          <w:rPr>
            <w:noProof/>
            <w:webHidden/>
          </w:rPr>
          <w:fldChar w:fldCharType="begin"/>
        </w:r>
        <w:r w:rsidR="009B4D90">
          <w:rPr>
            <w:noProof/>
            <w:webHidden/>
          </w:rPr>
          <w:instrText xml:space="preserve"> PAGEREF _Toc536017970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7D7D77">
      <w:pPr>
        <w:pStyle w:val="TOC2"/>
        <w:tabs>
          <w:tab w:val="right" w:leader="dot" w:pos="8630"/>
        </w:tabs>
        <w:rPr>
          <w:rFonts w:eastAsiaTheme="minorEastAsia"/>
          <w:noProof/>
        </w:rPr>
      </w:pPr>
      <w:hyperlink w:anchor="_Toc536017971" w:history="1">
        <w:r w:rsidR="009B4D90" w:rsidRPr="000D6E74">
          <w:rPr>
            <w:rStyle w:val="Hyperlink"/>
            <w:noProof/>
          </w:rPr>
          <w:t>Vehicle Configurations</w:t>
        </w:r>
        <w:r w:rsidR="009B4D90">
          <w:rPr>
            <w:noProof/>
            <w:webHidden/>
          </w:rPr>
          <w:tab/>
        </w:r>
        <w:r w:rsidR="009B4D90">
          <w:rPr>
            <w:noProof/>
            <w:webHidden/>
          </w:rPr>
          <w:fldChar w:fldCharType="begin"/>
        </w:r>
        <w:r w:rsidR="009B4D90">
          <w:rPr>
            <w:noProof/>
            <w:webHidden/>
          </w:rPr>
          <w:instrText xml:space="preserve"> PAGEREF _Toc536017971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7D7D77">
      <w:pPr>
        <w:pStyle w:val="TOC3"/>
        <w:tabs>
          <w:tab w:val="right" w:leader="dot" w:pos="8630"/>
        </w:tabs>
        <w:rPr>
          <w:rFonts w:eastAsiaTheme="minorEastAsia"/>
          <w:noProof/>
        </w:rPr>
      </w:pPr>
      <w:hyperlink w:anchor="_Toc536017972" w:history="1">
        <w:r w:rsidR="009B4D90" w:rsidRPr="000D6E74">
          <w:rPr>
            <w:rStyle w:val="Hyperlink"/>
            <w:noProof/>
          </w:rPr>
          <w:t>Traffic</w:t>
        </w:r>
        <w:r w:rsidR="009B4D90">
          <w:rPr>
            <w:noProof/>
            <w:webHidden/>
          </w:rPr>
          <w:tab/>
        </w:r>
        <w:r w:rsidR="009B4D90">
          <w:rPr>
            <w:noProof/>
            <w:webHidden/>
          </w:rPr>
          <w:fldChar w:fldCharType="begin"/>
        </w:r>
        <w:r w:rsidR="009B4D90">
          <w:rPr>
            <w:noProof/>
            <w:webHidden/>
          </w:rPr>
          <w:instrText xml:space="preserve"> PAGEREF _Toc536017972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7D7D77">
      <w:pPr>
        <w:pStyle w:val="TOC3"/>
        <w:tabs>
          <w:tab w:val="right" w:leader="dot" w:pos="8630"/>
        </w:tabs>
        <w:rPr>
          <w:rFonts w:eastAsiaTheme="minorEastAsia"/>
          <w:noProof/>
        </w:rPr>
      </w:pPr>
      <w:hyperlink w:anchor="_Toc536017973" w:history="1">
        <w:r w:rsidR="009B4D90" w:rsidRPr="000D6E74">
          <w:rPr>
            <w:rStyle w:val="Hyperlink"/>
            <w:noProof/>
          </w:rPr>
          <w:t>Truck Trains</w:t>
        </w:r>
        <w:r w:rsidR="009B4D90">
          <w:rPr>
            <w:noProof/>
            <w:webHidden/>
          </w:rPr>
          <w:tab/>
        </w:r>
        <w:r w:rsidR="009B4D90">
          <w:rPr>
            <w:noProof/>
            <w:webHidden/>
          </w:rPr>
          <w:fldChar w:fldCharType="begin"/>
        </w:r>
        <w:r w:rsidR="009B4D90">
          <w:rPr>
            <w:noProof/>
            <w:webHidden/>
          </w:rPr>
          <w:instrText xml:space="preserve"> PAGEREF _Toc536017973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7D7D77">
      <w:pPr>
        <w:pStyle w:val="TOC3"/>
        <w:tabs>
          <w:tab w:val="right" w:leader="dot" w:pos="8630"/>
        </w:tabs>
        <w:rPr>
          <w:rFonts w:eastAsiaTheme="minorEastAsia"/>
          <w:noProof/>
        </w:rPr>
      </w:pPr>
      <w:hyperlink w:anchor="_Toc536017974" w:history="1">
        <w:r w:rsidR="009B4D90" w:rsidRPr="000D6E74">
          <w:rPr>
            <w:rStyle w:val="Hyperlink"/>
            <w:noProof/>
          </w:rPr>
          <w:t>Future Work</w:t>
        </w:r>
        <w:r w:rsidR="009B4D90">
          <w:rPr>
            <w:noProof/>
            <w:webHidden/>
          </w:rPr>
          <w:tab/>
        </w:r>
        <w:r w:rsidR="009B4D90">
          <w:rPr>
            <w:noProof/>
            <w:webHidden/>
          </w:rPr>
          <w:fldChar w:fldCharType="begin"/>
        </w:r>
        <w:r w:rsidR="009B4D90">
          <w:rPr>
            <w:noProof/>
            <w:webHidden/>
          </w:rPr>
          <w:instrText xml:space="preserve"> PAGEREF _Toc536017974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471215" w:rsidRDefault="00E42662">
      <w:pPr>
        <w:spacing w:after="200" w:line="276" w:lineRule="auto"/>
      </w:pPr>
      <w:r>
        <w:fldChar w:fldCharType="end"/>
      </w:r>
      <w:r w:rsidR="00471215">
        <w:br w:type="page"/>
      </w:r>
    </w:p>
    <w:p w:rsidR="00471215" w:rsidRDefault="00471215" w:rsidP="00471215">
      <w:pPr>
        <w:pStyle w:val="Heading1"/>
      </w:pPr>
      <w:bookmarkStart w:id="2" w:name="_Toc536017941"/>
      <w:r>
        <w:lastRenderedPageBreak/>
        <w:t>List of Tables</w:t>
      </w:r>
      <w:bookmarkEnd w:id="2"/>
    </w:p>
    <w:p w:rsidR="00471215" w:rsidRDefault="00471215">
      <w:pPr>
        <w:spacing w:after="200" w:line="276" w:lineRule="auto"/>
      </w:pPr>
      <w:r>
        <w:br w:type="page"/>
      </w:r>
    </w:p>
    <w:p w:rsidR="00471215" w:rsidRDefault="00471215" w:rsidP="00471215">
      <w:pPr>
        <w:pStyle w:val="Heading1"/>
      </w:pPr>
      <w:bookmarkStart w:id="3" w:name="_Toc536017942"/>
      <w:r>
        <w:lastRenderedPageBreak/>
        <w:t>List of Illustrations</w:t>
      </w:r>
      <w:bookmarkEnd w:id="3"/>
    </w:p>
    <w:p w:rsidR="00471215" w:rsidRDefault="00471215" w:rsidP="00471215"/>
    <w:p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rsidR="00ED3428" w:rsidRDefault="00471215" w:rsidP="00471215">
      <w:pPr>
        <w:pStyle w:val="Heading1"/>
      </w:pPr>
      <w:bookmarkStart w:id="4" w:name="_Toc536017943"/>
      <w:r>
        <w:lastRenderedPageBreak/>
        <w:t>Introduction</w:t>
      </w:r>
      <w:bookmarkEnd w:id="4"/>
    </w:p>
    <w:p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well in excess of this number. Extensive structural monitoring was performed on one such nonconformist as detailed herein.</w:t>
      </w:r>
    </w:p>
    <w:p w:rsidR="009B4D90"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p>
    <w:p w:rsidR="009B4D90" w:rsidRDefault="00ED3428" w:rsidP="00CE0102">
      <w:pPr>
        <w:spacing w:after="200" w:line="276" w:lineRule="auto"/>
      </w:pPr>
      <w:r>
        <w:br w:type="page"/>
      </w:r>
    </w:p>
    <w:p w:rsidR="00ED3428" w:rsidRDefault="00ED3428" w:rsidP="009B4D90">
      <w:pPr>
        <w:pStyle w:val="Heading1"/>
      </w:pPr>
      <w:r>
        <w:lastRenderedPageBreak/>
        <w:t>State of the Art</w:t>
      </w:r>
    </w:p>
    <w:p w:rsidR="00ED3428" w:rsidRDefault="00594561" w:rsidP="00594561">
      <w:pPr>
        <w:pStyle w:val="Heading2"/>
      </w:pPr>
      <w:bookmarkStart w:id="5" w:name="_Toc536017944"/>
      <w:r>
        <w:t>Heading 2</w:t>
      </w:r>
      <w:bookmarkEnd w:id="5"/>
    </w:p>
    <w:p w:rsidR="00594561" w:rsidRDefault="00594561" w:rsidP="00594561">
      <w:pPr>
        <w:pStyle w:val="Heading3"/>
      </w:pPr>
      <w:bookmarkStart w:id="6" w:name="_Toc536017945"/>
      <w:r>
        <w:t>Heading 3</w:t>
      </w:r>
      <w:bookmarkEnd w:id="6"/>
    </w:p>
    <w:p w:rsidR="00594561" w:rsidRPr="00594561" w:rsidRDefault="00594561" w:rsidP="00594561">
      <w:pPr>
        <w:pStyle w:val="Heading4"/>
      </w:pPr>
      <w:r>
        <w:t>Heading 4</w:t>
      </w:r>
    </w:p>
    <w:p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121D48" w:rsidP="00594561">
      <w:r>
        <w:t xml:space="preserve">More information can be found here: </w:t>
      </w:r>
      <w:hyperlink r:id="rId10" w:history="1">
        <w:r w:rsidRPr="00121D48">
          <w:rPr>
            <w:rStyle w:val="Hyperlink"/>
          </w:rPr>
          <w:t>https://gsnb.rutgers.edu/academics/electronic-thesis-and-dissertation-style-guide#sample</w:t>
        </w:r>
      </w:hyperlink>
      <w:r>
        <w:t>.</w:t>
      </w:r>
    </w:p>
    <w:p w:rsidR="00121D48" w:rsidRDefault="00594561" w:rsidP="00121D48">
      <w:pPr>
        <w:pStyle w:val="Images"/>
      </w:pPr>
      <w:r>
        <w:rPr>
          <w:noProof/>
        </w:rPr>
        <mc:AlternateContent>
          <mc:Choice Requires="wps">
            <w:drawing>
              <wp:inline distT="0" distB="0" distL="0" distR="0" wp14:anchorId="2B2B9FC1" wp14:editId="439C6EA7">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7D77" w:rsidRPr="00594561" w:rsidRDefault="007D7D77"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B2B9FC1"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rsidR="007D7D77" w:rsidRPr="00594561" w:rsidRDefault="007D7D77"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rsidR="00594561" w:rsidRDefault="00121D48" w:rsidP="00121D48">
      <w:pPr>
        <w:pStyle w:val="Caption"/>
      </w:pPr>
      <w:r>
        <w:t xml:space="preserve">Figure </w:t>
      </w:r>
      <w:r w:rsidR="0078412B">
        <w:rPr>
          <w:noProof/>
        </w:rPr>
        <w:fldChar w:fldCharType="begin"/>
      </w:r>
      <w:r w:rsidR="0078412B">
        <w:rPr>
          <w:noProof/>
        </w:rPr>
        <w:instrText xml:space="preserve"> SEQ Figure \* ARABIC </w:instrText>
      </w:r>
      <w:r w:rsidR="0078412B">
        <w:rPr>
          <w:noProof/>
        </w:rPr>
        <w:fldChar w:fldCharType="separate"/>
      </w:r>
      <w:r w:rsidR="00851911">
        <w:rPr>
          <w:noProof/>
        </w:rPr>
        <w:t>1</w:t>
      </w:r>
      <w:r w:rsidR="0078412B">
        <w:rPr>
          <w:noProof/>
        </w:rPr>
        <w:fldChar w:fldCharType="end"/>
      </w:r>
      <w:r>
        <w:t>: Test Image</w:t>
      </w:r>
    </w:p>
    <w:p w:rsidR="00121D48" w:rsidRDefault="00121D48" w:rsidP="00594561"/>
    <w:p w:rsidR="00496B8E" w:rsidRDefault="00496B8E">
      <w:pPr>
        <w:spacing w:before="0" w:after="200" w:line="276" w:lineRule="auto"/>
      </w:pPr>
      <w:r>
        <w:br w:type="page"/>
      </w:r>
    </w:p>
    <w:p w:rsidR="00496B8E" w:rsidRDefault="00496B8E" w:rsidP="00496B8E">
      <w:pPr>
        <w:pStyle w:val="Heading1"/>
      </w:pPr>
      <w:bookmarkStart w:id="7" w:name="_Toc536017946"/>
      <w:r>
        <w:lastRenderedPageBreak/>
        <w:t>Part 1: Understanding vehicle-bridge interaction and dynamic amplification</w:t>
      </w:r>
      <w:bookmarkEnd w:id="7"/>
    </w:p>
    <w:p w:rsidR="005D609C"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5D609C">
        <w:t xml:space="preserve">Recording a phenomenon is the first step in understanding it. </w:t>
      </w:r>
    </w:p>
    <w:p w:rsidR="00496B8E" w:rsidRDefault="00496B8E" w:rsidP="00496B8E">
      <w:pPr>
        <w:pStyle w:val="Heading2"/>
      </w:pPr>
      <w:bookmarkStart w:id="8" w:name="_Toc536017947"/>
      <w:r>
        <w:t>Experimental Case Study</w:t>
      </w:r>
      <w:bookmarkEnd w:id="8"/>
    </w:p>
    <w:p w:rsidR="00B642C0" w:rsidRDefault="005D609C" w:rsidP="00B642C0">
      <w:r>
        <w:t>The case structure was brought to our attention by local transportation officials. By their report, motorists ha</w:t>
      </w:r>
      <w:r w:rsidR="006C0FDB">
        <w:t>ve</w:t>
      </w:r>
      <w:r>
        <w:t xml:space="preserve"> </w:t>
      </w:r>
      <w:r w:rsidR="006C0FDB">
        <w:t xml:space="preserve">repeatedly contacted </w:t>
      </w:r>
      <w:r>
        <w:t xml:space="preserve">local police to report what they perceived to be excessive vibration. </w:t>
      </w:r>
      <w:r w:rsidR="006C0FDB">
        <w:t xml:space="preserve">This prompted a series of field tests in which various structural responses were recorded under typical operational conditions. </w:t>
      </w:r>
      <w:r w:rsidR="00B642C0">
        <w:t xml:space="preserve">Testing objectives were driven by the DOT’s directive to identify and characterize the bridge vibration and determine if they may be detrimental to the structure’s performance. </w:t>
      </w:r>
      <w:r w:rsidR="006C0FDB">
        <w:t xml:space="preserve">The testing activities, results and conclusions are summarized in the following sections. </w:t>
      </w:r>
    </w:p>
    <w:p w:rsidR="002B361B" w:rsidRDefault="002B361B" w:rsidP="00B642C0">
      <w:r>
        <w:rPr>
          <w:noProof/>
        </w:rPr>
        <w:drawing>
          <wp:inline distT="0" distB="0" distL="0" distR="0" wp14:anchorId="1BD897A8" wp14:editId="5F3EC924">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5486400" cy="1663700"/>
                    </a:xfrm>
                    <a:prstGeom prst="rect">
                      <a:avLst/>
                    </a:prstGeom>
                  </pic:spPr>
                </pic:pic>
              </a:graphicData>
            </a:graphic>
          </wp:inline>
        </w:drawing>
      </w:r>
    </w:p>
    <w:p w:rsidR="006C0FDB" w:rsidRDefault="006C0FDB" w:rsidP="006C0FDB">
      <w:pPr>
        <w:pStyle w:val="Heading3"/>
      </w:pPr>
      <w:bookmarkStart w:id="9" w:name="_Toc536017948"/>
      <w:r>
        <w:t>Description of Test Structure</w:t>
      </w:r>
      <w:bookmarkEnd w:id="9"/>
    </w:p>
    <w:p w:rsidR="00B642C0" w:rsidRDefault="0048509D" w:rsidP="00B642C0">
      <w:r>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w:t>
      </w:r>
      <w:r w:rsidR="00C62BD1">
        <w:lastRenderedPageBreak/>
        <w:t>multi-girder</w:t>
      </w:r>
      <w:r>
        <w:t xml:space="preserve"> spans, which are supported by steel box-girders spanning between two </w:t>
      </w:r>
      <w:r w:rsidRPr="00A87282">
        <w:t>piers</w:t>
      </w:r>
      <w:r>
        <w:t>.</w:t>
      </w:r>
      <w:r w:rsidR="00C62BD1">
        <w:t xml:space="preserve"> The structure was overall in good condition with no significant cracking or corrosion visible. </w:t>
      </w:r>
    </w:p>
    <w:p w:rsidR="00B642C0" w:rsidRDefault="00B642C0" w:rsidP="00B642C0">
      <w:r>
        <w:rPr>
          <w:noProof/>
        </w:rPr>
        <w:drawing>
          <wp:inline distT="0" distB="0" distL="0" distR="0" wp14:anchorId="2962C6BD" wp14:editId="4D6F043F">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486400" cy="1113155"/>
                    </a:xfrm>
                    <a:prstGeom prst="rect">
                      <a:avLst/>
                    </a:prstGeom>
                  </pic:spPr>
                </pic:pic>
              </a:graphicData>
            </a:graphic>
          </wp:inline>
        </w:drawing>
      </w:r>
    </w:p>
    <w:p w:rsidR="00B642C0" w:rsidRDefault="00B642C0" w:rsidP="00B642C0">
      <w:pPr>
        <w:jc w:val="center"/>
      </w:pPr>
      <w:r>
        <w:rPr>
          <w:noProof/>
        </w:rPr>
        <w:drawing>
          <wp:inline distT="0" distB="0" distL="0" distR="0" wp14:anchorId="2C1005FC" wp14:editId="7DC26E28">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3">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rsidR="00B642C0" w:rsidRDefault="00B642C0" w:rsidP="00B642C0">
      <w:pPr>
        <w:pStyle w:val="Heading4"/>
      </w:pPr>
      <w:r>
        <w:t>Superstructure</w:t>
      </w:r>
    </w:p>
    <w:p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rsidR="00AE07AA" w:rsidRDefault="00AE07AA" w:rsidP="00AE07AA">
      <w:pPr>
        <w:keepNext/>
        <w:jc w:val="center"/>
      </w:pPr>
      <w:r w:rsidRPr="00AE07AA">
        <w:rPr>
          <w:noProof/>
        </w:rPr>
        <w:lastRenderedPageBreak/>
        <w:drawing>
          <wp:inline distT="0" distB="0" distL="0" distR="0" wp14:anchorId="4F2F22B6" wp14:editId="5CEB8559">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51911">
        <w:rPr>
          <w:noProof/>
        </w:rPr>
        <w:t>2</w:t>
      </w:r>
      <w:r w:rsidR="002E3D38">
        <w:rPr>
          <w:noProof/>
        </w:rPr>
        <w:fldChar w:fldCharType="end"/>
      </w:r>
      <w:r>
        <w:t xml:space="preserve">: View of Deck Separation </w:t>
      </w:r>
    </w:p>
    <w:p w:rsidR="00B642C0" w:rsidRDefault="00B642C0" w:rsidP="00B642C0">
      <w:r>
        <w:t>There is no skew. The bridge has eleven spans. The maximum span length is 140’-0”. 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rsidR="006360FD" w:rsidRDefault="00FD39EB" w:rsidP="00FD39EB">
      <w:pPr>
        <w:jc w:val="center"/>
      </w:pPr>
      <w:r>
        <w:rPr>
          <w:noProof/>
        </w:rPr>
        <w:drawing>
          <wp:inline distT="0" distB="0" distL="0" distR="0" wp14:anchorId="10BBA0A3" wp14:editId="58563368">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46929" cy="2832988"/>
                    </a:xfrm>
                    <a:prstGeom prst="rect">
                      <a:avLst/>
                    </a:prstGeom>
                  </pic:spPr>
                </pic:pic>
              </a:graphicData>
            </a:graphic>
          </wp:inline>
        </w:drawing>
      </w:r>
    </w:p>
    <w:p w:rsidR="00B642C0" w:rsidRDefault="00B642C0" w:rsidP="00B642C0">
      <w:pPr>
        <w:pStyle w:val="Heading4"/>
      </w:pPr>
      <w:r>
        <w:lastRenderedPageBreak/>
        <w:t>Substructure and Bearings</w:t>
      </w:r>
    </w:p>
    <w:p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rsidR="00B642C0" w:rsidRPr="0048509D" w:rsidRDefault="00B642C0" w:rsidP="00B642C0">
      <w:pPr>
        <w:jc w:val="center"/>
      </w:pPr>
      <w:r>
        <w:rPr>
          <w:noProof/>
        </w:rPr>
        <w:drawing>
          <wp:inline distT="0" distB="0" distL="0" distR="0" wp14:anchorId="6A04B657" wp14:editId="51D406EA">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4160519" cy="1627540"/>
                    </a:xfrm>
                    <a:prstGeom prst="rect">
                      <a:avLst/>
                    </a:prstGeom>
                  </pic:spPr>
                </pic:pic>
              </a:graphicData>
            </a:graphic>
          </wp:inline>
        </w:drawing>
      </w:r>
    </w:p>
    <w:p w:rsidR="00B642C0" w:rsidRDefault="00B642C0" w:rsidP="002B361B">
      <w:pPr>
        <w:pStyle w:val="Heading4"/>
      </w:pPr>
      <w:r>
        <w:t>Condition</w:t>
      </w:r>
    </w:p>
    <w:p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rsidTr="0078412B">
        <w:trPr>
          <w:tblHeader/>
          <w:jc w:val="center"/>
        </w:trPr>
        <w:tc>
          <w:tcPr>
            <w:tcW w:w="2604" w:type="dxa"/>
            <w:tcMar>
              <w:top w:w="0" w:type="dxa"/>
              <w:left w:w="0" w:type="dxa"/>
              <w:bottom w:w="0" w:type="dxa"/>
              <w:right w:w="0" w:type="dxa"/>
            </w:tcMar>
          </w:tcPr>
          <w:p w:rsidR="00B642C0" w:rsidRDefault="00B642C0" w:rsidP="0078412B">
            <w:pPr>
              <w:pStyle w:val="TableHeading"/>
            </w:pPr>
            <w:r>
              <w:t>NBI Structure Number</w:t>
            </w:r>
          </w:p>
        </w:tc>
        <w:tc>
          <w:tcPr>
            <w:tcW w:w="2076" w:type="dxa"/>
            <w:tcMar>
              <w:top w:w="0" w:type="dxa"/>
              <w:left w:w="0" w:type="dxa"/>
              <w:bottom w:w="0" w:type="dxa"/>
              <w:right w:w="0" w:type="dxa"/>
            </w:tcMar>
          </w:tcPr>
          <w:p w:rsidR="00B642C0" w:rsidRDefault="00B642C0" w:rsidP="0078412B">
            <w:pPr>
              <w:pStyle w:val="TableHeading"/>
            </w:pPr>
            <w:r>
              <w:t>00000000002728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Year Reconstructed</w:t>
            </w:r>
          </w:p>
        </w:tc>
        <w:tc>
          <w:tcPr>
            <w:tcW w:w="2076" w:type="dxa"/>
            <w:tcMar>
              <w:top w:w="0" w:type="dxa"/>
              <w:left w:w="0" w:type="dxa"/>
              <w:bottom w:w="0" w:type="dxa"/>
              <w:right w:w="0" w:type="dxa"/>
            </w:tcMar>
          </w:tcPr>
          <w:p w:rsidR="00B642C0" w:rsidRDefault="00B642C0" w:rsidP="0078412B">
            <w:pPr>
              <w:pStyle w:val="TableContents"/>
            </w:pPr>
            <w:r>
              <w:t>198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Owner</w:t>
            </w:r>
          </w:p>
        </w:tc>
        <w:tc>
          <w:tcPr>
            <w:tcW w:w="2076" w:type="dxa"/>
            <w:tcMar>
              <w:top w:w="0" w:type="dxa"/>
              <w:left w:w="0" w:type="dxa"/>
              <w:bottom w:w="0" w:type="dxa"/>
              <w:right w:w="0" w:type="dxa"/>
            </w:tcMar>
          </w:tcPr>
          <w:p w:rsidR="00B642C0" w:rsidRDefault="00B642C0" w:rsidP="0078412B">
            <w:pPr>
              <w:pStyle w:val="TableContents"/>
            </w:pPr>
            <w:r>
              <w:t>PennDOT</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kew</w:t>
            </w:r>
          </w:p>
        </w:tc>
        <w:tc>
          <w:tcPr>
            <w:tcW w:w="2076" w:type="dxa"/>
            <w:tcMar>
              <w:top w:w="0" w:type="dxa"/>
              <w:left w:w="0" w:type="dxa"/>
              <w:bottom w:w="0" w:type="dxa"/>
              <w:right w:w="0" w:type="dxa"/>
            </w:tcMar>
          </w:tcPr>
          <w:p w:rsidR="00B642C0" w:rsidRDefault="00B642C0" w:rsidP="0078412B">
            <w:pPr>
              <w:pStyle w:val="TableContents"/>
            </w:pPr>
            <w:r>
              <w:t>0 degrees</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Width</w:t>
            </w:r>
          </w:p>
        </w:tc>
        <w:tc>
          <w:tcPr>
            <w:tcW w:w="2076" w:type="dxa"/>
            <w:tcMar>
              <w:top w:w="0" w:type="dxa"/>
              <w:left w:w="0" w:type="dxa"/>
              <w:bottom w:w="0" w:type="dxa"/>
              <w:right w:w="0" w:type="dxa"/>
            </w:tcMar>
          </w:tcPr>
          <w:p w:rsidR="00B642C0" w:rsidRDefault="00B642C0" w:rsidP="0078412B">
            <w:pPr>
              <w:pStyle w:val="TableContents"/>
            </w:pPr>
            <w:r>
              <w:t>76’-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rsidR="00B642C0" w:rsidRDefault="00B642C0" w:rsidP="0078412B">
            <w:pPr>
              <w:pStyle w:val="TableContents"/>
            </w:pPr>
            <w:r>
              <w:t>140’-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ADT</w:t>
            </w:r>
          </w:p>
        </w:tc>
        <w:tc>
          <w:tcPr>
            <w:tcW w:w="2076" w:type="dxa"/>
            <w:tcMar>
              <w:top w:w="0" w:type="dxa"/>
              <w:left w:w="0" w:type="dxa"/>
              <w:bottom w:w="0" w:type="dxa"/>
              <w:right w:w="0" w:type="dxa"/>
            </w:tcMar>
          </w:tcPr>
          <w:p w:rsidR="00B642C0" w:rsidRDefault="00B642C0" w:rsidP="0078412B">
            <w:pPr>
              <w:pStyle w:val="TableContents"/>
            </w:pPr>
            <w:r>
              <w:t>57410 (2013)</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Condition</w:t>
            </w:r>
          </w:p>
        </w:tc>
        <w:tc>
          <w:tcPr>
            <w:tcW w:w="2076" w:type="dxa"/>
            <w:tcMar>
              <w:top w:w="0" w:type="dxa"/>
              <w:left w:w="0" w:type="dxa"/>
              <w:bottom w:w="0" w:type="dxa"/>
              <w:right w:w="0" w:type="dxa"/>
            </w:tcMar>
          </w:tcPr>
          <w:p w:rsidR="00B642C0" w:rsidRDefault="00B642C0" w:rsidP="0078412B">
            <w:pPr>
              <w:pStyle w:val="TableContents"/>
            </w:pPr>
            <w:r>
              <w:t>6 (Satisfactory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perstructure Condition</w:t>
            </w:r>
          </w:p>
        </w:tc>
        <w:tc>
          <w:tcPr>
            <w:tcW w:w="2076" w:type="dxa"/>
            <w:tcMar>
              <w:top w:w="0" w:type="dxa"/>
              <w:left w:w="0" w:type="dxa"/>
              <w:bottom w:w="0" w:type="dxa"/>
              <w:right w:w="0" w:type="dxa"/>
            </w:tcMar>
          </w:tcPr>
          <w:p w:rsidR="00B642C0" w:rsidRDefault="00B642C0" w:rsidP="0078412B">
            <w:pPr>
              <w:pStyle w:val="TableContents"/>
            </w:pPr>
            <w:r>
              <w:t>7 (Good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bstructure Condition</w:t>
            </w:r>
          </w:p>
        </w:tc>
        <w:tc>
          <w:tcPr>
            <w:tcW w:w="2076" w:type="dxa"/>
            <w:tcMar>
              <w:top w:w="0" w:type="dxa"/>
              <w:left w:w="0" w:type="dxa"/>
              <w:bottom w:w="0" w:type="dxa"/>
              <w:right w:w="0" w:type="dxa"/>
            </w:tcMar>
          </w:tcPr>
          <w:p w:rsidR="00B642C0" w:rsidRDefault="00B642C0" w:rsidP="0078412B">
            <w:pPr>
              <w:pStyle w:val="TableContents"/>
            </w:pPr>
            <w:r>
              <w:t>5 (Fair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fficiency Rating</w:t>
            </w:r>
          </w:p>
        </w:tc>
        <w:tc>
          <w:tcPr>
            <w:tcW w:w="2076" w:type="dxa"/>
            <w:tcMar>
              <w:top w:w="0" w:type="dxa"/>
              <w:left w:w="0" w:type="dxa"/>
              <w:bottom w:w="0" w:type="dxa"/>
              <w:right w:w="0" w:type="dxa"/>
            </w:tcMar>
          </w:tcPr>
          <w:p w:rsidR="00B642C0" w:rsidRDefault="00B642C0" w:rsidP="0078412B">
            <w:pPr>
              <w:pStyle w:val="TableContents"/>
            </w:pPr>
            <w:r>
              <w:t>70</w:t>
            </w:r>
          </w:p>
        </w:tc>
      </w:tr>
    </w:tbl>
    <w:p w:rsidR="006C0FDB" w:rsidRDefault="00D275D4" w:rsidP="00D275D4">
      <w:pPr>
        <w:pStyle w:val="Heading3"/>
      </w:pPr>
      <w:bookmarkStart w:id="10" w:name="_Toc536017949"/>
      <w:r>
        <w:t>Phase 1 Testing</w:t>
      </w:r>
      <w:bookmarkEnd w:id="10"/>
    </w:p>
    <w:p w:rsidR="00607728" w:rsidRDefault="00607728" w:rsidP="002B361B">
      <w:r>
        <w:t xml:space="preserve">The objective of the first phase of testing was to merely survey the structure </w:t>
      </w:r>
      <w:r w:rsidR="00554068">
        <w:t>so as to determine which portions of the structure were experiencing large vibrations, and begin to characterize those vibrations that may be “problematic”. T</w:t>
      </w:r>
      <w:r w:rsidR="00554068" w:rsidRPr="00607728">
        <w:t>esting of the viaduct took place on July 6th and 7</w:t>
      </w:r>
      <w:r w:rsidR="00554068" w:rsidRPr="00607728">
        <w:rPr>
          <w:vertAlign w:val="superscript"/>
        </w:rPr>
        <w:t>th</w:t>
      </w:r>
      <w:r w:rsidR="00554068">
        <w:t xml:space="preserve"> of 2016</w:t>
      </w:r>
      <w:r w:rsidR="00554068" w:rsidRPr="00607728">
        <w:t xml:space="preserve">. </w:t>
      </w:r>
    </w:p>
    <w:p w:rsidR="002B361B" w:rsidRDefault="002B361B" w:rsidP="002B361B">
      <w:pPr>
        <w:pStyle w:val="Heading4"/>
      </w:pPr>
      <w:r>
        <w:t>Instrumentation Plan</w:t>
      </w:r>
    </w:p>
    <w:p w:rsidR="002B361B" w:rsidRDefault="002B361B" w:rsidP="002B361B">
      <w:r w:rsidRPr="00607728">
        <w:t>The cross girders at piers 2, 3, 5 and 7 were instrumented with accelerometers</w:t>
      </w:r>
      <w:r w:rsidRPr="00554068">
        <w:t xml:space="preserve"> to determine </w:t>
      </w:r>
      <w:r>
        <w:t>which</w:t>
      </w:r>
      <w:r w:rsidRPr="00554068">
        <w:t xml:space="preserve"> spans </w:t>
      </w:r>
      <w:r>
        <w:t xml:space="preserve">experienced </w:t>
      </w:r>
      <w:r w:rsidRPr="00554068">
        <w:t>the highest levels of vibration</w:t>
      </w:r>
      <w:r w:rsidRPr="00607728">
        <w:t>.</w:t>
      </w:r>
      <w:r>
        <w:t xml:space="preserve"> The accelerometers were positioned to capture the motion of the cross girder. On select cross-girders</w:t>
      </w:r>
      <w:r w:rsidR="007B4150">
        <w:t>,</w:t>
      </w:r>
      <w:r>
        <w:t xml:space="preserve"> accelerometers were positioned on one end of the cross-girder, on the bottom flange at mid-length, and on the web over the piers. These locations would provide information on the motion of the cross-girder in the vertical, longitudinal and transverse directions.</w:t>
      </w:r>
    </w:p>
    <w:p w:rsidR="002B361B" w:rsidRDefault="002B361B" w:rsidP="002B361B">
      <w:pPr>
        <w:jc w:val="center"/>
      </w:pPr>
      <w:r>
        <w:rPr>
          <w:noProof/>
        </w:rPr>
        <w:lastRenderedPageBreak/>
        <w:drawing>
          <wp:inline distT="0" distB="0" distL="0" distR="0" wp14:anchorId="3A73832E" wp14:editId="0635EFFC">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2604135"/>
                    </a:xfrm>
                    <a:prstGeom prst="rect">
                      <a:avLst/>
                    </a:prstGeom>
                  </pic:spPr>
                </pic:pic>
              </a:graphicData>
            </a:graphic>
          </wp:inline>
        </w:drawing>
      </w:r>
    </w:p>
    <w:p w:rsidR="002B361B" w:rsidRDefault="002B361B" w:rsidP="002B361B">
      <w:r>
        <w:rPr>
          <w:noProof/>
        </w:rPr>
        <w:drawing>
          <wp:inline distT="0" distB="0" distL="0" distR="0" wp14:anchorId="1FECA6EF" wp14:editId="54CCD9B8">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lum/>
                      <a:alphaModFix/>
                    </a:blip>
                    <a:srcRect/>
                    <a:stretch>
                      <a:fillRect/>
                    </a:stretch>
                  </pic:blipFill>
                  <pic:spPr>
                    <a:xfrm>
                      <a:off x="0" y="0"/>
                      <a:ext cx="5486400" cy="1008771"/>
                    </a:xfrm>
                    <a:prstGeom prst="rect">
                      <a:avLst/>
                    </a:prstGeom>
                  </pic:spPr>
                </pic:pic>
              </a:graphicData>
            </a:graphic>
          </wp:inline>
        </w:drawing>
      </w:r>
    </w:p>
    <w:p w:rsidR="0078412B" w:rsidRDefault="0078412B" w:rsidP="002B361B">
      <w:r>
        <w:t xml:space="preserve">All accelerometers were attached to the steel structure with magnets. Data was sampled at 200 Hz for several hours. </w:t>
      </w:r>
    </w:p>
    <w:p w:rsidR="002B361B" w:rsidRPr="002B361B" w:rsidRDefault="002B361B" w:rsidP="002B361B">
      <w:pPr>
        <w:pStyle w:val="Heading4"/>
      </w:pPr>
      <w:r>
        <w:t>Results and Interpretation</w:t>
      </w:r>
    </w:p>
    <w:p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rsidTr="008D6367">
        <w:trPr>
          <w:cantSplit/>
          <w:trHeight w:val="1440"/>
          <w:jc w:val="center"/>
        </w:trPr>
        <w:tc>
          <w:tcPr>
            <w:tcW w:w="275" w:type="dxa"/>
            <w:vMerge w:val="restart"/>
            <w:textDirection w:val="btLr"/>
            <w:vAlign w:val="bottom"/>
          </w:tcPr>
          <w:p w:rsidR="00FB6DF6" w:rsidRDefault="00FB6DF6" w:rsidP="008D6367">
            <w:pPr>
              <w:spacing w:before="0" w:line="240" w:lineRule="auto"/>
              <w:ind w:left="113" w:right="113"/>
              <w:jc w:val="center"/>
            </w:pPr>
            <w:bookmarkStart w:id="11" w:name="_Hlk536617129"/>
            <w:r>
              <w:t>Acceleration (g)</w:t>
            </w:r>
          </w:p>
        </w:tc>
        <w:tc>
          <w:tcPr>
            <w:tcW w:w="7920" w:type="dxa"/>
          </w:tcPr>
          <w:p w:rsidR="00FB6DF6" w:rsidRDefault="00FB6DF6" w:rsidP="008D6367">
            <w:pPr>
              <w:spacing w:before="0" w:line="240" w:lineRule="auto"/>
              <w:jc w:val="center"/>
            </w:pPr>
            <w:r w:rsidRPr="00FB6DF6">
              <w:rPr>
                <w:noProof/>
              </w:rPr>
              <w:drawing>
                <wp:inline distT="0" distB="0" distL="0" distR="0" wp14:anchorId="18A58ADE" wp14:editId="21CD3806">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2</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58EAFBB2" wp14:editId="49C6BA60">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3</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67E8BF20" wp14:editId="66F92F0D">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5</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008EEC4E" wp14:editId="060C130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7</w:t>
            </w:r>
          </w:p>
        </w:tc>
      </w:tr>
      <w:tr w:rsidR="008D6367" w:rsidTr="008D6367">
        <w:trPr>
          <w:cantSplit/>
          <w:trHeight w:val="144"/>
          <w:jc w:val="center"/>
        </w:trPr>
        <w:tc>
          <w:tcPr>
            <w:tcW w:w="275" w:type="dxa"/>
            <w:vAlign w:val="center"/>
          </w:tcPr>
          <w:p w:rsidR="008D6367" w:rsidRDefault="008D6367" w:rsidP="00FB6DF6">
            <w:pPr>
              <w:spacing w:before="0" w:line="240" w:lineRule="auto"/>
              <w:jc w:val="center"/>
            </w:pPr>
          </w:p>
        </w:tc>
        <w:tc>
          <w:tcPr>
            <w:tcW w:w="7920" w:type="dxa"/>
          </w:tcPr>
          <w:p w:rsidR="008D6367" w:rsidRPr="00FB6DF6" w:rsidRDefault="008D6367" w:rsidP="008D6367">
            <w:pPr>
              <w:spacing w:before="0" w:line="240" w:lineRule="auto"/>
              <w:jc w:val="center"/>
            </w:pPr>
            <w:r>
              <w:t>Time (sec)</w:t>
            </w:r>
          </w:p>
        </w:tc>
        <w:tc>
          <w:tcPr>
            <w:tcW w:w="288" w:type="dxa"/>
            <w:textDirection w:val="tbRl"/>
          </w:tcPr>
          <w:p w:rsidR="008D6367" w:rsidRDefault="008D6367" w:rsidP="002E71DE">
            <w:pPr>
              <w:keepNext/>
              <w:spacing w:before="0" w:line="240" w:lineRule="auto"/>
              <w:ind w:left="113" w:right="113"/>
              <w:jc w:val="center"/>
            </w:pPr>
          </w:p>
        </w:tc>
      </w:tr>
    </w:tbl>
    <w:bookmarkEnd w:id="11"/>
    <w:p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51911">
        <w:rPr>
          <w:noProof/>
        </w:rPr>
        <w:t>3</w:t>
      </w:r>
      <w:r w:rsidR="002E3D38">
        <w:rPr>
          <w:noProof/>
        </w:rPr>
        <w:fldChar w:fldCharType="end"/>
      </w:r>
      <w:r>
        <w:t>: Transverse Acceleration Time Histories</w:t>
      </w:r>
    </w:p>
    <w:p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00384" behindDoc="0" locked="0" layoutInCell="1" allowOverlap="1" wp14:anchorId="2DE19D24" wp14:editId="43563675">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7D7D77" w:rsidRDefault="007D7D77"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2DE19D24" id="_x0000_t202" coordsize="21600,21600" o:spt="202" path="m,l,21600r21600,l21600,xe">
                <v:stroke joinstyle="miter"/>
                <v:path gradientshapeok="t" o:connecttype="rect"/>
              </v:shapetype>
              <v:shape id="TextBox 2" o:spid="_x0000_s1027" type="#_x0000_t202" style="position:absolute;margin-left:1476pt;margin-top:-5.75pt;width:36.35pt;height:50.9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FMOp0edAQAAIAMAAA4AAAAAAAAAAAAAAAAALgIAAGRycy9lMm9Eb2MueG1sUEsBAi0AFAAGAAgA&#10;AAAhAGW0Z1jkAAAADAEAAA8AAAAAAAAAAAAAAAAA9wMAAGRycy9kb3ducmV2LnhtbFBLBQYAAAAA&#10;BAAEAPMAAAAIBQAAAAA=&#10;" filled="f" stroked="f">
                <v:textbox style="layout-flow:vertical;mso-fit-shape-to-text:t">
                  <w:txbxContent>
                    <w:p w:rsidR="007D7D77" w:rsidRDefault="007D7D77"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01408" behindDoc="0" locked="0" layoutInCell="1" allowOverlap="1" wp14:anchorId="48EA22DC" wp14:editId="59483BF2">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7D7D77" w:rsidRDefault="007D7D77"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48EA22DC" id="TextBox 12" o:spid="_x0000_s1028" type="#_x0000_t202" style="position:absolute;margin-left:1476pt;margin-top:218.05pt;width:36.35pt;height:50.9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" filled="f" stroked="f">
                <v:textbox style="layout-flow:vertical;mso-fit-shape-to-text:t">
                  <w:txbxContent>
                    <w:p w:rsidR="007D7D77" w:rsidRDefault="007D7D77"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02432" behindDoc="0" locked="0" layoutInCell="1" allowOverlap="1" wp14:anchorId="38B4385D" wp14:editId="74E31A34">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7D7D77" w:rsidRDefault="007D7D77"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38B4385D" id="TextBox 14" o:spid="_x0000_s1029" type="#_x0000_t202" style="position:absolute;margin-left:1476pt;margin-top:441.85pt;width:36.35pt;height:50.9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" filled="f" stroked="f">
                <v:textbox style="layout-flow:vertical;mso-fit-shape-to-text:t">
                  <w:txbxContent>
                    <w:p w:rsidR="007D7D77" w:rsidRDefault="007D7D77"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03456" behindDoc="0" locked="0" layoutInCell="1" allowOverlap="1" wp14:anchorId="5D222066" wp14:editId="0141BF87">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7D7D77" w:rsidRDefault="007D7D77"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D222066" id="TextBox 15" o:spid="_x0000_s1030" type="#_x0000_t202" style="position:absolute;margin-left:1476pt;margin-top:666.25pt;width:36.35pt;height:50.9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nXHNbZ4BAAAhAwAADgAAAAAAAAAAAAAAAAAuAgAAZHJzL2Uyb0RvYy54bWxQSwECLQAUAAYA&#10;CAAAACEAV5HVteUAAAAPAQAADwAAAAAAAAAAAAAAAAD4AwAAZHJzL2Rvd25yZXYueG1sUEsFBgAA&#10;AAAEAAQA8wAAAAoFAAAAAA==&#10;" filled="f" stroked="f">
                <v:textbox style="layout-flow:vertical;mso-fit-shape-to-text:t">
                  <w:txbxContent>
                    <w:p w:rsidR="007D7D77" w:rsidRDefault="007D7D77"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rsidR="000D7FCE" w:rsidRDefault="000D7FCE" w:rsidP="000D7FCE">
      <w:pPr>
        <w:jc w:val="center"/>
      </w:pPr>
      <w:r>
        <w:rPr>
          <w:noProof/>
        </w:rPr>
        <w:drawing>
          <wp:inline distT="0" distB="0" distL="0" distR="0" wp14:anchorId="5FB87CEE" wp14:editId="439D9ADD">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D7FCE" w:rsidRDefault="000D7FCE" w:rsidP="000D7FCE">
      <w:pPr>
        <w:jc w:val="center"/>
      </w:pPr>
      <w:r>
        <w:rPr>
          <w:noProof/>
        </w:rPr>
        <w:lastRenderedPageBreak/>
        <w:drawing>
          <wp:inline distT="0" distB="0" distL="0" distR="0" wp14:anchorId="783C9748" wp14:editId="47849F37">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0D7FCE" w:rsidRDefault="000D7FCE" w:rsidP="000D7FCE">
      <w:pPr>
        <w:jc w:val="center"/>
      </w:pPr>
      <w:r>
        <w:rPr>
          <w:noProof/>
        </w:rPr>
        <w:drawing>
          <wp:inline distT="0" distB="0" distL="0" distR="0" wp14:anchorId="724674C9" wp14:editId="13FB3069">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C82098" w:rsidRDefault="002E71DE" w:rsidP="00607728">
      <w:r>
        <w:t xml:space="preserve">It is suspected that the vertical motion of the bridge is that most felt by motorists and thus the response that should be most influential for deciding the region to perform further testing. However, as can be seen in the </w:t>
      </w:r>
      <w:r w:rsidR="00C82098">
        <w:t xml:space="preserve">RMS comparisons above, the vertical acceleration is consistent between locations. While the longitudinal acceleration RMS does differ at different locations, the two sides (east and west) do not have consistent trends and therefore fail to identify a region of high excitation. Furthermore, while the RMS value for transverse acceleration clearly </w:t>
      </w:r>
      <w:r w:rsidR="00C82098">
        <w:lastRenderedPageBreak/>
        <w:t xml:space="preserve">point to Pier 7 as experiencing the greatest excitation, it is uncertain that this direction of motion is indicative of the vibrations that have been reported and that are the subject of investigation. It can therefore be concluded that the bridge is experiencing similar levels of vibration across many or </w:t>
      </w:r>
      <w:proofErr w:type="gramStart"/>
      <w:r w:rsidR="00C82098">
        <w:t>all of</w:t>
      </w:r>
      <w:proofErr w:type="gramEnd"/>
      <w:r w:rsidR="00C82098">
        <w:t xml:space="preserve"> the spans. </w:t>
      </w:r>
    </w:p>
    <w:p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rsidR="00D275D4" w:rsidRDefault="00D275D4" w:rsidP="00D275D4">
      <w:pPr>
        <w:pStyle w:val="Heading3"/>
      </w:pPr>
      <w:bookmarkStart w:id="12" w:name="_Toc536017950"/>
      <w:r>
        <w:t>Phase 2 Testing</w:t>
      </w:r>
      <w:bookmarkEnd w:id="12"/>
    </w:p>
    <w:p w:rsidR="00094060" w:rsidRDefault="00094060" w:rsidP="00094060">
      <w:r>
        <w:t xml:space="preserve">The objectives for the second phase of testing were (1) to characterize operational vibrations and strains at critical locations and locations of maximum response under various traffic conditions, and (2) to gather data for modal parameter identification (i.e. frequencies and mode shapes). </w:t>
      </w:r>
    </w:p>
    <w:p w:rsidR="009B4D90" w:rsidRDefault="009B4D90" w:rsidP="00094060">
      <w:r w:rsidRPr="00554068">
        <w:t xml:space="preserve">Instrumentation of spans 7 and 8 was </w:t>
      </w:r>
      <w:r>
        <w:t>installed</w:t>
      </w:r>
      <w:r w:rsidRPr="00554068">
        <w:t xml:space="preserve"> on July 26</w:t>
      </w:r>
      <w:r w:rsidRPr="00554068">
        <w:rPr>
          <w:vertAlign w:val="superscript"/>
        </w:rPr>
        <w:t>th</w:t>
      </w:r>
      <w:r>
        <w:t xml:space="preserve"> </w:t>
      </w:r>
      <w:r w:rsidRPr="00554068">
        <w:t>and 27</w:t>
      </w:r>
      <w:r w:rsidRPr="00554068">
        <w:rPr>
          <w:vertAlign w:val="superscript"/>
        </w:rPr>
        <w:t>th</w:t>
      </w:r>
      <w:r>
        <w:t xml:space="preserve"> of 2016</w:t>
      </w:r>
      <w:r w:rsidRPr="00554068">
        <w:t>. Data was recorded on July 27th and 28th.</w:t>
      </w:r>
      <w:r>
        <w:t xml:space="preserve"> </w:t>
      </w:r>
      <w:r w:rsidRPr="00554068">
        <w:t>Sensors were removed on July 29th.</w:t>
      </w:r>
      <w:r>
        <w:t xml:space="preserve"> </w:t>
      </w:r>
    </w:p>
    <w:p w:rsidR="009B4D90" w:rsidRDefault="009B4D90" w:rsidP="009B4D90">
      <w:pPr>
        <w:pStyle w:val="Heading4"/>
      </w:pPr>
      <w:r>
        <w:t>Instrumentation Plan</w:t>
      </w:r>
    </w:p>
    <w:p w:rsidR="009B4D90" w:rsidRDefault="00554068" w:rsidP="009B4D90">
      <w:r>
        <w:t>A total of 30 accelerometers (</w:t>
      </w:r>
      <w:bookmarkStart w:id="13" w:name="_Hlk958194"/>
      <w:r>
        <w:t>PCB Model 393A03</w:t>
      </w:r>
      <w:bookmarkEnd w:id="13"/>
      <w:r>
        <w:t>) and 12 strain gauges (</w:t>
      </w:r>
      <w:proofErr w:type="spellStart"/>
      <w:r>
        <w:t>Geokon</w:t>
      </w:r>
      <w:proofErr w:type="spellEnd"/>
      <w:r>
        <w:t xml:space="preserve"> 6" vibrating wire) were installed on the chosen region of the viaduct</w:t>
      </w:r>
      <w:r w:rsidR="00094060">
        <w:t xml:space="preserve"> (span 7 &amp; 8)</w:t>
      </w:r>
      <w:r>
        <w:t xml:space="preserve">. </w:t>
      </w:r>
      <w:r w:rsidR="009B4D90">
        <w:t xml:space="preserve">The sensor locations are </w:t>
      </w:r>
      <w:r w:rsidR="00CC0067">
        <w:t>best</w:t>
      </w:r>
      <w:r w:rsidR="009B4D90">
        <w:t xml:space="preserve"> described by the </w:t>
      </w:r>
      <w:r w:rsidR="007207D0">
        <w:t>layouts provided in the following figures</w:t>
      </w:r>
      <w:r w:rsidR="009B4D90">
        <w:t>.</w:t>
      </w:r>
    </w:p>
    <w:p w:rsidR="00AE07AA" w:rsidRDefault="00AE07AA" w:rsidP="009B4D90">
      <w:r w:rsidRPr="00AE07AA">
        <w:rPr>
          <w:noProof/>
        </w:rPr>
        <w:lastRenderedPageBreak/>
        <w:drawing>
          <wp:inline distT="0" distB="0" distL="0" distR="0" wp14:anchorId="37485B73" wp14:editId="246AF05B">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26">
                      <a:lum/>
                      <a:alphaModFix/>
                    </a:blip>
                    <a:srcRect/>
                    <a:stretch>
                      <a:fillRect/>
                    </a:stretch>
                  </pic:blipFill>
                  <pic:spPr>
                    <a:xfrm>
                      <a:off x="0" y="0"/>
                      <a:ext cx="5486400" cy="4287520"/>
                    </a:xfrm>
                    <a:prstGeom prst="rect">
                      <a:avLst/>
                    </a:prstGeom>
                  </pic:spPr>
                </pic:pic>
              </a:graphicData>
            </a:graphic>
          </wp:inline>
        </w:drawing>
      </w:r>
    </w:p>
    <w:p w:rsidR="009B4D90" w:rsidRDefault="007D40B4" w:rsidP="007207D0">
      <w:r>
        <w:t xml:space="preserve">Accelerometers were positioned on the structure to capture several natural modes of vibration. They were therefore installed at locations that experience the greatest displacement for a given mode shape and at </w:t>
      </w:r>
      <w:proofErr w:type="gramStart"/>
      <w:r>
        <w:t>sufficient</w:t>
      </w:r>
      <w:proofErr w:type="gramEnd"/>
      <w:r>
        <w:t xml:space="preserve"> locations such that different modes may be distinguished from each other. By placing accelerometers as quarter-span, mid-span, and three-quarter span the first and second bending modes may be obtained. They are distributed transversely to capture torsional and butterfly modes. 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rsidR="007D40B4" w:rsidRDefault="007D40B4" w:rsidP="007D40B4">
      <w:r>
        <w:lastRenderedPageBreak/>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p>
    <w:p w:rsidR="007207D0" w:rsidRDefault="00540758" w:rsidP="007D40B4">
      <w:r>
        <w:rPr>
          <w:noProof/>
        </w:rPr>
        <w:drawing>
          <wp:inline distT="0" distB="0" distL="0" distR="0" wp14:anchorId="7D52DF82" wp14:editId="56F6778D">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931920"/>
                    </a:xfrm>
                    <a:prstGeom prst="rect">
                      <a:avLst/>
                    </a:prstGeom>
                  </pic:spPr>
                </pic:pic>
              </a:graphicData>
            </a:graphic>
          </wp:inline>
        </w:drawing>
      </w:r>
    </w:p>
    <w:p w:rsidR="007207D0" w:rsidRDefault="007207D0" w:rsidP="009B4D90">
      <w:pPr>
        <w:pStyle w:val="Heading4"/>
      </w:pPr>
      <w:r>
        <w:t>Test Activities</w:t>
      </w:r>
    </w:p>
    <w:p w:rsidR="000D4B72" w:rsidRDefault="007207D0" w:rsidP="007207D0">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p>
    <w:p w:rsidR="000D4B72" w:rsidRDefault="000D4B72" w:rsidP="007207D0">
      <w:r w:rsidRPr="000D4B72">
        <w:rPr>
          <w:noProof/>
        </w:rPr>
        <w:lastRenderedPageBreak/>
        <w:drawing>
          <wp:inline distT="0" distB="0" distL="0" distR="0" wp14:anchorId="124E0994" wp14:editId="293AD34F">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rsidR="007207D0" w:rsidRDefault="000D4B72" w:rsidP="007207D0">
      <w:r>
        <w:t xml:space="preserve">Strain gauges were installed by epoxying the mounting blocks to the steel surface. The surface was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rsidR="000A6FFF" w:rsidRDefault="000A6FFF" w:rsidP="007207D0">
      <w:r w:rsidRPr="00E70A02">
        <w:rPr>
          <w:noProof/>
        </w:rPr>
        <w:lastRenderedPageBreak/>
        <w:drawing>
          <wp:inline distT="0" distB="0" distL="0" distR="0" wp14:anchorId="51582C58" wp14:editId="3EAA0462">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rsidR="00E70A02" w:rsidRDefault="00E70A02" w:rsidP="007207D0">
      <w:r>
        <w:t xml:space="preserve">All accelerometers were sampled with a National Instruments </w:t>
      </w:r>
      <w:proofErr w:type="spellStart"/>
      <w:r w:rsidR="000A6FFF">
        <w:t>CompactRIO</w:t>
      </w:r>
      <w:proofErr w:type="spellEnd"/>
      <w:r w:rsidR="000A6FFF">
        <w:t xml:space="preserve"> </w:t>
      </w:r>
      <w:r>
        <w:t>(</w:t>
      </w:r>
      <w:proofErr w:type="spellStart"/>
      <w:r>
        <w:t>cRIO</w:t>
      </w:r>
      <w:proofErr w:type="spellEnd"/>
      <w:r w:rsidR="000A6FFF">
        <w:t>) controller outfitted with NI9234 modules for acquisition of the dynamic data</w:t>
      </w:r>
      <w:r>
        <w:t xml:space="preserve">. </w:t>
      </w:r>
      <w:r w:rsidR="000A6FFF">
        <w:t>Data was gathered at 200 Hz for a total of 14 hours to capture the behavior of the bridge under differing operational conditions (e.g. rush-hour vs free-flowing traffic).</w:t>
      </w:r>
    </w:p>
    <w:p w:rsidR="000A6FFF" w:rsidRDefault="000A6FFF" w:rsidP="007207D0">
      <w:r>
        <w:t>Strain gauges were sampled with a Campbell CR3000 datalogger along with (2) CDM-VW305 (</w:t>
      </w:r>
      <w:r w:rsidRPr="000A6FFF">
        <w:t>Dynamic Vibrating-Wire Analyzer</w:t>
      </w:r>
      <w:r>
        <w:t xml:space="preserve">). Strain was sampled at 50 Hz for 12 hours and at 20 Hz over-night. </w:t>
      </w:r>
    </w:p>
    <w:p w:rsidR="00E70A02" w:rsidRPr="007207D0" w:rsidRDefault="00FB3CE8" w:rsidP="007207D0">
      <w:r>
        <w:t xml:space="preserve">All gauges were removed from the structure </w:t>
      </w:r>
      <w:proofErr w:type="gramStart"/>
      <w:r>
        <w:t>at the conclusion of</w:t>
      </w:r>
      <w:proofErr w:type="gramEnd"/>
      <w:r>
        <w:t xml:space="preserve"> data collection. Paint was applied to areas that had been sanded. </w:t>
      </w:r>
    </w:p>
    <w:p w:rsidR="00D275D4" w:rsidRDefault="00FD7879" w:rsidP="009B4D90">
      <w:pPr>
        <w:pStyle w:val="Heading4"/>
      </w:pPr>
      <w:r>
        <w:t>Results &amp;</w:t>
      </w:r>
      <w:r w:rsidR="00D275D4">
        <w:t xml:space="preserve"> Interpretation</w:t>
      </w:r>
    </w:p>
    <w:p w:rsidR="00D421AD" w:rsidRPr="00D421AD" w:rsidRDefault="00A96B6C" w:rsidP="00D421AD">
      <w:pPr>
        <w:pStyle w:val="Heading5"/>
      </w:pPr>
      <w:r>
        <w:t>Characterization of vibrations through acceleration data</w:t>
      </w:r>
    </w:p>
    <w:p w:rsidR="00D70D8F" w:rsidRDefault="004D5514" w:rsidP="00D70D8F">
      <w:r>
        <w:t>The acceleration data was filtered to remove high frequency content for time history plot</w:t>
      </w:r>
      <w:r w:rsidR="00D70D8F">
        <w:t>s as the high frequency content is associated with minimal structural deformation and therefore is of less interest</w:t>
      </w:r>
      <w:r w:rsidR="00D02BF2">
        <w:t xml:space="preserve">. </w:t>
      </w:r>
      <w:r w:rsidR="00D70D8F">
        <w:t xml:space="preserve">A low-pass elliptic filter was chosen for its steep cut-off slope. The filter was assigned an upper pass-band limit of 20 Hz, a pass-band ripple of 0.5 decibels, and 40 decibels of </w:t>
      </w:r>
      <w:r w:rsidR="00D70D8F">
        <w:lastRenderedPageBreak/>
        <w:t xml:space="preserve">stop-band attenuation. The frequency response of the resulting filter can be seen in the following figure. </w:t>
      </w:r>
    </w:p>
    <w:p w:rsidR="00D70D8F" w:rsidRDefault="00D02BF2" w:rsidP="00D70D8F">
      <w:r w:rsidRPr="00D02BF2">
        <w:rPr>
          <w:noProof/>
        </w:rPr>
        <w:drawing>
          <wp:inline distT="0" distB="0" distL="0" distR="0">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rsidR="00D70D8F" w:rsidRDefault="00D70D8F" w:rsidP="00D02BF2">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51911">
        <w:rPr>
          <w:noProof/>
        </w:rPr>
        <w:t>4</w:t>
      </w:r>
      <w:r w:rsidR="002E3D38">
        <w:rPr>
          <w:noProof/>
        </w:rPr>
        <w:fldChar w:fldCharType="end"/>
      </w:r>
      <w:r>
        <w:t>: Frequency response of 6</w:t>
      </w:r>
      <w:r w:rsidRPr="00D70D8F">
        <w:rPr>
          <w:vertAlign w:val="superscript"/>
        </w:rPr>
        <w:t>th</w:t>
      </w:r>
      <w:r>
        <w:t xml:space="preserve"> order Elliptic filter</w:t>
      </w:r>
    </w:p>
    <w:p w:rsidR="00D02BF2" w:rsidRDefault="00D02BF2" w:rsidP="00D02BF2">
      <w:r>
        <w:t>A sample time-history of acceleration with the above filter applied is shown below</w:t>
      </w:r>
      <w:r w:rsidR="00FD39EB">
        <w:t xml:space="preserve"> for girder 5 at midspan.</w:t>
      </w:r>
    </w:p>
    <w:p w:rsidR="00D02BF2" w:rsidRPr="00D02BF2" w:rsidRDefault="002C496C" w:rsidP="00D02BF2">
      <w:r w:rsidRPr="002C496C">
        <w:rPr>
          <w:noProof/>
        </w:rPr>
        <w:drawing>
          <wp:inline distT="0" distB="0" distL="0" distR="0">
            <wp:extent cx="5486400" cy="2110622"/>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2110622"/>
                    </a:xfrm>
                    <a:prstGeom prst="rect">
                      <a:avLst/>
                    </a:prstGeom>
                    <a:noFill/>
                    <a:ln>
                      <a:noFill/>
                    </a:ln>
                  </pic:spPr>
                </pic:pic>
              </a:graphicData>
            </a:graphic>
          </wp:inline>
        </w:drawing>
      </w:r>
    </w:p>
    <w:p w:rsidR="007C4F48" w:rsidRDefault="00235597" w:rsidP="00235597">
      <w:r>
        <w:t xml:space="preserve">Over a period of 24 hours frequent traffic events were recorded for which the structure experienced acceleration </w:t>
      </w:r>
      <w:r w:rsidR="00CC0067">
        <w:t>greater than</w:t>
      </w:r>
      <w:r>
        <w:t xml:space="preserve"> 0.2g.</w:t>
      </w:r>
      <w:r w:rsidR="007C4F48">
        <w:t xml:space="preserve"> </w:t>
      </w:r>
      <w:r w:rsidR="00BD6DA2">
        <w:t>One such event is plotted below</w:t>
      </w:r>
      <w:r w:rsidR="00FD39EB">
        <w:t xml:space="preserve"> (Girder 5 at </w:t>
      </w:r>
      <w:r w:rsidR="00FD39EB">
        <w:lastRenderedPageBreak/>
        <w:t>midspan of span 7)</w:t>
      </w:r>
      <w:r w:rsidR="00BD6DA2">
        <w:t>.</w:t>
      </w:r>
      <w:r w:rsidR="000D3AB0">
        <w:t xml:space="preserve"> </w:t>
      </w:r>
      <w:r w:rsidR="00FD39EB">
        <w:t xml:space="preserve">It is </w:t>
      </w:r>
      <w:proofErr w:type="gramStart"/>
      <w:r w:rsidR="00FD39EB">
        <w:t>readily apparent</w:t>
      </w:r>
      <w:proofErr w:type="gramEnd"/>
      <w:r w:rsidR="00FD39EB">
        <w:t xml:space="preserve"> that the structure is experiencing relatively low-frequency oscillations.</w:t>
      </w:r>
    </w:p>
    <w:p w:rsidR="00183813" w:rsidRPr="00183813" w:rsidRDefault="00F556D4" w:rsidP="00F556D4">
      <w:pPr>
        <w:rPr>
          <w:b/>
        </w:rPr>
      </w:pPr>
      <w:r w:rsidRPr="00F556D4">
        <w:rPr>
          <w:b/>
          <w:noProof/>
        </w:rPr>
        <w:drawing>
          <wp:inline distT="0" distB="0" distL="0" distR="0">
            <wp:extent cx="5486400" cy="273637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2736376"/>
                    </a:xfrm>
                    <a:prstGeom prst="rect">
                      <a:avLst/>
                    </a:prstGeom>
                    <a:noFill/>
                    <a:ln>
                      <a:noFill/>
                    </a:ln>
                  </pic:spPr>
                </pic:pic>
              </a:graphicData>
            </a:graphic>
          </wp:inline>
        </w:drawing>
      </w:r>
    </w:p>
    <w:p w:rsidR="00183813" w:rsidRDefault="00BD6DA2" w:rsidP="00235597">
      <w:pPr>
        <w:rPr>
          <w:rFonts w:ascii="Arial" w:hAnsi="Arial" w:cs="Arial"/>
          <w:color w:val="404040"/>
          <w:sz w:val="20"/>
          <w:szCs w:val="20"/>
          <w:shd w:val="clear" w:color="auto" w:fill="FFFFFF"/>
        </w:rPr>
      </w:pPr>
      <w:r>
        <w:t xml:space="preserve">Spectral analysis of the records </w:t>
      </w:r>
      <w:r w:rsidR="00F556D4">
        <w:t>confirms</w:t>
      </w:r>
      <w:r>
        <w:t xml:space="preserve"> that much of the motion occurs at low frequencies</w:t>
      </w:r>
      <w:r w:rsidR="000D3AB0">
        <w:t>;</w:t>
      </w:r>
      <w:r>
        <w:t xml:space="preserve"> between 2 and 4 Hz. </w:t>
      </w:r>
      <w:r w:rsidR="005D48E6">
        <w:t>The image below shows the power spectral density (PSD)</w:t>
      </w:r>
      <w:r w:rsidR="00665167">
        <w:t xml:space="preserve"> </w:t>
      </w:r>
      <w:r w:rsidR="0047551C">
        <w:t>for</w:t>
      </w:r>
      <w:r w:rsidR="00665167">
        <w:t xml:space="preserve"> several locations</w:t>
      </w:r>
      <w:r w:rsidR="00183813">
        <w:t>,</w:t>
      </w:r>
      <w:r w:rsidR="00007CB8">
        <w:t xml:space="preserve"> </w:t>
      </w:r>
      <w:r w:rsidR="005D48E6">
        <w:t xml:space="preserve">estimated </w:t>
      </w:r>
      <w:r w:rsidR="00183813">
        <w:t xml:space="preserve">using </w:t>
      </w:r>
      <w:r w:rsidR="00183813">
        <w:rPr>
          <w:rFonts w:ascii="Arial" w:hAnsi="Arial" w:cs="Arial"/>
          <w:color w:val="404040"/>
          <w:sz w:val="20"/>
          <w:szCs w:val="20"/>
          <w:shd w:val="clear" w:color="auto" w:fill="FFFFFF"/>
        </w:rPr>
        <w:t xml:space="preserve">Welch's overlapped segment averaging </w:t>
      </w:r>
      <w:r w:rsidR="00183813" w:rsidRPr="0047551C">
        <w:rPr>
          <w:rFonts w:ascii="Arial" w:hAnsi="Arial" w:cs="Arial"/>
          <w:color w:val="404040"/>
          <w:sz w:val="20"/>
          <w:szCs w:val="20"/>
          <w:shd w:val="clear" w:color="auto" w:fill="FFFFFF"/>
        </w:rPr>
        <w:t>(</w:t>
      </w:r>
      <w:r w:rsidR="00665167" w:rsidRPr="0047551C">
        <w:rPr>
          <w:rFonts w:ascii="Arial" w:hAnsi="Arial" w:cs="Arial"/>
          <w:color w:val="404040"/>
          <w:sz w:val="20"/>
          <w:szCs w:val="20"/>
          <w:shd w:val="clear" w:color="auto" w:fill="FFFFFF"/>
        </w:rPr>
        <w:t>100</w:t>
      </w:r>
      <w:r w:rsidR="00183813" w:rsidRPr="0047551C">
        <w:rPr>
          <w:rFonts w:ascii="Arial" w:hAnsi="Arial" w:cs="Arial"/>
          <w:color w:val="404040"/>
          <w:sz w:val="20"/>
          <w:szCs w:val="20"/>
          <w:shd w:val="clear" w:color="auto" w:fill="FFFFFF"/>
        </w:rPr>
        <w:t xml:space="preserve"> second segment length</w:t>
      </w:r>
      <w:r w:rsidR="00665167" w:rsidRPr="0047551C">
        <w:rPr>
          <w:rFonts w:ascii="Arial" w:hAnsi="Arial" w:cs="Arial"/>
          <w:color w:val="404040"/>
          <w:sz w:val="20"/>
          <w:szCs w:val="20"/>
          <w:shd w:val="clear" w:color="auto" w:fill="FFFFFF"/>
        </w:rPr>
        <w:t>s</w:t>
      </w:r>
      <w:r w:rsidR="00183813" w:rsidRPr="0047551C">
        <w:rPr>
          <w:rFonts w:ascii="Arial" w:hAnsi="Arial" w:cs="Arial"/>
          <w:color w:val="404040"/>
          <w:sz w:val="20"/>
          <w:szCs w:val="20"/>
          <w:shd w:val="clear" w:color="auto" w:fill="FFFFFF"/>
        </w:rPr>
        <w:t xml:space="preserve"> with </w:t>
      </w:r>
      <w:r w:rsidR="00665167" w:rsidRPr="0047551C">
        <w:rPr>
          <w:rFonts w:ascii="Arial" w:hAnsi="Arial" w:cs="Arial"/>
          <w:color w:val="404040"/>
          <w:sz w:val="20"/>
          <w:szCs w:val="20"/>
          <w:shd w:val="clear" w:color="auto" w:fill="FFFFFF"/>
        </w:rPr>
        <w:t>25</w:t>
      </w:r>
      <w:r w:rsidR="00183813" w:rsidRPr="0047551C">
        <w:rPr>
          <w:rFonts w:ascii="Arial" w:hAnsi="Arial" w:cs="Arial"/>
          <w:color w:val="404040"/>
          <w:sz w:val="20"/>
          <w:szCs w:val="20"/>
          <w:shd w:val="clear" w:color="auto" w:fill="FFFFFF"/>
        </w:rPr>
        <w:t>% overlap</w:t>
      </w:r>
      <w:r w:rsidR="00467B3D" w:rsidRPr="0047551C">
        <w:rPr>
          <w:rFonts w:ascii="Arial" w:hAnsi="Arial" w:cs="Arial"/>
          <w:color w:val="404040"/>
          <w:sz w:val="20"/>
          <w:szCs w:val="20"/>
          <w:shd w:val="clear" w:color="auto" w:fill="FFFFFF"/>
        </w:rPr>
        <w:t xml:space="preserve"> </w:t>
      </w:r>
      <w:r w:rsidR="00665167" w:rsidRPr="0047551C">
        <w:rPr>
          <w:rFonts w:ascii="Arial" w:hAnsi="Arial" w:cs="Arial"/>
          <w:color w:val="404040"/>
          <w:sz w:val="20"/>
          <w:szCs w:val="20"/>
          <w:shd w:val="clear" w:color="auto" w:fill="FFFFFF"/>
        </w:rPr>
        <w:t>and</w:t>
      </w:r>
      <w:r w:rsidR="00467B3D" w:rsidRPr="0047551C">
        <w:rPr>
          <w:rFonts w:ascii="Arial" w:hAnsi="Arial" w:cs="Arial"/>
          <w:color w:val="404040"/>
          <w:sz w:val="20"/>
          <w:szCs w:val="20"/>
          <w:shd w:val="clear" w:color="auto" w:fill="FFFFFF"/>
        </w:rPr>
        <w:t xml:space="preserve"> a total record length of </w:t>
      </w:r>
      <w:r w:rsidR="00665167" w:rsidRPr="0047551C">
        <w:rPr>
          <w:rFonts w:ascii="Arial" w:hAnsi="Arial" w:cs="Arial"/>
          <w:color w:val="404040"/>
          <w:sz w:val="20"/>
          <w:szCs w:val="20"/>
          <w:shd w:val="clear" w:color="auto" w:fill="FFFFFF"/>
        </w:rPr>
        <w:t>4.5 hours</w:t>
      </w:r>
      <w:r w:rsidR="00183813" w:rsidRPr="0047551C">
        <w:rPr>
          <w:rFonts w:ascii="Arial" w:hAnsi="Arial" w:cs="Arial"/>
          <w:color w:val="404040"/>
          <w:sz w:val="20"/>
          <w:szCs w:val="20"/>
          <w:shd w:val="clear" w:color="auto" w:fill="FFFFFF"/>
        </w:rPr>
        <w:t>)</w:t>
      </w:r>
      <w:r w:rsidR="00183813">
        <w:rPr>
          <w:rFonts w:ascii="Arial" w:hAnsi="Arial" w:cs="Arial"/>
          <w:color w:val="404040"/>
          <w:sz w:val="20"/>
          <w:szCs w:val="20"/>
          <w:shd w:val="clear" w:color="auto" w:fill="FFFFFF"/>
        </w:rPr>
        <w:t xml:space="preserve">. </w:t>
      </w:r>
    </w:p>
    <w:p w:rsidR="0047551C" w:rsidRDefault="00461EB8" w:rsidP="00235597">
      <w:pPr>
        <w:rPr>
          <w:rFonts w:ascii="Arial" w:hAnsi="Arial" w:cs="Arial"/>
          <w:color w:val="404040"/>
          <w:sz w:val="20"/>
          <w:szCs w:val="20"/>
          <w:shd w:val="clear" w:color="auto" w:fill="FFFFFF"/>
        </w:rPr>
      </w:pPr>
      <w:r w:rsidRPr="00461EB8">
        <w:rPr>
          <w:rFonts w:ascii="Arial" w:hAnsi="Arial" w:cs="Arial"/>
          <w:noProof/>
          <w:color w:val="404040"/>
          <w:sz w:val="20"/>
          <w:szCs w:val="20"/>
          <w:shd w:val="clear" w:color="auto" w:fill="FFFFFF"/>
        </w:rPr>
        <w:drawing>
          <wp:inline distT="0" distB="0" distL="0" distR="0">
            <wp:extent cx="5486400" cy="266241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2662414"/>
                    </a:xfrm>
                    <a:prstGeom prst="rect">
                      <a:avLst/>
                    </a:prstGeom>
                    <a:noFill/>
                    <a:ln>
                      <a:noFill/>
                    </a:ln>
                  </pic:spPr>
                </pic:pic>
              </a:graphicData>
            </a:graphic>
          </wp:inline>
        </w:drawing>
      </w:r>
    </w:p>
    <w:p w:rsidR="0047551C" w:rsidRDefault="0047551C" w:rsidP="00235597">
      <w:pPr>
        <w:rPr>
          <w:rFonts w:ascii="Arial" w:hAnsi="Arial" w:cs="Arial"/>
          <w:color w:val="404040"/>
          <w:sz w:val="20"/>
          <w:szCs w:val="20"/>
          <w:shd w:val="clear" w:color="auto" w:fill="FFFFFF"/>
        </w:rPr>
      </w:pPr>
      <w:r>
        <w:rPr>
          <w:rFonts w:ascii="Arial" w:hAnsi="Arial" w:cs="Arial"/>
          <w:color w:val="404040"/>
          <w:sz w:val="20"/>
          <w:szCs w:val="20"/>
          <w:shd w:val="clear" w:color="auto" w:fill="FFFFFF"/>
        </w:rPr>
        <w:lastRenderedPageBreak/>
        <w:t xml:space="preserve">As can be seen from the spectral analysis plot, </w:t>
      </w:r>
      <w:proofErr w:type="gramStart"/>
      <w:r>
        <w:rPr>
          <w:rFonts w:ascii="Arial" w:hAnsi="Arial" w:cs="Arial"/>
          <w:color w:val="404040"/>
          <w:sz w:val="20"/>
          <w:szCs w:val="20"/>
          <w:shd w:val="clear" w:color="auto" w:fill="FFFFFF"/>
        </w:rPr>
        <w:t>the majority of</w:t>
      </w:r>
      <w:proofErr w:type="gramEnd"/>
      <w:r>
        <w:rPr>
          <w:rFonts w:ascii="Arial" w:hAnsi="Arial" w:cs="Arial"/>
          <w:color w:val="404040"/>
          <w:sz w:val="20"/>
          <w:szCs w:val="20"/>
          <w:shd w:val="clear" w:color="auto" w:fill="FFFFFF"/>
        </w:rPr>
        <w:t xml:space="preserve"> the vibration being experienced by this superstructure is occurring at frequencies between 2 and 4 Hz. </w:t>
      </w:r>
    </w:p>
    <w:p w:rsidR="00021107" w:rsidRDefault="00183813" w:rsidP="00235597">
      <w:r>
        <w:t>To estimate the displacement associated with these low-frequency vibrations</w:t>
      </w:r>
      <w:r w:rsidR="00021107">
        <w:t xml:space="preserve"> the acceleration is first transformed into the frequency domain with an FFT, converted to displacement (divided by the radial frequency squared) and then transformed back to the time domain with an inverse FFT.</w:t>
      </w:r>
      <w:r w:rsidR="00A30903">
        <w:t xml:space="preserve"> To examine the displacement associated with a specific frequency range, only those frequency components within the specified range are included in the inverse FFT. In this manner the event previously presented</w:t>
      </w:r>
      <w:r w:rsidR="00B65CFD">
        <w:t xml:space="preserve"> (midspan of girder 5)</w:t>
      </w:r>
      <w:r w:rsidR="00A30903">
        <w:t xml:space="preserve"> </w:t>
      </w:r>
      <w:r w:rsidR="00B65CFD">
        <w:t>was</w:t>
      </w:r>
      <w:r w:rsidR="00A30903">
        <w:t xml:space="preserve"> analyzed and</w:t>
      </w:r>
      <w:r w:rsidR="00B65CFD">
        <w:t xml:space="preserve"> is</w:t>
      </w:r>
      <w:r w:rsidR="00A30903">
        <w:t xml:space="preserve"> plotted below. </w:t>
      </w:r>
      <w:r w:rsidR="00021107">
        <w:t xml:space="preserve">Note that this displacement </w:t>
      </w:r>
      <w:r w:rsidR="00A30903">
        <w:t xml:space="preserve">estimate considers </w:t>
      </w:r>
      <w:r w:rsidR="00021107">
        <w:t xml:space="preserve">only frequency content </w:t>
      </w:r>
      <w:r w:rsidR="00A30903">
        <w:t xml:space="preserve">between 1.5 and 5 </w:t>
      </w:r>
      <w:r w:rsidR="00021107">
        <w:t xml:space="preserve">Hz and thus only represents a portion of the motion experienced by the bridge. </w:t>
      </w:r>
    </w:p>
    <w:p w:rsidR="00587BDB" w:rsidRDefault="00A30903" w:rsidP="00235597">
      <w:r w:rsidRPr="00A30903">
        <w:rPr>
          <w:b/>
          <w:noProof/>
        </w:rPr>
        <w:drawing>
          <wp:inline distT="0" distB="0" distL="0" distR="0">
            <wp:extent cx="5486400" cy="226123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261238"/>
                    </a:xfrm>
                    <a:prstGeom prst="rect">
                      <a:avLst/>
                    </a:prstGeom>
                    <a:noFill/>
                    <a:ln>
                      <a:noFill/>
                    </a:ln>
                  </pic:spPr>
                </pic:pic>
              </a:graphicData>
            </a:graphic>
          </wp:inline>
        </w:drawing>
      </w:r>
      <w:r w:rsidR="00021107">
        <w:t>Based on the displacements identified in the previous figure, the vibrations may be assessed against human comfort criterion. According to that set forth by</w:t>
      </w:r>
      <w:r w:rsidR="00183813">
        <w:t xml:space="preserve"> </w:t>
      </w:r>
      <w:proofErr w:type="spellStart"/>
      <w:r w:rsidR="00021107" w:rsidRPr="000D3AB0">
        <w:t>Reiher</w:t>
      </w:r>
      <w:proofErr w:type="spellEnd"/>
      <w:r w:rsidR="00021107" w:rsidRPr="000D3AB0">
        <w:t xml:space="preserve"> and Meister</w:t>
      </w:r>
      <w:r w:rsidR="00021107">
        <w:t xml:space="preserve"> </w:t>
      </w:r>
      <w:r w:rsidR="00021107">
        <w:fldChar w:fldCharType="begin"/>
      </w:r>
      <w:r w:rsidR="0093101C">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021107">
        <w:fldChar w:fldCharType="separate"/>
      </w:r>
      <w:r w:rsidR="0093101C" w:rsidRPr="0093101C">
        <w:rPr>
          <w:rFonts w:ascii="Calibri" w:hAnsi="Calibri" w:cs="Calibri"/>
        </w:rPr>
        <w:t>(1931)</w:t>
      </w:r>
      <w:r w:rsidR="00021107">
        <w:fldChar w:fldCharType="end"/>
      </w:r>
      <w:r w:rsidR="00B65CFD">
        <w:t xml:space="preserve"> and illustrated in the following chart</w:t>
      </w:r>
      <w:r w:rsidR="00021107">
        <w:t xml:space="preserve">, the bridge motion </w:t>
      </w:r>
      <w:r w:rsidR="000D3AB0">
        <w:t xml:space="preserve">would be classified as </w:t>
      </w:r>
      <w:r w:rsidR="000D3AB0" w:rsidRPr="000D3AB0">
        <w:t>“very disturbing</w:t>
      </w:r>
      <w:r w:rsidR="00A96B6C">
        <w:t>” thereby confirming that the measured response is the same phenomenon being reported by motorists</w:t>
      </w:r>
      <w:r w:rsidR="000D3AB0" w:rsidRPr="000D3AB0">
        <w:t>.</w:t>
      </w:r>
      <w:r w:rsidR="000D3AB0">
        <w:t xml:space="preserve"> Furthermore, the deformation of the structure associated with this vibration is roughly </w:t>
      </w:r>
      <w:r w:rsidR="00B65CFD">
        <w:t>0.15 in.</w:t>
      </w:r>
      <w:r w:rsidR="00B25396">
        <w:t xml:space="preserve"> and therefore </w:t>
      </w:r>
      <w:r w:rsidR="00B65CFD">
        <w:t>is likely to amplify</w:t>
      </w:r>
      <w:r w:rsidR="00B25396">
        <w:t xml:space="preserve"> to the live-load demands. </w:t>
      </w:r>
      <w:r w:rsidR="00A96B6C">
        <w:t>The proceeding sections strive to quantify that amplification.</w:t>
      </w:r>
    </w:p>
    <w:p w:rsidR="00461EB8" w:rsidRDefault="00B65CFD" w:rsidP="00B65CFD">
      <w:pPr>
        <w:jc w:val="center"/>
      </w:pPr>
      <w:r w:rsidRPr="00B65CFD">
        <w:rPr>
          <w:noProof/>
        </w:rPr>
        <w:lastRenderedPageBreak/>
        <mc:AlternateContent>
          <mc:Choice Requires="wpg">
            <w:drawing>
              <wp:inline distT="0" distB="0" distL="0" distR="0" wp14:anchorId="487E3505">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35"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CDA56C5"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36"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rsidR="00A96B6C" w:rsidRDefault="00A96B6C" w:rsidP="00A96B6C">
      <w:pPr>
        <w:pStyle w:val="Heading5"/>
      </w:pPr>
      <w:r>
        <w:t xml:space="preserve">Modal parameter </w:t>
      </w:r>
      <w:r w:rsidR="00F37CCA">
        <w:t>estimation</w:t>
      </w:r>
      <w:r>
        <w:t xml:space="preserve"> with acceleration data</w:t>
      </w:r>
    </w:p>
    <w:p w:rsidR="003D6964" w:rsidRDefault="00B65CFD" w:rsidP="00B65CFD">
      <w:r>
        <w:t xml:space="preserve">Modal parameter </w:t>
      </w:r>
      <w:r w:rsidR="00F37CCA">
        <w:t>estimation</w:t>
      </w:r>
      <w:r>
        <w:t xml:space="preserve"> was performed</w:t>
      </w:r>
      <w:r w:rsidR="002B4B3F">
        <w:t xml:space="preserve"> using the Complex Mode Indicator Function (CMIF) </w:t>
      </w:r>
      <w:r>
        <w:t xml:space="preserve">to extract the first 18 natural modes of vibration and their corresponding frequencies. They all occur within a frequency range of 2 to 10 Hz. </w:t>
      </w:r>
      <w:r w:rsidR="003D6964">
        <w:t>The CMIF is plotted below</w:t>
      </w:r>
      <w:r w:rsidR="000174CE">
        <w:t xml:space="preserve"> with the peaks manually identified</w:t>
      </w:r>
      <w:r w:rsidR="003D6964">
        <w:t>.</w:t>
      </w:r>
    </w:p>
    <w:p w:rsidR="000174CE" w:rsidRDefault="008515DA" w:rsidP="00B65CFD">
      <w:r w:rsidRPr="008515DA">
        <w:rPr>
          <w:noProof/>
        </w:rPr>
        <w:lastRenderedPageBreak/>
        <w:drawing>
          <wp:inline distT="0" distB="0" distL="0" distR="0">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7">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rsidR="00B65CFD" w:rsidRDefault="002B4B3F" w:rsidP="00B65CFD">
      <w:r>
        <w:t>Due to the symmetric nature of the structure and the superstructure separation between the interior-most girders, many of the modes are quite similar in shape. Therefore only a select few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8515DA" w:rsidTr="008515DA">
        <w:trPr>
          <w:jc w:val="center"/>
        </w:trPr>
        <w:tc>
          <w:tcPr>
            <w:tcW w:w="4428" w:type="dxa"/>
            <w:vAlign w:val="center"/>
          </w:tcPr>
          <w:p w:rsidR="008515DA" w:rsidRDefault="008515DA" w:rsidP="00B65CFD">
            <w:r w:rsidRPr="008515DA">
              <w:rPr>
                <w:noProof/>
              </w:rPr>
              <w:drawing>
                <wp:inline distT="0" distB="0" distL="0" distR="0" wp14:anchorId="12746D7A" wp14:editId="1798A176">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61EC75DA" wp14:editId="47720A9B">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rsidTr="008515DA">
        <w:trPr>
          <w:jc w:val="center"/>
        </w:trPr>
        <w:tc>
          <w:tcPr>
            <w:tcW w:w="4428" w:type="dxa"/>
            <w:vAlign w:val="center"/>
          </w:tcPr>
          <w:p w:rsidR="008515DA" w:rsidRDefault="008515DA" w:rsidP="00B65CFD">
            <w:r w:rsidRPr="008515DA">
              <w:rPr>
                <w:noProof/>
              </w:rPr>
              <w:lastRenderedPageBreak/>
              <w:drawing>
                <wp:inline distT="0" distB="0" distL="0" distR="0" wp14:anchorId="7EB87E4B" wp14:editId="06D1EC4D">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0D11E98B" wp14:editId="03392F13">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rsidR="00F37CCA" w:rsidRDefault="00F37CCA" w:rsidP="00F37CCA">
      <w:pPr>
        <w:pStyle w:val="Heading5"/>
      </w:pPr>
      <w:r>
        <w:t>Quantifying dynamic amplification with dynamic strain data</w:t>
      </w:r>
    </w:p>
    <w:p w:rsidR="003D22E1" w:rsidRDefault="007F5F82" w:rsidP="00235597">
      <w:r>
        <w:t xml:space="preserve">The strain experienced by the bottom flange of select girders at midspan </w:t>
      </w:r>
      <w:r w:rsidR="003D22E1">
        <w:t xml:space="preserve">is provided in the following plot. As can be seen, these bottom flanges are frequently experiencing </w:t>
      </w:r>
      <w:r w:rsidR="00802AB2">
        <w:t xml:space="preserve">(tension) </w:t>
      </w:r>
      <w:r w:rsidR="003D22E1">
        <w:t xml:space="preserve">strains </w:t>
      </w:r>
      <w:r w:rsidR="00D91A30">
        <w:t xml:space="preserve">greater than 150 </w:t>
      </w:r>
      <w:r w:rsidR="00D91A30">
        <w:rPr>
          <w:rFonts w:cstheme="minorHAnsi"/>
        </w:rPr>
        <w:t>µε</w:t>
      </w:r>
      <w:r w:rsidR="00D91A30">
        <w:t xml:space="preserve">. </w:t>
      </w:r>
      <w:r w:rsidR="000248C5">
        <w:t xml:space="preserve">This strain corresponds to </w:t>
      </w:r>
      <w:r w:rsidR="00080E65">
        <w:t xml:space="preserve">approximately 4.5 </w:t>
      </w:r>
      <w:proofErr w:type="spellStart"/>
      <w:r w:rsidR="00080E65">
        <w:t>ksi</w:t>
      </w:r>
      <w:proofErr w:type="spellEnd"/>
      <w:r w:rsidR="00080E65">
        <w:t xml:space="preserve"> of stress for steel. </w:t>
      </w:r>
      <w:r w:rsidR="003D22E1" w:rsidRPr="003D22E1">
        <w:rPr>
          <w:noProof/>
        </w:rPr>
        <w:drawing>
          <wp:inline distT="0" distB="0" distL="0" distR="0">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rsidR="000248C5" w:rsidRDefault="00802AB2" w:rsidP="00235597">
      <w:r>
        <w:t xml:space="preserve">These girders consistently experienced the highest strain levels. The </w:t>
      </w:r>
      <w:r w:rsidR="000248C5">
        <w:t xml:space="preserve">number of events exceeding different thresholds over a 24-hour period for girders 4 and 5 (midspan, bottom-flange) is depicted in the following figure. </w:t>
      </w:r>
    </w:p>
    <w:p w:rsidR="00EE180E" w:rsidRDefault="000248C5" w:rsidP="00EE180E">
      <w:pPr>
        <w:keepNext/>
      </w:pPr>
      <w:r>
        <w:rPr>
          <w:noProof/>
        </w:rPr>
        <w:lastRenderedPageBreak/>
        <w:drawing>
          <wp:inline distT="0" distB="0" distL="0" distR="0" wp14:anchorId="136CEB85" wp14:editId="5493F913">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0248C5" w:rsidRDefault="00EE180E" w:rsidP="00A16B90">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51911">
        <w:rPr>
          <w:noProof/>
        </w:rPr>
        <w:t>5</w:t>
      </w:r>
      <w:r w:rsidR="002E3D38">
        <w:rPr>
          <w:noProof/>
        </w:rPr>
        <w:fldChar w:fldCharType="end"/>
      </w:r>
      <w:r>
        <w:t xml:space="preserve">: </w:t>
      </w:r>
      <w:r w:rsidR="00A16B90">
        <w:t>High-strain event occurrence count over 24 hours</w:t>
      </w:r>
    </w:p>
    <w:p w:rsidR="000248C5" w:rsidRDefault="000248C5" w:rsidP="00235597">
      <w:r>
        <w:t>The following plot depicts one of these high-strain events.</w:t>
      </w:r>
      <w:r w:rsidR="00080E65">
        <w:t xml:space="preserve"> </w:t>
      </w:r>
    </w:p>
    <w:p w:rsidR="00080E65" w:rsidRDefault="00F26D9C" w:rsidP="00EE180E">
      <w:pPr>
        <w:jc w:val="center"/>
      </w:pPr>
      <w:r w:rsidRPr="00F26D9C">
        <w:rPr>
          <w:noProof/>
        </w:rPr>
        <w:drawing>
          <wp:inline distT="0" distB="0" distL="0" distR="0">
            <wp:extent cx="4396154" cy="2512702"/>
            <wp:effectExtent l="0" t="0" r="4445"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14190" cy="2523011"/>
                    </a:xfrm>
                    <a:prstGeom prst="rect">
                      <a:avLst/>
                    </a:prstGeom>
                    <a:noFill/>
                    <a:ln>
                      <a:noFill/>
                    </a:ln>
                  </pic:spPr>
                </pic:pic>
              </a:graphicData>
            </a:graphic>
          </wp:inline>
        </w:drawing>
      </w:r>
    </w:p>
    <w:p w:rsidR="00EE180E" w:rsidRDefault="00EE180E" w:rsidP="00EE180E">
      <w:r>
        <w:t xml:space="preserve">In the above plot the filtered strain is also plotted for comparison. A low-pass elliptic filter was applied with an upper pass-band limit of 1.5 Hz, a pass-band ripple of 0.5 decibels, and 40 decibels of stop-band attenuation. The frequency response of the resulting filter can be seen in the following figure. This filter effectively removes the dynamic component thereby providing an estimate of static response. The event featured in the above plot exhibits a dynamic </w:t>
      </w:r>
      <w:r>
        <w:lastRenderedPageBreak/>
        <w:t xml:space="preserve">amplification of almost 2.0. </w:t>
      </w:r>
      <w:r w:rsidR="00A16B90">
        <w:t>Furthermore, this amplification is occurring at design-level load events.</w:t>
      </w:r>
    </w:p>
    <w:p w:rsidR="00EE180E" w:rsidRDefault="00EE180E" w:rsidP="00235597">
      <w:r w:rsidRPr="00EE180E">
        <w:rPr>
          <w:noProof/>
        </w:rPr>
        <w:drawing>
          <wp:inline distT="0" distB="0" distL="0" distR="0">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rsidR="00A16B90" w:rsidRDefault="00A16B90" w:rsidP="00235597">
      <w:r>
        <w:t xml:space="preserve">The dynamic amplification is also </w:t>
      </w:r>
      <w:r w:rsidR="009D6F41">
        <w:t>affecting</w:t>
      </w:r>
      <w:r>
        <w:t xml:space="preserve"> the stress in the deck. </w:t>
      </w:r>
      <w:r w:rsidR="009D6F41">
        <w:t>The uplift experienced by one span when the load is applied to the other span causes the deck to experience tension. The strain experienced by the deck can be extrapolated from the bottom flange and web strain readings assuming a linear strain profile for the cross-section. The measured and extrapolated strains for a</w:t>
      </w:r>
      <w:r w:rsidR="0044423C">
        <w:t xml:space="preserve"> typical </w:t>
      </w:r>
      <w:r w:rsidR="009D6F41">
        <w:t>large</w:t>
      </w:r>
      <w:r w:rsidR="0044423C">
        <w:t>-</w:t>
      </w:r>
      <w:r w:rsidR="009D6F41">
        <w:t xml:space="preserve">strain event are provided in the following plot. </w:t>
      </w:r>
      <w:r w:rsidR="0044423C">
        <w:t>Accordingly, the deck is routinely experiencing tension strain of 100 or greater in the “positive moment” region. Concrete strains of this magnitude are known to initiate long-term fatigue cracking</w:t>
      </w:r>
      <w:r w:rsidR="00FD0615">
        <w:t xml:space="preserve"> </w:t>
      </w:r>
      <w:r w:rsidR="00FD0615" w:rsidRPr="00FD0615">
        <w:rPr>
          <w:b/>
        </w:rPr>
        <w:t>(cite)</w:t>
      </w:r>
      <w:r w:rsidR="0044423C">
        <w:t xml:space="preserve"> and therefore may pose a threat to the continued performance of this structure. </w:t>
      </w:r>
    </w:p>
    <w:p w:rsidR="00A16B90" w:rsidRDefault="00A16B90" w:rsidP="009D6F41">
      <w:pPr>
        <w:jc w:val="center"/>
      </w:pPr>
      <w:r w:rsidRPr="00A16B90">
        <w:rPr>
          <w:noProof/>
        </w:rPr>
        <w:lastRenderedPageBreak/>
        <w:drawing>
          <wp:inline distT="0" distB="0" distL="0" distR="0" wp14:anchorId="0A27C008" wp14:editId="31FE9706">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46">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rsidR="00D91A30" w:rsidRDefault="00EB1DBC" w:rsidP="00235597">
      <w:r>
        <w:t xml:space="preserve">The strain for </w:t>
      </w:r>
      <w:r w:rsidR="00802AB2">
        <w:t xml:space="preserve">the bottom flange in the negative moment region (girder 4) is plotted for the same </w:t>
      </w:r>
      <w:proofErr w:type="gramStart"/>
      <w:r w:rsidR="00802AB2">
        <w:t>time period</w:t>
      </w:r>
      <w:proofErr w:type="gramEnd"/>
      <w:r w:rsidR="00802AB2">
        <w:t xml:space="preserve"> as shown above and is frequently exhibiting compressive strain over 50 </w:t>
      </w:r>
      <w:r w:rsidR="00802AB2">
        <w:rPr>
          <w:rFonts w:cstheme="minorHAnsi"/>
        </w:rPr>
        <w:t>µε</w:t>
      </w:r>
      <w:r w:rsidR="00802AB2">
        <w:t>.</w:t>
      </w:r>
    </w:p>
    <w:p w:rsidR="00802AB2" w:rsidRDefault="00802AB2" w:rsidP="00235597">
      <w:r w:rsidRPr="00802AB2">
        <w:rPr>
          <w:noProof/>
        </w:rPr>
        <w:drawing>
          <wp:inline distT="0" distB="0" distL="0" distR="0">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rsidR="00D275D4" w:rsidRPr="009A3F94" w:rsidRDefault="00D275D4" w:rsidP="009A3F94">
      <w:pPr>
        <w:pStyle w:val="Heading4"/>
      </w:pPr>
      <w:r w:rsidRPr="009A3F94">
        <w:t>FE Simulation</w:t>
      </w:r>
    </w:p>
    <w:p w:rsidR="000A28B8" w:rsidRDefault="00C045DF" w:rsidP="000A28B8">
      <w:r>
        <w:t>A</w:t>
      </w:r>
      <w:r w:rsidR="000A28B8">
        <w:t xml:space="preserve"> 3D element-based model of spans 7 &amp; 8</w:t>
      </w:r>
      <w:r>
        <w:t xml:space="preserve"> was created</w:t>
      </w:r>
      <w:r w:rsidR="000A28B8">
        <w:t>. The model was calibrated</w:t>
      </w:r>
      <w:r w:rsidR="000900B9">
        <w:t>/validated</w:t>
      </w:r>
      <w:r w:rsidR="000A28B8">
        <w:t xml:space="preserve"> with the mode shapes and frequencies obtained experimentally. </w:t>
      </w:r>
      <w:r w:rsidR="000900B9">
        <w:t xml:space="preserve">Multiple parameters were explored as a part of the calibration process. Ultimately, once </w:t>
      </w:r>
      <w:r w:rsidR="004703CD">
        <w:t>the barrier stiffnesses were adjusted</w:t>
      </w:r>
      <w:r w:rsidR="000900B9">
        <w:t xml:space="preserve">, the model achieved close agreement with experimental results. </w:t>
      </w:r>
    </w:p>
    <w:p w:rsidR="002E3D38" w:rsidRDefault="002E3D38" w:rsidP="002E3D38">
      <w:pPr>
        <w:pStyle w:val="Heading5"/>
      </w:pPr>
      <w:r>
        <w:lastRenderedPageBreak/>
        <w:t>Element-Level Method of Analysis</w:t>
      </w:r>
    </w:p>
    <w:p w:rsidR="002E3D38" w:rsidRDefault="002E3D38" w:rsidP="000A28B8">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rsidR="0093101C">
        <w:fldChar w:fldCharType="begin"/>
      </w:r>
      <w:r w:rsidR="0093101C">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rsidR="0093101C">
        <w:fldChar w:fldCharType="separate"/>
      </w:r>
      <w:r w:rsidR="0093101C" w:rsidRPr="0093101C">
        <w:rPr>
          <w:rFonts w:ascii="Calibri" w:hAnsi="Calibri" w:cs="Calibri"/>
          <w:szCs w:val="24"/>
        </w:rPr>
        <w:t>(Çatbaş et al., 2013)</w:t>
      </w:r>
      <w:r w:rsidR="0093101C">
        <w:fldChar w:fldCharType="end"/>
      </w:r>
      <w:r>
        <w:t>. The figure below shows a schematic illustrating how 3D geometry of the bridge is simulated using various elements and links.</w:t>
      </w:r>
    </w:p>
    <w:p w:rsidR="00246EFB" w:rsidRDefault="002E3D38" w:rsidP="00246EFB">
      <w:pPr>
        <w:keepNext/>
      </w:pPr>
      <w:r>
        <w:rPr>
          <w:noProof/>
        </w:rPr>
        <mc:AlternateContent>
          <mc:Choice Requires="wpg">
            <w:drawing>
              <wp:inline distT="0" distB="0" distL="0" distR="0" wp14:anchorId="3B2C628A" wp14:editId="30CD18C2">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48"/>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49"/>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rsidR="007D7D77" w:rsidRDefault="007D7D77" w:rsidP="00246E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rsidR="007D7D77" w:rsidRDefault="007D7D77" w:rsidP="00246E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49"/>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rsidR="007D7D77" w:rsidRDefault="007D7D77" w:rsidP="00246E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rsidR="007D7D77" w:rsidRDefault="007D7D77" w:rsidP="00246E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49"/>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rsidR="007D7D77" w:rsidRDefault="007D7D77" w:rsidP="00246E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rsidR="007D7D77" w:rsidRDefault="007D7D77" w:rsidP="00246E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50"/>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rsidR="007D7D77" w:rsidRDefault="007D7D77" w:rsidP="00246E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rsidR="007D7D77" w:rsidRDefault="007D7D77" w:rsidP="00246E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51"/>
                          <a:stretch>
                            <a:fillRect/>
                          </a:stretch>
                        </pic:blipFill>
                        <pic:spPr>
                          <a:xfrm>
                            <a:off x="3062224" y="162370"/>
                            <a:ext cx="2424176" cy="1509522"/>
                          </a:xfrm>
                          <a:prstGeom prst="rect">
                            <a:avLst/>
                          </a:prstGeom>
                        </pic:spPr>
                      </pic:pic>
                    </wpg:wgp>
                  </a:graphicData>
                </a:graphic>
              </wp:inline>
            </w:drawing>
          </mc:Choice>
          <mc:Fallback>
            <w:pict>
              <v:group w14:anchorId="3B2C628A" id="Group 123434" o:spid="_x0000_s1031"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">
                <v:shape id="Picture 3219" o:spid="_x0000_s1032"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52" o:title=""/>
                </v:shape>
                <v:shape id="Picture 3221" o:spid="_x0000_s1033"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53" o:title=""/>
                </v:shape>
                <v:rect id="Rectangle 3222" o:spid="_x0000_s1034"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rsidR="007D7D77" w:rsidRDefault="007D7D77" w:rsidP="00246EFB">
                        <w:pPr>
                          <w:spacing w:before="0" w:line="240" w:lineRule="auto"/>
                        </w:pPr>
                        <w:r>
                          <w:t>Shell</w:t>
                        </w:r>
                      </w:p>
                    </w:txbxContent>
                  </v:textbox>
                </v:rect>
                <v:rect id="Rectangle 3223" o:spid="_x0000_s1035"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rsidR="007D7D77" w:rsidRDefault="007D7D77" w:rsidP="00246EFB">
                        <w:pPr>
                          <w:spacing w:before="0" w:line="240" w:lineRule="auto"/>
                        </w:pPr>
                        <w:r>
                          <w:t xml:space="preserve"> </w:t>
                        </w:r>
                      </w:p>
                    </w:txbxContent>
                  </v:textbox>
                </v:rect>
                <v:shape id="Picture 3225" o:spid="_x0000_s1036"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53" o:title=""/>
                </v:shape>
                <v:rect id="Rectangle 3226" o:spid="_x0000_s1037"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rsidR="007D7D77" w:rsidRDefault="007D7D77" w:rsidP="00246EFB">
                        <w:pPr>
                          <w:spacing w:before="0" w:line="240" w:lineRule="auto"/>
                        </w:pPr>
                        <w:r>
                          <w:t>Beam</w:t>
                        </w:r>
                      </w:p>
                    </w:txbxContent>
                  </v:textbox>
                </v:rect>
                <v:rect id="Rectangle 3227" o:spid="_x0000_s1038"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rsidR="007D7D77" w:rsidRDefault="007D7D77" w:rsidP="00246EFB">
                        <w:pPr>
                          <w:spacing w:before="0" w:line="240" w:lineRule="auto"/>
                        </w:pPr>
                        <w:r>
                          <w:t xml:space="preserve"> </w:t>
                        </w:r>
                      </w:p>
                    </w:txbxContent>
                  </v:textbox>
                </v:rect>
                <v:shape id="Shape 3228" o:spid="_x0000_s1039"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40"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41"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42"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53" o:title=""/>
                </v:shape>
                <v:rect id="Rectangle 3233" o:spid="_x0000_s1043"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rsidR="007D7D77" w:rsidRDefault="007D7D77" w:rsidP="00246EFB">
                        <w:pPr>
                          <w:spacing w:before="0" w:line="240" w:lineRule="auto"/>
                        </w:pPr>
                        <w:r>
                          <w:t>Beam</w:t>
                        </w:r>
                      </w:p>
                    </w:txbxContent>
                  </v:textbox>
                </v:rect>
                <v:rect id="Rectangle 3234" o:spid="_x0000_s1044"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rsidR="007D7D77" w:rsidRDefault="007D7D77" w:rsidP="00246EFB">
                        <w:pPr>
                          <w:spacing w:before="0" w:line="240" w:lineRule="auto"/>
                        </w:pPr>
                        <w:r>
                          <w:t xml:space="preserve"> </w:t>
                        </w:r>
                      </w:p>
                    </w:txbxContent>
                  </v:textbox>
                </v:rect>
                <v:shape id="Shape 3235" o:spid="_x0000_s1045"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6"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7"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54" o:title=""/>
                </v:shape>
                <v:rect id="Rectangle 3239" o:spid="_x0000_s1048"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rsidR="007D7D77" w:rsidRDefault="007D7D77" w:rsidP="00246EFB">
                        <w:pPr>
                          <w:spacing w:before="0" w:line="240" w:lineRule="auto"/>
                        </w:pPr>
                        <w:r>
                          <w:t>Rigid Link</w:t>
                        </w:r>
                      </w:p>
                    </w:txbxContent>
                  </v:textbox>
                </v:rect>
                <v:rect id="Rectangle 3240" o:spid="_x0000_s1049"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rsidR="007D7D77" w:rsidRDefault="007D7D77" w:rsidP="00246EFB">
                        <w:pPr>
                          <w:spacing w:before="0" w:line="240" w:lineRule="auto"/>
                        </w:pPr>
                        <w:r>
                          <w:t xml:space="preserve"> </w:t>
                        </w:r>
                      </w:p>
                    </w:txbxContent>
                  </v:textbox>
                </v:rect>
                <v:shape id="Shape 3241" o:spid="_x0000_s1050"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51"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55" o:title=""/>
                </v:shape>
                <w10:anchorlock/>
              </v:group>
            </w:pict>
          </mc:Fallback>
        </mc:AlternateContent>
      </w:r>
    </w:p>
    <w:p w:rsidR="002E3D38" w:rsidRDefault="00246EFB" w:rsidP="00246EFB">
      <w:pPr>
        <w:pStyle w:val="Caption"/>
      </w:pPr>
      <w:r>
        <w:t xml:space="preserve">Figure </w:t>
      </w:r>
      <w:r w:rsidR="00A132B6">
        <w:rPr>
          <w:noProof/>
        </w:rPr>
        <w:fldChar w:fldCharType="begin"/>
      </w:r>
      <w:r w:rsidR="00A132B6">
        <w:rPr>
          <w:noProof/>
        </w:rPr>
        <w:instrText xml:space="preserve"> SEQ Figure \* ARABIC </w:instrText>
      </w:r>
      <w:r w:rsidR="00A132B6">
        <w:rPr>
          <w:noProof/>
        </w:rPr>
        <w:fldChar w:fldCharType="separate"/>
      </w:r>
      <w:r w:rsidR="00851911">
        <w:rPr>
          <w:noProof/>
        </w:rPr>
        <w:t>6</w:t>
      </w:r>
      <w:r w:rsidR="00A132B6">
        <w:rPr>
          <w:noProof/>
        </w:rPr>
        <w:fldChar w:fldCharType="end"/>
      </w:r>
      <w:r>
        <w:t xml:space="preserve">: </w:t>
      </w:r>
      <w:r w:rsidRPr="00246EFB">
        <w:t>Schematic of Generic Element-level FEM Model</w:t>
      </w:r>
    </w:p>
    <w:p w:rsidR="002E3D38" w:rsidRDefault="002E3D38" w:rsidP="000A28B8">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w:t>
      </w:r>
      <w:r>
        <w:lastRenderedPageBreak/>
        <w:t xml:space="preserve">stresses (i.e. stress concentrations) associated with geometric discontinuities. While these shortcomings may be critical in the case of modeling specific construction sequences for complex bridges </w:t>
      </w:r>
      <w:r w:rsidR="0093101C">
        <w:fldChar w:fldCharType="begin"/>
      </w:r>
      <w:r w:rsidR="0093101C">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rsidR="0093101C">
        <w:fldChar w:fldCharType="separate"/>
      </w:r>
      <w:r w:rsidR="0093101C" w:rsidRPr="0093101C">
        <w:rPr>
          <w:rFonts w:ascii="Calibri" w:hAnsi="Calibri" w:cs="Calibri"/>
        </w:rPr>
        <w:t>(White, 2012)</w:t>
      </w:r>
      <w:r w:rsidR="0093101C">
        <w:fldChar w:fldCharType="end"/>
      </w:r>
      <w:r>
        <w:t xml:space="preserve"> and advanced fatigue/fracture assessment, they are not relevant for the global behavior being investigated.</w:t>
      </w:r>
      <w:r w:rsidR="00DF4811">
        <w:t xml:space="preserve"> A model of spans 7 and 8 was created that included the entirety of the superstructure from the cross-girders to the concrete barriers. All elements were rigidly connected at coincident nodes except as specified.</w:t>
      </w:r>
      <w:r w:rsidR="00A6570A">
        <w:t xml:space="preserve"> Full composite action </w:t>
      </w:r>
      <w:proofErr w:type="gramStart"/>
      <w:r w:rsidR="00A6570A">
        <w:t>was  assumed</w:t>
      </w:r>
      <w:proofErr w:type="gramEnd"/>
      <w:r w:rsidR="00A6570A">
        <w:t xml:space="preserve"> and enforced by using rigid links to connect the girder nodes to the deck nodes. </w:t>
      </w:r>
      <w:r w:rsidR="00DF4811">
        <w:t xml:space="preserve"> The image below shows a cross-section of the model and the reduction of 3D bridge elements to plate, beam and link elements.</w:t>
      </w:r>
    </w:p>
    <w:p w:rsidR="00DF4811" w:rsidRDefault="00C92061" w:rsidP="000A28B8">
      <w:r>
        <w:rPr>
          <w:noProof/>
        </w:rPr>
        <w:drawing>
          <wp:inline distT="0" distB="0" distL="0" distR="0" wp14:anchorId="6D11AF9D" wp14:editId="0B923B2E">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86400" cy="3284855"/>
                    </a:xfrm>
                    <a:prstGeom prst="rect">
                      <a:avLst/>
                    </a:prstGeom>
                  </pic:spPr>
                </pic:pic>
              </a:graphicData>
            </a:graphic>
          </wp:inline>
        </w:drawing>
      </w:r>
    </w:p>
    <w:p w:rsidR="000762E9" w:rsidRDefault="0016108C" w:rsidP="000A28B8">
      <w:r>
        <w:t>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w:t>
      </w:r>
      <w:r w:rsidR="00952175">
        <w:t xml:space="preserve"> </w:t>
      </w:r>
      <w:r w:rsidR="00DF4811">
        <w:t xml:space="preserve">Boundary conditions were applied to a node located at the bottom of the cross girder </w:t>
      </w:r>
      <w:r w:rsidR="00DF4811">
        <w:lastRenderedPageBreak/>
        <w:t xml:space="preserve">which was attached to the </w:t>
      </w:r>
      <w:r w:rsidR="00A6570A">
        <w:t>cross-girder</w:t>
      </w:r>
      <w:r w:rsidR="00DF4811">
        <w:t xml:space="preserve"> element nodes with a rigid link.  </w:t>
      </w:r>
      <w:r w:rsidR="00D86F55">
        <w:t xml:space="preserve">The following table summarizes the boundary conditions </w:t>
      </w:r>
      <w:r w:rsidR="00DF4811">
        <w:t>applied to the</w:t>
      </w:r>
      <w:r w:rsidR="00D667A7">
        <w:t xml:space="preserve"> cross </w:t>
      </w:r>
      <w:r w:rsidR="00E82CA1">
        <w:t>girders.</w:t>
      </w:r>
      <w:r w:rsidR="00D86F55">
        <w:t xml:space="preserve"> </w:t>
      </w:r>
      <w:r w:rsidR="00F92BD0">
        <w:t xml:space="preserve">Spring stiffness </w:t>
      </w:r>
      <w:r w:rsidR="009B3923">
        <w:t>was</w:t>
      </w:r>
      <w:r w:rsidR="00F92BD0">
        <w:t xml:space="preserve"> assigne</w:t>
      </w:r>
      <w:r w:rsidR="001F5A19">
        <w:t>d for rotation about the Z-axis to account for the stiffness provided by the elastomeric bearing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F92BD0" w:rsidTr="00C045DF">
        <w:trPr>
          <w:trHeight w:val="216"/>
          <w:jc w:val="center"/>
        </w:trPr>
        <w:tc>
          <w:tcPr>
            <w:tcW w:w="1524" w:type="dxa"/>
            <w:vAlign w:val="bottom"/>
          </w:tcPr>
          <w:p w:rsidR="00F92BD0" w:rsidRDefault="00F92BD0" w:rsidP="00F92BD0">
            <w:pPr>
              <w:pStyle w:val="squish"/>
              <w:jc w:val="right"/>
            </w:pPr>
          </w:p>
        </w:tc>
        <w:tc>
          <w:tcPr>
            <w:tcW w:w="466" w:type="dxa"/>
            <w:vAlign w:val="bottom"/>
          </w:tcPr>
          <w:p w:rsidR="00F92BD0" w:rsidRDefault="00F92BD0" w:rsidP="00F92BD0">
            <w:pPr>
              <w:pStyle w:val="squish"/>
              <w:jc w:val="right"/>
            </w:pPr>
            <w:r>
              <w:t>DX</w:t>
            </w:r>
          </w:p>
        </w:tc>
        <w:tc>
          <w:tcPr>
            <w:tcW w:w="459" w:type="dxa"/>
            <w:vAlign w:val="bottom"/>
          </w:tcPr>
          <w:p w:rsidR="00F92BD0" w:rsidRDefault="00F92BD0" w:rsidP="00F92BD0">
            <w:pPr>
              <w:pStyle w:val="squish"/>
              <w:jc w:val="right"/>
            </w:pPr>
            <w:r>
              <w:t>DY</w:t>
            </w:r>
          </w:p>
        </w:tc>
        <w:tc>
          <w:tcPr>
            <w:tcW w:w="455" w:type="dxa"/>
            <w:vAlign w:val="bottom"/>
          </w:tcPr>
          <w:p w:rsidR="00F92BD0" w:rsidRDefault="00F92BD0" w:rsidP="00F92BD0">
            <w:pPr>
              <w:pStyle w:val="squish"/>
              <w:jc w:val="right"/>
            </w:pPr>
            <w:r>
              <w:t>DZ</w:t>
            </w:r>
          </w:p>
        </w:tc>
        <w:tc>
          <w:tcPr>
            <w:tcW w:w="450" w:type="dxa"/>
            <w:vAlign w:val="bottom"/>
          </w:tcPr>
          <w:p w:rsidR="00F92BD0" w:rsidRDefault="00F92BD0" w:rsidP="00F92BD0">
            <w:pPr>
              <w:pStyle w:val="squish"/>
              <w:jc w:val="right"/>
            </w:pPr>
            <w:r>
              <w:t>RX</w:t>
            </w:r>
          </w:p>
        </w:tc>
        <w:tc>
          <w:tcPr>
            <w:tcW w:w="443" w:type="dxa"/>
            <w:vAlign w:val="bottom"/>
          </w:tcPr>
          <w:p w:rsidR="00F92BD0" w:rsidRDefault="00F92BD0" w:rsidP="00F92BD0">
            <w:pPr>
              <w:pStyle w:val="squish"/>
              <w:jc w:val="right"/>
            </w:pPr>
            <w:r>
              <w:t>RY</w:t>
            </w:r>
          </w:p>
        </w:tc>
        <w:tc>
          <w:tcPr>
            <w:tcW w:w="439" w:type="dxa"/>
            <w:vAlign w:val="bottom"/>
          </w:tcPr>
          <w:p w:rsidR="00F92BD0" w:rsidRDefault="00F92BD0" w:rsidP="00F92BD0">
            <w:pPr>
              <w:pStyle w:val="squish"/>
              <w:jc w:val="right"/>
            </w:pPr>
            <w:r>
              <w:t>RZ</w:t>
            </w:r>
          </w:p>
        </w:tc>
        <w:tc>
          <w:tcPr>
            <w:tcW w:w="3437" w:type="dxa"/>
            <w:vMerge w:val="restart"/>
            <w:vAlign w:val="bottom"/>
          </w:tcPr>
          <w:p w:rsidR="00F92BD0" w:rsidRDefault="00F92BD0" w:rsidP="00F92BD0">
            <w:pPr>
              <w:pStyle w:val="squish"/>
              <w:jc w:val="right"/>
            </w:pPr>
            <w:r>
              <w:rPr>
                <w:noProof/>
              </w:rPr>
              <w:drawing>
                <wp:inline distT="0" distB="0" distL="0" distR="0" wp14:anchorId="6D4B3292" wp14:editId="78E00B63">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F92BD0" w:rsidTr="00C045DF">
        <w:trPr>
          <w:trHeight w:val="216"/>
          <w:jc w:val="center"/>
        </w:trPr>
        <w:tc>
          <w:tcPr>
            <w:tcW w:w="1524" w:type="dxa"/>
            <w:vAlign w:val="bottom"/>
          </w:tcPr>
          <w:p w:rsidR="00F92BD0" w:rsidRDefault="00F92BD0" w:rsidP="00F92BD0">
            <w:pPr>
              <w:pStyle w:val="squish"/>
              <w:jc w:val="right"/>
            </w:pPr>
            <w:r>
              <w:t>@ East Piers</w:t>
            </w:r>
          </w:p>
        </w:tc>
        <w:tc>
          <w:tcPr>
            <w:tcW w:w="466" w:type="dxa"/>
            <w:vAlign w:val="bottom"/>
          </w:tcPr>
          <w:p w:rsidR="00F92BD0" w:rsidRDefault="00F92BD0" w:rsidP="00F92BD0">
            <w:pPr>
              <w:pStyle w:val="squish"/>
              <w:jc w:val="right"/>
            </w:pPr>
            <w:r>
              <w:t>F</w:t>
            </w:r>
          </w:p>
        </w:tc>
        <w:tc>
          <w:tcPr>
            <w:tcW w:w="459" w:type="dxa"/>
            <w:vAlign w:val="bottom"/>
          </w:tcPr>
          <w:p w:rsidR="00F92BD0" w:rsidRDefault="00F92BD0" w:rsidP="00F92BD0">
            <w:pPr>
              <w:pStyle w:val="squish"/>
              <w:jc w:val="right"/>
            </w:pPr>
            <w:r>
              <w:t>F</w:t>
            </w:r>
          </w:p>
        </w:tc>
        <w:tc>
          <w:tcPr>
            <w:tcW w:w="455" w:type="dxa"/>
            <w:vAlign w:val="bottom"/>
          </w:tcPr>
          <w:p w:rsidR="00F92BD0" w:rsidRDefault="00F92BD0" w:rsidP="00F92BD0">
            <w:pPr>
              <w:pStyle w:val="squish"/>
              <w:jc w:val="right"/>
            </w:pPr>
            <w:r>
              <w:t>F</w:t>
            </w:r>
          </w:p>
        </w:tc>
        <w:tc>
          <w:tcPr>
            <w:tcW w:w="450" w:type="dxa"/>
            <w:vAlign w:val="bottom"/>
          </w:tcPr>
          <w:p w:rsidR="00F92BD0" w:rsidRDefault="00F92BD0" w:rsidP="00F92BD0">
            <w:pPr>
              <w:pStyle w:val="squish"/>
              <w:jc w:val="right"/>
            </w:pPr>
            <w:r>
              <w:t>F</w:t>
            </w:r>
          </w:p>
        </w:tc>
        <w:tc>
          <w:tcPr>
            <w:tcW w:w="443" w:type="dxa"/>
            <w:vAlign w:val="bottom"/>
          </w:tcPr>
          <w:p w:rsidR="00F92BD0" w:rsidRDefault="00F92BD0" w:rsidP="00F92BD0">
            <w:pPr>
              <w:pStyle w:val="squish"/>
              <w:jc w:val="right"/>
            </w:pPr>
            <w:r>
              <w:t>R</w:t>
            </w:r>
          </w:p>
        </w:tc>
        <w:tc>
          <w:tcPr>
            <w:tcW w:w="439" w:type="dxa"/>
            <w:vAlign w:val="bottom"/>
          </w:tcPr>
          <w:p w:rsidR="00F92BD0" w:rsidRDefault="00F92BD0" w:rsidP="00F92BD0">
            <w:pPr>
              <w:pStyle w:val="squish"/>
              <w:jc w:val="right"/>
            </w:pPr>
            <w:r>
              <w:t>S</w:t>
            </w:r>
          </w:p>
        </w:tc>
        <w:tc>
          <w:tcPr>
            <w:tcW w:w="3437" w:type="dxa"/>
            <w:vMerge/>
            <w:vAlign w:val="bottom"/>
          </w:tcPr>
          <w:p w:rsidR="00F92BD0" w:rsidRDefault="00F92BD0" w:rsidP="00F92BD0">
            <w:pPr>
              <w:pStyle w:val="squish"/>
              <w:jc w:val="right"/>
            </w:pPr>
          </w:p>
        </w:tc>
      </w:tr>
      <w:tr w:rsidR="00F92BD0" w:rsidTr="00C045DF">
        <w:trPr>
          <w:trHeight w:val="216"/>
          <w:jc w:val="center"/>
        </w:trPr>
        <w:tc>
          <w:tcPr>
            <w:tcW w:w="1524" w:type="dxa"/>
            <w:vAlign w:val="bottom"/>
          </w:tcPr>
          <w:p w:rsidR="00F92BD0" w:rsidRDefault="00F92BD0" w:rsidP="00F92BD0">
            <w:pPr>
              <w:pStyle w:val="squish"/>
              <w:jc w:val="right"/>
            </w:pPr>
            <w:r>
              <w:t>@ West Piers</w:t>
            </w:r>
          </w:p>
        </w:tc>
        <w:tc>
          <w:tcPr>
            <w:tcW w:w="466" w:type="dxa"/>
            <w:vAlign w:val="bottom"/>
          </w:tcPr>
          <w:p w:rsidR="00F92BD0" w:rsidRDefault="00F92BD0" w:rsidP="00F92BD0">
            <w:pPr>
              <w:pStyle w:val="squish"/>
              <w:jc w:val="right"/>
            </w:pPr>
            <w:r>
              <w:t>R</w:t>
            </w:r>
          </w:p>
        </w:tc>
        <w:tc>
          <w:tcPr>
            <w:tcW w:w="459" w:type="dxa"/>
            <w:vAlign w:val="bottom"/>
          </w:tcPr>
          <w:p w:rsidR="00F92BD0" w:rsidRDefault="00F92BD0" w:rsidP="00F92BD0">
            <w:pPr>
              <w:pStyle w:val="squish"/>
              <w:jc w:val="right"/>
            </w:pPr>
            <w:r>
              <w:t>F</w:t>
            </w:r>
          </w:p>
        </w:tc>
        <w:tc>
          <w:tcPr>
            <w:tcW w:w="455" w:type="dxa"/>
            <w:vAlign w:val="bottom"/>
          </w:tcPr>
          <w:p w:rsidR="00F92BD0" w:rsidRDefault="00F92BD0" w:rsidP="00F92BD0">
            <w:pPr>
              <w:pStyle w:val="squish"/>
              <w:jc w:val="right"/>
            </w:pPr>
            <w:r>
              <w:t>F</w:t>
            </w:r>
          </w:p>
        </w:tc>
        <w:tc>
          <w:tcPr>
            <w:tcW w:w="450" w:type="dxa"/>
            <w:vAlign w:val="bottom"/>
          </w:tcPr>
          <w:p w:rsidR="00F92BD0" w:rsidRDefault="00F92BD0" w:rsidP="00F92BD0">
            <w:pPr>
              <w:pStyle w:val="squish"/>
              <w:jc w:val="right"/>
            </w:pPr>
            <w:r>
              <w:t>F</w:t>
            </w:r>
          </w:p>
        </w:tc>
        <w:tc>
          <w:tcPr>
            <w:tcW w:w="443" w:type="dxa"/>
            <w:vAlign w:val="bottom"/>
          </w:tcPr>
          <w:p w:rsidR="00F92BD0" w:rsidRDefault="00F92BD0" w:rsidP="00F92BD0">
            <w:pPr>
              <w:pStyle w:val="squish"/>
              <w:jc w:val="right"/>
            </w:pPr>
            <w:r>
              <w:t>R</w:t>
            </w:r>
          </w:p>
        </w:tc>
        <w:tc>
          <w:tcPr>
            <w:tcW w:w="439" w:type="dxa"/>
            <w:vAlign w:val="bottom"/>
          </w:tcPr>
          <w:p w:rsidR="00F92BD0" w:rsidRDefault="00F92BD0" w:rsidP="00F92BD0">
            <w:pPr>
              <w:pStyle w:val="squish"/>
              <w:jc w:val="right"/>
            </w:pPr>
            <w:r>
              <w:t>S</w:t>
            </w:r>
          </w:p>
        </w:tc>
        <w:tc>
          <w:tcPr>
            <w:tcW w:w="3437" w:type="dxa"/>
            <w:vMerge/>
            <w:vAlign w:val="bottom"/>
          </w:tcPr>
          <w:p w:rsidR="00F92BD0" w:rsidRDefault="00F92BD0" w:rsidP="00F92BD0">
            <w:pPr>
              <w:pStyle w:val="squish"/>
              <w:jc w:val="right"/>
            </w:pPr>
          </w:p>
        </w:tc>
      </w:tr>
      <w:tr w:rsidR="00F92BD0" w:rsidTr="00C045DF">
        <w:trPr>
          <w:trHeight w:val="216"/>
          <w:jc w:val="center"/>
        </w:trPr>
        <w:tc>
          <w:tcPr>
            <w:tcW w:w="4236" w:type="dxa"/>
            <w:gridSpan w:val="7"/>
            <w:vAlign w:val="center"/>
          </w:tcPr>
          <w:p w:rsidR="00F92BD0" w:rsidRDefault="00F92BD0" w:rsidP="00C045DF">
            <w:pPr>
              <w:pStyle w:val="squish"/>
              <w:jc w:val="right"/>
            </w:pPr>
            <w:r>
              <w:t>F – fixed; R – released; S - spring</w:t>
            </w:r>
          </w:p>
        </w:tc>
        <w:tc>
          <w:tcPr>
            <w:tcW w:w="3437" w:type="dxa"/>
            <w:vMerge/>
            <w:vAlign w:val="bottom"/>
          </w:tcPr>
          <w:p w:rsidR="00F92BD0" w:rsidRDefault="00F92BD0" w:rsidP="00F92BD0">
            <w:pPr>
              <w:pStyle w:val="squish"/>
              <w:jc w:val="right"/>
            </w:pPr>
          </w:p>
        </w:tc>
      </w:tr>
    </w:tbl>
    <w:p w:rsidR="00D86F55" w:rsidRDefault="00F348DF" w:rsidP="00F348DF">
      <w:pPr>
        <w:pStyle w:val="Heading5"/>
      </w:pPr>
      <w:r>
        <w:t>Bearings and Pedestals</w:t>
      </w:r>
    </w:p>
    <w:p w:rsidR="00182439" w:rsidRDefault="00182439" w:rsidP="00F348DF">
      <w:r>
        <w:t xml:space="preserve">The </w:t>
      </w:r>
      <w:r w:rsidR="00C7491E">
        <w:t>stringers were supported by</w:t>
      </w:r>
      <w:r w:rsidR="005D220A">
        <w:t xml:space="preserve"> elastomeric bearings, rocker bearings </w:t>
      </w:r>
      <w:r w:rsidR="001F5A19">
        <w:t>and</w:t>
      </w:r>
      <w:r w:rsidR="005D220A">
        <w:t xml:space="preserve"> pedestals</w:t>
      </w:r>
      <w:r w:rsidR="00C7491E">
        <w:t>.</w:t>
      </w:r>
      <w:r w:rsidR="005D220A">
        <w:t xml:space="preserve"> </w:t>
      </w:r>
      <w:r>
        <w:t>In all cases rigid links were used to connect the various elements at their nodes.</w:t>
      </w:r>
      <w:r w:rsidR="00BC7606">
        <w:t xml:space="preserve"> Nodes were also 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rsidR="00182439" w:rsidRDefault="001F5A19" w:rsidP="001F5A19">
      <w:pPr>
        <w:jc w:val="center"/>
      </w:pPr>
      <w:r>
        <w:rPr>
          <w:noProof/>
        </w:rPr>
        <w:drawing>
          <wp:inline distT="0" distB="0" distL="0" distR="0" wp14:anchorId="55326FA5" wp14:editId="0AF1E429">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58">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sidR="00182439">
        <w:rPr>
          <w:noProof/>
        </w:rPr>
        <w:drawing>
          <wp:inline distT="0" distB="0" distL="0" distR="0" wp14:anchorId="0F5CAAD2" wp14:editId="7111E632">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478648" cy="3200400"/>
                    </a:xfrm>
                    <a:prstGeom prst="rect">
                      <a:avLst/>
                    </a:prstGeom>
                  </pic:spPr>
                </pic:pic>
              </a:graphicData>
            </a:graphic>
          </wp:inline>
        </w:drawing>
      </w:r>
    </w:p>
    <w:p w:rsidR="0016108C" w:rsidRDefault="00BC7606" w:rsidP="001F5A19">
      <w:r>
        <w:t>For pedestals this element was simply a rigid link</w:t>
      </w:r>
      <w:r w:rsidR="005D220A">
        <w:t xml:space="preserve"> (XYZ-space). </w:t>
      </w:r>
      <w:r>
        <w:t>Links that were rigid in only the XY-plane (normal to bridge length) were used for r</w:t>
      </w:r>
      <w:r w:rsidR="005D220A">
        <w:t xml:space="preserve">ocker bearings thereby allowing longitudinal </w:t>
      </w:r>
      <w:r w:rsidR="005D220A">
        <w:lastRenderedPageBreak/>
        <w:t xml:space="preserve">motion of the stringers while maintaining vertical rigidity and transverse stability. </w:t>
      </w:r>
      <w:r>
        <w:t>For e</w:t>
      </w:r>
      <w:r w:rsidR="005D220A">
        <w:t>lastomeric bearings</w:t>
      </w:r>
      <w:r w:rsidR="001F5A19">
        <w:t>,</w:t>
      </w:r>
      <w:r w:rsidR="005D220A">
        <w:t xml:space="preserve"> </w:t>
      </w:r>
      <w:r>
        <w:t>the same XY-plane rigid link was used in addition to a spring-damper element that spanned the same two nodes. The spring-damper element allowed the stiffness of the elastomeric to be included with its transverse stiffness parameter (axial and torsional stiffness values were set to zero).</w:t>
      </w:r>
      <w:r w:rsidR="0016108C">
        <w:t xml:space="preserve"> </w:t>
      </w:r>
    </w:p>
    <w:p w:rsidR="00370CB2" w:rsidRDefault="00370CB2" w:rsidP="009A3F94">
      <w:pPr>
        <w:pStyle w:val="Heading5"/>
      </w:pPr>
      <w:r>
        <w:t>Model Validation</w:t>
      </w:r>
    </w:p>
    <w:p w:rsidR="00EE339C" w:rsidRDefault="00FB333E" w:rsidP="00FB333E">
      <w:r>
        <w:t xml:space="preserve">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w:t>
      </w:r>
      <w:r w:rsidR="00386F51">
        <w:t xml:space="preserve">The model of spans 7 and 8 was </w:t>
      </w:r>
      <w:r w:rsidR="000B0AB5">
        <w:t>manually calibrated</w:t>
      </w:r>
      <w:r w:rsidR="00386F51">
        <w:t xml:space="preserve"> using the mode shapes and frequencies obtained as part of operational monitoring. </w:t>
      </w:r>
      <w:r w:rsidR="00EE339C">
        <w:t xml:space="preserve">The initial model agreed reasonably well with the experimental mode shapes and frequencies but for the first mode, the model </w:t>
      </w:r>
      <w:r w:rsidR="000B0AB5">
        <w:t>failed</w:t>
      </w:r>
      <w:r w:rsidR="00EE339C">
        <w:t xml:space="preserve"> to predict the torsional deformation of the structure displayed by the experimental mode shapes. </w:t>
      </w:r>
      <w:r w:rsidR="00F42C1F">
        <w:t xml:space="preserve">This suggested that those parameters which target the mass and stiffness of the exterior portions of the structure should be chosen for calibr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9B3923" w:rsidTr="009B3923">
        <w:tc>
          <w:tcPr>
            <w:tcW w:w="4536" w:type="dxa"/>
            <w:vAlign w:val="center"/>
          </w:tcPr>
          <w:p w:rsidR="009B3923" w:rsidRDefault="009B3923" w:rsidP="009B3923">
            <w:pPr>
              <w:pStyle w:val="squish"/>
              <w:jc w:val="center"/>
            </w:pPr>
            <w:r>
              <w:t>Experimental</w:t>
            </w:r>
          </w:p>
          <w:p w:rsidR="009B3923" w:rsidRDefault="009B3923" w:rsidP="009B3923">
            <w:pPr>
              <w:pStyle w:val="squish"/>
              <w:jc w:val="center"/>
            </w:pPr>
            <w:r w:rsidRPr="000B0AB5">
              <w:rPr>
                <w:noProof/>
              </w:rPr>
              <w:drawing>
                <wp:inline distT="0" distB="0" distL="0" distR="0" wp14:anchorId="0134608B" wp14:editId="5168692C">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8"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rsidR="009B3923" w:rsidRDefault="009B3923" w:rsidP="009B3923">
            <w:pPr>
              <w:pStyle w:val="squish"/>
              <w:jc w:val="center"/>
            </w:pPr>
            <w:r>
              <w:t>FEM (uncalibrated)</w:t>
            </w:r>
            <w:r>
              <w:rPr>
                <w:noProof/>
              </w:rPr>
              <w:t xml:space="preserve"> </w:t>
            </w:r>
            <w:r>
              <w:rPr>
                <w:noProof/>
              </w:rPr>
              <w:drawing>
                <wp:inline distT="0" distB="0" distL="0" distR="0" wp14:anchorId="69A2F207" wp14:editId="2B2BE703">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60"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rsidR="009B3923" w:rsidRDefault="009B3923" w:rsidP="00FB333E"/>
    <w:p w:rsidR="00386F51" w:rsidRDefault="00386F51" w:rsidP="00386F51">
      <w:r>
        <w:t>The following model parameters were addressed as part of the calibration process:</w:t>
      </w:r>
    </w:p>
    <w:p w:rsidR="00386F51" w:rsidRDefault="00386F51" w:rsidP="00386F51">
      <w:pPr>
        <w:pStyle w:val="ListParagraph"/>
        <w:numPr>
          <w:ilvl w:val="0"/>
          <w:numId w:val="9"/>
        </w:numPr>
      </w:pPr>
      <w:r>
        <w:lastRenderedPageBreak/>
        <w:t xml:space="preserve">Stiffness of interior barriers (modulus of elasticity)  </w:t>
      </w:r>
    </w:p>
    <w:p w:rsidR="00386F51" w:rsidRDefault="00386F51" w:rsidP="00386F51">
      <w:pPr>
        <w:pStyle w:val="ListParagraph"/>
        <w:numPr>
          <w:ilvl w:val="0"/>
          <w:numId w:val="9"/>
        </w:numPr>
      </w:pPr>
      <w:r>
        <w:t xml:space="preserve">Material density of interior barriers </w:t>
      </w:r>
    </w:p>
    <w:p w:rsidR="00386F51" w:rsidRDefault="00386F51" w:rsidP="00386F51">
      <w:pPr>
        <w:pStyle w:val="ListParagraph"/>
        <w:numPr>
          <w:ilvl w:val="0"/>
          <w:numId w:val="9"/>
        </w:numPr>
      </w:pPr>
      <w:r>
        <w:t xml:space="preserve">Material density of exterior barriers </w:t>
      </w:r>
    </w:p>
    <w:p w:rsidR="00386F51" w:rsidRDefault="00386F51" w:rsidP="00386F51">
      <w:pPr>
        <w:pStyle w:val="ListParagraph"/>
        <w:numPr>
          <w:ilvl w:val="0"/>
          <w:numId w:val="9"/>
        </w:numPr>
      </w:pPr>
      <w:r>
        <w:t>Continuity</w:t>
      </w:r>
      <w:r w:rsidR="00EE339C">
        <w:t xml:space="preserve"> of</w:t>
      </w:r>
      <w:r>
        <w:t xml:space="preserve"> exterior barriers over continuous support</w:t>
      </w:r>
    </w:p>
    <w:p w:rsidR="00386F51" w:rsidRDefault="00386F51" w:rsidP="00336127">
      <w:pPr>
        <w:pStyle w:val="ListParagraph"/>
        <w:numPr>
          <w:ilvl w:val="0"/>
          <w:numId w:val="9"/>
        </w:numPr>
      </w:pPr>
      <w:r>
        <w:t xml:space="preserve">Transverse stiffness of stringer elastomeric bearings (spring-damper elements) </w:t>
      </w:r>
    </w:p>
    <w:p w:rsidR="001012A8" w:rsidRDefault="00D86F55" w:rsidP="00FB333E">
      <w:r>
        <w:t xml:space="preserve">Additional scrutiny of bridge photos revealed that the </w:t>
      </w:r>
      <w:r w:rsidR="00386F51">
        <w:t xml:space="preserve">interior </w:t>
      </w:r>
      <w:r>
        <w:t xml:space="preserve">barriers appeared to be sawcut at regular intervals. </w:t>
      </w:r>
      <w:r w:rsidR="00F42C1F">
        <w:t xml:space="preserve">This was reflected in the </w:t>
      </w:r>
      <w:r w:rsidR="00BF4640">
        <w:t xml:space="preserve">model by </w:t>
      </w:r>
      <w:r w:rsidR="00F42C1F">
        <w:t xml:space="preserve">negating the stiffness of the </w:t>
      </w:r>
      <w:r w:rsidR="001012A8">
        <w:t xml:space="preserve">interior </w:t>
      </w:r>
      <w:r w:rsidR="00F42C1F">
        <w:t xml:space="preserve">barriers by setting the modulus of elasticity to a near zero value. </w:t>
      </w:r>
      <w:proofErr w:type="spellStart"/>
      <w:r w:rsidR="001012A8">
        <w:t>Sawcuts</w:t>
      </w:r>
      <w:proofErr w:type="spellEnd"/>
      <w:r w:rsidR="001012A8">
        <w:t xml:space="preserve"> in the exterior barriers over the continuous support were represented by releasing the corresponding elements’ moment and shear in all directions. </w:t>
      </w:r>
    </w:p>
    <w:p w:rsidR="001012A8" w:rsidRDefault="001012A8" w:rsidP="001012A8">
      <w:r>
        <w:t>The values of the adjusted parameters as well as a few other key parameters are summarized below.</w:t>
      </w:r>
    </w:p>
    <w:tbl>
      <w:tblPr>
        <w:tblStyle w:val="TableGrid"/>
        <w:tblW w:w="0" w:type="auto"/>
        <w:jc w:val="center"/>
        <w:tblLook w:val="04A0" w:firstRow="1" w:lastRow="0" w:firstColumn="1" w:lastColumn="0" w:noHBand="0" w:noVBand="1"/>
      </w:tblPr>
      <w:tblGrid>
        <w:gridCol w:w="3767"/>
        <w:gridCol w:w="1199"/>
        <w:gridCol w:w="1137"/>
        <w:gridCol w:w="814"/>
      </w:tblGrid>
      <w:tr w:rsidR="001012A8" w:rsidTr="00A60A6A">
        <w:trPr>
          <w:jc w:val="center"/>
        </w:trPr>
        <w:tc>
          <w:tcPr>
            <w:tcW w:w="3767" w:type="dxa"/>
          </w:tcPr>
          <w:p w:rsidR="001012A8" w:rsidRDefault="001012A8" w:rsidP="00FB333E"/>
        </w:tc>
        <w:tc>
          <w:tcPr>
            <w:tcW w:w="1199" w:type="dxa"/>
            <w:vAlign w:val="center"/>
          </w:tcPr>
          <w:p w:rsidR="001012A8" w:rsidRPr="00770168" w:rsidRDefault="001012A8" w:rsidP="00770168">
            <w:pPr>
              <w:pStyle w:val="squish"/>
              <w:jc w:val="center"/>
            </w:pPr>
            <w:r w:rsidRPr="00770168">
              <w:t>Initial Values</w:t>
            </w:r>
          </w:p>
        </w:tc>
        <w:tc>
          <w:tcPr>
            <w:tcW w:w="1137" w:type="dxa"/>
            <w:vAlign w:val="center"/>
          </w:tcPr>
          <w:p w:rsidR="001012A8" w:rsidRPr="00770168" w:rsidRDefault="001012A8" w:rsidP="00770168">
            <w:pPr>
              <w:pStyle w:val="squish"/>
              <w:jc w:val="center"/>
            </w:pPr>
            <w:r w:rsidRPr="00770168">
              <w:t>Calibrated Values</w:t>
            </w:r>
          </w:p>
        </w:tc>
        <w:tc>
          <w:tcPr>
            <w:tcW w:w="814" w:type="dxa"/>
            <w:vAlign w:val="center"/>
          </w:tcPr>
          <w:p w:rsidR="001012A8" w:rsidRPr="00770168" w:rsidRDefault="0037603E" w:rsidP="00770168">
            <w:pPr>
              <w:pStyle w:val="squish"/>
              <w:jc w:val="center"/>
            </w:pPr>
            <w:r w:rsidRPr="00770168">
              <w:t>units</w:t>
            </w:r>
          </w:p>
        </w:tc>
      </w:tr>
      <w:tr w:rsidR="0037603E" w:rsidTr="00A60A6A">
        <w:trPr>
          <w:jc w:val="center"/>
        </w:trPr>
        <w:tc>
          <w:tcPr>
            <w:tcW w:w="3767" w:type="dxa"/>
            <w:vAlign w:val="bottom"/>
          </w:tcPr>
          <w:p w:rsidR="0037603E" w:rsidRDefault="0037603E" w:rsidP="0037603E">
            <w:pPr>
              <w:pStyle w:val="squish"/>
            </w:pPr>
            <w:r>
              <w:t>E of Interior Barriers</w:t>
            </w:r>
          </w:p>
        </w:tc>
        <w:tc>
          <w:tcPr>
            <w:tcW w:w="1199" w:type="dxa"/>
            <w:vAlign w:val="center"/>
          </w:tcPr>
          <w:p w:rsidR="0037603E" w:rsidRDefault="0037603E" w:rsidP="00A60A6A">
            <w:pPr>
              <w:pStyle w:val="squish"/>
              <w:jc w:val="center"/>
            </w:pPr>
            <w:r>
              <w:t>3982736</w:t>
            </w:r>
          </w:p>
        </w:tc>
        <w:tc>
          <w:tcPr>
            <w:tcW w:w="1137" w:type="dxa"/>
            <w:vAlign w:val="center"/>
          </w:tcPr>
          <w:p w:rsidR="0037603E" w:rsidRDefault="0037603E" w:rsidP="00A60A6A">
            <w:pPr>
              <w:pStyle w:val="squish"/>
              <w:jc w:val="center"/>
            </w:pPr>
            <w:r>
              <w:t>5</w:t>
            </w:r>
            <w:r w:rsidR="00A60A6A">
              <w:t>.0</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2</w:t>
            </w:r>
          </w:p>
        </w:tc>
      </w:tr>
      <w:tr w:rsidR="0037603E" w:rsidTr="00A60A6A">
        <w:trPr>
          <w:jc w:val="center"/>
        </w:trPr>
        <w:tc>
          <w:tcPr>
            <w:tcW w:w="3767" w:type="dxa"/>
            <w:vAlign w:val="bottom"/>
          </w:tcPr>
          <w:p w:rsidR="0037603E" w:rsidRDefault="0037603E" w:rsidP="0037603E">
            <w:pPr>
              <w:pStyle w:val="squish"/>
            </w:pPr>
            <w:r>
              <w:t>Density of Interior Barriers</w:t>
            </w:r>
          </w:p>
        </w:tc>
        <w:tc>
          <w:tcPr>
            <w:tcW w:w="1199" w:type="dxa"/>
            <w:vAlign w:val="center"/>
          </w:tcPr>
          <w:p w:rsidR="0037603E" w:rsidRDefault="0037603E" w:rsidP="00A60A6A">
            <w:pPr>
              <w:pStyle w:val="squish"/>
              <w:jc w:val="center"/>
            </w:pPr>
            <w:r>
              <w:t>0.086705</w:t>
            </w:r>
          </w:p>
        </w:tc>
        <w:tc>
          <w:tcPr>
            <w:tcW w:w="1137" w:type="dxa"/>
            <w:vAlign w:val="center"/>
          </w:tcPr>
          <w:p w:rsidR="0037603E" w:rsidRDefault="0037603E" w:rsidP="00A60A6A">
            <w:pPr>
              <w:pStyle w:val="squish"/>
              <w:jc w:val="center"/>
            </w:pPr>
            <w:r>
              <w:t>0.104047</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3</w:t>
            </w:r>
          </w:p>
        </w:tc>
      </w:tr>
      <w:tr w:rsidR="0037603E" w:rsidTr="00A60A6A">
        <w:trPr>
          <w:jc w:val="center"/>
        </w:trPr>
        <w:tc>
          <w:tcPr>
            <w:tcW w:w="3767" w:type="dxa"/>
            <w:vAlign w:val="bottom"/>
          </w:tcPr>
          <w:p w:rsidR="0037603E" w:rsidRDefault="0037603E" w:rsidP="0037603E">
            <w:pPr>
              <w:pStyle w:val="squish"/>
            </w:pPr>
            <w:r>
              <w:t>E of exterior barriers</w:t>
            </w:r>
          </w:p>
        </w:tc>
        <w:tc>
          <w:tcPr>
            <w:tcW w:w="1199" w:type="dxa"/>
            <w:vAlign w:val="center"/>
          </w:tcPr>
          <w:p w:rsidR="0037603E" w:rsidRDefault="0037603E" w:rsidP="00A60A6A">
            <w:pPr>
              <w:pStyle w:val="squish"/>
              <w:jc w:val="center"/>
            </w:pPr>
            <w:r>
              <w:t>3982736</w:t>
            </w:r>
          </w:p>
        </w:tc>
        <w:tc>
          <w:tcPr>
            <w:tcW w:w="1137" w:type="dxa"/>
            <w:vAlign w:val="center"/>
          </w:tcPr>
          <w:p w:rsidR="0037603E" w:rsidRDefault="0037603E" w:rsidP="00A60A6A">
            <w:pPr>
              <w:pStyle w:val="squish"/>
              <w:jc w:val="center"/>
            </w:pPr>
            <w:r>
              <w:t>3982736</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2</w:t>
            </w:r>
          </w:p>
        </w:tc>
      </w:tr>
      <w:tr w:rsidR="0037603E" w:rsidTr="00A60A6A">
        <w:trPr>
          <w:jc w:val="center"/>
        </w:trPr>
        <w:tc>
          <w:tcPr>
            <w:tcW w:w="3767" w:type="dxa"/>
            <w:vAlign w:val="bottom"/>
          </w:tcPr>
          <w:p w:rsidR="0037603E" w:rsidRDefault="0037603E" w:rsidP="0037603E">
            <w:pPr>
              <w:pStyle w:val="squish"/>
            </w:pPr>
            <w:r>
              <w:t>Density of Exterior Barriers</w:t>
            </w:r>
          </w:p>
        </w:tc>
        <w:tc>
          <w:tcPr>
            <w:tcW w:w="1199" w:type="dxa"/>
            <w:vAlign w:val="center"/>
          </w:tcPr>
          <w:p w:rsidR="0037603E" w:rsidRDefault="0037603E" w:rsidP="00A60A6A">
            <w:pPr>
              <w:pStyle w:val="squish"/>
              <w:jc w:val="center"/>
            </w:pPr>
            <w:r>
              <w:t>0.086705</w:t>
            </w:r>
          </w:p>
        </w:tc>
        <w:tc>
          <w:tcPr>
            <w:tcW w:w="1137" w:type="dxa"/>
            <w:vAlign w:val="center"/>
          </w:tcPr>
          <w:p w:rsidR="0037603E" w:rsidRDefault="0037603E" w:rsidP="00A60A6A">
            <w:pPr>
              <w:pStyle w:val="squish"/>
              <w:jc w:val="center"/>
            </w:pPr>
            <w:r>
              <w:t>0.104047</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3</w:t>
            </w:r>
          </w:p>
        </w:tc>
      </w:tr>
      <w:tr w:rsidR="0037603E" w:rsidTr="00A60A6A">
        <w:trPr>
          <w:jc w:val="center"/>
        </w:trPr>
        <w:tc>
          <w:tcPr>
            <w:tcW w:w="3767" w:type="dxa"/>
            <w:vAlign w:val="bottom"/>
          </w:tcPr>
          <w:p w:rsidR="0037603E" w:rsidRDefault="0037603E" w:rsidP="0037603E">
            <w:pPr>
              <w:pStyle w:val="squish"/>
            </w:pPr>
            <w:r>
              <w:t>Elastomeric bearing transvers stiffness</w:t>
            </w:r>
          </w:p>
        </w:tc>
        <w:tc>
          <w:tcPr>
            <w:tcW w:w="1199" w:type="dxa"/>
            <w:vAlign w:val="center"/>
          </w:tcPr>
          <w:p w:rsidR="0037603E" w:rsidRDefault="0037603E" w:rsidP="00A60A6A">
            <w:pPr>
              <w:pStyle w:val="squish"/>
              <w:jc w:val="center"/>
            </w:pPr>
            <w:r>
              <w:t>1E+09</w:t>
            </w:r>
          </w:p>
        </w:tc>
        <w:tc>
          <w:tcPr>
            <w:tcW w:w="1137" w:type="dxa"/>
            <w:vAlign w:val="center"/>
          </w:tcPr>
          <w:p w:rsidR="0037603E" w:rsidRDefault="0037603E" w:rsidP="00A60A6A">
            <w:pPr>
              <w:pStyle w:val="squish"/>
              <w:jc w:val="center"/>
            </w:pPr>
            <w:r>
              <w:t>1E+08</w:t>
            </w:r>
          </w:p>
        </w:tc>
        <w:tc>
          <w:tcPr>
            <w:tcW w:w="814" w:type="dxa"/>
            <w:vAlign w:val="center"/>
          </w:tcPr>
          <w:p w:rsidR="0037603E" w:rsidRDefault="0037603E" w:rsidP="00A60A6A">
            <w:pPr>
              <w:pStyle w:val="squish"/>
              <w:jc w:val="center"/>
            </w:pPr>
            <w:proofErr w:type="spellStart"/>
            <w:r>
              <w:t>lb</w:t>
            </w:r>
            <w:proofErr w:type="spellEnd"/>
            <w:r>
              <w:t>/in</w:t>
            </w:r>
          </w:p>
        </w:tc>
      </w:tr>
      <w:tr w:rsidR="00A60A6A" w:rsidTr="00A60A6A">
        <w:trPr>
          <w:jc w:val="center"/>
        </w:trPr>
        <w:tc>
          <w:tcPr>
            <w:tcW w:w="3767" w:type="dxa"/>
            <w:vAlign w:val="bottom"/>
          </w:tcPr>
          <w:p w:rsidR="00A60A6A" w:rsidRDefault="00A60A6A" w:rsidP="00A60A6A">
            <w:pPr>
              <w:pStyle w:val="squish"/>
            </w:pPr>
            <w:r>
              <w:t>E of deck concrete</w:t>
            </w:r>
          </w:p>
        </w:tc>
        <w:tc>
          <w:tcPr>
            <w:tcW w:w="1199" w:type="dxa"/>
            <w:vAlign w:val="center"/>
          </w:tcPr>
          <w:p w:rsidR="00A60A6A" w:rsidRDefault="00A60A6A" w:rsidP="00A60A6A">
            <w:pPr>
              <w:pStyle w:val="squish"/>
              <w:jc w:val="center"/>
            </w:pPr>
            <w:r>
              <w:t>4490369</w:t>
            </w:r>
          </w:p>
        </w:tc>
        <w:tc>
          <w:tcPr>
            <w:tcW w:w="1137" w:type="dxa"/>
            <w:vAlign w:val="center"/>
          </w:tcPr>
          <w:p w:rsidR="00A60A6A" w:rsidRDefault="00A60A6A" w:rsidP="00A60A6A">
            <w:pPr>
              <w:pStyle w:val="squish"/>
              <w:jc w:val="center"/>
            </w:pPr>
            <w:r>
              <w:t>4490369</w:t>
            </w:r>
          </w:p>
        </w:tc>
        <w:tc>
          <w:tcPr>
            <w:tcW w:w="814" w:type="dxa"/>
            <w:vAlign w:val="center"/>
          </w:tcPr>
          <w:p w:rsidR="00A60A6A" w:rsidRDefault="00A60A6A" w:rsidP="00A60A6A">
            <w:pPr>
              <w:pStyle w:val="squish"/>
              <w:jc w:val="center"/>
            </w:pPr>
            <w:proofErr w:type="spellStart"/>
            <w:r>
              <w:t>lb</w:t>
            </w:r>
            <w:proofErr w:type="spellEnd"/>
            <w:r>
              <w:t>/in</w:t>
            </w:r>
            <w:r w:rsidRPr="0037603E">
              <w:rPr>
                <w:vertAlign w:val="superscript"/>
              </w:rPr>
              <w:t>2</w:t>
            </w:r>
          </w:p>
        </w:tc>
      </w:tr>
    </w:tbl>
    <w:p w:rsidR="00EF6BE0" w:rsidRDefault="00BF4640" w:rsidP="00FB333E">
      <w:r>
        <w:t xml:space="preserve">The natural frequencies of the </w:t>
      </w:r>
      <w:r w:rsidR="00A60A6A">
        <w:t xml:space="preserve">calibrated </w:t>
      </w:r>
      <w:r>
        <w:t xml:space="preserve">model are compared in the table below. As can be seen this revision yielded a model in close agreement with experimental data and can therefore be considered a reasonable digital representation of the structure. </w:t>
      </w:r>
      <w:r w:rsidR="00A60A6A">
        <w:t xml:space="preserve">There were several experimental modes that the model did not obtain. However, these modes </w:t>
      </w:r>
      <w:r w:rsidR="000B0AB5">
        <w:t>were nearly identical to other modes and differ only in the relative phase of the two sides of the bridge.</w:t>
      </w:r>
      <w:r w:rsidR="009B3923">
        <w:t xml:space="preserve"> Plots of experimental and FEM mode shapes can be found in the appendix.</w:t>
      </w:r>
    </w:p>
    <w:p w:rsidR="002202D6" w:rsidRDefault="002202D6" w:rsidP="002202D6">
      <w:pPr>
        <w:pStyle w:val="Caption"/>
        <w:keepNext/>
      </w:pPr>
      <w:r>
        <w:t xml:space="preserve">Table </w:t>
      </w:r>
      <w:r w:rsidR="00C045DF">
        <w:rPr>
          <w:noProof/>
        </w:rPr>
        <w:fldChar w:fldCharType="begin"/>
      </w:r>
      <w:r w:rsidR="00C045DF">
        <w:rPr>
          <w:noProof/>
        </w:rPr>
        <w:instrText xml:space="preserve"> SEQ Table \* ARABIC </w:instrText>
      </w:r>
      <w:r w:rsidR="00C045DF">
        <w:rPr>
          <w:noProof/>
        </w:rPr>
        <w:fldChar w:fldCharType="separate"/>
      </w:r>
      <w:r w:rsidR="00E33E2E">
        <w:rPr>
          <w:noProof/>
        </w:rPr>
        <w:t>1</w:t>
      </w:r>
      <w:r w:rsidR="00C045DF">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723"/>
        <w:gridCol w:w="1210"/>
        <w:gridCol w:w="873"/>
      </w:tblGrid>
      <w:tr w:rsidR="00A60A6A" w:rsidTr="009B3923">
        <w:trPr>
          <w:jc w:val="center"/>
        </w:trPr>
        <w:tc>
          <w:tcPr>
            <w:tcW w:w="1128" w:type="dxa"/>
          </w:tcPr>
          <w:p w:rsidR="00A60A6A" w:rsidRDefault="00A60A6A" w:rsidP="009B78B3">
            <w:pPr>
              <w:pStyle w:val="squish"/>
            </w:pPr>
          </w:p>
        </w:tc>
        <w:tc>
          <w:tcPr>
            <w:tcW w:w="716" w:type="dxa"/>
            <w:vAlign w:val="center"/>
          </w:tcPr>
          <w:p w:rsidR="00A60A6A" w:rsidRDefault="00A60A6A" w:rsidP="00A60A6A">
            <w:pPr>
              <w:pStyle w:val="squish"/>
              <w:jc w:val="center"/>
            </w:pPr>
            <w:r>
              <w:t>Exp.</w:t>
            </w:r>
          </w:p>
        </w:tc>
        <w:tc>
          <w:tcPr>
            <w:tcW w:w="723" w:type="dxa"/>
            <w:tcBorders>
              <w:right w:val="single" w:sz="12" w:space="0" w:color="auto"/>
            </w:tcBorders>
            <w:vAlign w:val="center"/>
          </w:tcPr>
          <w:p w:rsidR="00A60A6A" w:rsidRDefault="00A60A6A" w:rsidP="00A60A6A">
            <w:pPr>
              <w:pStyle w:val="squish"/>
              <w:jc w:val="center"/>
            </w:pPr>
            <w:r>
              <w:t>FEM</w:t>
            </w:r>
          </w:p>
        </w:tc>
        <w:tc>
          <w:tcPr>
            <w:tcW w:w="1210" w:type="dxa"/>
            <w:tcBorders>
              <w:top w:val="single" w:sz="12" w:space="0" w:color="auto"/>
              <w:left w:val="single" w:sz="12" w:space="0" w:color="auto"/>
              <w:bottom w:val="single" w:sz="2" w:space="0" w:color="auto"/>
              <w:right w:val="single" w:sz="2" w:space="0" w:color="auto"/>
            </w:tcBorders>
            <w:vAlign w:val="center"/>
          </w:tcPr>
          <w:p w:rsidR="00A60A6A" w:rsidRDefault="00A60A6A" w:rsidP="00A60A6A">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tcPr>
          <w:p w:rsidR="00A60A6A" w:rsidRDefault="00A60A6A" w:rsidP="00A60A6A">
            <w:pPr>
              <w:pStyle w:val="squish"/>
              <w:jc w:val="center"/>
            </w:pPr>
            <w:r>
              <w:t>% diff</w:t>
            </w:r>
          </w:p>
        </w:tc>
      </w:tr>
      <w:tr w:rsidR="009B3923" w:rsidTr="009B3923">
        <w:trPr>
          <w:jc w:val="center"/>
        </w:trPr>
        <w:tc>
          <w:tcPr>
            <w:tcW w:w="1128" w:type="dxa"/>
          </w:tcPr>
          <w:p w:rsidR="009B3923" w:rsidRDefault="009B3923" w:rsidP="009B3923">
            <w:pPr>
              <w:pStyle w:val="squish"/>
            </w:pPr>
            <w:r>
              <w:t>Mode 1</w:t>
            </w:r>
          </w:p>
        </w:tc>
        <w:tc>
          <w:tcPr>
            <w:tcW w:w="716" w:type="dxa"/>
            <w:vAlign w:val="bottom"/>
          </w:tcPr>
          <w:p w:rsidR="009B3923" w:rsidRDefault="009B3923" w:rsidP="009B3923">
            <w:pPr>
              <w:pStyle w:val="squish"/>
              <w:jc w:val="center"/>
            </w:pPr>
            <w:r>
              <w:t>2.00</w:t>
            </w:r>
          </w:p>
        </w:tc>
        <w:tc>
          <w:tcPr>
            <w:tcW w:w="723" w:type="dxa"/>
            <w:tcBorders>
              <w:right w:val="single" w:sz="12" w:space="0" w:color="auto"/>
            </w:tcBorders>
            <w:vAlign w:val="center"/>
          </w:tcPr>
          <w:p w:rsidR="009B3923" w:rsidRDefault="009B3923" w:rsidP="009B3923">
            <w:pPr>
              <w:pStyle w:val="squish"/>
              <w:jc w:val="center"/>
            </w:pPr>
            <w:r>
              <w:t>2.73</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2</w:t>
            </w:r>
          </w:p>
        </w:tc>
        <w:tc>
          <w:tcPr>
            <w:tcW w:w="716" w:type="dxa"/>
            <w:vAlign w:val="bottom"/>
          </w:tcPr>
          <w:p w:rsidR="009B3923" w:rsidRDefault="009B3923" w:rsidP="009B3923">
            <w:pPr>
              <w:pStyle w:val="squish"/>
              <w:jc w:val="center"/>
            </w:pPr>
            <w:r>
              <w:t>2.03</w:t>
            </w:r>
          </w:p>
        </w:tc>
        <w:tc>
          <w:tcPr>
            <w:tcW w:w="723" w:type="dxa"/>
            <w:tcBorders>
              <w:right w:val="single" w:sz="12" w:space="0" w:color="auto"/>
            </w:tcBorders>
            <w:vAlign w:val="center"/>
          </w:tcPr>
          <w:p w:rsidR="009B3923" w:rsidRDefault="009B3923" w:rsidP="009B3923">
            <w:pPr>
              <w:pStyle w:val="squish"/>
              <w:jc w:val="center"/>
            </w:pPr>
            <w:r>
              <w:t>2.37</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lastRenderedPageBreak/>
              <w:t>Mode 3</w:t>
            </w:r>
          </w:p>
        </w:tc>
        <w:tc>
          <w:tcPr>
            <w:tcW w:w="716" w:type="dxa"/>
            <w:vAlign w:val="bottom"/>
          </w:tcPr>
          <w:p w:rsidR="009B3923" w:rsidRDefault="009B3923" w:rsidP="009B3923">
            <w:pPr>
              <w:pStyle w:val="squish"/>
              <w:jc w:val="center"/>
            </w:pPr>
            <w:r>
              <w:t>2.10</w:t>
            </w:r>
          </w:p>
        </w:tc>
        <w:tc>
          <w:tcPr>
            <w:tcW w:w="723" w:type="dxa"/>
            <w:tcBorders>
              <w:right w:val="single" w:sz="12" w:space="0" w:color="auto"/>
            </w:tcBorders>
            <w:vAlign w:val="center"/>
          </w:tcPr>
          <w:p w:rsidR="009B3923" w:rsidRDefault="009B3923" w:rsidP="009B3923">
            <w:pPr>
              <w:pStyle w:val="squish"/>
              <w:jc w:val="center"/>
            </w:pPr>
            <w:r>
              <w:t>3.22</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04</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2.7%</w:t>
            </w:r>
          </w:p>
        </w:tc>
      </w:tr>
      <w:tr w:rsidR="009B3923" w:rsidTr="009B3923">
        <w:trPr>
          <w:jc w:val="center"/>
        </w:trPr>
        <w:tc>
          <w:tcPr>
            <w:tcW w:w="1128" w:type="dxa"/>
          </w:tcPr>
          <w:p w:rsidR="009B3923" w:rsidRDefault="009B3923" w:rsidP="009B3923">
            <w:pPr>
              <w:pStyle w:val="squish"/>
            </w:pPr>
            <w:r>
              <w:t>Mode 4</w:t>
            </w:r>
          </w:p>
        </w:tc>
        <w:tc>
          <w:tcPr>
            <w:tcW w:w="716" w:type="dxa"/>
            <w:vAlign w:val="bottom"/>
          </w:tcPr>
          <w:p w:rsidR="009B3923" w:rsidRDefault="009B3923" w:rsidP="009B3923">
            <w:pPr>
              <w:pStyle w:val="squish"/>
              <w:jc w:val="center"/>
            </w:pPr>
            <w:r>
              <w:t>2.44</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31</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5.4%</w:t>
            </w:r>
          </w:p>
        </w:tc>
      </w:tr>
      <w:tr w:rsidR="009B3923" w:rsidTr="009B3923">
        <w:trPr>
          <w:jc w:val="center"/>
        </w:trPr>
        <w:tc>
          <w:tcPr>
            <w:tcW w:w="1128" w:type="dxa"/>
          </w:tcPr>
          <w:p w:rsidR="009B3923" w:rsidRDefault="009B3923" w:rsidP="009B3923">
            <w:pPr>
              <w:pStyle w:val="squish"/>
            </w:pPr>
            <w:r>
              <w:t>Mode 5</w:t>
            </w:r>
          </w:p>
        </w:tc>
        <w:tc>
          <w:tcPr>
            <w:tcW w:w="716" w:type="dxa"/>
            <w:vAlign w:val="bottom"/>
          </w:tcPr>
          <w:p w:rsidR="009B3923" w:rsidRDefault="009B3923" w:rsidP="009B3923">
            <w:pPr>
              <w:pStyle w:val="squish"/>
              <w:jc w:val="center"/>
            </w:pPr>
            <w:r>
              <w:t>2.51</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6</w:t>
            </w:r>
          </w:p>
        </w:tc>
        <w:tc>
          <w:tcPr>
            <w:tcW w:w="716" w:type="dxa"/>
            <w:vAlign w:val="bottom"/>
          </w:tcPr>
          <w:p w:rsidR="009B3923" w:rsidRDefault="009B3923" w:rsidP="009B3923">
            <w:pPr>
              <w:pStyle w:val="squish"/>
              <w:jc w:val="center"/>
            </w:pPr>
            <w:r>
              <w:t>2.54</w:t>
            </w:r>
          </w:p>
        </w:tc>
        <w:tc>
          <w:tcPr>
            <w:tcW w:w="723" w:type="dxa"/>
            <w:tcBorders>
              <w:right w:val="single" w:sz="12" w:space="0" w:color="auto"/>
            </w:tcBorders>
            <w:vAlign w:val="center"/>
          </w:tcPr>
          <w:p w:rsidR="009B3923" w:rsidRDefault="009B3923" w:rsidP="009B3923">
            <w:pPr>
              <w:pStyle w:val="squish"/>
              <w:jc w:val="center"/>
            </w:pPr>
            <w:r>
              <w:t>3.77</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58</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1.6%</w:t>
            </w:r>
          </w:p>
        </w:tc>
      </w:tr>
      <w:tr w:rsidR="009B3923" w:rsidTr="009B3923">
        <w:trPr>
          <w:jc w:val="center"/>
        </w:trPr>
        <w:tc>
          <w:tcPr>
            <w:tcW w:w="1128" w:type="dxa"/>
          </w:tcPr>
          <w:p w:rsidR="009B3923" w:rsidRDefault="009B3923" w:rsidP="009B3923">
            <w:pPr>
              <w:pStyle w:val="squish"/>
            </w:pPr>
            <w:r>
              <w:t>Mode 7</w:t>
            </w:r>
          </w:p>
        </w:tc>
        <w:tc>
          <w:tcPr>
            <w:tcW w:w="716" w:type="dxa"/>
            <w:vAlign w:val="bottom"/>
          </w:tcPr>
          <w:p w:rsidR="009B3923" w:rsidRDefault="009B3923" w:rsidP="009B3923">
            <w:pPr>
              <w:pStyle w:val="squish"/>
              <w:jc w:val="center"/>
            </w:pPr>
            <w:r>
              <w:t>2.83</w:t>
            </w:r>
          </w:p>
        </w:tc>
        <w:tc>
          <w:tcPr>
            <w:tcW w:w="723" w:type="dxa"/>
            <w:tcBorders>
              <w:right w:val="single" w:sz="12" w:space="0" w:color="auto"/>
            </w:tcBorders>
            <w:vAlign w:val="center"/>
          </w:tcPr>
          <w:p w:rsidR="009B3923" w:rsidRDefault="009B3923" w:rsidP="009B3923">
            <w:pPr>
              <w:pStyle w:val="squish"/>
              <w:jc w:val="center"/>
            </w:pPr>
            <w:r>
              <w:t>3.71</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9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4.3%</w:t>
            </w:r>
          </w:p>
        </w:tc>
      </w:tr>
      <w:tr w:rsidR="009B3923" w:rsidTr="009B3923">
        <w:trPr>
          <w:jc w:val="center"/>
        </w:trPr>
        <w:tc>
          <w:tcPr>
            <w:tcW w:w="1128" w:type="dxa"/>
          </w:tcPr>
          <w:p w:rsidR="009B3923" w:rsidRDefault="009B3923" w:rsidP="009B3923">
            <w:pPr>
              <w:pStyle w:val="squish"/>
            </w:pPr>
            <w:r>
              <w:t>Mode 8</w:t>
            </w:r>
          </w:p>
        </w:tc>
        <w:tc>
          <w:tcPr>
            <w:tcW w:w="716" w:type="dxa"/>
            <w:vAlign w:val="bottom"/>
          </w:tcPr>
          <w:p w:rsidR="009B3923" w:rsidRDefault="009B3923" w:rsidP="009B3923">
            <w:pPr>
              <w:pStyle w:val="squish"/>
              <w:jc w:val="center"/>
            </w:pPr>
            <w:r>
              <w:t>2.93</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9</w:t>
            </w:r>
          </w:p>
        </w:tc>
        <w:tc>
          <w:tcPr>
            <w:tcW w:w="716" w:type="dxa"/>
            <w:vAlign w:val="bottom"/>
          </w:tcPr>
          <w:p w:rsidR="009B3923" w:rsidRDefault="009B3923" w:rsidP="009B3923">
            <w:pPr>
              <w:pStyle w:val="squish"/>
              <w:jc w:val="center"/>
            </w:pPr>
            <w:r>
              <w:t>3.20</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3.4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7.7%</w:t>
            </w:r>
          </w:p>
        </w:tc>
      </w:tr>
      <w:tr w:rsidR="009B3923" w:rsidTr="009B3923">
        <w:trPr>
          <w:jc w:val="center"/>
        </w:trPr>
        <w:tc>
          <w:tcPr>
            <w:tcW w:w="1128" w:type="dxa"/>
          </w:tcPr>
          <w:p w:rsidR="009B3923" w:rsidRDefault="009B3923" w:rsidP="009B3923">
            <w:pPr>
              <w:pStyle w:val="squish"/>
            </w:pPr>
            <w:r>
              <w:t>Mode 10</w:t>
            </w:r>
          </w:p>
        </w:tc>
        <w:tc>
          <w:tcPr>
            <w:tcW w:w="716" w:type="dxa"/>
            <w:vAlign w:val="bottom"/>
          </w:tcPr>
          <w:p w:rsidR="009B3923" w:rsidRDefault="009B3923" w:rsidP="009B3923">
            <w:pPr>
              <w:pStyle w:val="squish"/>
              <w:jc w:val="center"/>
            </w:pPr>
            <w:r>
              <w:t>3.34</w:t>
            </w:r>
          </w:p>
        </w:tc>
        <w:tc>
          <w:tcPr>
            <w:tcW w:w="723" w:type="dxa"/>
            <w:tcBorders>
              <w:right w:val="single" w:sz="12" w:space="0" w:color="auto"/>
            </w:tcBorders>
            <w:vAlign w:val="center"/>
          </w:tcPr>
          <w:p w:rsidR="009B3923" w:rsidRDefault="009B3923" w:rsidP="009B3923">
            <w:pPr>
              <w:pStyle w:val="squish"/>
              <w:jc w:val="center"/>
            </w:pPr>
            <w:r>
              <w:t>4.58</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11</w:t>
            </w:r>
          </w:p>
        </w:tc>
        <w:tc>
          <w:tcPr>
            <w:tcW w:w="716" w:type="dxa"/>
            <w:vAlign w:val="bottom"/>
          </w:tcPr>
          <w:p w:rsidR="009B3923" w:rsidRDefault="009B3923" w:rsidP="009B3923">
            <w:pPr>
              <w:pStyle w:val="squish"/>
              <w:jc w:val="center"/>
            </w:pPr>
            <w:r>
              <w:t>3.52</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3.6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3.8%</w:t>
            </w:r>
          </w:p>
        </w:tc>
      </w:tr>
      <w:tr w:rsidR="009B3923" w:rsidTr="009B3923">
        <w:trPr>
          <w:jc w:val="center"/>
        </w:trPr>
        <w:tc>
          <w:tcPr>
            <w:tcW w:w="1128" w:type="dxa"/>
          </w:tcPr>
          <w:p w:rsidR="009B3923" w:rsidRDefault="009B3923" w:rsidP="009B3923">
            <w:pPr>
              <w:pStyle w:val="squish"/>
            </w:pPr>
            <w:r>
              <w:t>Mode 12</w:t>
            </w:r>
          </w:p>
        </w:tc>
        <w:tc>
          <w:tcPr>
            <w:tcW w:w="716" w:type="dxa"/>
            <w:vAlign w:val="bottom"/>
          </w:tcPr>
          <w:p w:rsidR="009B3923" w:rsidRDefault="009B3923" w:rsidP="009B3923">
            <w:pPr>
              <w:pStyle w:val="squish"/>
              <w:jc w:val="center"/>
            </w:pPr>
            <w:r>
              <w:t>3.56</w:t>
            </w:r>
          </w:p>
        </w:tc>
        <w:tc>
          <w:tcPr>
            <w:tcW w:w="723" w:type="dxa"/>
            <w:tcBorders>
              <w:right w:val="single" w:sz="12" w:space="0" w:color="auto"/>
            </w:tcBorders>
            <w:vAlign w:val="center"/>
          </w:tcPr>
          <w:p w:rsidR="009B3923" w:rsidRDefault="009B3923" w:rsidP="009B3923">
            <w:pPr>
              <w:pStyle w:val="squish"/>
              <w:jc w:val="center"/>
            </w:pPr>
            <w:r>
              <w:t>4.25</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4.06</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14.0%</w:t>
            </w:r>
          </w:p>
        </w:tc>
      </w:tr>
      <w:tr w:rsidR="009B3923" w:rsidTr="009B3923">
        <w:trPr>
          <w:jc w:val="center"/>
        </w:trPr>
        <w:tc>
          <w:tcPr>
            <w:tcW w:w="1128" w:type="dxa"/>
          </w:tcPr>
          <w:p w:rsidR="009B3923" w:rsidRDefault="009B3923" w:rsidP="009B3923">
            <w:pPr>
              <w:pStyle w:val="squish"/>
            </w:pPr>
            <w:r>
              <w:t>Mode 13</w:t>
            </w:r>
          </w:p>
        </w:tc>
        <w:tc>
          <w:tcPr>
            <w:tcW w:w="716" w:type="dxa"/>
            <w:vAlign w:val="bottom"/>
          </w:tcPr>
          <w:p w:rsidR="009B3923" w:rsidRDefault="009B3923" w:rsidP="009B3923">
            <w:pPr>
              <w:pStyle w:val="squish"/>
              <w:jc w:val="center"/>
            </w:pPr>
            <w:r>
              <w:t>3.56</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12" w:space="0" w:color="auto"/>
              <w:right w:val="single" w:sz="2" w:space="0" w:color="auto"/>
            </w:tcBorders>
            <w:vAlign w:val="bottom"/>
          </w:tcPr>
          <w:p w:rsidR="009B3923" w:rsidRDefault="009B3923" w:rsidP="009B3923">
            <w:pPr>
              <w:pStyle w:val="squish"/>
              <w:jc w:val="center"/>
            </w:pPr>
            <w:r>
              <w:t>4.07</w:t>
            </w:r>
          </w:p>
        </w:tc>
        <w:tc>
          <w:tcPr>
            <w:tcW w:w="873" w:type="dxa"/>
            <w:tcBorders>
              <w:top w:val="single" w:sz="2" w:space="0" w:color="auto"/>
              <w:left w:val="single" w:sz="2" w:space="0" w:color="auto"/>
              <w:bottom w:val="single" w:sz="12" w:space="0" w:color="auto"/>
              <w:right w:val="single" w:sz="12" w:space="0" w:color="auto"/>
            </w:tcBorders>
            <w:vAlign w:val="bottom"/>
          </w:tcPr>
          <w:p w:rsidR="009B3923" w:rsidRDefault="009B3923" w:rsidP="009B3923">
            <w:pPr>
              <w:pStyle w:val="squish"/>
              <w:jc w:val="center"/>
            </w:pPr>
            <w:r>
              <w:t>14.2%</w:t>
            </w:r>
          </w:p>
        </w:tc>
      </w:tr>
    </w:tbl>
    <w:p w:rsidR="00BF4640" w:rsidRDefault="00BF4640" w:rsidP="00FB333E"/>
    <w:p w:rsidR="009A3F94" w:rsidRPr="009A3F94" w:rsidRDefault="009A3F94" w:rsidP="009A3F94">
      <w:pPr>
        <w:pStyle w:val="Heading5"/>
      </w:pPr>
      <w:r>
        <w:t>Refined Load Rating</w:t>
      </w:r>
    </w:p>
    <w:p w:rsidR="009B3923" w:rsidRDefault="000900B9" w:rsidP="000A28B8">
      <w:r>
        <w:t xml:space="preserve">The calibrated model </w:t>
      </w:r>
      <w:r w:rsidR="00CF14A4">
        <w:t>was</w:t>
      </w:r>
      <w:r>
        <w:t xml:space="preserve"> used to assess the impact of observed dyn</w:t>
      </w:r>
      <w:r w:rsidR="00916750">
        <w:t>amics on the bridge’s ability to carry load and its continued performance</w:t>
      </w:r>
      <w:r w:rsidR="009B3923">
        <w:t xml:space="preserve"> by computing refined load ratings </w:t>
      </w:r>
      <w:r w:rsidR="00B702F7">
        <w:t>of the stringers</w:t>
      </w:r>
      <w:r w:rsidR="001D67B1">
        <w:t xml:space="preserve"> </w:t>
      </w:r>
      <w:r w:rsidR="004C1CCB">
        <w:t>(</w:t>
      </w:r>
      <w:r w:rsidR="001D67B1">
        <w:t>positive flexure</w:t>
      </w:r>
      <w:r w:rsidR="004C1CCB">
        <w:t>)</w:t>
      </w:r>
      <w:r w:rsidR="00B702F7">
        <w:t xml:space="preserve"> </w:t>
      </w:r>
      <w:r w:rsidR="009B3923">
        <w:t xml:space="preserve">using the procedures provided in the </w:t>
      </w:r>
      <w:r w:rsidR="009B3923" w:rsidRPr="009B3923">
        <w:rPr>
          <w:i/>
        </w:rPr>
        <w:t>Manual for Bridge Evaluation</w:t>
      </w:r>
      <w:r w:rsidR="00241D2A">
        <w:rPr>
          <w:i/>
        </w:rPr>
        <w:t xml:space="preserve"> </w:t>
      </w:r>
      <w:r w:rsidR="00241D2A" w:rsidRPr="00241D2A">
        <w:t>(MBE)</w:t>
      </w:r>
      <w:r w:rsidR="00241D2A">
        <w:rPr>
          <w:i/>
        </w:rPr>
        <w:t xml:space="preserve"> </w:t>
      </w:r>
      <w:r w:rsidR="00241D2A">
        <w:rPr>
          <w:i/>
        </w:rPr>
        <w:fldChar w:fldCharType="begin"/>
      </w:r>
      <w:r w:rsidR="00241D2A">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sidR="00241D2A">
        <w:rPr>
          <w:i/>
        </w:rPr>
        <w:fldChar w:fldCharType="separate"/>
      </w:r>
      <w:r w:rsidR="00241D2A" w:rsidRPr="00241D2A">
        <w:rPr>
          <w:rFonts w:ascii="Calibri" w:hAnsi="Calibri" w:cs="Calibri"/>
        </w:rPr>
        <w:t>(AASHTO, 2018)</w:t>
      </w:r>
      <w:r w:rsidR="00241D2A">
        <w:rPr>
          <w:i/>
        </w:rPr>
        <w:fldChar w:fldCharType="end"/>
      </w:r>
      <w:r w:rsidR="009B3923">
        <w:t xml:space="preserve">. </w:t>
      </w:r>
    </w:p>
    <w:p w:rsidR="00E33E2E" w:rsidRDefault="00166DBE" w:rsidP="000A28B8">
      <w:r>
        <w:t>Member capacity was computed using the equations provided in the LRFD standard specifications</w:t>
      </w:r>
      <w:r w:rsidR="00E33E2E">
        <w:t xml:space="preserve"> </w:t>
      </w:r>
      <w:r w:rsidR="00E33E2E">
        <w:fldChar w:fldCharType="begin"/>
      </w:r>
      <w:r w:rsidR="00E33E2E">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rsidR="00E33E2E">
        <w:fldChar w:fldCharType="separate"/>
      </w:r>
      <w:r w:rsidR="00E33E2E" w:rsidRPr="00E33E2E">
        <w:rPr>
          <w:rFonts w:ascii="Calibri" w:hAnsi="Calibri" w:cs="Calibri"/>
        </w:rPr>
        <w:t>(AASHTO, 2014)</w:t>
      </w:r>
      <w:r w:rsidR="00E33E2E">
        <w:fldChar w:fldCharType="end"/>
      </w:r>
      <w:r w:rsidR="00A379F4">
        <w:t>. The nominal moment capacity of the composite section was used for the positive moment region rating (0.4X span length)</w:t>
      </w:r>
      <w:r w:rsidR="004C1CCB">
        <w:t xml:space="preserve">. </w:t>
      </w:r>
      <w:r>
        <w:t>Dead load, superimposed dead load, and live load demands were computed using the FE model. Live loads were applied according to the AASHTO HL-93 live load model.</w:t>
      </w:r>
      <w:r w:rsidR="00E33E2E">
        <w:t xml:space="preserve"> The recommended impact factor of 1.33 was used as well as the measured value of 1.75. A more extensive description of rating through refined analysis is provided in the </w:t>
      </w:r>
      <w:r w:rsidR="00A6570A" w:rsidRPr="00A6570A">
        <w:rPr>
          <w:b/>
        </w:rPr>
        <w:t>appendix</w:t>
      </w:r>
      <w:r w:rsidR="00E33E2E">
        <w:t>.</w:t>
      </w:r>
    </w:p>
    <w:p w:rsidR="00E33E2E" w:rsidRDefault="00E33E2E" w:rsidP="00E33E2E">
      <w:pPr>
        <w:pStyle w:val="Caption"/>
        <w:keepNext/>
      </w:pPr>
      <w:r>
        <w:t xml:space="preserve">Table </w:t>
      </w:r>
      <w:r w:rsidR="00336127">
        <w:rPr>
          <w:noProof/>
        </w:rPr>
        <w:fldChar w:fldCharType="begin"/>
      </w:r>
      <w:r w:rsidR="00336127">
        <w:rPr>
          <w:noProof/>
        </w:rPr>
        <w:instrText xml:space="preserve"> SEQ Table \* ARABIC </w:instrText>
      </w:r>
      <w:r w:rsidR="00336127">
        <w:rPr>
          <w:noProof/>
        </w:rPr>
        <w:fldChar w:fldCharType="separate"/>
      </w:r>
      <w:r>
        <w:rPr>
          <w:noProof/>
        </w:rPr>
        <w:t>2</w:t>
      </w:r>
      <w:r w:rsidR="00336127">
        <w:rPr>
          <w:noProof/>
        </w:rPr>
        <w:fldChar w:fldCharType="end"/>
      </w:r>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4C1CCB" w:rsidTr="00E33E2E">
        <w:trPr>
          <w:jc w:val="center"/>
        </w:trPr>
        <w:tc>
          <w:tcPr>
            <w:tcW w:w="1055" w:type="dxa"/>
          </w:tcPr>
          <w:p w:rsidR="004C1CCB" w:rsidRDefault="004C1CCB" w:rsidP="00E33E2E">
            <w:pPr>
              <w:pStyle w:val="squish"/>
            </w:pPr>
          </w:p>
        </w:tc>
        <w:tc>
          <w:tcPr>
            <w:tcW w:w="2327" w:type="dxa"/>
            <w:gridSpan w:val="2"/>
          </w:tcPr>
          <w:p w:rsidR="004C1CCB" w:rsidRDefault="004C1CCB" w:rsidP="00E33E2E">
            <w:pPr>
              <w:pStyle w:val="squish"/>
              <w:jc w:val="center"/>
            </w:pPr>
            <w:r>
              <w:t>IM = 0.33</w:t>
            </w:r>
          </w:p>
        </w:tc>
        <w:tc>
          <w:tcPr>
            <w:tcW w:w="2327" w:type="dxa"/>
            <w:gridSpan w:val="2"/>
          </w:tcPr>
          <w:p w:rsidR="004C1CCB" w:rsidRDefault="004C1CCB" w:rsidP="00E33E2E">
            <w:pPr>
              <w:pStyle w:val="squish"/>
              <w:jc w:val="center"/>
            </w:pPr>
            <w:r>
              <w:t>IM = 0.75</w:t>
            </w:r>
          </w:p>
        </w:tc>
      </w:tr>
      <w:tr w:rsidR="004C1CCB" w:rsidTr="00E33E2E">
        <w:trPr>
          <w:jc w:val="center"/>
        </w:trPr>
        <w:tc>
          <w:tcPr>
            <w:tcW w:w="1055" w:type="dxa"/>
          </w:tcPr>
          <w:p w:rsidR="004C1CCB" w:rsidRDefault="004C1CCB" w:rsidP="00E33E2E">
            <w:pPr>
              <w:pStyle w:val="squish"/>
            </w:pPr>
          </w:p>
        </w:tc>
        <w:tc>
          <w:tcPr>
            <w:tcW w:w="1201" w:type="dxa"/>
          </w:tcPr>
          <w:p w:rsidR="004C1CCB" w:rsidRDefault="004C1CCB" w:rsidP="00E33E2E">
            <w:pPr>
              <w:pStyle w:val="squish"/>
              <w:jc w:val="center"/>
            </w:pPr>
            <w:r>
              <w:t>Strength I</w:t>
            </w:r>
          </w:p>
        </w:tc>
        <w:tc>
          <w:tcPr>
            <w:tcW w:w="1126" w:type="dxa"/>
          </w:tcPr>
          <w:p w:rsidR="004C1CCB" w:rsidRDefault="004C1CCB" w:rsidP="00E33E2E">
            <w:pPr>
              <w:pStyle w:val="squish"/>
              <w:jc w:val="center"/>
            </w:pPr>
            <w:r>
              <w:t>Service II</w:t>
            </w:r>
          </w:p>
        </w:tc>
        <w:tc>
          <w:tcPr>
            <w:tcW w:w="1201" w:type="dxa"/>
          </w:tcPr>
          <w:p w:rsidR="004C1CCB" w:rsidRDefault="004C1CCB" w:rsidP="00E33E2E">
            <w:pPr>
              <w:pStyle w:val="squish"/>
              <w:jc w:val="center"/>
            </w:pPr>
            <w:r>
              <w:t>Strength I</w:t>
            </w:r>
          </w:p>
        </w:tc>
        <w:tc>
          <w:tcPr>
            <w:tcW w:w="1126" w:type="dxa"/>
          </w:tcPr>
          <w:p w:rsidR="004C1CCB" w:rsidRDefault="004C1CCB" w:rsidP="00E33E2E">
            <w:pPr>
              <w:pStyle w:val="squish"/>
              <w:jc w:val="center"/>
            </w:pPr>
            <w:r>
              <w:t>Service II</w:t>
            </w:r>
          </w:p>
        </w:tc>
      </w:tr>
      <w:tr w:rsidR="004C1CCB" w:rsidTr="00E33E2E">
        <w:trPr>
          <w:jc w:val="center"/>
        </w:trPr>
        <w:tc>
          <w:tcPr>
            <w:tcW w:w="1055" w:type="dxa"/>
          </w:tcPr>
          <w:p w:rsidR="004C1CCB" w:rsidRDefault="004C1CCB" w:rsidP="00E33E2E">
            <w:pPr>
              <w:pStyle w:val="squish"/>
            </w:pPr>
            <w:r>
              <w:t>Girder 4</w:t>
            </w:r>
          </w:p>
        </w:tc>
        <w:tc>
          <w:tcPr>
            <w:tcW w:w="1201" w:type="dxa"/>
          </w:tcPr>
          <w:p w:rsidR="004C1CCB" w:rsidRDefault="004C1CCB" w:rsidP="00E33E2E">
            <w:pPr>
              <w:pStyle w:val="squish"/>
              <w:jc w:val="center"/>
            </w:pPr>
            <w:r>
              <w:t>1.60</w:t>
            </w:r>
          </w:p>
        </w:tc>
        <w:tc>
          <w:tcPr>
            <w:tcW w:w="1126" w:type="dxa"/>
          </w:tcPr>
          <w:p w:rsidR="004C1CCB" w:rsidRDefault="004C1CCB" w:rsidP="00E33E2E">
            <w:pPr>
              <w:pStyle w:val="squish"/>
              <w:jc w:val="center"/>
            </w:pPr>
            <w:r>
              <w:t>1.73</w:t>
            </w:r>
          </w:p>
        </w:tc>
        <w:tc>
          <w:tcPr>
            <w:tcW w:w="1201" w:type="dxa"/>
          </w:tcPr>
          <w:p w:rsidR="004C1CCB" w:rsidRDefault="00E33E2E" w:rsidP="00E33E2E">
            <w:pPr>
              <w:pStyle w:val="squish"/>
              <w:jc w:val="center"/>
            </w:pPr>
            <w:r>
              <w:t>1.21</w:t>
            </w:r>
          </w:p>
        </w:tc>
        <w:tc>
          <w:tcPr>
            <w:tcW w:w="1126" w:type="dxa"/>
          </w:tcPr>
          <w:p w:rsidR="004C1CCB" w:rsidRDefault="00E33E2E" w:rsidP="00E33E2E">
            <w:pPr>
              <w:pStyle w:val="squish"/>
              <w:jc w:val="center"/>
            </w:pPr>
            <w:r>
              <w:t>1.32</w:t>
            </w:r>
          </w:p>
        </w:tc>
      </w:tr>
      <w:tr w:rsidR="004C1CCB" w:rsidTr="00E33E2E">
        <w:trPr>
          <w:jc w:val="center"/>
        </w:trPr>
        <w:tc>
          <w:tcPr>
            <w:tcW w:w="1055" w:type="dxa"/>
          </w:tcPr>
          <w:p w:rsidR="004C1CCB" w:rsidRDefault="004C1CCB" w:rsidP="00E33E2E">
            <w:pPr>
              <w:pStyle w:val="squish"/>
            </w:pPr>
            <w:r>
              <w:t>Girder 5</w:t>
            </w:r>
          </w:p>
        </w:tc>
        <w:tc>
          <w:tcPr>
            <w:tcW w:w="1201" w:type="dxa"/>
          </w:tcPr>
          <w:p w:rsidR="004C1CCB" w:rsidRDefault="004C1CCB" w:rsidP="00E33E2E">
            <w:pPr>
              <w:pStyle w:val="squish"/>
              <w:jc w:val="center"/>
            </w:pPr>
            <w:r>
              <w:t>1.86</w:t>
            </w:r>
          </w:p>
        </w:tc>
        <w:tc>
          <w:tcPr>
            <w:tcW w:w="1126" w:type="dxa"/>
          </w:tcPr>
          <w:p w:rsidR="004C1CCB" w:rsidRDefault="004C1CCB" w:rsidP="00E33E2E">
            <w:pPr>
              <w:pStyle w:val="squish"/>
              <w:jc w:val="center"/>
            </w:pPr>
            <w:r>
              <w:t>1.98</w:t>
            </w:r>
          </w:p>
        </w:tc>
        <w:tc>
          <w:tcPr>
            <w:tcW w:w="1201" w:type="dxa"/>
          </w:tcPr>
          <w:p w:rsidR="004C1CCB" w:rsidRDefault="00E33E2E" w:rsidP="00E33E2E">
            <w:pPr>
              <w:pStyle w:val="squish"/>
              <w:jc w:val="center"/>
            </w:pPr>
            <w:r>
              <w:t>1.41</w:t>
            </w:r>
          </w:p>
        </w:tc>
        <w:tc>
          <w:tcPr>
            <w:tcW w:w="1126" w:type="dxa"/>
          </w:tcPr>
          <w:p w:rsidR="004C1CCB" w:rsidRDefault="00E33E2E" w:rsidP="00E33E2E">
            <w:pPr>
              <w:pStyle w:val="squish"/>
              <w:jc w:val="center"/>
            </w:pPr>
            <w:r>
              <w:t>1.50</w:t>
            </w:r>
          </w:p>
        </w:tc>
      </w:tr>
    </w:tbl>
    <w:p w:rsidR="004C1CCB" w:rsidRDefault="004C1CCB" w:rsidP="000A28B8"/>
    <w:p w:rsidR="00166DBE" w:rsidRDefault="00166DBE" w:rsidP="000A28B8"/>
    <w:p w:rsidR="00770168" w:rsidRPr="00770168" w:rsidRDefault="00916750" w:rsidP="00770168">
      <w:r>
        <w:t xml:space="preserve">Refined load ratings revealed that due to design conservatism there was </w:t>
      </w:r>
      <w:proofErr w:type="gramStart"/>
      <w:r>
        <w:t>sufficient</w:t>
      </w:r>
      <w:proofErr w:type="gramEnd"/>
      <w:r>
        <w:t xml:space="preserve"> reserve capacity to handle dynamic amplification even as high as 1.75. Furthermore, the calibrated FE model had parameter values</w:t>
      </w:r>
      <w:r w:rsidR="006B797F">
        <w:t xml:space="preserve"> (material properties, element connectivity, etc.)</w:t>
      </w:r>
      <w:r>
        <w:t xml:space="preserve"> all within very reasonable bounds (i.e. there are no structural abnormalities contributing to the vibration issues). </w:t>
      </w:r>
      <w:r w:rsidR="009334C6">
        <w:t xml:space="preserve">This iteration of testing therefore concludes that although the bridge is experiencing large vibrations, it does not appear to pose a risk to the bridge’s performance. However, the test results and simulations are unable to identify the cause of the vibrations. </w:t>
      </w:r>
    </w:p>
    <w:p w:rsidR="00D275D4" w:rsidRDefault="00D275D4" w:rsidP="00D275D4">
      <w:pPr>
        <w:pStyle w:val="Heading3"/>
      </w:pPr>
      <w:bookmarkStart w:id="14" w:name="_Toc536017951"/>
      <w:r>
        <w:t>Phase 3 Testing</w:t>
      </w:r>
      <w:bookmarkEnd w:id="14"/>
    </w:p>
    <w:p w:rsidR="00361C42" w:rsidRDefault="000A53E2" w:rsidP="000A53E2">
      <w:r>
        <w:t>Previous testing demonstrated that vehicles were capable of exciting the mass of the structu</w:t>
      </w:r>
      <w:r w:rsidR="005B3E1D">
        <w:t xml:space="preserve">re. It became clear that we needed to better understand the coupled behavior of bridge and vehicle as it traversed the bridge. A test was therefore designed to capture the motion of a vehicle and bridge synchronously. </w:t>
      </w:r>
    </w:p>
    <w:p w:rsidR="004A144D" w:rsidRDefault="004A144D" w:rsidP="000A53E2">
      <w:r>
        <w:t>Sensors were</w:t>
      </w:r>
      <w:r w:rsidRPr="00554068">
        <w:t xml:space="preserve"> </w:t>
      </w:r>
      <w:r>
        <w:t>installed</w:t>
      </w:r>
      <w:r w:rsidRPr="00554068">
        <w:t xml:space="preserve"> </w:t>
      </w:r>
      <w:r>
        <w:t xml:space="preserve">on the bridge </w:t>
      </w:r>
      <w:r w:rsidRPr="00554068">
        <w:t xml:space="preserve">on </w:t>
      </w:r>
      <w:r>
        <w:t>June 26</w:t>
      </w:r>
      <w:r w:rsidRPr="004A144D">
        <w:rPr>
          <w:vertAlign w:val="superscript"/>
        </w:rPr>
        <w:t>th</w:t>
      </w:r>
      <w:r>
        <w:t xml:space="preserve"> and 27</w:t>
      </w:r>
      <w:r w:rsidRPr="004A144D">
        <w:rPr>
          <w:vertAlign w:val="superscript"/>
        </w:rPr>
        <w:t>th</w:t>
      </w:r>
      <w:r>
        <w:t xml:space="preserve"> of 2017</w:t>
      </w:r>
      <w:r w:rsidRPr="00554068">
        <w:t xml:space="preserve">. </w:t>
      </w:r>
      <w:r>
        <w:t>Testing occurred on June 28</w:t>
      </w:r>
      <w:r w:rsidRPr="004A144D">
        <w:rPr>
          <w:vertAlign w:val="superscript"/>
        </w:rPr>
        <w:t>th</w:t>
      </w:r>
      <w:r>
        <w:t xml:space="preserve">. </w:t>
      </w:r>
      <w:r w:rsidRPr="00554068">
        <w:t xml:space="preserve">Sensors were removed on </w:t>
      </w:r>
      <w:r>
        <w:t>the 29</w:t>
      </w:r>
      <w:r w:rsidRPr="004A144D">
        <w:rPr>
          <w:vertAlign w:val="superscript"/>
        </w:rPr>
        <w:t>th</w:t>
      </w:r>
      <w:r w:rsidRPr="00554068">
        <w:t>.</w:t>
      </w:r>
      <w:r>
        <w:t xml:space="preserve"> </w:t>
      </w:r>
    </w:p>
    <w:p w:rsidR="006220FB" w:rsidRDefault="009001A6" w:rsidP="009001A6">
      <w:pPr>
        <w:pStyle w:val="Heading4"/>
      </w:pPr>
      <w:r>
        <w:t>Instrumentation Plan</w:t>
      </w:r>
    </w:p>
    <w:p w:rsidR="003D0CC7" w:rsidRPr="002935D4" w:rsidRDefault="005B3E1D" w:rsidP="00E87104">
      <w:pPr>
        <w:rPr>
          <w:b/>
        </w:rPr>
      </w:pPr>
      <w:r>
        <w:t xml:space="preserve">Accelerometers were distributed along the length of the bridge as well as placed on a test vehicle. This necessitated </w:t>
      </w:r>
      <w:r w:rsidR="00361C42">
        <w:t>distributed</w:t>
      </w:r>
      <w:r>
        <w:t xml:space="preserve"> data acquisition systems, one of which had to operate in a moving vehicle. </w:t>
      </w:r>
      <w:r w:rsidR="00361C42">
        <w:t xml:space="preserve">GPS </w:t>
      </w:r>
      <w:r w:rsidR="006B797F">
        <w:t xml:space="preserve">acquired time was used to provide synchronization. </w:t>
      </w:r>
    </w:p>
    <w:p w:rsidR="009001A6" w:rsidRDefault="00E831F3" w:rsidP="006B797F">
      <w:r>
        <w:t xml:space="preserve">Three National Instruments </w:t>
      </w:r>
      <w:proofErr w:type="spellStart"/>
      <w:r>
        <w:t>CompactRIO</w:t>
      </w:r>
      <w:proofErr w:type="spellEnd"/>
      <w:r>
        <w:t xml:space="preserve"> (</w:t>
      </w:r>
      <w:proofErr w:type="spellStart"/>
      <w:r>
        <w:t>cRIO</w:t>
      </w:r>
      <w:proofErr w:type="spellEnd"/>
      <w:r>
        <w:t xml:space="preserve">) controllers outfitted with NI9234 modules for acquisition of the dynamic data were </w:t>
      </w:r>
      <w:r w:rsidR="002935D4">
        <w:t>used. One was placed on the test truck</w:t>
      </w:r>
      <w:r w:rsidR="00E87104">
        <w:t>; another was placed</w:t>
      </w:r>
      <w:r w:rsidR="002935D4">
        <w:t xml:space="preserve"> beneath span 3 and </w:t>
      </w:r>
      <w:r w:rsidR="00E87104">
        <w:t>another</w:t>
      </w:r>
      <w:r w:rsidR="002935D4">
        <w:t xml:space="preserve"> beneath span 7.</w:t>
      </w:r>
      <w:r>
        <w:t xml:space="preserve"> </w:t>
      </w:r>
      <w:r w:rsidR="00D272A4">
        <w:t xml:space="preserve">A total of </w:t>
      </w:r>
      <w:r w:rsidR="00A16EAD">
        <w:t>36</w:t>
      </w:r>
      <w:r w:rsidR="00D272A4">
        <w:t xml:space="preserve"> accelerometers </w:t>
      </w:r>
      <w:r w:rsidR="009001A6">
        <w:t xml:space="preserve">(PCB Model 393A03) </w:t>
      </w:r>
      <w:r w:rsidR="00D272A4">
        <w:t xml:space="preserve">were installed on the bridge, distributed on spans 2, 3, 4, 7, and 8. </w:t>
      </w:r>
      <w:r w:rsidR="009001A6">
        <w:t xml:space="preserve">They were </w:t>
      </w:r>
      <w:r w:rsidR="009001A6">
        <w:lastRenderedPageBreak/>
        <w:t xml:space="preserve">positioned, as shown in the following figures, in regions that experience the greatest deformation for the first several modes of vibration. </w:t>
      </w:r>
    </w:p>
    <w:p w:rsidR="003D0CC7" w:rsidRDefault="003D0CC7" w:rsidP="003D0CC7">
      <w:r>
        <w:t>Another 4 accelerometers were attached to the corners of a dump truck bed so the “roll”, “pitch” and “bounce” of the main mass of the vehicle could be captured. Video cameras were placed at the beginning and end of the bridge, as well as at an elevated position near span 2.</w:t>
      </w:r>
    </w:p>
    <w:p w:rsidR="009001A6" w:rsidRDefault="003D0CC7" w:rsidP="006B797F">
      <w:r w:rsidRPr="00F35613">
        <w:rPr>
          <w:noProof/>
        </w:rPr>
        <mc:AlternateContent>
          <mc:Choice Requires="wpg">
            <w:drawing>
              <wp:inline distT="0" distB="0" distL="0" distR="0" wp14:anchorId="49C4A6AA" wp14:editId="183A917D">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61">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705DC7C5"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62"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r w:rsidR="009001A6" w:rsidRPr="009001A6">
        <w:rPr>
          <w:noProof/>
        </w:rPr>
        <w:drawing>
          <wp:inline distT="0" distB="0" distL="0" distR="0" wp14:anchorId="05EFE0E8" wp14:editId="5E93E372">
            <wp:extent cx="3200400" cy="1872615"/>
            <wp:effectExtent l="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pic:nvPicPr>
                  <pic:blipFill>
                    <a:blip r:embed="rId63"/>
                    <a:stretch>
                      <a:fillRect/>
                    </a:stretch>
                  </pic:blipFill>
                  <pic:spPr>
                    <a:xfrm>
                      <a:off x="0" y="0"/>
                      <a:ext cx="3200400" cy="1872615"/>
                    </a:xfrm>
                    <a:prstGeom prst="rect">
                      <a:avLst/>
                    </a:prstGeom>
                  </pic:spPr>
                </pic:pic>
              </a:graphicData>
            </a:graphic>
          </wp:inline>
        </w:drawing>
      </w:r>
      <w:r w:rsidR="009001A6">
        <w:t xml:space="preserve"> </w:t>
      </w:r>
    </w:p>
    <w:p w:rsidR="0032001F" w:rsidRDefault="00E4042C" w:rsidP="0032001F">
      <w:pPr>
        <w:jc w:val="center"/>
      </w:pPr>
      <w:r>
        <w:rPr>
          <w:noProof/>
        </w:rPr>
        <w:lastRenderedPageBreak/>
        <w:drawing>
          <wp:inline distT="0" distB="0" distL="0" distR="0">
            <wp:extent cx="5486400" cy="217106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B_instr2.JPG"/>
                    <pic:cNvPicPr/>
                  </pic:nvPicPr>
                  <pic:blipFill>
                    <a:blip r:embed="rId64">
                      <a:extLst>
                        <a:ext uri="{28A0092B-C50C-407E-A947-70E740481C1C}">
                          <a14:useLocalDpi xmlns:a14="http://schemas.microsoft.com/office/drawing/2010/main" val="0"/>
                        </a:ext>
                      </a:extLst>
                    </a:blip>
                    <a:stretch>
                      <a:fillRect/>
                    </a:stretch>
                  </pic:blipFill>
                  <pic:spPr>
                    <a:xfrm>
                      <a:off x="0" y="0"/>
                      <a:ext cx="5486400" cy="2171065"/>
                    </a:xfrm>
                    <a:prstGeom prst="rect">
                      <a:avLst/>
                    </a:prstGeom>
                  </pic:spPr>
                </pic:pic>
              </a:graphicData>
            </a:graphic>
          </wp:inline>
        </w:drawing>
      </w:r>
      <w:r>
        <w:rPr>
          <w:noProof/>
        </w:rPr>
        <w:drawing>
          <wp:inline distT="0" distB="0" distL="0" distR="0">
            <wp:extent cx="5223933" cy="2147012"/>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VB_instr3.JPG"/>
                    <pic:cNvPicPr/>
                  </pic:nvPicPr>
                  <pic:blipFill>
                    <a:blip r:embed="rId65">
                      <a:extLst>
                        <a:ext uri="{28A0092B-C50C-407E-A947-70E740481C1C}">
                          <a14:useLocalDpi xmlns:a14="http://schemas.microsoft.com/office/drawing/2010/main" val="0"/>
                        </a:ext>
                      </a:extLst>
                    </a:blip>
                    <a:stretch>
                      <a:fillRect/>
                    </a:stretch>
                  </pic:blipFill>
                  <pic:spPr>
                    <a:xfrm>
                      <a:off x="0" y="0"/>
                      <a:ext cx="5254403" cy="2159535"/>
                    </a:xfrm>
                    <a:prstGeom prst="rect">
                      <a:avLst/>
                    </a:prstGeom>
                  </pic:spPr>
                </pic:pic>
              </a:graphicData>
            </a:graphic>
          </wp:inline>
        </w:drawing>
      </w:r>
    </w:p>
    <w:p w:rsidR="009001A6" w:rsidRDefault="009001A6" w:rsidP="009001A6">
      <w:pPr>
        <w:pStyle w:val="Heading4"/>
      </w:pPr>
      <w:r>
        <w:t>Test Activities</w:t>
      </w:r>
    </w:p>
    <w:p w:rsidR="00E5686A" w:rsidRDefault="00D272A4" w:rsidP="006B797F">
      <w:r>
        <w:t xml:space="preserve">The dump truck was generously loaded to a total weight </w:t>
      </w:r>
      <w:r w:rsidR="005604F5" w:rsidRPr="005604F5">
        <w:t>47940</w:t>
      </w:r>
      <w:r w:rsidR="005604F5">
        <w:t xml:space="preserve"> lbs. (</w:t>
      </w:r>
      <w:r w:rsidR="005604F5" w:rsidRPr="005604F5">
        <w:t>21745</w:t>
      </w:r>
      <w:r w:rsidR="005604F5">
        <w:t xml:space="preserve"> kg)</w:t>
      </w:r>
      <w:r w:rsidR="00A52771">
        <w:t xml:space="preserve"> </w:t>
      </w:r>
      <w:r w:rsidR="003D0CC7">
        <w:t>at the DOT truckyard</w:t>
      </w:r>
      <w:r>
        <w:t>.</w:t>
      </w:r>
      <w:r w:rsidR="007023B6">
        <w:t xml:space="preserve"> Truck weight was measured by measuring individual wheel weights with </w:t>
      </w:r>
      <w:r w:rsidR="003D0CC7">
        <w:t>a wheel/axle scale</w:t>
      </w:r>
      <w:r w:rsidR="007023B6">
        <w:t xml:space="preserve"> (</w:t>
      </w:r>
      <w:proofErr w:type="spellStart"/>
      <w:r w:rsidR="007023B6">
        <w:t>Intercomp</w:t>
      </w:r>
      <w:proofErr w:type="spellEnd"/>
      <w:r w:rsidR="007023B6">
        <w:t xml:space="preserve"> LP600)</w:t>
      </w:r>
      <w:r w:rsidR="003D0CC7">
        <w:t xml:space="preserve">. While it was intended that gauges be placed at the four corners of the truck body, this </w:t>
      </w:r>
      <w:proofErr w:type="gramStart"/>
      <w:r w:rsidR="003D0CC7">
        <w:t>particular truck</w:t>
      </w:r>
      <w:proofErr w:type="gramEnd"/>
      <w:r w:rsidR="003D0CC7">
        <w:t xml:space="preserve"> body was aluminum and therefore the mounting magnets were ineffectual. The rear two magnets were able to be placed where intended thanks to steel hardware. The front two sensors were attached to the vehicle chassis </w:t>
      </w:r>
      <w:r w:rsidR="00336127">
        <w:t>in-line with</w:t>
      </w:r>
      <w:r w:rsidR="003D0CC7">
        <w:t xml:space="preserve"> the front edge of the bucket. </w:t>
      </w:r>
      <w:r w:rsidR="00E5686A">
        <w:t xml:space="preserve">Cables were clamped to the vehicle body and the DAQ was placed under the passenger’s feet who operated the DAQ and recorded meta data. </w:t>
      </w:r>
    </w:p>
    <w:p w:rsidR="003D0CC7" w:rsidRDefault="00E5686A" w:rsidP="006B797F">
      <w:r w:rsidRPr="00A16EAD">
        <w:rPr>
          <w:noProof/>
        </w:rPr>
        <w:lastRenderedPageBreak/>
        <w:drawing>
          <wp:inline distT="0" distB="0" distL="0" distR="0" wp14:anchorId="15BCF3E1" wp14:editId="0CE4C5EC">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66" cstate="print">
                      <a:extLst>
                        <a:ext uri="{BEBA8EAE-BF5A-486C-A8C5-ECC9F3942E4B}">
                          <a14:imgProps xmlns:a14="http://schemas.microsoft.com/office/drawing/2010/main">
                            <a14:imgLayer r:embed="rId67">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rsidR="006B797F" w:rsidRDefault="00D272A4" w:rsidP="006B797F">
      <w:r>
        <w:t xml:space="preserve">The test truck traversed the bridge 14 times. Vehicle speed and lane position were varied between runs but kept consistent throughout a single pass. Traffic conditions varied from free-flowing to heavily congested. </w:t>
      </w:r>
      <w:r w:rsidR="003D0CC7">
        <w:t xml:space="preserve">All 3 DAQs recorded data at 1652 Hz. </w:t>
      </w:r>
      <w:r w:rsidR="00E831F3">
        <w:t>Crossing events were marked in the data files by a passenger in the test truck by tapping a</w:t>
      </w:r>
      <w:r w:rsidR="002935D4">
        <w:t xml:space="preserve"> designated accelerometer just before entering the bridge and just after exiting it. </w:t>
      </w:r>
      <w:r w:rsidR="00E5686A">
        <w:t>The following table summarizes the meta data for each run.</w:t>
      </w:r>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E5686A" w:rsidTr="00B340CF">
        <w:trPr>
          <w:jc w:val="center"/>
        </w:trPr>
        <w:tc>
          <w:tcPr>
            <w:tcW w:w="648" w:type="dxa"/>
            <w:vAlign w:val="center"/>
          </w:tcPr>
          <w:p w:rsidR="00E5686A" w:rsidRDefault="00E5686A" w:rsidP="00B340CF">
            <w:pPr>
              <w:pStyle w:val="squish"/>
              <w:jc w:val="center"/>
            </w:pPr>
            <w:r>
              <w:t>Run #</w:t>
            </w:r>
          </w:p>
        </w:tc>
        <w:tc>
          <w:tcPr>
            <w:tcW w:w="561" w:type="dxa"/>
            <w:vAlign w:val="center"/>
          </w:tcPr>
          <w:p w:rsidR="00E5686A" w:rsidRDefault="00E5686A" w:rsidP="00B340CF">
            <w:pPr>
              <w:pStyle w:val="squish"/>
              <w:jc w:val="center"/>
            </w:pPr>
            <w:r>
              <w:t>Lane</w:t>
            </w:r>
          </w:p>
        </w:tc>
        <w:tc>
          <w:tcPr>
            <w:tcW w:w="1223" w:type="dxa"/>
            <w:vAlign w:val="center"/>
          </w:tcPr>
          <w:p w:rsidR="00E5686A" w:rsidRDefault="00E5686A" w:rsidP="00B340CF">
            <w:pPr>
              <w:pStyle w:val="squish"/>
              <w:jc w:val="center"/>
            </w:pPr>
            <w:r>
              <w:t>Direction of Travel</w:t>
            </w:r>
          </w:p>
        </w:tc>
        <w:tc>
          <w:tcPr>
            <w:tcW w:w="1440" w:type="dxa"/>
            <w:vAlign w:val="center"/>
          </w:tcPr>
          <w:p w:rsidR="00E5686A" w:rsidRDefault="00E5686A" w:rsidP="00B340CF">
            <w:pPr>
              <w:pStyle w:val="squish"/>
              <w:jc w:val="center"/>
            </w:pPr>
            <w:r>
              <w:t>Average Speed</w:t>
            </w:r>
            <w:r w:rsidR="00B340CF">
              <w:t xml:space="preserve"> (mph)</w:t>
            </w:r>
          </w:p>
        </w:tc>
        <w:tc>
          <w:tcPr>
            <w:tcW w:w="2774" w:type="dxa"/>
            <w:vAlign w:val="center"/>
          </w:tcPr>
          <w:p w:rsidR="00E5686A" w:rsidRDefault="00E5686A" w:rsidP="00B340CF">
            <w:pPr>
              <w:pStyle w:val="squish"/>
              <w:jc w:val="center"/>
            </w:pPr>
            <w:r>
              <w:t>Traffic Conditions</w:t>
            </w:r>
          </w:p>
        </w:tc>
      </w:tr>
      <w:tr w:rsidR="00E5686A" w:rsidTr="00B340CF">
        <w:trPr>
          <w:jc w:val="center"/>
        </w:trPr>
        <w:tc>
          <w:tcPr>
            <w:tcW w:w="648" w:type="dxa"/>
          </w:tcPr>
          <w:p w:rsidR="00E5686A" w:rsidRDefault="00B340CF" w:rsidP="00B340CF">
            <w:pPr>
              <w:pStyle w:val="squish"/>
              <w:jc w:val="center"/>
            </w:pPr>
            <w:r>
              <w:t>1</w:t>
            </w:r>
          </w:p>
        </w:tc>
        <w:tc>
          <w:tcPr>
            <w:tcW w:w="561" w:type="dxa"/>
          </w:tcPr>
          <w:p w:rsidR="00E5686A" w:rsidRDefault="00B340CF" w:rsidP="00B340CF">
            <w:pPr>
              <w:pStyle w:val="squish"/>
              <w:jc w:val="center"/>
            </w:pPr>
            <w:r>
              <w:t>L</w:t>
            </w:r>
          </w:p>
        </w:tc>
        <w:tc>
          <w:tcPr>
            <w:tcW w:w="1223" w:type="dxa"/>
          </w:tcPr>
          <w:p w:rsidR="00E5686A" w:rsidRDefault="00B340CF" w:rsidP="00B340CF">
            <w:pPr>
              <w:pStyle w:val="squish"/>
              <w:jc w:val="center"/>
            </w:pPr>
            <w:r>
              <w:t>WB</w:t>
            </w:r>
          </w:p>
        </w:tc>
        <w:tc>
          <w:tcPr>
            <w:tcW w:w="1440" w:type="dxa"/>
          </w:tcPr>
          <w:p w:rsidR="00E5686A" w:rsidRDefault="00B340CF" w:rsidP="00B340CF">
            <w:pPr>
              <w:pStyle w:val="squish"/>
              <w:jc w:val="center"/>
            </w:pPr>
            <w:r>
              <w:t>60 – 30</w:t>
            </w:r>
          </w:p>
        </w:tc>
        <w:tc>
          <w:tcPr>
            <w:tcW w:w="2774" w:type="dxa"/>
          </w:tcPr>
          <w:p w:rsidR="00E5686A" w:rsidRDefault="00B340CF" w:rsidP="00B340CF">
            <w:pPr>
              <w:pStyle w:val="squish"/>
            </w:pPr>
            <w:r>
              <w:t>Stopped near end of bridge</w:t>
            </w:r>
          </w:p>
        </w:tc>
      </w:tr>
      <w:tr w:rsidR="00E5686A" w:rsidTr="00B340CF">
        <w:trPr>
          <w:jc w:val="center"/>
        </w:trPr>
        <w:tc>
          <w:tcPr>
            <w:tcW w:w="648" w:type="dxa"/>
          </w:tcPr>
          <w:p w:rsidR="00E5686A" w:rsidRDefault="00B340CF" w:rsidP="00B340CF">
            <w:pPr>
              <w:pStyle w:val="squish"/>
              <w:jc w:val="center"/>
            </w:pPr>
            <w:r>
              <w:t>2</w:t>
            </w:r>
          </w:p>
        </w:tc>
        <w:tc>
          <w:tcPr>
            <w:tcW w:w="561" w:type="dxa"/>
          </w:tcPr>
          <w:p w:rsidR="00E5686A" w:rsidRDefault="00B340CF" w:rsidP="00B340CF">
            <w:pPr>
              <w:pStyle w:val="squish"/>
              <w:jc w:val="center"/>
            </w:pPr>
            <w:r>
              <w:t>R</w:t>
            </w:r>
          </w:p>
        </w:tc>
        <w:tc>
          <w:tcPr>
            <w:tcW w:w="1223" w:type="dxa"/>
          </w:tcPr>
          <w:p w:rsidR="00E5686A" w:rsidRDefault="00B340CF" w:rsidP="00B340CF">
            <w:pPr>
              <w:pStyle w:val="squish"/>
              <w:jc w:val="center"/>
            </w:pPr>
            <w:r>
              <w:t>EB</w:t>
            </w:r>
          </w:p>
        </w:tc>
        <w:tc>
          <w:tcPr>
            <w:tcW w:w="1440" w:type="dxa"/>
          </w:tcPr>
          <w:p w:rsidR="00E5686A" w:rsidRDefault="00B340CF" w:rsidP="00B340CF">
            <w:pPr>
              <w:pStyle w:val="squish"/>
              <w:jc w:val="center"/>
            </w:pPr>
            <w:r>
              <w:t>35</w:t>
            </w:r>
          </w:p>
        </w:tc>
        <w:tc>
          <w:tcPr>
            <w:tcW w:w="2774" w:type="dxa"/>
          </w:tcPr>
          <w:p w:rsidR="00E5686A" w:rsidRDefault="00B340CF" w:rsidP="00B340CF">
            <w:pPr>
              <w:pStyle w:val="squish"/>
            </w:pPr>
            <w:r>
              <w:t>Light</w:t>
            </w:r>
          </w:p>
        </w:tc>
      </w:tr>
      <w:tr w:rsidR="00E5686A" w:rsidTr="00B340CF">
        <w:trPr>
          <w:jc w:val="center"/>
        </w:trPr>
        <w:tc>
          <w:tcPr>
            <w:tcW w:w="648" w:type="dxa"/>
          </w:tcPr>
          <w:p w:rsidR="00E5686A" w:rsidRDefault="00B340CF" w:rsidP="00B340CF">
            <w:pPr>
              <w:pStyle w:val="squish"/>
              <w:jc w:val="center"/>
            </w:pPr>
            <w:r>
              <w:t>3</w:t>
            </w:r>
          </w:p>
        </w:tc>
        <w:tc>
          <w:tcPr>
            <w:tcW w:w="561" w:type="dxa"/>
          </w:tcPr>
          <w:p w:rsidR="00E5686A" w:rsidRDefault="00B340CF" w:rsidP="00B340CF">
            <w:pPr>
              <w:pStyle w:val="squish"/>
              <w:jc w:val="center"/>
            </w:pPr>
            <w:r>
              <w:t>R</w:t>
            </w:r>
          </w:p>
        </w:tc>
        <w:tc>
          <w:tcPr>
            <w:tcW w:w="1223" w:type="dxa"/>
          </w:tcPr>
          <w:p w:rsidR="00E5686A" w:rsidRDefault="00B340CF" w:rsidP="00B340CF">
            <w:pPr>
              <w:pStyle w:val="squish"/>
              <w:jc w:val="center"/>
            </w:pPr>
            <w:r>
              <w:t>WB</w:t>
            </w:r>
          </w:p>
        </w:tc>
        <w:tc>
          <w:tcPr>
            <w:tcW w:w="1440" w:type="dxa"/>
          </w:tcPr>
          <w:p w:rsidR="00E5686A" w:rsidRDefault="00B340CF" w:rsidP="00B340CF">
            <w:pPr>
              <w:pStyle w:val="squish"/>
              <w:jc w:val="center"/>
            </w:pPr>
            <w:r>
              <w:t>42</w:t>
            </w:r>
          </w:p>
        </w:tc>
        <w:tc>
          <w:tcPr>
            <w:tcW w:w="2774" w:type="dxa"/>
          </w:tcPr>
          <w:p w:rsidR="00E5686A" w:rsidRDefault="00B340CF" w:rsidP="00B340CF">
            <w:pPr>
              <w:pStyle w:val="squish"/>
            </w:pPr>
            <w:r>
              <w:t>Moderate</w:t>
            </w:r>
          </w:p>
        </w:tc>
      </w:tr>
      <w:tr w:rsidR="00B340CF" w:rsidTr="00B340CF">
        <w:trPr>
          <w:jc w:val="center"/>
        </w:trPr>
        <w:tc>
          <w:tcPr>
            <w:tcW w:w="648" w:type="dxa"/>
          </w:tcPr>
          <w:p w:rsidR="00B340CF" w:rsidRDefault="00B340CF" w:rsidP="00B340CF">
            <w:pPr>
              <w:pStyle w:val="squish"/>
              <w:jc w:val="center"/>
            </w:pPr>
            <w:r>
              <w:t>4</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25</w:t>
            </w:r>
          </w:p>
        </w:tc>
        <w:tc>
          <w:tcPr>
            <w:tcW w:w="2774" w:type="dxa"/>
          </w:tcPr>
          <w:p w:rsidR="00B340CF" w:rsidRDefault="00B340CF" w:rsidP="00B340CF">
            <w:pPr>
              <w:pStyle w:val="squish"/>
            </w:pPr>
            <w:r>
              <w:t>Moderate</w:t>
            </w:r>
          </w:p>
        </w:tc>
      </w:tr>
      <w:tr w:rsidR="00B340CF" w:rsidTr="00B340CF">
        <w:trPr>
          <w:jc w:val="center"/>
        </w:trPr>
        <w:tc>
          <w:tcPr>
            <w:tcW w:w="648" w:type="dxa"/>
          </w:tcPr>
          <w:p w:rsidR="00B340CF" w:rsidRDefault="00B340CF" w:rsidP="00B340CF">
            <w:pPr>
              <w:pStyle w:val="squish"/>
              <w:jc w:val="center"/>
            </w:pPr>
            <w:r>
              <w:t>5</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40 – 0</w:t>
            </w:r>
          </w:p>
        </w:tc>
        <w:tc>
          <w:tcPr>
            <w:tcW w:w="2774" w:type="dxa"/>
          </w:tcPr>
          <w:p w:rsidR="00B340CF" w:rsidRDefault="00B340CF" w:rsidP="00B340CF">
            <w:pPr>
              <w:pStyle w:val="squish"/>
            </w:pPr>
            <w:r>
              <w:t>Heavy with stop at end</w:t>
            </w:r>
          </w:p>
        </w:tc>
      </w:tr>
      <w:tr w:rsidR="00B340CF" w:rsidTr="00B340CF">
        <w:trPr>
          <w:jc w:val="center"/>
        </w:trPr>
        <w:tc>
          <w:tcPr>
            <w:tcW w:w="648" w:type="dxa"/>
          </w:tcPr>
          <w:p w:rsidR="00B340CF" w:rsidRDefault="00B340CF" w:rsidP="00B340CF">
            <w:pPr>
              <w:pStyle w:val="squish"/>
              <w:jc w:val="center"/>
            </w:pPr>
            <w:r>
              <w:t>6</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7</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15</w:t>
            </w:r>
          </w:p>
        </w:tc>
        <w:tc>
          <w:tcPr>
            <w:tcW w:w="2774" w:type="dxa"/>
          </w:tcPr>
          <w:p w:rsidR="00B340CF" w:rsidRDefault="00B340CF" w:rsidP="00B340CF">
            <w:pPr>
              <w:pStyle w:val="squish"/>
            </w:pPr>
            <w:r>
              <w:t>Heavy</w:t>
            </w:r>
          </w:p>
        </w:tc>
      </w:tr>
      <w:tr w:rsidR="00B340CF" w:rsidTr="00B340CF">
        <w:trPr>
          <w:jc w:val="center"/>
        </w:trPr>
        <w:tc>
          <w:tcPr>
            <w:tcW w:w="648" w:type="dxa"/>
          </w:tcPr>
          <w:p w:rsidR="00B340CF" w:rsidRDefault="00B340CF" w:rsidP="00B340CF">
            <w:pPr>
              <w:pStyle w:val="squish"/>
              <w:jc w:val="center"/>
            </w:pPr>
            <w:r>
              <w:t>8</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7</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9</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58</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0</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2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1</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10</w:t>
            </w:r>
          </w:p>
        </w:tc>
        <w:tc>
          <w:tcPr>
            <w:tcW w:w="2774" w:type="dxa"/>
          </w:tcPr>
          <w:p w:rsidR="00B340CF" w:rsidRDefault="00B340CF" w:rsidP="00B340CF">
            <w:pPr>
              <w:pStyle w:val="squish"/>
            </w:pPr>
            <w:r>
              <w:t>Moderate to light</w:t>
            </w:r>
          </w:p>
        </w:tc>
      </w:tr>
      <w:tr w:rsidR="00B340CF" w:rsidTr="00B340CF">
        <w:trPr>
          <w:jc w:val="center"/>
        </w:trPr>
        <w:tc>
          <w:tcPr>
            <w:tcW w:w="648" w:type="dxa"/>
          </w:tcPr>
          <w:p w:rsidR="00B340CF" w:rsidRDefault="00B340CF" w:rsidP="00B340CF">
            <w:pPr>
              <w:pStyle w:val="squish"/>
              <w:jc w:val="center"/>
            </w:pPr>
            <w:r>
              <w:t>12</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3</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35</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4</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bl>
    <w:p w:rsidR="00DB1770" w:rsidRDefault="00DB1770" w:rsidP="006B797F"/>
    <w:p w:rsidR="004A144D" w:rsidRDefault="00E5686A" w:rsidP="006B797F">
      <w:r>
        <w:lastRenderedPageBreak/>
        <w:t xml:space="preserve">Accelerometers were removed from the test truck </w:t>
      </w:r>
      <w:proofErr w:type="gramStart"/>
      <w:r>
        <w:t>at the conclusion of</w:t>
      </w:r>
      <w:proofErr w:type="gramEnd"/>
      <w:r>
        <w:t xml:space="preserve"> testing. </w:t>
      </w:r>
      <w:r w:rsidR="002935D4">
        <w:t>All sensors were removed from the structure the day after testing.</w:t>
      </w:r>
    </w:p>
    <w:p w:rsidR="00155E45" w:rsidRDefault="00155E45" w:rsidP="00155E45">
      <w:pPr>
        <w:pStyle w:val="Heading4"/>
      </w:pPr>
      <w:r>
        <w:t>Results &amp; Interpretation</w:t>
      </w:r>
    </w:p>
    <w:p w:rsidR="00A16EAD" w:rsidRDefault="00A16EAD" w:rsidP="00D275D4">
      <w:r>
        <w:t xml:space="preserve">Acceleration records for the bridge show that it was excited by the test truck. </w:t>
      </w:r>
      <w:r w:rsidR="007B4CB4">
        <w:t xml:space="preserve">As can be seen in the following plot, the structure experiences large vibrations shortly after the test truck enters the span. Data for some channels have been clipped for plot clarity. </w:t>
      </w:r>
    </w:p>
    <w:p w:rsidR="00A16EAD" w:rsidRDefault="00A16EAD" w:rsidP="00D275D4">
      <w:r w:rsidRPr="00A16EAD">
        <w:rPr>
          <w:noProof/>
        </w:rPr>
        <w:drawing>
          <wp:inline distT="0" distB="0" distL="0" distR="0" wp14:anchorId="331ED29D" wp14:editId="4082A4BB">
            <wp:extent cx="5486400" cy="1473005"/>
            <wp:effectExtent l="0" t="0" r="0" b="0"/>
            <wp:docPr id="1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68">
                      <a:extLst>
                        <a:ext uri="{28A0092B-C50C-407E-A947-70E740481C1C}">
                          <a14:useLocalDpi xmlns:a14="http://schemas.microsoft.com/office/drawing/2010/main" val="0"/>
                        </a:ext>
                      </a:extLst>
                    </a:blip>
                    <a:srcRect l="6311" t="51333" r="6634"/>
                    <a:stretch/>
                  </pic:blipFill>
                  <pic:spPr>
                    <a:xfrm>
                      <a:off x="0" y="0"/>
                      <a:ext cx="5486400" cy="1473005"/>
                    </a:xfrm>
                    <a:prstGeom prst="rect">
                      <a:avLst/>
                    </a:prstGeom>
                  </pic:spPr>
                </pic:pic>
              </a:graphicData>
            </a:graphic>
          </wp:inline>
        </w:drawing>
      </w:r>
    </w:p>
    <w:p w:rsidR="00A16EAD" w:rsidRDefault="005604F5" w:rsidP="00D275D4">
      <w:r>
        <w:t>Examination of acceleration records for the test truck reveal that its motion is greatly increased when it is on the bridge deck versus when it is on normal roadway</w:t>
      </w:r>
      <w:r w:rsidR="003F4D97">
        <w:t xml:space="preserve"> and acceleration increases with increased vehicle speed</w:t>
      </w:r>
      <w:r>
        <w:t xml:space="preserve">. The plot below uses </w:t>
      </w:r>
      <w:r w:rsidR="00984F63">
        <w:t>the short-time Fourier transform (ST</w:t>
      </w:r>
      <w:r>
        <w:t xml:space="preserve">FT) </w:t>
      </w:r>
      <w:r w:rsidR="00984F63">
        <w:t>to show the frequency</w:t>
      </w:r>
      <w:r>
        <w:t xml:space="preserve"> content of the truck acceleration</w:t>
      </w:r>
      <w:r w:rsidR="00984F63">
        <w:t xml:space="preserve"> as it changes over time. It is evident from the plot that the truck begins to resonate shortly after entering the bridge at a frequency of 2-3Hz. </w:t>
      </w:r>
    </w:p>
    <w:p w:rsidR="00A16EAD" w:rsidRDefault="00A16EAD" w:rsidP="00A16EAD">
      <w:pPr>
        <w:jc w:val="center"/>
      </w:pPr>
      <w:r w:rsidRPr="00A16EAD">
        <w:rPr>
          <w:noProof/>
        </w:rPr>
        <w:lastRenderedPageBreak/>
        <w:drawing>
          <wp:inline distT="0" distB="0" distL="0" distR="0" wp14:anchorId="0A556242" wp14:editId="08A725D8">
            <wp:extent cx="4572000" cy="2496312"/>
            <wp:effectExtent l="0" t="0" r="0" b="0"/>
            <wp:docPr id="14" name="Picture 4" descr="F:\I76\I76\Analysis&amp;Results\Truck-Bridge\freq_content\Truck_Ru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76\I76\Analysis&amp;Results\Truck-Bridge\freq_content\Truck_Run6.png"/>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72000" cy="2496312"/>
                    </a:xfrm>
                    <a:prstGeom prst="rect">
                      <a:avLst/>
                    </a:prstGeom>
                    <a:noFill/>
                    <a:ln>
                      <a:noFill/>
                    </a:ln>
                  </pic:spPr>
                </pic:pic>
              </a:graphicData>
            </a:graphic>
          </wp:inline>
        </w:drawing>
      </w:r>
    </w:p>
    <w:p w:rsidR="00D275D4" w:rsidRDefault="00984F63" w:rsidP="007B4CB4">
      <w:r>
        <w:t>Spectral analysis of truck acceleration data on normal roadway shows the truck has a natural frequency of approximately 2.</w:t>
      </w:r>
      <w:r w:rsidR="003F4D97">
        <w:t>7</w:t>
      </w:r>
      <w:r>
        <w:t xml:space="preserve">Hz. High damping in the vehicle serves to broaden the natural frequency peak, preventing precise modal parameter identification but also providing a range of forcing frequency content </w:t>
      </w:r>
      <w:r w:rsidR="007B4CB4">
        <w:t>that could induce resonance in the truck.</w:t>
      </w:r>
    </w:p>
    <w:p w:rsidR="00CB0CF3" w:rsidRDefault="00CB0CF3" w:rsidP="00CB0CF3">
      <w:pPr>
        <w:jc w:val="center"/>
      </w:pPr>
      <w:r>
        <w:rPr>
          <w:noProof/>
        </w:rPr>
        <w:drawing>
          <wp:inline distT="0" distB="0" distL="0" distR="0">
            <wp:extent cx="475488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54880" cy="2369820"/>
                    </a:xfrm>
                    <a:prstGeom prst="rect">
                      <a:avLst/>
                    </a:prstGeom>
                    <a:noFill/>
                    <a:ln>
                      <a:noFill/>
                    </a:ln>
                  </pic:spPr>
                </pic:pic>
              </a:graphicData>
            </a:graphic>
          </wp:inline>
        </w:drawing>
      </w:r>
    </w:p>
    <w:p w:rsidR="00EC58A2" w:rsidRPr="00D275D4" w:rsidRDefault="00984F63" w:rsidP="00D275D4">
      <w:r>
        <w:t xml:space="preserve">These test results further confirm that the bridge vibrations are a result of vehicle-bridge interaction in which both the vehicle and bridge are </w:t>
      </w:r>
      <w:r w:rsidR="00EC58A2">
        <w:t xml:space="preserve">experiencing significant excitation. Simulation is required for further understanding of the mechanisms and influential parameters associated with this behavior. </w:t>
      </w:r>
    </w:p>
    <w:p w:rsidR="00D275D4" w:rsidRDefault="00D275D4" w:rsidP="00D275D4">
      <w:pPr>
        <w:pStyle w:val="Heading4"/>
      </w:pPr>
      <w:r>
        <w:lastRenderedPageBreak/>
        <w:t>FE Simulation</w:t>
      </w:r>
    </w:p>
    <w:p w:rsidR="004703CD" w:rsidRDefault="00EC58A2" w:rsidP="00EC58A2">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w:t>
      </w:r>
      <w:r w:rsidR="00A648C8">
        <w:t xml:space="preserve">The geometry and material properties were assigned to match those of the 3D FE model that had already been validated. The two-span model detailed below was replicated to produce a model of all 11 spans of the bridge. </w:t>
      </w:r>
    </w:p>
    <w:p w:rsidR="004703CD" w:rsidRDefault="004703CD" w:rsidP="004703CD">
      <w:pPr>
        <w:pStyle w:val="Heading5"/>
      </w:pPr>
      <w:r>
        <w:t>Plate Eccentric-Beam Modeling</w:t>
      </w:r>
    </w:p>
    <w:p w:rsidR="00E01D52" w:rsidRDefault="004703CD" w:rsidP="00EC58A2">
      <w:r>
        <w:t xml:space="preserve">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 did not need to be explicitly modeled as their nodes were coincident. </w:t>
      </w:r>
      <w:r w:rsidR="00E36645">
        <w:t>The cross-girders</w:t>
      </w:r>
      <w:r w:rsidR="006E5845">
        <w:t xml:space="preserve">, in contrast, </w:t>
      </w:r>
      <w:r w:rsidR="00E36645">
        <w:t xml:space="preserve">were </w:t>
      </w:r>
      <w:r w:rsidR="006E5845">
        <w:t>modeled at the elevation of their centroidal axis</w:t>
      </w:r>
      <w:r w:rsidR="00E01D52" w:rsidRPr="00E01D52">
        <w:t xml:space="preserve"> </w:t>
      </w:r>
      <w:r w:rsidR="00E01D52">
        <w:t>thereby allowing for correct placement of boundary conditions and making it easier for a given box-girder to support adjacent discontinuous spans</w:t>
      </w:r>
      <w:r w:rsidR="006E5845">
        <w:t>.</w:t>
      </w:r>
    </w:p>
    <w:p w:rsidR="00F50808" w:rsidRDefault="006E5845" w:rsidP="00EC58A2">
      <w:r>
        <w:lastRenderedPageBreak/>
        <w:t xml:space="preserve"> </w:t>
      </w:r>
      <w:r w:rsidR="00F50808">
        <w:rPr>
          <w:noProof/>
        </w:rPr>
        <w:drawing>
          <wp:inline distT="0" distB="0" distL="0" distR="0" wp14:anchorId="4B0CE49C" wp14:editId="1DC31DCD">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86400" cy="2491740"/>
                    </a:xfrm>
                    <a:prstGeom prst="rect">
                      <a:avLst/>
                    </a:prstGeom>
                  </pic:spPr>
                </pic:pic>
              </a:graphicData>
            </a:graphic>
          </wp:inline>
        </w:drawing>
      </w:r>
    </w:p>
    <w:p w:rsidR="00BF159E" w:rsidRDefault="00BF159E" w:rsidP="00EC58A2">
      <w:r>
        <w:t xml:space="preserve">Due to the 2D nature of the model type, the </w:t>
      </w:r>
      <w:r w:rsidR="00BE70E4">
        <w:t xml:space="preserve">chevron and x-framed diaphragms were </w:t>
      </w:r>
      <w:r>
        <w:t>represented with</w:t>
      </w:r>
      <w:r w:rsidR="00BE70E4">
        <w:t xml:space="preserve"> 2D beam elements</w:t>
      </w:r>
      <w:r w:rsidR="009459EF">
        <w:t xml:space="preserve"> coplanar with the</w:t>
      </w:r>
      <w:r w:rsidR="00BE70E4">
        <w:t xml:space="preserve"> deck</w:t>
      </w:r>
      <w:r>
        <w:t xml:space="preserve">. Care was taken to ensure the nodes of these diaphragm beam elements did not coincide with deck nodes except at girder intersections </w:t>
      </w:r>
      <w:proofErr w:type="gramStart"/>
      <w:r>
        <w:t>so as to</w:t>
      </w:r>
      <w:proofErr w:type="gramEnd"/>
      <w:r>
        <w:t xml:space="preserve"> prevent composite action between diaphragms and deck. </w:t>
      </w:r>
      <w:r w:rsidR="00A648C8">
        <w:t>The diaphragm beam elements were assigned a stiffness such that the structural natural frequencies matched those of the previously validated model and experimental data.</w:t>
      </w:r>
    </w:p>
    <w:p w:rsidR="00C271D1" w:rsidRDefault="00C271D1" w:rsidP="00EC58A2">
      <w:r>
        <w:rPr>
          <w:noProof/>
        </w:rPr>
        <w:drawing>
          <wp:inline distT="0" distB="0" distL="0" distR="0" wp14:anchorId="10C11195" wp14:editId="270F2D96">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86400" cy="2173605"/>
                    </a:xfrm>
                    <a:prstGeom prst="rect">
                      <a:avLst/>
                    </a:prstGeom>
                  </pic:spPr>
                </pic:pic>
              </a:graphicData>
            </a:graphic>
          </wp:inline>
        </w:drawing>
      </w:r>
    </w:p>
    <w:p w:rsidR="00E01D52" w:rsidRDefault="00E01D52" w:rsidP="00EC58A2">
      <w:r>
        <w:t xml:space="preserve">The elevation of those elements which act compositely with the deck is important for accuracy, and while they were modeled on a single plane, the eccentricity of the elements was specified </w:t>
      </w:r>
      <w:r>
        <w:lastRenderedPageBreak/>
        <w:t>to effectively offset the elements to the correct elevation while maintaining the simplicity of the model. The image above shows the effective elevation of components when rendered with specified eccentricities.</w:t>
      </w:r>
    </w:p>
    <w:p w:rsidR="00A648C8" w:rsidRDefault="00A648C8" w:rsidP="00A648C8">
      <w:pPr>
        <w:pStyle w:val="Heading5"/>
      </w:pPr>
      <w:r>
        <w:t>Bearings and Pedestals</w:t>
      </w:r>
    </w:p>
    <w:p w:rsidR="004A40D7" w:rsidRDefault="001E1C9D" w:rsidP="001E1C9D">
      <w:r>
        <w:t>Beam elements with very high stiffness</w:t>
      </w:r>
      <w:r w:rsidR="00E01D52">
        <w:t xml:space="preserve"> and zero density (weightless)</w:t>
      </w:r>
      <w:r>
        <w:t xml:space="preserve"> were used in place of rigid links to connect the cross-girder beam nodes to the stringer nodes since LUSAS does not include rigid links in their element library. These beam elements had all rotation released at the top end. </w:t>
      </w:r>
      <w:r w:rsidR="00892862">
        <w:t xml:space="preserve">The following table summarizes the additional translational releases </w:t>
      </w:r>
      <w:r w:rsidR="004A40D7">
        <w:t>assigned.</w:t>
      </w:r>
      <w:r w:rsidR="009459EF">
        <w:t xml:space="preserve"> Girders 4 &amp; 5 were also restrained transversely with what is commonly referred to as an alignment bearing. </w:t>
      </w:r>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9459EF" w:rsidTr="009459EF">
        <w:trPr>
          <w:trHeight w:val="216"/>
          <w:jc w:val="center"/>
        </w:trPr>
        <w:tc>
          <w:tcPr>
            <w:tcW w:w="2461" w:type="dxa"/>
            <w:vAlign w:val="bottom"/>
          </w:tcPr>
          <w:p w:rsidR="009459EF" w:rsidRDefault="009459EF" w:rsidP="009459EF">
            <w:pPr>
              <w:pStyle w:val="squish"/>
              <w:jc w:val="right"/>
            </w:pPr>
          </w:p>
        </w:tc>
        <w:tc>
          <w:tcPr>
            <w:tcW w:w="925" w:type="dxa"/>
            <w:vAlign w:val="bottom"/>
          </w:tcPr>
          <w:p w:rsidR="009459EF" w:rsidRDefault="009459EF" w:rsidP="009459EF">
            <w:pPr>
              <w:pStyle w:val="squish"/>
              <w:jc w:val="center"/>
            </w:pPr>
            <w:r>
              <w:t>TX</w:t>
            </w:r>
          </w:p>
        </w:tc>
        <w:tc>
          <w:tcPr>
            <w:tcW w:w="905" w:type="dxa"/>
            <w:vAlign w:val="bottom"/>
          </w:tcPr>
          <w:p w:rsidR="009459EF" w:rsidRDefault="009459EF" w:rsidP="009459EF">
            <w:pPr>
              <w:pStyle w:val="squish"/>
              <w:jc w:val="center"/>
            </w:pPr>
            <w:r>
              <w:t>TY</w:t>
            </w:r>
          </w:p>
        </w:tc>
        <w:tc>
          <w:tcPr>
            <w:tcW w:w="883" w:type="dxa"/>
            <w:tcBorders>
              <w:right w:val="nil"/>
            </w:tcBorders>
            <w:vAlign w:val="bottom"/>
          </w:tcPr>
          <w:p w:rsidR="009459EF" w:rsidRDefault="009459EF" w:rsidP="009459EF">
            <w:pPr>
              <w:pStyle w:val="squish"/>
              <w:jc w:val="center"/>
            </w:pPr>
            <w:r>
              <w:t>TZ</w:t>
            </w:r>
          </w:p>
        </w:tc>
        <w:tc>
          <w:tcPr>
            <w:tcW w:w="3437" w:type="dxa"/>
            <w:vMerge w:val="restart"/>
            <w:tcBorders>
              <w:top w:val="nil"/>
              <w:left w:val="nil"/>
              <w:bottom w:val="single" w:sz="4" w:space="0" w:color="auto"/>
              <w:right w:val="nil"/>
            </w:tcBorders>
            <w:vAlign w:val="bottom"/>
          </w:tcPr>
          <w:p w:rsidR="009459EF" w:rsidRDefault="009459EF" w:rsidP="009459EF">
            <w:pPr>
              <w:pStyle w:val="squish"/>
              <w:jc w:val="right"/>
              <w:rPr>
                <w:noProof/>
              </w:rPr>
            </w:pPr>
            <w:r>
              <w:rPr>
                <w:noProof/>
              </w:rPr>
              <w:drawing>
                <wp:inline distT="0" distB="0" distL="0" distR="0" wp14:anchorId="0A2BF8B3" wp14:editId="53F09164">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459EF" w:rsidTr="009459EF">
        <w:trPr>
          <w:trHeight w:val="216"/>
          <w:jc w:val="center"/>
        </w:trPr>
        <w:tc>
          <w:tcPr>
            <w:tcW w:w="2461" w:type="dxa"/>
            <w:vAlign w:val="bottom"/>
          </w:tcPr>
          <w:p w:rsidR="009459EF" w:rsidRDefault="009459EF" w:rsidP="009459EF">
            <w:pPr>
              <w:pStyle w:val="squish"/>
            </w:pPr>
            <w:r>
              <w:t>Fixed (Pedestals)</w:t>
            </w:r>
          </w:p>
        </w:tc>
        <w:tc>
          <w:tcPr>
            <w:tcW w:w="925" w:type="dxa"/>
            <w:vAlign w:val="bottom"/>
          </w:tcPr>
          <w:p w:rsidR="009459EF" w:rsidRDefault="009459EF" w:rsidP="009459EF">
            <w:pPr>
              <w:pStyle w:val="squish"/>
              <w:jc w:val="center"/>
            </w:pPr>
            <w:r>
              <w:t>F</w:t>
            </w:r>
          </w:p>
        </w:tc>
        <w:tc>
          <w:tcPr>
            <w:tcW w:w="905" w:type="dxa"/>
            <w:vAlign w:val="bottom"/>
          </w:tcPr>
          <w:p w:rsidR="009459EF" w:rsidRDefault="009459EF" w:rsidP="009459EF">
            <w:pPr>
              <w:pStyle w:val="squish"/>
              <w:jc w:val="center"/>
            </w:pPr>
            <w:r>
              <w:t>F</w:t>
            </w:r>
          </w:p>
        </w:tc>
        <w:tc>
          <w:tcPr>
            <w:tcW w:w="883" w:type="dxa"/>
            <w:tcBorders>
              <w:right w:val="nil"/>
            </w:tcBorders>
            <w:vAlign w:val="bottom"/>
          </w:tcPr>
          <w:p w:rsidR="009459EF" w:rsidRDefault="009459EF" w:rsidP="009459EF">
            <w:pPr>
              <w:pStyle w:val="squish"/>
              <w:jc w:val="center"/>
            </w:pPr>
            <w:r>
              <w:t>F</w:t>
            </w:r>
          </w:p>
        </w:tc>
        <w:tc>
          <w:tcPr>
            <w:tcW w:w="3437" w:type="dxa"/>
            <w:vMerge/>
            <w:tcBorders>
              <w:top w:val="single" w:sz="4" w:space="0" w:color="auto"/>
              <w:left w:val="nil"/>
              <w:bottom w:val="single" w:sz="4" w:space="0" w:color="auto"/>
              <w:right w:val="nil"/>
            </w:tcBorders>
            <w:vAlign w:val="bottom"/>
          </w:tcPr>
          <w:p w:rsidR="009459EF" w:rsidRDefault="009459EF" w:rsidP="009459EF">
            <w:pPr>
              <w:pStyle w:val="squish"/>
              <w:jc w:val="right"/>
            </w:pPr>
          </w:p>
        </w:tc>
      </w:tr>
      <w:tr w:rsidR="009459EF" w:rsidTr="009459EF">
        <w:trPr>
          <w:trHeight w:val="216"/>
          <w:jc w:val="center"/>
        </w:trPr>
        <w:tc>
          <w:tcPr>
            <w:tcW w:w="2461" w:type="dxa"/>
            <w:vAlign w:val="bottom"/>
          </w:tcPr>
          <w:p w:rsidR="009459EF" w:rsidRDefault="009459EF" w:rsidP="009459EF">
            <w:pPr>
              <w:pStyle w:val="squish"/>
            </w:pPr>
            <w:r>
              <w:t>Expansion (Elastomeric)</w:t>
            </w:r>
          </w:p>
        </w:tc>
        <w:tc>
          <w:tcPr>
            <w:tcW w:w="925" w:type="dxa"/>
            <w:vAlign w:val="bottom"/>
          </w:tcPr>
          <w:p w:rsidR="009459EF" w:rsidRDefault="009459EF" w:rsidP="009459EF">
            <w:pPr>
              <w:pStyle w:val="squish"/>
              <w:jc w:val="center"/>
            </w:pPr>
            <w:r>
              <w:t>R</w:t>
            </w:r>
          </w:p>
        </w:tc>
        <w:tc>
          <w:tcPr>
            <w:tcW w:w="905" w:type="dxa"/>
            <w:vAlign w:val="bottom"/>
          </w:tcPr>
          <w:p w:rsidR="009459EF" w:rsidRDefault="009459EF" w:rsidP="009459EF">
            <w:pPr>
              <w:pStyle w:val="squish"/>
              <w:jc w:val="center"/>
            </w:pPr>
            <w:r>
              <w:t>F</w:t>
            </w:r>
          </w:p>
        </w:tc>
        <w:tc>
          <w:tcPr>
            <w:tcW w:w="883" w:type="dxa"/>
            <w:tcBorders>
              <w:right w:val="nil"/>
            </w:tcBorders>
            <w:vAlign w:val="bottom"/>
          </w:tcPr>
          <w:p w:rsidR="009459EF" w:rsidRDefault="009459EF" w:rsidP="009459EF">
            <w:pPr>
              <w:pStyle w:val="squish"/>
              <w:jc w:val="center"/>
            </w:pPr>
            <w:r>
              <w:t>R</w:t>
            </w:r>
          </w:p>
        </w:tc>
        <w:tc>
          <w:tcPr>
            <w:tcW w:w="3437" w:type="dxa"/>
            <w:vMerge/>
            <w:tcBorders>
              <w:top w:val="single" w:sz="4" w:space="0" w:color="auto"/>
              <w:left w:val="nil"/>
              <w:bottom w:val="single" w:sz="4" w:space="0" w:color="auto"/>
              <w:right w:val="nil"/>
            </w:tcBorders>
            <w:vAlign w:val="bottom"/>
          </w:tcPr>
          <w:p w:rsidR="009459EF" w:rsidRDefault="009459EF" w:rsidP="009459EF">
            <w:pPr>
              <w:pStyle w:val="squish"/>
              <w:jc w:val="right"/>
            </w:pPr>
          </w:p>
        </w:tc>
      </w:tr>
      <w:tr w:rsidR="009459EF" w:rsidTr="009459EF">
        <w:trPr>
          <w:trHeight w:val="216"/>
          <w:jc w:val="center"/>
        </w:trPr>
        <w:tc>
          <w:tcPr>
            <w:tcW w:w="2461" w:type="dxa"/>
            <w:vAlign w:val="bottom"/>
          </w:tcPr>
          <w:p w:rsidR="009459EF" w:rsidRDefault="009459EF" w:rsidP="004A40D7">
            <w:pPr>
              <w:pStyle w:val="squish"/>
            </w:pPr>
            <w:r>
              <w:t>Expansion (Alignment)</w:t>
            </w:r>
          </w:p>
        </w:tc>
        <w:tc>
          <w:tcPr>
            <w:tcW w:w="925" w:type="dxa"/>
            <w:vAlign w:val="bottom"/>
          </w:tcPr>
          <w:p w:rsidR="009459EF" w:rsidRDefault="009459EF" w:rsidP="00927F06">
            <w:pPr>
              <w:pStyle w:val="squish"/>
              <w:jc w:val="center"/>
            </w:pPr>
            <w:r>
              <w:t>F</w:t>
            </w:r>
          </w:p>
        </w:tc>
        <w:tc>
          <w:tcPr>
            <w:tcW w:w="905" w:type="dxa"/>
            <w:vAlign w:val="bottom"/>
          </w:tcPr>
          <w:p w:rsidR="009459EF" w:rsidRDefault="009459EF" w:rsidP="00927F06">
            <w:pPr>
              <w:pStyle w:val="squish"/>
              <w:jc w:val="center"/>
            </w:pPr>
            <w:r>
              <w:t>F</w:t>
            </w:r>
          </w:p>
        </w:tc>
        <w:tc>
          <w:tcPr>
            <w:tcW w:w="883" w:type="dxa"/>
            <w:tcBorders>
              <w:right w:val="nil"/>
            </w:tcBorders>
            <w:vAlign w:val="bottom"/>
          </w:tcPr>
          <w:p w:rsidR="009459EF" w:rsidRDefault="009459EF" w:rsidP="00927F06">
            <w:pPr>
              <w:pStyle w:val="squish"/>
              <w:jc w:val="center"/>
            </w:pPr>
            <w:r>
              <w:t>R</w:t>
            </w:r>
          </w:p>
        </w:tc>
        <w:tc>
          <w:tcPr>
            <w:tcW w:w="3437" w:type="dxa"/>
            <w:vMerge/>
            <w:tcBorders>
              <w:top w:val="single" w:sz="4" w:space="0" w:color="auto"/>
              <w:left w:val="nil"/>
              <w:bottom w:val="single" w:sz="4" w:space="0" w:color="auto"/>
              <w:right w:val="nil"/>
            </w:tcBorders>
            <w:vAlign w:val="bottom"/>
          </w:tcPr>
          <w:p w:rsidR="009459EF" w:rsidRDefault="009459EF" w:rsidP="009459EF">
            <w:pPr>
              <w:pStyle w:val="squish"/>
              <w:jc w:val="right"/>
            </w:pPr>
          </w:p>
        </w:tc>
      </w:tr>
      <w:tr w:rsidR="009459EF" w:rsidTr="009459EF">
        <w:trPr>
          <w:trHeight w:val="216"/>
          <w:jc w:val="center"/>
        </w:trPr>
        <w:tc>
          <w:tcPr>
            <w:tcW w:w="5174" w:type="dxa"/>
            <w:gridSpan w:val="4"/>
            <w:tcBorders>
              <w:right w:val="nil"/>
            </w:tcBorders>
            <w:vAlign w:val="bottom"/>
          </w:tcPr>
          <w:p w:rsidR="009459EF" w:rsidRDefault="009459EF" w:rsidP="00927F06">
            <w:pPr>
              <w:pStyle w:val="squish"/>
              <w:jc w:val="right"/>
            </w:pPr>
            <w:r>
              <w:t>F – fixed; R – released</w:t>
            </w:r>
          </w:p>
        </w:tc>
        <w:tc>
          <w:tcPr>
            <w:tcW w:w="3437" w:type="dxa"/>
            <w:vMerge/>
            <w:tcBorders>
              <w:top w:val="single" w:sz="4" w:space="0" w:color="auto"/>
              <w:left w:val="nil"/>
              <w:bottom w:val="nil"/>
              <w:right w:val="nil"/>
            </w:tcBorders>
            <w:vAlign w:val="bottom"/>
          </w:tcPr>
          <w:p w:rsidR="009459EF" w:rsidRDefault="009459EF" w:rsidP="009459EF">
            <w:pPr>
              <w:pStyle w:val="squish"/>
              <w:jc w:val="right"/>
            </w:pPr>
          </w:p>
        </w:tc>
      </w:tr>
    </w:tbl>
    <w:p w:rsidR="00A648C8" w:rsidRDefault="00927F06" w:rsidP="00EC58A2">
      <w:r>
        <w:t>The cross-girders were assigned boundary conditions by applying restraint to two nodes.</w:t>
      </w:r>
      <w:r w:rsidR="00E01D52">
        <w:t xml:space="preserve"> Translation was restrained in all three principle directions as well as rotation about the girder’s length. The rotational restraint was necessary to maintain stability and accurately represent the bolted connection between pier and box-girder. </w:t>
      </w:r>
      <w:r>
        <w:t xml:space="preserve"> The following table summarizes the restraint applied to the nodes at either end of the cross-girder. </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927F06" w:rsidTr="009459EF">
        <w:trPr>
          <w:trHeight w:val="216"/>
          <w:jc w:val="center"/>
        </w:trPr>
        <w:tc>
          <w:tcPr>
            <w:tcW w:w="1524" w:type="dxa"/>
            <w:tcBorders>
              <w:top w:val="nil"/>
              <w:bottom w:val="single" w:sz="4" w:space="0" w:color="auto"/>
              <w:right w:val="single" w:sz="4" w:space="0" w:color="auto"/>
            </w:tcBorders>
            <w:vAlign w:val="bottom"/>
          </w:tcPr>
          <w:p w:rsidR="00927F06" w:rsidRDefault="00927F06" w:rsidP="009459EF">
            <w:pPr>
              <w:pStyle w:val="squish"/>
              <w:jc w:val="right"/>
            </w:pPr>
          </w:p>
        </w:tc>
        <w:tc>
          <w:tcPr>
            <w:tcW w:w="466"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RY</w:t>
            </w:r>
          </w:p>
        </w:tc>
        <w:tc>
          <w:tcPr>
            <w:tcW w:w="439" w:type="dxa"/>
            <w:tcBorders>
              <w:top w:val="nil"/>
              <w:left w:val="single" w:sz="4" w:space="0" w:color="auto"/>
              <w:bottom w:val="single" w:sz="4" w:space="0" w:color="auto"/>
            </w:tcBorders>
            <w:vAlign w:val="bottom"/>
          </w:tcPr>
          <w:p w:rsidR="00927F06" w:rsidRDefault="00927F06" w:rsidP="009459EF">
            <w:pPr>
              <w:pStyle w:val="squish"/>
              <w:jc w:val="center"/>
            </w:pPr>
            <w:r>
              <w:t>RZ</w:t>
            </w:r>
          </w:p>
        </w:tc>
        <w:tc>
          <w:tcPr>
            <w:tcW w:w="3437" w:type="dxa"/>
            <w:vMerge w:val="restart"/>
            <w:vAlign w:val="bottom"/>
          </w:tcPr>
          <w:p w:rsidR="00927F06" w:rsidRDefault="00927F06" w:rsidP="009459EF">
            <w:pPr>
              <w:pStyle w:val="squish"/>
              <w:jc w:val="right"/>
            </w:pPr>
            <w:r>
              <w:rPr>
                <w:noProof/>
              </w:rPr>
              <w:drawing>
                <wp:inline distT="0" distB="0" distL="0" distR="0" wp14:anchorId="7865AF42" wp14:editId="70015CE0">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27F06" w:rsidTr="009459EF">
        <w:trPr>
          <w:trHeight w:val="216"/>
          <w:jc w:val="center"/>
        </w:trPr>
        <w:tc>
          <w:tcPr>
            <w:tcW w:w="1524" w:type="dxa"/>
            <w:tcBorders>
              <w:top w:val="single" w:sz="4" w:space="0" w:color="auto"/>
              <w:bottom w:val="single" w:sz="4" w:space="0" w:color="auto"/>
              <w:right w:val="single" w:sz="4" w:space="0" w:color="auto"/>
            </w:tcBorders>
            <w:vAlign w:val="bottom"/>
          </w:tcPr>
          <w:p w:rsidR="00927F06" w:rsidRDefault="00927F06" w:rsidP="009459EF">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rsidR="00927F06" w:rsidRDefault="009B4CFB" w:rsidP="009459EF">
            <w:pPr>
              <w:pStyle w:val="squish"/>
              <w:jc w:val="center"/>
            </w:pPr>
            <w:r>
              <w:t>R</w:t>
            </w:r>
          </w:p>
        </w:tc>
        <w:tc>
          <w:tcPr>
            <w:tcW w:w="439" w:type="dxa"/>
            <w:tcBorders>
              <w:top w:val="single" w:sz="4" w:space="0" w:color="auto"/>
              <w:left w:val="single" w:sz="4" w:space="0" w:color="auto"/>
              <w:bottom w:val="single" w:sz="4" w:space="0" w:color="auto"/>
            </w:tcBorders>
            <w:vAlign w:val="bottom"/>
          </w:tcPr>
          <w:p w:rsidR="00927F06" w:rsidRDefault="009B4CFB" w:rsidP="009459EF">
            <w:pPr>
              <w:pStyle w:val="squish"/>
              <w:jc w:val="center"/>
            </w:pPr>
            <w:r>
              <w:t>R</w:t>
            </w:r>
          </w:p>
        </w:tc>
        <w:tc>
          <w:tcPr>
            <w:tcW w:w="3437" w:type="dxa"/>
            <w:vMerge/>
            <w:vAlign w:val="bottom"/>
          </w:tcPr>
          <w:p w:rsidR="00927F06" w:rsidRDefault="00927F06" w:rsidP="009459EF">
            <w:pPr>
              <w:pStyle w:val="squish"/>
              <w:jc w:val="right"/>
            </w:pPr>
          </w:p>
        </w:tc>
      </w:tr>
      <w:tr w:rsidR="00927F06" w:rsidTr="009459EF">
        <w:trPr>
          <w:trHeight w:val="216"/>
          <w:jc w:val="center"/>
        </w:trPr>
        <w:tc>
          <w:tcPr>
            <w:tcW w:w="1524" w:type="dxa"/>
            <w:tcBorders>
              <w:top w:val="single" w:sz="4" w:space="0" w:color="auto"/>
              <w:bottom w:val="single" w:sz="4" w:space="0" w:color="auto"/>
              <w:right w:val="single" w:sz="4" w:space="0" w:color="auto"/>
            </w:tcBorders>
            <w:vAlign w:val="bottom"/>
          </w:tcPr>
          <w:p w:rsidR="00927F06" w:rsidRDefault="00927F06" w:rsidP="009459EF">
            <w:pPr>
              <w:pStyle w:val="squish"/>
              <w:jc w:val="right"/>
            </w:pPr>
            <w:r>
              <w:t>@ West Piers</w:t>
            </w:r>
          </w:p>
        </w:tc>
        <w:tc>
          <w:tcPr>
            <w:tcW w:w="466"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rsidR="00927F06" w:rsidRDefault="009B4CFB" w:rsidP="009459EF">
            <w:pPr>
              <w:pStyle w:val="squish"/>
              <w:jc w:val="center"/>
            </w:pPr>
            <w:r>
              <w:t>R</w:t>
            </w:r>
          </w:p>
        </w:tc>
        <w:tc>
          <w:tcPr>
            <w:tcW w:w="439" w:type="dxa"/>
            <w:tcBorders>
              <w:top w:val="single" w:sz="4" w:space="0" w:color="auto"/>
              <w:left w:val="single" w:sz="4" w:space="0" w:color="auto"/>
              <w:bottom w:val="single" w:sz="4" w:space="0" w:color="auto"/>
            </w:tcBorders>
            <w:vAlign w:val="bottom"/>
          </w:tcPr>
          <w:p w:rsidR="00927F06" w:rsidRDefault="009B4CFB" w:rsidP="009459EF">
            <w:pPr>
              <w:pStyle w:val="squish"/>
              <w:jc w:val="center"/>
            </w:pPr>
            <w:r>
              <w:t>R</w:t>
            </w:r>
          </w:p>
        </w:tc>
        <w:tc>
          <w:tcPr>
            <w:tcW w:w="3437" w:type="dxa"/>
            <w:vMerge/>
            <w:vAlign w:val="bottom"/>
          </w:tcPr>
          <w:p w:rsidR="00927F06" w:rsidRDefault="00927F06" w:rsidP="009459EF">
            <w:pPr>
              <w:pStyle w:val="squish"/>
              <w:jc w:val="right"/>
            </w:pPr>
          </w:p>
        </w:tc>
      </w:tr>
      <w:tr w:rsidR="00927F06" w:rsidTr="009459EF">
        <w:trPr>
          <w:trHeight w:val="216"/>
          <w:jc w:val="center"/>
        </w:trPr>
        <w:tc>
          <w:tcPr>
            <w:tcW w:w="4236" w:type="dxa"/>
            <w:gridSpan w:val="7"/>
            <w:tcBorders>
              <w:top w:val="single" w:sz="4" w:space="0" w:color="auto"/>
            </w:tcBorders>
            <w:vAlign w:val="center"/>
          </w:tcPr>
          <w:p w:rsidR="00927F06" w:rsidRDefault="00927F06" w:rsidP="009459EF">
            <w:pPr>
              <w:pStyle w:val="squish"/>
              <w:jc w:val="right"/>
            </w:pPr>
            <w:r>
              <w:t>F – fixed; R – released</w:t>
            </w:r>
          </w:p>
        </w:tc>
        <w:tc>
          <w:tcPr>
            <w:tcW w:w="3437" w:type="dxa"/>
            <w:vMerge/>
            <w:vAlign w:val="bottom"/>
          </w:tcPr>
          <w:p w:rsidR="00927F06" w:rsidRDefault="00927F06" w:rsidP="009459EF">
            <w:pPr>
              <w:pStyle w:val="squish"/>
              <w:jc w:val="right"/>
            </w:pPr>
          </w:p>
        </w:tc>
      </w:tr>
    </w:tbl>
    <w:p w:rsidR="00EF1F8B" w:rsidRDefault="00EF1F8B" w:rsidP="00EF1F8B">
      <w:pPr>
        <w:pStyle w:val="Heading5"/>
      </w:pPr>
      <w:r>
        <w:t>Model Updating/Validation</w:t>
      </w:r>
    </w:p>
    <w:p w:rsidR="00EF1F8B" w:rsidRDefault="00EF1F8B" w:rsidP="00EF1F8B">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rsidTr="00F8564B">
        <w:trPr>
          <w:jc w:val="center"/>
        </w:trPr>
        <w:tc>
          <w:tcPr>
            <w:tcW w:w="4536" w:type="dxa"/>
          </w:tcPr>
          <w:p w:rsidR="00EF1F8B" w:rsidRDefault="00EF1F8B" w:rsidP="003677FC">
            <w:pPr>
              <w:jc w:val="center"/>
            </w:pPr>
            <w:r>
              <w:lastRenderedPageBreak/>
              <w:t>FE Predicted 1</w:t>
            </w:r>
            <w:r w:rsidRPr="007055F1">
              <w:rPr>
                <w:vertAlign w:val="superscript"/>
              </w:rPr>
              <w:t>st</w:t>
            </w:r>
            <w:r>
              <w:t xml:space="preserve"> Mode</w:t>
            </w:r>
          </w:p>
          <w:p w:rsidR="00EF1F8B" w:rsidRDefault="00EF1F8B" w:rsidP="003677FC">
            <w:pPr>
              <w:jc w:val="center"/>
            </w:pPr>
            <w:r>
              <w:rPr>
                <w:noProof/>
              </w:rPr>
              <w:drawing>
                <wp:inline distT="0" distB="0" distL="0" distR="0" wp14:anchorId="3C0A5FD6" wp14:editId="750B7180">
                  <wp:extent cx="2743200" cy="1344168"/>
                  <wp:effectExtent l="0" t="0" r="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2743200" cy="1344168"/>
                          </a:xfrm>
                          <a:prstGeom prst="rect">
                            <a:avLst/>
                          </a:prstGeom>
                        </pic:spPr>
                      </pic:pic>
                    </a:graphicData>
                  </a:graphic>
                </wp:inline>
              </w:drawing>
            </w:r>
          </w:p>
        </w:tc>
        <w:tc>
          <w:tcPr>
            <w:tcW w:w="5040" w:type="dxa"/>
          </w:tcPr>
          <w:p w:rsidR="00EF1F8B" w:rsidRDefault="00EF1F8B" w:rsidP="003677FC">
            <w:pPr>
              <w:jc w:val="center"/>
            </w:pPr>
            <w:r>
              <w:t>Experimental 1</w:t>
            </w:r>
            <w:r w:rsidRPr="007055F1">
              <w:rPr>
                <w:vertAlign w:val="superscript"/>
              </w:rPr>
              <w:t>st</w:t>
            </w:r>
            <w:r>
              <w:t xml:space="preserve"> Mode</w:t>
            </w:r>
          </w:p>
          <w:p w:rsidR="00EF1F8B" w:rsidRDefault="00EF1F8B" w:rsidP="003677FC">
            <w:pPr>
              <w:jc w:val="center"/>
            </w:pPr>
            <w:r>
              <w:rPr>
                <w:noProof/>
              </w:rPr>
              <w:drawing>
                <wp:inline distT="0" distB="0" distL="0" distR="0" wp14:anchorId="530E36C2" wp14:editId="635782AC">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tc>
      </w:tr>
    </w:tbl>
    <w:p w:rsidR="00EF1F8B" w:rsidRDefault="00EF1F8B" w:rsidP="00EF1F8B"/>
    <w:p w:rsidR="00EF1F8B" w:rsidRDefault="00EF1F8B" w:rsidP="00EF1F8B">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rsidR="00EF1F8B" w:rsidRDefault="00EF1F8B" w:rsidP="00EF1F8B">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s to create unreal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rsidR="00EF1F8B" w:rsidRPr="0035199D" w:rsidRDefault="00EF1F8B" w:rsidP="00EF1F8B">
      <w:r>
        <w:t xml:space="preserve">After making the described adjustments to the barriers in the model, the natural modes and frequencies were recalculated and compared with experimental results. While the shape and frequency of the first mode was now in good agreement, the predicted frequency of a higher </w:t>
      </w:r>
      <w:r>
        <w:lastRenderedPageBreak/>
        <w:t xml:space="preserve">mode was nearly 0.4 Hertz lower than that determined experimentally, while the rest of the predicted mode shapes were in good agreement with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rsidTr="00F8564B">
        <w:trPr>
          <w:trHeight w:val="2736"/>
          <w:jc w:val="center"/>
        </w:trPr>
        <w:tc>
          <w:tcPr>
            <w:tcW w:w="4536" w:type="dxa"/>
          </w:tcPr>
          <w:p w:rsidR="00EF1F8B" w:rsidRDefault="00EF1F8B" w:rsidP="00F8564B">
            <w:pPr>
              <w:pStyle w:val="squish"/>
              <w:jc w:val="center"/>
            </w:pPr>
            <w:r>
              <w:t>FE Predicted 3</w:t>
            </w:r>
            <w:r w:rsidRPr="0035199D">
              <w:rPr>
                <w:vertAlign w:val="superscript"/>
              </w:rPr>
              <w:t>rd</w:t>
            </w:r>
            <w:r>
              <w:t xml:space="preserve"> Mode – 2.45 Hz</w:t>
            </w:r>
          </w:p>
          <w:p w:rsidR="00EF1F8B" w:rsidRDefault="00EF1F8B" w:rsidP="00F8564B">
            <w:pPr>
              <w:pStyle w:val="squish"/>
              <w:jc w:val="center"/>
            </w:pPr>
            <w:r>
              <w:rPr>
                <w:noProof/>
              </w:rPr>
              <w:drawing>
                <wp:inline distT="0" distB="0" distL="0" distR="0" wp14:anchorId="2F3CE44A" wp14:editId="4E0EC2A0">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tc>
        <w:tc>
          <w:tcPr>
            <w:tcW w:w="5040" w:type="dxa"/>
          </w:tcPr>
          <w:p w:rsidR="00EF1F8B" w:rsidRDefault="00EF1F8B" w:rsidP="00F8564B">
            <w:pPr>
              <w:pStyle w:val="squish"/>
              <w:jc w:val="center"/>
            </w:pPr>
            <w:r>
              <w:t>Experimental 5</w:t>
            </w:r>
            <w:r w:rsidRPr="0035199D">
              <w:rPr>
                <w:vertAlign w:val="superscript"/>
              </w:rPr>
              <w:t>th</w:t>
            </w:r>
            <w:r>
              <w:t xml:space="preserve"> Mode – 2.8 Hz</w:t>
            </w:r>
          </w:p>
          <w:p w:rsidR="00EF1F8B" w:rsidRDefault="00EF1F8B" w:rsidP="00F8564B">
            <w:pPr>
              <w:pStyle w:val="squish"/>
              <w:jc w:val="center"/>
            </w:pPr>
            <w:r>
              <w:rPr>
                <w:noProof/>
              </w:rPr>
              <w:drawing>
                <wp:inline distT="0" distB="0" distL="0" distR="0" wp14:anchorId="274D4280" wp14:editId="59FD0230">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tc>
      </w:tr>
    </w:tbl>
    <w:p w:rsidR="00EF1F8B" w:rsidRDefault="00EF1F8B" w:rsidP="00EF1F8B">
      <w:r>
        <w:t>To increase the predicted frequency of this mode,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rsidR="00EF1F8B" w:rsidRDefault="00EF1F8B" w:rsidP="00EF1F8B">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w:t>
      </w:r>
      <w:proofErr w:type="spellStart"/>
      <w:r>
        <w:t>lb</w:t>
      </w:r>
      <w:proofErr w:type="spellEnd"/>
      <w:r>
        <w:t xml:space="preserve">-in/rad. This value was determined through incremental adjustment until the predicted and experimental frequencies sufficiently matched. </w:t>
      </w:r>
    </w:p>
    <w:p w:rsidR="00EF1F8B" w:rsidRDefault="00EF1F8B" w:rsidP="00EF1F8B">
      <w:r>
        <w:lastRenderedPageBreak/>
        <w:t xml:space="preserve">With the </w:t>
      </w:r>
      <w:proofErr w:type="gramStart"/>
      <w:r>
        <w:t>aforementioned adjustments</w:t>
      </w:r>
      <w:proofErr w:type="gramEnd"/>
      <w:r>
        <w:t xml:space="preserve"> completed, the natural frequency results of the FE model were in good agreement with the experimental results</w:t>
      </w:r>
      <w:r w:rsidR="0042773F">
        <w:t xml:space="preserve"> as can be seen in the summary table below.</w:t>
      </w:r>
    </w:p>
    <w:tbl>
      <w:tblPr>
        <w:tblStyle w:val="TableGrid"/>
        <w:tblW w:w="0" w:type="auto"/>
        <w:jc w:val="center"/>
        <w:tblLook w:val="04A0" w:firstRow="1" w:lastRow="0" w:firstColumn="1" w:lastColumn="0" w:noHBand="0" w:noVBand="1"/>
      </w:tblPr>
      <w:tblGrid>
        <w:gridCol w:w="1016"/>
        <w:gridCol w:w="1355"/>
        <w:gridCol w:w="1336"/>
        <w:gridCol w:w="987"/>
      </w:tblGrid>
      <w:tr w:rsidR="00EF1F8B" w:rsidTr="007B48A8">
        <w:trPr>
          <w:jc w:val="center"/>
        </w:trPr>
        <w:tc>
          <w:tcPr>
            <w:tcW w:w="1016" w:type="dxa"/>
          </w:tcPr>
          <w:p w:rsidR="00EF1F8B" w:rsidRDefault="00EF1F8B" w:rsidP="007B48A8">
            <w:pPr>
              <w:pStyle w:val="squish"/>
            </w:pPr>
          </w:p>
        </w:tc>
        <w:tc>
          <w:tcPr>
            <w:tcW w:w="1355" w:type="dxa"/>
          </w:tcPr>
          <w:p w:rsidR="00EF1F8B" w:rsidRDefault="00EF1F8B" w:rsidP="007B48A8">
            <w:pPr>
              <w:pStyle w:val="squish"/>
              <w:jc w:val="center"/>
            </w:pPr>
            <w:r>
              <w:t>Experiment</w:t>
            </w:r>
          </w:p>
        </w:tc>
        <w:tc>
          <w:tcPr>
            <w:tcW w:w="1336" w:type="dxa"/>
          </w:tcPr>
          <w:p w:rsidR="00EF1F8B" w:rsidRDefault="00EF1F8B" w:rsidP="007B48A8">
            <w:pPr>
              <w:pStyle w:val="squish"/>
              <w:jc w:val="center"/>
            </w:pPr>
            <w:r>
              <w:t>LUSAS FEM</w:t>
            </w:r>
          </w:p>
        </w:tc>
        <w:tc>
          <w:tcPr>
            <w:tcW w:w="987" w:type="dxa"/>
          </w:tcPr>
          <w:p w:rsidR="00EF1F8B" w:rsidRDefault="00EF1F8B" w:rsidP="007B48A8">
            <w:pPr>
              <w:pStyle w:val="squish"/>
              <w:jc w:val="center"/>
            </w:pPr>
            <w:r>
              <w:t>% Error</w:t>
            </w:r>
          </w:p>
        </w:tc>
      </w:tr>
      <w:tr w:rsidR="00EF1F8B" w:rsidTr="007B48A8">
        <w:trPr>
          <w:jc w:val="center"/>
        </w:trPr>
        <w:tc>
          <w:tcPr>
            <w:tcW w:w="1016" w:type="dxa"/>
          </w:tcPr>
          <w:p w:rsidR="00EF1F8B" w:rsidRDefault="00EF1F8B" w:rsidP="007B48A8">
            <w:pPr>
              <w:pStyle w:val="squish"/>
            </w:pPr>
            <w:r>
              <w:t>Mode 1</w:t>
            </w:r>
          </w:p>
        </w:tc>
        <w:tc>
          <w:tcPr>
            <w:tcW w:w="1355" w:type="dxa"/>
          </w:tcPr>
          <w:p w:rsidR="00EF1F8B" w:rsidRDefault="00EF1F8B" w:rsidP="007B48A8">
            <w:pPr>
              <w:pStyle w:val="squish"/>
              <w:jc w:val="center"/>
            </w:pPr>
            <w:r>
              <w:t>2.0</w:t>
            </w:r>
          </w:p>
        </w:tc>
        <w:tc>
          <w:tcPr>
            <w:tcW w:w="1336" w:type="dxa"/>
          </w:tcPr>
          <w:p w:rsidR="00EF1F8B" w:rsidRDefault="00EF1F8B" w:rsidP="007B48A8">
            <w:pPr>
              <w:pStyle w:val="squish"/>
              <w:jc w:val="center"/>
            </w:pPr>
            <w:r>
              <w:t>2.03</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5%</w:t>
            </w:r>
          </w:p>
        </w:tc>
      </w:tr>
      <w:tr w:rsidR="00EF1F8B" w:rsidTr="007B48A8">
        <w:trPr>
          <w:jc w:val="center"/>
        </w:trPr>
        <w:tc>
          <w:tcPr>
            <w:tcW w:w="1016" w:type="dxa"/>
          </w:tcPr>
          <w:p w:rsidR="00EF1F8B" w:rsidRDefault="00EF1F8B" w:rsidP="007B48A8">
            <w:pPr>
              <w:pStyle w:val="squish"/>
            </w:pPr>
            <w:r>
              <w:t>Mode 2</w:t>
            </w:r>
          </w:p>
        </w:tc>
        <w:tc>
          <w:tcPr>
            <w:tcW w:w="1355" w:type="dxa"/>
          </w:tcPr>
          <w:p w:rsidR="00EF1F8B" w:rsidRDefault="00EF1F8B" w:rsidP="007B48A8">
            <w:pPr>
              <w:pStyle w:val="squish"/>
              <w:jc w:val="center"/>
            </w:pPr>
            <w:r>
              <w:t>2.1</w:t>
            </w:r>
          </w:p>
        </w:tc>
        <w:tc>
          <w:tcPr>
            <w:tcW w:w="1336" w:type="dxa"/>
          </w:tcPr>
          <w:p w:rsidR="00EF1F8B" w:rsidRDefault="00EF1F8B" w:rsidP="007B48A8">
            <w:pPr>
              <w:pStyle w:val="squish"/>
              <w:jc w:val="center"/>
            </w:pPr>
            <w:r>
              <w:t>2.07</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4%</w:t>
            </w:r>
          </w:p>
        </w:tc>
      </w:tr>
      <w:tr w:rsidR="00EF1F8B" w:rsidTr="007B48A8">
        <w:trPr>
          <w:jc w:val="center"/>
        </w:trPr>
        <w:tc>
          <w:tcPr>
            <w:tcW w:w="1016" w:type="dxa"/>
          </w:tcPr>
          <w:p w:rsidR="00EF1F8B" w:rsidRDefault="00EF1F8B" w:rsidP="007B48A8">
            <w:pPr>
              <w:pStyle w:val="squish"/>
            </w:pPr>
            <w:r>
              <w:t>Mode 3</w:t>
            </w:r>
          </w:p>
        </w:tc>
        <w:tc>
          <w:tcPr>
            <w:tcW w:w="1355" w:type="dxa"/>
          </w:tcPr>
          <w:p w:rsidR="00EF1F8B" w:rsidRDefault="00EF1F8B" w:rsidP="007B48A8">
            <w:pPr>
              <w:pStyle w:val="squish"/>
              <w:jc w:val="center"/>
            </w:pPr>
            <w:r>
              <w:t>2.44</w:t>
            </w:r>
          </w:p>
        </w:tc>
        <w:tc>
          <w:tcPr>
            <w:tcW w:w="1336" w:type="dxa"/>
          </w:tcPr>
          <w:p w:rsidR="00EF1F8B" w:rsidRDefault="00EF1F8B" w:rsidP="007B48A8">
            <w:pPr>
              <w:pStyle w:val="squish"/>
              <w:jc w:val="center"/>
            </w:pPr>
            <w:r>
              <w:t>2.49</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2.0%</w:t>
            </w:r>
          </w:p>
        </w:tc>
      </w:tr>
      <w:tr w:rsidR="00EF1F8B" w:rsidTr="007B48A8">
        <w:trPr>
          <w:jc w:val="center"/>
        </w:trPr>
        <w:tc>
          <w:tcPr>
            <w:tcW w:w="1016" w:type="dxa"/>
          </w:tcPr>
          <w:p w:rsidR="00EF1F8B" w:rsidRDefault="00EF1F8B" w:rsidP="007B48A8">
            <w:pPr>
              <w:pStyle w:val="squish"/>
            </w:pPr>
            <w:r>
              <w:t>Mode 4</w:t>
            </w:r>
          </w:p>
        </w:tc>
        <w:tc>
          <w:tcPr>
            <w:tcW w:w="1355" w:type="dxa"/>
          </w:tcPr>
          <w:p w:rsidR="00EF1F8B" w:rsidRDefault="00EF1F8B" w:rsidP="007B48A8">
            <w:pPr>
              <w:pStyle w:val="squish"/>
              <w:jc w:val="center"/>
            </w:pPr>
            <w:r>
              <w:t>2.54</w:t>
            </w:r>
          </w:p>
        </w:tc>
        <w:tc>
          <w:tcPr>
            <w:tcW w:w="1336" w:type="dxa"/>
          </w:tcPr>
          <w:p w:rsidR="00EF1F8B" w:rsidRDefault="00EF1F8B" w:rsidP="007B48A8">
            <w:pPr>
              <w:pStyle w:val="squish"/>
              <w:jc w:val="center"/>
            </w:pPr>
            <w:r>
              <w:t>2.50</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6%</w:t>
            </w:r>
          </w:p>
        </w:tc>
      </w:tr>
      <w:tr w:rsidR="00EF1F8B" w:rsidTr="007B48A8">
        <w:trPr>
          <w:jc w:val="center"/>
        </w:trPr>
        <w:tc>
          <w:tcPr>
            <w:tcW w:w="1016" w:type="dxa"/>
          </w:tcPr>
          <w:p w:rsidR="00EF1F8B" w:rsidRDefault="00EF1F8B" w:rsidP="007B48A8">
            <w:pPr>
              <w:pStyle w:val="squish"/>
            </w:pPr>
            <w:r>
              <w:t>Mode 5</w:t>
            </w:r>
          </w:p>
        </w:tc>
        <w:tc>
          <w:tcPr>
            <w:tcW w:w="1355" w:type="dxa"/>
          </w:tcPr>
          <w:p w:rsidR="00EF1F8B" w:rsidRDefault="00EF1F8B" w:rsidP="007B48A8">
            <w:pPr>
              <w:pStyle w:val="squish"/>
              <w:jc w:val="center"/>
            </w:pPr>
            <w:r>
              <w:t>2.83</w:t>
            </w:r>
          </w:p>
        </w:tc>
        <w:tc>
          <w:tcPr>
            <w:tcW w:w="1336" w:type="dxa"/>
          </w:tcPr>
          <w:p w:rsidR="00EF1F8B" w:rsidRDefault="00EF1F8B" w:rsidP="007B48A8">
            <w:pPr>
              <w:pStyle w:val="squish"/>
              <w:jc w:val="center"/>
            </w:pPr>
            <w:r>
              <w:t>2.82</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0.4%</w:t>
            </w:r>
          </w:p>
        </w:tc>
      </w:tr>
      <w:tr w:rsidR="00EF1F8B" w:rsidTr="007B48A8">
        <w:trPr>
          <w:jc w:val="center"/>
        </w:trPr>
        <w:tc>
          <w:tcPr>
            <w:tcW w:w="1016" w:type="dxa"/>
          </w:tcPr>
          <w:p w:rsidR="00EF1F8B" w:rsidRDefault="00EF1F8B" w:rsidP="007B48A8">
            <w:pPr>
              <w:pStyle w:val="squish"/>
            </w:pPr>
            <w:r>
              <w:t>Mode 6</w:t>
            </w:r>
          </w:p>
        </w:tc>
        <w:tc>
          <w:tcPr>
            <w:tcW w:w="1355" w:type="dxa"/>
          </w:tcPr>
          <w:p w:rsidR="00EF1F8B" w:rsidRDefault="00EF1F8B" w:rsidP="007B48A8">
            <w:pPr>
              <w:pStyle w:val="squish"/>
              <w:jc w:val="center"/>
            </w:pPr>
            <w:r>
              <w:t>3.2</w:t>
            </w:r>
          </w:p>
        </w:tc>
        <w:tc>
          <w:tcPr>
            <w:tcW w:w="1336" w:type="dxa"/>
          </w:tcPr>
          <w:p w:rsidR="00EF1F8B" w:rsidRDefault="00EF1F8B" w:rsidP="007B48A8">
            <w:pPr>
              <w:pStyle w:val="squish"/>
              <w:jc w:val="center"/>
            </w:pPr>
            <w:r>
              <w:t>3.14</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9%</w:t>
            </w:r>
          </w:p>
        </w:tc>
      </w:tr>
      <w:tr w:rsidR="00EF1F8B" w:rsidTr="007B48A8">
        <w:trPr>
          <w:jc w:val="center"/>
        </w:trPr>
        <w:tc>
          <w:tcPr>
            <w:tcW w:w="1016" w:type="dxa"/>
          </w:tcPr>
          <w:p w:rsidR="00EF1F8B" w:rsidRDefault="00EF1F8B" w:rsidP="007B48A8">
            <w:pPr>
              <w:pStyle w:val="squish"/>
            </w:pPr>
            <w:r>
              <w:t>Mode 7</w:t>
            </w:r>
          </w:p>
        </w:tc>
        <w:tc>
          <w:tcPr>
            <w:tcW w:w="1355" w:type="dxa"/>
          </w:tcPr>
          <w:p w:rsidR="00EF1F8B" w:rsidRDefault="00EF1F8B" w:rsidP="007B48A8">
            <w:pPr>
              <w:pStyle w:val="squish"/>
              <w:jc w:val="center"/>
            </w:pPr>
            <w:r>
              <w:t>3.56</w:t>
            </w:r>
          </w:p>
        </w:tc>
        <w:tc>
          <w:tcPr>
            <w:tcW w:w="1336" w:type="dxa"/>
          </w:tcPr>
          <w:p w:rsidR="00EF1F8B" w:rsidRDefault="00EF1F8B" w:rsidP="007B48A8">
            <w:pPr>
              <w:pStyle w:val="squish"/>
              <w:jc w:val="center"/>
            </w:pPr>
            <w:r>
              <w:t>3.63</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2.0%</w:t>
            </w:r>
          </w:p>
        </w:tc>
      </w:tr>
      <w:tr w:rsidR="00EF1F8B" w:rsidTr="007B48A8">
        <w:trPr>
          <w:jc w:val="center"/>
        </w:trPr>
        <w:tc>
          <w:tcPr>
            <w:tcW w:w="1016" w:type="dxa"/>
          </w:tcPr>
          <w:p w:rsidR="00EF1F8B" w:rsidRDefault="00EF1F8B" w:rsidP="007B48A8">
            <w:pPr>
              <w:pStyle w:val="squish"/>
            </w:pPr>
            <w:r>
              <w:t>Mode 8</w:t>
            </w:r>
          </w:p>
        </w:tc>
        <w:tc>
          <w:tcPr>
            <w:tcW w:w="1355" w:type="dxa"/>
          </w:tcPr>
          <w:p w:rsidR="00EF1F8B" w:rsidRDefault="00EF1F8B" w:rsidP="007B48A8">
            <w:pPr>
              <w:pStyle w:val="squish"/>
              <w:jc w:val="center"/>
            </w:pPr>
            <w:r>
              <w:t>3.56</w:t>
            </w:r>
          </w:p>
        </w:tc>
        <w:tc>
          <w:tcPr>
            <w:tcW w:w="1336" w:type="dxa"/>
          </w:tcPr>
          <w:p w:rsidR="00EF1F8B" w:rsidRDefault="00EF1F8B" w:rsidP="007B48A8">
            <w:pPr>
              <w:pStyle w:val="squish"/>
              <w:jc w:val="center"/>
            </w:pPr>
            <w:r>
              <w:t>3.63</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2.0%</w:t>
            </w:r>
          </w:p>
        </w:tc>
      </w:tr>
    </w:tbl>
    <w:p w:rsidR="00EF1F8B" w:rsidRDefault="00EF1F8B" w:rsidP="00EF1F8B">
      <w:pPr>
        <w:pStyle w:val="Heading5"/>
      </w:pPr>
      <w:r>
        <w:t>Full Model</w:t>
      </w:r>
    </w:p>
    <w:p w:rsidR="00EF1F8B" w:rsidRDefault="00EF1F8B" w:rsidP="00EF1F8B">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rsidR="00EF1F8B" w:rsidRPr="00EF1F8B" w:rsidRDefault="00EF1F8B" w:rsidP="00EF1F8B">
      <w:pPr>
        <w:rPr>
          <w:b/>
        </w:rPr>
      </w:pPr>
      <w:r>
        <w:rPr>
          <w:b/>
        </w:rPr>
        <w:t>Connectivity at discontinuous joints</w:t>
      </w:r>
    </w:p>
    <w:p w:rsidR="00BF159E" w:rsidRDefault="00BF159E" w:rsidP="00BF159E">
      <w:pPr>
        <w:pStyle w:val="Heading5"/>
      </w:pPr>
      <w:r>
        <w:t>Vehicle Modeling</w:t>
      </w:r>
    </w:p>
    <w:p w:rsidR="00BD6DB7" w:rsidRDefault="00BD6DB7" w:rsidP="00BD6DB7">
      <w:r>
        <w:t xml:space="preserve">The vehicle model was developed from the experimental data. The mass of the truck was measured by statically weighing the truck on scales. The acceleration data of the truck was processed using PSD methods and the frequency of the first mode of vibration was determined.  Using the relationship for the frequency of a single degree-of-freedom system, the stiffness of the suspension can be determined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rsidTr="00BD6DB7">
        <w:tc>
          <w:tcPr>
            <w:tcW w:w="7776" w:type="dxa"/>
          </w:tcPr>
          <w:p w:rsidR="00BD6DB7" w:rsidRDefault="007D7D77" w:rsidP="00BD6DB7">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rsidR="00BD6DB7" w:rsidRDefault="00BD6DB7" w:rsidP="00BD6DB7">
            <w:pPr>
              <w:pStyle w:val="EquationCaptions"/>
            </w:pPr>
            <w:r>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1</w:t>
            </w:r>
            <w:r w:rsidR="003B4BA6">
              <w:rPr>
                <w:noProof/>
              </w:rPr>
              <w:fldChar w:fldCharType="end"/>
            </w:r>
            <w:r>
              <w:t>)</w:t>
            </w:r>
          </w:p>
        </w:tc>
      </w:tr>
    </w:tbl>
    <w:p w:rsidR="00BD6DB7" w:rsidRDefault="00BD6DB7" w:rsidP="00BD6DB7">
      <w:r w:rsidRPr="006B2462">
        <w:t>Analysis of truck acceleration records show a first mode of vibration at 2.</w:t>
      </w:r>
      <w:r>
        <w:t>8</w:t>
      </w:r>
      <w:r w:rsidRPr="006B2462">
        <w:t xml:space="preserve"> Hz</w:t>
      </w:r>
      <w:r>
        <w:t xml:space="preserve">. Assuming, 45 kips of the truck weight are carried by the suspension, the suspension stiffness is computed to be 36 </w:t>
      </w:r>
      <w:r>
        <w:lastRenderedPageBreak/>
        <w:t>kip/in. The damping coefficient (cs) was assigned to achieve 10% of critical damping. The coefficient value was therefore calculat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rsidTr="003677FC">
        <w:tc>
          <w:tcPr>
            <w:tcW w:w="7776" w:type="dxa"/>
          </w:tcPr>
          <w:p w:rsidR="00BD6DB7" w:rsidRDefault="007D7D77" w:rsidP="003677FC">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rsidR="00BD6DB7" w:rsidRPr="00BD6DB7" w:rsidRDefault="00BD6DB7" w:rsidP="00BD6DB7">
            <w:pPr>
              <w:pStyle w:val="EquationCaptions"/>
            </w:pPr>
            <w:r w:rsidRPr="00BD6DB7">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2</w:t>
            </w:r>
            <w:r w:rsidR="003B4BA6">
              <w:rPr>
                <w:noProof/>
              </w:rPr>
              <w:fldChar w:fldCharType="end"/>
            </w:r>
            <w:r w:rsidRPr="00BD6DB7">
              <w:t>)</w:t>
            </w:r>
          </w:p>
        </w:tc>
      </w:tr>
    </w:tbl>
    <w:p w:rsidR="00BD6DB7" w:rsidRDefault="00BD6DB7" w:rsidP="00BD6DB7">
      <w:r>
        <w:t xml:space="preserve">While the test truck is more complex than a single degree-of-freedom system, effort was first made to see if this simplification could still yield satisfactory results (i.e. responses </w:t>
      </w:r>
      <w:proofErr w:type="gramStart"/>
      <w:r>
        <w:t>similar to</w:t>
      </w:r>
      <w:proofErr w:type="gramEnd"/>
      <w:r>
        <w:t xml:space="preserve"> what was measured in the field). </w:t>
      </w:r>
    </w:p>
    <w:p w:rsidR="0035305B" w:rsidRDefault="009459EF" w:rsidP="00EC58A2">
      <w:r>
        <w:t>The initial vehicle model parameter values are summarized in the following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8365C" w:rsidTr="00BD6DB7">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BD6DB7" w:rsidTr="00BD6DB7">
              <w:tc>
                <w:tcPr>
                  <w:tcW w:w="617" w:type="dxa"/>
                  <w:vAlign w:val="bottom"/>
                </w:tcPr>
                <w:p w:rsidR="00BD6DB7" w:rsidRDefault="00BD6DB7" w:rsidP="00BD6DB7">
                  <w:pPr>
                    <w:pStyle w:val="squish"/>
                    <w:jc w:val="center"/>
                  </w:pPr>
                </w:p>
              </w:tc>
              <w:tc>
                <w:tcPr>
                  <w:tcW w:w="1224" w:type="dxa"/>
                  <w:vAlign w:val="bottom"/>
                </w:tcPr>
                <w:p w:rsidR="00BD6DB7" w:rsidRDefault="00BD6DB7" w:rsidP="00BD6DB7">
                  <w:pPr>
                    <w:pStyle w:val="squish"/>
                    <w:jc w:val="center"/>
                  </w:pPr>
                  <w:r>
                    <w:t>Value</w:t>
                  </w:r>
                </w:p>
              </w:tc>
              <w:tc>
                <w:tcPr>
                  <w:tcW w:w="968" w:type="dxa"/>
                  <w:vAlign w:val="bottom"/>
                </w:tcPr>
                <w:p w:rsidR="00BD6DB7" w:rsidRDefault="00BD6DB7" w:rsidP="00BD6DB7">
                  <w:pPr>
                    <w:pStyle w:val="squish"/>
                    <w:jc w:val="center"/>
                  </w:pPr>
                  <w:r>
                    <w:t>Units</w:t>
                  </w:r>
                </w:p>
              </w:tc>
            </w:tr>
            <w:tr w:rsidR="00BD6DB7" w:rsidTr="00BD6DB7">
              <w:tc>
                <w:tcPr>
                  <w:tcW w:w="617" w:type="dxa"/>
                </w:tcPr>
                <w:p w:rsidR="00BD6DB7" w:rsidRDefault="00BD6DB7" w:rsidP="00BD6DB7">
                  <w:pPr>
                    <w:pStyle w:val="squish"/>
                    <w:jc w:val="center"/>
                  </w:pPr>
                  <w:proofErr w:type="spellStart"/>
                  <w:r>
                    <w:t>ks</w:t>
                  </w:r>
                  <w:proofErr w:type="spellEnd"/>
                </w:p>
              </w:tc>
              <w:tc>
                <w:tcPr>
                  <w:tcW w:w="1224" w:type="dxa"/>
                </w:tcPr>
                <w:p w:rsidR="00BD6DB7" w:rsidRDefault="00BD6DB7" w:rsidP="00BD6DB7">
                  <w:pPr>
                    <w:pStyle w:val="squish"/>
                    <w:jc w:val="center"/>
                  </w:pPr>
                  <w:r>
                    <w:t>36000</w:t>
                  </w:r>
                </w:p>
              </w:tc>
              <w:tc>
                <w:tcPr>
                  <w:tcW w:w="968" w:type="dxa"/>
                </w:tcPr>
                <w:p w:rsidR="00BD6DB7" w:rsidRDefault="00BD6DB7" w:rsidP="00BD6DB7">
                  <w:pPr>
                    <w:pStyle w:val="squish"/>
                    <w:jc w:val="center"/>
                  </w:pPr>
                  <w:proofErr w:type="spellStart"/>
                  <w:r>
                    <w:t>lb</w:t>
                  </w:r>
                  <w:proofErr w:type="spellEnd"/>
                  <w:r>
                    <w:t>/in</w:t>
                  </w:r>
                </w:p>
              </w:tc>
            </w:tr>
            <w:tr w:rsidR="00BD6DB7" w:rsidTr="00BD6DB7">
              <w:tc>
                <w:tcPr>
                  <w:tcW w:w="617" w:type="dxa"/>
                </w:tcPr>
                <w:p w:rsidR="00BD6DB7" w:rsidRDefault="00BD6DB7" w:rsidP="00BD6DB7">
                  <w:pPr>
                    <w:pStyle w:val="squish"/>
                    <w:jc w:val="center"/>
                  </w:pPr>
                  <w:r>
                    <w:t>cs</w:t>
                  </w:r>
                </w:p>
              </w:tc>
              <w:tc>
                <w:tcPr>
                  <w:tcW w:w="1224" w:type="dxa"/>
                </w:tcPr>
                <w:p w:rsidR="00BD6DB7" w:rsidRDefault="00BD6DB7" w:rsidP="00BD6DB7">
                  <w:pPr>
                    <w:pStyle w:val="squish"/>
                    <w:jc w:val="center"/>
                  </w:pPr>
                  <w:r>
                    <w:t>410 (10%)</w:t>
                  </w:r>
                </w:p>
              </w:tc>
              <w:tc>
                <w:tcPr>
                  <w:tcW w:w="968" w:type="dxa"/>
                </w:tcPr>
                <w:p w:rsidR="00BD6DB7" w:rsidRDefault="00BD6DB7" w:rsidP="00BD6DB7">
                  <w:pPr>
                    <w:pStyle w:val="squish"/>
                    <w:jc w:val="center"/>
                  </w:pPr>
                  <w:proofErr w:type="spellStart"/>
                  <w:r>
                    <w:t>lb</w:t>
                  </w:r>
                  <w:proofErr w:type="spellEnd"/>
                  <w:r>
                    <w:t>-s/in</w:t>
                  </w:r>
                </w:p>
              </w:tc>
            </w:tr>
            <w:tr w:rsidR="00BD6DB7" w:rsidTr="00BD6DB7">
              <w:tc>
                <w:tcPr>
                  <w:tcW w:w="617" w:type="dxa"/>
                </w:tcPr>
                <w:p w:rsidR="00BD6DB7" w:rsidRDefault="00BD6DB7" w:rsidP="00BD6DB7">
                  <w:pPr>
                    <w:pStyle w:val="squish"/>
                    <w:jc w:val="center"/>
                  </w:pPr>
                  <w:proofErr w:type="spellStart"/>
                  <w:r>
                    <w:t>ms</w:t>
                  </w:r>
                  <w:proofErr w:type="spellEnd"/>
                </w:p>
              </w:tc>
              <w:tc>
                <w:tcPr>
                  <w:tcW w:w="1224" w:type="dxa"/>
                </w:tcPr>
                <w:p w:rsidR="00BD6DB7" w:rsidRDefault="00BD6DB7" w:rsidP="00BD6DB7">
                  <w:pPr>
                    <w:pStyle w:val="squish"/>
                    <w:jc w:val="center"/>
                  </w:pPr>
                  <w:r>
                    <w:t>116.55</w:t>
                  </w:r>
                </w:p>
              </w:tc>
              <w:tc>
                <w:tcPr>
                  <w:tcW w:w="968" w:type="dxa"/>
                </w:tcPr>
                <w:p w:rsidR="00BD6DB7" w:rsidRDefault="00BD6DB7" w:rsidP="00BD6DB7">
                  <w:pPr>
                    <w:pStyle w:val="squish"/>
                    <w:jc w:val="center"/>
                  </w:pPr>
                  <w:r>
                    <w:t>lb-s</w:t>
                  </w:r>
                  <w:r w:rsidRPr="0098365C">
                    <w:rPr>
                      <w:vertAlign w:val="superscript"/>
                    </w:rPr>
                    <w:t>2</w:t>
                  </w:r>
                  <w:r>
                    <w:t>/in</w:t>
                  </w:r>
                </w:p>
              </w:tc>
            </w:tr>
            <w:tr w:rsidR="003F01CB" w:rsidTr="00BD6DB7">
              <w:tc>
                <w:tcPr>
                  <w:tcW w:w="617" w:type="dxa"/>
                </w:tcPr>
                <w:p w:rsidR="003F01CB" w:rsidRDefault="003F01CB" w:rsidP="003F01CB">
                  <w:pPr>
                    <w:pStyle w:val="squish"/>
                    <w:jc w:val="center"/>
                  </w:pPr>
                  <w:r>
                    <w:t>mu</w:t>
                  </w:r>
                </w:p>
              </w:tc>
              <w:tc>
                <w:tcPr>
                  <w:tcW w:w="1224" w:type="dxa"/>
                </w:tcPr>
                <w:p w:rsidR="003F01CB" w:rsidRDefault="003F01CB" w:rsidP="003F01CB">
                  <w:pPr>
                    <w:pStyle w:val="squish"/>
                    <w:jc w:val="center"/>
                  </w:pPr>
                  <w:r>
                    <w:t>0</w:t>
                  </w:r>
                </w:p>
              </w:tc>
              <w:tc>
                <w:tcPr>
                  <w:tcW w:w="968" w:type="dxa"/>
                </w:tcPr>
                <w:p w:rsidR="003F01CB" w:rsidRDefault="003F01CB" w:rsidP="003F01CB">
                  <w:pPr>
                    <w:pStyle w:val="squish"/>
                    <w:jc w:val="center"/>
                  </w:pPr>
                  <w:r>
                    <w:t>lb-s</w:t>
                  </w:r>
                  <w:r w:rsidRPr="0098365C">
                    <w:rPr>
                      <w:vertAlign w:val="superscript"/>
                    </w:rPr>
                    <w:t>2</w:t>
                  </w:r>
                  <w:r>
                    <w:t>/in</w:t>
                  </w:r>
                </w:p>
              </w:tc>
            </w:tr>
          </w:tbl>
          <w:p w:rsidR="0098365C" w:rsidRDefault="0098365C" w:rsidP="00BD6DB7">
            <w:pPr>
              <w:pStyle w:val="squish"/>
              <w:jc w:val="center"/>
            </w:pPr>
          </w:p>
        </w:tc>
        <w:tc>
          <w:tcPr>
            <w:tcW w:w="1706" w:type="dxa"/>
            <w:vAlign w:val="center"/>
          </w:tcPr>
          <w:p w:rsidR="0098365C" w:rsidRDefault="0098365C" w:rsidP="00BD6DB7">
            <w:pPr>
              <w:pStyle w:val="squish"/>
              <w:jc w:val="center"/>
            </w:pPr>
            <w:r>
              <w:rPr>
                <w:noProof/>
              </w:rPr>
              <w:drawing>
                <wp:inline distT="0" distB="0" distL="0" distR="0" wp14:anchorId="0A63095E" wp14:editId="146B1033">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rsidR="00BF159E" w:rsidRDefault="00BF159E" w:rsidP="00BF159E">
      <w:pPr>
        <w:pStyle w:val="Heading5"/>
      </w:pPr>
      <w:r>
        <w:t>Profile Consideration</w:t>
      </w:r>
    </w:p>
    <w:p w:rsidR="00E36645" w:rsidRDefault="00A14F77" w:rsidP="00EC58A2">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rsidR="00A14F77" w:rsidRDefault="00E36645" w:rsidP="00EC58A2">
      <w:r>
        <w:t xml:space="preserve">The profile was recorded using an </w:t>
      </w:r>
      <w:r w:rsidR="00170818" w:rsidRPr="00170818">
        <w:t>Ames Engineering Model 8300 Portable Profiler</w:t>
      </w:r>
      <w:r w:rsidR="009C25A3">
        <w:t xml:space="preserve">. Two passes were made on each lane. Both wheel lines of the profile were sampled at 1-inch intervals. </w:t>
      </w:r>
    </w:p>
    <w:p w:rsidR="009C25A3" w:rsidRDefault="009C25A3" w:rsidP="009C25A3">
      <w:r>
        <w:t xml:space="preserve">Profiles were converted to csv files, each of which contained an array of distances and an array of corresponding elevations for right and left wheel lines using the </w:t>
      </w:r>
      <w:proofErr w:type="spellStart"/>
      <w:r>
        <w:t>ProVAL</w:t>
      </w:r>
      <w:proofErr w:type="spellEnd"/>
      <w:r>
        <w:t xml:space="preserve"> software. MATLAB was then used to convert the data in the csv file so that it could be directly imported into the LUSAS software for simulation. A custom MATLAB script made the following changes to the data:</w:t>
      </w:r>
    </w:p>
    <w:p w:rsidR="009C25A3" w:rsidRDefault="009C25A3" w:rsidP="009C25A3">
      <w:pPr>
        <w:pStyle w:val="ListParagraph"/>
        <w:numPr>
          <w:ilvl w:val="0"/>
          <w:numId w:val="10"/>
        </w:numPr>
      </w:pPr>
      <w:r>
        <w:lastRenderedPageBreak/>
        <w:t>Profile is trimmed to a specified distance before the beginning of the bridge</w:t>
      </w:r>
    </w:p>
    <w:p w:rsidR="009C25A3" w:rsidRDefault="009C25A3" w:rsidP="009C25A3">
      <w:pPr>
        <w:pStyle w:val="ListParagraph"/>
        <w:numPr>
          <w:ilvl w:val="0"/>
          <w:numId w:val="10"/>
        </w:numPr>
      </w:pPr>
      <w:r>
        <w:t>Distance values are converted to inches and made to start from 0 at the beginning of the profile</w:t>
      </w:r>
    </w:p>
    <w:p w:rsidR="009C25A3" w:rsidRDefault="009C25A3" w:rsidP="009C25A3">
      <w:pPr>
        <w:pStyle w:val="ListParagraph"/>
        <w:numPr>
          <w:ilvl w:val="0"/>
          <w:numId w:val="10"/>
        </w:numPr>
      </w:pPr>
      <w:r>
        <w:t xml:space="preserve">The profile elevation values, over a specified distance from the profile start, are replaced with linearly increasing/decreasing values </w:t>
      </w:r>
      <w:proofErr w:type="gramStart"/>
      <w:r>
        <w:t>so as to</w:t>
      </w:r>
      <w:proofErr w:type="gramEnd"/>
      <w:r>
        <w:t xml:space="preserve"> provide a “ramp” up to the profile</w:t>
      </w:r>
    </w:p>
    <w:p w:rsidR="009C25A3" w:rsidRDefault="009C25A3" w:rsidP="009C25A3">
      <w:pPr>
        <w:pStyle w:val="ListParagraph"/>
        <w:numPr>
          <w:ilvl w:val="0"/>
          <w:numId w:val="10"/>
        </w:numPr>
      </w:pPr>
      <w:r>
        <w:t xml:space="preserve">New distance and elevation arrays are saved to a text file. </w:t>
      </w:r>
    </w:p>
    <w:p w:rsidR="009C25A3" w:rsidRDefault="009C25A3" w:rsidP="009C25A3">
      <w:r>
        <w:t>The ramp in the profile data prevents the large initial energy input that would result from a sudden step in the profile. A ramp of 20 feet was specified. The profile was trimmed such that it began 500 feet before the beginning of the bridge, allowing ample time for the vehicle to develop its initial conditions. A sample of the profile for an east-bound right lane is shown below.</w:t>
      </w:r>
    </w:p>
    <w:p w:rsidR="009C25A3" w:rsidRDefault="009C25A3" w:rsidP="009C25A3">
      <w:pPr>
        <w:jc w:val="center"/>
      </w:pPr>
      <w:r w:rsidRPr="00125E1E">
        <w:rPr>
          <w:noProof/>
        </w:rPr>
        <w:drawing>
          <wp:inline distT="0" distB="0" distL="0" distR="0" wp14:anchorId="5B9AB64B" wp14:editId="59504352">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C53BF7" w:rsidRDefault="00120A9A" w:rsidP="00C53BF7">
      <w:r>
        <w:t xml:space="preserve">Simulations were performed with the measured profiles. The vertical acceleration at mid-span of span 3 from simulation with this profile is plotted below and compared with the results from simulation with no profile. </w:t>
      </w:r>
      <w:r w:rsidR="00C53BF7">
        <w:t xml:space="preserve">These results provide clear indication that the profile has a great influence on vehicle-bridge interaction. </w:t>
      </w:r>
    </w:p>
    <w:p w:rsidR="00172635" w:rsidRDefault="00172635" w:rsidP="00172635">
      <w:pPr>
        <w:keepNext/>
      </w:pPr>
      <w:r>
        <w:rPr>
          <w:noProof/>
        </w:rPr>
        <w:lastRenderedPageBreak/>
        <w:drawing>
          <wp:inline distT="0" distB="0" distL="0" distR="0" wp14:anchorId="6F5AB40F" wp14:editId="05BA8AEE">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172635" w:rsidRDefault="00172635" w:rsidP="00172635">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51911">
        <w:rPr>
          <w:noProof/>
        </w:rPr>
        <w:t>7</w:t>
      </w:r>
      <w:r w:rsidR="003677FC">
        <w:rPr>
          <w:noProof/>
        </w:rPr>
        <w:fldChar w:fldCharType="end"/>
      </w:r>
      <w:r>
        <w:t xml:space="preserve">: </w:t>
      </w:r>
      <w:r w:rsidR="00120A9A">
        <w:t>Comparison of span 3 midspan acceleration for simulations with and without a profile included</w:t>
      </w:r>
    </w:p>
    <w:p w:rsidR="00F11EF7" w:rsidRDefault="00120A9A" w:rsidP="00F11EF7">
      <w:pPr>
        <w:keepNext/>
        <w:jc w:val="center"/>
      </w:pPr>
      <w:r>
        <w:rPr>
          <w:noProof/>
        </w:rPr>
        <w:drawing>
          <wp:inline distT="0" distB="0" distL="0" distR="0" wp14:anchorId="0B940B35" wp14:editId="497EB244">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rsidR="00F11EF7" w:rsidRDefault="00F11EF7" w:rsidP="00F11EF7">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51911">
        <w:rPr>
          <w:noProof/>
        </w:rPr>
        <w:t>8</w:t>
      </w:r>
      <w:r w:rsidR="003677FC">
        <w:rPr>
          <w:noProof/>
        </w:rPr>
        <w:fldChar w:fldCharType="end"/>
      </w:r>
      <w:r>
        <w:t>: Comparison of truck vertical acceleration for simulations with and without a profile included</w:t>
      </w:r>
    </w:p>
    <w:p w:rsidR="00F11EF7" w:rsidRDefault="00F11EF7" w:rsidP="009C25A3">
      <w:pPr>
        <w:jc w:val="center"/>
      </w:pPr>
    </w:p>
    <w:p w:rsidR="00BF159E" w:rsidRDefault="00E36645" w:rsidP="00BF159E">
      <w:pPr>
        <w:pStyle w:val="Heading5"/>
      </w:pPr>
      <w:r>
        <w:t>Validation of VBI Simulation Methods</w:t>
      </w:r>
    </w:p>
    <w:p w:rsidR="00E36645" w:rsidRDefault="00C55158" w:rsidP="00EC58A2">
      <w:proofErr w:type="gramStart"/>
      <w:r>
        <w:t>In an effort to</w:t>
      </w:r>
      <w:proofErr w:type="gramEnd"/>
      <w:r>
        <w:t xml:space="preserve"> make simulation results match the experiment, the mass, stiffness and damping of the vehicle model was the adjusted until a good fit was acquired. Damping ratios of 5, 7, 10 and 20 percent were investigated. Mass and stiffness were increased (while maintaining 2.9 Hz </w:t>
      </w:r>
      <w:r>
        <w:lastRenderedPageBreak/>
        <w:t>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above ultimately resulted truck acceleration that best matched the experimental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C25A3" w:rsidTr="003677FC">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9C25A3" w:rsidTr="003677FC">
              <w:tc>
                <w:tcPr>
                  <w:tcW w:w="617" w:type="dxa"/>
                  <w:vAlign w:val="bottom"/>
                </w:tcPr>
                <w:p w:rsidR="009C25A3" w:rsidRDefault="009C25A3" w:rsidP="003677FC">
                  <w:pPr>
                    <w:pStyle w:val="squish"/>
                    <w:jc w:val="center"/>
                  </w:pPr>
                </w:p>
              </w:tc>
              <w:tc>
                <w:tcPr>
                  <w:tcW w:w="1224" w:type="dxa"/>
                  <w:vAlign w:val="bottom"/>
                </w:tcPr>
                <w:p w:rsidR="009C25A3" w:rsidRDefault="009C25A3" w:rsidP="003677FC">
                  <w:pPr>
                    <w:pStyle w:val="squish"/>
                    <w:jc w:val="center"/>
                  </w:pPr>
                  <w:r>
                    <w:t>Value</w:t>
                  </w:r>
                </w:p>
              </w:tc>
              <w:tc>
                <w:tcPr>
                  <w:tcW w:w="968" w:type="dxa"/>
                  <w:vAlign w:val="bottom"/>
                </w:tcPr>
                <w:p w:rsidR="009C25A3" w:rsidRDefault="009C25A3" w:rsidP="003677FC">
                  <w:pPr>
                    <w:pStyle w:val="squish"/>
                    <w:jc w:val="center"/>
                  </w:pPr>
                  <w:r>
                    <w:t>Units</w:t>
                  </w:r>
                </w:p>
              </w:tc>
            </w:tr>
            <w:tr w:rsidR="009C25A3" w:rsidTr="003677FC">
              <w:tc>
                <w:tcPr>
                  <w:tcW w:w="617" w:type="dxa"/>
                </w:tcPr>
                <w:p w:rsidR="009C25A3" w:rsidRDefault="009C25A3" w:rsidP="003677FC">
                  <w:pPr>
                    <w:pStyle w:val="squish"/>
                    <w:jc w:val="center"/>
                  </w:pPr>
                  <w:proofErr w:type="spellStart"/>
                  <w:r>
                    <w:t>ks</w:t>
                  </w:r>
                  <w:proofErr w:type="spellEnd"/>
                </w:p>
              </w:tc>
              <w:tc>
                <w:tcPr>
                  <w:tcW w:w="1224" w:type="dxa"/>
                </w:tcPr>
                <w:p w:rsidR="009C25A3" w:rsidRDefault="00CA6DFB" w:rsidP="003677FC">
                  <w:pPr>
                    <w:pStyle w:val="squish"/>
                    <w:jc w:val="center"/>
                  </w:pPr>
                  <w:r>
                    <w:t>36</w:t>
                  </w:r>
                  <w:r w:rsidR="009C25A3">
                    <w:t>000</w:t>
                  </w:r>
                </w:p>
              </w:tc>
              <w:tc>
                <w:tcPr>
                  <w:tcW w:w="968" w:type="dxa"/>
                </w:tcPr>
                <w:p w:rsidR="009C25A3" w:rsidRDefault="009C25A3" w:rsidP="003677FC">
                  <w:pPr>
                    <w:pStyle w:val="squish"/>
                    <w:jc w:val="center"/>
                  </w:pPr>
                  <w:proofErr w:type="spellStart"/>
                  <w:r>
                    <w:t>lb</w:t>
                  </w:r>
                  <w:proofErr w:type="spellEnd"/>
                  <w:r>
                    <w:t>/in</w:t>
                  </w:r>
                </w:p>
              </w:tc>
            </w:tr>
            <w:tr w:rsidR="009C25A3" w:rsidTr="003677FC">
              <w:tc>
                <w:tcPr>
                  <w:tcW w:w="617" w:type="dxa"/>
                </w:tcPr>
                <w:p w:rsidR="009C25A3" w:rsidRDefault="009C25A3" w:rsidP="003677FC">
                  <w:pPr>
                    <w:pStyle w:val="squish"/>
                    <w:jc w:val="center"/>
                  </w:pPr>
                  <w:r>
                    <w:t>cs</w:t>
                  </w:r>
                </w:p>
              </w:tc>
              <w:tc>
                <w:tcPr>
                  <w:tcW w:w="1224" w:type="dxa"/>
                </w:tcPr>
                <w:p w:rsidR="009C25A3" w:rsidRDefault="00CA6DFB" w:rsidP="003677FC">
                  <w:pPr>
                    <w:pStyle w:val="squish"/>
                    <w:jc w:val="center"/>
                  </w:pPr>
                  <w:r>
                    <w:t>429 (10%)</w:t>
                  </w:r>
                </w:p>
              </w:tc>
              <w:tc>
                <w:tcPr>
                  <w:tcW w:w="968" w:type="dxa"/>
                </w:tcPr>
                <w:p w:rsidR="009C25A3" w:rsidRDefault="009C25A3" w:rsidP="003677FC">
                  <w:pPr>
                    <w:pStyle w:val="squish"/>
                    <w:jc w:val="center"/>
                  </w:pPr>
                  <w:proofErr w:type="spellStart"/>
                  <w:r>
                    <w:t>lb</w:t>
                  </w:r>
                  <w:proofErr w:type="spellEnd"/>
                  <w:r>
                    <w:t>-s/in</w:t>
                  </w:r>
                </w:p>
              </w:tc>
            </w:tr>
            <w:tr w:rsidR="009C25A3" w:rsidTr="003677FC">
              <w:tc>
                <w:tcPr>
                  <w:tcW w:w="617" w:type="dxa"/>
                </w:tcPr>
                <w:p w:rsidR="009C25A3" w:rsidRDefault="009C25A3" w:rsidP="003677FC">
                  <w:pPr>
                    <w:pStyle w:val="squish"/>
                    <w:jc w:val="center"/>
                  </w:pPr>
                  <w:proofErr w:type="spellStart"/>
                  <w:r>
                    <w:t>ms</w:t>
                  </w:r>
                  <w:proofErr w:type="spellEnd"/>
                </w:p>
              </w:tc>
              <w:tc>
                <w:tcPr>
                  <w:tcW w:w="1224" w:type="dxa"/>
                </w:tcPr>
                <w:p w:rsidR="009C25A3" w:rsidRDefault="000537B3" w:rsidP="003677FC">
                  <w:pPr>
                    <w:pStyle w:val="squish"/>
                    <w:jc w:val="center"/>
                  </w:pPr>
                  <w:r>
                    <w:t>116.55</w:t>
                  </w:r>
                </w:p>
              </w:tc>
              <w:tc>
                <w:tcPr>
                  <w:tcW w:w="968" w:type="dxa"/>
                </w:tcPr>
                <w:p w:rsidR="009C25A3" w:rsidRDefault="009C25A3" w:rsidP="003677FC">
                  <w:pPr>
                    <w:pStyle w:val="squish"/>
                    <w:jc w:val="center"/>
                  </w:pPr>
                  <w:r>
                    <w:t>lb-s</w:t>
                  </w:r>
                  <w:r w:rsidRPr="0098365C">
                    <w:rPr>
                      <w:vertAlign w:val="superscript"/>
                    </w:rPr>
                    <w:t>2</w:t>
                  </w:r>
                  <w:r>
                    <w:t>/in</w:t>
                  </w:r>
                </w:p>
              </w:tc>
            </w:tr>
            <w:tr w:rsidR="003F01CB" w:rsidTr="003677FC">
              <w:tc>
                <w:tcPr>
                  <w:tcW w:w="617" w:type="dxa"/>
                </w:tcPr>
                <w:p w:rsidR="003F01CB" w:rsidRDefault="003F01CB" w:rsidP="003F01CB">
                  <w:pPr>
                    <w:pStyle w:val="squish"/>
                    <w:jc w:val="center"/>
                  </w:pPr>
                  <w:r>
                    <w:t>mu</w:t>
                  </w:r>
                </w:p>
              </w:tc>
              <w:tc>
                <w:tcPr>
                  <w:tcW w:w="1224" w:type="dxa"/>
                </w:tcPr>
                <w:p w:rsidR="003F01CB" w:rsidRDefault="00C12B2A" w:rsidP="003F01CB">
                  <w:pPr>
                    <w:pStyle w:val="squish"/>
                    <w:jc w:val="center"/>
                  </w:pPr>
                  <w:r>
                    <w:t>0.0052</w:t>
                  </w:r>
                </w:p>
              </w:tc>
              <w:tc>
                <w:tcPr>
                  <w:tcW w:w="968" w:type="dxa"/>
                </w:tcPr>
                <w:p w:rsidR="003F01CB" w:rsidRDefault="003F01CB" w:rsidP="003F01CB">
                  <w:pPr>
                    <w:pStyle w:val="squish"/>
                    <w:jc w:val="center"/>
                  </w:pPr>
                  <w:r>
                    <w:t>lb-s</w:t>
                  </w:r>
                  <w:r w:rsidRPr="0098365C">
                    <w:rPr>
                      <w:vertAlign w:val="superscript"/>
                    </w:rPr>
                    <w:t>2</w:t>
                  </w:r>
                  <w:r>
                    <w:t>/in</w:t>
                  </w:r>
                </w:p>
              </w:tc>
            </w:tr>
          </w:tbl>
          <w:p w:rsidR="009C25A3" w:rsidRDefault="009C25A3" w:rsidP="003677FC">
            <w:pPr>
              <w:pStyle w:val="squish"/>
              <w:jc w:val="center"/>
            </w:pPr>
          </w:p>
        </w:tc>
        <w:tc>
          <w:tcPr>
            <w:tcW w:w="1706" w:type="dxa"/>
            <w:vAlign w:val="center"/>
          </w:tcPr>
          <w:p w:rsidR="009C25A3" w:rsidRDefault="009C25A3" w:rsidP="003677FC">
            <w:pPr>
              <w:pStyle w:val="squish"/>
              <w:jc w:val="center"/>
            </w:pPr>
            <w:r>
              <w:rPr>
                <w:noProof/>
              </w:rPr>
              <w:drawing>
                <wp:inline distT="0" distB="0" distL="0" distR="0" wp14:anchorId="790B75D6" wp14:editId="47B49737">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rsidR="00A14F77" w:rsidRDefault="0003154C" w:rsidP="00EC58A2">
      <w:r>
        <w:t>The following plot compares experimental acceleration data to FE simulation</w:t>
      </w:r>
      <w:r w:rsidR="00CA6DFB">
        <w:t xml:space="preserve"> with this vehicle model</w:t>
      </w:r>
      <w:r>
        <w:t xml:space="preserve">. </w:t>
      </w:r>
      <w:r w:rsidR="00CA6DFB">
        <w:t xml:space="preserve">Simulations were performed with the path of travel located in center of the right-hand lane of the east-bound side and the measured profile of the right wheel line. </w:t>
      </w:r>
    </w:p>
    <w:p w:rsidR="0014797F" w:rsidRDefault="003677FC" w:rsidP="0014797F">
      <w:pPr>
        <w:keepNext/>
      </w:pPr>
      <w:r>
        <w:rPr>
          <w:noProof/>
        </w:rPr>
        <w:drawing>
          <wp:inline distT="0" distB="0" distL="0" distR="0" wp14:anchorId="66124304" wp14:editId="65A1F0CE">
            <wp:extent cx="5486400" cy="3200400"/>
            <wp:effectExtent l="0" t="0" r="0" b="0"/>
            <wp:docPr id="76" name="Chart 76">
              <a:extLst xmlns:a="http://schemas.openxmlformats.org/drawingml/2006/main">
                <a:ext uri="{FF2B5EF4-FFF2-40B4-BE49-F238E27FC236}">
                  <a16:creationId xmlns:a16="http://schemas.microsoft.com/office/drawing/2014/main" id="{93FB5F47-EBB6-430F-B913-64F6C69D8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DB4522" w:rsidRDefault="0014797F" w:rsidP="0014797F">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51911">
        <w:rPr>
          <w:noProof/>
        </w:rPr>
        <w:t>9</w:t>
      </w:r>
      <w:r w:rsidR="003677FC">
        <w:rPr>
          <w:noProof/>
        </w:rPr>
        <w:fldChar w:fldCharType="end"/>
      </w:r>
      <w:r>
        <w:t xml:space="preserve">: Truck vertical acceleration (simulation vs. experimental) </w:t>
      </w:r>
    </w:p>
    <w:p w:rsidR="0014797F" w:rsidRDefault="009B2F12" w:rsidP="0014797F">
      <w:pPr>
        <w:keepNext/>
      </w:pPr>
      <w:r>
        <w:rPr>
          <w:noProof/>
        </w:rPr>
        <w:lastRenderedPageBreak/>
        <w:drawing>
          <wp:inline distT="0" distB="0" distL="0" distR="0" wp14:anchorId="1CBC57AE" wp14:editId="007C5E18">
            <wp:extent cx="5486400" cy="3200400"/>
            <wp:effectExtent l="0" t="0" r="0" b="0"/>
            <wp:docPr id="78" name="Chart 78">
              <a:extLst xmlns:a="http://schemas.openxmlformats.org/drawingml/2006/main">
                <a:ext uri="{FF2B5EF4-FFF2-40B4-BE49-F238E27FC236}">
                  <a16:creationId xmlns:a16="http://schemas.microsoft.com/office/drawing/2014/main" id="{26D523AC-1E9B-4ED6-A90B-1AD653661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14797F" w:rsidRDefault="0014797F" w:rsidP="0014797F">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51911">
        <w:rPr>
          <w:noProof/>
        </w:rPr>
        <w:t>10</w:t>
      </w:r>
      <w:r w:rsidR="003677FC">
        <w:rPr>
          <w:noProof/>
        </w:rPr>
        <w:fldChar w:fldCharType="end"/>
      </w:r>
      <w:r>
        <w:t>: Bridge vertical acceleration at midspan of span 3</w:t>
      </w:r>
    </w:p>
    <w:p w:rsidR="00CA6DFB" w:rsidRDefault="009B2F12" w:rsidP="00CA6DFB">
      <w:pPr>
        <w:keepNext/>
      </w:pPr>
      <w:r>
        <w:rPr>
          <w:noProof/>
        </w:rPr>
        <w:drawing>
          <wp:inline distT="0" distB="0" distL="0" distR="0" wp14:anchorId="47B0B09C" wp14:editId="60743513">
            <wp:extent cx="5486400" cy="3200400"/>
            <wp:effectExtent l="0" t="0" r="0" b="0"/>
            <wp:docPr id="77" name="Chart 77">
              <a:extLst xmlns:a="http://schemas.openxmlformats.org/drawingml/2006/main">
                <a:ext uri="{FF2B5EF4-FFF2-40B4-BE49-F238E27FC236}">
                  <a16:creationId xmlns:a16="http://schemas.microsoft.com/office/drawing/2014/main" id="{1D2A9372-F5D0-440A-8B2D-CA1168F456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C55158" w:rsidRDefault="00CA6DFB" w:rsidP="00CA6DFB">
      <w:pPr>
        <w:pStyle w:val="Caption"/>
        <w:jc w:val="left"/>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851911">
        <w:rPr>
          <w:noProof/>
        </w:rPr>
        <w:t>11</w:t>
      </w:r>
      <w:r w:rsidR="003B4BA6">
        <w:rPr>
          <w:noProof/>
        </w:rPr>
        <w:fldChar w:fldCharType="end"/>
      </w:r>
      <w:r>
        <w:t>: Bridge vertical acceleration at midspan of span 7</w:t>
      </w:r>
    </w:p>
    <w:p w:rsidR="00D275D4" w:rsidRDefault="0003154C" w:rsidP="0003154C">
      <w:r>
        <w:t xml:space="preserve">These simulation results demonstrate the model’s capability of simulating vehicle-bridge interaction and the role of roadway profile on that interaction. </w:t>
      </w:r>
    </w:p>
    <w:p w:rsidR="00D275D4" w:rsidRDefault="0003154C" w:rsidP="00D275D4">
      <w:pPr>
        <w:pStyle w:val="Heading3"/>
      </w:pPr>
      <w:bookmarkStart w:id="15" w:name="_Toc536017952"/>
      <w:r>
        <w:lastRenderedPageBreak/>
        <w:t xml:space="preserve">Test </w:t>
      </w:r>
      <w:r w:rsidR="00D275D4">
        <w:t>Conclusions</w:t>
      </w:r>
      <w:bookmarkEnd w:id="15"/>
    </w:p>
    <w:p w:rsidR="003B1BB6" w:rsidRDefault="003B1BB6" w:rsidP="0003154C">
      <w:r>
        <w:t>As a result of the tests performed on the case structure the following may be concluded.</w:t>
      </w:r>
    </w:p>
    <w:p w:rsidR="003B1BB6" w:rsidRDefault="003B1BB6" w:rsidP="003B1BB6">
      <w:pPr>
        <w:pStyle w:val="ListParagraph"/>
        <w:numPr>
          <w:ilvl w:val="0"/>
          <w:numId w:val="4"/>
        </w:numPr>
      </w:pPr>
      <w:r>
        <w:t>The bridge is experiencing motion that exceeds human comfort criterion.</w:t>
      </w:r>
    </w:p>
    <w:p w:rsidR="00025DCA" w:rsidRDefault="00025DCA" w:rsidP="003B1BB6">
      <w:pPr>
        <w:pStyle w:val="ListParagraph"/>
        <w:numPr>
          <w:ilvl w:val="0"/>
          <w:numId w:val="4"/>
        </w:numPr>
      </w:pPr>
      <w:r>
        <w:t>The high vibration levels are occurring on all spans (that were instrumented).</w:t>
      </w:r>
    </w:p>
    <w:p w:rsidR="003B1BB6" w:rsidRDefault="003B1BB6" w:rsidP="003B1BB6">
      <w:pPr>
        <w:pStyle w:val="ListParagraph"/>
        <w:numPr>
          <w:ilvl w:val="0"/>
          <w:numId w:val="4"/>
        </w:numPr>
      </w:pPr>
      <w:r>
        <w:t>The bridge exhibits dynamic amplification as high as 1.75 even under heavy vehicles (compared to AASHTO recommended 1.33).</w:t>
      </w:r>
    </w:p>
    <w:p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rsidR="003B1BB6" w:rsidRDefault="003B1BB6" w:rsidP="003B1BB6">
      <w:pPr>
        <w:pStyle w:val="ListParagraph"/>
        <w:numPr>
          <w:ilvl w:val="0"/>
          <w:numId w:val="4"/>
        </w:numPr>
      </w:pPr>
      <w:r>
        <w:t>The high dynamic amplification does not seem to pose a risk to the structure’s performance (at strength or service limit states).</w:t>
      </w:r>
    </w:p>
    <w:p w:rsidR="003B1BB6" w:rsidRDefault="003B1BB6" w:rsidP="003B1BB6">
      <w:pPr>
        <w:pStyle w:val="ListParagraph"/>
        <w:numPr>
          <w:ilvl w:val="0"/>
          <w:numId w:val="4"/>
        </w:numPr>
      </w:pPr>
      <w:r>
        <w:t>The vehicle is excited by the bridge deck profile, which in-turn excited the bridge</w:t>
      </w:r>
    </w:p>
    <w:p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p w:rsidR="0004731A" w:rsidRDefault="0004731A" w:rsidP="0004731A">
      <w:pPr>
        <w:pStyle w:val="Heading2"/>
      </w:pPr>
      <w:bookmarkStart w:id="16" w:name="_Toc536017953"/>
      <w:r>
        <w:t>Simulating VBI</w:t>
      </w:r>
      <w:bookmarkEnd w:id="16"/>
    </w:p>
    <w:p w:rsidR="001C2928" w:rsidRDefault="008B7CAE" w:rsidP="001C2928">
      <w:r>
        <w:t>In several of the simulation studies described in this section a simplified model was employed. This model is composed of 2 degrees-of-freedom and reduces the bridge to a single beam. This model type was used when appropriate due to the minimal computing power required</w:t>
      </w:r>
      <w:r w:rsidR="001C2928">
        <w:t>, permitting a large number of simulations to be automated and performed in a relatively short amount of time. This model (state-space) is described in detail in the second part of this document and in the appendix.</w:t>
      </w:r>
    </w:p>
    <w:p w:rsidR="008B7CAE" w:rsidRPr="008B7CAE" w:rsidRDefault="008B7CAE" w:rsidP="008B7CAE"/>
    <w:p w:rsidR="0004731A" w:rsidRDefault="0004731A" w:rsidP="0004731A">
      <w:pPr>
        <w:pStyle w:val="Heading3"/>
      </w:pPr>
      <w:bookmarkStart w:id="17" w:name="_Toc536017954"/>
      <w:r>
        <w:lastRenderedPageBreak/>
        <w:t>Bridge and vehicle decoupled</w:t>
      </w:r>
      <w:bookmarkEnd w:id="17"/>
    </w:p>
    <w:p w:rsidR="00851911" w:rsidRDefault="00C274C6" w:rsidP="00C274C6">
      <w:r>
        <w:t xml:space="preserve">In the interest of further understanding the degree to which the vehicle and bridge interact, the vehicle is analyzed separately from the bridge. </w:t>
      </w:r>
      <w:r w:rsidR="00851911">
        <w:t xml:space="preserve">The vehicle is first analyzed traveling over just the profile. The contact force obtained </w:t>
      </w:r>
      <w:proofErr w:type="gramStart"/>
      <w:r w:rsidR="00851911">
        <w:t>as a result of</w:t>
      </w:r>
      <w:proofErr w:type="gramEnd"/>
      <w:r w:rsidR="00851911">
        <w:t xml:space="preserve"> this analysis is then applied to the bridge model. This method neglects bridge motion and therefore represents a completely rigid bridge. Therefore, this method’s accuracy will suffer with increased bridge flexibility and vehicle mass.</w:t>
      </w:r>
    </w:p>
    <w:tbl>
      <w:tblPr>
        <w:tblStyle w:val="TableGrid"/>
        <w:tblW w:w="8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65"/>
        <w:gridCol w:w="728"/>
        <w:gridCol w:w="5757"/>
      </w:tblGrid>
      <w:tr w:rsidR="00851911" w:rsidRPr="00851911" w:rsidTr="00851911">
        <w:tc>
          <w:tcPr>
            <w:tcW w:w="2165" w:type="dxa"/>
            <w:vAlign w:val="center"/>
          </w:tcPr>
          <w:p w:rsidR="00851911" w:rsidRPr="00851911" w:rsidRDefault="00851911" w:rsidP="00851911">
            <w:pPr>
              <w:pStyle w:val="squish"/>
            </w:pPr>
            <w:r w:rsidRPr="00851911">
              <w:rPr>
                <w:noProof/>
              </w:rPr>
              <w:drawing>
                <wp:inline distT="0" distB="0" distL="0" distR="0" wp14:anchorId="2A45CA9C" wp14:editId="3A234AEA">
                  <wp:extent cx="1371600" cy="1903751"/>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371600" cy="1903751"/>
                          </a:xfrm>
                          <a:prstGeom prst="rect">
                            <a:avLst/>
                          </a:prstGeom>
                        </pic:spPr>
                      </pic:pic>
                    </a:graphicData>
                  </a:graphic>
                </wp:inline>
              </w:drawing>
            </w:r>
            <w:r w:rsidRPr="00851911">
              <w:t xml:space="preserve"> </w:t>
            </w:r>
          </w:p>
        </w:tc>
        <w:tc>
          <w:tcPr>
            <w:tcW w:w="728" w:type="dxa"/>
            <w:vAlign w:val="center"/>
          </w:tcPr>
          <w:p w:rsidR="00851911" w:rsidRPr="00851911" w:rsidRDefault="00851911" w:rsidP="00851911">
            <w:pPr>
              <w:pStyle w:val="squish"/>
            </w:pPr>
            <w:r w:rsidRPr="00851911">
              <w:rPr>
                <w:noProof/>
              </w:rPr>
              <mc:AlternateContent>
                <mc:Choice Requires="wps">
                  <w:drawing>
                    <wp:inline distT="0" distB="0" distL="0" distR="0">
                      <wp:extent cx="320040" cy="320040"/>
                      <wp:effectExtent l="0" t="0" r="0" b="0"/>
                      <wp:docPr id="83" name="Plus Sign 83"/>
                      <wp:cNvGraphicFramePr/>
                      <a:graphic xmlns:a="http://schemas.openxmlformats.org/drawingml/2006/main">
                        <a:graphicData uri="http://schemas.microsoft.com/office/word/2010/wordprocessingShape">
                          <wps:wsp>
                            <wps:cNvSpPr/>
                            <wps:spPr>
                              <a:xfrm>
                                <a:off x="0" y="0"/>
                                <a:ext cx="320040" cy="320040"/>
                              </a:xfrm>
                              <a:prstGeom prst="mathPlus">
                                <a:avLst>
                                  <a:gd name="adj1" fmla="val 1518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DF89FCF" id="Plus Sign 83" o:spid="_x0000_s1026" style="width:25.2pt;height:25.2pt;visibility:visible;mso-wrap-style:square;mso-left-percent:-10001;mso-top-percent:-10001;mso-position-horizontal:absolute;mso-position-horizontal-relative:char;mso-position-vertical:absolute;mso-position-vertical-relative:line;mso-left-percent:-10001;mso-top-percent:-10001;v-text-anchor:middle" coordsize="320040,32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" path="m42421,135718r93297,l135718,42421r48604,l184322,135718r93297,l277619,184322r-93297,l184322,277619r-48604,l135718,184322r-93297,l42421,135718xe" filled="f" strokecolor="black [3213]" strokeweight="2pt">
                      <v:path arrowok="t" o:connecttype="custom" o:connectlocs="42421,135718;135718,135718;135718,42421;184322,42421;184322,135718;277619,135718;277619,184322;184322,184322;184322,277619;135718,277619;135718,184322;42421,184322;42421,135718" o:connectangles="0,0,0,0,0,0,0,0,0,0,0,0,0"/>
                      <w10:anchorlock/>
                    </v:shape>
                  </w:pict>
                </mc:Fallback>
              </mc:AlternateContent>
            </w:r>
          </w:p>
        </w:tc>
        <w:tc>
          <w:tcPr>
            <w:tcW w:w="5757" w:type="dxa"/>
            <w:vAlign w:val="center"/>
          </w:tcPr>
          <w:p w:rsidR="00851911" w:rsidRDefault="00851911" w:rsidP="00851911">
            <w:pPr>
              <w:pStyle w:val="squish"/>
              <w:keepNext/>
            </w:pPr>
            <w:r w:rsidRPr="00851911">
              <w:rPr>
                <w:noProof/>
              </w:rPr>
              <w:drawing>
                <wp:inline distT="0" distB="0" distL="0" distR="0" wp14:anchorId="637AA7E5" wp14:editId="7387E11E">
                  <wp:extent cx="3657600" cy="10566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657600" cy="1056640"/>
                          </a:xfrm>
                          <a:prstGeom prst="rect">
                            <a:avLst/>
                          </a:prstGeom>
                        </pic:spPr>
                      </pic:pic>
                    </a:graphicData>
                  </a:graphic>
                </wp:inline>
              </w:drawing>
            </w:r>
          </w:p>
          <w:p w:rsidR="00851911" w:rsidRPr="00851911" w:rsidRDefault="00851911" w:rsidP="00851911">
            <w:pPr>
              <w:pStyle w:val="Caption"/>
              <w:jc w:val="left"/>
            </w:pPr>
          </w:p>
        </w:tc>
      </w:tr>
    </w:tbl>
    <w:p w:rsidR="00851911" w:rsidRDefault="00851911" w:rsidP="00851911">
      <w:pPr>
        <w:pStyle w:val="Caption"/>
      </w:pPr>
      <w:r w:rsidRPr="00851911">
        <w:t xml:space="preserve">Figure </w:t>
      </w:r>
      <w:r w:rsidR="003B4BA6">
        <w:rPr>
          <w:noProof/>
        </w:rPr>
        <w:fldChar w:fldCharType="begin"/>
      </w:r>
      <w:r w:rsidR="003B4BA6">
        <w:rPr>
          <w:noProof/>
        </w:rPr>
        <w:instrText xml:space="preserve"> SEQ Figure \* ARABIC </w:instrText>
      </w:r>
      <w:r w:rsidR="003B4BA6">
        <w:rPr>
          <w:noProof/>
        </w:rPr>
        <w:fldChar w:fldCharType="separate"/>
      </w:r>
      <w:r>
        <w:rPr>
          <w:noProof/>
        </w:rPr>
        <w:t>12</w:t>
      </w:r>
      <w:r w:rsidR="003B4BA6">
        <w:rPr>
          <w:noProof/>
        </w:rPr>
        <w:fldChar w:fldCharType="end"/>
      </w:r>
      <w:r w:rsidRPr="00851911">
        <w:t>: Diagram of Decoupled Model</w:t>
      </w:r>
    </w:p>
    <w:p w:rsidR="00851911" w:rsidRDefault="00851911" w:rsidP="00851911">
      <w:pPr>
        <w:keepNext/>
        <w:jc w:val="center"/>
      </w:pPr>
      <w:r>
        <w:rPr>
          <w:noProof/>
        </w:rPr>
        <w:drawing>
          <wp:inline distT="0" distB="0" distL="0" distR="0" wp14:anchorId="27AF077E" wp14:editId="6BDC6041">
            <wp:extent cx="4572000" cy="208491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572000" cy="2084917"/>
                    </a:xfrm>
                    <a:prstGeom prst="rect">
                      <a:avLst/>
                    </a:prstGeom>
                  </pic:spPr>
                </pic:pic>
              </a:graphicData>
            </a:graphic>
          </wp:inline>
        </w:drawing>
      </w:r>
    </w:p>
    <w:p w:rsidR="00851911" w:rsidRP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Pr>
          <w:noProof/>
        </w:rPr>
        <w:t>13</w:t>
      </w:r>
      <w:r w:rsidR="003B4BA6">
        <w:rPr>
          <w:noProof/>
        </w:rPr>
        <w:fldChar w:fldCharType="end"/>
      </w:r>
      <w:r>
        <w:t>: Diagram of Coupled 2-DOF Model</w:t>
      </w:r>
    </w:p>
    <w:p w:rsidR="00851911" w:rsidRDefault="00851911" w:rsidP="00C274C6">
      <w:r>
        <w:t>None of the readily available FEM software packages had the capability to apply both time and spatially varying loads, therefore the simplified 2-DOF was used for this demonstration. The following plot compares the bridge response from this uncoupled analysis to that from the coupled vehicle-bridge model.</w:t>
      </w:r>
    </w:p>
    <w:p w:rsidR="00700FD6" w:rsidRDefault="00851911" w:rsidP="00C274C6">
      <w:r w:rsidRPr="00851911">
        <w:rPr>
          <w:noProof/>
        </w:rPr>
        <w:lastRenderedPageBreak/>
        <w:drawing>
          <wp:inline distT="0" distB="0" distL="0" distR="0">
            <wp:extent cx="5486400" cy="225088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7">
                      <a:extLst>
                        <a:ext uri="{28A0092B-C50C-407E-A947-70E740481C1C}">
                          <a14:useLocalDpi xmlns:a14="http://schemas.microsoft.com/office/drawing/2010/main" val="0"/>
                        </a:ext>
                      </a:extLst>
                    </a:blip>
                    <a:srcRect l="5036" r="8137"/>
                    <a:stretch/>
                  </pic:blipFill>
                  <pic:spPr bwMode="auto">
                    <a:xfrm>
                      <a:off x="0" y="0"/>
                      <a:ext cx="5486400" cy="2250887"/>
                    </a:xfrm>
                    <a:prstGeom prst="rect">
                      <a:avLst/>
                    </a:prstGeom>
                    <a:noFill/>
                    <a:ln>
                      <a:noFill/>
                    </a:ln>
                    <a:extLst>
                      <a:ext uri="{53640926-AAD7-44D8-BBD7-CCE9431645EC}">
                        <a14:shadowObscured xmlns:a14="http://schemas.microsoft.com/office/drawing/2010/main"/>
                      </a:ext>
                    </a:extLst>
                  </pic:spPr>
                </pic:pic>
              </a:graphicData>
            </a:graphic>
          </wp:inline>
        </w:drawing>
      </w:r>
    </w:p>
    <w:p w:rsidR="00AB3CB3" w:rsidRDefault="008B7CAE" w:rsidP="00C274C6">
      <w:r>
        <w:t>Despite the simplicity of the model used to obtain the above results, it is still effective at mode</w:t>
      </w:r>
      <w:r w:rsidR="00851911">
        <w:t>l</w:t>
      </w:r>
      <w:r>
        <w:t>ling the exchange of energy of two systems. As can be see</w:t>
      </w:r>
      <w:r w:rsidR="00B835AE">
        <w:t xml:space="preserve">n, decoupling the bridge and vehicle in simulations </w:t>
      </w:r>
      <w:r w:rsidR="00851911">
        <w:t xml:space="preserve">reduces the accuracy of the analysis and tends to overestimate </w:t>
      </w:r>
      <w:r w:rsidR="00B835AE">
        <w:t>the bridge response, especially at higher levels of amplification. It is therefore recommended that any simulation of bridges under vehicle crossings include the interaction of the two systems</w:t>
      </w:r>
      <w:r w:rsidR="00AB3CB3">
        <w:t>.</w:t>
      </w:r>
    </w:p>
    <w:p w:rsidR="0004731A" w:rsidRDefault="00D275D4" w:rsidP="00C274C6">
      <w:pPr>
        <w:pStyle w:val="Heading3"/>
      </w:pPr>
      <w:bookmarkStart w:id="18" w:name="_Toc536017955"/>
      <w:r>
        <w:t>Mecha</w:t>
      </w:r>
      <w:r w:rsidR="00535CE5">
        <w:t>nisms and Influential Attributes</w:t>
      </w:r>
      <w:bookmarkEnd w:id="18"/>
    </w:p>
    <w:p w:rsidR="00025DCA" w:rsidRDefault="00900772" w:rsidP="00900772">
      <w:r>
        <w:t xml:space="preserve">Many studies on vehicle-bridge interaction will examine the role of parameters </w:t>
      </w:r>
      <w:r w:rsidR="009351C2">
        <w:t>separately</w:t>
      </w:r>
      <w:r>
        <w:t>, and it was the original intention to organize this study in a similar manner. However, as it will soon be made clear, the parameters that effect VBI are interdependent.</w:t>
      </w:r>
      <w:r w:rsidR="007C0FDD">
        <w:t xml:space="preserve"> The following section therefore seeks to demonstrate and ch</w:t>
      </w:r>
      <w:r w:rsidR="009351C2">
        <w:t>aracterize the interdependency by first examining roadway profile which the case study showed to be critical to VBI and dynamic amplification.</w:t>
      </w:r>
    </w:p>
    <w:p w:rsidR="00306CE6" w:rsidRDefault="001C2928" w:rsidP="001C2928">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w:t>
      </w:r>
      <w:r w:rsidR="00793162">
        <w:t xml:space="preserve">harmonic </w:t>
      </w:r>
      <w:r>
        <w:t>profile, the elevation change experience</w:t>
      </w:r>
      <w:r w:rsidR="00072B4C">
        <w:t>d</w:t>
      </w:r>
      <w:r>
        <w:t xml:space="preserve"> at the vehicle’s location </w:t>
      </w:r>
      <w:r w:rsidR="00793162">
        <w:t xml:space="preserve">is harmonic </w:t>
      </w:r>
      <w:r w:rsidR="00793162">
        <w:lastRenderedPageBreak/>
        <w:t xml:space="preserve">according to the velocity of the vehicle. </w:t>
      </w:r>
      <w:r w:rsidR="00306CE6">
        <w:t>A</w:t>
      </w:r>
      <w:r w:rsidR="00793162">
        <w:t xml:space="preserve"> profile with a given spatial frequency will induce a force that acts on the vehicle with a frequency equal to the product of the spatial frequency and vehicle velocity. </w:t>
      </w:r>
      <w:r w:rsidR="00306CE6">
        <w:t xml:space="preserve">Therefore, the effect of the profile spatial frequency content is dependent on the velocity of the vehicle. </w:t>
      </w:r>
    </w:p>
    <w:p w:rsidR="00306CE6" w:rsidRDefault="00306CE6" w:rsidP="001C2928">
      <w:r w:rsidRPr="003B4A17">
        <w:t xml:space="preserve">Several </w:t>
      </w:r>
      <w:r w:rsidR="006F4F2E" w:rsidRPr="003B4A17">
        <w:t>simulations with a 3D FE</w:t>
      </w:r>
      <w:r w:rsidR="00FB23C2">
        <w:t xml:space="preserve"> </w:t>
      </w:r>
      <w:r w:rsidR="006F4F2E" w:rsidRPr="003B4A17">
        <w:t>model</w:t>
      </w:r>
      <w:r w:rsidR="00FB23C2">
        <w:t xml:space="preserve"> (140ft; single-span)</w:t>
      </w:r>
      <w:r w:rsidR="00FB23C2" w:rsidRPr="003B4A17">
        <w:t xml:space="preserve"> </w:t>
      </w:r>
      <w:r w:rsidR="006F4F2E" w:rsidRPr="003B4A17">
        <w:t xml:space="preserve">were performed for a sinusoidal profile with </w:t>
      </w:r>
      <w:r w:rsidR="003B4A17" w:rsidRPr="003B4A17">
        <w:t>30-foot</w:t>
      </w:r>
      <w:r w:rsidR="006F4F2E" w:rsidRPr="003B4A17">
        <w:t xml:space="preserve"> wavelength and ½ in. amplitude. </w:t>
      </w:r>
      <w:r w:rsidR="003B4A17">
        <w:t xml:space="preserve">The bridge model had the first and second natural frequencies between 2.2 and 2.5 Hz, while </w:t>
      </w:r>
      <w:r w:rsidR="00FB23C2">
        <w:t>the first natural frequency</w:t>
      </w:r>
      <w:r w:rsidR="003B4A17">
        <w:t xml:space="preserve"> of the vehicle model was 2.8 Hz. </w:t>
      </w:r>
      <w:r w:rsidR="006F4F2E">
        <w:t xml:space="preserve">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38514E" w:rsidRDefault="0038514E" w:rsidP="0038514E">
      <w:pPr>
        <w:jc w:val="center"/>
      </w:pPr>
      <w:r>
        <w:rPr>
          <w:noProof/>
        </w:rPr>
        <w:drawing>
          <wp:inline distT="0" distB="0" distL="0" distR="0" wp14:anchorId="4E24E502" wp14:editId="78726BA5">
            <wp:extent cx="4572000" cy="2743200"/>
            <wp:effectExtent l="0" t="0" r="0" b="0"/>
            <wp:docPr id="80" name="Chart 80">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003B4A17" w:rsidRDefault="003B4A17" w:rsidP="003B4A17">
      <w:r>
        <w:t>The bridge displacement amplification is calculated by dividing the maximum midspan displacement by the</w:t>
      </w:r>
      <w:r w:rsidR="00FB23C2">
        <w:t xml:space="preserve"> </w:t>
      </w:r>
      <w:r>
        <w:t xml:space="preserve">static </w:t>
      </w:r>
      <w:r w:rsidR="00FB23C2">
        <w:t>bridge displacement</w:t>
      </w:r>
      <w:r>
        <w:t xml:space="preserve">. The vehicle contact force amplification is calculated by dividing the maximum contact force by the vehicle’s weight. </w:t>
      </w:r>
    </w:p>
    <w:p w:rsidR="003B4A17" w:rsidRDefault="003B4A17" w:rsidP="001C2928"/>
    <w:p w:rsidR="00851911" w:rsidRDefault="00851911" w:rsidP="00851911">
      <w:pPr>
        <w:pStyle w:val="Heading4"/>
      </w:pPr>
      <w:r>
        <w:lastRenderedPageBreak/>
        <w:t>Multi-dimensional parametric study</w:t>
      </w:r>
    </w:p>
    <w:p w:rsidR="006F4F2E" w:rsidRDefault="006F4F2E" w:rsidP="001C2928">
      <w:r>
        <w:t xml:space="preserve">Additional simulation was performed with the simplified state-space model. Vehicle stiffness was varied to produce vehicle models with natural frequencies ranging from </w:t>
      </w:r>
      <w:r w:rsidR="00851911">
        <w:t>2</w:t>
      </w:r>
      <w:r>
        <w:t xml:space="preserve"> to 5 Hz. Bridge stiffness was also varied to produce bridge </w:t>
      </w:r>
      <w:r w:rsidR="00EC5BDD">
        <w:t xml:space="preserve">models with natural frequencies of the same range. Simulations were performed </w:t>
      </w:r>
      <w:r w:rsidR="00851911">
        <w:t>with the same harmonic profile with a wavelength of 30 ft. V</w:t>
      </w:r>
      <w:r w:rsidR="00EC5BDD">
        <w:t xml:space="preserve">ehicle speeds </w:t>
      </w:r>
      <w:r w:rsidR="00851911">
        <w:t xml:space="preserve">ranged from 540 to 2400 in/sec (10-136 mph) </w:t>
      </w:r>
      <w:r w:rsidR="00EC5BDD">
        <w:t>to produce forcing frequencies between 1</w:t>
      </w:r>
      <w:r w:rsidR="00851911">
        <w:t>.5</w:t>
      </w:r>
      <w:r w:rsidR="00EC5BDD">
        <w:t xml:space="preserve"> and</w:t>
      </w:r>
      <w:r w:rsidR="00FD0197">
        <w:t xml:space="preserve"> 6.7 </w:t>
      </w:r>
      <w:r w:rsidR="00EC5BDD">
        <w:t xml:space="preserve">Hz. </w:t>
      </w:r>
    </w:p>
    <w:tbl>
      <w:tblPr>
        <w:tblW w:w="7235" w:type="dxa"/>
        <w:jc w:val="center"/>
        <w:tblLook w:val="04A0" w:firstRow="1" w:lastRow="0" w:firstColumn="1" w:lastColumn="0" w:noHBand="0" w:noVBand="1"/>
      </w:tblPr>
      <w:tblGrid>
        <w:gridCol w:w="1643"/>
        <w:gridCol w:w="1158"/>
        <w:gridCol w:w="1158"/>
        <w:gridCol w:w="1158"/>
        <w:gridCol w:w="1158"/>
        <w:gridCol w:w="960"/>
      </w:tblGrid>
      <w:tr w:rsidR="00851911" w:rsidRPr="00851911" w:rsidTr="00851911">
        <w:trPr>
          <w:trHeight w:val="288"/>
          <w:jc w:val="center"/>
        </w:trPr>
        <w:tc>
          <w:tcPr>
            <w:tcW w:w="1643" w:type="dxa"/>
            <w:tcBorders>
              <w:top w:val="nil"/>
              <w:left w:val="nil"/>
              <w:bottom w:val="nil"/>
              <w:right w:val="single" w:sz="4" w:space="0" w:color="auto"/>
            </w:tcBorders>
            <w:shd w:val="clear" w:color="auto" w:fill="auto"/>
            <w:noWrap/>
            <w:vAlign w:val="bottom"/>
            <w:hideMark/>
          </w:tcPr>
          <w:p w:rsidR="00851911" w:rsidRPr="00851911" w:rsidRDefault="00851911" w:rsidP="00851911">
            <w:pPr>
              <w:pStyle w:val="squish"/>
            </w:pP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xml:space="preserve">Bridge </w:t>
            </w:r>
            <w:r>
              <w:rPr>
                <w:rFonts w:ascii="Calibri" w:hAnsi="Calibri" w:cs="Calibri"/>
                <w:color w:val="000000"/>
              </w:rPr>
              <w:t>1</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4</w:t>
            </w:r>
          </w:p>
        </w:tc>
        <w:tc>
          <w:tcPr>
            <w:tcW w:w="960" w:type="dxa"/>
            <w:tcBorders>
              <w:top w:val="nil"/>
              <w:left w:val="nil"/>
              <w:bottom w:val="nil"/>
              <w:right w:val="nil"/>
            </w:tcBorders>
            <w:shd w:val="clear" w:color="auto" w:fill="auto"/>
            <w:noWrap/>
            <w:vAlign w:val="bottom"/>
            <w:hideMark/>
          </w:tcPr>
          <w:p w:rsidR="00851911" w:rsidRPr="00851911" w:rsidRDefault="00851911" w:rsidP="00851911">
            <w:pPr>
              <w:pStyle w:val="squish"/>
              <w:rPr>
                <w:rFonts w:ascii="Calibri" w:hAnsi="Calibri" w:cs="Calibri"/>
                <w:color w:val="000000"/>
              </w:rPr>
            </w:pPr>
          </w:p>
        </w:tc>
      </w:tr>
      <w:tr w:rsidR="00851911" w:rsidRPr="00851911" w:rsidTr="00851911">
        <w:trPr>
          <w:trHeight w:val="288"/>
          <w:jc w:val="center"/>
        </w:trPr>
        <w:tc>
          <w:tcPr>
            <w:tcW w:w="16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Span Length</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ft</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Mass</w:t>
            </w:r>
            <w:r>
              <w:rPr>
                <w:rFonts w:ascii="Calibri" w:hAnsi="Calibri" w:cs="Calibri"/>
                <w:color w:val="000000"/>
              </w:rPr>
              <w:t xml:space="preserve"> (total)</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rsidTr="00851911">
        <w:trPr>
          <w:trHeight w:val="324"/>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EI</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603E+1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26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24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502E+13</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lb-in</w:t>
            </w:r>
            <w:r w:rsidRPr="00851911">
              <w:rPr>
                <w:rFonts w:ascii="Calibri" w:hAnsi="Calibri" w:cs="Calibri"/>
                <w:color w:val="000000"/>
                <w:vertAlign w:val="superscript"/>
              </w:rPr>
              <w:t>2</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1</w:t>
            </w:r>
            <w:r w:rsidRPr="00851911">
              <w:rPr>
                <w:rFonts w:ascii="Calibri" w:hAnsi="Calibri" w:cs="Calibri"/>
                <w:color w:val="000000"/>
                <w:vertAlign w:val="superscript"/>
              </w:rPr>
              <w:t>st</w:t>
            </w:r>
            <w:r>
              <w:rPr>
                <w:rFonts w:ascii="Calibri" w:hAnsi="Calibri" w:cs="Calibri"/>
                <w:color w:val="000000"/>
              </w:rPr>
              <w:t xml:space="preserve"> Nat. Freq.</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rsidR="00851911" w:rsidRDefault="00851911" w:rsidP="001C2928"/>
    <w:tbl>
      <w:tblPr>
        <w:tblW w:w="6506" w:type="dxa"/>
        <w:jc w:val="center"/>
        <w:tblBorders>
          <w:insideH w:val="single" w:sz="4" w:space="0" w:color="auto"/>
          <w:insideV w:val="single" w:sz="4" w:space="0" w:color="auto"/>
        </w:tblBorders>
        <w:tblLook w:val="04A0" w:firstRow="1" w:lastRow="0" w:firstColumn="1" w:lastColumn="0" w:noHBand="0" w:noVBand="1"/>
      </w:tblPr>
      <w:tblGrid>
        <w:gridCol w:w="1643"/>
        <w:gridCol w:w="960"/>
        <w:gridCol w:w="960"/>
        <w:gridCol w:w="1053"/>
        <w:gridCol w:w="1053"/>
        <w:gridCol w:w="837"/>
      </w:tblGrid>
      <w:tr w:rsidR="00851911" w:rsidRPr="00851911" w:rsidTr="00851911">
        <w:trPr>
          <w:trHeight w:val="288"/>
          <w:jc w:val="center"/>
        </w:trPr>
        <w:tc>
          <w:tcPr>
            <w:tcW w:w="1643" w:type="dxa"/>
            <w:tcBorders>
              <w:bottom w:val="single" w:sz="4" w:space="0" w:color="auto"/>
            </w:tcBorders>
            <w:shd w:val="clear" w:color="auto" w:fill="auto"/>
            <w:noWrap/>
            <w:vAlign w:val="bottom"/>
            <w:hideMark/>
          </w:tcPr>
          <w:p w:rsidR="00851911" w:rsidRPr="00851911" w:rsidRDefault="00851911" w:rsidP="00851911">
            <w:pPr>
              <w:pStyle w:val="squish"/>
            </w:pP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1</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2</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3</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4</w:t>
            </w:r>
          </w:p>
        </w:tc>
        <w:tc>
          <w:tcPr>
            <w:tcW w:w="837" w:type="dxa"/>
            <w:tcBorders>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Mass</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spring k</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1582.7</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71061.2</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26330.9</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97392.1</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lb</w:t>
            </w:r>
            <w:proofErr w:type="spellEnd"/>
            <w:r w:rsidRPr="00851911">
              <w:rPr>
                <w:rFonts w:ascii="Calibri" w:hAnsi="Calibri" w:cs="Calibri"/>
                <w:color w:val="000000"/>
              </w:rPr>
              <w:t>/in</w:t>
            </w: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Nat. Freq.</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rsidR="00851911" w:rsidRDefault="00851911" w:rsidP="001C2928"/>
    <w:p w:rsidR="00851911" w:rsidRDefault="00851911" w:rsidP="001C2928">
      <w:r>
        <w:t>The following plot summarizes the results of this parametric study.</w:t>
      </w:r>
    </w:p>
    <w:tbl>
      <w:tblPr>
        <w:tblStyle w:val="TableGrid"/>
        <w:tblW w:w="86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760"/>
        <w:gridCol w:w="2070"/>
        <w:gridCol w:w="385"/>
      </w:tblGrid>
      <w:tr w:rsidR="00851911" w:rsidTr="00851911">
        <w:trPr>
          <w:cantSplit/>
          <w:trHeight w:val="1134"/>
        </w:trPr>
        <w:tc>
          <w:tcPr>
            <w:tcW w:w="455" w:type="dxa"/>
            <w:textDirection w:val="btLr"/>
            <w:vAlign w:val="center"/>
          </w:tcPr>
          <w:p w:rsidR="00851911" w:rsidRDefault="00851911" w:rsidP="00851911">
            <w:pPr>
              <w:pStyle w:val="squish"/>
              <w:ind w:left="113" w:right="113"/>
              <w:jc w:val="center"/>
            </w:pPr>
            <w:r>
              <w:lastRenderedPageBreak/>
              <w:t>Bridge Displacement Amplification</w:t>
            </w:r>
          </w:p>
        </w:tc>
        <w:tc>
          <w:tcPr>
            <w:tcW w:w="7830" w:type="dxa"/>
            <w:gridSpan w:val="2"/>
          </w:tcPr>
          <w:p w:rsidR="00851911" w:rsidRDefault="00851911" w:rsidP="00851911">
            <w:pPr>
              <w:pStyle w:val="squish"/>
            </w:pPr>
            <w:r w:rsidRPr="00851911">
              <w:rPr>
                <w:noProof/>
              </w:rPr>
              <w:drawing>
                <wp:inline distT="0" distB="0" distL="0" distR="0">
                  <wp:extent cx="4937125" cy="374116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9">
                            <a:extLst>
                              <a:ext uri="{28A0092B-C50C-407E-A947-70E740481C1C}">
                                <a14:useLocalDpi xmlns:a14="http://schemas.microsoft.com/office/drawing/2010/main" val="0"/>
                              </a:ext>
                            </a:extLst>
                          </a:blip>
                          <a:srcRect l="10833" t="5166" r="8056" b="7377"/>
                          <a:stretch/>
                        </pic:blipFill>
                        <pic:spPr bwMode="auto">
                          <a:xfrm>
                            <a:off x="0" y="0"/>
                            <a:ext cx="4937760" cy="37416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851911" w:rsidRDefault="00851911" w:rsidP="00851911">
            <w:pPr>
              <w:pStyle w:val="squish"/>
              <w:ind w:left="113" w:right="113"/>
              <w:jc w:val="center"/>
            </w:pPr>
            <w:r>
              <w:t>Vehicle Contact Force Amplification</w:t>
            </w:r>
          </w:p>
        </w:tc>
      </w:tr>
      <w:tr w:rsidR="00851911" w:rsidTr="00851911">
        <w:trPr>
          <w:trHeight w:val="575"/>
        </w:trPr>
        <w:tc>
          <w:tcPr>
            <w:tcW w:w="455" w:type="dxa"/>
          </w:tcPr>
          <w:p w:rsidR="00851911" w:rsidRDefault="00851911" w:rsidP="00851911">
            <w:pPr>
              <w:pStyle w:val="squish"/>
            </w:pPr>
          </w:p>
        </w:tc>
        <w:tc>
          <w:tcPr>
            <w:tcW w:w="5760" w:type="dxa"/>
          </w:tcPr>
          <w:p w:rsidR="00851911" w:rsidRDefault="00851911" w:rsidP="00851911">
            <w:pPr>
              <w:pStyle w:val="squish"/>
              <w:ind w:right="816"/>
              <w:jc w:val="right"/>
            </w:pPr>
            <w:r>
              <w:t>Forcing Frequency (Hz)</w:t>
            </w:r>
          </w:p>
        </w:tc>
        <w:tc>
          <w:tcPr>
            <w:tcW w:w="2455" w:type="dxa"/>
            <w:gridSpan w:val="2"/>
          </w:tcPr>
          <w:p w:rsidR="00851911" w:rsidRDefault="00851911" w:rsidP="00851911">
            <w:pPr>
              <w:pStyle w:val="squish"/>
            </w:pPr>
            <w:r>
              <w:rPr>
                <w:noProof/>
              </w:rPr>
              <w:drawing>
                <wp:anchor distT="0" distB="0" distL="114300" distR="114300" simplePos="0" relativeHeight="251658240" behindDoc="1" locked="0" layoutInCell="1" allowOverlap="1" wp14:anchorId="26E0F43A">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851911" w:rsidRDefault="00851911" w:rsidP="00851911">
            <w:pPr>
              <w:pStyle w:val="squish"/>
            </w:pPr>
            <w:r>
              <w:t>Vehicle Response</w:t>
            </w:r>
          </w:p>
        </w:tc>
      </w:tr>
    </w:tbl>
    <w:p w:rsidR="003B4A17" w:rsidRDefault="00851911" w:rsidP="003B4A17">
      <w:r>
        <w:t xml:space="preserve">In the preceding figure the amplification of bridge and vehicle responses is plotted. </w:t>
      </w:r>
      <w:r w:rsidR="003B4A17">
        <w:t>The bridge displacement amplification is calculated by dividing the maximum midspan displacement by the static response given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586742" w:rsidTr="00586742">
        <w:tc>
          <w:tcPr>
            <w:tcW w:w="7776" w:type="dxa"/>
            <w:vAlign w:val="center"/>
          </w:tcPr>
          <w:p w:rsidR="00586742" w:rsidRPr="00CB0CF3" w:rsidRDefault="007D7D77" w:rsidP="00586742">
            <w:pPr>
              <w:pStyle w:val="squish"/>
              <w:jc w:val="center"/>
            </w:pPr>
            <m:oMathPara>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864" w:type="dxa"/>
            <w:vAlign w:val="center"/>
          </w:tcPr>
          <w:p w:rsidR="00586742" w:rsidRPr="00BD6DB7" w:rsidRDefault="00586742" w:rsidP="00586742">
            <w:pPr>
              <w:pStyle w:val="EquationCaptions"/>
            </w:pPr>
            <w:r>
              <w:t>(</w:t>
            </w:r>
            <w:r w:rsidR="00FF3A1C">
              <w:rPr>
                <w:noProof/>
              </w:rPr>
              <w:fldChar w:fldCharType="begin"/>
            </w:r>
            <w:r w:rsidR="00FF3A1C">
              <w:rPr>
                <w:noProof/>
              </w:rPr>
              <w:instrText xml:space="preserve"> SEQ Equation \* ARABIC </w:instrText>
            </w:r>
            <w:r w:rsidR="00FF3A1C">
              <w:rPr>
                <w:noProof/>
              </w:rPr>
              <w:fldChar w:fldCharType="separate"/>
            </w:r>
            <w:r w:rsidR="003252B6">
              <w:rPr>
                <w:noProof/>
              </w:rPr>
              <w:t>3</w:t>
            </w:r>
            <w:r w:rsidR="00FF3A1C">
              <w:rPr>
                <w:noProof/>
              </w:rPr>
              <w:fldChar w:fldCharType="end"/>
            </w:r>
            <w:r>
              <w:t>)</w:t>
            </w:r>
          </w:p>
        </w:tc>
      </w:tr>
    </w:tbl>
    <w:p w:rsidR="00851911" w:rsidRDefault="003B4A17" w:rsidP="003B4A17">
      <w:r>
        <w:t xml:space="preserve">The vehicle contact force amplification is calculated by dividing the maximum contact force by the static force of the vehicle which is merely the vehicle’s weight. </w:t>
      </w:r>
    </w:p>
    <w:p w:rsidR="00EC5BDD" w:rsidRDefault="00EC5BDD" w:rsidP="001C2928">
      <w:r>
        <w:t xml:space="preserve">The above plot demonstrates the role of the profile </w:t>
      </w:r>
      <w:r w:rsidR="007C0FDD">
        <w:t xml:space="preserve">as well as other parameters </w:t>
      </w:r>
      <w:r>
        <w:t xml:space="preserve">in vehicle-bridge interaction. The profile best excites the vehicle when its forcing frequency matches </w:t>
      </w:r>
      <w:r w:rsidR="007C0FDD">
        <w:t>that of</w:t>
      </w:r>
      <w:r>
        <w:t xml:space="preserve"> </w:t>
      </w:r>
      <w:r w:rsidR="007C0FDD">
        <w:t xml:space="preserve">the </w:t>
      </w:r>
      <w:r>
        <w:t>vehicle, and the bridge is most excited when the profile forcing frequency matches its own natural frequency and that of the vehicle.</w:t>
      </w:r>
    </w:p>
    <w:p w:rsidR="00900772" w:rsidRDefault="00EC5BDD" w:rsidP="001C2928">
      <w:r>
        <w:lastRenderedPageBreak/>
        <w:t xml:space="preserve">However even </w:t>
      </w:r>
      <w:r w:rsidR="007C0FDD">
        <w:t>a</w:t>
      </w:r>
      <w:r>
        <w:t xml:space="preserve"> harmonic profile cannot be entirely described by its frequency content</w:t>
      </w:r>
      <w:r w:rsidR="00273C10">
        <w:t xml:space="preserve"> alone</w:t>
      </w:r>
      <w:r>
        <w:t xml:space="preserve">. The distribution of phase angles for the different harmonic components have a large effect on the final form of the profile and how the vehicle-bridge system responds to that profile. The following plot compares bridge response for two profiles with identical frequency content but different phase angle distribution. </w:t>
      </w:r>
      <w:r w:rsidR="00851911">
        <w:t xml:space="preserve">Simulations were performed with a 3D FE model of a bridge with 140 ft. span length and profiles created according to ISO 8608 standards </w:t>
      </w:r>
      <w:bookmarkStart w:id="19" w:name="_Hlk1661563"/>
      <w:r w:rsidR="00851911">
        <w:t>(C</w:t>
      </w:r>
      <w:r w:rsidR="00851911" w:rsidRPr="00851911">
        <w:rPr>
          <w:vertAlign w:val="subscript"/>
        </w:rPr>
        <w:t>10</w:t>
      </w:r>
      <w:r w:rsidR="00851911">
        <w:t xml:space="preserve"> = 300; w = -2)</w:t>
      </w:r>
      <w:bookmarkEnd w:id="19"/>
      <w:r w:rsidR="00851911">
        <w:t>.</w:t>
      </w:r>
    </w:p>
    <w:p w:rsidR="00851911" w:rsidRDefault="00851911" w:rsidP="00851911">
      <w:pPr>
        <w:keepNext/>
        <w:jc w:val="center"/>
      </w:pPr>
      <w:r>
        <w:rPr>
          <w:noProof/>
        </w:rPr>
        <w:drawing>
          <wp:inline distT="0" distB="0" distL="0" distR="0" wp14:anchorId="369FD14D" wp14:editId="2C2D43DA">
            <wp:extent cx="4572000" cy="2034540"/>
            <wp:effectExtent l="0" t="0" r="0" b="3810"/>
            <wp:docPr id="91" name="Chart 91">
              <a:extLst xmlns:a="http://schemas.openxmlformats.org/drawingml/2006/main">
                <a:ext uri="{FF2B5EF4-FFF2-40B4-BE49-F238E27FC236}">
                  <a16:creationId xmlns:a16="http://schemas.microsoft.com/office/drawing/2014/main" id="{E117AC4D-AC45-48C1-800A-8B67371FA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Pr>
          <w:noProof/>
        </w:rPr>
        <w:t>14</w:t>
      </w:r>
      <w:r w:rsidR="003B4BA6">
        <w:rPr>
          <w:noProof/>
        </w:rPr>
        <w:fldChar w:fldCharType="end"/>
      </w:r>
      <w:r>
        <w:t>: Bridge displacement for profiles with different phase distribution</w:t>
      </w:r>
    </w:p>
    <w:p w:rsidR="00851911" w:rsidRDefault="00851911" w:rsidP="00851911">
      <w:r>
        <w:t xml:space="preserve">As can be seen, two profiles with identical frequency content but different phase angle distribution </w:t>
      </w:r>
      <w:r w:rsidR="00586742">
        <w:t>will cause different</w:t>
      </w:r>
      <w:r>
        <w:t xml:space="preserve"> bridge response</w:t>
      </w:r>
      <w:r w:rsidR="00586742">
        <w:t>s</w:t>
      </w:r>
      <w:r>
        <w:t>. Similarly, the position of the profile can make a large difference in vehicle and bridge response. Simulations were performed with one of the profiles used in the previous simulation</w:t>
      </w:r>
      <w:r w:rsidRPr="00851911">
        <w:t xml:space="preserve"> </w:t>
      </w:r>
      <w:r>
        <w:t xml:space="preserve">using the 2-DOF simplified model (Bridge 1 &amp; Truck 1). The position of the profile was varied by offsetting it </w:t>
      </w:r>
      <w:r w:rsidR="00922F31">
        <w:t>in</w:t>
      </w:r>
      <w:r>
        <w:t xml:space="preserve"> increments of 5 feet. </w:t>
      </w:r>
    </w:p>
    <w:p w:rsidR="00851911" w:rsidRDefault="00851911" w:rsidP="00FD0197">
      <w:pPr>
        <w:jc w:val="center"/>
      </w:pPr>
      <w:r w:rsidRPr="00851911">
        <w:rPr>
          <w:noProof/>
        </w:rPr>
        <w:lastRenderedPageBreak/>
        <w:drawing>
          <wp:inline distT="0" distB="0" distL="0" distR="0">
            <wp:extent cx="5029200" cy="223285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29200" cy="2232852"/>
                    </a:xfrm>
                    <a:prstGeom prst="rect">
                      <a:avLst/>
                    </a:prstGeom>
                    <a:noFill/>
                    <a:ln>
                      <a:noFill/>
                    </a:ln>
                  </pic:spPr>
                </pic:pic>
              </a:graphicData>
            </a:graphic>
          </wp:inline>
        </w:drawing>
      </w:r>
    </w:p>
    <w:p w:rsidR="00793162" w:rsidRDefault="00586742" w:rsidP="001C2928">
      <w:r>
        <w:t xml:space="preserve">As can be seen in the plot above, the bridge response varies greatly by just adjusting the position of the profile on the bridge. </w:t>
      </w:r>
      <w:r w:rsidR="00EC5BDD">
        <w:t>Furthermore, most real profile</w:t>
      </w:r>
      <w:r w:rsidR="007C0FDD">
        <w:t>s are not harmonic</w:t>
      </w:r>
      <w:r w:rsidR="00EC5BDD">
        <w:t xml:space="preserve"> but rather have many transient features. </w:t>
      </w:r>
      <w:r w:rsidR="00900772">
        <w:t>Profiles that contain features with large wavelengths that result in forcing frequencies similar to vehicles or the bridge should be avoided</w:t>
      </w:r>
      <w:r w:rsidR="00A45417">
        <w:t xml:space="preserve"> (</w:t>
      </w:r>
      <w:proofErr w:type="spellStart"/>
      <w:r w:rsidR="00A45417">
        <w:t>e.g</w:t>
      </w:r>
      <w:proofErr w:type="spellEnd"/>
      <w:r w:rsidR="00A45417">
        <w:t xml:space="preserve"> 5-50ft.).</w:t>
      </w:r>
      <w:r w:rsidR="00900772">
        <w:t xml:space="preserve"> However, the frequency content of the profile </w:t>
      </w:r>
      <w:r w:rsidR="00A45417">
        <w:t xml:space="preserve">alone </w:t>
      </w:r>
      <w:r w:rsidR="00900772">
        <w:t xml:space="preserve">has no reliable correlation with dynamic amplification and spatial information must be included in any dynamic amplification analysis. </w:t>
      </w:r>
    </w:p>
    <w:p w:rsidR="00A45417" w:rsidRDefault="007C0FDD" w:rsidP="00A45417">
      <w:r>
        <w:t xml:space="preserve">Vehicle and bridge parameters therefore effect dynamic amplification based on </w:t>
      </w:r>
      <w:r w:rsidR="00A45417">
        <w:t>their influence on the</w:t>
      </w:r>
      <w:r>
        <w:t xml:space="preserve"> dynamics of the system and </w:t>
      </w:r>
      <w:r w:rsidR="00A45417">
        <w:t xml:space="preserve">how those system dynamics relate to the </w:t>
      </w:r>
      <w:r>
        <w:t xml:space="preserve">profile characteristics. </w:t>
      </w:r>
      <w:r w:rsidR="00A45417">
        <w:t>While parameter effect cannot be quantified they can still be generalized as follows:</w:t>
      </w:r>
    </w:p>
    <w:p w:rsidR="00A45417" w:rsidRDefault="009351C2" w:rsidP="00A45417">
      <w:pPr>
        <w:pStyle w:val="ListParagraph"/>
        <w:numPr>
          <w:ilvl w:val="0"/>
          <w:numId w:val="6"/>
        </w:numPr>
      </w:pPr>
      <w:r>
        <w:t xml:space="preserve">Higher bridge mass, </w:t>
      </w:r>
      <w:r w:rsidR="00A45417">
        <w:t>stiffness</w:t>
      </w:r>
      <w:r>
        <w:t xml:space="preserve"> and damping</w:t>
      </w:r>
      <w:r w:rsidR="00A45417">
        <w:t xml:space="preserve"> </w:t>
      </w:r>
      <w:r>
        <w:t>generally serve</w:t>
      </w:r>
      <w:r w:rsidR="00A45417">
        <w:t xml:space="preserve"> to reduce dynamic amplification.</w:t>
      </w:r>
    </w:p>
    <w:p w:rsidR="00A45417" w:rsidRDefault="00A45417" w:rsidP="00A45417">
      <w:pPr>
        <w:pStyle w:val="ListParagraph"/>
        <w:numPr>
          <w:ilvl w:val="0"/>
          <w:numId w:val="6"/>
        </w:numPr>
      </w:pPr>
      <w:r>
        <w:t>Higher vehicle mass increases dynamic amplification while vehicle damping helps to reduce amplification</w:t>
      </w:r>
      <w:r w:rsidR="009351C2">
        <w:t>.</w:t>
      </w:r>
    </w:p>
    <w:p w:rsidR="009351C2" w:rsidRDefault="009351C2" w:rsidP="00A45417">
      <w:pPr>
        <w:pStyle w:val="ListParagraph"/>
        <w:numPr>
          <w:ilvl w:val="0"/>
          <w:numId w:val="6"/>
        </w:numPr>
      </w:pPr>
      <w:r>
        <w:t>Higher vehicle speed leads to increased dynamic amplification.</w:t>
      </w:r>
    </w:p>
    <w:p w:rsidR="00A45417" w:rsidRDefault="00A45417" w:rsidP="00A45417">
      <w:pPr>
        <w:pStyle w:val="ListParagraph"/>
        <w:numPr>
          <w:ilvl w:val="0"/>
          <w:numId w:val="6"/>
        </w:numPr>
      </w:pPr>
      <w:r>
        <w:t xml:space="preserve">Longer bridge length results in </w:t>
      </w:r>
      <w:r w:rsidR="009351C2">
        <w:t xml:space="preserve">a longer period of time for which the vehicle is present on the bridge and may therefore result in greater dynamic amplification. </w:t>
      </w:r>
    </w:p>
    <w:p w:rsidR="009351C2" w:rsidRDefault="009351C2" w:rsidP="009351C2">
      <w:r>
        <w:t xml:space="preserve">Anything further than these generalizations requires simulation of vehicle-bridge interaction with the specific profile or direct measurement by field experiment. </w:t>
      </w:r>
    </w:p>
    <w:p w:rsidR="00535CE5" w:rsidRDefault="00535CE5" w:rsidP="00535CE5">
      <w:pPr>
        <w:pStyle w:val="Heading1"/>
      </w:pPr>
      <w:bookmarkStart w:id="20" w:name="_Toc536017956"/>
      <w:r>
        <w:lastRenderedPageBreak/>
        <w:t>Part 2: Estimating Dynamic Amplification</w:t>
      </w:r>
      <w:bookmarkEnd w:id="20"/>
    </w:p>
    <w:p w:rsidR="00CB0CF3" w:rsidRDefault="00D32B2C" w:rsidP="00CB0CF3">
      <w:r>
        <w:t>There are two widely used factors for expressing dynamic amplification. They are referred to as impact factor (IM) and dynamic amplification factor (DAF) and are defined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B0CF3" w:rsidTr="00586742">
        <w:trPr>
          <w:trHeight w:val="576"/>
        </w:trPr>
        <w:tc>
          <w:tcPr>
            <w:tcW w:w="7776" w:type="dxa"/>
            <w:vAlign w:val="center"/>
          </w:tcPr>
          <w:p w:rsidR="00CB0CF3" w:rsidRPr="00CB0CF3" w:rsidRDefault="00CB0CF3" w:rsidP="00586742">
            <m:oMathPara>
              <m:oMath>
                <m:r>
                  <w:rPr>
                    <w:rFonts w:ascii="Cambria Math" w:hAnsi="Cambria Math"/>
                  </w:rPr>
                  <m:t>IM</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r>
                      <m:rPr>
                        <m:sty m:val="p"/>
                      </m:rPr>
                      <w:rPr>
                        <w:rFonts w:ascii="Cambria Math" w:hAnsi="Cambria Math"/>
                      </w:rPr>
                      <m:t>-</m:t>
                    </m:r>
                    <m:r>
                      <w:rPr>
                        <w:rFonts w:ascii="Cambria Math" w:hAnsi="Cambria Math"/>
                      </w:rPr>
                      <m:t>Stat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CB0CF3" w:rsidRPr="00BD6DB7" w:rsidRDefault="00CB0CF3" w:rsidP="00586742">
            <w:pPr>
              <w:pStyle w:val="EquationCaptions"/>
            </w:pPr>
            <w:bookmarkStart w:id="21" w:name="_Ref1142314"/>
            <w:r w:rsidRPr="00BD6DB7">
              <w:t>(</w:t>
            </w:r>
            <w:r w:rsidR="005E3DAD">
              <w:rPr>
                <w:noProof/>
              </w:rPr>
              <w:fldChar w:fldCharType="begin"/>
            </w:r>
            <w:r w:rsidR="005E3DAD">
              <w:rPr>
                <w:noProof/>
              </w:rPr>
              <w:instrText xml:space="preserve"> SEQ Equation \* ARABIC </w:instrText>
            </w:r>
            <w:r w:rsidR="005E3DAD">
              <w:rPr>
                <w:noProof/>
              </w:rPr>
              <w:fldChar w:fldCharType="separate"/>
            </w:r>
            <w:r w:rsidR="003252B6">
              <w:rPr>
                <w:noProof/>
              </w:rPr>
              <w:t>4</w:t>
            </w:r>
            <w:r w:rsidR="005E3DAD">
              <w:rPr>
                <w:noProof/>
              </w:rPr>
              <w:fldChar w:fldCharType="end"/>
            </w:r>
            <w:bookmarkEnd w:id="21"/>
            <w:r w:rsidRPr="00BD6DB7">
              <w:t>)</w:t>
            </w:r>
          </w:p>
        </w:tc>
      </w:tr>
      <w:tr w:rsidR="00CB0CF3" w:rsidTr="00586742">
        <w:trPr>
          <w:trHeight w:val="576"/>
        </w:trPr>
        <w:tc>
          <w:tcPr>
            <w:tcW w:w="7776" w:type="dxa"/>
            <w:vAlign w:val="center"/>
          </w:tcPr>
          <w:p w:rsidR="00CB0CF3" w:rsidRDefault="00CB0CF3" w:rsidP="00586742">
            <w:pPr>
              <w:rPr>
                <w:rFonts w:ascii="Calibri" w:eastAsia="Calibri" w:hAnsi="Calibri" w:cs="Times New Roman"/>
              </w:rPr>
            </w:pPr>
            <m:oMathPara>
              <m:oMath>
                <m:r>
                  <w:rPr>
                    <w:rFonts w:ascii="Cambria Math" w:hAnsi="Cambria Math"/>
                  </w:rPr>
                  <m:t>DAF</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CB0CF3" w:rsidRPr="00BD6DB7" w:rsidRDefault="00CB0CF3" w:rsidP="00586742">
            <w:pPr>
              <w:pStyle w:val="EquationCaptions"/>
              <w:rPr>
                <w:rFonts w:ascii="Calibri" w:eastAsia="Calibri" w:hAnsi="Calibri" w:cs="Times New Roman"/>
              </w:rPr>
            </w:pPr>
            <w:r w:rsidRPr="00BD6DB7">
              <w:rPr>
                <w:rFonts w:ascii="Calibri" w:eastAsia="Calibri" w:hAnsi="Calibri" w:cs="Times New Roman"/>
              </w:rPr>
              <w:t>(</w:t>
            </w:r>
            <w:r w:rsidR="00D71E3B" w:rsidRPr="00BD6DB7">
              <w:rPr>
                <w:rFonts w:ascii="Calibri" w:eastAsia="Calibri" w:hAnsi="Calibri" w:cs="Times New Roman"/>
              </w:rPr>
              <w:fldChar w:fldCharType="begin"/>
            </w:r>
            <w:r w:rsidR="00D71E3B" w:rsidRPr="00BD6DB7">
              <w:rPr>
                <w:rFonts w:ascii="Calibri" w:eastAsia="Calibri" w:hAnsi="Calibri" w:cs="Times New Roman"/>
              </w:rPr>
              <w:instrText xml:space="preserve"> SEQ Equation \* ARABIC </w:instrText>
            </w:r>
            <w:r w:rsidR="00D71E3B" w:rsidRPr="00BD6DB7">
              <w:rPr>
                <w:rFonts w:ascii="Calibri" w:eastAsia="Calibri" w:hAnsi="Calibri" w:cs="Times New Roman"/>
              </w:rPr>
              <w:fldChar w:fldCharType="separate"/>
            </w:r>
            <w:r w:rsidR="003252B6">
              <w:rPr>
                <w:rFonts w:ascii="Calibri" w:eastAsia="Calibri" w:hAnsi="Calibri" w:cs="Times New Roman"/>
                <w:noProof/>
              </w:rPr>
              <w:t>5</w:t>
            </w:r>
            <w:r w:rsidR="00D71E3B" w:rsidRPr="00BD6DB7">
              <w:rPr>
                <w:rFonts w:ascii="Calibri" w:eastAsia="Calibri" w:hAnsi="Calibri" w:cs="Times New Roman"/>
              </w:rPr>
              <w:fldChar w:fldCharType="end"/>
            </w:r>
            <w:r w:rsidRPr="00BD6DB7">
              <w:rPr>
                <w:rFonts w:ascii="Calibri" w:eastAsia="Calibri" w:hAnsi="Calibri" w:cs="Times New Roman"/>
              </w:rPr>
              <w:t>)</w:t>
            </w:r>
          </w:p>
        </w:tc>
      </w:tr>
    </w:tbl>
    <w:p w:rsidR="00CB0CF3" w:rsidRDefault="0000711F" w:rsidP="0000711F">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B0CF3" w:rsidTr="00586742">
        <w:tc>
          <w:tcPr>
            <w:tcW w:w="7776" w:type="dxa"/>
          </w:tcPr>
          <w:p w:rsidR="00CB0CF3" w:rsidRPr="00CB0CF3" w:rsidRDefault="00CB0CF3" w:rsidP="00586742">
            <w:pPr>
              <w:pStyle w:val="squish"/>
              <w:jc w:val="center"/>
            </w:pPr>
            <m:oMath>
              <m:r>
                <w:rPr>
                  <w:rFonts w:ascii="Cambria Math" w:hAnsi="Cambria Math"/>
                </w:rPr>
                <m:t>LL</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IM</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r w:rsidRPr="00CB0CF3">
              <w:tab/>
              <w:t xml:space="preserve">   or   </w:t>
            </w:r>
            <m:oMath>
              <m:r>
                <w:rPr>
                  <w:rFonts w:ascii="Cambria Math" w:hAnsi="Cambria Math"/>
                </w:rPr>
                <m:t>LL</m:t>
              </m:r>
              <m:r>
                <m:rPr>
                  <m:sty m:val="p"/>
                </m:rPr>
                <w:rPr>
                  <w:rFonts w:ascii="Cambria Math" w:hAnsi="Cambria Math"/>
                </w:rPr>
                <m:t>=</m:t>
              </m:r>
              <m:r>
                <w:rPr>
                  <w:rFonts w:ascii="Cambria Math" w:hAnsi="Cambria Math"/>
                </w:rPr>
                <m:t>DAF</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p>
        </w:tc>
        <w:tc>
          <w:tcPr>
            <w:tcW w:w="864" w:type="dxa"/>
            <w:vAlign w:val="center"/>
          </w:tcPr>
          <w:p w:rsidR="00CB0CF3" w:rsidRPr="00BD6DB7" w:rsidRDefault="00C274C6" w:rsidP="00586742">
            <w:pPr>
              <w:pStyle w:val="EquationCaptions"/>
            </w:pPr>
            <w:r w:rsidRPr="00BD6DB7">
              <w:t>(</w:t>
            </w:r>
            <w:r w:rsidR="005E3DAD">
              <w:rPr>
                <w:noProof/>
              </w:rPr>
              <w:fldChar w:fldCharType="begin"/>
            </w:r>
            <w:r w:rsidR="005E3DAD">
              <w:rPr>
                <w:noProof/>
              </w:rPr>
              <w:instrText xml:space="preserve"> SEQ Equation \* ARABIC </w:instrText>
            </w:r>
            <w:r w:rsidR="005E3DAD">
              <w:rPr>
                <w:noProof/>
              </w:rPr>
              <w:fldChar w:fldCharType="separate"/>
            </w:r>
            <w:r w:rsidR="003252B6">
              <w:rPr>
                <w:noProof/>
              </w:rPr>
              <w:t>6</w:t>
            </w:r>
            <w:r w:rsidR="005E3DAD">
              <w:rPr>
                <w:noProof/>
              </w:rPr>
              <w:fldChar w:fldCharType="end"/>
            </w:r>
            <w:r w:rsidRPr="00BD6DB7">
              <w:t>)</w:t>
            </w:r>
          </w:p>
        </w:tc>
      </w:tr>
    </w:tbl>
    <w:p w:rsidR="0000711F" w:rsidRDefault="0000711F" w:rsidP="0000711F">
      <w:pPr>
        <w:rPr>
          <w:rFonts w:eastAsiaTheme="minorEastAsia"/>
        </w:rPr>
      </w:pPr>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
    <w:p w:rsidR="005E3DAD" w:rsidRDefault="0000711F" w:rsidP="00D479D2">
      <w:pPr>
        <w:rPr>
          <w:rFonts w:eastAsiaTheme="minorEastAsia"/>
        </w:rPr>
      </w:pPr>
      <w:r>
        <w:rPr>
          <w:rFonts w:eastAsiaTheme="minorEastAsia"/>
        </w:rPr>
        <w:t xml:space="preserve">In this paper the dynamic amplification factor will be expressed in terms of </w:t>
      </w:r>
      <w:r w:rsidR="00586742">
        <w:rPr>
          <w:rFonts w:eastAsiaTheme="minorEastAsia"/>
          <w:b/>
        </w:rPr>
        <w:t xml:space="preserve">equation </w:t>
      </w:r>
      <w:r w:rsidR="00586742">
        <w:rPr>
          <w:rFonts w:eastAsiaTheme="minorEastAsia"/>
          <w:b/>
        </w:rPr>
        <w:fldChar w:fldCharType="begin"/>
      </w:r>
      <w:r w:rsidR="00586742">
        <w:rPr>
          <w:rFonts w:eastAsiaTheme="minorEastAsia"/>
          <w:b/>
        </w:rPr>
        <w:instrText xml:space="preserve"> REF _Ref1142314 \h </w:instrText>
      </w:r>
      <w:r w:rsidR="00586742">
        <w:rPr>
          <w:rFonts w:eastAsiaTheme="minorEastAsia"/>
          <w:b/>
        </w:rPr>
      </w:r>
      <w:r w:rsidR="00586742">
        <w:rPr>
          <w:rFonts w:eastAsiaTheme="minorEastAsia"/>
          <w:b/>
        </w:rPr>
        <w:fldChar w:fldCharType="separate"/>
      </w:r>
      <w:r w:rsidR="00586742">
        <w:rPr>
          <w:noProof/>
        </w:rPr>
        <w:t>4</w:t>
      </w:r>
      <w:r w:rsidR="00586742">
        <w:rPr>
          <w:rFonts w:eastAsiaTheme="minorEastAsia"/>
          <w:b/>
        </w:rPr>
        <w:fldChar w:fldCharType="end"/>
      </w:r>
      <w:r>
        <w:rPr>
          <w:rFonts w:eastAsiaTheme="minorEastAsia"/>
        </w:rPr>
        <w:t xml:space="preserve">. The responses used in computing the factor may be any structural response, experimentally recorded or obtained though analysis. </w:t>
      </w:r>
    </w:p>
    <w:p w:rsidR="00535CE5" w:rsidRDefault="00535CE5" w:rsidP="00535CE5">
      <w:pPr>
        <w:pStyle w:val="Heading2"/>
      </w:pPr>
      <w:bookmarkStart w:id="22" w:name="_Toc536017957"/>
      <w:r>
        <w:t>Visualizing the Problem</w:t>
      </w:r>
      <w:bookmarkEnd w:id="22"/>
    </w:p>
    <w:p w:rsidR="00535CE5" w:rsidRDefault="00641A32" w:rsidP="00535CE5">
      <w:r>
        <w:t xml:space="preserve">The excitation of the vehicle-bridge system is due to the contact force between the vehicle tire and roadway surface. This contact force is dependent on the difference in vertical </w:t>
      </w:r>
      <w:r w:rsidR="008D5D73">
        <w:t>position</w:t>
      </w:r>
      <w:r>
        <w:t xml:space="preserve"> of the bridge surface and the vehicle body. The bridge </w:t>
      </w:r>
      <w:r w:rsidR="00680431">
        <w:t>surface elevation is the</w:t>
      </w:r>
      <w:r>
        <w:t xml:space="preserve"> </w:t>
      </w:r>
      <w:r w:rsidR="00680431">
        <w:t xml:space="preserve">combination of bridge motion at the </w:t>
      </w:r>
      <w:r w:rsidR="00E41109">
        <w:t>vehicle position</w:t>
      </w:r>
      <w:r>
        <w:t xml:space="preserve"> and elevation </w:t>
      </w:r>
      <w:r w:rsidR="008D5D73">
        <w:t>added by the profile</w:t>
      </w:r>
      <w:r>
        <w:t>.</w:t>
      </w:r>
      <w:r w:rsidR="008D5D73">
        <w:t xml:space="preserve"> It therefore follows that any model of vehicle-bridge interact</w:t>
      </w:r>
      <w:r w:rsidR="00B93A95">
        <w:t>ion</w:t>
      </w:r>
      <w:r w:rsidR="00680431">
        <w:t xml:space="preserve"> must include the following</w:t>
      </w:r>
      <w:r w:rsidR="0070381E">
        <w:t>:</w:t>
      </w:r>
    </w:p>
    <w:p w:rsidR="0070381E" w:rsidRDefault="0070381E" w:rsidP="00641A32">
      <w:pPr>
        <w:pStyle w:val="ListParagraph"/>
        <w:numPr>
          <w:ilvl w:val="0"/>
          <w:numId w:val="2"/>
        </w:numPr>
      </w:pPr>
      <w:r>
        <w:t xml:space="preserve">The mass of bridge </w:t>
      </w:r>
      <w:r w:rsidR="00641A32">
        <w:t>excited by the vehicle-</w:t>
      </w:r>
      <w:r>
        <w:t>induced forces</w:t>
      </w:r>
    </w:p>
    <w:p w:rsidR="008D5D73" w:rsidRDefault="008D5D73" w:rsidP="008D5D73">
      <w:pPr>
        <w:pStyle w:val="ListParagraph"/>
        <w:numPr>
          <w:ilvl w:val="0"/>
          <w:numId w:val="2"/>
        </w:numPr>
      </w:pPr>
      <w:r>
        <w:t>The stiffness of the bridge</w:t>
      </w:r>
    </w:p>
    <w:p w:rsidR="0070381E" w:rsidRDefault="0070381E" w:rsidP="00641A32">
      <w:pPr>
        <w:pStyle w:val="ListParagraph"/>
        <w:numPr>
          <w:ilvl w:val="0"/>
          <w:numId w:val="2"/>
        </w:numPr>
      </w:pPr>
      <w:r>
        <w:t>The mass of the vehicle</w:t>
      </w:r>
    </w:p>
    <w:p w:rsidR="0070381E" w:rsidRDefault="0070381E" w:rsidP="00641A32">
      <w:pPr>
        <w:pStyle w:val="ListParagraph"/>
        <w:numPr>
          <w:ilvl w:val="0"/>
          <w:numId w:val="2"/>
        </w:numPr>
      </w:pPr>
      <w:r>
        <w:t>The suspension characteristics of the vehicle</w:t>
      </w:r>
    </w:p>
    <w:p w:rsidR="00641A32" w:rsidRDefault="00641A32" w:rsidP="00641A32">
      <w:pPr>
        <w:pStyle w:val="ListParagraph"/>
        <w:numPr>
          <w:ilvl w:val="0"/>
          <w:numId w:val="2"/>
        </w:numPr>
      </w:pPr>
      <w:r>
        <w:lastRenderedPageBreak/>
        <w:t>The vehicle velocity</w:t>
      </w:r>
    </w:p>
    <w:p w:rsidR="0070381E" w:rsidRPr="00535CE5" w:rsidRDefault="0070381E" w:rsidP="00641A32">
      <w:pPr>
        <w:pStyle w:val="ListParagraph"/>
        <w:numPr>
          <w:ilvl w:val="0"/>
          <w:numId w:val="2"/>
        </w:numPr>
      </w:pPr>
      <w:r>
        <w:t xml:space="preserve">The roadway profile </w:t>
      </w:r>
      <w:r w:rsidR="008D5D73">
        <w:t>accurately positioned on bridge</w:t>
      </w:r>
    </w:p>
    <w:p w:rsidR="00D328AB" w:rsidRDefault="00D328AB" w:rsidP="00594561">
      <w:r>
        <w:t>This last element, an accurately positioned profile,</w:t>
      </w:r>
      <w:r w:rsidR="00563D23">
        <w:t xml:space="preserve"> is </w:t>
      </w:r>
      <w:r w:rsidR="00F8034A">
        <w:t>critical</w:t>
      </w:r>
      <w:r w:rsidR="00563D23">
        <w:t xml:space="preserve">. </w:t>
      </w:r>
      <w:r w:rsidR="00F8034A">
        <w:t>T</w:t>
      </w:r>
      <w:r>
        <w:t>he effect of a profile feature (bump) is partially dependent on the location of the feature</w:t>
      </w:r>
      <w:r w:rsidR="00563D23">
        <w:t xml:space="preserve">, </w:t>
      </w:r>
      <w:r w:rsidR="00F8034A">
        <w:t xml:space="preserve">therefore </w:t>
      </w:r>
      <w:r>
        <w:t>an accurate model must also include longitudinal (along path of travel) bridge geometry (e.g. span length).</w:t>
      </w:r>
    </w:p>
    <w:p w:rsidR="00496B8E" w:rsidRDefault="00563D23" w:rsidP="00594561">
      <w:r>
        <w:t xml:space="preserve">There are many different methods of representing all of these elements in a model, but the success of a model is </w:t>
      </w:r>
      <w:r w:rsidR="00F8034A">
        <w:t xml:space="preserve">ultimately </w:t>
      </w:r>
      <w:r>
        <w:t>judged by its ability to reliably estimate the response of interest. For this study that response of interest is the amplification of peak responses during live load events (vehicle-crossing). The following sections will present several model types of varying complexity, document their construction and demonstrate their ability to predict dynamic amplification.</w:t>
      </w:r>
    </w:p>
    <w:p w:rsidR="00FE4790" w:rsidRDefault="00FE4790" w:rsidP="00FE4790">
      <w:pPr>
        <w:pStyle w:val="Heading2"/>
      </w:pPr>
      <w:bookmarkStart w:id="23" w:name="_Toc536017958"/>
      <w:r>
        <w:t>In-Situ Measurement</w:t>
      </w:r>
      <w:bookmarkEnd w:id="23"/>
    </w:p>
    <w:p w:rsidR="00F8034A" w:rsidRDefault="00F8034A" w:rsidP="00F8034A">
      <w:r>
        <w:t xml:space="preserve">There is no substitute for directly measuring a phenomenon. This section provides guidance on methods of directly measuring the dynamic amplification being experienced by a bridge that is in-service. </w:t>
      </w:r>
    </w:p>
    <w:p w:rsidR="005E3DAD" w:rsidRDefault="005E3DAD" w:rsidP="005E3DAD">
      <w:pPr>
        <w:pStyle w:val="Heading3"/>
      </w:pPr>
      <w:r>
        <w:t>Strain vs. Displacement</w:t>
      </w:r>
    </w:p>
    <w:p w:rsidR="00D479D2" w:rsidRDefault="00D479D2" w:rsidP="00D479D2">
      <w:r>
        <w:t>In many pieces of relevant literature experimentally derived dynamic amplification factors are reported for both displacement and stress or strain. The displacement factors are almost always greater than those for stress or strain. If a bridge behaves linearly then its response should be linear (i.e. an increase in load by a factor X will result in an increase in response by the same factor, X) regardless of whether the response in question is global (e.g. displacement) or local (e.g. stress, strain). This is not the case with dynamic amplification factors because of a violation of the</w:t>
      </w:r>
      <w:r w:rsidRPr="00954037">
        <w:t xml:space="preserve"> </w:t>
      </w:r>
      <w:r>
        <w:t>key assumption that the measured response is due solely to the applied load.</w:t>
      </w:r>
    </w:p>
    <w:p w:rsidR="00D479D2" w:rsidRDefault="00D479D2" w:rsidP="00D479D2">
      <w:r>
        <w:lastRenderedPageBreak/>
        <w:t>Dynamic amplification factors assume that the bridge response is due to a vehicle which applies a force equal to its weight increased by a factor to account for its dynamic motion (acceleration &gt; gravity). If this assumption were true, dynamic amplification factors would be equal for the various response quantities</w:t>
      </w:r>
      <w:r w:rsidR="003876A7">
        <w:t>.</w:t>
      </w:r>
      <w:r>
        <w:t xml:space="preserve"> </w:t>
      </w:r>
    </w:p>
    <w:p w:rsidR="00D479D2" w:rsidRDefault="00D479D2" w:rsidP="00D479D2">
      <w:r>
        <w:t>However, the bridge response is</w:t>
      </w:r>
      <w:r w:rsidR="003876A7">
        <w:t xml:space="preserve"> </w:t>
      </w:r>
      <w:proofErr w:type="gramStart"/>
      <w:r w:rsidR="003876A7">
        <w:t>actually</w:t>
      </w:r>
      <w:r>
        <w:t xml:space="preserve"> due</w:t>
      </w:r>
      <w:proofErr w:type="gramEnd"/>
      <w:r>
        <w:t xml:space="preserve"> to a force applied by the vehicle as well as a force due to the acceleration of the mass of the bridge as it is excited by the dynamic vehicle force (or other excitation sources). </w:t>
      </w:r>
    </w:p>
    <w:p w:rsidR="00D479D2" w:rsidRDefault="00D479D2" w:rsidP="00D479D2">
      <w:r>
        <w:t xml:space="preserve">Therefore, the bridge response is the sum of the two responses. To </w:t>
      </w:r>
      <w:r w:rsidR="003876A7">
        <w:t>demonstrate</w:t>
      </w:r>
      <w:r>
        <w:t xml:space="preserve"> this, let’s consider a simply supported beam with a point load placed at midspan. The beam displacement and stress at </w:t>
      </w:r>
      <w:r w:rsidR="003876A7">
        <w:t>midspan</w:t>
      </w:r>
      <w:r>
        <w:t xml:space="preserve"> due to the point load at </w:t>
      </w:r>
      <w:r w:rsidR="003876A7">
        <w:t>midspan</w:t>
      </w:r>
      <w:r>
        <w:t xml:space="preserve"> would equal the following:</w:t>
      </w:r>
    </w:p>
    <w:p w:rsidR="00D479D2" w:rsidRPr="00EA1FF6" w:rsidRDefault="00D479D2" w:rsidP="00D479D2">
      <w:pPr>
        <w:pStyle w:val="ListParagraph"/>
        <w:numPr>
          <w:ilvl w:val="0"/>
          <w:numId w:val="11"/>
        </w:numPr>
      </w:pPr>
      <w:r>
        <w:t xml:space="preserve">Displacement: </w:t>
      </w:r>
      <m:oMath>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w:p>
    <w:p w:rsidR="00D479D2" w:rsidRPr="00185821" w:rsidRDefault="00D479D2" w:rsidP="00D479D2">
      <w:pPr>
        <w:pStyle w:val="ListParagraph"/>
        <w:numPr>
          <w:ilvl w:val="0"/>
          <w:numId w:val="11"/>
        </w:numPr>
      </w:pPr>
      <w:r>
        <w:rPr>
          <w:rFonts w:eastAsiaTheme="minorEastAsia"/>
        </w:rPr>
        <w:t xml:space="preserve">Stress: </w:t>
      </w:r>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rPr>
              <m:t>PLy</m:t>
            </m:r>
          </m:num>
          <m:den>
            <m:r>
              <w:rPr>
                <w:rFonts w:ascii="Cambria Math" w:eastAsiaTheme="minorEastAsia" w:hAnsi="Cambria Math"/>
              </w:rPr>
              <m:t>4I</m:t>
            </m:r>
          </m:den>
        </m:f>
      </m:oMath>
    </w:p>
    <w:p w:rsidR="00D479D2" w:rsidRDefault="00D479D2" w:rsidP="00D479D2">
      <w:r>
        <w:t>We can assume the beam is oscillating with a sinusoidal mode shape with a maximum acceleration A</w:t>
      </w:r>
      <w:r w:rsidRPr="00185821">
        <w:rPr>
          <w:vertAlign w:val="subscript"/>
        </w:rPr>
        <w:t>max</w:t>
      </w:r>
      <w:r>
        <w:t>, at midspan. Therefore, the acceleration at any point along the beam can be described by the following equation:</w:t>
      </w:r>
    </w:p>
    <w:p w:rsidR="00D479D2" w:rsidRDefault="007D7D77" w:rsidP="003876A7">
      <w:pPr>
        <w:jc w:val="center"/>
        <w:rPr>
          <w:rFonts w:eastAsiaTheme="minorEastAsia"/>
        </w:rPr>
      </w:pPr>
      <m:oMathPara>
        <m:oMath>
          <m:sSub>
            <m:sSubPr>
              <m:ctrlPr>
                <w:rPr>
                  <w:rFonts w:ascii="Cambria Math" w:hAnsi="Cambria Math"/>
                  <w:i/>
                </w:rPr>
              </m:ctrlPr>
            </m:sSubPr>
            <m:e>
              <m:r>
                <w:rPr>
                  <w:rFonts w:ascii="Cambria Math" w:hAnsi="Cambria Math"/>
                </w:rPr>
                <m:t>u"</m:t>
              </m:r>
            </m:e>
            <m:sub>
              <m:r>
                <m:rPr>
                  <m:sty m:val="p"/>
                </m:rPr>
                <w:rPr>
                  <w:rFonts w:ascii="Cambria Math" w:hAnsi="Cambria Math"/>
                </w:rPr>
                <m:t>max</m:t>
              </m:r>
            </m:sub>
          </m:sSub>
          <m:r>
            <w:rPr>
              <w:rFonts w:ascii="Cambria Math" w:hAnsi="Cambria Math"/>
            </w:rPr>
            <m:t>(x)=</m:t>
          </m:r>
          <m:sSub>
            <m:sSubPr>
              <m:ctrlPr>
                <w:rPr>
                  <w:rFonts w:ascii="Cambria Math" w:hAnsi="Cambria Math"/>
                  <w:i/>
                </w:rPr>
              </m:ctrlPr>
            </m:sSubPr>
            <m:e>
              <m:r>
                <w:rPr>
                  <w:rFonts w:ascii="Cambria Math" w:hAnsi="Cambria Math"/>
                </w:rPr>
                <m:t>A</m:t>
              </m:r>
            </m:e>
            <m:sub>
              <m:r>
                <w:rPr>
                  <w:rFonts w:ascii="Cambria Math" w:hAnsi="Cambria Math"/>
                </w:rPr>
                <m:t>max</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L</m:t>
                      </m:r>
                    </m:den>
                  </m:f>
                  <m:r>
                    <w:rPr>
                      <w:rFonts w:ascii="Cambria Math" w:hAnsi="Cambria Math"/>
                    </w:rPr>
                    <m:t>x</m:t>
                  </m:r>
                </m:e>
              </m:d>
            </m:e>
          </m:func>
        </m:oMath>
      </m:oMathPara>
    </w:p>
    <w:p w:rsidR="00D479D2" w:rsidRDefault="00D479D2" w:rsidP="00D479D2">
      <w:pPr>
        <w:rPr>
          <w:rFonts w:eastAsiaTheme="minorEastAsia"/>
        </w:rPr>
      </w:pPr>
      <w:r>
        <w:rPr>
          <w:rFonts w:eastAsiaTheme="minorEastAsia"/>
        </w:rPr>
        <w:t>Since the mass of the beam is uniformly distributed along its length, we can describe the maximum force at any point along the beam with the following equation for the equivalent static force:</w:t>
      </w:r>
    </w:p>
    <w:p w:rsidR="00D479D2" w:rsidRPr="00D7415D" w:rsidRDefault="007D7D77" w:rsidP="00D479D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L</m:t>
              </m:r>
            </m:den>
          </m:f>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L</m:t>
                      </m:r>
                    </m:den>
                  </m:f>
                  <m:r>
                    <w:rPr>
                      <w:rFonts w:ascii="Cambria Math" w:eastAsiaTheme="minorEastAsia" w:hAnsi="Cambria Math"/>
                    </w:rPr>
                    <m:t>x</m:t>
                  </m:r>
                </m:e>
              </m:d>
            </m:e>
          </m:func>
        </m:oMath>
      </m:oMathPara>
    </w:p>
    <w:p w:rsidR="00D479D2" w:rsidRDefault="00D479D2" w:rsidP="00D479D2">
      <w:pPr>
        <w:rPr>
          <w:rFonts w:eastAsiaTheme="minorEastAsia"/>
        </w:rPr>
      </w:pPr>
      <w:r>
        <w:rPr>
          <w:rFonts w:eastAsiaTheme="minorEastAsia"/>
        </w:rPr>
        <w:t xml:space="preserve">This equation takes the form of the Newton’s second law of motion: </w:t>
      </w:r>
      <m:oMath>
        <m:r>
          <w:rPr>
            <w:rFonts w:ascii="Cambria Math" w:eastAsiaTheme="minorEastAsia" w:hAnsi="Cambria Math"/>
          </w:rPr>
          <m:t>F=ma</m:t>
        </m:r>
      </m:oMath>
      <w:r>
        <w:rPr>
          <w:rFonts w:eastAsiaTheme="minorEastAsia"/>
        </w:rPr>
        <w:t>.</w:t>
      </w:r>
    </w:p>
    <w:p w:rsidR="00D479D2" w:rsidRDefault="00D479D2" w:rsidP="00D479D2">
      <w:pPr>
        <w:rPr>
          <w:rFonts w:eastAsiaTheme="minorEastAsia"/>
        </w:rPr>
      </w:pPr>
      <w:r>
        <w:rPr>
          <w:rFonts w:eastAsiaTheme="minorEastAsia"/>
        </w:rPr>
        <w:lastRenderedPageBreak/>
        <w:t>The beam displacement and stress at midspan due to this distributed force can then be calculated using statics and the relationship between moment and curvature to produce the following:</w:t>
      </w:r>
    </w:p>
    <w:p w:rsidR="00D479D2" w:rsidRDefault="00D479D2" w:rsidP="00D479D2">
      <w:pPr>
        <w:pStyle w:val="ListParagraph"/>
        <w:numPr>
          <w:ilvl w:val="0"/>
          <w:numId w:val="12"/>
        </w:numPr>
      </w:pPr>
      <w:r>
        <w:t xml:space="preserve">Displacement: </w:t>
      </w:r>
      <m:oMath>
        <m:r>
          <w:rPr>
            <w:rFonts w:ascii="Cambria Math" w:hAnsi="Cambria Math"/>
          </w:rPr>
          <m:t>∆=</m:t>
        </m:r>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L</m:t>
                </m:r>
              </m:e>
              <m:sup>
                <m:r>
                  <w:rPr>
                    <w:rFonts w:ascii="Cambria Math" w:hAnsi="Cambria Math"/>
                  </w:rPr>
                  <m:t>3</m:t>
                </m:r>
              </m:sup>
            </m:sSup>
            <m:sSub>
              <m:sSubPr>
                <m:ctrlPr>
                  <w:rPr>
                    <w:rFonts w:ascii="Cambria Math" w:hAnsi="Cambria Math"/>
                    <w:i/>
                  </w:rPr>
                </m:ctrlPr>
              </m:sSubPr>
              <m:e>
                <m:r>
                  <w:rPr>
                    <w:rFonts w:ascii="Cambria Math" w:hAnsi="Cambria Math"/>
                  </w:rPr>
                  <m:t>A</m:t>
                </m:r>
              </m:e>
              <m:sub>
                <m:r>
                  <w:rPr>
                    <w:rFonts w:ascii="Cambria Math" w:hAnsi="Cambria Math"/>
                  </w:rPr>
                  <m:t>max</m:t>
                </m:r>
              </m:sub>
            </m:sSub>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oMath>
    </w:p>
    <w:p w:rsidR="00D479D2" w:rsidRDefault="00D479D2" w:rsidP="00D479D2">
      <w:pPr>
        <w:pStyle w:val="ListParagraph"/>
        <w:numPr>
          <w:ilvl w:val="0"/>
          <w:numId w:val="12"/>
        </w:numPr>
      </w:pPr>
      <w:r>
        <w:t xml:space="preserve">Stress: </w:t>
      </w:r>
      <m:oMath>
        <m:r>
          <w:rPr>
            <w:rFonts w:ascii="Cambria Math" w:hAnsi="Cambria Math"/>
          </w:rPr>
          <m:t>σ=</m:t>
        </m:r>
        <m:f>
          <m:fPr>
            <m:ctrlPr>
              <w:rPr>
                <w:rFonts w:ascii="Cambria Math" w:hAnsi="Cambria Math"/>
                <w:i/>
              </w:rPr>
            </m:ctrlPr>
          </m:fPr>
          <m:num>
            <m:r>
              <w:rPr>
                <w:rFonts w:ascii="Cambria Math" w:hAnsi="Cambria Math"/>
              </w:rPr>
              <m:t>mL</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y</m:t>
            </m:r>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I</m:t>
            </m:r>
          </m:den>
        </m:f>
      </m:oMath>
    </w:p>
    <w:p w:rsidR="00D479D2" w:rsidRDefault="00D479D2" w:rsidP="00D479D2">
      <w:r>
        <w:t>Therefore, the total response would be the sum of the two components, and the amplification factors would take the following form (where the</w:t>
      </w:r>
      <w:r w:rsidR="003876A7">
        <w:t xml:space="preserve"> dynamic</w:t>
      </w:r>
      <w:r>
        <w:t xml:space="preserve"> vehicle force is A</w:t>
      </w:r>
      <w:r w:rsidRPr="00740369">
        <w:rPr>
          <w:vertAlign w:val="subscript"/>
        </w:rPr>
        <w:t>v</w:t>
      </w:r>
      <w:r>
        <w:t>*P):</w:t>
      </w:r>
    </w:p>
    <w:p w:rsidR="00D479D2" w:rsidRPr="00D7415D" w:rsidRDefault="00D479D2" w:rsidP="00D479D2">
      <w:pPr>
        <w:rPr>
          <w:rFonts w:eastAsiaTheme="minorEastAsia"/>
        </w:rPr>
      </w:pPr>
      <m:oMathPara>
        <m:oMath>
          <m:r>
            <w:rPr>
              <w:rFonts w:ascii="Cambria Math" w:hAnsi="Cambria Math"/>
            </w:rPr>
            <m:t>DAF=</m:t>
          </m:r>
          <m:f>
            <m:fPr>
              <m:ctrlPr>
                <w:rPr>
                  <w:rFonts w:ascii="Cambria Math" w:hAnsi="Cambria Math"/>
                  <w:i/>
                </w:rPr>
              </m:ctrlPr>
            </m:fPr>
            <m:num>
              <m:r>
                <w:rPr>
                  <w:rFonts w:ascii="Cambria Math" w:hAnsi="Cambria Math"/>
                </w:rPr>
                <m:t>Total Bridge Response</m:t>
              </m:r>
            </m:num>
            <m:den>
              <m:r>
                <w:rPr>
                  <w:rFonts w:ascii="Cambria Math" w:hAnsi="Cambria Math"/>
                </w:rPr>
                <m:t>Bridge Response to Static Vehicle</m:t>
              </m:r>
            </m:den>
          </m:f>
        </m:oMath>
      </m:oMathPara>
    </w:p>
    <w:p w:rsidR="00D479D2" w:rsidRPr="00D7415D" w:rsidRDefault="00D479D2" w:rsidP="00D479D2">
      <w:pPr>
        <w:rPr>
          <w:rFonts w:eastAsiaTheme="minorEastAsia"/>
        </w:rPr>
      </w:pPr>
    </w:p>
    <w:bookmarkStart w:id="24" w:name="_Ref520194432"/>
    <w:p w:rsidR="00D479D2" w:rsidRPr="003876A7" w:rsidRDefault="007D7D77" w:rsidP="003876A7">
      <w:pPr>
        <w:pStyle w:val="Caption"/>
        <w:keepNext/>
        <w:jc w:val="left"/>
        <w:rPr>
          <w:b w:val="0"/>
        </w:rPr>
      </w:pPr>
      <m:oMathPara>
        <m:oMath>
          <m:sSub>
            <m:sSubPr>
              <m:ctrlPr>
                <w:rPr>
                  <w:rFonts w:ascii="Cambria Math" w:hAnsi="Cambria Math"/>
                  <w:b w:val="0"/>
                  <w:i/>
                  <w:sz w:val="22"/>
                  <w:szCs w:val="22"/>
                </w:rPr>
              </m:ctrlPr>
            </m:sSubPr>
            <m:e>
              <m:r>
                <m:rPr>
                  <m:sty m:val="bi"/>
                </m:rPr>
                <w:rPr>
                  <w:rFonts w:ascii="Cambria Math" w:hAnsi="Cambria Math"/>
                  <w:sz w:val="22"/>
                  <w:szCs w:val="22"/>
                </w:rPr>
                <m:t>DAF</m:t>
              </m:r>
            </m:e>
            <m:sub>
              <m:r>
                <m:rPr>
                  <m:sty m:val="bi"/>
                </m:rPr>
                <w:rPr>
                  <w:rFonts w:ascii="Cambria Math" w:hAnsi="Cambria Math"/>
                  <w:sz w:val="22"/>
                  <w:szCs w:val="22"/>
                </w:rPr>
                <m:t>disp</m:t>
              </m:r>
            </m:sub>
          </m:sSub>
          <m:r>
            <m:rPr>
              <m:sty m:val="bi"/>
            </m:rPr>
            <w:rPr>
              <w:rFonts w:ascii="Cambria Math" w:hAnsi="Cambria Math"/>
              <w:sz w:val="22"/>
              <w:szCs w:val="22"/>
            </w:rPr>
            <m:t>=</m:t>
          </m:r>
          <m:f>
            <m:fPr>
              <m:ctrlPr>
                <w:rPr>
                  <w:rFonts w:ascii="Cambria Math" w:hAnsi="Cambria Math"/>
                  <w:b w:val="0"/>
                  <w:i/>
                  <w:sz w:val="22"/>
                  <w:szCs w:val="22"/>
                </w:rPr>
              </m:ctrlPr>
            </m:fPr>
            <m:num>
              <m:f>
                <m:fPr>
                  <m:ctrlPr>
                    <w:rPr>
                      <w:rFonts w:ascii="Cambria Math" w:hAnsi="Cambria Math"/>
                      <w:b w:val="0"/>
                      <w:i/>
                      <w:sz w:val="22"/>
                      <w:szCs w:val="22"/>
                    </w:rPr>
                  </m:ctrlPr>
                </m:fPr>
                <m:num>
                  <m:sSub>
                    <m:sSubPr>
                      <m:ctrlPr>
                        <w:rPr>
                          <w:rFonts w:ascii="Cambria Math" w:hAnsi="Cambria Math"/>
                          <w:b w:val="0"/>
                          <w:i/>
                          <w:sz w:val="22"/>
                          <w:szCs w:val="22"/>
                        </w:rPr>
                      </m:ctrlPr>
                    </m:sSubPr>
                    <m:e>
                      <m:r>
                        <m:rPr>
                          <m:sty m:val="bi"/>
                        </m:rPr>
                        <w:rPr>
                          <w:rFonts w:ascii="Cambria Math" w:hAnsi="Cambria Math"/>
                          <w:sz w:val="22"/>
                          <w:szCs w:val="22"/>
                        </w:rPr>
                        <m:t>A</m:t>
                      </m:r>
                    </m:e>
                    <m:sub>
                      <m:r>
                        <m:rPr>
                          <m:sty m:val="bi"/>
                        </m:rPr>
                        <w:rPr>
                          <w:rFonts w:ascii="Cambria Math" w:hAnsi="Cambria Math"/>
                          <w:sz w:val="22"/>
                          <w:szCs w:val="22"/>
                        </w:rPr>
                        <m:t>v</m:t>
                      </m:r>
                    </m:sub>
                  </m:sSub>
                  <m:r>
                    <m:rPr>
                      <m:sty m:val="bi"/>
                    </m:rPr>
                    <w:rPr>
                      <w:rFonts w:ascii="Cambria Math" w:hAnsi="Cambria Math"/>
                      <w:sz w:val="22"/>
                      <w:szCs w:val="22"/>
                    </w:rPr>
                    <m:t>P</m:t>
                  </m:r>
                  <m:sSup>
                    <m:sSupPr>
                      <m:ctrlPr>
                        <w:rPr>
                          <w:rFonts w:ascii="Cambria Math" w:hAnsi="Cambria Math"/>
                          <w:b w:val="0"/>
                          <w:i/>
                          <w:sz w:val="22"/>
                          <w:szCs w:val="22"/>
                        </w:rPr>
                      </m:ctrlPr>
                    </m:sSupPr>
                    <m:e>
                      <m:r>
                        <m:rPr>
                          <m:sty m:val="bi"/>
                        </m:rPr>
                        <w:rPr>
                          <w:rFonts w:ascii="Cambria Math" w:hAnsi="Cambria Math"/>
                          <w:sz w:val="22"/>
                          <w:szCs w:val="22"/>
                        </w:rPr>
                        <m:t>L</m:t>
                      </m:r>
                    </m:e>
                    <m:sup>
                      <m:r>
                        <m:rPr>
                          <m:sty m:val="bi"/>
                        </m:rPr>
                        <w:rPr>
                          <w:rFonts w:ascii="Cambria Math" w:hAnsi="Cambria Math"/>
                          <w:sz w:val="22"/>
                          <w:szCs w:val="22"/>
                        </w:rPr>
                        <m:t>3</m:t>
                      </m:r>
                    </m:sup>
                  </m:sSup>
                </m:num>
                <m:den>
                  <m:r>
                    <m:rPr>
                      <m:sty m:val="bi"/>
                    </m:rPr>
                    <w:rPr>
                      <w:rFonts w:ascii="Cambria Math" w:hAnsi="Cambria Math"/>
                      <w:sz w:val="22"/>
                      <w:szCs w:val="22"/>
                    </w:rPr>
                    <m:t>48</m:t>
                  </m:r>
                  <m:r>
                    <m:rPr>
                      <m:sty m:val="bi"/>
                    </m:rPr>
                    <w:rPr>
                      <w:rFonts w:ascii="Cambria Math" w:hAnsi="Cambria Math"/>
                      <w:sz w:val="22"/>
                      <w:szCs w:val="22"/>
                    </w:rPr>
                    <m:t>EI</m:t>
                  </m:r>
                </m:den>
              </m:f>
              <m:r>
                <m:rPr>
                  <m:sty m:val="bi"/>
                </m:rPr>
                <w:rPr>
                  <w:rFonts w:ascii="Cambria Math" w:hAnsi="Cambria Math"/>
                  <w:sz w:val="22"/>
                  <w:szCs w:val="22"/>
                </w:rPr>
                <m:t>+</m:t>
              </m:r>
              <m:f>
                <m:fPr>
                  <m:ctrlPr>
                    <w:rPr>
                      <w:rFonts w:ascii="Cambria Math" w:hAnsi="Cambria Math"/>
                      <w:b w:val="0"/>
                      <w:i/>
                      <w:sz w:val="22"/>
                      <w:szCs w:val="22"/>
                    </w:rPr>
                  </m:ctrlPr>
                </m:fPr>
                <m:num>
                  <m:r>
                    <m:rPr>
                      <m:sty m:val="bi"/>
                    </m:rPr>
                    <w:rPr>
                      <w:rFonts w:ascii="Cambria Math" w:hAnsi="Cambria Math"/>
                      <w:sz w:val="22"/>
                      <w:szCs w:val="22"/>
                    </w:rPr>
                    <m:t>m</m:t>
                  </m:r>
                  <m:sSup>
                    <m:sSupPr>
                      <m:ctrlPr>
                        <w:rPr>
                          <w:rFonts w:ascii="Cambria Math" w:hAnsi="Cambria Math"/>
                          <w:b w:val="0"/>
                          <w:i/>
                          <w:sz w:val="22"/>
                          <w:szCs w:val="22"/>
                        </w:rPr>
                      </m:ctrlPr>
                    </m:sSupPr>
                    <m:e>
                      <m:r>
                        <m:rPr>
                          <m:sty m:val="bi"/>
                        </m:rPr>
                        <w:rPr>
                          <w:rFonts w:ascii="Cambria Math" w:hAnsi="Cambria Math"/>
                          <w:sz w:val="22"/>
                          <w:szCs w:val="22"/>
                        </w:rPr>
                        <m:t>L</m:t>
                      </m:r>
                    </m:e>
                    <m:sup>
                      <m:r>
                        <m:rPr>
                          <m:sty m:val="bi"/>
                        </m:rPr>
                        <w:rPr>
                          <w:rFonts w:ascii="Cambria Math" w:hAnsi="Cambria Math"/>
                          <w:sz w:val="22"/>
                          <w:szCs w:val="22"/>
                        </w:rPr>
                        <m:t>3</m:t>
                      </m:r>
                    </m:sup>
                  </m:sSup>
                  <m:sSub>
                    <m:sSubPr>
                      <m:ctrlPr>
                        <w:rPr>
                          <w:rFonts w:ascii="Cambria Math" w:hAnsi="Cambria Math"/>
                          <w:b w:val="0"/>
                          <w:i/>
                          <w:sz w:val="22"/>
                          <w:szCs w:val="22"/>
                        </w:rPr>
                      </m:ctrlPr>
                    </m:sSubPr>
                    <m:e>
                      <m:r>
                        <m:rPr>
                          <m:sty m:val="bi"/>
                        </m:rPr>
                        <w:rPr>
                          <w:rFonts w:ascii="Cambria Math" w:hAnsi="Cambria Math"/>
                          <w:sz w:val="22"/>
                          <w:szCs w:val="22"/>
                        </w:rPr>
                        <m:t>A</m:t>
                      </m:r>
                    </m:e>
                    <m:sub>
                      <m:r>
                        <m:rPr>
                          <m:sty m:val="bi"/>
                        </m:rPr>
                        <w:rPr>
                          <w:rFonts w:ascii="Cambria Math" w:hAnsi="Cambria Math"/>
                          <w:sz w:val="22"/>
                          <w:szCs w:val="22"/>
                        </w:rPr>
                        <m:t>max</m:t>
                      </m:r>
                    </m:sub>
                  </m:sSub>
                </m:num>
                <m:den>
                  <m:sSup>
                    <m:sSupPr>
                      <m:ctrlPr>
                        <w:rPr>
                          <w:rFonts w:ascii="Cambria Math" w:hAnsi="Cambria Math"/>
                          <w:b w:val="0"/>
                          <w:i/>
                          <w:sz w:val="22"/>
                          <w:szCs w:val="22"/>
                        </w:rPr>
                      </m:ctrlPr>
                    </m:sSupPr>
                    <m:e>
                      <m:r>
                        <m:rPr>
                          <m:sty m:val="bi"/>
                        </m:rPr>
                        <w:rPr>
                          <w:rFonts w:ascii="Cambria Math" w:hAnsi="Cambria Math"/>
                          <w:sz w:val="22"/>
                          <w:szCs w:val="22"/>
                        </w:rPr>
                        <m:t>π</m:t>
                      </m:r>
                    </m:e>
                    <m:sup>
                      <m:r>
                        <m:rPr>
                          <m:sty m:val="bi"/>
                        </m:rPr>
                        <w:rPr>
                          <w:rFonts w:ascii="Cambria Math" w:hAnsi="Cambria Math"/>
                          <w:sz w:val="22"/>
                          <w:szCs w:val="22"/>
                        </w:rPr>
                        <m:t>4</m:t>
                      </m:r>
                    </m:sup>
                  </m:sSup>
                  <m:r>
                    <m:rPr>
                      <m:sty m:val="bi"/>
                    </m:rPr>
                    <w:rPr>
                      <w:rFonts w:ascii="Cambria Math" w:hAnsi="Cambria Math"/>
                      <w:sz w:val="22"/>
                      <w:szCs w:val="22"/>
                    </w:rPr>
                    <m:t>EI</m:t>
                  </m:r>
                </m:den>
              </m:f>
            </m:num>
            <m:den>
              <m:f>
                <m:fPr>
                  <m:ctrlPr>
                    <w:rPr>
                      <w:rFonts w:ascii="Cambria Math" w:hAnsi="Cambria Math"/>
                      <w:b w:val="0"/>
                      <w:i/>
                      <w:sz w:val="22"/>
                      <w:szCs w:val="22"/>
                    </w:rPr>
                  </m:ctrlPr>
                </m:fPr>
                <m:num>
                  <m:r>
                    <m:rPr>
                      <m:sty m:val="bi"/>
                    </m:rPr>
                    <w:rPr>
                      <w:rFonts w:ascii="Cambria Math" w:hAnsi="Cambria Math"/>
                      <w:sz w:val="22"/>
                      <w:szCs w:val="22"/>
                    </w:rPr>
                    <m:t>P</m:t>
                  </m:r>
                  <m:sSup>
                    <m:sSupPr>
                      <m:ctrlPr>
                        <w:rPr>
                          <w:rFonts w:ascii="Cambria Math" w:hAnsi="Cambria Math"/>
                          <w:b w:val="0"/>
                          <w:i/>
                          <w:sz w:val="22"/>
                          <w:szCs w:val="22"/>
                        </w:rPr>
                      </m:ctrlPr>
                    </m:sSupPr>
                    <m:e>
                      <m:r>
                        <m:rPr>
                          <m:sty m:val="bi"/>
                        </m:rPr>
                        <w:rPr>
                          <w:rFonts w:ascii="Cambria Math" w:hAnsi="Cambria Math"/>
                          <w:sz w:val="22"/>
                          <w:szCs w:val="22"/>
                        </w:rPr>
                        <m:t>L</m:t>
                      </m:r>
                    </m:e>
                    <m:sup>
                      <m:r>
                        <m:rPr>
                          <m:sty m:val="bi"/>
                        </m:rPr>
                        <w:rPr>
                          <w:rFonts w:ascii="Cambria Math" w:hAnsi="Cambria Math"/>
                          <w:sz w:val="22"/>
                          <w:szCs w:val="22"/>
                        </w:rPr>
                        <m:t>3</m:t>
                      </m:r>
                    </m:sup>
                  </m:sSup>
                </m:num>
                <m:den>
                  <m:r>
                    <m:rPr>
                      <m:sty m:val="bi"/>
                    </m:rPr>
                    <w:rPr>
                      <w:rFonts w:ascii="Cambria Math" w:hAnsi="Cambria Math"/>
                      <w:sz w:val="22"/>
                      <w:szCs w:val="22"/>
                    </w:rPr>
                    <m:t>48</m:t>
                  </m:r>
                  <m:r>
                    <m:rPr>
                      <m:sty m:val="bi"/>
                    </m:rPr>
                    <w:rPr>
                      <w:rFonts w:ascii="Cambria Math" w:hAnsi="Cambria Math"/>
                      <w:sz w:val="22"/>
                      <w:szCs w:val="22"/>
                    </w:rPr>
                    <m:t>EI</m:t>
                  </m:r>
                </m:den>
              </m:f>
            </m:den>
          </m:f>
          <m:r>
            <m:rPr>
              <m:sty m:val="bi"/>
            </m:rPr>
            <w:rPr>
              <w:rFonts w:ascii="Cambria Math" w:hAnsi="Cambria Math"/>
              <w:sz w:val="22"/>
              <w:szCs w:val="22"/>
            </w:rPr>
            <m:t>=</m:t>
          </m:r>
          <m:sSub>
            <m:sSubPr>
              <m:ctrlPr>
                <w:rPr>
                  <w:rFonts w:ascii="Cambria Math" w:hAnsi="Cambria Math"/>
                  <w:b w:val="0"/>
                  <w:i/>
                  <w:sz w:val="22"/>
                  <w:szCs w:val="22"/>
                </w:rPr>
              </m:ctrlPr>
            </m:sSubPr>
            <m:e>
              <m:r>
                <m:rPr>
                  <m:sty m:val="bi"/>
                </m:rPr>
                <w:rPr>
                  <w:rFonts w:ascii="Cambria Math" w:hAnsi="Cambria Math"/>
                  <w:sz w:val="22"/>
                  <w:szCs w:val="22"/>
                </w:rPr>
                <m:t>A</m:t>
              </m:r>
            </m:e>
            <m:sub>
              <m:r>
                <m:rPr>
                  <m:sty m:val="bi"/>
                </m:rPr>
                <w:rPr>
                  <w:rFonts w:ascii="Cambria Math" w:hAnsi="Cambria Math"/>
                  <w:sz w:val="22"/>
                  <w:szCs w:val="22"/>
                </w:rPr>
                <m:t>v</m:t>
              </m:r>
            </m:sub>
          </m:sSub>
          <m:r>
            <m:rPr>
              <m:sty m:val="bi"/>
            </m:rPr>
            <w:rPr>
              <w:rFonts w:ascii="Cambria Math" w:hAnsi="Cambria Math"/>
              <w:sz w:val="22"/>
              <w:szCs w:val="22"/>
            </w:rPr>
            <m:t>+</m:t>
          </m:r>
          <m:f>
            <m:fPr>
              <m:ctrlPr>
                <w:rPr>
                  <w:rFonts w:ascii="Cambria Math" w:hAnsi="Cambria Math"/>
                  <w:b w:val="0"/>
                  <w:i/>
                  <w:sz w:val="22"/>
                  <w:szCs w:val="22"/>
                </w:rPr>
              </m:ctrlPr>
            </m:fPr>
            <m:num>
              <m:r>
                <m:rPr>
                  <m:sty m:val="bi"/>
                </m:rPr>
                <w:rPr>
                  <w:rFonts w:ascii="Cambria Math" w:hAnsi="Cambria Math"/>
                  <w:sz w:val="22"/>
                  <w:szCs w:val="22"/>
                </w:rPr>
                <m:t>48</m:t>
              </m:r>
              <m:r>
                <m:rPr>
                  <m:sty m:val="bi"/>
                </m:rPr>
                <w:rPr>
                  <w:rFonts w:ascii="Cambria Math" w:hAnsi="Cambria Math"/>
                  <w:sz w:val="22"/>
                  <w:szCs w:val="22"/>
                </w:rPr>
                <m:t>m</m:t>
              </m:r>
              <m:sSub>
                <m:sSubPr>
                  <m:ctrlPr>
                    <w:rPr>
                      <w:rFonts w:ascii="Cambria Math" w:hAnsi="Cambria Math"/>
                      <w:b w:val="0"/>
                      <w:i/>
                      <w:sz w:val="22"/>
                      <w:szCs w:val="22"/>
                    </w:rPr>
                  </m:ctrlPr>
                </m:sSubPr>
                <m:e>
                  <m:r>
                    <m:rPr>
                      <m:sty m:val="bi"/>
                    </m:rPr>
                    <w:rPr>
                      <w:rFonts w:ascii="Cambria Math" w:hAnsi="Cambria Math"/>
                      <w:sz w:val="22"/>
                      <w:szCs w:val="22"/>
                    </w:rPr>
                    <m:t>A</m:t>
                  </m:r>
                </m:e>
                <m:sub>
                  <m:r>
                    <m:rPr>
                      <m:sty m:val="bi"/>
                    </m:rPr>
                    <w:rPr>
                      <w:rFonts w:ascii="Cambria Math" w:hAnsi="Cambria Math"/>
                      <w:sz w:val="22"/>
                      <w:szCs w:val="22"/>
                    </w:rPr>
                    <m:t>max</m:t>
                  </m:r>
                </m:sub>
              </m:sSub>
            </m:num>
            <m:den>
              <m:r>
                <m:rPr>
                  <m:sty m:val="bi"/>
                </m:rPr>
                <w:rPr>
                  <w:rFonts w:ascii="Cambria Math" w:hAnsi="Cambria Math"/>
                  <w:sz w:val="22"/>
                  <w:szCs w:val="22"/>
                </w:rPr>
                <m:t>P</m:t>
              </m:r>
              <m:sSup>
                <m:sSupPr>
                  <m:ctrlPr>
                    <w:rPr>
                      <w:rFonts w:ascii="Cambria Math" w:hAnsi="Cambria Math"/>
                      <w:b w:val="0"/>
                      <w:i/>
                      <w:sz w:val="22"/>
                      <w:szCs w:val="22"/>
                    </w:rPr>
                  </m:ctrlPr>
                </m:sSupPr>
                <m:e>
                  <m:r>
                    <m:rPr>
                      <m:sty m:val="bi"/>
                    </m:rPr>
                    <w:rPr>
                      <w:rFonts w:ascii="Cambria Math" w:hAnsi="Cambria Math"/>
                      <w:sz w:val="22"/>
                      <w:szCs w:val="22"/>
                    </w:rPr>
                    <m:t>π</m:t>
                  </m:r>
                </m:e>
                <m:sup>
                  <m:r>
                    <m:rPr>
                      <m:sty m:val="bi"/>
                    </m:rPr>
                    <w:rPr>
                      <w:rFonts w:ascii="Cambria Math" w:hAnsi="Cambria Math"/>
                      <w:sz w:val="22"/>
                      <w:szCs w:val="22"/>
                    </w:rPr>
                    <m:t>4</m:t>
                  </m:r>
                </m:sup>
              </m:sSup>
            </m:den>
          </m:f>
        </m:oMath>
      </m:oMathPara>
      <w:bookmarkEnd w:id="24"/>
    </w:p>
    <w:p w:rsidR="00D479D2" w:rsidRPr="003821CA" w:rsidRDefault="00D479D2" w:rsidP="00D479D2">
      <w:pPr>
        <w:rPr>
          <w:rFonts w:eastAsiaTheme="minorEastAsia"/>
        </w:rPr>
      </w:pPr>
    </w:p>
    <w:p w:rsidR="00D479D2" w:rsidRPr="00B21AD7" w:rsidRDefault="007D7D77" w:rsidP="00D479D2">
      <w:pPr>
        <w:rPr>
          <w:rFonts w:eastAsiaTheme="minorEastAsia"/>
        </w:rPr>
      </w:pPr>
      <m:oMathPara>
        <m:oMath>
          <m:sSub>
            <m:sSubPr>
              <m:ctrlPr>
                <w:rPr>
                  <w:rFonts w:ascii="Cambria Math" w:hAnsi="Cambria Math"/>
                </w:rPr>
              </m:ctrlPr>
            </m:sSubPr>
            <m:e>
              <m:r>
                <w:rPr>
                  <w:rFonts w:ascii="Cambria Math" w:hAnsi="Cambria Math"/>
                </w:rPr>
                <m:t>DAF</m:t>
              </m:r>
            </m:e>
            <m:sub>
              <m:r>
                <w:rPr>
                  <w:rFonts w:ascii="Cambria Math" w:hAnsi="Cambria Math"/>
                </w:rPr>
                <m:t>stress</m:t>
              </m:r>
            </m:sub>
          </m:sSub>
          <m:r>
            <m:rPr>
              <m:sty m:val="p"/>
            </m:rPr>
            <w:rPr>
              <w:rFonts w:ascii="Cambria Math" w:hAnsi="Cambria Math"/>
            </w:rPr>
            <m:t>=</m:t>
          </m:r>
          <m:f>
            <m:fPr>
              <m:ctrlPr>
                <w:rPr>
                  <w:rFonts w:ascii="Cambria Math" w:eastAsiaTheme="minorEastAsia" w:hAnsi="Cambria Math"/>
                  <w:i/>
                </w:rPr>
              </m:ctrlPr>
            </m:fPr>
            <m:num>
              <m:d>
                <m:dPr>
                  <m:ctrlPr>
                    <w:rPr>
                      <w:rFonts w:ascii="Cambria Math" w:hAnsi="Cambria Math"/>
                    </w:rPr>
                  </m:ctrlPr>
                </m:dPr>
                <m:e>
                  <m:f>
                    <m:fPr>
                      <m:ctrlPr>
                        <w:rPr>
                          <w:rFonts w:ascii="Cambria Math" w:hAnsi="Cambria Math"/>
                          <w:i/>
                        </w:rPr>
                      </m:ctrlPr>
                    </m:fPr>
                    <m:num>
                      <m:sSub>
                        <m:sSubPr>
                          <m:ctrlPr>
                            <w:rPr>
                              <w:rFonts w:ascii="Cambria Math" w:hAnsi="Cambria Math"/>
                            </w:rPr>
                          </m:ctrlPr>
                        </m:sSubPr>
                        <m:e>
                          <m:r>
                            <w:rPr>
                              <w:rFonts w:ascii="Cambria Math" w:hAnsi="Cambria Math"/>
                            </w:rPr>
                            <m:t>A</m:t>
                          </m:r>
                        </m:e>
                        <m:sub>
                          <m:r>
                            <w:rPr>
                              <w:rFonts w:ascii="Cambria Math" w:hAnsi="Cambria Math"/>
                            </w:rPr>
                            <m:t>v</m:t>
                          </m:r>
                        </m:sub>
                      </m:sSub>
                      <m:r>
                        <w:rPr>
                          <w:rFonts w:ascii="Cambria Math" w:hAnsi="Cambria Math"/>
                        </w:rPr>
                        <m:t>PLy</m:t>
                      </m:r>
                      <m:ctrlPr>
                        <w:rPr>
                          <w:rFonts w:ascii="Cambria Math" w:hAnsi="Cambria Math"/>
                        </w:rPr>
                      </m:ctrlPr>
                    </m:num>
                    <m:den>
                      <m:r>
                        <w:rPr>
                          <w:rFonts w:ascii="Cambria Math" w:hAnsi="Cambria Math"/>
                        </w:rPr>
                        <m:t>4I</m:t>
                      </m:r>
                    </m:den>
                  </m:f>
                  <m:r>
                    <w:rPr>
                      <w:rFonts w:ascii="Cambria Math" w:hAnsi="Cambria Math"/>
                    </w:rPr>
                    <m:t>+</m:t>
                  </m:r>
                  <m:f>
                    <m:fPr>
                      <m:ctrlPr>
                        <w:rPr>
                          <w:rFonts w:ascii="Cambria Math" w:eastAsiaTheme="minorEastAsia" w:hAnsi="Cambria Math"/>
                          <w:i/>
                        </w:rPr>
                      </m:ctrlPr>
                    </m:fPr>
                    <m:num>
                      <m:r>
                        <w:rPr>
                          <w:rFonts w:ascii="Cambria Math" w:hAnsi="Cambria Math"/>
                        </w:rPr>
                        <m:t>mL</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eastAsiaTheme="minorEastAsia" w:hAnsi="Cambria Math"/>
                        </w:rPr>
                        <m:t>y</m:t>
                      </m:r>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r>
                        <w:rPr>
                          <w:rFonts w:ascii="Cambria Math" w:eastAsiaTheme="minorEastAsia" w:hAnsi="Cambria Math"/>
                        </w:rPr>
                        <m:t>I</m:t>
                      </m:r>
                    </m:den>
                  </m:f>
                  <m:ctrlPr>
                    <w:rPr>
                      <w:rFonts w:ascii="Cambria Math" w:eastAsiaTheme="minorEastAsia" w:hAnsi="Cambria Math"/>
                      <w:i/>
                    </w:rPr>
                  </m:ctrlPr>
                </m:e>
              </m:d>
            </m:num>
            <m:den>
              <m:f>
                <m:fPr>
                  <m:ctrlPr>
                    <w:rPr>
                      <w:rFonts w:ascii="Cambria Math" w:eastAsiaTheme="minorEastAsia" w:hAnsi="Cambria Math"/>
                      <w:i/>
                    </w:rPr>
                  </m:ctrlPr>
                </m:fPr>
                <m:num>
                  <m:r>
                    <w:rPr>
                      <w:rFonts w:ascii="Cambria Math" w:eastAsiaTheme="minorEastAsia" w:hAnsi="Cambria Math"/>
                    </w:rPr>
                    <m:t>PLy</m:t>
                  </m:r>
                </m:num>
                <m:den>
                  <m:r>
                    <w:rPr>
                      <w:rFonts w:ascii="Cambria Math" w:eastAsiaTheme="minorEastAsia" w:hAnsi="Cambria Math"/>
                    </w:rPr>
                    <m:t>4I</m:t>
                  </m:r>
                </m:den>
              </m:f>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oMath>
      </m:oMathPara>
    </w:p>
    <w:p w:rsidR="00D479D2" w:rsidRDefault="00D479D2" w:rsidP="00D479D2">
      <w:pPr>
        <w:rPr>
          <w:rFonts w:eastAsiaTheme="minorEastAsia"/>
        </w:rPr>
      </w:pPr>
      <w:r>
        <w:rPr>
          <w:rFonts w:eastAsiaTheme="minorEastAsia"/>
        </w:rPr>
        <w:t xml:space="preserve">It can be deduced from the above equations that if vehicle amplification factors are to be used, an additional response must be accounted for by including the second term in the above equations. Furthermore, these equations show that the amplification factor for displacement and stress will be different, and the amplification </w:t>
      </w:r>
      <w:proofErr w:type="gramStart"/>
      <w:r>
        <w:rPr>
          <w:rFonts w:eastAsiaTheme="minorEastAsia"/>
        </w:rPr>
        <w:t>in excess of</w:t>
      </w:r>
      <w:proofErr w:type="gramEnd"/>
      <w:r>
        <w:rPr>
          <w:rFonts w:eastAsiaTheme="minorEastAsia"/>
        </w:rPr>
        <w:t xml:space="preserve"> the vehicle amplification is greater for displacement than stress (or strain or moment). The ratio of the additional amplification is calculated below.</w:t>
      </w:r>
    </w:p>
    <w:p w:rsidR="00D479D2" w:rsidRPr="009B51F4" w:rsidRDefault="007D7D77" w:rsidP="00D479D2">
      <w:pPr>
        <w:rPr>
          <w:rFonts w:eastAsiaTheme="minorEastAsia"/>
        </w:rPr>
      </w:pPr>
      <m:oMathPara>
        <m:oMath>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48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den>
              </m:f>
            </m:num>
            <m:den>
              <m:f>
                <m:fPr>
                  <m:ctrlPr>
                    <w:rPr>
                      <w:rFonts w:ascii="Cambria Math" w:eastAsiaTheme="minorEastAsia" w:hAnsi="Cambria Math"/>
                      <w:i/>
                    </w:rPr>
                  </m:ctrlPr>
                </m:fPr>
                <m:num>
                  <m:r>
                    <w:rPr>
                      <w:rFonts w:ascii="Cambria Math" w:eastAsiaTheme="minorEastAsia" w:hAnsi="Cambria Math"/>
                    </w:rPr>
                    <m:t>4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m:t>
              </m: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r>
            <w:rPr>
              <w:rFonts w:ascii="Cambria Math" w:eastAsiaTheme="minorEastAsia" w:hAnsi="Cambria Math"/>
            </w:rPr>
            <m:t>≈1.2</m:t>
          </m:r>
        </m:oMath>
      </m:oMathPara>
    </w:p>
    <w:p w:rsidR="00D479D2" w:rsidRDefault="00D479D2" w:rsidP="00D479D2">
      <w:pPr>
        <w:rPr>
          <w:rFonts w:eastAsiaTheme="minorEastAsia"/>
        </w:rPr>
      </w:pPr>
      <w:r>
        <w:rPr>
          <w:rFonts w:eastAsiaTheme="minorEastAsia"/>
        </w:rPr>
        <w:lastRenderedPageBreak/>
        <w:t>This shows, that regardless of bridge, or vehicle, the experimental amplification factor for displacement will always be greater than that for stress or moment. It should be noted that these calculations included only the first mode. If more modes were to be included, the equations for amplification factors would take the following form:</w:t>
      </w:r>
    </w:p>
    <w:p w:rsidR="00D479D2" w:rsidRPr="003665DB" w:rsidRDefault="007D7D77" w:rsidP="00D479D2">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dis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oMath>
      </m:oMathPara>
    </w:p>
    <w:p w:rsidR="00D479D2" w:rsidRPr="003665DB" w:rsidRDefault="007D7D77" w:rsidP="00D479D2">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stres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oMath>
      </m:oMathPara>
    </w:p>
    <w:p w:rsidR="00D479D2" w:rsidRDefault="00D479D2" w:rsidP="00D479D2">
      <w:pPr>
        <w:rPr>
          <w:rFonts w:eastAsiaTheme="minorEastAsia"/>
        </w:rPr>
      </w:pPr>
      <w:r>
        <w:rPr>
          <w:rFonts w:eastAsiaTheme="minorEastAsia"/>
        </w:rPr>
        <w:t>The ratio of additional amplification can again be computed.</w:t>
      </w:r>
    </w:p>
    <w:p w:rsidR="00D479D2" w:rsidRPr="003665DB" w:rsidRDefault="007D7D77" w:rsidP="00D479D2">
      <w:pPr>
        <w:rPr>
          <w:rFonts w:eastAsiaTheme="minorEastAsia"/>
        </w:rPr>
      </w:pPr>
      <m:oMathPara>
        <m:oMath>
          <m:f>
            <m:fPr>
              <m:ctrlPr>
                <w:rPr>
                  <w:rFonts w:ascii="Cambria Math" w:eastAsiaTheme="minorEastAsia" w:hAnsi="Cambria Math"/>
                  <w:i/>
                </w:rPr>
              </m:ctrlPr>
            </m:fPr>
            <m:num>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e>
              </m:d>
            </m:num>
            <m:den>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r>
            <w:rPr>
              <w:rFonts w:ascii="Cambria Math" w:eastAsiaTheme="minorEastAsia" w:hAnsi="Cambria Math"/>
            </w:rPr>
            <m:t>=12*</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num>
            <m:den>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oMath>
      </m:oMathPara>
    </w:p>
    <w:p w:rsidR="00D479D2" w:rsidRDefault="003876A7" w:rsidP="00D479D2">
      <w:r>
        <w:t>Additionally,</w:t>
      </w:r>
      <w:r w:rsidR="00D479D2">
        <w:t xml:space="preserve"> these results are limited to midspan responses. Amplification factors at other locations can be computed in a similar manner, using equations for displacement or stress at other locations. This derivation considers only a simply supported beam and a point load, but the results are still representative of the phenomenon occurring in real structures because the following conditions </w:t>
      </w:r>
      <w:r>
        <w:t>remain</w:t>
      </w:r>
      <w:r w:rsidR="00D479D2">
        <w:t xml:space="preserve"> true:</w:t>
      </w:r>
    </w:p>
    <w:p w:rsidR="00D479D2" w:rsidRDefault="00D479D2" w:rsidP="00D479D2">
      <w:pPr>
        <w:pStyle w:val="ListParagraph"/>
        <w:numPr>
          <w:ilvl w:val="0"/>
          <w:numId w:val="13"/>
        </w:numPr>
      </w:pPr>
      <w:r>
        <w:t xml:space="preserve">The vibration of a bridge takes a shape that can be described by a shape function that is a summation of sines. </w:t>
      </w:r>
    </w:p>
    <w:p w:rsidR="00D479D2" w:rsidRDefault="00D479D2" w:rsidP="00D479D2">
      <w:pPr>
        <w:pStyle w:val="ListParagraph"/>
        <w:numPr>
          <w:ilvl w:val="0"/>
          <w:numId w:val="13"/>
        </w:numPr>
      </w:pPr>
      <w:r>
        <w:t xml:space="preserve">The vehicle force is applied to a small area of the bridge and can be reasonable approximated as a point load. </w:t>
      </w:r>
    </w:p>
    <w:p w:rsidR="005E3DAD" w:rsidRDefault="00DA775F" w:rsidP="00F8034A">
      <w:r>
        <w:rPr>
          <w:rFonts w:eastAsiaTheme="minorEastAsia"/>
        </w:rPr>
        <w:t xml:space="preserve">In summary, amplification factors determined with displacement will be greater than those determined from strain (or stress or moment) due to the distribution of load from the mass loading that is ignored in static analysis. </w:t>
      </w:r>
      <w:r w:rsidR="00D479D2">
        <w:rPr>
          <w:rFonts w:eastAsiaTheme="minorEastAsia"/>
        </w:rPr>
        <w:t xml:space="preserve">Therefore, experimentally determined displacement amplification factors will be a more conservative measure of dynamic amplification, but strain </w:t>
      </w:r>
      <w:r w:rsidR="00D479D2">
        <w:rPr>
          <w:rFonts w:eastAsiaTheme="minorEastAsia"/>
        </w:rPr>
        <w:lastRenderedPageBreak/>
        <w:t xml:space="preserve">amplification factors remain adequate as strain responses more directly measure the stress experienced by the bridge. </w:t>
      </w:r>
    </w:p>
    <w:p w:rsidR="00F8034A" w:rsidRDefault="00F8034A" w:rsidP="00F8034A">
      <w:pPr>
        <w:pStyle w:val="Heading3"/>
      </w:pPr>
      <w:bookmarkStart w:id="25" w:name="_Toc536017959"/>
      <w:r>
        <w:t>Operational Monitoring</w:t>
      </w:r>
      <w:bookmarkEnd w:id="25"/>
    </w:p>
    <w:p w:rsidR="00F8034A" w:rsidRDefault="00895689" w:rsidP="00F8034A">
      <w:r>
        <w:t>Often operational monitoring, whereby bridge response is recorded during normal operation, is the cheapest method and least disturbing to traffic and provides responses to typical loading conditions. Members that are expected to experience the largest responses as well as those suspected to have the least reserve capacity should be instrumented. Sensors should be carefully selected based on required response, range, accuracy, etc. This study is principally interested in material level resp</w:t>
      </w:r>
      <w:r w:rsidR="003D3FEB">
        <w:t xml:space="preserve">onses (i.e. stress). Strain is directly related stress and thus strain gauges are preferred for measuring dynamic amplification. Displacement gauges can be used but tend to overestimate amplification as discussed previously (Part 1). Acceleration gauges may be used to estimate displacement if they remain accurate at frequencies near zero. This requirement is true of any gauge chosen, but is more likely to be an issue with capacitive accelerometers. </w:t>
      </w:r>
    </w:p>
    <w:p w:rsidR="003D3FEB" w:rsidRDefault="00204F71" w:rsidP="00F8034A">
      <w:r>
        <w:t xml:space="preserve">The process of determining dynamic amplification from operational responses has been already detailed by other researchers. Regardless of the exact method used, the data is filtered to remove high frequency content leaving behind the content associated with quasi-static loading. The dynamic amplification is then estimated by computing the ratio of the maximum of the original data to the maximum of the filtered data. A demonstration of this process can be found in the case study presented in the first part. </w:t>
      </w:r>
    </w:p>
    <w:p w:rsidR="00204F71" w:rsidRDefault="00204F71" w:rsidP="00F8034A">
      <w:r>
        <w:t xml:space="preserve">The filter parameters should be </w:t>
      </w:r>
      <w:r w:rsidR="00401DCD">
        <w:t xml:space="preserve">selected such that the pass-band upper limit is less than the first natural frequency but greater than the frequency of loading. In reality, some loading events occur faster than the first natural frequency of the structure. In these cases the filtered response </w:t>
      </w:r>
      <w:r w:rsidR="00401DCD">
        <w:lastRenderedPageBreak/>
        <w:t xml:space="preserve">under-estimates static response, subsequently resulting in an over-estimation of amplification. This problem is mitigated by the large mass of the bridge which resists rapid motion, but is always an inherent source of error when estimating static response from operational responses. </w:t>
      </w:r>
      <w:r w:rsidR="00B64DB8">
        <w:t>Furthermore, it is unlikely that the “worst-case” scenario occurred during the record interval and thus the estimated amplification can be non-conservative, but can be appropriate for operational limit states and is a valuable approximation for assessing in-service performance.</w:t>
      </w:r>
    </w:p>
    <w:p w:rsidR="00F8034A" w:rsidRDefault="00F8034A" w:rsidP="00F8034A">
      <w:pPr>
        <w:pStyle w:val="Heading3"/>
      </w:pPr>
      <w:bookmarkStart w:id="26" w:name="_Toc536017960"/>
      <w:r>
        <w:t>Load Testing</w:t>
      </w:r>
      <w:bookmarkEnd w:id="26"/>
    </w:p>
    <w:p w:rsidR="00F8034A" w:rsidRDefault="005116D6" w:rsidP="00F8034A">
      <w:r>
        <w:t xml:space="preserve">The static response of the bridge can be measured directly when the load is applied statically as in a load test.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vehicle, but </w:t>
      </w:r>
      <w:r w:rsidR="00B64DB8">
        <w:t>is</w:t>
      </w:r>
      <w:r>
        <w:t xml:space="preserve"> not guaranteed to remain conservative for all loading events. </w:t>
      </w:r>
      <w:r w:rsidR="00EC77AC">
        <w:t>A bridge’s performance in design or evaluation is measured by its ability to carry limit-state loads. T</w:t>
      </w:r>
      <w:r w:rsidR="00B64DB8">
        <w:t xml:space="preserve">est-vehicles should </w:t>
      </w:r>
      <w:r w:rsidR="00EC77AC">
        <w:t>therefore</w:t>
      </w:r>
      <w:r w:rsidR="00B64DB8">
        <w:t xml:space="preserve"> be </w:t>
      </w:r>
      <w:r w:rsidR="00EC77AC">
        <w:t>loaded to</w:t>
      </w:r>
      <w:r w:rsidR="00B64DB8">
        <w:t xml:space="preserve"> a weight simil</w:t>
      </w:r>
      <w:r w:rsidR="00EC77AC">
        <w:t>ar to the legal load limit.</w:t>
      </w:r>
      <w:r w:rsidR="00EC77AC" w:rsidRPr="00EC77AC">
        <w:t xml:space="preserve"> </w:t>
      </w:r>
      <w:r w:rsidR="00EC77AC">
        <w:t>When possible, test-vehicles should also be chosen with a body-bounce natural frequency similar to that of the first-bending mode of vibration of the bridge as this has been shown to result in the greatest dynamic amplification.</w:t>
      </w:r>
    </w:p>
    <w:p w:rsidR="00EC77AC" w:rsidRDefault="00EC77AC" w:rsidP="00F8034A">
      <w:r>
        <w:t>The test-vehicle should be placed at locations that produce maximum response or made to “crawl” at speeds low enough to maintain “qua</w:t>
      </w:r>
      <w:r w:rsidR="009C73C9">
        <w:t>s</w:t>
      </w:r>
      <w:r>
        <w:t xml:space="preserve">i-static” conditions for the static portion of the load test. The dynamic load test should occur at various speeds and along all paths of travel. The </w:t>
      </w:r>
      <w:r w:rsidR="009C73C9">
        <w:t xml:space="preserve">test vehicle must begin a significant distance from the start of the bridge to account for vehicle motion as a result of traversing the approach roadway. The test-vehicle should maintain the set </w:t>
      </w:r>
      <w:r w:rsidR="009C73C9">
        <w:lastRenderedPageBreak/>
        <w:t xml:space="preserve">speed from a distance of at least 65 feet (20 meters) away from the beginning of the bridge until it exits the bridge. </w:t>
      </w:r>
    </w:p>
    <w:p w:rsidR="00F8034A" w:rsidRDefault="00F8034A" w:rsidP="00F8034A">
      <w:pPr>
        <w:pStyle w:val="Heading3"/>
      </w:pPr>
      <w:bookmarkStart w:id="27" w:name="_Toc536017961"/>
      <w:r>
        <w:t>Profile Measurement</w:t>
      </w:r>
      <w:bookmarkEnd w:id="27"/>
    </w:p>
    <w:p w:rsidR="00F8034A" w:rsidRPr="00F8034A" w:rsidRDefault="009C73C9" w:rsidP="00F8034A">
      <w:r>
        <w:t xml:space="preserve">In some cases it becomes necessary to simulate the bridge response to moving vehicles. Any simulations of vehicle-bridge interaction must include bridge deck profile. The profile should contain paired position and elevation information along the entire length of the bridge and approach roadway for every reasonable path of travel. Elevation data may be recorded along a single line or along </w:t>
      </w:r>
      <w:r w:rsidR="00F808A6">
        <w:t xml:space="preserve">multiple </w:t>
      </w:r>
      <w:r>
        <w:t xml:space="preserve">wheel lines. </w:t>
      </w:r>
      <w:r w:rsidR="009F510F">
        <w:t>The spatial resolution should be set small enough to capture all features of interest. Bridge motion is most effected by profile features with a length of several feet and more</w:t>
      </w:r>
      <w:r w:rsidR="00F808A6">
        <w:t>. C</w:t>
      </w:r>
      <w:r w:rsidR="009F510F">
        <w:t xml:space="preserve">ommercial </w:t>
      </w:r>
      <w:proofErr w:type="spellStart"/>
      <w:r w:rsidR="009F510F">
        <w:t>profilographs</w:t>
      </w:r>
      <w:proofErr w:type="spellEnd"/>
      <w:r w:rsidR="009F510F">
        <w:t xml:space="preserve"> have sampling intervals on the order of one inch and thus can be expected to produce adequate profile measurements. </w:t>
      </w:r>
    </w:p>
    <w:p w:rsidR="00FE4790" w:rsidRDefault="00FE4790" w:rsidP="00FE4790">
      <w:pPr>
        <w:pStyle w:val="Heading2"/>
      </w:pPr>
      <w:bookmarkStart w:id="28" w:name="_Toc536017962"/>
      <w:r>
        <w:t>Finite Element Analysis</w:t>
      </w:r>
      <w:bookmarkEnd w:id="28"/>
    </w:p>
    <w:p w:rsidR="00F808A6" w:rsidRDefault="00F808A6" w:rsidP="00F808A6">
      <w:r>
        <w:t xml:space="preserve">There are often scenarios in which it is impractical or even impossible to implement certain loading events or measure certain responses. In such circumstances it becomes necessary to perform simulation of the loading event to predict expected responses. The selection and construction of a suitable model for these simulations is critical to accurate predictions. </w:t>
      </w:r>
    </w:p>
    <w:p w:rsidR="003D487C" w:rsidRDefault="00F808A6" w:rsidP="00F808A6">
      <w:r>
        <w:t>A 3D element-level FE model is capable of representing all mechanisms and features</w:t>
      </w:r>
      <w:r w:rsidR="003D487C">
        <w:t xml:space="preserve"> that are a part of vehicle-bridge interaction and influence dynamic amplification. By creating a model that is geometrically consistent with the real structure the mass and stiffness can be accurately modeled and spatially distributed. The model should be error-screened and calibrated with experimental data from the real structure and should have a</w:t>
      </w:r>
      <w:r w:rsidR="00FA2211">
        <w:t>t least the first</w:t>
      </w:r>
      <w:r w:rsidR="003D487C">
        <w:t xml:space="preserve"> natural frequency matching that of the real structure. </w:t>
      </w:r>
    </w:p>
    <w:p w:rsidR="00001BF5" w:rsidRDefault="00001BF5" w:rsidP="00F808A6">
      <w:r>
        <w:lastRenderedPageBreak/>
        <w:t xml:space="preserve">It is not the aim of this paper to provide guidance on constructing and validating FE models. The exact methods of model construction and analysis are dependent on the FE software package employed. </w:t>
      </w:r>
      <w:r w:rsidR="00670995">
        <w:t>The selected</w:t>
      </w:r>
      <w:r>
        <w:t xml:space="preserve"> FE software should be capable of </w:t>
      </w:r>
      <w:r w:rsidR="00670995">
        <w:t>simulating moving sprung masses over a specified profile and bridge model. The model should be constructed using best practices and should be validated with experimental data whenever possible.</w:t>
      </w:r>
      <w:r w:rsidR="00FA2211">
        <w:t xml:space="preserve"> Validation with dynamic data (e.g. frequencies and mode shapes) is preferable and ensures the model dynamics match those of the structure.</w:t>
      </w:r>
    </w:p>
    <w:p w:rsidR="00967B9D" w:rsidRDefault="00967B9D" w:rsidP="00F808A6">
      <w:r>
        <w:t xml:space="preserve">The vehicle can be modeled after a real vehicle by assigning equivalent mass </w:t>
      </w:r>
      <w:r w:rsidR="00FA2211">
        <w:t xml:space="preserve">(weight) </w:t>
      </w:r>
      <w:r>
        <w:t xml:space="preserve">and by setting suspension characteristics that result in matching body-bounce natural frequencies. If there is no reference vehicle, a worst-case vehicle model may be created that has a mass equal to the legal limit, low damping (e.g. 10%), and a suspension stiffness that results in a body-bounce frequency 10% greater than the bridge’s first-bending natural frequency. </w:t>
      </w:r>
    </w:p>
    <w:p w:rsidR="00967B9D" w:rsidRDefault="00670995" w:rsidP="00967B9D">
      <w:r>
        <w:t>Static responses can be simulated with vehicle at a crawl-speed (i.e. &lt;1mph) or with a static linear analysis of the vehicle placed in locations that produce maximum response. Simulated responses should be recorded at locations of maximum respon</w:t>
      </w:r>
      <w:r w:rsidR="00967B9D">
        <w:t xml:space="preserve">se or particular vulnerability. </w:t>
      </w:r>
      <w:r>
        <w:t xml:space="preserve">Dynamic amplification can be computed for a given location as the ratio of maximum dynamic response to maximum static response. </w:t>
      </w:r>
    </w:p>
    <w:p w:rsidR="00F808A6" w:rsidRPr="00F808A6" w:rsidRDefault="00967B9D" w:rsidP="00967B9D">
      <w:r>
        <w:t xml:space="preserve">The case study provided in the first part of this document demonstrates the process of estimating dynamic amplification with 3D FE analysis. </w:t>
      </w:r>
    </w:p>
    <w:p w:rsidR="00FE4790" w:rsidRDefault="00FE4790" w:rsidP="00FE4790">
      <w:pPr>
        <w:pStyle w:val="Heading2"/>
      </w:pPr>
      <w:bookmarkStart w:id="29" w:name="_Toc536017963"/>
      <w:r>
        <w:t>2D Condensation &amp; State-Space</w:t>
      </w:r>
      <w:bookmarkEnd w:id="29"/>
    </w:p>
    <w:p w:rsidR="00967B9D" w:rsidRDefault="003F1CBD" w:rsidP="00967B9D">
      <w:r>
        <w:t xml:space="preserve">Although </w:t>
      </w:r>
      <w:r w:rsidR="00967B9D">
        <w:t>3D FE analysis</w:t>
      </w:r>
      <w:r>
        <w:t xml:space="preserve"> is capable of accurately simulating vehicle-bridge interaction and estimating dynamic amplification, it is often impractical for current engineering practice due to </w:t>
      </w:r>
      <w:r>
        <w:lastRenderedPageBreak/>
        <w:t xml:space="preserve">the required time and expertise. It is therefore advantageous to develop models that require minimal time and expertise while still providing accurate estimates of dynamic amplification. </w:t>
      </w:r>
    </w:p>
    <w:p w:rsidR="00391015" w:rsidRDefault="00391015" w:rsidP="00391015">
      <w:pPr>
        <w:pStyle w:val="Heading3"/>
      </w:pPr>
      <w:bookmarkStart w:id="30" w:name="_Toc536017964"/>
      <w:r>
        <w:t>Description</w:t>
      </w:r>
      <w:bookmarkEnd w:id="30"/>
    </w:p>
    <w:p w:rsidR="003F1CBD" w:rsidRDefault="006D2AEE" w:rsidP="00967B9D">
      <w:r>
        <w:t xml:space="preserve">The following pages present a model type that includes all of the mechanisms involved with vehicle bridge motion as listed in the beginning of this part. The model reduces the bridge to a generalized single degree-of-freedom (SDF) system for which its deformation at any point along the bridge’s length is defined by a shape function. </w:t>
      </w:r>
      <w:r w:rsidR="00F20E06">
        <w:t xml:space="preserve">The vehicle is also represented as a single sprung mass and is coupled to the bridge degree-of-freedom. </w:t>
      </w:r>
      <w:r>
        <w:t>The equations of motion for this gener</w:t>
      </w:r>
      <w:r w:rsidR="00F20E06">
        <w:t xml:space="preserve">alized SDF system are relatively simple and are used to develop state-space equations that define the position of both bridge and vehicle. The following image illustrates the model components. </w:t>
      </w:r>
    </w:p>
    <w:p w:rsidR="00F20E06" w:rsidRDefault="00F20E06" w:rsidP="00967B9D">
      <w:r>
        <w:rPr>
          <w:noProof/>
        </w:rPr>
        <w:drawing>
          <wp:inline distT="0" distB="0" distL="0" distR="0" wp14:anchorId="62226002" wp14:editId="07CDA10D">
            <wp:extent cx="4662055" cy="2069534"/>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4662055" cy="2069534"/>
                    </a:xfrm>
                    <a:prstGeom prst="rect">
                      <a:avLst/>
                    </a:prstGeom>
                  </pic:spPr>
                </pic:pic>
              </a:graphicData>
            </a:graphic>
          </wp:inline>
        </w:drawing>
      </w:r>
    </w:p>
    <w:p w:rsidR="00A31AAB" w:rsidRDefault="00A31AAB" w:rsidP="00967B9D">
      <w:r>
        <w:t>Models were developed for single-span bridges and for 2-span continuous bridges with equal span lengths. Although these models include every mechanism that plays a role in dynamic amplification they have several inherent limitations</w:t>
      </w:r>
      <w:r w:rsidR="009A3F94">
        <w:t>:</w:t>
      </w:r>
      <w:r>
        <w:t xml:space="preserve"> </w:t>
      </w:r>
    </w:p>
    <w:p w:rsidR="009A3F94" w:rsidRDefault="001C4A01" w:rsidP="009A3F94">
      <w:pPr>
        <w:pStyle w:val="ListParagraph"/>
        <w:numPr>
          <w:ilvl w:val="0"/>
          <w:numId w:val="8"/>
        </w:numPr>
      </w:pPr>
      <w:r>
        <w:t>A 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sidRPr="009A3F94">
        <w:rPr>
          <w:rFonts w:eastAsiaTheme="minorEastAsia"/>
        </w:rPr>
        <w:t xml:space="preserve">) </w:t>
      </w:r>
      <w:r>
        <w:t>was chosen for t</w:t>
      </w:r>
      <w:r w:rsidR="00A31AAB">
        <w:t xml:space="preserve">he shape functions </w:t>
      </w:r>
      <w:r>
        <w:t>that</w:t>
      </w:r>
      <w:r w:rsidR="00A31AAB">
        <w:t xml:space="preserve"> generalize the distributed systems</w:t>
      </w:r>
      <w:r>
        <w:t xml:space="preserve"> by defining </w:t>
      </w:r>
      <w:r w:rsidRPr="009A3F94">
        <w:rPr>
          <w:rFonts w:eastAsiaTheme="minorEastAsia"/>
        </w:rPr>
        <w:t>the shape of the beam deformation. W</w:t>
      </w:r>
      <w:r w:rsidR="00A31AAB">
        <w:t xml:space="preserve">hile this shape </w:t>
      </w:r>
      <w:r>
        <w:t xml:space="preserve">function </w:t>
      </w:r>
      <w:r w:rsidR="00A31AAB">
        <w:t xml:space="preserve">accurately describes the deformation associated with the first-bending mode of vibration, it is incorrect for point loading (or </w:t>
      </w:r>
      <w:r>
        <w:t>any other</w:t>
      </w:r>
      <w:r w:rsidR="00A31AAB">
        <w:t xml:space="preserve"> loading). </w:t>
      </w:r>
    </w:p>
    <w:p w:rsidR="009A3F94" w:rsidRDefault="009A3F94" w:rsidP="009A3F94">
      <w:pPr>
        <w:pStyle w:val="ListParagraph"/>
        <w:numPr>
          <w:ilvl w:val="0"/>
          <w:numId w:val="8"/>
        </w:numPr>
      </w:pPr>
      <w:r>
        <w:lastRenderedPageBreak/>
        <w:t>T</w:t>
      </w:r>
      <w:r w:rsidR="00A31AAB">
        <w:t xml:space="preserve">he single shape function cannot account for the excitation of the bridge’s higher modes of vibration. </w:t>
      </w:r>
    </w:p>
    <w:p w:rsidR="009A3F94" w:rsidRDefault="009A3F94" w:rsidP="009A3F94">
      <w:pPr>
        <w:pStyle w:val="ListParagraph"/>
        <w:numPr>
          <w:ilvl w:val="0"/>
          <w:numId w:val="8"/>
        </w:numPr>
      </w:pPr>
      <w:r>
        <w:t>B</w:t>
      </w:r>
      <w:r w:rsidR="00A31AAB">
        <w:t>y modeling the bridge as a single b</w:t>
      </w:r>
      <w:r w:rsidR="00F20819">
        <w:t>eam</w:t>
      </w:r>
      <w:r w:rsidR="00A31AAB">
        <w:t xml:space="preserve">, the </w:t>
      </w:r>
      <w:r w:rsidR="00F20819">
        <w:t xml:space="preserve">lateral distribution of mass and stiffness is neglected. </w:t>
      </w:r>
    </w:p>
    <w:p w:rsidR="00A31AAB" w:rsidRDefault="00F20819" w:rsidP="00967B9D">
      <w:r>
        <w:t xml:space="preserve">While these and other limitations leave the models much less capable than a full 3D FE model, they prove useful for estimating dynamic amplification and require a fraction of the time investment and computing power. </w:t>
      </w:r>
    </w:p>
    <w:p w:rsidR="0010412A" w:rsidRDefault="0010412A" w:rsidP="0010412A">
      <w:pPr>
        <w:pStyle w:val="Heading4"/>
      </w:pPr>
      <w:r>
        <w:t>Single Span</w:t>
      </w:r>
    </w:p>
    <w:p w:rsidR="006251EF" w:rsidRPr="006251EF" w:rsidRDefault="006251EF" w:rsidP="006251EF">
      <w:r>
        <w:t>This state-space model is developed from the equations of motion for a single sprung mass traveling over a simple-supported beam with distributed mass and stiffness. The beam is reduced to a single degree-of-freedom by generalizing its displacement 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EI), uniform mass distribution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t>), and equal span lengths (L). Mass distributed damping of the beam is included. The vehicle is reduced to a single point mass (</w:t>
      </w:r>
      <w:r w:rsidRPr="0039144B">
        <w:rPr>
          <w:i/>
        </w:rPr>
        <w:t>m</w:t>
      </w:r>
      <w:r w:rsidRPr="0039144B">
        <w:rPr>
          <w:vertAlign w:val="subscript"/>
        </w:rPr>
        <w:t>t</w:t>
      </w:r>
      <w:r>
        <w:t>) with specified spring stiffness (</w:t>
      </w:r>
      <w:proofErr w:type="spellStart"/>
      <w:r>
        <w:t>k</w:t>
      </w:r>
      <w:r w:rsidRPr="0039144B">
        <w:rPr>
          <w:vertAlign w:val="subscript"/>
        </w:rPr>
        <w:t>t</w:t>
      </w:r>
      <w:proofErr w:type="spellEnd"/>
      <w:r>
        <w:t>), viscous damping coefficient (</w:t>
      </w:r>
      <w:proofErr w:type="spellStart"/>
      <w:r>
        <w:t>c</w:t>
      </w:r>
      <w:r w:rsidRPr="0039144B">
        <w:rPr>
          <w:vertAlign w:val="subscript"/>
        </w:rPr>
        <w:t>t</w:t>
      </w:r>
      <w:proofErr w:type="spellEnd"/>
      <w:r>
        <w:t>), and traveling at a specified velocity (</w:t>
      </w:r>
      <w:r>
        <w:rPr>
          <w:i/>
        </w:rPr>
        <w:t>v</w:t>
      </w:r>
      <w:r>
        <w:t xml:space="preserve">). </w:t>
      </w:r>
    </w:p>
    <w:p w:rsidR="00FF3A1C" w:rsidRDefault="006251EF" w:rsidP="006251EF">
      <w:pPr>
        <w:jc w:val="center"/>
      </w:pPr>
      <w:r>
        <w:rPr>
          <w:noProof/>
        </w:rPr>
        <w:drawing>
          <wp:inline distT="0" distB="0" distL="0" distR="0" wp14:anchorId="374AEAFF" wp14:editId="50261C11">
            <wp:extent cx="3657600" cy="1362456"/>
            <wp:effectExtent l="0" t="0" r="0"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3657600" cy="1362456"/>
                    </a:xfrm>
                    <a:prstGeom prst="rect">
                      <a:avLst/>
                    </a:prstGeom>
                  </pic:spPr>
                </pic:pic>
              </a:graphicData>
            </a:graphic>
          </wp:inline>
        </w:drawing>
      </w:r>
    </w:p>
    <w:p w:rsidR="006251EF" w:rsidRDefault="006251EF" w:rsidP="006251EF">
      <w:pPr>
        <w:pStyle w:val="Heading5"/>
      </w:pPr>
      <w:r>
        <w:t>Assumed deformation shape function</w:t>
      </w:r>
    </w:p>
    <w:p w:rsidR="006251EF" w:rsidRPr="00FF3A1C" w:rsidRDefault="006251EF" w:rsidP="006251EF">
      <w:r>
        <w:t>The beam is assumed to deform with a half sine function (i.e. wavelength is twice the length of the span). That function is described by the following equation.</w:t>
      </w:r>
    </w:p>
    <w:p w:rsidR="006251EF" w:rsidRDefault="006251EF" w:rsidP="006251EF">
      <w:pPr>
        <w:jc w:val="center"/>
        <w:rPr>
          <w:rFonts w:eastAsiaTheme="minorEastAsia"/>
        </w:rP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L</m:t>
        </m:r>
      </m:oMath>
    </w:p>
    <w:p w:rsidR="006251EF" w:rsidRPr="005C795C" w:rsidRDefault="006251EF" w:rsidP="006251EF">
      <w:r>
        <w:lastRenderedPageBreak/>
        <w:t>Therefore, the deflection and velocity of the beam at the vehicle’s location at time (t) is described by the following equations.</w:t>
      </w:r>
    </w:p>
    <w:p w:rsidR="006251EF" w:rsidRPr="00CC4986" w:rsidRDefault="007D7D77" w:rsidP="006251EF">
      <w:pP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6251EF" w:rsidRPr="00CC4986" w:rsidRDefault="007D7D77" w:rsidP="006251EF">
      <w:pPr>
        <w:rPr>
          <w:rFonts w:eastAsiaTheme="minorEastAsia"/>
        </w:rP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p w:rsidR="006251EF" w:rsidRDefault="006251EF" w:rsidP="006251EF">
      <w:pPr>
        <w:pStyle w:val="Heading5"/>
      </w:pPr>
      <w:r>
        <w:t>Generalized mass, stiffness and damping</w:t>
      </w:r>
    </w:p>
    <w:p w:rsidR="006251EF" w:rsidRDefault="006251EF" w:rsidP="006251EF">
      <w:r>
        <w:t xml:space="preserve">The generalized mass and stiffness properties for the beam can be calculated as follows. </w:t>
      </w:r>
    </w:p>
    <w:p w:rsidR="006251EF" w:rsidRPr="00255E5E" w:rsidRDefault="007D7D77" w:rsidP="006251EF">
      <w:pPr>
        <w:rPr>
          <w:rFonts w:asciiTheme="majorHAnsi" w:eastAsiaTheme="minorEastAsia" w:hAnsiTheme="majorHAnsi" w:cstheme="majorBidi"/>
        </w:rPr>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oMath>
      </m:oMathPara>
    </w:p>
    <w:p w:rsidR="006251EF" w:rsidRPr="00196FC4" w:rsidRDefault="007D7D77" w:rsidP="006251EF">
      <w:pPr>
        <w:rPr>
          <w:rFonts w:asciiTheme="majorHAnsi" w:eastAsiaTheme="minorEastAsia" w:hAnsiTheme="majorHAnsi" w:cstheme="majorBidi"/>
        </w:rPr>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r>
                <w:rPr>
                  <w:rFonts w:ascii="Cambria Math" w:eastAsiaTheme="minorEastAsia" w:hAnsi="Cambria Math" w:cstheme="majorBidi"/>
                </w:rPr>
                <m:t>2</m:t>
              </m:r>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p>
    <w:p w:rsidR="006251EF" w:rsidRDefault="006251EF" w:rsidP="006251EF">
      <w:r>
        <w:t>The generalized damping property is defined by the following equations for mass distributed damping.</w:t>
      </w:r>
      <w:r w:rsidR="004D5BF8">
        <w:t xml:space="preserve"> Th</w:t>
      </w:r>
      <w:r w:rsidR="00A65FF1">
        <w:t>e generalized damping is given by the following equation.</w:t>
      </w:r>
    </w:p>
    <w:p w:rsidR="00A65FF1" w:rsidRPr="00A65FF1" w:rsidRDefault="007D7D77" w:rsidP="006251EF">
      <w:pPr>
        <w:rPr>
          <w:rFonts w:eastAsiaTheme="minorEastAsia"/>
        </w:rPr>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oMath>
      </m:oMathPara>
    </w:p>
    <w:p w:rsidR="00A65FF1" w:rsidRDefault="00A65FF1" w:rsidP="006251EF">
      <w:r>
        <w:t xml:space="preserve">Where </w:t>
      </w:r>
      <w:r>
        <w:rPr>
          <w:i/>
        </w:rPr>
        <w:t xml:space="preserve">a </w:t>
      </w:r>
      <w:r>
        <w:t>is the mass-proportional damping coefficient. The damping ratio is defined by the following equation.</w:t>
      </w:r>
    </w:p>
    <w:p w:rsidR="00A65FF1" w:rsidRDefault="00A65FF1" w:rsidP="00A65FF1">
      <w:pPr>
        <w:rPr>
          <w:rFonts w:asciiTheme="majorHAnsi" w:eastAsiaTheme="minorEastAsia" w:hAnsiTheme="majorHAnsi" w:cstheme="majorBidi"/>
        </w:rPr>
      </w:pPr>
      <m:oMathPara>
        <m:oMath>
          <m:r>
            <w:rPr>
              <w:rFonts w:ascii="Cambria Math" w:eastAsiaTheme="minorEastAsia" w:hAnsi="Cambria Math" w:cstheme="majorBidi"/>
              <w:i/>
            </w:rPr>
            <w:sym w:font="Symbol" w:char="F07A"/>
          </m:r>
          <m:r>
            <w:rPr>
              <w:rFonts w:ascii="Cambria Math" w:eastAsiaTheme="minorEastAsia" w:hAnsi="Cambria Math" w:cstheme="majorBidi"/>
            </w:rPr>
            <m:t>=</m:t>
          </m:r>
          <m:f>
            <m:fPr>
              <m:ctrlPr>
                <w:rPr>
                  <w:rFonts w:ascii="Cambria Math" w:eastAsiaTheme="minorEastAsia" w:hAnsi="Cambria Math" w:cstheme="majorBidi"/>
                  <w:i/>
                </w:rPr>
              </m:ctrlPr>
            </m:fPr>
            <m:num>
              <m:acc>
                <m:accPr>
                  <m:chr m:val="̃"/>
                  <m:ctrlPr>
                    <w:rPr>
                      <w:rFonts w:ascii="Cambria Math" w:hAnsi="Cambria Math"/>
                      <w:i/>
                    </w:rPr>
                  </m:ctrlPr>
                </m:accPr>
                <m:e>
                  <m:r>
                    <w:rPr>
                      <w:rFonts w:ascii="Cambria Math" w:hAnsi="Cambria Math"/>
                    </w:rPr>
                    <m:t>c</m:t>
                  </m:r>
                </m:e>
              </m:acc>
            </m:num>
            <m:den>
              <m:r>
                <w:rPr>
                  <w:rFonts w:ascii="Cambria Math" w:eastAsiaTheme="minorEastAsia" w:hAnsi="Cambria Math" w:cstheme="majorBidi"/>
                </w:rPr>
                <m:t>2</m:t>
              </m:r>
              <m:sSub>
                <m:sSubPr>
                  <m:ctrlPr>
                    <w:rPr>
                      <w:rFonts w:ascii="Cambria Math" w:eastAsiaTheme="minorEastAsia" w:hAnsi="Cambria Math" w:cstheme="majorBidi"/>
                      <w:i/>
                    </w:rPr>
                  </m:ctrlPr>
                </m:sSubPr>
                <m:e>
                  <m:acc>
                    <m:accPr>
                      <m:chr m:val="̃"/>
                      <m:ctrlPr>
                        <w:rPr>
                          <w:rFonts w:ascii="Cambria Math" w:hAnsi="Cambria Math"/>
                          <w:i/>
                        </w:rPr>
                      </m:ctrlPr>
                    </m:accPr>
                    <m:e>
                      <m:r>
                        <w:rPr>
                          <w:rFonts w:ascii="Cambria Math" w:hAnsi="Cambria Math"/>
                        </w:rPr>
                        <m:t>m</m:t>
                      </m:r>
                    </m:e>
                  </m:acc>
                  <m:r>
                    <w:rPr>
                      <w:rFonts w:ascii="Cambria Math" w:eastAsiaTheme="minorEastAsia" w:hAnsi="Cambria Math" w:cstheme="majorBidi"/>
                    </w:rPr>
                    <m:t>ω</m:t>
                  </m:r>
                </m:e>
                <m:sub>
                  <m:r>
                    <w:rPr>
                      <w:rFonts w:ascii="Cambria Math" w:eastAsiaTheme="minorEastAsia" w:hAnsi="Cambria Math" w:cstheme="majorBidi"/>
                    </w:rPr>
                    <m:t>n</m:t>
                  </m:r>
                </m:sub>
              </m:sSub>
            </m:den>
          </m:f>
        </m:oMath>
      </m:oMathPara>
    </w:p>
    <w:p w:rsidR="00A65FF1" w:rsidRDefault="00292164" w:rsidP="00A65FF1">
      <w:r>
        <w:t>Thus,</w:t>
      </w:r>
      <w:r w:rsidR="00A65FF1">
        <w:t xml:space="preserve"> the damping coefficient (</w:t>
      </w:r>
      <w:r w:rsidR="00A65FF1" w:rsidRPr="00A65FF1">
        <w:t>a</w:t>
      </w:r>
      <w:r w:rsidR="00A65FF1">
        <w:t>) may be determined based on a specified damping ratio (</w:t>
      </w:r>
      <m:oMath>
        <m:r>
          <w:rPr>
            <w:rFonts w:ascii="Cambria Math" w:eastAsiaTheme="minorEastAsia" w:hAnsi="Cambria Math" w:cstheme="majorBidi"/>
            <w:i/>
          </w:rPr>
          <w:sym w:font="Symbol" w:char="F07A"/>
        </m:r>
      </m:oMath>
      <w:r w:rsidR="00A65FF1">
        <w:t>) using the following equation.</w:t>
      </w:r>
    </w:p>
    <w:p w:rsidR="00A65FF1" w:rsidRPr="00A65FF1" w:rsidRDefault="00A65FF1" w:rsidP="00A65FF1">
      <w:pPr>
        <w:rPr>
          <w:rFonts w:eastAsiaTheme="minorEastAsia"/>
        </w:rPr>
      </w:pPr>
      <m:oMathPara>
        <m:oMath>
          <m:r>
            <w:rPr>
              <w:rFonts w:ascii="Cambria Math" w:hAnsi="Cambria Math"/>
            </w:rPr>
            <m:t>a=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oMath>
      </m:oMathPara>
    </w:p>
    <w:p w:rsidR="00A65FF1" w:rsidRPr="00A65FF1" w:rsidRDefault="00A65FF1" w:rsidP="00A65FF1">
      <w:r>
        <w:t>By substitution, the generalized damping property may be expressed as follows.</w:t>
      </w:r>
    </w:p>
    <w:p w:rsidR="006251EF" w:rsidRPr="00E82142" w:rsidRDefault="007D7D77" w:rsidP="006251EF">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r>
            <w:rPr>
              <w:rFonts w:ascii="Cambria Math"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p w:rsidR="006251EF" w:rsidRDefault="006251EF" w:rsidP="006251EF">
      <w:pPr>
        <w:pStyle w:val="Heading5"/>
        <w:rPr>
          <w:rFonts w:eastAsiaTheme="minorEastAsia"/>
        </w:rPr>
      </w:pPr>
      <w:r>
        <w:rPr>
          <w:rFonts w:eastAsiaTheme="minorEastAsia"/>
        </w:rPr>
        <w:lastRenderedPageBreak/>
        <w:t>Force transformation</w:t>
      </w:r>
    </w:p>
    <w:p w:rsidR="006251EF" w:rsidRPr="004A41CE" w:rsidRDefault="006251EF" w:rsidP="006251EF">
      <w:pPr>
        <w:rPr>
          <w:rFonts w:eastAsiaTheme="minorEastAsia"/>
          <w:iCs/>
        </w:rPr>
      </w:pPr>
      <w:r>
        <w:t>The force applied by the vehicle mass (p</w:t>
      </w:r>
      <w:r w:rsidRPr="00EE7323">
        <w:rPr>
          <w:vertAlign w:val="subscript"/>
        </w:rPr>
        <w:t>0</w:t>
      </w:r>
      <w:r>
        <w:t>) must also be generalized. It’s position and magnitude are mathematically described as follows:</w:t>
      </w:r>
    </w:p>
    <w:p w:rsidR="006251EF" w:rsidRPr="004A41CE" w:rsidRDefault="006251EF" w:rsidP="006251EF">
      <w:pPr>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r>
            <m:rPr>
              <m:sty m:val="p"/>
            </m:rPr>
            <w:rPr>
              <w:rFonts w:ascii="Cambria Math" w:hAnsi="Cambria Math"/>
            </w:rPr>
            <m:t xml:space="preserve"> </m:t>
          </m:r>
        </m:oMath>
      </m:oMathPara>
    </w:p>
    <w:p w:rsidR="006251EF" w:rsidRPr="00EE7323" w:rsidRDefault="006251EF" w:rsidP="006251EF">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L/v</m:t>
        </m:r>
      </m:oMath>
      <w:r>
        <w:rPr>
          <w:rFonts w:eastAsiaTheme="minorEastAsia"/>
        </w:rPr>
        <w:t xml:space="preserve">. The generalized force 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p w:rsidR="006251EF" w:rsidRPr="004A41CE" w:rsidRDefault="007D7D77" w:rsidP="006251EF">
      <w:pPr>
        <w:rPr>
          <w:rFonts w:eastAsiaTheme="minorEastAsia"/>
        </w:rPr>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6251EF" w:rsidRPr="00255E5E" w:rsidRDefault="006251EF" w:rsidP="006251EF">
      <w:r>
        <w:t>The force (p</w:t>
      </w:r>
      <w:r w:rsidRPr="004A41CE">
        <w:rPr>
          <w:vertAlign w:val="subscript"/>
        </w:rPr>
        <w:t>0</w:t>
      </w:r>
      <w:r>
        <w:t>) applied by the vehicle is calculated based on the relative vertical motion of bridge and vehicle, including profile elevation, as shown below.</w:t>
      </w:r>
    </w:p>
    <w:p w:rsidR="006251EF" w:rsidRPr="005C795C" w:rsidRDefault="007D7D77" w:rsidP="006251E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p w:rsidR="006251EF" w:rsidRDefault="006251EF" w:rsidP="006251EF">
      <w:pPr>
        <w:pStyle w:val="Heading5"/>
      </w:pPr>
      <w:r>
        <w:t>Equations of motion for when vehicle is on bridge</w:t>
      </w:r>
    </w:p>
    <w:p w:rsidR="006251EF" w:rsidRPr="00D22EF9" w:rsidRDefault="006251EF" w:rsidP="006251EF">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p w:rsidR="006251EF" w:rsidRPr="001D66E3" w:rsidRDefault="006251EF" w:rsidP="006251EF">
      <w:pPr>
        <w:rPr>
          <w:rFonts w:eastAsiaTheme="minorEastAsia"/>
        </w:rPr>
      </w:pPr>
      <w:r>
        <w:rPr>
          <w:rFonts w:eastAsiaTheme="minorEastAsia"/>
        </w:rPr>
        <w:t>Vehicle DOF:</w:t>
      </w:r>
      <w:r>
        <w:rPr>
          <w:rFonts w:eastAsiaTheme="minorEastAsia"/>
        </w:rPr>
        <w:tab/>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p w:rsidR="006251EF" w:rsidRPr="00196FC4" w:rsidRDefault="006251EF" w:rsidP="006251EF">
      <w:pPr>
        <w:rPr>
          <w:rFonts w:eastAsiaTheme="minorEastAsia"/>
        </w:rPr>
      </w:pPr>
      <w:r>
        <w:rPr>
          <w:rFonts w:eastAsiaTheme="minorEastAsia"/>
        </w:rPr>
        <w:t xml:space="preserve">Beam DOF: </w:t>
      </w:r>
      <w:r>
        <w:rPr>
          <w:rFonts w:eastAsiaTheme="minorEastAsia"/>
        </w:rPr>
        <w:tab/>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p w:rsidR="006251EF" w:rsidRDefault="006251EF" w:rsidP="006251EF">
      <w:pPr>
        <w:pStyle w:val="Heading5"/>
        <w:rPr>
          <w:rFonts w:eastAsiaTheme="minorEastAsia"/>
        </w:rPr>
      </w:pPr>
      <w:r>
        <w:rPr>
          <w:rFonts w:eastAsiaTheme="minorEastAsia"/>
        </w:rPr>
        <w:t>State Space</w:t>
      </w:r>
    </w:p>
    <w:p w:rsidR="006251EF" w:rsidRPr="00A57A26" w:rsidRDefault="006251EF" w:rsidP="006251EF">
      <w:r>
        <w:t>The states of this system may therefore be defined as follows:</w:t>
      </w:r>
    </w:p>
    <w:p w:rsidR="006251EF" w:rsidRDefault="007D7D77" w:rsidP="006251EF">
      <w:pPr>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sidR="006251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sidR="006251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sidR="006251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p w:rsidR="006251EF" w:rsidRPr="00A57A26" w:rsidRDefault="006251EF" w:rsidP="006251EF">
      <w:r>
        <w:t xml:space="preserve">The profile elevation and velocity are assigned to matrix </w:t>
      </w:r>
      <w:r>
        <w:rPr>
          <w:i/>
        </w:rPr>
        <w:t>u</w:t>
      </w:r>
      <w:r>
        <w:t>.</w:t>
      </w:r>
    </w:p>
    <w:p w:rsidR="006251EF" w:rsidRDefault="007D7D77" w:rsidP="006251EF">
      <w:pPr>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sidR="006251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p w:rsidR="006251EF" w:rsidRPr="00A57A26" w:rsidRDefault="006251EF" w:rsidP="006251EF">
      <w:r>
        <w:t>The equations of motion are reorganized in terms of the defined states as follows.</w:t>
      </w:r>
    </w:p>
    <w:p w:rsidR="006251EF" w:rsidRDefault="006251EF" w:rsidP="006251EF">
      <w:pPr>
        <w:jc w:val="center"/>
        <w:rPr>
          <w:rFonts w:eastAsiaTheme="minorEastAsia"/>
        </w:rPr>
      </w:pPr>
      <m:oMath>
        <m:r>
          <w:rPr>
            <w:rFonts w:ascii="Cambria Math" w:hAnsi="Cambria Math"/>
          </w:rPr>
          <w:lastRenderedPageBreak/>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p w:rsidR="006251EF" w:rsidRPr="005F208E" w:rsidRDefault="007D7D77" w:rsidP="006251EF">
      <w:pPr>
        <w:rPr>
          <w:rFonts w:eastAsiaTheme="minorEastAsia"/>
        </w:rPr>
      </w:pPr>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p w:rsidR="005F208E" w:rsidRPr="00D22EF9" w:rsidRDefault="005F208E" w:rsidP="005F208E">
      <w:pPr>
        <w:rPr>
          <w:rFonts w:eastAsiaTheme="minorEastAsia"/>
        </w:rP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p w:rsidR="005F208E" w:rsidRPr="00D22EF9" w:rsidRDefault="005F208E" w:rsidP="005F208E">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5F208E" w:rsidRPr="003A5A8A" w:rsidRDefault="005F208E" w:rsidP="005F208E">
      <w:pPr>
        <w:rPr>
          <w:rFonts w:eastAsiaTheme="minorEastAsia"/>
        </w:rPr>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5F208E" w:rsidRPr="00A57A26" w:rsidRDefault="006251EF" w:rsidP="006251EF">
      <w:r>
        <w:t>When the vehicle is off the bridge, the bridge experiences free vibration and the vehicle’s motion is independent of the bridge motion. The state-space matrices for this condition are provided as follows.</w:t>
      </w:r>
    </w:p>
    <w:p w:rsidR="006251EF" w:rsidRPr="00D22EF9" w:rsidRDefault="006251EF" w:rsidP="006251EF">
      <w:pPr>
        <w:rPr>
          <w:rFonts w:eastAsiaTheme="minorEastAsia"/>
        </w:rP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p w:rsidR="006251EF" w:rsidRPr="00D22EF9" w:rsidRDefault="006251EF" w:rsidP="006251EF">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6251EF" w:rsidRPr="003A5A8A" w:rsidRDefault="006251EF" w:rsidP="006251EF">
      <w:pPr>
        <w:rPr>
          <w:rFonts w:eastAsiaTheme="minorEastAsia"/>
        </w:rPr>
      </w:pPr>
      <m:oMathPara>
        <m:oMath>
          <m:r>
            <w:rPr>
              <w:rFonts w:ascii="Cambria Math" w:eastAsiaTheme="minorEastAsia" w:hAnsi="Cambria Math"/>
            </w:rPr>
            <w:lastRenderedPageBreak/>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10412A" w:rsidRDefault="0010412A" w:rsidP="0010412A">
      <w:pPr>
        <w:pStyle w:val="Heading4"/>
      </w:pPr>
      <w:r>
        <w:t>Two-span Continuous</w:t>
      </w:r>
    </w:p>
    <w:p w:rsidR="00FF3A1C" w:rsidRDefault="00FF3A1C" w:rsidP="00FF3A1C">
      <w:r>
        <w:t xml:space="preserve">This state-space model is developed from the equations of motion for a single sprung mass traveling over a 2-span continuous beam with distributed mass and stiffness. The beam is reduced to a single degree-of-freedom by </w:t>
      </w:r>
      <w:r w:rsidR="006251EF">
        <w:t>generalizing</w:t>
      </w:r>
      <w:r w:rsidR="00B81BDD">
        <w:t xml:space="preserve"> its displacement </w:t>
      </w:r>
      <w:r>
        <w:t>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EI), uniform mass distribution</w:t>
      </w:r>
      <w:r w:rsidR="006251EF">
        <w:t xml:space="preserve">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rsidR="006251EF">
        <w:t>)</w:t>
      </w:r>
      <w:r>
        <w:t>, and equal span lengths (L). Mass distributed damping of the beam is included. The vehicle is reduced to a single point mass (</w:t>
      </w:r>
      <w:r w:rsidRPr="0039144B">
        <w:rPr>
          <w:i/>
        </w:rPr>
        <w:t>m</w:t>
      </w:r>
      <w:r w:rsidRPr="0039144B">
        <w:rPr>
          <w:vertAlign w:val="subscript"/>
        </w:rPr>
        <w:t>t</w:t>
      </w:r>
      <w:r>
        <w:t>) with specified spring stiffness (</w:t>
      </w:r>
      <w:proofErr w:type="spellStart"/>
      <w:r>
        <w:t>k</w:t>
      </w:r>
      <w:r w:rsidRPr="0039144B">
        <w:rPr>
          <w:vertAlign w:val="subscript"/>
        </w:rPr>
        <w:t>t</w:t>
      </w:r>
      <w:proofErr w:type="spellEnd"/>
      <w:r>
        <w:t>), viscous damping coefficient (</w:t>
      </w:r>
      <w:proofErr w:type="spellStart"/>
      <w:r>
        <w:t>c</w:t>
      </w:r>
      <w:r w:rsidRPr="0039144B">
        <w:rPr>
          <w:vertAlign w:val="subscript"/>
        </w:rPr>
        <w:t>t</w:t>
      </w:r>
      <w:proofErr w:type="spellEnd"/>
      <w:r>
        <w:t>), and traveling at a specified velocity (</w:t>
      </w:r>
      <w:r>
        <w:rPr>
          <w:i/>
        </w:rPr>
        <w:t>v</w:t>
      </w:r>
      <w:r>
        <w:t xml:space="preserve">). </w:t>
      </w:r>
    </w:p>
    <w:p w:rsidR="00FF3A1C" w:rsidRDefault="00FF3A1C" w:rsidP="00FF3A1C">
      <w:pPr>
        <w:jc w:val="center"/>
      </w:pPr>
      <w:r>
        <w:rPr>
          <w:noProof/>
        </w:rPr>
        <w:drawing>
          <wp:inline distT="0" distB="0" distL="0" distR="0" wp14:anchorId="1470415E" wp14:editId="31887529">
            <wp:extent cx="3657600" cy="1444752"/>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3657600" cy="1444752"/>
                    </a:xfrm>
                    <a:prstGeom prst="rect">
                      <a:avLst/>
                    </a:prstGeom>
                  </pic:spPr>
                </pic:pic>
              </a:graphicData>
            </a:graphic>
          </wp:inline>
        </w:drawing>
      </w:r>
    </w:p>
    <w:p w:rsidR="00FF3A1C" w:rsidRPr="00FF3A1C" w:rsidRDefault="00FF3A1C" w:rsidP="00FF3A1C"/>
    <w:p w:rsidR="00FF3A1C" w:rsidRDefault="00FF3A1C" w:rsidP="00FF3A1C">
      <w:pPr>
        <w:pStyle w:val="Heading5"/>
      </w:pPr>
      <w:r>
        <w:t>Assumed deformation shape function</w:t>
      </w:r>
    </w:p>
    <w:p w:rsidR="00FF3A1C" w:rsidRPr="00FF3A1C" w:rsidRDefault="00FF3A1C" w:rsidP="00FF3A1C">
      <w:r>
        <w:t>The beam is</w:t>
      </w:r>
      <w:r w:rsidR="00B81BDD">
        <w:t xml:space="preserve"> assumed</w:t>
      </w:r>
      <w:r>
        <w:t xml:space="preserve"> to deform with a half sine function</w:t>
      </w:r>
      <w:r w:rsidR="00B81BDD">
        <w:t xml:space="preserve"> (i.e. wavelength is twice the length of a single span). That function is described as follows.</w:t>
      </w:r>
    </w:p>
    <w:p w:rsidR="00FF3A1C" w:rsidRDefault="00FF3A1C" w:rsidP="00FF3A1C">
      <w:pPr>
        <w:jc w:val="center"/>
        <w:rPr>
          <w:rFonts w:eastAsiaTheme="minorEastAsia"/>
        </w:rP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2L</m:t>
        </m:r>
      </m:oMath>
    </w:p>
    <w:p w:rsidR="00B81BDD" w:rsidRPr="005C795C" w:rsidRDefault="00B81BDD" w:rsidP="00B81BDD">
      <w:r>
        <w:t>Therefore, the deflection</w:t>
      </w:r>
      <w:r w:rsidR="006251EF">
        <w:t xml:space="preserve"> and velocity</w:t>
      </w:r>
      <w:r>
        <w:t xml:space="preserve"> of the beam at the vehicle’s location at time (t) is described by the following equations.</w:t>
      </w:r>
    </w:p>
    <w:p w:rsidR="00FF3A1C" w:rsidRPr="00CC4986" w:rsidRDefault="007D7D77" w:rsidP="00FF3A1C">
      <w:pP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FF3A1C" w:rsidRPr="00CC4986" w:rsidRDefault="007D7D77" w:rsidP="00FF3A1C">
      <w:pPr>
        <w:rPr>
          <w:rFonts w:eastAsiaTheme="minorEastAsia"/>
        </w:rP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p w:rsidR="00FF3A1C" w:rsidRDefault="00C6496D" w:rsidP="00FF3A1C">
      <w:pPr>
        <w:pStyle w:val="Heading5"/>
      </w:pPr>
      <w:r>
        <w:t>Generalized mass, stiffness and damping</w:t>
      </w:r>
    </w:p>
    <w:p w:rsidR="00B81BDD" w:rsidRPr="00B81BDD" w:rsidRDefault="00B81BDD" w:rsidP="00B81BDD">
      <w:r>
        <w:t xml:space="preserve">The generalized mass and stiffness properties for the beam can be calculated as follows. </w:t>
      </w:r>
    </w:p>
    <w:p w:rsidR="00FF3A1C" w:rsidRPr="00255E5E" w:rsidRDefault="007D7D77" w:rsidP="00FF3A1C">
      <w:pPr>
        <w:rPr>
          <w:rFonts w:asciiTheme="majorHAnsi" w:eastAsiaTheme="minorEastAsia" w:hAnsiTheme="majorHAnsi" w:cstheme="majorBidi"/>
        </w:rPr>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b</m:t>
              </m:r>
            </m:sub>
          </m:sSub>
        </m:oMath>
      </m:oMathPara>
    </w:p>
    <w:p w:rsidR="00FF3A1C" w:rsidRPr="00E82142" w:rsidRDefault="007D7D77" w:rsidP="00FF3A1C">
      <w:pPr>
        <w:rPr>
          <w:rFonts w:asciiTheme="majorHAnsi" w:eastAsiaTheme="minorEastAsia" w:hAnsiTheme="majorHAnsi" w:cstheme="majorBidi"/>
        </w:rPr>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2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p>
    <w:p w:rsidR="00EE7323" w:rsidRPr="00EE7323" w:rsidRDefault="00EE7323" w:rsidP="00EE7323">
      <w:r>
        <w:t xml:space="preserve">The generalized damping property is </w:t>
      </w:r>
      <w:r w:rsidR="005F208E">
        <w:t>derived in the same manner as was done for the single-span model</w:t>
      </w:r>
      <w:r w:rsidR="00B74220">
        <w:t xml:space="preserve">. </w:t>
      </w:r>
      <w:r>
        <w:t>defined by the following equations for mass distributed damping.</w:t>
      </w:r>
    </w:p>
    <w:p w:rsidR="00FF3A1C" w:rsidRPr="00E82142" w:rsidRDefault="007D7D77" w:rsidP="00FF3A1C">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a*</m:t>
          </m:r>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p w:rsidR="00FF3A1C" w:rsidRDefault="00FF3A1C" w:rsidP="00FF3A1C">
      <w:pPr>
        <w:pStyle w:val="Heading5"/>
        <w:rPr>
          <w:rFonts w:eastAsiaTheme="minorEastAsia"/>
        </w:rPr>
      </w:pPr>
      <w:r>
        <w:rPr>
          <w:rFonts w:eastAsiaTheme="minorEastAsia"/>
        </w:rPr>
        <w:t>Force transformation</w:t>
      </w:r>
    </w:p>
    <w:p w:rsidR="004A41CE" w:rsidRPr="004A41CE" w:rsidRDefault="00EE7323" w:rsidP="004A41CE">
      <w:pPr>
        <w:rPr>
          <w:rFonts w:eastAsiaTheme="minorEastAsia"/>
          <w:iCs/>
        </w:rPr>
      </w:pPr>
      <w:r>
        <w:t>The force applied by the vehicle mass (p</w:t>
      </w:r>
      <w:r w:rsidRPr="00EE7323">
        <w:rPr>
          <w:vertAlign w:val="subscript"/>
        </w:rPr>
        <w:t>0</w:t>
      </w:r>
      <w:r>
        <w:t>) must also be generalized. It’s position and magnitude are mathematically described as follows</w:t>
      </w:r>
      <w:r w:rsidR="004A41CE">
        <w:t>:</w:t>
      </w:r>
    </w:p>
    <w:p w:rsidR="00EE7323" w:rsidRPr="004A41CE" w:rsidRDefault="00EE7323" w:rsidP="004A41CE">
      <w:pPr>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r>
            <m:rPr>
              <m:sty m:val="p"/>
            </m:rPr>
            <w:rPr>
              <w:rFonts w:ascii="Cambria Math" w:hAnsi="Cambria Math"/>
            </w:rPr>
            <m:t xml:space="preserve"> </m:t>
          </m:r>
        </m:oMath>
      </m:oMathPara>
    </w:p>
    <w:p w:rsidR="004A41CE" w:rsidRPr="00EE7323" w:rsidRDefault="004A41CE" w:rsidP="004A41CE">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2L/v</m:t>
        </m:r>
      </m:oMath>
      <w:r>
        <w:rPr>
          <w:rFonts w:eastAsiaTheme="minorEastAsia"/>
        </w:rPr>
        <w:t xml:space="preserve">. The generalized force 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p w:rsidR="00FF3A1C" w:rsidRPr="004A41CE" w:rsidRDefault="007D7D77" w:rsidP="00FF3A1C">
      <w:pPr>
        <w:rPr>
          <w:rFonts w:eastAsiaTheme="minorEastAsia"/>
        </w:rPr>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4A41CE" w:rsidRPr="00255E5E" w:rsidRDefault="004A41CE" w:rsidP="00FF3A1C">
      <w:r>
        <w:t>The force (p</w:t>
      </w:r>
      <w:r w:rsidRPr="004A41CE">
        <w:rPr>
          <w:vertAlign w:val="subscript"/>
        </w:rPr>
        <w:t>0</w:t>
      </w:r>
      <w:r>
        <w:t>) applied by the vehicle is calculated based on the relative vertical motion of bridge and vehicle, including profile elevation</w:t>
      </w:r>
      <w:r w:rsidR="00A57A26">
        <w:t>, as shown below.</w:t>
      </w:r>
    </w:p>
    <w:p w:rsidR="00FF3A1C" w:rsidRPr="005C795C" w:rsidRDefault="007D7D77" w:rsidP="00FF3A1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p w:rsidR="00FF3A1C" w:rsidRDefault="00FF3A1C" w:rsidP="00FF3A1C">
      <w:pPr>
        <w:pStyle w:val="Heading5"/>
      </w:pPr>
      <w:r>
        <w:lastRenderedPageBreak/>
        <w:t>Equations of motion for when vehicle is on bridge</w:t>
      </w:r>
    </w:p>
    <w:p w:rsidR="00FF3A1C" w:rsidRPr="00D22EF9" w:rsidRDefault="00A57A26" w:rsidP="00FF3A1C">
      <w:r>
        <w:t>The equations of motion of the generalized beam and moving vehicle may therefore be composed as follows f</w:t>
      </w:r>
      <w:r w:rsidR="00FF3A1C">
        <w:t xml:space="preserve">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p w:rsidR="00FF3A1C" w:rsidRPr="001D66E3" w:rsidRDefault="00A57A26" w:rsidP="00FF3A1C">
      <w:pPr>
        <w:rPr>
          <w:rFonts w:eastAsiaTheme="minorEastAsia"/>
        </w:rPr>
      </w:pPr>
      <w:r>
        <w:rPr>
          <w:rFonts w:eastAsiaTheme="minorEastAsia"/>
        </w:rPr>
        <w:t>Vehicle DOF:</w:t>
      </w:r>
      <w:r>
        <w:rPr>
          <w:rFonts w:eastAsiaTheme="minorEastAsia"/>
        </w:rPr>
        <w:tab/>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p w:rsidR="00FF3A1C" w:rsidRPr="00196FC4" w:rsidRDefault="00A57A26" w:rsidP="00FF3A1C">
      <w:pPr>
        <w:rPr>
          <w:rFonts w:eastAsiaTheme="minorEastAsia"/>
        </w:rPr>
      </w:pPr>
      <w:r>
        <w:rPr>
          <w:rFonts w:eastAsiaTheme="minorEastAsia"/>
        </w:rPr>
        <w:t xml:space="preserve">Beam DOF: </w:t>
      </w:r>
      <w:r>
        <w:rPr>
          <w:rFonts w:eastAsiaTheme="minorEastAsia"/>
        </w:rPr>
        <w:tab/>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p w:rsidR="00FF3A1C" w:rsidRDefault="00FF3A1C" w:rsidP="00FF3A1C">
      <w:pPr>
        <w:pStyle w:val="Heading5"/>
        <w:rPr>
          <w:rFonts w:eastAsiaTheme="minorEastAsia"/>
        </w:rPr>
      </w:pPr>
      <w:r>
        <w:rPr>
          <w:rFonts w:eastAsiaTheme="minorEastAsia"/>
        </w:rPr>
        <w:t xml:space="preserve">State </w:t>
      </w:r>
      <w:r w:rsidR="006251EF">
        <w:rPr>
          <w:rFonts w:eastAsiaTheme="minorEastAsia"/>
        </w:rPr>
        <w:t>Space</w:t>
      </w:r>
    </w:p>
    <w:p w:rsidR="00A57A26" w:rsidRPr="00A57A26" w:rsidRDefault="00A57A26" w:rsidP="00A57A26">
      <w:r>
        <w:t>The states of this system may therefore be defined as follows:</w:t>
      </w:r>
    </w:p>
    <w:p w:rsidR="00FF3A1C" w:rsidRDefault="007D7D77" w:rsidP="00FF3A1C">
      <w:pPr>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sidR="00FF3A1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sidR="00FF3A1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sidR="00FF3A1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p w:rsidR="00A57A26" w:rsidRPr="00A57A26" w:rsidRDefault="00A57A26" w:rsidP="00A57A26">
      <w:r>
        <w:t xml:space="preserve">The profile elevation and velocity are assigned to matrix </w:t>
      </w:r>
      <w:r>
        <w:rPr>
          <w:i/>
        </w:rPr>
        <w:t>u</w:t>
      </w:r>
      <w:r>
        <w:t>.</w:t>
      </w:r>
    </w:p>
    <w:p w:rsidR="00FF3A1C" w:rsidRDefault="007D7D77" w:rsidP="00FF3A1C">
      <w:pPr>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sidR="00FF3A1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p w:rsidR="00A57A26" w:rsidRPr="00A57A26" w:rsidRDefault="00A57A26" w:rsidP="00A57A26">
      <w:r>
        <w:t>The equations of motion are reorganized in terms of the defined states as follows.</w:t>
      </w:r>
    </w:p>
    <w:p w:rsidR="00FF3A1C" w:rsidRDefault="00FF3A1C" w:rsidP="00FF3A1C">
      <w:pPr>
        <w:jc w:val="center"/>
        <w:rPr>
          <w:rFonts w:eastAsiaTheme="minorEastAsia"/>
        </w:rP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p w:rsidR="00FF3A1C" w:rsidRPr="00F83F25" w:rsidRDefault="007D7D77" w:rsidP="00FF3A1C">
      <w:pPr>
        <w:rPr>
          <w:rFonts w:eastAsiaTheme="minorEastAsia"/>
        </w:rPr>
      </w:pPr>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p w:rsidR="00FF3A1C" w:rsidRPr="00D22EF9" w:rsidRDefault="00FF3A1C" w:rsidP="00FF3A1C">
      <w:pPr>
        <w:rPr>
          <w:rFonts w:eastAsiaTheme="minorEastAsia"/>
        </w:rP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p w:rsidR="00FF3A1C" w:rsidRPr="00D22EF9" w:rsidRDefault="00FF3A1C" w:rsidP="00FF3A1C">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FF3A1C" w:rsidRPr="003A5A8A" w:rsidRDefault="00FF3A1C" w:rsidP="00FF3A1C">
      <w:pPr>
        <w:rPr>
          <w:rFonts w:eastAsiaTheme="minorEastAsia"/>
        </w:rPr>
      </w:pPr>
      <m:oMathPara>
        <m:oMath>
          <m:r>
            <w:rPr>
              <w:rFonts w:ascii="Cambria Math" w:eastAsiaTheme="minorEastAsia" w:hAnsi="Cambria Math"/>
            </w:rPr>
            <w:lastRenderedPageBreak/>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A57A26" w:rsidRPr="00A57A26" w:rsidRDefault="00A57A26" w:rsidP="00A57A26">
      <w:r>
        <w:t>When the vehicle is off the bridge, the bridge experience</w:t>
      </w:r>
      <w:r w:rsidR="00C6496D">
        <w:t>s</w:t>
      </w:r>
      <w:r>
        <w:t xml:space="preserve"> free vibration </w:t>
      </w:r>
      <w:r w:rsidR="00C6496D">
        <w:t>and</w:t>
      </w:r>
      <w:r>
        <w:t xml:space="preserve"> the vehicle’s motion is independent of the bridge motion. The state-space matrices for this condition are provided as follows.</w:t>
      </w:r>
    </w:p>
    <w:p w:rsidR="00FF3A1C" w:rsidRPr="00D22EF9" w:rsidRDefault="00FF3A1C" w:rsidP="00FF3A1C">
      <w:pPr>
        <w:rPr>
          <w:rFonts w:eastAsiaTheme="minorEastAsia"/>
        </w:rP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p w:rsidR="00FF3A1C" w:rsidRPr="00D22EF9" w:rsidRDefault="00FF3A1C" w:rsidP="00FF3A1C">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FF3A1C" w:rsidRPr="003A5A8A" w:rsidRDefault="00FF3A1C" w:rsidP="00FF3A1C">
      <w:pPr>
        <w:rPr>
          <w:rFonts w:eastAsiaTheme="minorEastAsia"/>
        </w:rPr>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391015" w:rsidRDefault="00391015" w:rsidP="00391015">
      <w:pPr>
        <w:pStyle w:val="Heading3"/>
      </w:pPr>
      <w:bookmarkStart w:id="31" w:name="_Toc536017965"/>
      <w:r>
        <w:t>Implementation</w:t>
      </w:r>
      <w:bookmarkEnd w:id="31"/>
    </w:p>
    <w:p w:rsidR="00F20819" w:rsidRDefault="00F20819" w:rsidP="00967B9D">
      <w:r>
        <w:t xml:space="preserve">The first step in determining the appropriate parameters for defining </w:t>
      </w:r>
      <w:r w:rsidR="001C4A01">
        <w:t>the</w:t>
      </w:r>
      <w:r>
        <w:t xml:space="preserve"> state-space model is </w:t>
      </w:r>
      <w:r w:rsidR="001C4A01">
        <w:t>to define a beam that can approximate</w:t>
      </w:r>
      <w:r w:rsidR="008C78FF">
        <w:t xml:space="preserve"> bridge response due to a vehicle traveling along specified path of travel. The distributed stiffness (EI) can be approximated by first determining the </w:t>
      </w:r>
      <w:r w:rsidR="00B35392">
        <w:t>stiffness</w:t>
      </w:r>
      <w:r w:rsidR="008C78FF">
        <w:t xml:space="preserve"> of the bridge to a point load at midspan</w:t>
      </w:r>
      <w:r w:rsidR="00C24BD9">
        <w:t xml:space="preserve"> along the path of travel</w:t>
      </w:r>
      <w:r w:rsidR="00B35392">
        <w:t xml:space="preserve">. This stiffness value </w:t>
      </w:r>
      <w:r w:rsidR="007F10ED">
        <w:t>(</w:t>
      </w:r>
      <w:proofErr w:type="spellStart"/>
      <w:r w:rsidR="007F10ED">
        <w:t>K</w:t>
      </w:r>
      <w:r w:rsidR="007F10ED" w:rsidRPr="007F10ED">
        <w:rPr>
          <w:vertAlign w:val="subscript"/>
        </w:rPr>
        <w:t>mid</w:t>
      </w:r>
      <w:proofErr w:type="spellEnd"/>
      <w:r w:rsidR="007F10ED">
        <w:t xml:space="preserve">) </w:t>
      </w:r>
      <w:r w:rsidR="00B35392">
        <w:t xml:space="preserve">may be </w:t>
      </w:r>
      <w:r w:rsidR="00391015">
        <w:t>determined</w:t>
      </w:r>
      <w:r w:rsidR="00B35392">
        <w:t xml:space="preserve"> experimentally or with a refined FE model.</w:t>
      </w:r>
      <w:r w:rsidR="002E15BF">
        <w:t xml:space="preserve"> </w:t>
      </w:r>
      <w:r w:rsidR="00B35392">
        <w:t xml:space="preserve">The appropriate EI value is subsequently calculated </w:t>
      </w:r>
      <w:r w:rsidR="002E15BF">
        <w:t>using the</w:t>
      </w:r>
      <w:r w:rsidR="00F81D50">
        <w:t xml:space="preserve"> generalized stiffness evaluated for </w:t>
      </w:r>
      <w:r w:rsidR="005C568F">
        <w:t>a unit load at midspan.</w:t>
      </w:r>
      <w:r w:rsidR="00B35392">
        <w:t xml:space="preserve"> </w:t>
      </w:r>
      <w:r w:rsidR="00C24BD9">
        <w:t>Stiffness is assumed to be uniformly distribute</w:t>
      </w:r>
      <w:r w:rsidR="007F10ED">
        <w:t>d</w:t>
      </w:r>
      <w:r w:rsidR="00C24BD9">
        <w:t xml:space="preserve"> (i.e. EI is constant along the length of the beam</w:t>
      </w:r>
      <w:r w:rsidR="00936250">
        <w:t>)</w:t>
      </w:r>
      <w:r w:rsidR="00C24BD9">
        <w:t xml:space="preserve">. </w:t>
      </w:r>
      <w:r w:rsidR="008C78FF">
        <w:t xml:space="preserve">The following equations describe that calculation for single-span and two-span models. </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5FAA" w:rsidTr="003252B6">
        <w:trPr>
          <w:trHeight w:val="720"/>
          <w:jc w:val="center"/>
        </w:trPr>
        <w:tc>
          <w:tcPr>
            <w:tcW w:w="7776" w:type="dxa"/>
            <w:vAlign w:val="center"/>
          </w:tcPr>
          <w:p w:rsidR="00A55FAA" w:rsidRPr="007F10ED" w:rsidRDefault="00A55FAA" w:rsidP="003252B6">
            <w:pPr>
              <w:pStyle w:val="squish"/>
              <w:jc w:val="center"/>
            </w:pPr>
            <w:r>
              <w:rPr>
                <w:rFonts w:eastAsiaTheme="minorEastAsia"/>
              </w:rPr>
              <w:lastRenderedPageBreak/>
              <w:t xml:space="preserve">Single 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m:t>
                  </m:r>
                </m:den>
              </m:f>
            </m:oMath>
          </w:p>
        </w:tc>
        <w:tc>
          <w:tcPr>
            <w:tcW w:w="864" w:type="dxa"/>
            <w:vAlign w:val="center"/>
          </w:tcPr>
          <w:p w:rsidR="00A55FAA" w:rsidRPr="00BD6DB7" w:rsidRDefault="00A55FAA" w:rsidP="003252B6">
            <w:pPr>
              <w:pStyle w:val="EquationCaptions"/>
            </w:pPr>
            <w:r>
              <w:t>(</w:t>
            </w:r>
            <w:r w:rsidR="00632D06">
              <w:rPr>
                <w:noProof/>
              </w:rPr>
              <w:fldChar w:fldCharType="begin"/>
            </w:r>
            <w:r w:rsidR="00632D06">
              <w:rPr>
                <w:noProof/>
              </w:rPr>
              <w:instrText xml:space="preserve"> SEQ Equation \* ARABIC </w:instrText>
            </w:r>
            <w:r w:rsidR="00632D06">
              <w:rPr>
                <w:noProof/>
              </w:rPr>
              <w:fldChar w:fldCharType="separate"/>
            </w:r>
            <w:r w:rsidR="003252B6">
              <w:rPr>
                <w:noProof/>
              </w:rPr>
              <w:t>7</w:t>
            </w:r>
            <w:r w:rsidR="00632D06">
              <w:rPr>
                <w:noProof/>
              </w:rPr>
              <w:fldChar w:fldCharType="end"/>
            </w:r>
            <w:r w:rsidR="003252B6">
              <w:t>)</w:t>
            </w:r>
          </w:p>
        </w:tc>
      </w:tr>
      <w:tr w:rsidR="00A55FAA" w:rsidTr="003252B6">
        <w:trPr>
          <w:trHeight w:val="720"/>
          <w:jc w:val="center"/>
        </w:trPr>
        <w:tc>
          <w:tcPr>
            <w:tcW w:w="7776" w:type="dxa"/>
            <w:vAlign w:val="center"/>
          </w:tcPr>
          <w:p w:rsidR="00A55FAA" w:rsidRPr="007F10ED" w:rsidRDefault="00A55FAA" w:rsidP="003252B6">
            <w:pPr>
              <w:pStyle w:val="squish"/>
              <w:jc w:val="center"/>
              <w:rPr>
                <w:rFonts w:ascii="Calibri" w:eastAsia="Calibri" w:hAnsi="Calibri" w:cs="Times New Roman"/>
              </w:rPr>
            </w:pPr>
            <w:r>
              <w:rPr>
                <w:rFonts w:ascii="Calibri" w:eastAsia="Calibri" w:hAnsi="Calibri" w:cs="Times New Roman"/>
              </w:rPr>
              <w:t xml:space="preserve">Two-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den>
              </m:f>
            </m:oMath>
          </w:p>
        </w:tc>
        <w:tc>
          <w:tcPr>
            <w:tcW w:w="864" w:type="dxa"/>
            <w:vAlign w:val="center"/>
          </w:tcPr>
          <w:p w:rsidR="00A55FAA" w:rsidRPr="00BD6DB7" w:rsidRDefault="00A55FAA" w:rsidP="003252B6">
            <w:pPr>
              <w:pStyle w:val="EquationCaptions"/>
              <w:rPr>
                <w:rFonts w:ascii="Calibri" w:eastAsia="Calibri" w:hAnsi="Calibri" w:cs="Times New Roman"/>
              </w:rPr>
            </w:pPr>
            <w:r w:rsidRPr="00BD6DB7">
              <w:rPr>
                <w:rFonts w:ascii="Calibri" w:eastAsia="Calibri" w:hAnsi="Calibri" w:cs="Times New Roman"/>
              </w:rPr>
              <w:t>(</w:t>
            </w:r>
            <w:r w:rsidR="00632D06">
              <w:rPr>
                <w:noProof/>
              </w:rPr>
              <w:fldChar w:fldCharType="begin"/>
            </w:r>
            <w:r w:rsidR="00632D06">
              <w:rPr>
                <w:noProof/>
              </w:rPr>
              <w:instrText xml:space="preserve"> SEQ Equation \* ARABIC </w:instrText>
            </w:r>
            <w:r w:rsidR="00632D06">
              <w:rPr>
                <w:noProof/>
              </w:rPr>
              <w:fldChar w:fldCharType="separate"/>
            </w:r>
            <w:r w:rsidR="003252B6">
              <w:rPr>
                <w:noProof/>
              </w:rPr>
              <w:t>8</w:t>
            </w:r>
            <w:r w:rsidR="00632D06">
              <w:rPr>
                <w:noProof/>
              </w:rPr>
              <w:fldChar w:fldCharType="end"/>
            </w:r>
            <w:r w:rsidR="003252B6">
              <w:t>)</w:t>
            </w:r>
          </w:p>
        </w:tc>
      </w:tr>
    </w:tbl>
    <w:p w:rsidR="004E3930" w:rsidRDefault="00B35392" w:rsidP="00967B9D">
      <w:pPr>
        <w:rPr>
          <w:rFonts w:eastAsiaTheme="minorEastAsia"/>
        </w:rPr>
      </w:pPr>
      <w:r>
        <w:rPr>
          <w:rFonts w:eastAsiaTheme="minorEastAsia"/>
        </w:rPr>
        <w:t xml:space="preserve">Once the distributed stiffness of the beam is determined, the distributed mass of the beam may be calculated such that the beam has a first-bending natural frequency equal to that of the bridge. </w:t>
      </w:r>
      <w:r w:rsidR="00C24BD9">
        <w:rPr>
          <w:rFonts w:eastAsiaTheme="minorEastAsia"/>
        </w:rPr>
        <w:t xml:space="preserve">Mass was assumed to be uniformly distributed along the length of the beam for the models presented herein. </w:t>
      </w:r>
      <w:r w:rsidR="00437B77">
        <w:rPr>
          <w:rFonts w:eastAsiaTheme="minorEastAsia"/>
        </w:rPr>
        <w:t xml:space="preserve">The </w:t>
      </w:r>
      <w:r w:rsidR="004E3930">
        <w:rPr>
          <w:rFonts w:eastAsiaTheme="minorEastAsia"/>
        </w:rPr>
        <w:t>total bridge mass</w:t>
      </w:r>
      <w:r w:rsidR="002E15BF">
        <w:rPr>
          <w:rFonts w:eastAsiaTheme="minorEastAsia"/>
        </w:rPr>
        <w:t xml:space="preserve"> may therefore be </w:t>
      </w:r>
      <w:r w:rsidR="004E3930">
        <w:rPr>
          <w:rFonts w:eastAsiaTheme="minorEastAsia"/>
        </w:rPr>
        <w:t>calculated</w:t>
      </w:r>
      <w:r w:rsidR="002E15BF">
        <w:rPr>
          <w:rFonts w:eastAsiaTheme="minorEastAsia"/>
        </w:rPr>
        <w:t xml:space="preserve">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4E3930" w:rsidTr="003252B6">
        <w:trPr>
          <w:trHeight w:val="720"/>
        </w:trPr>
        <w:tc>
          <w:tcPr>
            <w:tcW w:w="7776" w:type="dxa"/>
            <w:vAlign w:val="center"/>
          </w:tcPr>
          <w:p w:rsidR="004E3930" w:rsidRPr="004E3930" w:rsidRDefault="004E3930" w:rsidP="004E3930">
            <w:pPr>
              <w:jc w:val="center"/>
            </w:pPr>
            <m:oMathPara>
              <m:oMathParaPr>
                <m:jc m:val="center"/>
              </m:oMathParaPr>
              <m:oMath>
                <m:r>
                  <w:rPr>
                    <w:rFonts w:ascii="Cambria Math" w:hAnsi="Cambria Math"/>
                  </w:rPr>
                  <m:t>mass</m:t>
                </m:r>
                <m:r>
                  <m:rPr>
                    <m:sty m:val="p"/>
                  </m:rPr>
                  <w:rPr>
                    <w:rFonts w:ascii="Cambria Math" w:hAnsi="Cambria Math"/>
                  </w:rPr>
                  <m:t>=</m:t>
                </m:r>
                <m:f>
                  <m:fPr>
                    <m:ctrlPr>
                      <w:rPr>
                        <w:rFonts w:ascii="Cambria Math" w:hAnsi="Cambria Math"/>
                      </w:rPr>
                    </m:ctrlPr>
                  </m:fPr>
                  <m:num>
                    <m:r>
                      <w:rPr>
                        <w:rFonts w:ascii="Cambria Math" w:hAnsi="Cambria Math"/>
                      </w:rPr>
                      <m:t>EI</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num>
                  <m:den>
                    <m:r>
                      <m:rPr>
                        <m:sty m:val="p"/>
                      </m:rPr>
                      <w:rPr>
                        <w:rFonts w:ascii="Cambria Math" w:hAnsi="Cambria Math"/>
                      </w:rPr>
                      <m:t>4</m:t>
                    </m:r>
                    <m:sSup>
                      <m:sSupPr>
                        <m:ctrlPr>
                          <w:rPr>
                            <w:rFonts w:ascii="Cambria Math" w:hAnsi="Cambria Math"/>
                          </w:rPr>
                        </m:ctrlPr>
                      </m:sSupPr>
                      <m:e>
                        <m:r>
                          <w:rPr>
                            <w:rFonts w:ascii="Cambria Math" w:hAnsi="Cambria Math"/>
                          </w:rPr>
                          <m:t>f</m:t>
                        </m:r>
                      </m:e>
                      <m:sup>
                        <m:r>
                          <m:rPr>
                            <m:sty m:val="p"/>
                          </m:rPr>
                          <w:rPr>
                            <w:rFonts w:ascii="Cambria Math" w:hAnsi="Cambria Math"/>
                          </w:rPr>
                          <m:t>2</m:t>
                        </m:r>
                      </m:sup>
                    </m:sSup>
                    <m:sSup>
                      <m:sSupPr>
                        <m:ctrlPr>
                          <w:rPr>
                            <w:rFonts w:ascii="Cambria Math" w:hAnsi="Cambria Math"/>
                          </w:rPr>
                        </m:ctrlPr>
                      </m:sSupPr>
                      <m:e>
                        <m:r>
                          <w:rPr>
                            <w:rFonts w:ascii="Cambria Math" w:hAnsi="Cambria Math"/>
                          </w:rPr>
                          <m:t>L</m:t>
                        </m:r>
                      </m:e>
                      <m:sup>
                        <m:r>
                          <w:rPr>
                            <w:rFonts w:ascii="Cambria Math" w:hAnsi="Cambria Math"/>
                          </w:rPr>
                          <m:t>3</m:t>
                        </m:r>
                      </m:sup>
                    </m:sSup>
                  </m:den>
                </m:f>
              </m:oMath>
            </m:oMathPara>
          </w:p>
        </w:tc>
        <w:tc>
          <w:tcPr>
            <w:tcW w:w="864" w:type="dxa"/>
            <w:vAlign w:val="center"/>
          </w:tcPr>
          <w:p w:rsidR="004E3930" w:rsidRPr="00BD6DB7" w:rsidRDefault="004E3930" w:rsidP="003252B6">
            <w:pPr>
              <w:pStyle w:val="EquationCaptions"/>
            </w:pPr>
            <w:r>
              <w:t>(</w:t>
            </w:r>
            <w:r w:rsidR="00632D06">
              <w:rPr>
                <w:noProof/>
              </w:rPr>
              <w:fldChar w:fldCharType="begin"/>
            </w:r>
            <w:r w:rsidR="00632D06">
              <w:rPr>
                <w:noProof/>
              </w:rPr>
              <w:instrText xml:space="preserve"> SEQ Equation \* ARABIC </w:instrText>
            </w:r>
            <w:r w:rsidR="00632D06">
              <w:rPr>
                <w:noProof/>
              </w:rPr>
              <w:fldChar w:fldCharType="separate"/>
            </w:r>
            <w:r w:rsidR="003252B6">
              <w:rPr>
                <w:noProof/>
              </w:rPr>
              <w:t>9</w:t>
            </w:r>
            <w:r w:rsidR="00632D06">
              <w:rPr>
                <w:noProof/>
              </w:rPr>
              <w:fldChar w:fldCharType="end"/>
            </w:r>
            <w:r w:rsidR="003252B6">
              <w:t>)</w:t>
            </w:r>
          </w:p>
        </w:tc>
      </w:tr>
    </w:tbl>
    <w:p w:rsidR="003252B6" w:rsidRDefault="00B35392" w:rsidP="003252B6">
      <w:r>
        <w:rPr>
          <w:rFonts w:eastAsiaTheme="minorEastAsia"/>
        </w:rPr>
        <w:t xml:space="preserve">The vehicle is also reduced to a single degree-of-freedom based on known mass and natural frequency as described for FE simulations. </w:t>
      </w:r>
      <w:r w:rsidR="00391015">
        <w:rPr>
          <w:rFonts w:eastAsiaTheme="minorEastAsia"/>
        </w:rPr>
        <w:t xml:space="preserve">Conservative vehicles may be implemented that have mass equal to legal limits and suspension stiffness that results in a body-bounce natural frequency approximately 10% greater than the bridge natural frequency. </w:t>
      </w:r>
      <w:r w:rsidR="002E15BF">
        <w:rPr>
          <w:rFonts w:eastAsiaTheme="minorEastAsia"/>
        </w:rPr>
        <w:t>The suspension spring stiffness may be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3252B6" w:rsidTr="003252B6">
        <w:trPr>
          <w:trHeight w:val="720"/>
        </w:trPr>
        <w:tc>
          <w:tcPr>
            <w:tcW w:w="7776" w:type="dxa"/>
            <w:vAlign w:val="center"/>
          </w:tcPr>
          <w:p w:rsidR="003252B6" w:rsidRPr="004E3930" w:rsidRDefault="007D7D77" w:rsidP="00FF3A1C">
            <w:pPr>
              <w:jc w:val="cente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veh</m:t>
                    </m:r>
                  </m:sub>
                </m:sSub>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2πf</m:t>
                        </m:r>
                      </m:e>
                    </m:d>
                  </m:e>
                  <m:sup>
                    <m:r>
                      <w:rPr>
                        <w:rFonts w:ascii="Cambria Math" w:eastAsiaTheme="minorEastAsia" w:hAnsi="Cambria Math"/>
                      </w:rPr>
                      <m:t>2</m:t>
                    </m:r>
                  </m:sup>
                </m:sSup>
                <m:r>
                  <w:rPr>
                    <w:rFonts w:ascii="Cambria Math" w:eastAsiaTheme="minorEastAsia" w:hAnsi="Cambria Math"/>
                  </w:rPr>
                  <m:t>*mass</m:t>
                </m:r>
              </m:oMath>
            </m:oMathPara>
          </w:p>
        </w:tc>
        <w:tc>
          <w:tcPr>
            <w:tcW w:w="864" w:type="dxa"/>
            <w:vAlign w:val="center"/>
          </w:tcPr>
          <w:p w:rsidR="003252B6" w:rsidRPr="003252B6" w:rsidRDefault="003252B6" w:rsidP="003252B6">
            <w:pPr>
              <w:pStyle w:val="EquationCaptions"/>
            </w:pPr>
            <w:r w:rsidRPr="003252B6">
              <w:t>(</w:t>
            </w:r>
            <w:fldSimple w:instr=" SEQ Equation \* ARABIC ">
              <w:r w:rsidRPr="003252B6">
                <w:t>10</w:t>
              </w:r>
            </w:fldSimple>
            <w:r w:rsidRPr="003252B6">
              <w:t>)</w:t>
            </w:r>
          </w:p>
        </w:tc>
      </w:tr>
    </w:tbl>
    <w:p w:rsidR="00B35392" w:rsidRDefault="00B35392" w:rsidP="00967B9D">
      <w:pPr>
        <w:rPr>
          <w:rFonts w:eastAsiaTheme="minorEastAsia"/>
        </w:rPr>
      </w:pPr>
      <w:r>
        <w:rPr>
          <w:rFonts w:eastAsiaTheme="minorEastAsia"/>
        </w:rPr>
        <w:t xml:space="preserve">The profile should be measured and provided in the form of </w:t>
      </w:r>
      <w:r w:rsidR="00391015">
        <w:rPr>
          <w:rFonts w:eastAsiaTheme="minorEastAsia"/>
        </w:rPr>
        <w:t xml:space="preserve">sequential </w:t>
      </w:r>
      <w:r>
        <w:rPr>
          <w:rFonts w:eastAsiaTheme="minorEastAsia"/>
        </w:rPr>
        <w:t xml:space="preserve">distance and elevation measurements. </w:t>
      </w:r>
      <w:r w:rsidR="00391015">
        <w:rPr>
          <w:rFonts w:eastAsiaTheme="minorEastAsia"/>
        </w:rPr>
        <w:t xml:space="preserve">The distance values should be monotonically increasing. </w:t>
      </w:r>
    </w:p>
    <w:p w:rsidR="00C6496D" w:rsidRDefault="00A57A26" w:rsidP="00967B9D">
      <w:pPr>
        <w:rPr>
          <w:rFonts w:eastAsiaTheme="minorEastAsia"/>
        </w:rPr>
      </w:pPr>
      <w:r>
        <w:rPr>
          <w:rFonts w:eastAsiaTheme="minorEastAsia"/>
        </w:rPr>
        <w:t xml:space="preserve">With all parameter values obtained and assigned, the scenario may be simulated by stepping through </w:t>
      </w:r>
      <w:r w:rsidR="00C6496D">
        <w:rPr>
          <w:rFonts w:eastAsiaTheme="minorEastAsia"/>
        </w:rPr>
        <w:t xml:space="preserve">each time increment, solving each “state” in-turn. This is easily accomplished programmatically with a loop. </w:t>
      </w:r>
      <w:r w:rsidR="00FA2211">
        <w:rPr>
          <w:rFonts w:eastAsiaTheme="minorEastAsia"/>
        </w:rPr>
        <w:t xml:space="preserve">Full instruction on how to implement the state-space model is provided in the appendix and accompanying </w:t>
      </w:r>
      <w:r w:rsidR="00B76B18">
        <w:rPr>
          <w:rFonts w:eastAsiaTheme="minorEastAsia"/>
        </w:rPr>
        <w:t xml:space="preserve">computer </w:t>
      </w:r>
      <w:r w:rsidR="00FA2211">
        <w:rPr>
          <w:rFonts w:eastAsiaTheme="minorEastAsia"/>
        </w:rPr>
        <w:t>code is available upon request (if not already publicly available)</w:t>
      </w:r>
      <w:r w:rsidR="00B76B18">
        <w:rPr>
          <w:rFonts w:eastAsiaTheme="minorEastAsia"/>
        </w:rPr>
        <w:t xml:space="preserve">. </w:t>
      </w:r>
    </w:p>
    <w:p w:rsidR="00FA2211" w:rsidRDefault="00B76B18" w:rsidP="00967B9D">
      <w:pPr>
        <w:rPr>
          <w:rFonts w:eastAsiaTheme="minorEastAsia"/>
        </w:rPr>
      </w:pPr>
      <w:r>
        <w:rPr>
          <w:rFonts w:eastAsiaTheme="minorEastAsia"/>
        </w:rPr>
        <w:lastRenderedPageBreak/>
        <w:t>While the state</w:t>
      </w:r>
      <w:r w:rsidR="008D03E8">
        <w:rPr>
          <w:rFonts w:eastAsiaTheme="minorEastAsia"/>
        </w:rPr>
        <w:t>-</w:t>
      </w:r>
      <w:r>
        <w:rPr>
          <w:rFonts w:eastAsiaTheme="minorEastAsia"/>
        </w:rPr>
        <w:t xml:space="preserve">space model directly computes bridge displacement, the amplification (and other response quantities) is easily computed and is </w:t>
      </w:r>
      <w:r w:rsidR="008D03E8">
        <w:rPr>
          <w:rFonts w:eastAsiaTheme="minorEastAsia"/>
        </w:rPr>
        <w:t xml:space="preserve">the </w:t>
      </w:r>
      <w:r>
        <w:rPr>
          <w:rFonts w:eastAsiaTheme="minorEastAsia"/>
        </w:rPr>
        <w:t>quantity reported in many of the supporting figures. It became quickly evident that the error of these simplified models was mitigated by computing amplification rather than deflection. This is not surprising as it serves to re</w:t>
      </w:r>
      <w:r w:rsidR="008D03E8">
        <w:rPr>
          <w:rFonts w:eastAsiaTheme="minorEastAsia"/>
        </w:rPr>
        <w:t xml:space="preserve">duce the effect of bridge stiffness, a parameter which is represented in vastly different ways (3D element-level vs SDF). It should also be noted that structural responses </w:t>
      </w:r>
      <w:r w:rsidR="00C24BD9">
        <w:rPr>
          <w:rFonts w:eastAsiaTheme="minorEastAsia"/>
        </w:rPr>
        <w:t xml:space="preserve">(e.g. displacement) </w:t>
      </w:r>
      <w:r w:rsidR="008D03E8">
        <w:rPr>
          <w:rFonts w:eastAsiaTheme="minorEastAsia"/>
        </w:rPr>
        <w:t xml:space="preserve">should not be interpreted directly from these simplified models. </w:t>
      </w:r>
      <w:r w:rsidR="00F478B0">
        <w:rPr>
          <w:rFonts w:eastAsiaTheme="minorEastAsia"/>
        </w:rPr>
        <w:t xml:space="preserve">Rather these models </w:t>
      </w:r>
      <w:r w:rsidR="008D03E8">
        <w:rPr>
          <w:rFonts w:eastAsiaTheme="minorEastAsia"/>
        </w:rPr>
        <w:t>are intended to predict the amplification of responses</w:t>
      </w:r>
      <w:r w:rsidR="00F478B0">
        <w:rPr>
          <w:rFonts w:eastAsiaTheme="minorEastAsia"/>
        </w:rPr>
        <w:t xml:space="preserve">. </w:t>
      </w:r>
    </w:p>
    <w:p w:rsidR="00391015" w:rsidRDefault="00391015" w:rsidP="00391015">
      <w:pPr>
        <w:pStyle w:val="Heading3"/>
        <w:rPr>
          <w:rFonts w:eastAsiaTheme="minorEastAsia"/>
        </w:rPr>
      </w:pPr>
      <w:bookmarkStart w:id="32" w:name="_Toc536017966"/>
      <w:r>
        <w:rPr>
          <w:rFonts w:eastAsiaTheme="minorEastAsia"/>
        </w:rPr>
        <w:t>Validation</w:t>
      </w:r>
      <w:bookmarkEnd w:id="32"/>
    </w:p>
    <w:p w:rsidR="0085233C" w:rsidRDefault="00C24BD9" w:rsidP="00391015">
      <w:r>
        <w:t xml:space="preserve">The models previously described were implemented in MATLAB. The models were error screened by first comparing output to FE models of corresponding beams. </w:t>
      </w:r>
      <w:r w:rsidR="0085233C">
        <w:t>Simulations were performed for which a single sprung mass traversed the beams at 720 in/sec over an artificial profile created using ISO 8608 methods. Specific details regarding these simulations are provided in the appendix.</w:t>
      </w:r>
    </w:p>
    <w:p w:rsidR="00632D06" w:rsidRDefault="0085233C" w:rsidP="00391015">
      <w:r>
        <w:t>Comparison of FEM results to state-space model results are provided by the following plots.</w:t>
      </w:r>
      <w:r>
        <w:rPr>
          <w:noProof/>
        </w:rPr>
        <w:t xml:space="preserve"> </w:t>
      </w:r>
      <w:r w:rsidR="00BB19CD">
        <w:t xml:space="preserve">Some error was expected (and observed) because the state-space models are still an approximate representation of beam behavior. That error was more pronounced for models of two-span continuous beams. </w:t>
      </w:r>
    </w:p>
    <w:p w:rsidR="00632D06" w:rsidRDefault="00632D06" w:rsidP="00632D06">
      <w:pPr>
        <w:jc w:val="center"/>
      </w:pPr>
      <w:r>
        <w:rPr>
          <w:noProof/>
        </w:rPr>
        <w:lastRenderedPageBreak/>
        <w:drawing>
          <wp:inline distT="0" distB="0" distL="0" distR="0" wp14:anchorId="771C39E7" wp14:editId="10E65838">
            <wp:extent cx="4572000" cy="2286000"/>
            <wp:effectExtent l="0" t="0" r="0" b="0"/>
            <wp:docPr id="85" name="Chart 85">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632D06" w:rsidRDefault="00632D06" w:rsidP="00632D06">
      <w:pPr>
        <w:jc w:val="center"/>
      </w:pPr>
      <w:r>
        <w:rPr>
          <w:noProof/>
        </w:rPr>
        <w:drawing>
          <wp:inline distT="0" distB="0" distL="0" distR="0" wp14:anchorId="13089A4B" wp14:editId="34380A7F">
            <wp:extent cx="4572000" cy="2286000"/>
            <wp:effectExtent l="0" t="0" r="0" b="0"/>
            <wp:docPr id="87" name="Chart 87">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FC3EEC" w:rsidRDefault="00631F33" w:rsidP="00FC3EEC">
      <w:r>
        <w:t xml:space="preserve">The disagreement evident in the </w:t>
      </w:r>
      <w:r w:rsidR="00FC3EEC">
        <w:t>preceding</w:t>
      </w:r>
      <w:r>
        <w:t xml:space="preserve"> plots may be contributed to </w:t>
      </w:r>
      <w:r w:rsidR="00DF0C77">
        <w:t>the</w:t>
      </w:r>
      <w:r>
        <w:t xml:space="preserve"> </w:t>
      </w:r>
      <w:r w:rsidR="00FC3EEC">
        <w:t>simplicity of the state-space model compared to the</w:t>
      </w:r>
      <w:r>
        <w:t xml:space="preserve"> FE mode</w:t>
      </w:r>
      <w:r w:rsidR="00FC3EEC">
        <w:t>l</w:t>
      </w:r>
      <w:r>
        <w:t xml:space="preserve">. </w:t>
      </w:r>
      <w:r w:rsidR="00FC3EEC">
        <w:t>In reducing the beam to a single degree-of-freedom, t</w:t>
      </w:r>
      <w:r>
        <w:t xml:space="preserve">he state-space model assumes all deformation occurs according the </w:t>
      </w:r>
      <w:r w:rsidR="00FC3EEC">
        <w:t xml:space="preserve">specified </w:t>
      </w:r>
      <w:r>
        <w:t>shape function</w:t>
      </w:r>
      <w:r w:rsidR="00FC3EEC">
        <w:t>. While this function is</w:t>
      </w:r>
      <w:r>
        <w:t xml:space="preserve"> accurate for the first mode of vibration</w:t>
      </w:r>
      <w:r w:rsidR="00FC3EEC">
        <w:t>,</w:t>
      </w:r>
      <w:r>
        <w:t xml:space="preserve"> </w:t>
      </w:r>
      <w:r w:rsidR="00FC3EEC">
        <w:t>it i</w:t>
      </w:r>
      <w:r>
        <w:t xml:space="preserve">s less adequate at describing the deformation due to </w:t>
      </w:r>
      <w:r w:rsidR="00DF0C77">
        <w:t>concentrated</w:t>
      </w:r>
      <w:r>
        <w:t xml:space="preserve"> load</w:t>
      </w:r>
      <w:r w:rsidR="00DF0C77">
        <w:t>ing as presented by the moving sprung mass</w:t>
      </w:r>
      <w:r>
        <w:t>.</w:t>
      </w:r>
      <w:r w:rsidR="00DF0C77">
        <w:t xml:space="preserve"> </w:t>
      </w:r>
      <w:r w:rsidR="00FC3EEC">
        <w:t xml:space="preserve">This assumption also ignores contribution from other modes. These higher modes were not included in the simulations presented in the preceding plots </w:t>
      </w:r>
      <w:r w:rsidR="00B45540">
        <w:t>to provide</w:t>
      </w:r>
      <w:r w:rsidR="00FC3EEC">
        <w:t xml:space="preserve"> a more direct comparison, but they do contribute to responses, especially those </w:t>
      </w:r>
      <w:r w:rsidR="00B45540">
        <w:t xml:space="preserve">modes </w:t>
      </w:r>
      <w:r w:rsidR="00FC3EEC">
        <w:t xml:space="preserve">with low frequencies. </w:t>
      </w:r>
    </w:p>
    <w:p w:rsidR="00FC3EEC" w:rsidRDefault="00FC3EEC" w:rsidP="00FC3EEC">
      <w:r>
        <w:lastRenderedPageBreak/>
        <w:t xml:space="preserve">Due to the nature of two-span continuous bridges, the second bending mode is likely to occur at a frequency </w:t>
      </w:r>
      <w:r w:rsidR="00B45540">
        <w:t>near</w:t>
      </w:r>
      <w:r>
        <w:t xml:space="preserve"> to th</w:t>
      </w:r>
      <w:r w:rsidR="00B45540">
        <w:t>at of the</w:t>
      </w:r>
      <w:r>
        <w:t xml:space="preserve"> first</w:t>
      </w:r>
      <w:r w:rsidR="00B45540">
        <w:t>-bending mode. Thus, simulations that only consider the first mode will suffer greater inaccuracy when performed for two-span continuous bridges. The following plot compares the FE simulation of the two-span beam model with only the first mode included, and with the first five modes included.</w:t>
      </w:r>
    </w:p>
    <w:p w:rsidR="00631F33" w:rsidRDefault="00B45540" w:rsidP="00B45540">
      <w:pPr>
        <w:jc w:val="center"/>
      </w:pPr>
      <w:r>
        <w:rPr>
          <w:noProof/>
        </w:rPr>
        <w:drawing>
          <wp:inline distT="0" distB="0" distL="0" distR="0" wp14:anchorId="552E6123" wp14:editId="212BD927">
            <wp:extent cx="4572000" cy="2369820"/>
            <wp:effectExtent l="0" t="0" r="0" b="11430"/>
            <wp:docPr id="89" name="Chart 89">
              <a:extLst xmlns:a="http://schemas.openxmlformats.org/drawingml/2006/main">
                <a:ext uri="{FF2B5EF4-FFF2-40B4-BE49-F238E27FC236}">
                  <a16:creationId xmlns:a16="http://schemas.microsoft.com/office/drawing/2014/main" id="{ECB504A6-D0D6-4688-AE0E-BCC51682FA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302F4B" w:rsidRPr="00302F4B" w:rsidRDefault="00302F4B" w:rsidP="00302F4B">
      <w:pPr>
        <w:pStyle w:val="Heading3"/>
      </w:pPr>
      <w:r>
        <w:t>Performance Assessment</w:t>
      </w:r>
    </w:p>
    <w:p w:rsidR="000E334A" w:rsidRDefault="000E334A" w:rsidP="00391015">
      <w:r>
        <w:t xml:space="preserve">It is always preferable to measure a model against ground truth values, which in this case would be the dynamic amplification as recorded on an actual structure. However, there are not enough structures that have been instrumented for the determination of dynamic amplification and have also had their profile measured. There are simply too few samples from real structures to adequately assess the performance of the state-space models. </w:t>
      </w:r>
      <w:r w:rsidR="00170A6F">
        <w:t xml:space="preserve"> As a result, the performance of the state-space models was evaluated by comparing the dynamic amplification predicted by the model to that predicted by a 3D FE model. </w:t>
      </w:r>
    </w:p>
    <w:p w:rsidR="0037187D" w:rsidRDefault="0037187D" w:rsidP="0037187D">
      <w:pPr>
        <w:pStyle w:val="Heading4"/>
      </w:pPr>
      <w:r>
        <w:t>Bridge Models</w:t>
      </w:r>
    </w:p>
    <w:p w:rsidR="00791406" w:rsidRDefault="00791406" w:rsidP="00791406">
      <w:r>
        <w:t xml:space="preserve">A total of six test-case models were created </w:t>
      </w:r>
      <w:proofErr w:type="gramStart"/>
      <w:r>
        <w:t>so as to</w:t>
      </w:r>
      <w:proofErr w:type="gramEnd"/>
      <w:r>
        <w:t xml:space="preserve"> have varied geometry and stiffness while remaining representative of real structures. This was accomplished by basing the models on </w:t>
      </w:r>
      <w:r>
        <w:lastRenderedPageBreak/>
        <w:t xml:space="preserve">existing bridges. These bridges have varying length, width and skew. Furthermore, the dynamics of the bridges had been determined from previous field </w:t>
      </w:r>
      <w:r w:rsidR="009720FF">
        <w:t>tests and</w:t>
      </w:r>
      <w:r>
        <w:t xml:space="preserve"> have first natural frequencies ranging from 2 to 10 Hz. A single-span model and </w:t>
      </w:r>
      <w:r w:rsidR="00F40CA2">
        <w:t xml:space="preserve">a </w:t>
      </w:r>
      <w:r>
        <w:t xml:space="preserve">two-span continuous model were created based on each of the three case structures. </w:t>
      </w:r>
      <w:r w:rsidR="00F40CA2">
        <w:t>The plate eccentric-beam model type was employed for these FE models</w:t>
      </w:r>
      <w:r w:rsidR="009720FF">
        <w:t xml:space="preserve"> as described in the first part of this paper</w:t>
      </w:r>
      <w:r w:rsidR="00F40CA2">
        <w:t xml:space="preserve">. </w:t>
      </w:r>
    </w:p>
    <w:p w:rsidR="00791406" w:rsidRDefault="00791406" w:rsidP="00791406">
      <w:r>
        <w:t xml:space="preserve">Road profiles were assigned to a line that defines the vehicle path of travel. The </w:t>
      </w:r>
      <w:r w:rsidR="009720FF">
        <w:t>deck</w:t>
      </w:r>
      <w:r>
        <w:t xml:space="preserve"> width of some models was great enough to accommodate multiple lanes and therefore multiple paths of travel were defined. Each vehicle path included an approach length of 320 feet. This approach length is more than sufficient to account for</w:t>
      </w:r>
      <w:r w:rsidR="009720FF">
        <w:t xml:space="preserve"> the</w:t>
      </w:r>
      <w:r>
        <w:t xml:space="preserve"> vehicle</w:t>
      </w:r>
      <w:r w:rsidR="009720FF">
        <w:t>’s</w:t>
      </w:r>
      <w:r>
        <w:t xml:space="preserve"> initial conditions</w:t>
      </w:r>
      <w:r w:rsidR="009720FF">
        <w:t xml:space="preserve"> (</w:t>
      </w:r>
      <w:proofErr w:type="gramStart"/>
      <w:r w:rsidR="009720FF">
        <w:t>20 meter</w:t>
      </w:r>
      <w:proofErr w:type="gramEnd"/>
      <w:r w:rsidR="009720FF">
        <w:t xml:space="preserve"> minimum as recommended by </w:t>
      </w:r>
      <w:r w:rsidR="009720FF">
        <w:rPr>
          <w:b/>
        </w:rPr>
        <w:t>xx</w:t>
      </w:r>
      <w:r w:rsidR="009720FF">
        <w:t>)</w:t>
      </w:r>
      <w:r>
        <w:t>.</w:t>
      </w:r>
      <w:r w:rsidRPr="00791406">
        <w:t xml:space="preserve"> </w:t>
      </w:r>
    </w:p>
    <w:p w:rsidR="00630909" w:rsidRDefault="00630909" w:rsidP="00791406">
      <w:r>
        <w:t xml:space="preserve">Linear transient dynamic analyses of the moving mass were performed using LUSAS’ </w:t>
      </w:r>
      <w:proofErr w:type="spellStart"/>
      <w:r>
        <w:t>IMDPlus</w:t>
      </w:r>
      <w:proofErr w:type="spellEnd"/>
      <w:r w:rsidR="00D12705">
        <w:t>. This product option features several Interactive Modal Dynamics techniques; the relevant portion is described below.</w:t>
      </w:r>
    </w:p>
    <w:p w:rsidR="00D12705" w:rsidRDefault="00D12705" w:rsidP="00D12705">
      <w:pPr>
        <w:pStyle w:val="Quote"/>
        <w:jc w:val="both"/>
        <w:rPr>
          <w:shd w:val="clear" w:color="auto" w:fill="FFFFFF"/>
        </w:rPr>
      </w:pPr>
      <w:r>
        <w:rPr>
          <w:shd w:val="clear" w:color="auto" w:fill="FFFFFF"/>
        </w:rPr>
        <w:t xml:space="preserve">An </w:t>
      </w:r>
      <w:proofErr w:type="spellStart"/>
      <w:r>
        <w:rPr>
          <w:shd w:val="clear" w:color="auto" w:fill="FFFFFF"/>
        </w:rPr>
        <w:t>IMDPlus</w:t>
      </w:r>
      <w:proofErr w:type="spellEnd"/>
      <w:r>
        <w:rPr>
          <w:shd w:val="clear" w:color="auto" w:fill="FFFFFF"/>
        </w:rPr>
        <w:t xml:space="preserve"> analysis uses conventional eigenvalue analyses to obtain the undamped modes of vibration for a structure over the frequency range of interest. The modal response in the form of frequencies, participation factors and eigenvectors, together with the moving mass vehicle loads, enable </w:t>
      </w:r>
      <w:proofErr w:type="spellStart"/>
      <w:r>
        <w:rPr>
          <w:shd w:val="clear" w:color="auto" w:fill="FFFFFF"/>
        </w:rPr>
        <w:t>IMDPlus</w:t>
      </w:r>
      <w:proofErr w:type="spellEnd"/>
      <w:r>
        <w:rPr>
          <w:shd w:val="clear" w:color="auto" w:fill="FFFFFF"/>
        </w:rPr>
        <w:t xml:space="preserve"> to compute the dynamic response for each mode of vibration. The assumption of linear structural </w:t>
      </w:r>
      <w:proofErr w:type="spellStart"/>
      <w:r>
        <w:rPr>
          <w:shd w:val="clear" w:color="auto" w:fill="FFFFFF"/>
        </w:rPr>
        <w:t>behaviour</w:t>
      </w:r>
      <w:proofErr w:type="spellEnd"/>
      <w:r>
        <w:rPr>
          <w:shd w:val="clear" w:color="auto" w:fill="FFFFFF"/>
        </w:rPr>
        <w:t xml:space="preserve"> allows the </w:t>
      </w:r>
      <w:proofErr w:type="spellStart"/>
      <w:r>
        <w:rPr>
          <w:shd w:val="clear" w:color="auto" w:fill="FFFFFF"/>
        </w:rPr>
        <w:t>IMDPlus</w:t>
      </w:r>
      <w:proofErr w:type="spellEnd"/>
      <w:r>
        <w:rPr>
          <w:shd w:val="clear" w:color="auto" w:fill="FFFFFF"/>
        </w:rPr>
        <w:t xml:space="preserve"> facility to </w:t>
      </w:r>
      <w:proofErr w:type="spellStart"/>
      <w:r>
        <w:rPr>
          <w:shd w:val="clear" w:color="auto" w:fill="FFFFFF"/>
        </w:rPr>
        <w:t>utilise</w:t>
      </w:r>
      <w:proofErr w:type="spellEnd"/>
      <w:r>
        <w:rPr>
          <w:shd w:val="clear" w:color="auto" w:fill="FFFFFF"/>
        </w:rPr>
        <w:t xml:space="preserve"> linear superposition methods to calculate the total response of the structure from each of the contributing frequencies. </w:t>
      </w:r>
    </w:p>
    <w:p w:rsidR="00D12705" w:rsidRDefault="00A77260" w:rsidP="00791406">
      <w:r>
        <w:t>The simulation assumptions and limitations inherent to this solver are as follows.</w:t>
      </w:r>
    </w:p>
    <w:p w:rsidR="00A77260" w:rsidRDefault="00A77260" w:rsidP="00A77260">
      <w:pPr>
        <w:pStyle w:val="ListParagraph"/>
        <w:numPr>
          <w:ilvl w:val="0"/>
          <w:numId w:val="17"/>
        </w:numPr>
      </w:pPr>
      <w:r>
        <w:t>The system is linear in terms of geometry, material properties and boundary conditions.</w:t>
      </w:r>
    </w:p>
    <w:p w:rsidR="00A77260" w:rsidRDefault="00A77260" w:rsidP="00A77260">
      <w:pPr>
        <w:pStyle w:val="ListParagraph"/>
        <w:numPr>
          <w:ilvl w:val="0"/>
          <w:numId w:val="17"/>
        </w:numPr>
      </w:pPr>
      <w:r>
        <w:lastRenderedPageBreak/>
        <w:t xml:space="preserve">There is no cross-coupling of modes caused by the damping matrix. This is reasonable for all but the most highly damped structures or applications. </w:t>
      </w:r>
    </w:p>
    <w:p w:rsidR="00A77260" w:rsidRDefault="00A77260" w:rsidP="00A77260">
      <w:pPr>
        <w:pStyle w:val="ListParagraph"/>
        <w:numPr>
          <w:ilvl w:val="0"/>
          <w:numId w:val="17"/>
        </w:numPr>
      </w:pPr>
      <w:r>
        <w:t xml:space="preserve">Critical Damping ratios of 100% or more are not permitted due to the solution of the time domain response of the structure using either the </w:t>
      </w:r>
      <w:proofErr w:type="spellStart"/>
      <w:r>
        <w:t>Hilber</w:t>
      </w:r>
      <w:proofErr w:type="spellEnd"/>
      <w:r>
        <w:t>–Hughes-Taylor (HHT) method or Duhamel’s Integral.</w:t>
      </w:r>
    </w:p>
    <w:p w:rsidR="00A77260" w:rsidRDefault="00A77260" w:rsidP="00A77260">
      <w:pPr>
        <w:pStyle w:val="ListParagraph"/>
        <w:numPr>
          <w:ilvl w:val="0"/>
          <w:numId w:val="17"/>
        </w:numPr>
      </w:pPr>
      <w:r>
        <w:t xml:space="preserve">There is no loss of contact between the </w:t>
      </w:r>
      <w:proofErr w:type="spellStart"/>
      <w:r>
        <w:t>unsprung</w:t>
      </w:r>
      <w:proofErr w:type="spellEnd"/>
      <w:r>
        <w:t xml:space="preserve"> masses (wheels) of the spr</w:t>
      </w:r>
      <w:r>
        <w:t>ing-</w:t>
      </w:r>
      <w:r>
        <w:t xml:space="preserve">mass systems and the structure at any time during </w:t>
      </w:r>
      <w:r>
        <w:t>the</w:t>
      </w:r>
      <w:r>
        <w:t xml:space="preserve"> analysi</w:t>
      </w:r>
      <w:r>
        <w:t>s</w:t>
      </w:r>
    </w:p>
    <w:p w:rsidR="00A77260" w:rsidRDefault="00A77260" w:rsidP="00A77260">
      <w:pPr>
        <w:pStyle w:val="ListParagraph"/>
        <w:numPr>
          <w:ilvl w:val="0"/>
          <w:numId w:val="17"/>
        </w:numPr>
      </w:pPr>
      <w:r>
        <w:t xml:space="preserve">Only vertical motion of the spring-mass systems is considered in a moving mass analysis. </w:t>
      </w:r>
    </w:p>
    <w:p w:rsidR="00A77260" w:rsidRDefault="00A77260" w:rsidP="00A77260">
      <w:pPr>
        <w:pStyle w:val="ListParagraph"/>
        <w:numPr>
          <w:ilvl w:val="0"/>
          <w:numId w:val="17"/>
        </w:numPr>
      </w:pPr>
      <w:r>
        <w:t xml:space="preserve">Mass of </w:t>
      </w:r>
      <w:r>
        <w:t>the s</w:t>
      </w:r>
      <w:r>
        <w:t>pring-</w:t>
      </w:r>
      <w:r>
        <w:t>m</w:t>
      </w:r>
      <w:r>
        <w:t xml:space="preserve">ass </w:t>
      </w:r>
      <w:r>
        <w:t>s</w:t>
      </w:r>
      <w:r>
        <w:t xml:space="preserve">ystems </w:t>
      </w:r>
      <w:r>
        <w:t>are n</w:t>
      </w:r>
      <w:r>
        <w:t xml:space="preserve">ot </w:t>
      </w:r>
      <w:r>
        <w:t>i</w:t>
      </w:r>
      <w:r>
        <w:t>ncluded in</w:t>
      </w:r>
      <w:r>
        <w:t xml:space="preserve"> the</w:t>
      </w:r>
      <w:r>
        <w:t xml:space="preserve"> </w:t>
      </w:r>
      <w:r>
        <w:t>e</w:t>
      </w:r>
      <w:r>
        <w:t xml:space="preserve">igenvalue </w:t>
      </w:r>
      <w:r>
        <w:t>s</w:t>
      </w:r>
      <w:r>
        <w:t>olution</w:t>
      </w:r>
    </w:p>
    <w:p w:rsidR="00791406" w:rsidRDefault="00791406" w:rsidP="00791406">
      <w:pPr>
        <w:pStyle w:val="Heading5"/>
      </w:pPr>
      <w:r>
        <w:t>140ft. Bridge</w:t>
      </w:r>
    </w:p>
    <w:p w:rsidR="00791406" w:rsidRDefault="00791406" w:rsidP="00791406">
      <w:r>
        <w:t>The 140 ft span models were based on the geometry of the bridge presented in the first part of this paper—a multi-girder highway bridge with steel plate girders. Simple beam elements were used in place of the cross-frame diaphragms that existed on the actual bridge, but the beam elements were assigned stiffness values such that butterfly modes matched those for the real structure, thereby assuring the transverse stiffness was adequately represented in the model.</w:t>
      </w:r>
    </w:p>
    <w:p w:rsidR="00791406" w:rsidRDefault="00791406" w:rsidP="00791406">
      <w:r>
        <w:t xml:space="preserve">The first natural frequency of the models was 2.08 Hz. </w:t>
      </w:r>
      <w:r w:rsidR="008E36C9">
        <w:t>The</w:t>
      </w:r>
      <w:r>
        <w:t xml:space="preserve"> path of travel was defined over the first interior girder. </w:t>
      </w:r>
      <w:r>
        <w:rPr>
          <w:rFonts w:ascii="Helvetica" w:hAnsi="Helvetica"/>
          <w:color w:val="000000"/>
          <w:sz w:val="20"/>
          <w:szCs w:val="20"/>
          <w:shd w:val="clear" w:color="auto" w:fill="FFFFFF"/>
        </w:rPr>
        <w:t xml:space="preserve">The midspan displacements of that girder due to a point load (twin point loads spaced 6’ apart, totaling 1 </w:t>
      </w:r>
      <w:r w:rsidR="007D7D77">
        <w:rPr>
          <w:rFonts w:ascii="Helvetica" w:hAnsi="Helvetica"/>
          <w:color w:val="000000"/>
          <w:sz w:val="20"/>
          <w:szCs w:val="20"/>
          <w:shd w:val="clear" w:color="auto" w:fill="FFFFFF"/>
        </w:rPr>
        <w:t>lb.</w:t>
      </w:r>
      <w:r>
        <w:rPr>
          <w:rFonts w:ascii="Helvetica" w:hAnsi="Helvetica"/>
          <w:color w:val="000000"/>
          <w:sz w:val="20"/>
          <w:szCs w:val="20"/>
          <w:shd w:val="clear" w:color="auto" w:fill="FFFFFF"/>
        </w:rPr>
        <w:t xml:space="preserve">) on the path at </w:t>
      </w:r>
      <w:proofErr w:type="spellStart"/>
      <w:r>
        <w:rPr>
          <w:rFonts w:ascii="Helvetica" w:hAnsi="Helvetica"/>
          <w:color w:val="000000"/>
          <w:sz w:val="20"/>
          <w:szCs w:val="20"/>
          <w:shd w:val="clear" w:color="auto" w:fill="FFFFFF"/>
        </w:rPr>
        <w:t>midpsan</w:t>
      </w:r>
      <w:proofErr w:type="spellEnd"/>
      <w:r>
        <w:rPr>
          <w:rFonts w:ascii="Helvetica" w:hAnsi="Helvetica"/>
          <w:color w:val="000000"/>
          <w:sz w:val="20"/>
          <w:szCs w:val="20"/>
          <w:shd w:val="clear" w:color="auto" w:fill="FFFFFF"/>
        </w:rPr>
        <w:t xml:space="preserve"> are given below.</w:t>
      </w:r>
      <w:r w:rsidR="008E36C9">
        <w:rPr>
          <w:rFonts w:ascii="Helvetica" w:hAnsi="Helvetica"/>
          <w:color w:val="000000"/>
          <w:sz w:val="20"/>
          <w:szCs w:val="20"/>
          <w:shd w:val="clear" w:color="auto" w:fill="FFFFFF"/>
        </w:rPr>
        <w:t xml:space="preserve"> These values were used to compute equivalent EI values for implementing the state-space models as described previously.</w:t>
      </w:r>
    </w:p>
    <w:tbl>
      <w:tblPr>
        <w:tblStyle w:val="TableGrid"/>
        <w:tblW w:w="8174" w:type="dxa"/>
        <w:jc w:val="center"/>
        <w:tblLook w:val="04A0" w:firstRow="1" w:lastRow="0" w:firstColumn="1" w:lastColumn="0" w:noHBand="0" w:noVBand="1"/>
      </w:tblPr>
      <w:tblGrid>
        <w:gridCol w:w="1729"/>
        <w:gridCol w:w="1363"/>
        <w:gridCol w:w="995"/>
        <w:gridCol w:w="1729"/>
        <w:gridCol w:w="1363"/>
        <w:gridCol w:w="995"/>
      </w:tblGrid>
      <w:tr w:rsidR="008E36C9" w:rsidTr="008E36C9">
        <w:trPr>
          <w:jc w:val="center"/>
        </w:trPr>
        <w:tc>
          <w:tcPr>
            <w:tcW w:w="4087" w:type="dxa"/>
            <w:gridSpan w:val="3"/>
          </w:tcPr>
          <w:p w:rsidR="008E36C9" w:rsidRDefault="008E36C9" w:rsidP="008E36C9">
            <w:pPr>
              <w:pStyle w:val="squish"/>
              <w:jc w:val="center"/>
            </w:pPr>
            <w:r>
              <w:t>1-span</w:t>
            </w:r>
          </w:p>
        </w:tc>
        <w:tc>
          <w:tcPr>
            <w:tcW w:w="4087" w:type="dxa"/>
            <w:gridSpan w:val="3"/>
          </w:tcPr>
          <w:p w:rsidR="008E36C9" w:rsidRDefault="008E36C9" w:rsidP="008E36C9">
            <w:pPr>
              <w:pStyle w:val="squish"/>
              <w:jc w:val="center"/>
            </w:pPr>
            <w:r>
              <w:t>2-span</w:t>
            </w:r>
          </w:p>
        </w:tc>
      </w:tr>
      <w:tr w:rsidR="008E36C9" w:rsidTr="008E36C9">
        <w:trPr>
          <w:jc w:val="center"/>
        </w:trPr>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r>
      <w:tr w:rsidR="008E36C9" w:rsidTr="008E36C9">
        <w:trPr>
          <w:jc w:val="center"/>
        </w:trPr>
        <w:tc>
          <w:tcPr>
            <w:tcW w:w="1729" w:type="dxa"/>
          </w:tcPr>
          <w:p w:rsidR="008E36C9" w:rsidRDefault="008E36C9" w:rsidP="008E36C9">
            <w:pPr>
              <w:pStyle w:val="squish"/>
            </w:pPr>
            <w:r>
              <w:t>Path 1, Girder 2</w:t>
            </w:r>
          </w:p>
        </w:tc>
        <w:tc>
          <w:tcPr>
            <w:tcW w:w="1363" w:type="dxa"/>
          </w:tcPr>
          <w:p w:rsidR="008E36C9" w:rsidRDefault="008E36C9" w:rsidP="008E36C9">
            <w:pPr>
              <w:pStyle w:val="squish"/>
              <w:jc w:val="center"/>
            </w:pPr>
            <w:r w:rsidRPr="00474413">
              <w:t>-4.49887E-6</w:t>
            </w:r>
          </w:p>
        </w:tc>
        <w:tc>
          <w:tcPr>
            <w:tcW w:w="995" w:type="dxa"/>
          </w:tcPr>
          <w:p w:rsidR="008E36C9" w:rsidRDefault="008E36C9" w:rsidP="008E36C9">
            <w:pPr>
              <w:pStyle w:val="squish"/>
              <w:jc w:val="center"/>
            </w:pPr>
            <w:r>
              <w:t>222278</w:t>
            </w:r>
          </w:p>
        </w:tc>
        <w:tc>
          <w:tcPr>
            <w:tcW w:w="1729" w:type="dxa"/>
          </w:tcPr>
          <w:p w:rsidR="008E36C9" w:rsidRDefault="008E36C9" w:rsidP="008E36C9">
            <w:pPr>
              <w:pStyle w:val="squish"/>
            </w:pPr>
            <w:r>
              <w:t>Path 1, Girder 2</w:t>
            </w:r>
          </w:p>
        </w:tc>
        <w:tc>
          <w:tcPr>
            <w:tcW w:w="1363" w:type="dxa"/>
          </w:tcPr>
          <w:p w:rsidR="008E36C9" w:rsidRPr="00B42871" w:rsidRDefault="008E36C9" w:rsidP="008E36C9">
            <w:pPr>
              <w:pStyle w:val="squish"/>
              <w:jc w:val="center"/>
            </w:pPr>
            <w:r w:rsidRPr="00474413">
              <w:t>-4.04871E-6</w:t>
            </w:r>
          </w:p>
        </w:tc>
        <w:tc>
          <w:tcPr>
            <w:tcW w:w="995" w:type="dxa"/>
          </w:tcPr>
          <w:p w:rsidR="008E36C9" w:rsidRPr="00474413" w:rsidRDefault="008E36C9" w:rsidP="008E36C9">
            <w:pPr>
              <w:pStyle w:val="squish"/>
              <w:jc w:val="center"/>
            </w:pPr>
            <w:r>
              <w:t>246992</w:t>
            </w:r>
          </w:p>
        </w:tc>
      </w:tr>
    </w:tbl>
    <w:p w:rsidR="008E36C9" w:rsidRDefault="008E36C9" w:rsidP="008E36C9">
      <w:pPr>
        <w:pStyle w:val="Heading5"/>
      </w:pPr>
      <w:r>
        <w:t>100ft. Bridge</w:t>
      </w:r>
    </w:p>
    <w:p w:rsidR="008E36C9" w:rsidRDefault="008E36C9" w:rsidP="008E36C9">
      <w:r>
        <w:t xml:space="preserve">This set of bridges was created based on a 2-lane bridge in Maryland with structure number </w:t>
      </w:r>
      <w:hyperlink r:id="rId99" w:history="1">
        <w:r w:rsidRPr="00DF190C">
          <w:rPr>
            <w:rStyle w:val="Hyperlink"/>
          </w:rPr>
          <w:t>80053010</w:t>
        </w:r>
      </w:hyperlink>
      <w:r>
        <w:t>: a continuous bridge with two spans with a length of 100 feet and with (5) AASHTO Type IV girders. Diaphragms are located at the center of each span and at the ends of the spans. The deck is 9.5” thick; no sidewalks are present; 4’ tall by 2’ wide concrete barriers are placed along either side.</w:t>
      </w:r>
    </w:p>
    <w:p w:rsidR="008E36C9" w:rsidRDefault="008E36C9" w:rsidP="008E36C9">
      <w:r>
        <w:lastRenderedPageBreak/>
        <w:t xml:space="preserve">The first natural frequency of the models is 3.99 Hz. Three paths were defined on this model for simulations. Their locations are at 4’, 10.5’ and 16.5’ from the exterior girder. </w:t>
      </w:r>
      <w:r>
        <w:rPr>
          <w:rFonts w:ascii="Helvetica" w:hAnsi="Helvetica"/>
          <w:color w:val="000000"/>
          <w:sz w:val="20"/>
          <w:szCs w:val="20"/>
          <w:shd w:val="clear" w:color="auto" w:fill="FFFFFF"/>
        </w:rPr>
        <w:t xml:space="preserve">The midspan displacements of the girder closest to each path due to a point load (twin point loads spaced 6’ apart, totaling 1 </w:t>
      </w:r>
      <w:proofErr w:type="spellStart"/>
      <w:r>
        <w:rPr>
          <w:rFonts w:ascii="Helvetica" w:hAnsi="Helvetica"/>
          <w:color w:val="000000"/>
          <w:sz w:val="20"/>
          <w:szCs w:val="20"/>
          <w:shd w:val="clear" w:color="auto" w:fill="FFFFFF"/>
        </w:rPr>
        <w:t>lb</w:t>
      </w:r>
      <w:proofErr w:type="spellEnd"/>
      <w:r>
        <w:rPr>
          <w:rFonts w:ascii="Helvetica" w:hAnsi="Helvetica"/>
          <w:color w:val="000000"/>
          <w:sz w:val="20"/>
          <w:szCs w:val="20"/>
          <w:shd w:val="clear" w:color="auto" w:fill="FFFFFF"/>
        </w:rPr>
        <w:t xml:space="preserve">) on the path at </w:t>
      </w:r>
      <w:proofErr w:type="spellStart"/>
      <w:r>
        <w:rPr>
          <w:rFonts w:ascii="Helvetica" w:hAnsi="Helvetica"/>
          <w:color w:val="000000"/>
          <w:sz w:val="20"/>
          <w:szCs w:val="20"/>
          <w:shd w:val="clear" w:color="auto" w:fill="FFFFFF"/>
        </w:rPr>
        <w:t>midpsan</w:t>
      </w:r>
      <w:proofErr w:type="spellEnd"/>
      <w:r>
        <w:rPr>
          <w:rFonts w:ascii="Helvetica" w:hAnsi="Helvetica"/>
          <w:color w:val="000000"/>
          <w:sz w:val="20"/>
          <w:szCs w:val="20"/>
          <w:shd w:val="clear" w:color="auto" w:fill="FFFFFF"/>
        </w:rPr>
        <w:t xml:space="preserve"> are given below.</w:t>
      </w:r>
    </w:p>
    <w:tbl>
      <w:tblPr>
        <w:tblStyle w:val="TableGrid"/>
        <w:tblW w:w="8174" w:type="dxa"/>
        <w:tblLook w:val="04A0" w:firstRow="1" w:lastRow="0" w:firstColumn="1" w:lastColumn="0" w:noHBand="0" w:noVBand="1"/>
      </w:tblPr>
      <w:tblGrid>
        <w:gridCol w:w="1729"/>
        <w:gridCol w:w="1363"/>
        <w:gridCol w:w="995"/>
        <w:gridCol w:w="1729"/>
        <w:gridCol w:w="1363"/>
        <w:gridCol w:w="995"/>
      </w:tblGrid>
      <w:tr w:rsidR="008E36C9" w:rsidTr="008E36C9">
        <w:tc>
          <w:tcPr>
            <w:tcW w:w="4087" w:type="dxa"/>
            <w:gridSpan w:val="3"/>
          </w:tcPr>
          <w:p w:rsidR="008E36C9" w:rsidRDefault="008E36C9" w:rsidP="008E36C9">
            <w:pPr>
              <w:pStyle w:val="squish"/>
              <w:jc w:val="center"/>
            </w:pPr>
            <w:r>
              <w:t>1-span</w:t>
            </w:r>
          </w:p>
        </w:tc>
        <w:tc>
          <w:tcPr>
            <w:tcW w:w="4087" w:type="dxa"/>
            <w:gridSpan w:val="3"/>
          </w:tcPr>
          <w:p w:rsidR="008E36C9" w:rsidRDefault="008E36C9" w:rsidP="008E36C9">
            <w:pPr>
              <w:pStyle w:val="squish"/>
              <w:jc w:val="center"/>
            </w:pPr>
            <w:r>
              <w:t>2-span</w:t>
            </w:r>
          </w:p>
        </w:tc>
      </w:tr>
      <w:tr w:rsidR="008E36C9" w:rsidTr="008E36C9">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r>
      <w:tr w:rsidR="008E36C9" w:rsidTr="008E36C9">
        <w:tc>
          <w:tcPr>
            <w:tcW w:w="1729" w:type="dxa"/>
          </w:tcPr>
          <w:p w:rsidR="008E36C9" w:rsidRDefault="008E36C9" w:rsidP="008E36C9">
            <w:pPr>
              <w:pStyle w:val="squish"/>
            </w:pPr>
            <w:r>
              <w:t>Path 1, Girder 1</w:t>
            </w:r>
          </w:p>
        </w:tc>
        <w:tc>
          <w:tcPr>
            <w:tcW w:w="1363" w:type="dxa"/>
          </w:tcPr>
          <w:p w:rsidR="008E36C9" w:rsidRDefault="008E36C9" w:rsidP="008E36C9">
            <w:pPr>
              <w:pStyle w:val="squish"/>
              <w:jc w:val="center"/>
            </w:pPr>
            <w:r w:rsidRPr="00F32429">
              <w:t>-2.00994E-6</w:t>
            </w:r>
          </w:p>
        </w:tc>
        <w:tc>
          <w:tcPr>
            <w:tcW w:w="995" w:type="dxa"/>
          </w:tcPr>
          <w:p w:rsidR="008E36C9" w:rsidRDefault="008E36C9" w:rsidP="008E36C9">
            <w:pPr>
              <w:pStyle w:val="squish"/>
              <w:jc w:val="center"/>
            </w:pPr>
            <w:r>
              <w:t>497527</w:t>
            </w:r>
          </w:p>
        </w:tc>
        <w:tc>
          <w:tcPr>
            <w:tcW w:w="1729" w:type="dxa"/>
          </w:tcPr>
          <w:p w:rsidR="008E36C9" w:rsidRDefault="008E36C9" w:rsidP="008E36C9">
            <w:pPr>
              <w:pStyle w:val="squish"/>
            </w:pPr>
            <w:r>
              <w:t>Path 1, Girder 2</w:t>
            </w:r>
          </w:p>
        </w:tc>
        <w:tc>
          <w:tcPr>
            <w:tcW w:w="1363" w:type="dxa"/>
          </w:tcPr>
          <w:p w:rsidR="008E36C9" w:rsidRPr="00B42871" w:rsidRDefault="008E36C9" w:rsidP="008E36C9">
            <w:pPr>
              <w:pStyle w:val="squish"/>
              <w:jc w:val="center"/>
            </w:pPr>
            <w:r w:rsidRPr="00F32429">
              <w:t>-1.49518E-6</w:t>
            </w:r>
          </w:p>
        </w:tc>
        <w:tc>
          <w:tcPr>
            <w:tcW w:w="995" w:type="dxa"/>
          </w:tcPr>
          <w:p w:rsidR="008E36C9" w:rsidRPr="00222E34" w:rsidRDefault="008E36C9" w:rsidP="008E36C9">
            <w:pPr>
              <w:pStyle w:val="squish"/>
              <w:jc w:val="center"/>
            </w:pPr>
            <w:r>
              <w:t>668815</w:t>
            </w:r>
          </w:p>
        </w:tc>
      </w:tr>
      <w:tr w:rsidR="008E36C9" w:rsidTr="008E36C9">
        <w:tc>
          <w:tcPr>
            <w:tcW w:w="1729" w:type="dxa"/>
          </w:tcPr>
          <w:p w:rsidR="008E36C9" w:rsidRDefault="008E36C9" w:rsidP="008E36C9">
            <w:pPr>
              <w:pStyle w:val="squish"/>
            </w:pPr>
            <w:r>
              <w:t>Path 2, Girder 2</w:t>
            </w:r>
          </w:p>
        </w:tc>
        <w:tc>
          <w:tcPr>
            <w:tcW w:w="1363" w:type="dxa"/>
          </w:tcPr>
          <w:p w:rsidR="008E36C9" w:rsidRDefault="008E36C9" w:rsidP="008E36C9">
            <w:pPr>
              <w:pStyle w:val="squish"/>
              <w:jc w:val="center"/>
            </w:pPr>
            <w:r w:rsidRPr="00F32429">
              <w:t>-1.56329E-6</w:t>
            </w:r>
          </w:p>
        </w:tc>
        <w:tc>
          <w:tcPr>
            <w:tcW w:w="995" w:type="dxa"/>
          </w:tcPr>
          <w:p w:rsidR="008E36C9" w:rsidRDefault="008E36C9" w:rsidP="008E36C9">
            <w:pPr>
              <w:pStyle w:val="squish"/>
              <w:jc w:val="center"/>
            </w:pPr>
            <w:r>
              <w:t>639676</w:t>
            </w:r>
          </w:p>
        </w:tc>
        <w:tc>
          <w:tcPr>
            <w:tcW w:w="1729" w:type="dxa"/>
          </w:tcPr>
          <w:p w:rsidR="008E36C9" w:rsidRDefault="008E36C9" w:rsidP="008E36C9">
            <w:pPr>
              <w:pStyle w:val="squish"/>
            </w:pPr>
            <w:r>
              <w:t>Path 2, Girder 3</w:t>
            </w:r>
          </w:p>
        </w:tc>
        <w:tc>
          <w:tcPr>
            <w:tcW w:w="1363" w:type="dxa"/>
          </w:tcPr>
          <w:p w:rsidR="008E36C9" w:rsidRPr="00B42871" w:rsidRDefault="008E36C9" w:rsidP="008E36C9">
            <w:pPr>
              <w:pStyle w:val="squish"/>
              <w:jc w:val="center"/>
            </w:pPr>
            <w:r w:rsidRPr="00474413">
              <w:t>-1.21648E-6</w:t>
            </w:r>
          </w:p>
        </w:tc>
        <w:tc>
          <w:tcPr>
            <w:tcW w:w="995" w:type="dxa"/>
          </w:tcPr>
          <w:p w:rsidR="008E36C9" w:rsidRPr="007E6F21" w:rsidRDefault="008E36C9" w:rsidP="008E36C9">
            <w:pPr>
              <w:pStyle w:val="squish"/>
              <w:jc w:val="center"/>
            </w:pPr>
            <w:r>
              <w:t>822043</w:t>
            </w:r>
          </w:p>
        </w:tc>
      </w:tr>
      <w:tr w:rsidR="008E36C9" w:rsidTr="008E36C9">
        <w:tc>
          <w:tcPr>
            <w:tcW w:w="1729" w:type="dxa"/>
          </w:tcPr>
          <w:p w:rsidR="008E36C9" w:rsidRDefault="008E36C9" w:rsidP="008E36C9">
            <w:pPr>
              <w:pStyle w:val="squish"/>
            </w:pPr>
            <w:r>
              <w:t>Path 3, Girder 3</w:t>
            </w:r>
          </w:p>
        </w:tc>
        <w:tc>
          <w:tcPr>
            <w:tcW w:w="1363" w:type="dxa"/>
          </w:tcPr>
          <w:p w:rsidR="008E36C9" w:rsidRDefault="008E36C9" w:rsidP="008E36C9">
            <w:pPr>
              <w:pStyle w:val="squish"/>
              <w:jc w:val="center"/>
            </w:pPr>
            <w:r w:rsidRPr="00F32429">
              <w:t>-1.49866E-6</w:t>
            </w:r>
          </w:p>
        </w:tc>
        <w:tc>
          <w:tcPr>
            <w:tcW w:w="995" w:type="dxa"/>
          </w:tcPr>
          <w:p w:rsidR="008E36C9" w:rsidRDefault="008E36C9" w:rsidP="008E36C9">
            <w:pPr>
              <w:pStyle w:val="squish"/>
              <w:jc w:val="center"/>
            </w:pPr>
            <w:r>
              <w:t>667262</w:t>
            </w:r>
          </w:p>
        </w:tc>
        <w:tc>
          <w:tcPr>
            <w:tcW w:w="1729" w:type="dxa"/>
          </w:tcPr>
          <w:p w:rsidR="008E36C9" w:rsidRDefault="008E36C9" w:rsidP="008E36C9">
            <w:pPr>
              <w:pStyle w:val="squish"/>
            </w:pPr>
            <w:r>
              <w:t>Path 3, Girder 3</w:t>
            </w:r>
          </w:p>
        </w:tc>
        <w:tc>
          <w:tcPr>
            <w:tcW w:w="1363" w:type="dxa"/>
          </w:tcPr>
          <w:p w:rsidR="008E36C9" w:rsidRPr="00B42871" w:rsidRDefault="008E36C9" w:rsidP="008E36C9">
            <w:pPr>
              <w:pStyle w:val="squish"/>
              <w:jc w:val="center"/>
            </w:pPr>
            <w:r w:rsidRPr="00474413">
              <w:t>-1.19393E-6</w:t>
            </w:r>
          </w:p>
        </w:tc>
        <w:tc>
          <w:tcPr>
            <w:tcW w:w="995" w:type="dxa"/>
          </w:tcPr>
          <w:p w:rsidR="008E36C9" w:rsidRPr="007E6F21" w:rsidRDefault="008E36C9" w:rsidP="008E36C9">
            <w:pPr>
              <w:pStyle w:val="squish"/>
              <w:jc w:val="center"/>
            </w:pPr>
            <w:r>
              <w:t>837570</w:t>
            </w:r>
          </w:p>
        </w:tc>
      </w:tr>
    </w:tbl>
    <w:p w:rsidR="008E36C9" w:rsidRDefault="008E36C9" w:rsidP="008E36C9">
      <w:pPr>
        <w:pStyle w:val="Heading5"/>
      </w:pPr>
      <w:r>
        <w:t>40 ft. Span</w:t>
      </w:r>
    </w:p>
    <w:p w:rsidR="008E36C9" w:rsidRDefault="008E36C9" w:rsidP="008E36C9">
      <w:pPr>
        <w:rPr>
          <w:rFonts w:ascii="Helvetica" w:hAnsi="Helvetica"/>
          <w:color w:val="000000"/>
          <w:sz w:val="20"/>
          <w:szCs w:val="20"/>
          <w:shd w:val="clear" w:color="auto" w:fill="FFFFFF"/>
        </w:rPr>
      </w:pPr>
      <w:r>
        <w:t xml:space="preserve">This set of bridges was based on a 2-span simply supported bridge located in Maryland with structure number: </w:t>
      </w:r>
      <w:hyperlink r:id="rId100" w:history="1">
        <w:r w:rsidRPr="00FD3A19">
          <w:rPr>
            <w:rStyle w:val="Hyperlink"/>
            <w:rFonts w:ascii="Helvetica" w:hAnsi="Helvetica"/>
            <w:sz w:val="20"/>
            <w:szCs w:val="20"/>
            <w:shd w:val="clear" w:color="auto" w:fill="FFFFFF"/>
          </w:rPr>
          <w:t>70042010</w:t>
        </w:r>
      </w:hyperlink>
      <w:r>
        <w:rPr>
          <w:rFonts w:ascii="Helvetica" w:hAnsi="Helvetica"/>
          <w:color w:val="000000"/>
          <w:sz w:val="20"/>
          <w:szCs w:val="20"/>
          <w:shd w:val="clear" w:color="auto" w:fill="FFFFFF"/>
        </w:rPr>
        <w:t xml:space="preserve">. The bridge features a 15-degree skew, (7) wide-flange (rolled) steel girders, channel diaphragms and concrete barriers. The deck is 8.5” thick and the barriers are 32” tall by 19” wide; there is no sidewalk. The skew of the models was increased to 16 degrees for ease of modeling. </w:t>
      </w:r>
    </w:p>
    <w:p w:rsidR="008E36C9" w:rsidRDefault="008E36C9" w:rsidP="008E36C9">
      <w:pPr>
        <w:rPr>
          <w:rFonts w:ascii="Helvetica" w:hAnsi="Helvetica"/>
          <w:color w:val="000000"/>
          <w:sz w:val="20"/>
          <w:szCs w:val="20"/>
          <w:shd w:val="clear" w:color="auto" w:fill="FFFFFF"/>
        </w:rPr>
      </w:pPr>
      <w:r>
        <w:rPr>
          <w:rFonts w:ascii="Helvetica" w:hAnsi="Helvetica"/>
          <w:color w:val="000000"/>
          <w:sz w:val="20"/>
          <w:szCs w:val="20"/>
          <w:shd w:val="clear" w:color="auto" w:fill="FFFFFF"/>
        </w:rPr>
        <w:t xml:space="preserve">The first natural frequency of the models is 9.95 Hz. The simulations were performed with 10 global modes included. Path 1 was located over the first interior girder and path 2 was located 16’ (transversely) from the exterior girder. The midspan displacements of the girder closest to each path due to a point load (twin point loads spaced 6’ apart, totaling 1 </w:t>
      </w:r>
      <w:proofErr w:type="spellStart"/>
      <w:r>
        <w:rPr>
          <w:rFonts w:ascii="Helvetica" w:hAnsi="Helvetica"/>
          <w:color w:val="000000"/>
          <w:sz w:val="20"/>
          <w:szCs w:val="20"/>
          <w:shd w:val="clear" w:color="auto" w:fill="FFFFFF"/>
        </w:rPr>
        <w:t>lb</w:t>
      </w:r>
      <w:proofErr w:type="spellEnd"/>
      <w:r>
        <w:rPr>
          <w:rFonts w:ascii="Helvetica" w:hAnsi="Helvetica"/>
          <w:color w:val="000000"/>
          <w:sz w:val="20"/>
          <w:szCs w:val="20"/>
          <w:shd w:val="clear" w:color="auto" w:fill="FFFFFF"/>
        </w:rPr>
        <w:t>) on the path at midspan are given below. It’s midspan displacement is also given below.</w:t>
      </w:r>
    </w:p>
    <w:tbl>
      <w:tblPr>
        <w:tblStyle w:val="TableGrid"/>
        <w:tblW w:w="0" w:type="auto"/>
        <w:jc w:val="center"/>
        <w:tblLook w:val="04A0" w:firstRow="1" w:lastRow="0" w:firstColumn="1" w:lastColumn="0" w:noHBand="0" w:noVBand="1"/>
      </w:tblPr>
      <w:tblGrid>
        <w:gridCol w:w="1729"/>
        <w:gridCol w:w="1404"/>
        <w:gridCol w:w="995"/>
        <w:gridCol w:w="1729"/>
        <w:gridCol w:w="1404"/>
        <w:gridCol w:w="995"/>
      </w:tblGrid>
      <w:tr w:rsidR="002459A6" w:rsidTr="002459A6">
        <w:trPr>
          <w:jc w:val="center"/>
        </w:trPr>
        <w:tc>
          <w:tcPr>
            <w:tcW w:w="4128" w:type="dxa"/>
            <w:gridSpan w:val="3"/>
          </w:tcPr>
          <w:p w:rsidR="002459A6" w:rsidRDefault="002459A6" w:rsidP="002459A6">
            <w:pPr>
              <w:pStyle w:val="squish"/>
              <w:jc w:val="center"/>
            </w:pPr>
            <w:r>
              <w:t>1-span</w:t>
            </w:r>
          </w:p>
        </w:tc>
        <w:tc>
          <w:tcPr>
            <w:tcW w:w="4128" w:type="dxa"/>
            <w:gridSpan w:val="3"/>
          </w:tcPr>
          <w:p w:rsidR="002459A6" w:rsidRDefault="002459A6" w:rsidP="002459A6">
            <w:pPr>
              <w:pStyle w:val="squish"/>
              <w:jc w:val="center"/>
            </w:pPr>
            <w:r>
              <w:t>2-span</w:t>
            </w:r>
          </w:p>
        </w:tc>
      </w:tr>
      <w:tr w:rsidR="002459A6" w:rsidTr="002459A6">
        <w:trPr>
          <w:jc w:val="center"/>
        </w:trPr>
        <w:tc>
          <w:tcPr>
            <w:tcW w:w="1729" w:type="dxa"/>
          </w:tcPr>
          <w:p w:rsidR="002459A6" w:rsidRDefault="002459A6" w:rsidP="002459A6">
            <w:pPr>
              <w:pStyle w:val="squish"/>
            </w:pPr>
          </w:p>
        </w:tc>
        <w:tc>
          <w:tcPr>
            <w:tcW w:w="1404" w:type="dxa"/>
          </w:tcPr>
          <w:p w:rsidR="002459A6" w:rsidRPr="00222E34" w:rsidRDefault="002459A6" w:rsidP="002459A6">
            <w:pPr>
              <w:pStyle w:val="squish"/>
              <w:jc w:val="center"/>
            </w:pPr>
            <w:r>
              <w:t>in/</w:t>
            </w:r>
            <w:proofErr w:type="spellStart"/>
            <w:r>
              <w:t>lb</w:t>
            </w:r>
            <w:proofErr w:type="spellEnd"/>
          </w:p>
        </w:tc>
        <w:tc>
          <w:tcPr>
            <w:tcW w:w="995" w:type="dxa"/>
          </w:tcPr>
          <w:p w:rsidR="002459A6" w:rsidRDefault="002459A6" w:rsidP="002459A6">
            <w:pPr>
              <w:pStyle w:val="squish"/>
              <w:jc w:val="center"/>
            </w:pPr>
            <w:proofErr w:type="spellStart"/>
            <w:r>
              <w:t>lb</w:t>
            </w:r>
            <w:proofErr w:type="spellEnd"/>
            <w:r>
              <w:t>/in</w:t>
            </w:r>
          </w:p>
        </w:tc>
        <w:tc>
          <w:tcPr>
            <w:tcW w:w="1729" w:type="dxa"/>
          </w:tcPr>
          <w:p w:rsidR="002459A6" w:rsidRDefault="002459A6" w:rsidP="002459A6">
            <w:pPr>
              <w:pStyle w:val="squish"/>
            </w:pPr>
          </w:p>
        </w:tc>
        <w:tc>
          <w:tcPr>
            <w:tcW w:w="1404" w:type="dxa"/>
          </w:tcPr>
          <w:p w:rsidR="002459A6" w:rsidRPr="00222E34" w:rsidRDefault="002459A6" w:rsidP="002459A6">
            <w:pPr>
              <w:pStyle w:val="squish"/>
              <w:jc w:val="center"/>
            </w:pPr>
            <w:r>
              <w:t>in/</w:t>
            </w:r>
            <w:proofErr w:type="spellStart"/>
            <w:r>
              <w:t>lb</w:t>
            </w:r>
            <w:proofErr w:type="spellEnd"/>
          </w:p>
        </w:tc>
        <w:tc>
          <w:tcPr>
            <w:tcW w:w="995" w:type="dxa"/>
          </w:tcPr>
          <w:p w:rsidR="002459A6" w:rsidRDefault="002459A6" w:rsidP="002459A6">
            <w:pPr>
              <w:pStyle w:val="squish"/>
              <w:jc w:val="center"/>
            </w:pPr>
            <w:proofErr w:type="spellStart"/>
            <w:r>
              <w:t>lb</w:t>
            </w:r>
            <w:proofErr w:type="spellEnd"/>
            <w:r>
              <w:t>/in</w:t>
            </w:r>
          </w:p>
        </w:tc>
      </w:tr>
      <w:tr w:rsidR="002459A6" w:rsidTr="002459A6">
        <w:trPr>
          <w:jc w:val="center"/>
        </w:trPr>
        <w:tc>
          <w:tcPr>
            <w:tcW w:w="1729" w:type="dxa"/>
          </w:tcPr>
          <w:p w:rsidR="002459A6" w:rsidRDefault="002459A6" w:rsidP="002459A6">
            <w:pPr>
              <w:pStyle w:val="squish"/>
            </w:pPr>
            <w:r>
              <w:t>Path 1, Girder 2</w:t>
            </w:r>
          </w:p>
        </w:tc>
        <w:tc>
          <w:tcPr>
            <w:tcW w:w="1404" w:type="dxa"/>
          </w:tcPr>
          <w:p w:rsidR="002459A6" w:rsidRDefault="002459A6" w:rsidP="002459A6">
            <w:pPr>
              <w:pStyle w:val="squish"/>
              <w:jc w:val="center"/>
            </w:pPr>
            <w:r w:rsidRPr="00222E34">
              <w:t>-1.70148E-6</w:t>
            </w:r>
          </w:p>
        </w:tc>
        <w:tc>
          <w:tcPr>
            <w:tcW w:w="995" w:type="dxa"/>
          </w:tcPr>
          <w:p w:rsidR="002459A6" w:rsidRDefault="002459A6" w:rsidP="002459A6">
            <w:pPr>
              <w:pStyle w:val="squish"/>
              <w:jc w:val="center"/>
            </w:pPr>
            <w:r>
              <w:t>587723</w:t>
            </w:r>
          </w:p>
        </w:tc>
        <w:tc>
          <w:tcPr>
            <w:tcW w:w="1729" w:type="dxa"/>
          </w:tcPr>
          <w:p w:rsidR="002459A6" w:rsidRDefault="002459A6" w:rsidP="002459A6">
            <w:pPr>
              <w:pStyle w:val="squish"/>
            </w:pPr>
            <w:r>
              <w:t>Path 1, Girder 2</w:t>
            </w:r>
          </w:p>
        </w:tc>
        <w:tc>
          <w:tcPr>
            <w:tcW w:w="1404" w:type="dxa"/>
          </w:tcPr>
          <w:p w:rsidR="002459A6" w:rsidRPr="00B42871" w:rsidRDefault="002459A6" w:rsidP="002459A6">
            <w:pPr>
              <w:pStyle w:val="squish"/>
              <w:jc w:val="center"/>
            </w:pPr>
            <w:r w:rsidRPr="00222E34">
              <w:t>-1.38695E-6</w:t>
            </w:r>
          </w:p>
        </w:tc>
        <w:tc>
          <w:tcPr>
            <w:tcW w:w="995" w:type="dxa"/>
          </w:tcPr>
          <w:p w:rsidR="002459A6" w:rsidRPr="00222E34" w:rsidRDefault="002459A6" w:rsidP="002459A6">
            <w:pPr>
              <w:pStyle w:val="squish"/>
              <w:jc w:val="center"/>
            </w:pPr>
            <w:r>
              <w:t>721006</w:t>
            </w:r>
          </w:p>
        </w:tc>
      </w:tr>
      <w:tr w:rsidR="002459A6" w:rsidTr="002459A6">
        <w:trPr>
          <w:jc w:val="center"/>
        </w:trPr>
        <w:tc>
          <w:tcPr>
            <w:tcW w:w="1729" w:type="dxa"/>
          </w:tcPr>
          <w:p w:rsidR="002459A6" w:rsidRDefault="002459A6" w:rsidP="002459A6">
            <w:pPr>
              <w:pStyle w:val="squish"/>
            </w:pPr>
            <w:r>
              <w:t>Path 2, Girder 3</w:t>
            </w:r>
          </w:p>
        </w:tc>
        <w:tc>
          <w:tcPr>
            <w:tcW w:w="1404" w:type="dxa"/>
          </w:tcPr>
          <w:p w:rsidR="002459A6" w:rsidRDefault="002459A6" w:rsidP="002459A6">
            <w:pPr>
              <w:pStyle w:val="squish"/>
              <w:jc w:val="center"/>
            </w:pPr>
            <w:r w:rsidRPr="00222E34">
              <w:t>-1.90733E-6</w:t>
            </w:r>
          </w:p>
        </w:tc>
        <w:tc>
          <w:tcPr>
            <w:tcW w:w="995" w:type="dxa"/>
          </w:tcPr>
          <w:p w:rsidR="002459A6" w:rsidRDefault="002459A6" w:rsidP="002459A6">
            <w:pPr>
              <w:pStyle w:val="squish"/>
              <w:jc w:val="center"/>
            </w:pPr>
            <w:r>
              <w:t>524293</w:t>
            </w:r>
          </w:p>
        </w:tc>
        <w:tc>
          <w:tcPr>
            <w:tcW w:w="1729" w:type="dxa"/>
          </w:tcPr>
          <w:p w:rsidR="002459A6" w:rsidRDefault="002459A6" w:rsidP="002459A6">
            <w:pPr>
              <w:pStyle w:val="squish"/>
            </w:pPr>
            <w:r>
              <w:t>Path 2, Girder 3</w:t>
            </w:r>
          </w:p>
        </w:tc>
        <w:tc>
          <w:tcPr>
            <w:tcW w:w="1404" w:type="dxa"/>
          </w:tcPr>
          <w:p w:rsidR="002459A6" w:rsidRPr="00B42871" w:rsidRDefault="002459A6" w:rsidP="002459A6">
            <w:pPr>
              <w:pStyle w:val="squish"/>
              <w:jc w:val="center"/>
            </w:pPr>
            <w:r w:rsidRPr="007E6F21">
              <w:t>-1.51232E-6</w:t>
            </w:r>
          </w:p>
        </w:tc>
        <w:tc>
          <w:tcPr>
            <w:tcW w:w="995" w:type="dxa"/>
          </w:tcPr>
          <w:p w:rsidR="002459A6" w:rsidRPr="007E6F21" w:rsidRDefault="002459A6" w:rsidP="002459A6">
            <w:pPr>
              <w:pStyle w:val="squish"/>
              <w:jc w:val="center"/>
            </w:pPr>
            <w:r>
              <w:t>661235</w:t>
            </w:r>
          </w:p>
        </w:tc>
      </w:tr>
    </w:tbl>
    <w:p w:rsidR="008E36C9" w:rsidRDefault="00194824" w:rsidP="00194824">
      <w:pPr>
        <w:pStyle w:val="Heading5"/>
      </w:pPr>
      <w:r>
        <w:t>State-Space Parameters</w:t>
      </w:r>
    </w:p>
    <w:p w:rsidR="00133338" w:rsidRDefault="009720FF" w:rsidP="00133338">
      <w:r>
        <w:t xml:space="preserve">The 2-DOF state-space models were implemented in the manner described in a preceding section. The model input parameters included: </w:t>
      </w:r>
    </w:p>
    <w:p w:rsidR="009720FF" w:rsidRDefault="009720FF" w:rsidP="009720FF">
      <w:pPr>
        <w:pStyle w:val="ListParagraph"/>
        <w:numPr>
          <w:ilvl w:val="0"/>
          <w:numId w:val="15"/>
        </w:numPr>
      </w:pPr>
      <w:r>
        <w:t>Span length</w:t>
      </w:r>
    </w:p>
    <w:p w:rsidR="009720FF" w:rsidRDefault="009720FF" w:rsidP="009720FF">
      <w:pPr>
        <w:pStyle w:val="ListParagraph"/>
        <w:numPr>
          <w:ilvl w:val="0"/>
          <w:numId w:val="15"/>
        </w:numPr>
      </w:pPr>
      <w:r>
        <w:t>Number of Spans</w:t>
      </w:r>
    </w:p>
    <w:p w:rsidR="009720FF" w:rsidRDefault="009720FF" w:rsidP="009720FF">
      <w:pPr>
        <w:pStyle w:val="ListParagraph"/>
        <w:numPr>
          <w:ilvl w:val="0"/>
          <w:numId w:val="15"/>
        </w:numPr>
      </w:pPr>
      <w:r>
        <w:t>Bridge Mass</w:t>
      </w:r>
    </w:p>
    <w:p w:rsidR="009720FF" w:rsidRDefault="009720FF" w:rsidP="009720FF">
      <w:pPr>
        <w:pStyle w:val="ListParagraph"/>
        <w:numPr>
          <w:ilvl w:val="0"/>
          <w:numId w:val="15"/>
        </w:numPr>
      </w:pPr>
      <w:r>
        <w:t>EI</w:t>
      </w:r>
    </w:p>
    <w:p w:rsidR="009720FF" w:rsidRDefault="009720FF" w:rsidP="009720FF">
      <w:pPr>
        <w:pStyle w:val="ListParagraph"/>
        <w:numPr>
          <w:ilvl w:val="0"/>
          <w:numId w:val="15"/>
        </w:numPr>
      </w:pPr>
      <w:r>
        <w:lastRenderedPageBreak/>
        <w:t>Bridge Damping Ratio</w:t>
      </w:r>
    </w:p>
    <w:p w:rsidR="009720FF" w:rsidRDefault="009720FF" w:rsidP="009720FF">
      <w:pPr>
        <w:pStyle w:val="ListParagraph"/>
        <w:numPr>
          <w:ilvl w:val="0"/>
          <w:numId w:val="15"/>
        </w:numPr>
      </w:pPr>
      <w:r>
        <w:t>Vehicle Mass</w:t>
      </w:r>
    </w:p>
    <w:p w:rsidR="009720FF" w:rsidRDefault="009720FF" w:rsidP="009720FF">
      <w:pPr>
        <w:pStyle w:val="ListParagraph"/>
        <w:numPr>
          <w:ilvl w:val="0"/>
          <w:numId w:val="15"/>
        </w:numPr>
      </w:pPr>
      <w:r>
        <w:t>Vehicle Spring Stiffness</w:t>
      </w:r>
    </w:p>
    <w:p w:rsidR="009720FF" w:rsidRDefault="009720FF" w:rsidP="009720FF">
      <w:pPr>
        <w:pStyle w:val="ListParagraph"/>
        <w:numPr>
          <w:ilvl w:val="0"/>
          <w:numId w:val="15"/>
        </w:numPr>
      </w:pPr>
      <w:r>
        <w:t>Vehicle Damping Coefficient</w:t>
      </w:r>
    </w:p>
    <w:p w:rsidR="009720FF" w:rsidRDefault="009720FF" w:rsidP="009720FF">
      <w:pPr>
        <w:pStyle w:val="ListParagraph"/>
        <w:numPr>
          <w:ilvl w:val="0"/>
          <w:numId w:val="15"/>
        </w:numPr>
      </w:pPr>
      <w:r>
        <w:t>Vehicle Velocity</w:t>
      </w:r>
    </w:p>
    <w:p w:rsidR="00133338" w:rsidRPr="00133338" w:rsidRDefault="00477C70" w:rsidP="00133338">
      <w:r>
        <w:t>The bridge related parameters were defined for each FE model and vehicle path totaling 12 cases. These are summarized in the following table.</w:t>
      </w:r>
      <w:r w:rsidR="00165950">
        <w:t xml:space="preserve"> A structural damping ratio of 1% was assigned for all models. </w:t>
      </w:r>
      <w:r>
        <w:t>The vehicle parameters matched those assigned in the FE models.</w:t>
      </w:r>
    </w:p>
    <w:tbl>
      <w:tblPr>
        <w:tblW w:w="76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9"/>
        <w:gridCol w:w="1000"/>
        <w:gridCol w:w="1100"/>
        <w:gridCol w:w="1170"/>
        <w:gridCol w:w="734"/>
        <w:gridCol w:w="960"/>
        <w:gridCol w:w="1158"/>
        <w:gridCol w:w="941"/>
      </w:tblGrid>
      <w:tr w:rsidR="00133338" w:rsidRPr="005F595B" w:rsidTr="00477C70">
        <w:trPr>
          <w:trHeight w:val="600"/>
          <w:jc w:val="center"/>
        </w:trPr>
        <w:tc>
          <w:tcPr>
            <w:tcW w:w="549" w:type="dxa"/>
            <w:shd w:val="clear" w:color="auto" w:fill="auto"/>
            <w:vAlign w:val="center"/>
            <w:hideMark/>
          </w:tcPr>
          <w:p w:rsidR="005F595B" w:rsidRPr="005F595B" w:rsidRDefault="005F595B" w:rsidP="00133338">
            <w:pPr>
              <w:pStyle w:val="squish"/>
              <w:jc w:val="center"/>
            </w:pPr>
          </w:p>
        </w:tc>
        <w:tc>
          <w:tcPr>
            <w:tcW w:w="1000"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Span Length (ft)</w:t>
            </w:r>
          </w:p>
        </w:tc>
        <w:tc>
          <w:tcPr>
            <w:tcW w:w="1100"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Number of Spans</w:t>
            </w:r>
          </w:p>
        </w:tc>
        <w:tc>
          <w:tcPr>
            <w:tcW w:w="1170"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st Nat. Freq. (Hz)</w:t>
            </w:r>
          </w:p>
        </w:tc>
        <w:tc>
          <w:tcPr>
            <w:tcW w:w="734"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Path</w:t>
            </w:r>
          </w:p>
        </w:tc>
        <w:tc>
          <w:tcPr>
            <w:tcW w:w="960" w:type="dxa"/>
            <w:shd w:val="clear" w:color="auto" w:fill="auto"/>
            <w:vAlign w:val="center"/>
            <w:hideMark/>
          </w:tcPr>
          <w:p w:rsidR="005F595B" w:rsidRPr="005F595B" w:rsidRDefault="005F595B" w:rsidP="00133338">
            <w:pPr>
              <w:pStyle w:val="squish"/>
              <w:jc w:val="center"/>
              <w:rPr>
                <w:rFonts w:ascii="Calibri" w:hAnsi="Calibri" w:cs="Calibri"/>
                <w:color w:val="000000"/>
              </w:rPr>
            </w:pPr>
            <w:proofErr w:type="spellStart"/>
            <w:r w:rsidRPr="005F595B">
              <w:rPr>
                <w:rFonts w:ascii="Calibri" w:hAnsi="Calibri" w:cs="Calibri"/>
                <w:color w:val="000000"/>
              </w:rPr>
              <w:t>K</w:t>
            </w:r>
            <w:r w:rsidRPr="005F595B">
              <w:rPr>
                <w:rFonts w:ascii="Calibri" w:hAnsi="Calibri" w:cs="Calibri"/>
                <w:color w:val="000000"/>
                <w:vertAlign w:val="subscript"/>
              </w:rPr>
              <w:t>mid</w:t>
            </w:r>
            <w:proofErr w:type="spellEnd"/>
            <w:r w:rsidRPr="005F595B">
              <w:rPr>
                <w:rFonts w:ascii="Calibri" w:hAnsi="Calibri" w:cs="Calibri"/>
                <w:color w:val="000000"/>
              </w:rPr>
              <w:t xml:space="preserve"> (</w:t>
            </w:r>
            <w:proofErr w:type="spellStart"/>
            <w:r w:rsidRPr="005F595B">
              <w:rPr>
                <w:rFonts w:ascii="Calibri" w:hAnsi="Calibri" w:cs="Calibri"/>
                <w:color w:val="000000"/>
              </w:rPr>
              <w:t>lb</w:t>
            </w:r>
            <w:proofErr w:type="spellEnd"/>
            <w:r w:rsidRPr="005F595B">
              <w:rPr>
                <w:rFonts w:ascii="Calibri" w:hAnsi="Calibri" w:cs="Calibri"/>
                <w:color w:val="000000"/>
              </w:rPr>
              <w:t>/in)</w:t>
            </w:r>
          </w:p>
        </w:tc>
        <w:tc>
          <w:tcPr>
            <w:tcW w:w="1158"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EI (lb-in</w:t>
            </w:r>
            <w:r w:rsidRPr="005F595B">
              <w:rPr>
                <w:rFonts w:ascii="Calibri" w:hAnsi="Calibri" w:cs="Calibri"/>
                <w:color w:val="000000"/>
                <w:vertAlign w:val="superscript"/>
              </w:rPr>
              <w:t>2</w:t>
            </w:r>
            <w:r w:rsidRPr="005F595B">
              <w:rPr>
                <w:rFonts w:ascii="Calibri" w:hAnsi="Calibri" w:cs="Calibri"/>
                <w:color w:val="000000"/>
              </w:rPr>
              <w:t>)</w:t>
            </w:r>
          </w:p>
        </w:tc>
        <w:tc>
          <w:tcPr>
            <w:tcW w:w="941"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Mass (</w:t>
            </w:r>
            <w:proofErr w:type="spellStart"/>
            <w:r w:rsidRPr="005F595B">
              <w:rPr>
                <w:rFonts w:ascii="Calibri" w:hAnsi="Calibri" w:cs="Calibri"/>
                <w:color w:val="000000"/>
              </w:rPr>
              <w:t>slinch</w:t>
            </w:r>
            <w:proofErr w:type="spellEnd"/>
            <w:r w:rsidRPr="005F595B">
              <w:rPr>
                <w:rFonts w:ascii="Calibri" w:hAnsi="Calibri" w:cs="Calibri"/>
                <w:color w:val="000000"/>
              </w:rPr>
              <w:t>)</w:t>
            </w:r>
          </w:p>
        </w:tc>
      </w:tr>
      <w:tr w:rsidR="00133338" w:rsidRPr="005F595B" w:rsidTr="00477C70">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0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40</w:t>
            </w: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9.95</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587723</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354E+12</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05.16</w:t>
            </w:r>
          </w:p>
        </w:tc>
      </w:tr>
      <w:tr w:rsidR="00133338" w:rsidRPr="005F595B" w:rsidTr="00477C70">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524293</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208E+12</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72.22</w:t>
            </w:r>
          </w:p>
        </w:tc>
      </w:tr>
      <w:tr w:rsidR="00133338" w:rsidRPr="005F595B" w:rsidTr="00477C70">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9.98</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721006</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8.186E+11</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83.37</w:t>
            </w:r>
          </w:p>
        </w:tc>
      </w:tr>
      <w:tr w:rsidR="00133338" w:rsidRPr="005F595B" w:rsidTr="00477C70">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4</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61235</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7.507E+11</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68.16</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5</w:t>
            </w:r>
          </w:p>
        </w:tc>
        <w:tc>
          <w:tcPr>
            <w:tcW w:w="10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00</w:t>
            </w: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497527</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791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606.46</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6</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39676</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303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065.44</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7</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67262</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402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154.51</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8</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68815</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186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064.14</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9</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822043</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58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307.94</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10</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837570</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86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332.65</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11</w:t>
            </w:r>
          </w:p>
        </w:tc>
        <w:tc>
          <w:tcPr>
            <w:tcW w:w="10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0</w:t>
            </w:r>
          </w:p>
        </w:tc>
        <w:tc>
          <w:tcPr>
            <w:tcW w:w="110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17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22278</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196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641.00</w:t>
            </w:r>
          </w:p>
        </w:tc>
      </w:tr>
      <w:tr w:rsidR="00133338" w:rsidRPr="005F595B" w:rsidTr="00477C70">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12</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117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46992</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202E+13</w:t>
            </w:r>
          </w:p>
        </w:tc>
        <w:tc>
          <w:tcPr>
            <w:tcW w:w="941"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46.09</w:t>
            </w:r>
          </w:p>
        </w:tc>
      </w:tr>
    </w:tbl>
    <w:p w:rsidR="0037187D" w:rsidRDefault="0037187D" w:rsidP="00133338">
      <w:pPr>
        <w:pStyle w:val="Heading4"/>
      </w:pPr>
      <w:r>
        <w:t>Vehicle Models</w:t>
      </w:r>
    </w:p>
    <w:p w:rsidR="00F47D53" w:rsidRDefault="00F47D53" w:rsidP="00F47D53">
      <w:r>
        <w:t xml:space="preserve">For each model, a </w:t>
      </w:r>
      <w:r w:rsidR="007D7D77">
        <w:t xml:space="preserve">corresponding </w:t>
      </w:r>
      <w:r>
        <w:t>vehicle model was created with a natural frequency just slightly above the first natural frequency of the bridge. Vehicle models consisted of a single sprung mass with viscous damping (10%). The following table details the parameters for each vehicle model.</w:t>
      </w:r>
    </w:p>
    <w:tbl>
      <w:tblPr>
        <w:tblStyle w:val="TableGrid"/>
        <w:tblW w:w="0" w:type="auto"/>
        <w:tblLook w:val="04A0" w:firstRow="1" w:lastRow="0" w:firstColumn="1" w:lastColumn="0" w:noHBand="0" w:noVBand="1"/>
      </w:tblPr>
      <w:tblGrid>
        <w:gridCol w:w="1780"/>
        <w:gridCol w:w="1794"/>
        <w:gridCol w:w="1794"/>
        <w:gridCol w:w="1794"/>
        <w:gridCol w:w="1694"/>
      </w:tblGrid>
      <w:tr w:rsidR="00F47D53" w:rsidTr="007D7D77">
        <w:tc>
          <w:tcPr>
            <w:tcW w:w="1915" w:type="dxa"/>
          </w:tcPr>
          <w:p w:rsidR="00F47D53" w:rsidRDefault="00F47D53" w:rsidP="00F47D53">
            <w:pPr>
              <w:pStyle w:val="squish"/>
            </w:pPr>
          </w:p>
        </w:tc>
        <w:tc>
          <w:tcPr>
            <w:tcW w:w="1915" w:type="dxa"/>
          </w:tcPr>
          <w:p w:rsidR="00F47D53" w:rsidRDefault="00F47D53" w:rsidP="00F47D53">
            <w:pPr>
              <w:pStyle w:val="squish"/>
            </w:pPr>
            <w:r>
              <w:t>40 ft span</w:t>
            </w:r>
          </w:p>
        </w:tc>
        <w:tc>
          <w:tcPr>
            <w:tcW w:w="1915" w:type="dxa"/>
          </w:tcPr>
          <w:p w:rsidR="00F47D53" w:rsidRDefault="00F47D53" w:rsidP="00F47D53">
            <w:pPr>
              <w:pStyle w:val="squish"/>
            </w:pPr>
            <w:r>
              <w:t>100 ft span</w:t>
            </w:r>
          </w:p>
        </w:tc>
        <w:tc>
          <w:tcPr>
            <w:tcW w:w="1915" w:type="dxa"/>
          </w:tcPr>
          <w:p w:rsidR="00F47D53" w:rsidRDefault="00F47D53" w:rsidP="00F47D53">
            <w:pPr>
              <w:pStyle w:val="squish"/>
            </w:pPr>
            <w:r>
              <w:t>140 ft span</w:t>
            </w:r>
          </w:p>
        </w:tc>
        <w:tc>
          <w:tcPr>
            <w:tcW w:w="1916" w:type="dxa"/>
          </w:tcPr>
          <w:p w:rsidR="00F47D53" w:rsidRDefault="00F47D53" w:rsidP="00F47D53">
            <w:pPr>
              <w:pStyle w:val="squish"/>
            </w:pPr>
          </w:p>
        </w:tc>
      </w:tr>
      <w:tr w:rsidR="00F47D53" w:rsidTr="007D7D77">
        <w:tc>
          <w:tcPr>
            <w:tcW w:w="1915" w:type="dxa"/>
          </w:tcPr>
          <w:p w:rsidR="00F47D53" w:rsidRDefault="00F47D53" w:rsidP="00F47D53">
            <w:pPr>
              <w:pStyle w:val="squish"/>
            </w:pPr>
            <w:r>
              <w:t>Mass</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200.00</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200.00</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200.00</w:t>
            </w:r>
          </w:p>
        </w:tc>
        <w:tc>
          <w:tcPr>
            <w:tcW w:w="1916" w:type="dxa"/>
          </w:tcPr>
          <w:p w:rsidR="00F47D53" w:rsidRDefault="00F47D53" w:rsidP="00F47D53">
            <w:pPr>
              <w:pStyle w:val="squish"/>
            </w:pPr>
            <w:proofErr w:type="spellStart"/>
            <w:r>
              <w:t>slinch</w:t>
            </w:r>
            <w:proofErr w:type="spellEnd"/>
          </w:p>
        </w:tc>
      </w:tr>
      <w:tr w:rsidR="00F47D53" w:rsidTr="007D7D77">
        <w:tc>
          <w:tcPr>
            <w:tcW w:w="1915" w:type="dxa"/>
          </w:tcPr>
          <w:p w:rsidR="00F47D53" w:rsidRDefault="00F47D53" w:rsidP="00F47D53">
            <w:pPr>
              <w:pStyle w:val="squish"/>
            </w:pPr>
            <w:r>
              <w:t>Spring Stiffness</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8.7929E+05</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1.6150E+05</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4.9846E+04</w:t>
            </w:r>
          </w:p>
        </w:tc>
        <w:tc>
          <w:tcPr>
            <w:tcW w:w="1916" w:type="dxa"/>
          </w:tcPr>
          <w:p w:rsidR="00F47D53" w:rsidRDefault="00F47D53" w:rsidP="00F47D53">
            <w:pPr>
              <w:pStyle w:val="squish"/>
            </w:pPr>
            <w:proofErr w:type="spellStart"/>
            <w:r>
              <w:t>lb</w:t>
            </w:r>
            <w:proofErr w:type="spellEnd"/>
            <w:r>
              <w:t>/in</w:t>
            </w:r>
          </w:p>
        </w:tc>
      </w:tr>
      <w:tr w:rsidR="00F47D53" w:rsidTr="007D7D77">
        <w:tc>
          <w:tcPr>
            <w:tcW w:w="1915" w:type="dxa"/>
          </w:tcPr>
          <w:p w:rsidR="00F47D53" w:rsidRDefault="00F47D53" w:rsidP="00F47D53">
            <w:pPr>
              <w:pStyle w:val="squish"/>
            </w:pPr>
            <w:r>
              <w:t>Damping Coefficient</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2652.23 (10%)</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1136.67 (10%)</w:t>
            </w:r>
          </w:p>
        </w:tc>
        <w:tc>
          <w:tcPr>
            <w:tcW w:w="1915" w:type="dxa"/>
            <w:vAlign w:val="center"/>
          </w:tcPr>
          <w:p w:rsidR="00F47D53" w:rsidRDefault="00F47D53" w:rsidP="00F47D53">
            <w:pPr>
              <w:pStyle w:val="squish"/>
              <w:rPr>
                <w:rFonts w:ascii="Calibri" w:hAnsi="Calibri" w:cs="Calibri"/>
                <w:color w:val="000000"/>
              </w:rPr>
            </w:pPr>
            <w:r>
              <w:rPr>
                <w:rFonts w:ascii="Calibri" w:hAnsi="Calibri" w:cs="Calibri"/>
                <w:color w:val="000000"/>
              </w:rPr>
              <w:t>631.48 (10%)</w:t>
            </w:r>
          </w:p>
        </w:tc>
        <w:tc>
          <w:tcPr>
            <w:tcW w:w="1916" w:type="dxa"/>
          </w:tcPr>
          <w:p w:rsidR="00F47D53" w:rsidRDefault="00F47D53" w:rsidP="00F47D53">
            <w:pPr>
              <w:pStyle w:val="squish"/>
            </w:pPr>
            <w:proofErr w:type="spellStart"/>
            <w:r>
              <w:t>lb</w:t>
            </w:r>
            <w:proofErr w:type="spellEnd"/>
            <w:r>
              <w:t>-s/in</w:t>
            </w:r>
          </w:p>
        </w:tc>
      </w:tr>
      <w:tr w:rsidR="00F47D53" w:rsidTr="007D7D77">
        <w:tc>
          <w:tcPr>
            <w:tcW w:w="1915" w:type="dxa"/>
          </w:tcPr>
          <w:p w:rsidR="00F47D53" w:rsidRDefault="00F47D53" w:rsidP="00F47D53">
            <w:pPr>
              <w:pStyle w:val="squish"/>
            </w:pPr>
            <w:r>
              <w:t>Damped Natural Frequency</w:t>
            </w:r>
          </w:p>
        </w:tc>
        <w:tc>
          <w:tcPr>
            <w:tcW w:w="1915" w:type="dxa"/>
            <w:vAlign w:val="center"/>
          </w:tcPr>
          <w:p w:rsidR="00F47D53" w:rsidRDefault="00F47D53" w:rsidP="00F47D53">
            <w:pPr>
              <w:pStyle w:val="squish"/>
            </w:pPr>
            <w:r>
              <w:t>10.5</w:t>
            </w:r>
          </w:p>
        </w:tc>
        <w:tc>
          <w:tcPr>
            <w:tcW w:w="1915" w:type="dxa"/>
            <w:vAlign w:val="center"/>
          </w:tcPr>
          <w:p w:rsidR="00F47D53" w:rsidRDefault="00F47D53" w:rsidP="00F47D53">
            <w:pPr>
              <w:pStyle w:val="squish"/>
            </w:pPr>
            <w:r>
              <w:t>4.5</w:t>
            </w:r>
          </w:p>
        </w:tc>
        <w:tc>
          <w:tcPr>
            <w:tcW w:w="1915" w:type="dxa"/>
            <w:vAlign w:val="center"/>
          </w:tcPr>
          <w:p w:rsidR="00F47D53" w:rsidRDefault="00F47D53" w:rsidP="00F47D53">
            <w:pPr>
              <w:pStyle w:val="squish"/>
            </w:pPr>
            <w:r>
              <w:t>2.5</w:t>
            </w:r>
          </w:p>
        </w:tc>
        <w:tc>
          <w:tcPr>
            <w:tcW w:w="1916" w:type="dxa"/>
          </w:tcPr>
          <w:p w:rsidR="00F47D53" w:rsidRDefault="00F47D53" w:rsidP="00F47D53">
            <w:pPr>
              <w:pStyle w:val="squish"/>
            </w:pPr>
            <w:r>
              <w:t>Hz</w:t>
            </w:r>
          </w:p>
        </w:tc>
      </w:tr>
    </w:tbl>
    <w:p w:rsidR="00477C70" w:rsidRDefault="00477C70" w:rsidP="00F47D53"/>
    <w:p w:rsidR="00F47D53" w:rsidRDefault="00F47D53" w:rsidP="00F47D53">
      <w:r>
        <w:lastRenderedPageBreak/>
        <w:t xml:space="preserve">A vehicle model was also created that was used in analyses across all models. This vehicle model was a single sprung mass with a natural frequency of 2.8 Hz. The parameters were as listed below. </w:t>
      </w:r>
    </w:p>
    <w:tbl>
      <w:tblPr>
        <w:tblStyle w:val="TableGrid"/>
        <w:tblW w:w="0" w:type="auto"/>
        <w:tblLook w:val="04A0" w:firstRow="1" w:lastRow="0" w:firstColumn="1" w:lastColumn="0" w:noHBand="0" w:noVBand="1"/>
      </w:tblPr>
      <w:tblGrid>
        <w:gridCol w:w="2147"/>
        <w:gridCol w:w="1051"/>
        <w:gridCol w:w="939"/>
      </w:tblGrid>
      <w:tr w:rsidR="00F47D53" w:rsidTr="007D7D77">
        <w:tc>
          <w:tcPr>
            <w:tcW w:w="2147" w:type="dxa"/>
          </w:tcPr>
          <w:p w:rsidR="00F47D53" w:rsidRDefault="00F47D53" w:rsidP="00F47D53">
            <w:pPr>
              <w:pStyle w:val="squish"/>
            </w:pPr>
            <w:r>
              <w:t>Mass</w:t>
            </w:r>
          </w:p>
        </w:tc>
        <w:tc>
          <w:tcPr>
            <w:tcW w:w="1051" w:type="dxa"/>
          </w:tcPr>
          <w:p w:rsidR="00F47D53" w:rsidRDefault="00F47D53" w:rsidP="00F47D53">
            <w:pPr>
              <w:pStyle w:val="squish"/>
            </w:pPr>
            <w:r>
              <w:t>200</w:t>
            </w:r>
          </w:p>
        </w:tc>
        <w:tc>
          <w:tcPr>
            <w:tcW w:w="939" w:type="dxa"/>
          </w:tcPr>
          <w:p w:rsidR="00F47D53" w:rsidRDefault="00F47D53" w:rsidP="00F47D53">
            <w:pPr>
              <w:pStyle w:val="squish"/>
            </w:pPr>
            <w:proofErr w:type="spellStart"/>
            <w:r>
              <w:t>Slinch</w:t>
            </w:r>
            <w:proofErr w:type="spellEnd"/>
          </w:p>
        </w:tc>
      </w:tr>
      <w:tr w:rsidR="00F47D53" w:rsidTr="007D7D77">
        <w:tc>
          <w:tcPr>
            <w:tcW w:w="2147" w:type="dxa"/>
          </w:tcPr>
          <w:p w:rsidR="00F47D53" w:rsidRDefault="00F47D53" w:rsidP="00F47D53">
            <w:pPr>
              <w:pStyle w:val="squish"/>
            </w:pPr>
            <w:r>
              <w:t>Spring Stiffness</w:t>
            </w:r>
          </w:p>
        </w:tc>
        <w:tc>
          <w:tcPr>
            <w:tcW w:w="1051" w:type="dxa"/>
          </w:tcPr>
          <w:p w:rsidR="00F47D53" w:rsidRDefault="00F47D53" w:rsidP="00F47D53">
            <w:pPr>
              <w:pStyle w:val="squish"/>
            </w:pPr>
            <w:r>
              <w:t>61</w:t>
            </w:r>
            <w:r w:rsidRPr="008B6AB2">
              <w:t>902</w:t>
            </w:r>
            <w:r>
              <w:t>.</w:t>
            </w:r>
            <w:r w:rsidRPr="008B6AB2">
              <w:t>2</w:t>
            </w:r>
          </w:p>
        </w:tc>
        <w:tc>
          <w:tcPr>
            <w:tcW w:w="939" w:type="dxa"/>
          </w:tcPr>
          <w:p w:rsidR="00F47D53" w:rsidRDefault="00F47D53" w:rsidP="00F47D53">
            <w:pPr>
              <w:pStyle w:val="squish"/>
            </w:pPr>
            <w:proofErr w:type="spellStart"/>
            <w:r>
              <w:t>Lb</w:t>
            </w:r>
            <w:proofErr w:type="spellEnd"/>
            <w:r>
              <w:t>/in</w:t>
            </w:r>
          </w:p>
        </w:tc>
      </w:tr>
      <w:tr w:rsidR="00F47D53" w:rsidTr="007D7D77">
        <w:tc>
          <w:tcPr>
            <w:tcW w:w="2147" w:type="dxa"/>
          </w:tcPr>
          <w:p w:rsidR="00F47D53" w:rsidRDefault="00F47D53" w:rsidP="00F47D53">
            <w:pPr>
              <w:pStyle w:val="squish"/>
            </w:pPr>
            <w:r>
              <w:t>Damping Coefficient</w:t>
            </w:r>
          </w:p>
        </w:tc>
        <w:tc>
          <w:tcPr>
            <w:tcW w:w="1051" w:type="dxa"/>
          </w:tcPr>
          <w:p w:rsidR="00F47D53" w:rsidRDefault="00F47D53" w:rsidP="00F47D53">
            <w:pPr>
              <w:pStyle w:val="squish"/>
            </w:pPr>
            <w:r>
              <w:t>1</w:t>
            </w:r>
            <w:r w:rsidRPr="008B6AB2">
              <w:t>407</w:t>
            </w:r>
            <w:r>
              <w:t>.</w:t>
            </w:r>
            <w:r w:rsidRPr="008B6AB2">
              <w:t>43</w:t>
            </w:r>
            <w:r>
              <w:rPr>
                <w:rFonts w:ascii="Calibri" w:hAnsi="Calibri" w:cs="Calibri"/>
                <w:color w:val="000000"/>
              </w:rPr>
              <w:t xml:space="preserve"> (20%)</w:t>
            </w:r>
          </w:p>
        </w:tc>
        <w:tc>
          <w:tcPr>
            <w:tcW w:w="939" w:type="dxa"/>
          </w:tcPr>
          <w:p w:rsidR="00F47D53" w:rsidRDefault="00F47D53" w:rsidP="00F47D53">
            <w:pPr>
              <w:pStyle w:val="squish"/>
            </w:pPr>
            <w:proofErr w:type="spellStart"/>
            <w:r>
              <w:t>Lb</w:t>
            </w:r>
            <w:proofErr w:type="spellEnd"/>
            <w:r>
              <w:t>-s/in</w:t>
            </w:r>
          </w:p>
        </w:tc>
      </w:tr>
    </w:tbl>
    <w:p w:rsidR="0037187D" w:rsidRPr="0037187D" w:rsidRDefault="0037187D" w:rsidP="0037187D">
      <w:pPr>
        <w:pStyle w:val="Heading4"/>
      </w:pPr>
      <w:r>
        <w:t>Profiles</w:t>
      </w:r>
    </w:p>
    <w:p w:rsidR="0037187D" w:rsidRDefault="00170A6F" w:rsidP="0037187D">
      <w:r>
        <w:t xml:space="preserve">A total of 15 profiles were evaluated. Three of the profiles were obtained from the profiles recorded from the case study bridge. Another twelve were artificial and generated using the methods defined by the ISO 8608 standards. This standard defines a roughness metric, but also </w:t>
      </w:r>
      <w:r w:rsidR="002D3414">
        <w:t>describes the process whereby the profile is defined by frequency content and is generated through the summation of sine functions</w:t>
      </w:r>
      <w:r w:rsidR="0037187D">
        <w:t xml:space="preserve"> with amplitudes set according to PSD parameters. These parameters, defined by the standard, include a waviness value</w:t>
      </w:r>
      <w:r w:rsidR="00F60B64">
        <w:t xml:space="preserve"> (</w:t>
      </w:r>
      <w:r w:rsidR="00F60B64">
        <w:rPr>
          <w:i/>
        </w:rPr>
        <w:t>w</w:t>
      </w:r>
      <w:r w:rsidR="00F60B64">
        <w:t>)</w:t>
      </w:r>
      <w:r w:rsidR="0037187D">
        <w:t xml:space="preserve"> and the amplitude of the PSD function at a spatial wavelength equal to 10 meters</w:t>
      </w:r>
      <w:r w:rsidR="00F60B64">
        <w:t xml:space="preserve"> (</w:t>
      </w:r>
      <w:r w:rsidR="00F60B64" w:rsidRPr="00F60B64">
        <w:rPr>
          <w:i/>
        </w:rPr>
        <w:t>C</w:t>
      </w:r>
      <w:r w:rsidR="00F60B64" w:rsidRPr="00F60B64">
        <w:rPr>
          <w:i/>
          <w:vertAlign w:val="subscript"/>
        </w:rPr>
        <w:t>10</w:t>
      </w:r>
      <w:r w:rsidR="00F60B64">
        <w:t>)</w:t>
      </w:r>
      <w:r w:rsidR="0037187D">
        <w:t xml:space="preserve">. The PSD amplitude </w:t>
      </w:r>
      <w:r w:rsidR="00F60B64">
        <w:t>of each</w:t>
      </w:r>
      <w:r w:rsidR="0037187D">
        <w:t xml:space="preserve"> frequency band </w:t>
      </w:r>
      <w:r w:rsidR="00F60B64">
        <w:t>is</w:t>
      </w:r>
      <w:r w:rsidR="0037187D">
        <w:t xml:space="preserve"> </w:t>
      </w:r>
      <w:r w:rsidR="00F60B64">
        <w:t>t</w:t>
      </w:r>
      <w:r w:rsidR="0037187D">
        <w:t xml:space="preserve">herefore </w:t>
      </w:r>
      <w:r w:rsidR="00F60B64">
        <w:t>assigned</w:t>
      </w:r>
      <w:r w:rsidR="0037187D">
        <w:t xml:space="preserve"> according to the following equation.</w:t>
      </w:r>
    </w:p>
    <w:p w:rsidR="0037187D" w:rsidRDefault="007D7D77" w:rsidP="0037187D">
      <m:oMathPara>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p>
            <m:sSupPr>
              <m:ctrlPr>
                <w:rPr>
                  <w:rFonts w:ascii="Cambria Math" w:hAnsi="Cambria Math"/>
                  <w:i/>
                </w:rPr>
              </m:ctrlPr>
            </m:sSupPr>
            <m:e>
              <m:r>
                <w:rPr>
                  <w:rFonts w:ascii="Cambria Math" w:hAnsi="Cambria Math"/>
                </w:rPr>
                <m:t>(10n)</m:t>
              </m:r>
            </m:e>
            <m:sup>
              <m:r>
                <w:rPr>
                  <w:rFonts w:ascii="Cambria Math" w:hAnsi="Cambria Math"/>
                </w:rPr>
                <m:t>-w</m:t>
              </m:r>
            </m:sup>
          </m:sSup>
        </m:oMath>
      </m:oMathPara>
    </w:p>
    <w:p w:rsidR="0037187D" w:rsidRDefault="00F60B64" w:rsidP="0037187D">
      <w:r w:rsidRPr="00F60B64">
        <w:rPr>
          <w:b/>
        </w:rPr>
        <w:t>A more detailed description of generating artificial profiles according to the ISO 8608 standard can be found in the appendix.</w:t>
      </w:r>
      <w:r>
        <w:t xml:space="preserve"> </w:t>
      </w:r>
      <w:r w:rsidR="0037187D">
        <w:t>The profiles were created using the following parameter set:</w:t>
      </w:r>
    </w:p>
    <w:tbl>
      <w:tblPr>
        <w:tblStyle w:val="TableGrid"/>
        <w:tblW w:w="0" w:type="auto"/>
        <w:jc w:val="center"/>
        <w:tblLook w:val="04A0" w:firstRow="1" w:lastRow="0" w:firstColumn="1" w:lastColumn="0" w:noHBand="0" w:noVBand="1"/>
      </w:tblPr>
      <w:tblGrid>
        <w:gridCol w:w="1174"/>
        <w:gridCol w:w="1238"/>
      </w:tblGrid>
      <w:tr w:rsidR="0037187D" w:rsidTr="00F60B64">
        <w:trPr>
          <w:jc w:val="center"/>
        </w:trPr>
        <w:tc>
          <w:tcPr>
            <w:tcW w:w="1174" w:type="dxa"/>
          </w:tcPr>
          <w:p w:rsidR="0037187D" w:rsidRDefault="0037187D" w:rsidP="00F60B64">
            <w:pPr>
              <w:pStyle w:val="squish"/>
            </w:pPr>
            <w:r>
              <w:t>Waviness</w:t>
            </w:r>
          </w:p>
        </w:tc>
        <w:tc>
          <w:tcPr>
            <w:tcW w:w="1238" w:type="dxa"/>
          </w:tcPr>
          <w:p w:rsidR="0037187D" w:rsidRDefault="0037187D" w:rsidP="00F60B64">
            <w:pPr>
              <w:pStyle w:val="squish"/>
            </w:pPr>
            <w:r>
              <w:t>{2, 3, 4}</w:t>
            </w:r>
          </w:p>
        </w:tc>
      </w:tr>
      <w:tr w:rsidR="0037187D" w:rsidTr="00F60B64">
        <w:trPr>
          <w:jc w:val="center"/>
        </w:trPr>
        <w:tc>
          <w:tcPr>
            <w:tcW w:w="1174" w:type="dxa"/>
          </w:tcPr>
          <w:p w:rsidR="0037187D" w:rsidRPr="00F244C3" w:rsidRDefault="0037187D" w:rsidP="00F60B64">
            <w:pPr>
              <w:pStyle w:val="squish"/>
            </w:pPr>
            <w:r>
              <w:t>C</w:t>
            </w:r>
            <w:r w:rsidRPr="00F244C3">
              <w:rPr>
                <w:vertAlign w:val="subscript"/>
              </w:rPr>
              <w:t>10</w:t>
            </w:r>
            <w:r>
              <w:t xml:space="preserve"> (*10</w:t>
            </w:r>
            <w:r w:rsidRPr="00F244C3">
              <w:rPr>
                <w:vertAlign w:val="superscript"/>
              </w:rPr>
              <w:t>-6</w:t>
            </w:r>
            <w:r>
              <w:t>)</w:t>
            </w:r>
          </w:p>
        </w:tc>
        <w:tc>
          <w:tcPr>
            <w:tcW w:w="1238" w:type="dxa"/>
          </w:tcPr>
          <w:p w:rsidR="0037187D" w:rsidRDefault="0037187D" w:rsidP="00F60B64">
            <w:pPr>
              <w:pStyle w:val="squish"/>
            </w:pPr>
            <w:r>
              <w:t>{300, 600}</w:t>
            </w:r>
          </w:p>
        </w:tc>
      </w:tr>
    </w:tbl>
    <w:p w:rsidR="00F60B64" w:rsidRDefault="0037187D" w:rsidP="00F60B64">
      <w:r>
        <w:t xml:space="preserve">Full factorial sampling of the above parameter sets yields 6 profiles, however, each profile generation </w:t>
      </w:r>
      <w:r w:rsidR="00F60B64">
        <w:t>was performed</w:t>
      </w:r>
      <w:r>
        <w:t xml:space="preserve"> twice with different phase angles (reseeded random number generator for random uniform distribution). </w:t>
      </w:r>
      <w:r w:rsidR="00F60B64">
        <w:t>Therefore,</w:t>
      </w:r>
      <w:r>
        <w:t xml:space="preserve"> a total of 15 test case profiles </w:t>
      </w:r>
      <w:r w:rsidR="00F60B64">
        <w:t>are</w:t>
      </w:r>
      <w:r>
        <w:t xml:space="preserve"> examined (3 real profiles, 12 artificially generated). </w:t>
      </w:r>
      <w:r w:rsidR="00F60B64">
        <w:t xml:space="preserve">Each profile was created with a length such that it could fully cover the longest vehicle path, including approach. Since the longest test-case </w:t>
      </w:r>
      <w:r w:rsidR="00F60B64">
        <w:lastRenderedPageBreak/>
        <w:t>bridge was 280 feet long with a 320-foot long approach, a minimum profile length of 600 feet was required. The test-case profiles were therefore created with a total length of 650 feet.</w:t>
      </w:r>
    </w:p>
    <w:p w:rsidR="00477C70" w:rsidRDefault="00477C70" w:rsidP="00477C70">
      <w:pPr>
        <w:pStyle w:val="Heading4"/>
      </w:pPr>
      <w:r>
        <w:t>Simulation Decisions</w:t>
      </w:r>
    </w:p>
    <w:p w:rsidR="00477C70" w:rsidRDefault="00477C70" w:rsidP="00477C70">
      <w:pPr>
        <w:pStyle w:val="Heading5"/>
      </w:pPr>
      <w:r>
        <w:t>LUSAS FE</w:t>
      </w:r>
    </w:p>
    <w:p w:rsidR="00D12705" w:rsidRDefault="00D12705" w:rsidP="00D12705">
      <w:r>
        <w:t>The simulation process consisted of following steps.</w:t>
      </w:r>
    </w:p>
    <w:p w:rsidR="00D12705" w:rsidRDefault="00853E09" w:rsidP="00D12705">
      <w:pPr>
        <w:pStyle w:val="ListParagraph"/>
        <w:numPr>
          <w:ilvl w:val="0"/>
          <w:numId w:val="16"/>
        </w:numPr>
      </w:pPr>
      <w:r>
        <w:t>E</w:t>
      </w:r>
      <w:r w:rsidR="00D12705">
        <w:t>igenvalue analysis to obtain undamped natural modes of vibration</w:t>
      </w:r>
    </w:p>
    <w:p w:rsidR="00D12705" w:rsidRDefault="00853E09" w:rsidP="00D12705">
      <w:pPr>
        <w:pStyle w:val="ListParagraph"/>
        <w:numPr>
          <w:ilvl w:val="0"/>
          <w:numId w:val="16"/>
        </w:numPr>
      </w:pPr>
      <w:r>
        <w:t>Incremental</w:t>
      </w:r>
      <w:r w:rsidR="00D12705">
        <w:t xml:space="preserve"> unit load analysis along vehicle path of travel</w:t>
      </w:r>
    </w:p>
    <w:p w:rsidR="00853E09" w:rsidRDefault="00853E09" w:rsidP="00D12705">
      <w:pPr>
        <w:pStyle w:val="ListParagraph"/>
        <w:numPr>
          <w:ilvl w:val="0"/>
          <w:numId w:val="16"/>
        </w:numPr>
      </w:pPr>
      <w:r>
        <w:t>Calculat</w:t>
      </w:r>
      <w:r>
        <w:t xml:space="preserve">ion of </w:t>
      </w:r>
      <w:r>
        <w:t>the equivalent modal forces for each of these distinct locations</w:t>
      </w:r>
    </w:p>
    <w:p w:rsidR="00853E09" w:rsidRDefault="00853E09" w:rsidP="00D12705">
      <w:pPr>
        <w:pStyle w:val="ListParagraph"/>
        <w:numPr>
          <w:ilvl w:val="0"/>
          <w:numId w:val="16"/>
        </w:numPr>
      </w:pPr>
      <w:r>
        <w:t>Definition of moving-mass solver parameters</w:t>
      </w:r>
    </w:p>
    <w:p w:rsidR="00853E09" w:rsidRDefault="00853E09" w:rsidP="00D12705">
      <w:pPr>
        <w:pStyle w:val="ListParagraph"/>
        <w:numPr>
          <w:ilvl w:val="0"/>
          <w:numId w:val="16"/>
        </w:numPr>
      </w:pPr>
      <w:r>
        <w:t>Selection of desired response quantities</w:t>
      </w:r>
    </w:p>
    <w:p w:rsidR="00853E09" w:rsidRDefault="00853E09" w:rsidP="00D12705">
      <w:pPr>
        <w:pStyle w:val="ListParagraph"/>
        <w:numPr>
          <w:ilvl w:val="0"/>
          <w:numId w:val="16"/>
        </w:numPr>
      </w:pPr>
      <w:r>
        <w:t>Moving mass analysis</w:t>
      </w:r>
    </w:p>
    <w:p w:rsidR="00D12705" w:rsidRDefault="00A77260" w:rsidP="00A77260">
      <w:r>
        <w:t xml:space="preserve">For </w:t>
      </w:r>
      <w:r w:rsidR="00853E09">
        <w:t>decisions made in these steps are as follows.</w:t>
      </w:r>
    </w:p>
    <w:tbl>
      <w:tblPr>
        <w:tblStyle w:val="TableGrid"/>
        <w:tblW w:w="8122" w:type="dxa"/>
        <w:jc w:val="center"/>
        <w:tblLook w:val="04A0" w:firstRow="1" w:lastRow="0" w:firstColumn="1" w:lastColumn="0" w:noHBand="0" w:noVBand="1"/>
      </w:tblPr>
      <w:tblGrid>
        <w:gridCol w:w="3742"/>
        <w:gridCol w:w="2753"/>
        <w:gridCol w:w="901"/>
        <w:gridCol w:w="726"/>
      </w:tblGrid>
      <w:tr w:rsidR="001321BA" w:rsidTr="001321BA">
        <w:trPr>
          <w:jc w:val="center"/>
        </w:trPr>
        <w:tc>
          <w:tcPr>
            <w:tcW w:w="3742" w:type="dxa"/>
          </w:tcPr>
          <w:p w:rsidR="001321BA" w:rsidRDefault="001321BA" w:rsidP="009C2BDC">
            <w:pPr>
              <w:pStyle w:val="squish"/>
            </w:pPr>
            <w:r>
              <w:t>Decision</w:t>
            </w:r>
          </w:p>
        </w:tc>
        <w:tc>
          <w:tcPr>
            <w:tcW w:w="2753" w:type="dxa"/>
          </w:tcPr>
          <w:p w:rsidR="001321BA" w:rsidRDefault="001321BA" w:rsidP="001321BA">
            <w:pPr>
              <w:pStyle w:val="squish"/>
              <w:jc w:val="right"/>
            </w:pPr>
            <w:r>
              <w:t>Selection</w:t>
            </w:r>
          </w:p>
        </w:tc>
        <w:tc>
          <w:tcPr>
            <w:tcW w:w="901" w:type="dxa"/>
          </w:tcPr>
          <w:p w:rsidR="001321BA" w:rsidRDefault="001321BA" w:rsidP="001321BA">
            <w:pPr>
              <w:pStyle w:val="squish"/>
              <w:jc w:val="both"/>
            </w:pPr>
            <w:r>
              <w:t>Units</w:t>
            </w:r>
          </w:p>
        </w:tc>
        <w:tc>
          <w:tcPr>
            <w:tcW w:w="726" w:type="dxa"/>
          </w:tcPr>
          <w:p w:rsidR="001321BA" w:rsidRDefault="001321BA" w:rsidP="001321BA">
            <w:pPr>
              <w:pStyle w:val="squish"/>
              <w:jc w:val="center"/>
            </w:pPr>
            <w:r>
              <w:t>Step</w:t>
            </w:r>
          </w:p>
        </w:tc>
      </w:tr>
      <w:tr w:rsidR="001321BA" w:rsidTr="001321BA">
        <w:trPr>
          <w:jc w:val="center"/>
        </w:trPr>
        <w:tc>
          <w:tcPr>
            <w:tcW w:w="3742" w:type="dxa"/>
          </w:tcPr>
          <w:p w:rsidR="001321BA" w:rsidRDefault="001321BA" w:rsidP="009C2BDC">
            <w:pPr>
              <w:pStyle w:val="squish"/>
            </w:pPr>
            <w:r>
              <w:t xml:space="preserve">Number of modes to solve </w:t>
            </w:r>
            <w:r>
              <w:t>f</w:t>
            </w:r>
            <w:r>
              <w:t>or/include</w:t>
            </w:r>
          </w:p>
        </w:tc>
        <w:tc>
          <w:tcPr>
            <w:tcW w:w="2753" w:type="dxa"/>
          </w:tcPr>
          <w:p w:rsidR="001321BA" w:rsidRDefault="001321BA" w:rsidP="001321BA">
            <w:pPr>
              <w:pStyle w:val="squish"/>
              <w:jc w:val="right"/>
            </w:pPr>
            <w:r>
              <w:t>15</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1, 4</w:t>
            </w:r>
          </w:p>
        </w:tc>
      </w:tr>
      <w:tr w:rsidR="001321BA" w:rsidTr="001321BA">
        <w:trPr>
          <w:jc w:val="center"/>
        </w:trPr>
        <w:tc>
          <w:tcPr>
            <w:tcW w:w="3742" w:type="dxa"/>
          </w:tcPr>
          <w:p w:rsidR="001321BA" w:rsidRDefault="001321BA" w:rsidP="009C2BDC">
            <w:pPr>
              <w:pStyle w:val="squish"/>
            </w:pPr>
            <w:r>
              <w:t>Incremental distance along load-path</w:t>
            </w:r>
          </w:p>
        </w:tc>
        <w:tc>
          <w:tcPr>
            <w:tcW w:w="2753" w:type="dxa"/>
          </w:tcPr>
          <w:p w:rsidR="001321BA" w:rsidRDefault="001321BA" w:rsidP="001321BA">
            <w:pPr>
              <w:pStyle w:val="squish"/>
              <w:jc w:val="right"/>
            </w:pPr>
            <w:r>
              <w:t>6</w:t>
            </w:r>
          </w:p>
        </w:tc>
        <w:tc>
          <w:tcPr>
            <w:tcW w:w="901" w:type="dxa"/>
          </w:tcPr>
          <w:p w:rsidR="001321BA" w:rsidRDefault="001321BA" w:rsidP="001321BA">
            <w:pPr>
              <w:pStyle w:val="squish"/>
              <w:jc w:val="both"/>
            </w:pPr>
            <w:r>
              <w:t>inches</w:t>
            </w:r>
          </w:p>
        </w:tc>
        <w:tc>
          <w:tcPr>
            <w:tcW w:w="726" w:type="dxa"/>
          </w:tcPr>
          <w:p w:rsidR="001321BA" w:rsidRDefault="001321BA" w:rsidP="001321BA">
            <w:pPr>
              <w:pStyle w:val="squish"/>
              <w:jc w:val="center"/>
            </w:pPr>
            <w:r>
              <w:t>2</w:t>
            </w:r>
          </w:p>
        </w:tc>
      </w:tr>
      <w:tr w:rsidR="001321BA" w:rsidTr="001321BA">
        <w:trPr>
          <w:jc w:val="center"/>
        </w:trPr>
        <w:tc>
          <w:tcPr>
            <w:tcW w:w="3742" w:type="dxa"/>
          </w:tcPr>
          <w:p w:rsidR="001321BA" w:rsidRDefault="001321BA" w:rsidP="009C2BDC">
            <w:pPr>
              <w:pStyle w:val="squish"/>
            </w:pPr>
            <w:r>
              <w:t>Time integration scheme</w:t>
            </w:r>
          </w:p>
        </w:tc>
        <w:tc>
          <w:tcPr>
            <w:tcW w:w="2753" w:type="dxa"/>
          </w:tcPr>
          <w:p w:rsidR="001321BA" w:rsidRDefault="001321BA" w:rsidP="001321BA">
            <w:pPr>
              <w:pStyle w:val="squish"/>
              <w:jc w:val="right"/>
            </w:pPr>
            <w:proofErr w:type="spellStart"/>
            <w:r>
              <w:t>Hilber</w:t>
            </w:r>
            <w:proofErr w:type="spellEnd"/>
            <w:r>
              <w:t xml:space="preserve"> Hughes Taylor (HHT)</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 xml:space="preserve">Profile </w:t>
            </w:r>
            <w:r>
              <w:t>i</w:t>
            </w:r>
            <w:r>
              <w:t>nterpolation method</w:t>
            </w:r>
          </w:p>
        </w:tc>
        <w:tc>
          <w:tcPr>
            <w:tcW w:w="2753" w:type="dxa"/>
          </w:tcPr>
          <w:p w:rsidR="001321BA" w:rsidRDefault="001321BA" w:rsidP="001321BA">
            <w:pPr>
              <w:pStyle w:val="squish"/>
              <w:jc w:val="right"/>
            </w:pPr>
            <w:r>
              <w:t>Linear</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Structural damping</w:t>
            </w:r>
          </w:p>
        </w:tc>
        <w:tc>
          <w:tcPr>
            <w:tcW w:w="2753" w:type="dxa"/>
          </w:tcPr>
          <w:p w:rsidR="001321BA" w:rsidRDefault="001321BA" w:rsidP="001321BA">
            <w:pPr>
              <w:pStyle w:val="squish"/>
              <w:jc w:val="right"/>
            </w:pPr>
            <w:r>
              <w:t>1%</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 xml:space="preserve">Vehicle </w:t>
            </w:r>
            <w:r>
              <w:t>s</w:t>
            </w:r>
            <w:r>
              <w:t>peed</w:t>
            </w:r>
          </w:p>
        </w:tc>
        <w:tc>
          <w:tcPr>
            <w:tcW w:w="2753" w:type="dxa"/>
          </w:tcPr>
          <w:p w:rsidR="001321BA" w:rsidRDefault="001321BA" w:rsidP="001321BA">
            <w:pPr>
              <w:pStyle w:val="squish"/>
              <w:jc w:val="right"/>
            </w:pPr>
            <w:r>
              <w:t>720</w:t>
            </w:r>
          </w:p>
        </w:tc>
        <w:tc>
          <w:tcPr>
            <w:tcW w:w="901" w:type="dxa"/>
          </w:tcPr>
          <w:p w:rsidR="001321BA" w:rsidRDefault="001321BA" w:rsidP="001321BA">
            <w:pPr>
              <w:pStyle w:val="squish"/>
              <w:jc w:val="both"/>
            </w:pPr>
            <w:r>
              <w:t>in/sec</w:t>
            </w: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Solution time-step</w:t>
            </w:r>
          </w:p>
        </w:tc>
        <w:tc>
          <w:tcPr>
            <w:tcW w:w="2753" w:type="dxa"/>
          </w:tcPr>
          <w:p w:rsidR="001321BA" w:rsidRDefault="001321BA" w:rsidP="001321BA">
            <w:pPr>
              <w:pStyle w:val="squish"/>
              <w:jc w:val="right"/>
            </w:pPr>
            <w:r>
              <w:t>0.0015</w:t>
            </w:r>
          </w:p>
        </w:tc>
        <w:tc>
          <w:tcPr>
            <w:tcW w:w="901" w:type="dxa"/>
          </w:tcPr>
          <w:p w:rsidR="001321BA" w:rsidRDefault="001321BA" w:rsidP="001321BA">
            <w:pPr>
              <w:pStyle w:val="squish"/>
              <w:jc w:val="both"/>
            </w:pPr>
            <w:r>
              <w:t>sec</w:t>
            </w:r>
          </w:p>
        </w:tc>
        <w:tc>
          <w:tcPr>
            <w:tcW w:w="726" w:type="dxa"/>
          </w:tcPr>
          <w:p w:rsidR="001321BA" w:rsidRDefault="001321BA" w:rsidP="001321BA">
            <w:pPr>
              <w:pStyle w:val="squish"/>
              <w:jc w:val="center"/>
            </w:pPr>
            <w:r>
              <w:t>4</w:t>
            </w:r>
          </w:p>
        </w:tc>
      </w:tr>
    </w:tbl>
    <w:p w:rsidR="001321BA" w:rsidRDefault="001321BA" w:rsidP="00A77260">
      <w:r>
        <w:t>Vertical displacement of midspan nodes was selected for analysis output.</w:t>
      </w:r>
      <w:r w:rsidR="00165950">
        <w:t xml:space="preserve"> </w:t>
      </w:r>
      <w:r>
        <w:t xml:space="preserve">The amplification for any given run </w:t>
      </w:r>
      <w:r w:rsidR="00165950">
        <w:t>is then</w:t>
      </w:r>
      <w:r>
        <w:t xml:space="preserve"> computed according to the following equation.</w:t>
      </w:r>
    </w:p>
    <w:p w:rsidR="001321BA" w:rsidRDefault="00165950" w:rsidP="00A77260">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p w:rsidR="00A77260" w:rsidRPr="00D12705" w:rsidRDefault="00165950" w:rsidP="00A77260">
      <w:r>
        <w:t xml:space="preserve">Where </w:t>
      </w:r>
      <w:proofErr w:type="spellStart"/>
      <w:r w:rsidRPr="00165950">
        <w:rPr>
          <w:rFonts w:cstheme="minorHAnsi"/>
          <w:i/>
        </w:rPr>
        <w:t>δ</w:t>
      </w:r>
      <w:r w:rsidRPr="00165950">
        <w:rPr>
          <w:i/>
          <w:vertAlign w:val="subscript"/>
        </w:rPr>
        <w:t>max</w:t>
      </w:r>
      <w:proofErr w:type="spellEnd"/>
      <w:r>
        <w:t xml:space="preserve"> is the maximum downward deflection and </w:t>
      </w:r>
      <w:proofErr w:type="spellStart"/>
      <w:r w:rsidRPr="00165950">
        <w:rPr>
          <w:rFonts w:cstheme="minorHAnsi"/>
          <w:i/>
        </w:rPr>
        <w:t>δ</w:t>
      </w:r>
      <w:r w:rsidRPr="00165950">
        <w:rPr>
          <w:i/>
          <w:vertAlign w:val="subscript"/>
        </w:rPr>
        <w:t>static</w:t>
      </w:r>
      <w:proofErr w:type="spellEnd"/>
      <w:r>
        <w:t xml:space="preserve"> is the maximum static deflection reported when the moving mass is analyzed at 5 in/sec.</w:t>
      </w:r>
    </w:p>
    <w:p w:rsidR="00477C70" w:rsidRDefault="00477C70" w:rsidP="00477C70">
      <w:pPr>
        <w:pStyle w:val="Heading5"/>
      </w:pPr>
      <w:r>
        <w:t>State-Space</w:t>
      </w:r>
    </w:p>
    <w:p w:rsidR="00477C70" w:rsidRDefault="00165950" w:rsidP="00477C70">
      <w:r>
        <w:t>The appropriate parameters (as described in a preceding section) were assigned to the state-space model using custom MATLAB scripts and functions</w:t>
      </w:r>
      <w:r w:rsidR="00E8684C">
        <w:t xml:space="preserve">. The scripts subsequently looped through all the cases, performing simulation for each. Beam and sprung mass position and </w:t>
      </w:r>
      <w:r w:rsidR="00E8684C">
        <w:lastRenderedPageBreak/>
        <w:t>velocity time histories were output as well as contact force. The displacement amplification was computed according to the following equation.</w:t>
      </w:r>
    </w:p>
    <w:p w:rsidR="00E8684C" w:rsidRPr="00E8684C" w:rsidRDefault="00E8684C" w:rsidP="00477C70">
      <w:pPr>
        <w:rPr>
          <w:rFonts w:eastAsiaTheme="minorEastAsia"/>
        </w:rPr>
      </w:pPr>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p w:rsidR="009D1E77" w:rsidRPr="00D12705" w:rsidRDefault="009D1E77" w:rsidP="009D1E77">
      <w:r>
        <w:t xml:space="preserve">Where </w:t>
      </w:r>
      <w:proofErr w:type="spellStart"/>
      <w:r w:rsidRPr="00165950">
        <w:rPr>
          <w:rFonts w:cstheme="minorHAnsi"/>
          <w:i/>
        </w:rPr>
        <w:t>δ</w:t>
      </w:r>
      <w:r w:rsidRPr="00165950">
        <w:rPr>
          <w:i/>
          <w:vertAlign w:val="subscript"/>
        </w:rPr>
        <w:t>max</w:t>
      </w:r>
      <w:proofErr w:type="spellEnd"/>
      <w:r>
        <w:t xml:space="preserve"> is the </w:t>
      </w:r>
      <w:r>
        <w:t xml:space="preserve">minimum (maximum negative) displacement of the beam DOF over the </w:t>
      </w:r>
      <w:proofErr w:type="gramStart"/>
      <w:r>
        <w:t>time period</w:t>
      </w:r>
      <w:proofErr w:type="gramEnd"/>
      <w:r>
        <w:t xml:space="preserve"> for which the vehicle was on the span. For 2-span models, the displacement of the second span was reported as the </w:t>
      </w:r>
      <w:r>
        <w:t xml:space="preserve">minimum displacement of the beam DOF over the </w:t>
      </w:r>
      <w:proofErr w:type="gramStart"/>
      <w:r>
        <w:t>time period</w:t>
      </w:r>
      <w:proofErr w:type="gramEnd"/>
      <w:r>
        <w:t xml:space="preserve"> for which the vehicle was on the</w:t>
      </w:r>
      <w:r>
        <w:t xml:space="preserve"> second</w:t>
      </w:r>
      <w:r>
        <w:t xml:space="preserve"> span</w:t>
      </w:r>
      <w:r>
        <w:t xml:space="preserve"> multiplied by a factor of -1, which is consistent with the assumed shape function. The static displacement (</w:t>
      </w:r>
      <w:proofErr w:type="spellStart"/>
      <w:r w:rsidRPr="00165950">
        <w:rPr>
          <w:rFonts w:cstheme="minorHAnsi"/>
          <w:i/>
        </w:rPr>
        <w:t>δ</w:t>
      </w:r>
      <w:r w:rsidRPr="00165950">
        <w:rPr>
          <w:i/>
          <w:vertAlign w:val="subscript"/>
        </w:rPr>
        <w:t>static</w:t>
      </w:r>
      <w:proofErr w:type="spellEnd"/>
      <w:r>
        <w:t xml:space="preserve">) </w:t>
      </w:r>
      <w:r>
        <w:t xml:space="preserve">is the maximum static deflection </w:t>
      </w:r>
      <w:r w:rsidR="005C568F">
        <w:t xml:space="preserve">according to the generalized stiffness parameter and </w:t>
      </w:r>
      <w:r>
        <w:t xml:space="preserve">calculated </w:t>
      </w:r>
      <w:r w:rsidR="005C568F">
        <w:t>with</w:t>
      </w:r>
      <w:r>
        <w:t xml:space="preserve"> the </w:t>
      </w:r>
      <w:r w:rsidR="00F81D50">
        <w:t>following equations</w:t>
      </w:r>
      <w:r>
        <w:t>.</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F81D50" w:rsidTr="005C568F">
        <w:trPr>
          <w:trHeight w:val="720"/>
          <w:jc w:val="center"/>
        </w:trPr>
        <w:tc>
          <w:tcPr>
            <w:tcW w:w="7776" w:type="dxa"/>
            <w:vAlign w:val="center"/>
          </w:tcPr>
          <w:p w:rsidR="00F81D50" w:rsidRPr="007F10ED" w:rsidRDefault="00F81D50" w:rsidP="0022690A">
            <w:pPr>
              <w:pStyle w:val="squish"/>
              <w:jc w:val="center"/>
            </w:pPr>
            <w:r>
              <w:rPr>
                <w:rFonts w:eastAsiaTheme="minorEastAsia"/>
              </w:rPr>
              <w:t>Single Span:</w:t>
            </w:r>
            <w:r w:rsidR="005C568F">
              <w:rPr>
                <w:rFonts w:eastAsiaTheme="minorEastAsia"/>
              </w:rPr>
              <w:t xml:space="preserve">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r>
                    <w:rPr>
                      <w:rFonts w:ascii="Cambria Math" w:eastAsiaTheme="minorEastAsia" w:hAnsi="Cambria Math"/>
                    </w:rPr>
                    <m:t>48EI</m:t>
                  </m:r>
                </m:den>
              </m:f>
            </m:oMath>
          </w:p>
        </w:tc>
        <w:tc>
          <w:tcPr>
            <w:tcW w:w="864" w:type="dxa"/>
            <w:vAlign w:val="center"/>
          </w:tcPr>
          <w:p w:rsidR="00F81D50" w:rsidRPr="00BD6DB7" w:rsidRDefault="00F81D50" w:rsidP="0022690A">
            <w:pPr>
              <w:pStyle w:val="EquationCaptions"/>
            </w:pPr>
            <w:r>
              <w:t>()</w:t>
            </w:r>
          </w:p>
        </w:tc>
      </w:tr>
      <w:tr w:rsidR="00F81D50" w:rsidTr="005C568F">
        <w:trPr>
          <w:trHeight w:val="720"/>
          <w:jc w:val="center"/>
        </w:trPr>
        <w:tc>
          <w:tcPr>
            <w:tcW w:w="7776" w:type="dxa"/>
            <w:vAlign w:val="center"/>
          </w:tcPr>
          <w:p w:rsidR="00F81D50" w:rsidRPr="007F10ED" w:rsidRDefault="00F81D50" w:rsidP="0022690A">
            <w:pPr>
              <w:pStyle w:val="squish"/>
              <w:jc w:val="center"/>
              <w:rPr>
                <w:rFonts w:ascii="Calibri" w:eastAsia="Calibri" w:hAnsi="Calibri" w:cs="Times New Roman"/>
              </w:rPr>
            </w:pPr>
            <w:r>
              <w:rPr>
                <w:rFonts w:ascii="Calibri" w:eastAsia="Calibri" w:hAnsi="Calibri" w:cs="Times New Roman"/>
              </w:rPr>
              <w:t xml:space="preserve">Two-Span: </w:t>
            </w:r>
            <w:r w:rsidR="005C568F">
              <w:rPr>
                <w:rFonts w:ascii="Calibri" w:eastAsia="Calibri" w:hAnsi="Calibri" w:cs="Times New Roman"/>
              </w:rPr>
              <w:t xml:space="preserve">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den>
              </m:f>
            </m:oMath>
          </w:p>
        </w:tc>
        <w:tc>
          <w:tcPr>
            <w:tcW w:w="864" w:type="dxa"/>
            <w:vAlign w:val="center"/>
          </w:tcPr>
          <w:p w:rsidR="00F81D50" w:rsidRPr="00BD6DB7" w:rsidRDefault="00F81D50" w:rsidP="0022690A">
            <w:pPr>
              <w:pStyle w:val="EquationCaptions"/>
              <w:rPr>
                <w:rFonts w:ascii="Calibri" w:eastAsia="Calibri" w:hAnsi="Calibri" w:cs="Times New Roman"/>
              </w:rPr>
            </w:pPr>
            <w:r>
              <w:t>)</w:t>
            </w:r>
          </w:p>
        </w:tc>
      </w:tr>
    </w:tbl>
    <w:p w:rsidR="00E8684C" w:rsidRDefault="005C568F" w:rsidP="00477C70">
      <w:r>
        <w:t xml:space="preserve">Where </w:t>
      </w:r>
      <w:proofErr w:type="spellStart"/>
      <w:r w:rsidRPr="005C568F">
        <w:rPr>
          <w:i/>
        </w:rPr>
        <w:t>P</w:t>
      </w:r>
      <w:r w:rsidRPr="005C568F">
        <w:rPr>
          <w:i/>
          <w:vertAlign w:val="subscript"/>
        </w:rPr>
        <w:t>veh</w:t>
      </w:r>
      <w:proofErr w:type="spellEnd"/>
      <w:r>
        <w:t xml:space="preserve"> is the static weight of the vehicle.</w:t>
      </w:r>
    </w:p>
    <w:p w:rsidR="005873A5" w:rsidRPr="00477C70" w:rsidRDefault="005873A5" w:rsidP="00477C70">
      <w:r>
        <w:t xml:space="preserve">The IRI of each profile over each span was also computed for comparison. These computations were also performed with a state-space model based on the golden-car model and benchmarked against FHWA’s profile analysis program: </w:t>
      </w:r>
      <w:proofErr w:type="spellStart"/>
      <w:r>
        <w:t>ProVAL</w:t>
      </w:r>
      <w:proofErr w:type="spellEnd"/>
      <w:r>
        <w:t>.</w:t>
      </w:r>
    </w:p>
    <w:p w:rsidR="0037187D" w:rsidRDefault="00F60B64" w:rsidP="00F60B64">
      <w:pPr>
        <w:pStyle w:val="Heading4"/>
      </w:pPr>
      <w:r>
        <w:t>Results</w:t>
      </w:r>
    </w:p>
    <w:p w:rsidR="00F40CA2" w:rsidRDefault="00882542" w:rsidP="00391015">
      <w:r>
        <w:t xml:space="preserve">The four parameter categories (i.e. bridge, path of travel, vehicle, and profile) were sampled to obtain a total of 239 different scenarios. Each scenario was simulated with a detailed 3D FE model and with a state-space model. </w:t>
      </w:r>
    </w:p>
    <w:p w:rsidR="00882542" w:rsidRDefault="00882542" w:rsidP="00391015">
      <w:r>
        <w:t xml:space="preserve">The predicted amplification is compared in the plots below. It can be observed from these plots that the state-space models are more conservative for scenarios that result in high levels of </w:t>
      </w:r>
      <w:r>
        <w:lastRenderedPageBreak/>
        <w:t xml:space="preserve">amplification, but more accurate </w:t>
      </w:r>
      <w:r w:rsidR="00B14A85">
        <w:t xml:space="preserve">at lower amplification levels. It is not expected that dynamic amplification will reach such high values on real structures. These values were obtained in simulations with </w:t>
      </w:r>
      <w:r w:rsidR="00D353C7">
        <w:t xml:space="preserve">unrealistically </w:t>
      </w:r>
      <w:r w:rsidR="00B14A85">
        <w:t>rough artificial profiles, but still serve to demonstrate the performance of the state-space models.</w:t>
      </w:r>
    </w:p>
    <w:p w:rsidR="00924885" w:rsidRPr="00391015" w:rsidRDefault="00882542" w:rsidP="00882542">
      <w:pPr>
        <w:jc w:val="center"/>
      </w:pPr>
      <w:r>
        <w:rPr>
          <w:noProof/>
        </w:rPr>
        <w:drawing>
          <wp:inline distT="0" distB="0" distL="0" distR="0" wp14:anchorId="275B7779" wp14:editId="40499C1C">
            <wp:extent cx="2651760" cy="2286000"/>
            <wp:effectExtent l="0" t="0" r="1524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r>
        <w:rPr>
          <w:noProof/>
        </w:rPr>
        <w:drawing>
          <wp:inline distT="0" distB="0" distL="0" distR="0" wp14:anchorId="79C513AC" wp14:editId="7E7B8C1A">
            <wp:extent cx="2651760" cy="2286000"/>
            <wp:effectExtent l="0" t="0" r="1524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FE4790" w:rsidRDefault="00FE4790" w:rsidP="00FE4790">
      <w:pPr>
        <w:pStyle w:val="Heading2"/>
      </w:pPr>
      <w:bookmarkStart w:id="33" w:name="_Toc536017967"/>
      <w:r>
        <w:t>IRI &amp; Other Vehicle-Only Models</w:t>
      </w:r>
      <w:bookmarkEnd w:id="33"/>
    </w:p>
    <w:p w:rsidR="00832FCD" w:rsidRDefault="00832FCD" w:rsidP="00864BCE">
      <w:r>
        <w:t xml:space="preserve">There are several methods already widely used to assess the roughness of roadway profiles. The International Roughness Index (IRI) is the most complex and simulates a specified vehicle (golden quarter-car) traveling over the profile. Other metrics </w:t>
      </w:r>
      <w:r w:rsidR="005A3C9A">
        <w:t xml:space="preserve">ignore the vehicle and deal only with the profile data. The ISO 8608 parameters, for example, describe the spatial frequency content of the profile. However, all of these roughness metrics fail to consider the bridge or the position of the profile. Studies were performed to examine if these metrics had any ability to predict dynamic amplification. </w:t>
      </w:r>
    </w:p>
    <w:p w:rsidR="005A3C9A" w:rsidRDefault="005A3C9A" w:rsidP="00864BCE">
      <w:r>
        <w:t>ISO 8608 parameters describe the spatial f</w:t>
      </w:r>
      <w:r w:rsidR="008A062F">
        <w:t xml:space="preserve">requency content of the profile. Studies presented in the first part of this document show that </w:t>
      </w:r>
      <w:r w:rsidR="00532AF1">
        <w:t xml:space="preserve">the spatial frequency of the </w:t>
      </w:r>
      <w:r w:rsidR="008A062F">
        <w:t xml:space="preserve">profile content does influence dynamic amplification. However, </w:t>
      </w:r>
      <w:r>
        <w:t>these parameters ignore an</w:t>
      </w:r>
      <w:r w:rsidR="008A062F">
        <w:t>y transient features and ignore</w:t>
      </w:r>
      <w:r>
        <w:t xml:space="preserve"> the phase angle distribution</w:t>
      </w:r>
      <w:r w:rsidR="008A062F">
        <w:t xml:space="preserve"> and therefore are inadequate </w:t>
      </w:r>
      <w:r w:rsidR="00532AF1">
        <w:t xml:space="preserve">for predicting dynamic </w:t>
      </w:r>
      <w:r w:rsidR="00532AF1">
        <w:lastRenderedPageBreak/>
        <w:t xml:space="preserve">amplification. This is evidenced by the plot below which compares </w:t>
      </w:r>
      <w:r>
        <w:t xml:space="preserve">the bridge response for two profiles with identical ISO parameters but different distribution of phase angles. </w:t>
      </w:r>
      <w:r w:rsidR="008A062F">
        <w:t xml:space="preserve">The inadequacy is further demonstrated by the supplied correlation plot. </w:t>
      </w:r>
    </w:p>
    <w:p w:rsidR="008A062F" w:rsidRDefault="008A062F" w:rsidP="00864BCE">
      <w:r>
        <w:t>PLOTs</w:t>
      </w:r>
    </w:p>
    <w:p w:rsidR="008A062F" w:rsidRDefault="008A062F" w:rsidP="00864BCE">
      <w:r>
        <w:t xml:space="preserve">The IRI includes the vehicle in its model and </w:t>
      </w:r>
      <w:r w:rsidR="00532AF1">
        <w:t>may be expected to</w:t>
      </w:r>
      <w:r>
        <w:t xml:space="preserve"> demonstrate better ability to predict dynamic amplification. However, a correlation plot shows that the IRI cannot reliably predict dynamic amplification. The plot also reveals that while profiles with high IRI may</w:t>
      </w:r>
      <w:r w:rsidR="00532AF1">
        <w:t xml:space="preserve"> not always result in high dynamic amplification, bridges with high dynamic amplification have high profile IRI values. This provides further encouragement to encourage and mandate a smooth deck surface. </w:t>
      </w:r>
    </w:p>
    <w:p w:rsidR="00532AF1" w:rsidRDefault="006F1651" w:rsidP="00864BCE">
      <w:r>
        <w:rPr>
          <w:noProof/>
        </w:rPr>
        <w:drawing>
          <wp:inline distT="0" distB="0" distL="0" distR="0" wp14:anchorId="79BB781F" wp14:editId="13364B53">
            <wp:extent cx="2743200" cy="2283350"/>
            <wp:effectExtent l="0" t="0" r="0" b="3175"/>
            <wp:docPr id="99" name="Chart 99">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r>
        <w:rPr>
          <w:noProof/>
        </w:rPr>
        <w:drawing>
          <wp:inline distT="0" distB="0" distL="0" distR="0" wp14:anchorId="18C1E2FB" wp14:editId="612D75D2">
            <wp:extent cx="2743200" cy="2286000"/>
            <wp:effectExtent l="0" t="0" r="0" b="0"/>
            <wp:docPr id="100" name="Chart 100">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532AF1" w:rsidRDefault="00532AF1" w:rsidP="00864BCE">
      <w:r>
        <w:t xml:space="preserve">Another simple model was assessed that included representation of the </w:t>
      </w:r>
      <w:r w:rsidR="006F1651">
        <w:t>vehicle but</w:t>
      </w:r>
      <w:r>
        <w:t xml:space="preserve"> ignored bridge behavior. Position of the profile on the bridge was included by </w:t>
      </w:r>
      <w:r w:rsidR="00880CB6">
        <w:t>applying a sine window</w:t>
      </w:r>
      <w:r>
        <w:t xml:space="preserve"> </w:t>
      </w:r>
      <w:r w:rsidR="00880CB6">
        <w:t>to the</w:t>
      </w:r>
      <w:r>
        <w:t xml:space="preserve"> vehicle response </w:t>
      </w:r>
      <w:r w:rsidR="00880CB6">
        <w:t>over</w:t>
      </w:r>
      <w:r>
        <w:t xml:space="preserve"> the time period for which the vehicle is on the bridge. </w:t>
      </w:r>
      <w:r w:rsidR="00880CB6">
        <w:t xml:space="preserve">The maximum of the windowed contact force is reported as a factor of the vehicle self-weight. This contact-force amplification metric is compared to FE predictions in the plot below. </w:t>
      </w:r>
      <w:r>
        <w:t xml:space="preserve"> </w:t>
      </w:r>
      <w:r w:rsidR="00880CB6">
        <w:t xml:space="preserve">The metric correlated </w:t>
      </w:r>
      <w:r w:rsidR="006F1651">
        <w:t xml:space="preserve">relatively well </w:t>
      </w:r>
      <w:r w:rsidR="00880CB6">
        <w:t>with dynamic amplification</w:t>
      </w:r>
      <w:r w:rsidR="006F1651">
        <w:t xml:space="preserve">, but that correlation coefficient was not </w:t>
      </w:r>
      <w:r w:rsidR="006F1651">
        <w:lastRenderedPageBreak/>
        <w:t>consistent between bridges</w:t>
      </w:r>
      <w:r w:rsidR="00880CB6">
        <w:t xml:space="preserve"> and therefore is not recommended for any amplification predictions. </w:t>
      </w:r>
    </w:p>
    <w:p w:rsidR="00880CB6" w:rsidRDefault="006F1651" w:rsidP="00864BCE">
      <w:r>
        <w:rPr>
          <w:noProof/>
        </w:rPr>
        <w:drawing>
          <wp:inline distT="0" distB="0" distL="0" distR="0" wp14:anchorId="5B6A1A18" wp14:editId="1077F233">
            <wp:extent cx="2743200" cy="2286000"/>
            <wp:effectExtent l="0" t="0" r="0" b="0"/>
            <wp:docPr id="94" name="Chart 94">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r>
        <w:rPr>
          <w:noProof/>
        </w:rPr>
        <w:drawing>
          <wp:inline distT="0" distB="0" distL="0" distR="0" wp14:anchorId="2E568DEB" wp14:editId="498F329C">
            <wp:extent cx="2743200" cy="2286000"/>
            <wp:effectExtent l="0" t="0" r="0" b="0"/>
            <wp:docPr id="98" name="Chart 98">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880CB6" w:rsidRDefault="00880CB6" w:rsidP="00880CB6">
      <w:pPr>
        <w:pStyle w:val="Heading2"/>
      </w:pPr>
      <w:bookmarkStart w:id="34" w:name="_Toc536017968"/>
      <w:r>
        <w:t>Summary</w:t>
      </w:r>
      <w:bookmarkEnd w:id="34"/>
    </w:p>
    <w:p w:rsidR="00880CB6" w:rsidRDefault="000C649C" w:rsidP="00880CB6">
      <w:pPr>
        <w:pStyle w:val="ListParagraph"/>
        <w:numPr>
          <w:ilvl w:val="0"/>
          <w:numId w:val="3"/>
        </w:numPr>
      </w:pPr>
      <w:r>
        <w:t xml:space="preserve">The vehicle and bridge comprise a coupled dynamic system that is energized by the vehicle traversing a profile. </w:t>
      </w:r>
    </w:p>
    <w:p w:rsidR="000C649C" w:rsidRDefault="000C649C" w:rsidP="00880CB6">
      <w:pPr>
        <w:pStyle w:val="ListParagraph"/>
        <w:numPr>
          <w:ilvl w:val="0"/>
          <w:numId w:val="3"/>
        </w:numPr>
      </w:pPr>
      <w:r>
        <w:t>Dynamic amplification estimated by filtering operational monitoring data may over-estimate amplification.</w:t>
      </w:r>
    </w:p>
    <w:p w:rsidR="000C649C" w:rsidRDefault="000C649C" w:rsidP="00880CB6">
      <w:pPr>
        <w:pStyle w:val="ListParagraph"/>
        <w:numPr>
          <w:ilvl w:val="0"/>
          <w:numId w:val="3"/>
        </w:numPr>
      </w:pPr>
      <w:r>
        <w:t xml:space="preserve">Determining dynamic amplification of in-service bridges may be performed with operational monitoring or a load test. In either case, strain gauges are recommended over displacement gauges or accelerometers. </w:t>
      </w:r>
    </w:p>
    <w:p w:rsidR="000C649C" w:rsidRDefault="000C649C" w:rsidP="00880CB6">
      <w:pPr>
        <w:pStyle w:val="ListParagraph"/>
        <w:numPr>
          <w:ilvl w:val="0"/>
          <w:numId w:val="3"/>
        </w:numPr>
      </w:pPr>
      <w:r>
        <w:t xml:space="preserve">A 3D FE model is capable of simulating vehicle-bridge interaction and is recommended for predicting dynamic amplification for structures with complex geometry or that are otherwise ill-suited to the state-space models. </w:t>
      </w:r>
    </w:p>
    <w:p w:rsidR="000C649C" w:rsidRDefault="000C649C" w:rsidP="00880CB6">
      <w:pPr>
        <w:pStyle w:val="ListParagraph"/>
        <w:numPr>
          <w:ilvl w:val="0"/>
          <w:numId w:val="3"/>
        </w:numPr>
      </w:pPr>
      <w:r>
        <w:t xml:space="preserve">A simple model that reduces both the bridge and vehicle to SDF systems has been shown to reliably predict dynamic amplification, and is recommended if FE simulation is not practical. </w:t>
      </w:r>
    </w:p>
    <w:p w:rsidR="00880CB6" w:rsidRPr="00880CB6" w:rsidRDefault="00880CB6" w:rsidP="00880CB6">
      <w:pPr>
        <w:pStyle w:val="ListParagraph"/>
        <w:numPr>
          <w:ilvl w:val="0"/>
          <w:numId w:val="3"/>
        </w:numPr>
      </w:pPr>
      <w:r>
        <w:t xml:space="preserve">Any metric that is to be used for predicting dynamic amplification must include a representation of the bridge. Therefore dynamic amplification should not be predicted by current roughness metrics (e.g. IRI and ISO 8608) that only consider the profile and vehicle. </w:t>
      </w:r>
    </w:p>
    <w:p w:rsidR="00E42662" w:rsidRDefault="00E42662" w:rsidP="00391015">
      <w:pPr>
        <w:pStyle w:val="Heading1"/>
        <w:tabs>
          <w:tab w:val="center" w:pos="4320"/>
        </w:tabs>
      </w:pPr>
      <w:bookmarkStart w:id="35" w:name="_Toc536017969"/>
      <w:r>
        <w:t xml:space="preserve">Part 3: Applications </w:t>
      </w:r>
      <w:r w:rsidR="00391015">
        <w:t>in Vehicle-Bridge Interaction</w:t>
      </w:r>
      <w:bookmarkEnd w:id="35"/>
      <w:r w:rsidR="00391015">
        <w:tab/>
      </w:r>
    </w:p>
    <w:p w:rsidR="000F6CE4" w:rsidRPr="000F6CE4" w:rsidRDefault="000F6CE4" w:rsidP="000F6CE4">
      <w:r>
        <w:t>Several tools have been shown capable of simulating vehicle-bridge interaction and are leveraged in the following pages to further our understanding of dynamic amplification.</w:t>
      </w:r>
    </w:p>
    <w:p w:rsidR="00E42662" w:rsidRDefault="00E42662" w:rsidP="00E42662">
      <w:pPr>
        <w:pStyle w:val="Heading2"/>
      </w:pPr>
      <w:bookmarkStart w:id="36" w:name="_Toc536017970"/>
      <w:r>
        <w:lastRenderedPageBreak/>
        <w:t>Remediation</w:t>
      </w:r>
      <w:r w:rsidR="000C649C">
        <w:t xml:space="preserve"> and Smoothness Criteria</w:t>
      </w:r>
      <w:bookmarkEnd w:id="36"/>
    </w:p>
    <w:p w:rsidR="000F6CE4" w:rsidRDefault="000F6CE4" w:rsidP="000F6CE4">
      <w:r w:rsidRPr="000F6CE4">
        <w:t xml:space="preserve">If a bridge is suspected to exhibit large dynamic amplification as a result of a rough roadway, the bridge owner may wish to grind the roadway smooth. Furthermore, to reduce dynamic amplification in new construction, deck profile specifications should provide smoothness targets. </w:t>
      </w:r>
      <w:r>
        <w:t xml:space="preserve">Currently, smoothness criteria are prescribed differently for different locations. </w:t>
      </w:r>
    </w:p>
    <w:p w:rsidR="005D275C" w:rsidRDefault="005D275C" w:rsidP="000F6CE4">
      <w:r>
        <w:t xml:space="preserve">The IRI which is widely used as a smoothness criterion by providing upper limits, has already been shown to influence dynamic amplification. The IRI is a measure of vehicle response and can therefore only be implemented as a performance metric. As such it provides no methods for specifying or monitoring of smoothness during construction or grinding and will not be presented in this section. However, if a deck profile is shown to have a high IRI, intervention should be considered. </w:t>
      </w:r>
    </w:p>
    <w:p w:rsidR="00F76C90" w:rsidRDefault="005D275C" w:rsidP="000F6CE4">
      <w:r>
        <w:t xml:space="preserve">Rolling straightedge requirements are widely used for specifying localized roughness criteria </w:t>
      </w:r>
      <w:r w:rsidR="00E077D1">
        <w:t>and are expressed</w:t>
      </w:r>
      <w:r>
        <w:t xml:space="preserve"> in terms of </w:t>
      </w:r>
      <w:r w:rsidR="00E077D1">
        <w:t xml:space="preserve">deviation over a certain length. Parameters commonly range from 1/8 to ¼ inch deviation over a 10 to 16 foot distance. </w:t>
      </w:r>
      <w:r w:rsidR="00F76C90">
        <w:t>A computer algorithm was developed that effectively smooths the profile according the straightedge requirements. The effect of this smoothing is illustrated in the following plot whereby a measured profile is compared to the same profile smoothed such that no point deviates more than 1/8</w:t>
      </w:r>
      <w:r w:rsidR="00F76C90" w:rsidRPr="00F76C90">
        <w:rPr>
          <w:vertAlign w:val="superscript"/>
        </w:rPr>
        <w:t>th</w:t>
      </w:r>
      <w:r w:rsidR="00F76C90">
        <w:t xml:space="preserve"> inch over 10ft. </w:t>
      </w:r>
    </w:p>
    <w:p w:rsidR="00C20F41" w:rsidRDefault="00C20F41" w:rsidP="00F76C90">
      <w:pPr>
        <w:jc w:val="center"/>
      </w:pPr>
      <w:r w:rsidRPr="00C20F41">
        <w:rPr>
          <w:noProof/>
        </w:rPr>
        <w:lastRenderedPageBreak/>
        <w:drawing>
          <wp:inline distT="0" distB="0" distL="0" distR="0">
            <wp:extent cx="5029200" cy="2900091"/>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7">
                      <a:extLst>
                        <a:ext uri="{28A0092B-C50C-407E-A947-70E740481C1C}">
                          <a14:useLocalDpi xmlns:a14="http://schemas.microsoft.com/office/drawing/2010/main" val="0"/>
                        </a:ext>
                      </a:extLst>
                    </a:blip>
                    <a:srcRect l="4167" r="5390"/>
                    <a:stretch/>
                  </pic:blipFill>
                  <pic:spPr bwMode="auto">
                    <a:xfrm>
                      <a:off x="0" y="0"/>
                      <a:ext cx="5029200" cy="2900091"/>
                    </a:xfrm>
                    <a:prstGeom prst="rect">
                      <a:avLst/>
                    </a:prstGeom>
                    <a:noFill/>
                    <a:ln>
                      <a:noFill/>
                    </a:ln>
                    <a:extLst>
                      <a:ext uri="{53640926-AAD7-44D8-BBD7-CCE9431645EC}">
                        <a14:shadowObscured xmlns:a14="http://schemas.microsoft.com/office/drawing/2010/main"/>
                      </a:ext>
                    </a:extLst>
                  </pic:spPr>
                </pic:pic>
              </a:graphicData>
            </a:graphic>
          </wp:inline>
        </w:drawing>
      </w:r>
    </w:p>
    <w:p w:rsidR="00F76C90" w:rsidRDefault="00F76C90" w:rsidP="00F76C90">
      <w:r>
        <w:t xml:space="preserve">The ability of </w:t>
      </w:r>
      <w:r>
        <w:t>straightedge</w:t>
      </w:r>
      <w:r>
        <w:t xml:space="preserve"> criteria to limit dynamic amplification is assessed by </w:t>
      </w:r>
      <w:r>
        <w:t xml:space="preserve">simulating vehicle-bridge interaction with </w:t>
      </w:r>
      <w:r>
        <w:t xml:space="preserve">a problematic profile, and </w:t>
      </w:r>
      <w:r>
        <w:t xml:space="preserve">again with the </w:t>
      </w:r>
      <w:r>
        <w:t xml:space="preserve">profile smoothed according to specified criteria. </w:t>
      </w:r>
      <w:r>
        <w:t>The FE model of a single 140 ft. span as described in the previous chapter was utilized for this study. Simulation parameters are summarized in the following table.</w:t>
      </w:r>
      <w:bookmarkStart w:id="37" w:name="_GoBack"/>
      <w:bookmarkEnd w:id="37"/>
    </w:p>
    <w:p w:rsidR="00F76C90" w:rsidRDefault="00F76C90" w:rsidP="00F76C90">
      <w:r>
        <w:t>The following plot compares bridge midspan displacement for the two profiles.</w:t>
      </w:r>
    </w:p>
    <w:p w:rsidR="00F76C90" w:rsidRDefault="00F76C90" w:rsidP="00F76C90">
      <w:r>
        <w:t xml:space="preserve">The plots below illustrate the ability of straightedge requirements to limit dynamic amplification. </w:t>
      </w:r>
    </w:p>
    <w:p w:rsidR="00E077D1" w:rsidRDefault="00E077D1" w:rsidP="000F6CE4">
      <w:r>
        <w:t>PLOTS</w:t>
      </w:r>
    </w:p>
    <w:p w:rsidR="00E077D1" w:rsidRDefault="00E077D1" w:rsidP="000F6CE4">
      <w:r>
        <w:t xml:space="preserve">The straightedge requirements effectively target features within a range of lengths. At normal traffic speeds profile features with lengths of </w:t>
      </w:r>
      <w:r>
        <w:rPr>
          <w:b/>
        </w:rPr>
        <w:t>5-20 feet</w:t>
      </w:r>
      <w:r>
        <w:t xml:space="preserve"> result in forcing frequencies within the range of natural frequencies commonly exhibited by bridges. Therefore, the straightedge length should be specified long enough to avoid/remove long features. </w:t>
      </w:r>
      <w:r w:rsidR="00800104">
        <w:t>The effects of a variety of straightedge lengths are compared below.</w:t>
      </w:r>
    </w:p>
    <w:p w:rsidR="00800104" w:rsidRPr="00E077D1" w:rsidRDefault="00800104" w:rsidP="000F6CE4">
      <w:r>
        <w:lastRenderedPageBreak/>
        <w:t>PLOT</w:t>
      </w:r>
    </w:p>
    <w:p w:rsidR="00E42662" w:rsidRDefault="00E42662" w:rsidP="00E42662">
      <w:pPr>
        <w:pStyle w:val="Heading2"/>
      </w:pPr>
      <w:bookmarkStart w:id="38" w:name="_Toc536017971"/>
      <w:r>
        <w:t>Vehicle Configurations</w:t>
      </w:r>
      <w:bookmarkEnd w:id="38"/>
    </w:p>
    <w:p w:rsidR="00800104" w:rsidRPr="00800104" w:rsidRDefault="00800104" w:rsidP="00800104">
      <w:r>
        <w:t xml:space="preserve">The many simulations that have thus far been reported, have considered a single vehicle traversing a bridge. In reality, bridges experience a large variety of different live-load configurations and many times are subjected to multiple vehicles at the same time. </w:t>
      </w:r>
    </w:p>
    <w:p w:rsidR="00E42662" w:rsidRDefault="00E42662" w:rsidP="00E42662">
      <w:pPr>
        <w:pStyle w:val="Heading3"/>
      </w:pPr>
      <w:bookmarkStart w:id="39" w:name="_Toc536017972"/>
      <w:r>
        <w:t>Traffic</w:t>
      </w:r>
      <w:bookmarkEnd w:id="39"/>
    </w:p>
    <w:p w:rsidR="00800104" w:rsidRPr="00800104" w:rsidRDefault="00800104" w:rsidP="00800104">
      <w:r>
        <w:t xml:space="preserve">The scenario of multiple-vehicle loading is accounted for in most design methodologies through the use of multi-presence factors. These factors serve to reduce the load presented by vehicles in adjacent lanes based on the assumption that vehicles with legal-limit weights are unlikely to occupy adjacent lanes at the same time. </w:t>
      </w:r>
      <w:r w:rsidR="00524D63">
        <w:t xml:space="preserve">While this assumption may be valid for bridge response to static loads, other vehicles, including light vehicles (e.g. small passenger vehicles) may contribute to the dynamic response. The effect of other vehicles (traffic) on a bridge’s dynamic response and the dynamic amplification of a major load event </w:t>
      </w:r>
      <w:r w:rsidR="00E26DF5">
        <w:t>are</w:t>
      </w:r>
      <w:r w:rsidR="00524D63">
        <w:t xml:space="preserve"> investigated.</w:t>
      </w:r>
    </w:p>
    <w:p w:rsidR="00E42662" w:rsidRDefault="00E42662" w:rsidP="00E42662">
      <w:pPr>
        <w:pStyle w:val="Heading3"/>
      </w:pPr>
      <w:bookmarkStart w:id="40" w:name="_Toc536017973"/>
      <w:r>
        <w:t>Truck Trains</w:t>
      </w:r>
      <w:bookmarkEnd w:id="40"/>
    </w:p>
    <w:p w:rsidR="009C6572" w:rsidRPr="009C6572" w:rsidRDefault="009C6572" w:rsidP="009C6572">
      <w:pPr>
        <w:pStyle w:val="Heading3"/>
      </w:pPr>
      <w:bookmarkStart w:id="41" w:name="_Toc536017974"/>
      <w:r>
        <w:t>Future Work</w:t>
      </w:r>
      <w:bookmarkEnd w:id="41"/>
    </w:p>
    <w:p w:rsidR="00E42662" w:rsidRPr="00E42662" w:rsidRDefault="00E42662" w:rsidP="00E42662"/>
    <w:p w:rsidR="00864BCE" w:rsidRPr="00864BCE" w:rsidRDefault="00864BCE" w:rsidP="00864BCE"/>
    <w:sectPr w:rsidR="00864BCE" w:rsidRPr="00864BCE"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3775D" w:rsidRDefault="00F3775D" w:rsidP="004C7F36">
      <w:pPr>
        <w:spacing w:before="0" w:line="240" w:lineRule="auto"/>
      </w:pPr>
      <w:r>
        <w:separator/>
      </w:r>
    </w:p>
  </w:endnote>
  <w:endnote w:type="continuationSeparator" w:id="0">
    <w:p w:rsidR="00F3775D" w:rsidRDefault="00F3775D"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7D77" w:rsidRDefault="007D7D77">
    <w:pPr>
      <w:pStyle w:val="Footer"/>
      <w:jc w:val="right"/>
    </w:pPr>
  </w:p>
  <w:p w:rsidR="007D7D77" w:rsidRDefault="007D7D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3775D" w:rsidRDefault="00F3775D" w:rsidP="004C7F36">
      <w:pPr>
        <w:spacing w:before="0" w:line="240" w:lineRule="auto"/>
      </w:pPr>
      <w:r>
        <w:separator/>
      </w:r>
    </w:p>
  </w:footnote>
  <w:footnote w:type="continuationSeparator" w:id="0">
    <w:p w:rsidR="00F3775D" w:rsidRDefault="00F3775D"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7D7D77" w:rsidRDefault="007D7D77">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7D7D77" w:rsidRDefault="007D7D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4"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5"/>
  </w:num>
  <w:num w:numId="3">
    <w:abstractNumId w:val="16"/>
  </w:num>
  <w:num w:numId="4">
    <w:abstractNumId w:val="11"/>
  </w:num>
  <w:num w:numId="5">
    <w:abstractNumId w:val="6"/>
  </w:num>
  <w:num w:numId="6">
    <w:abstractNumId w:val="14"/>
  </w:num>
  <w:num w:numId="7">
    <w:abstractNumId w:val="4"/>
  </w:num>
  <w:num w:numId="8">
    <w:abstractNumId w:val="2"/>
  </w:num>
  <w:num w:numId="9">
    <w:abstractNumId w:val="0"/>
  </w:num>
  <w:num w:numId="10">
    <w:abstractNumId w:val="5"/>
  </w:num>
  <w:num w:numId="11">
    <w:abstractNumId w:val="13"/>
  </w:num>
  <w:num w:numId="12">
    <w:abstractNumId w:val="1"/>
  </w:num>
  <w:num w:numId="13">
    <w:abstractNumId w:val="12"/>
  </w:num>
  <w:num w:numId="14">
    <w:abstractNumId w:val="3"/>
  </w:num>
  <w:num w:numId="15">
    <w:abstractNumId w:val="9"/>
  </w:num>
  <w:num w:numId="16">
    <w:abstractNumId w:val="10"/>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6E8D"/>
    <w:rsid w:val="000173C3"/>
    <w:rsid w:val="000174CE"/>
    <w:rsid w:val="00021107"/>
    <w:rsid w:val="000212F0"/>
    <w:rsid w:val="000248C5"/>
    <w:rsid w:val="00025DCA"/>
    <w:rsid w:val="0003154C"/>
    <w:rsid w:val="0004731A"/>
    <w:rsid w:val="0005294C"/>
    <w:rsid w:val="000537B3"/>
    <w:rsid w:val="00056653"/>
    <w:rsid w:val="00062078"/>
    <w:rsid w:val="00072B4C"/>
    <w:rsid w:val="000762E9"/>
    <w:rsid w:val="00080E65"/>
    <w:rsid w:val="0008440E"/>
    <w:rsid w:val="000900B9"/>
    <w:rsid w:val="00094060"/>
    <w:rsid w:val="000A28B8"/>
    <w:rsid w:val="000A53E2"/>
    <w:rsid w:val="000A6FFF"/>
    <w:rsid w:val="000B0AB5"/>
    <w:rsid w:val="000C649C"/>
    <w:rsid w:val="000D3AB0"/>
    <w:rsid w:val="000D4B72"/>
    <w:rsid w:val="000D7FCE"/>
    <w:rsid w:val="000E334A"/>
    <w:rsid w:val="000F5F05"/>
    <w:rsid w:val="000F6CE4"/>
    <w:rsid w:val="001012A8"/>
    <w:rsid w:val="0010412A"/>
    <w:rsid w:val="001069EE"/>
    <w:rsid w:val="001076AD"/>
    <w:rsid w:val="00110E0E"/>
    <w:rsid w:val="00120A9A"/>
    <w:rsid w:val="00121D48"/>
    <w:rsid w:val="001321BA"/>
    <w:rsid w:val="00133338"/>
    <w:rsid w:val="00140FB4"/>
    <w:rsid w:val="0014797F"/>
    <w:rsid w:val="00155E45"/>
    <w:rsid w:val="0016108C"/>
    <w:rsid w:val="00165950"/>
    <w:rsid w:val="00166DBE"/>
    <w:rsid w:val="00170818"/>
    <w:rsid w:val="00170A6F"/>
    <w:rsid w:val="00171EB0"/>
    <w:rsid w:val="00172635"/>
    <w:rsid w:val="0017600A"/>
    <w:rsid w:val="00182439"/>
    <w:rsid w:val="00183813"/>
    <w:rsid w:val="00194824"/>
    <w:rsid w:val="001958A7"/>
    <w:rsid w:val="001C2928"/>
    <w:rsid w:val="001C4A01"/>
    <w:rsid w:val="001D649C"/>
    <w:rsid w:val="001D67B1"/>
    <w:rsid w:val="001E1C9D"/>
    <w:rsid w:val="001E51B5"/>
    <w:rsid w:val="001F5A19"/>
    <w:rsid w:val="00203632"/>
    <w:rsid w:val="00204F71"/>
    <w:rsid w:val="002202D6"/>
    <w:rsid w:val="00235597"/>
    <w:rsid w:val="00241D2A"/>
    <w:rsid w:val="002459A6"/>
    <w:rsid w:val="00246EFB"/>
    <w:rsid w:val="00266CAE"/>
    <w:rsid w:val="00273C10"/>
    <w:rsid w:val="00282282"/>
    <w:rsid w:val="00292164"/>
    <w:rsid w:val="002935D4"/>
    <w:rsid w:val="002A4073"/>
    <w:rsid w:val="002B07C3"/>
    <w:rsid w:val="002B361B"/>
    <w:rsid w:val="002B4B3F"/>
    <w:rsid w:val="002C496C"/>
    <w:rsid w:val="002D3414"/>
    <w:rsid w:val="002E15BF"/>
    <w:rsid w:val="002E3D38"/>
    <w:rsid w:val="002E71DE"/>
    <w:rsid w:val="00302F4B"/>
    <w:rsid w:val="00306CE6"/>
    <w:rsid w:val="0032001F"/>
    <w:rsid w:val="003252B6"/>
    <w:rsid w:val="00336127"/>
    <w:rsid w:val="003406F7"/>
    <w:rsid w:val="00345155"/>
    <w:rsid w:val="0035305B"/>
    <w:rsid w:val="00356385"/>
    <w:rsid w:val="00361C42"/>
    <w:rsid w:val="003677FC"/>
    <w:rsid w:val="00370CB2"/>
    <w:rsid w:val="0037187D"/>
    <w:rsid w:val="0037603E"/>
    <w:rsid w:val="0038514E"/>
    <w:rsid w:val="00386F51"/>
    <w:rsid w:val="003876A7"/>
    <w:rsid w:val="00391015"/>
    <w:rsid w:val="003B1BB6"/>
    <w:rsid w:val="003B4A17"/>
    <w:rsid w:val="003B4BA6"/>
    <w:rsid w:val="003D0CC7"/>
    <w:rsid w:val="003D22E1"/>
    <w:rsid w:val="003D3FEB"/>
    <w:rsid w:val="003D487C"/>
    <w:rsid w:val="003D6964"/>
    <w:rsid w:val="003F01CB"/>
    <w:rsid w:val="003F1CBD"/>
    <w:rsid w:val="003F1DF5"/>
    <w:rsid w:val="003F4D97"/>
    <w:rsid w:val="00401832"/>
    <w:rsid w:val="00401DCD"/>
    <w:rsid w:val="0042773F"/>
    <w:rsid w:val="00437B77"/>
    <w:rsid w:val="0044423C"/>
    <w:rsid w:val="00461EB8"/>
    <w:rsid w:val="00467B3D"/>
    <w:rsid w:val="004703CD"/>
    <w:rsid w:val="00471215"/>
    <w:rsid w:val="0047551C"/>
    <w:rsid w:val="00477C70"/>
    <w:rsid w:val="0048509D"/>
    <w:rsid w:val="00496B8E"/>
    <w:rsid w:val="004A144D"/>
    <w:rsid w:val="004A40D7"/>
    <w:rsid w:val="004A41CE"/>
    <w:rsid w:val="004A5C76"/>
    <w:rsid w:val="004C0302"/>
    <w:rsid w:val="004C1CCB"/>
    <w:rsid w:val="004C3D76"/>
    <w:rsid w:val="004C7F36"/>
    <w:rsid w:val="004D5514"/>
    <w:rsid w:val="004D5BF8"/>
    <w:rsid w:val="004E3930"/>
    <w:rsid w:val="005116D6"/>
    <w:rsid w:val="00516973"/>
    <w:rsid w:val="005172D1"/>
    <w:rsid w:val="00522F0B"/>
    <w:rsid w:val="00524D63"/>
    <w:rsid w:val="00527673"/>
    <w:rsid w:val="00532AF1"/>
    <w:rsid w:val="0053460E"/>
    <w:rsid w:val="00535CE5"/>
    <w:rsid w:val="00540758"/>
    <w:rsid w:val="00550D12"/>
    <w:rsid w:val="00554068"/>
    <w:rsid w:val="0055459B"/>
    <w:rsid w:val="005604F5"/>
    <w:rsid w:val="00563D23"/>
    <w:rsid w:val="00586742"/>
    <w:rsid w:val="005873A5"/>
    <w:rsid w:val="00587BDB"/>
    <w:rsid w:val="00594561"/>
    <w:rsid w:val="005968D6"/>
    <w:rsid w:val="005A3C9A"/>
    <w:rsid w:val="005B3E1D"/>
    <w:rsid w:val="005C2E49"/>
    <w:rsid w:val="005C4DA1"/>
    <w:rsid w:val="005C568F"/>
    <w:rsid w:val="005D220A"/>
    <w:rsid w:val="005D275C"/>
    <w:rsid w:val="005D48E6"/>
    <w:rsid w:val="005D609C"/>
    <w:rsid w:val="005E3DAD"/>
    <w:rsid w:val="005F208E"/>
    <w:rsid w:val="005F38DD"/>
    <w:rsid w:val="005F595B"/>
    <w:rsid w:val="00607728"/>
    <w:rsid w:val="00614E65"/>
    <w:rsid w:val="006220FB"/>
    <w:rsid w:val="006251EF"/>
    <w:rsid w:val="00630909"/>
    <w:rsid w:val="00631F33"/>
    <w:rsid w:val="00632D06"/>
    <w:rsid w:val="006360FD"/>
    <w:rsid w:val="00641A32"/>
    <w:rsid w:val="00647C78"/>
    <w:rsid w:val="00663571"/>
    <w:rsid w:val="00665167"/>
    <w:rsid w:val="00670995"/>
    <w:rsid w:val="00680431"/>
    <w:rsid w:val="006B797F"/>
    <w:rsid w:val="006C0FDB"/>
    <w:rsid w:val="006D2AEE"/>
    <w:rsid w:val="006E5845"/>
    <w:rsid w:val="006E73FA"/>
    <w:rsid w:val="006F1651"/>
    <w:rsid w:val="006F4F2E"/>
    <w:rsid w:val="00700FD6"/>
    <w:rsid w:val="007023B6"/>
    <w:rsid w:val="0070381E"/>
    <w:rsid w:val="007143C4"/>
    <w:rsid w:val="007207D0"/>
    <w:rsid w:val="00743482"/>
    <w:rsid w:val="00770168"/>
    <w:rsid w:val="0078412B"/>
    <w:rsid w:val="00784EC2"/>
    <w:rsid w:val="00787764"/>
    <w:rsid w:val="00791406"/>
    <w:rsid w:val="00793162"/>
    <w:rsid w:val="007B048D"/>
    <w:rsid w:val="007B4150"/>
    <w:rsid w:val="007B48A8"/>
    <w:rsid w:val="007B4CB4"/>
    <w:rsid w:val="007C0FDD"/>
    <w:rsid w:val="007C4F48"/>
    <w:rsid w:val="007D40B4"/>
    <w:rsid w:val="007D4F85"/>
    <w:rsid w:val="007D7D77"/>
    <w:rsid w:val="007E56F5"/>
    <w:rsid w:val="007E7EAB"/>
    <w:rsid w:val="007F10ED"/>
    <w:rsid w:val="007F5F82"/>
    <w:rsid w:val="00800104"/>
    <w:rsid w:val="00802AB2"/>
    <w:rsid w:val="00807A64"/>
    <w:rsid w:val="00832FCD"/>
    <w:rsid w:val="008515DA"/>
    <w:rsid w:val="00851911"/>
    <w:rsid w:val="0085233C"/>
    <w:rsid w:val="00853E09"/>
    <w:rsid w:val="00864BCE"/>
    <w:rsid w:val="00880CB6"/>
    <w:rsid w:val="00882542"/>
    <w:rsid w:val="00892862"/>
    <w:rsid w:val="00895689"/>
    <w:rsid w:val="008A062F"/>
    <w:rsid w:val="008B7CAE"/>
    <w:rsid w:val="008C78FF"/>
    <w:rsid w:val="008C798D"/>
    <w:rsid w:val="008D03E8"/>
    <w:rsid w:val="008D5D73"/>
    <w:rsid w:val="008D6367"/>
    <w:rsid w:val="008E36C9"/>
    <w:rsid w:val="008F4885"/>
    <w:rsid w:val="009001A6"/>
    <w:rsid w:val="00900772"/>
    <w:rsid w:val="00916750"/>
    <w:rsid w:val="00922F31"/>
    <w:rsid w:val="00924885"/>
    <w:rsid w:val="00927F06"/>
    <w:rsid w:val="0093101C"/>
    <w:rsid w:val="009317C2"/>
    <w:rsid w:val="009334C6"/>
    <w:rsid w:val="009351C2"/>
    <w:rsid w:val="00936250"/>
    <w:rsid w:val="009459EF"/>
    <w:rsid w:val="00952175"/>
    <w:rsid w:val="00967B9D"/>
    <w:rsid w:val="009720FF"/>
    <w:rsid w:val="0098365C"/>
    <w:rsid w:val="00984F63"/>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F510F"/>
    <w:rsid w:val="00A132B6"/>
    <w:rsid w:val="00A14F77"/>
    <w:rsid w:val="00A16B90"/>
    <w:rsid w:val="00A16EAD"/>
    <w:rsid w:val="00A30903"/>
    <w:rsid w:val="00A31AAB"/>
    <w:rsid w:val="00A379F4"/>
    <w:rsid w:val="00A45417"/>
    <w:rsid w:val="00A50C55"/>
    <w:rsid w:val="00A52771"/>
    <w:rsid w:val="00A55FAA"/>
    <w:rsid w:val="00A57A26"/>
    <w:rsid w:val="00A60A6A"/>
    <w:rsid w:val="00A648C8"/>
    <w:rsid w:val="00A6570A"/>
    <w:rsid w:val="00A65FF1"/>
    <w:rsid w:val="00A77260"/>
    <w:rsid w:val="00A96B6C"/>
    <w:rsid w:val="00AA7A2B"/>
    <w:rsid w:val="00AB3CB3"/>
    <w:rsid w:val="00AC535D"/>
    <w:rsid w:val="00AE07AA"/>
    <w:rsid w:val="00AE2838"/>
    <w:rsid w:val="00AE3217"/>
    <w:rsid w:val="00B132EE"/>
    <w:rsid w:val="00B14A85"/>
    <w:rsid w:val="00B17AC0"/>
    <w:rsid w:val="00B25396"/>
    <w:rsid w:val="00B340CF"/>
    <w:rsid w:val="00B35392"/>
    <w:rsid w:val="00B45540"/>
    <w:rsid w:val="00B642C0"/>
    <w:rsid w:val="00B64DB8"/>
    <w:rsid w:val="00B65CFD"/>
    <w:rsid w:val="00B702F7"/>
    <w:rsid w:val="00B74220"/>
    <w:rsid w:val="00B76B18"/>
    <w:rsid w:val="00B81BDD"/>
    <w:rsid w:val="00B835AE"/>
    <w:rsid w:val="00B93A95"/>
    <w:rsid w:val="00BB19CD"/>
    <w:rsid w:val="00BC7606"/>
    <w:rsid w:val="00BD6DA2"/>
    <w:rsid w:val="00BD6DB7"/>
    <w:rsid w:val="00BE70E4"/>
    <w:rsid w:val="00BF159E"/>
    <w:rsid w:val="00BF1DF6"/>
    <w:rsid w:val="00BF4640"/>
    <w:rsid w:val="00C045DF"/>
    <w:rsid w:val="00C12B2A"/>
    <w:rsid w:val="00C20F41"/>
    <w:rsid w:val="00C22A75"/>
    <w:rsid w:val="00C24BD9"/>
    <w:rsid w:val="00C271D1"/>
    <w:rsid w:val="00C274C6"/>
    <w:rsid w:val="00C53BF7"/>
    <w:rsid w:val="00C55022"/>
    <w:rsid w:val="00C55158"/>
    <w:rsid w:val="00C62BD1"/>
    <w:rsid w:val="00C6496D"/>
    <w:rsid w:val="00C7491E"/>
    <w:rsid w:val="00C82098"/>
    <w:rsid w:val="00C92061"/>
    <w:rsid w:val="00CA1B24"/>
    <w:rsid w:val="00CA6DFB"/>
    <w:rsid w:val="00CB0CF3"/>
    <w:rsid w:val="00CC0067"/>
    <w:rsid w:val="00CD3ED8"/>
    <w:rsid w:val="00CE0102"/>
    <w:rsid w:val="00CF14A4"/>
    <w:rsid w:val="00D02BF2"/>
    <w:rsid w:val="00D072EC"/>
    <w:rsid w:val="00D12705"/>
    <w:rsid w:val="00D272A4"/>
    <w:rsid w:val="00D275D4"/>
    <w:rsid w:val="00D278DE"/>
    <w:rsid w:val="00D328AB"/>
    <w:rsid w:val="00D32B2C"/>
    <w:rsid w:val="00D353C7"/>
    <w:rsid w:val="00D421AD"/>
    <w:rsid w:val="00D479D2"/>
    <w:rsid w:val="00D667A7"/>
    <w:rsid w:val="00D70D8F"/>
    <w:rsid w:val="00D71E3B"/>
    <w:rsid w:val="00D840F1"/>
    <w:rsid w:val="00D86F55"/>
    <w:rsid w:val="00D90521"/>
    <w:rsid w:val="00D91A30"/>
    <w:rsid w:val="00DA775F"/>
    <w:rsid w:val="00DB1770"/>
    <w:rsid w:val="00DB4522"/>
    <w:rsid w:val="00DD32F3"/>
    <w:rsid w:val="00DF0C77"/>
    <w:rsid w:val="00DF4811"/>
    <w:rsid w:val="00E01D52"/>
    <w:rsid w:val="00E077D1"/>
    <w:rsid w:val="00E26DF5"/>
    <w:rsid w:val="00E33E2E"/>
    <w:rsid w:val="00E36645"/>
    <w:rsid w:val="00E4042C"/>
    <w:rsid w:val="00E41109"/>
    <w:rsid w:val="00E42662"/>
    <w:rsid w:val="00E44CFB"/>
    <w:rsid w:val="00E5686A"/>
    <w:rsid w:val="00E62E4A"/>
    <w:rsid w:val="00E70A02"/>
    <w:rsid w:val="00E82CA1"/>
    <w:rsid w:val="00E831F3"/>
    <w:rsid w:val="00E8684C"/>
    <w:rsid w:val="00E87104"/>
    <w:rsid w:val="00EA059A"/>
    <w:rsid w:val="00EB0A83"/>
    <w:rsid w:val="00EB1DBC"/>
    <w:rsid w:val="00EC58A2"/>
    <w:rsid w:val="00EC5BDD"/>
    <w:rsid w:val="00EC77AC"/>
    <w:rsid w:val="00ED1DB4"/>
    <w:rsid w:val="00ED3428"/>
    <w:rsid w:val="00EE180E"/>
    <w:rsid w:val="00EE339C"/>
    <w:rsid w:val="00EE5E87"/>
    <w:rsid w:val="00EE7323"/>
    <w:rsid w:val="00EF1F8B"/>
    <w:rsid w:val="00EF6BE0"/>
    <w:rsid w:val="00F016AD"/>
    <w:rsid w:val="00F11EF7"/>
    <w:rsid w:val="00F13CC1"/>
    <w:rsid w:val="00F20819"/>
    <w:rsid w:val="00F20E06"/>
    <w:rsid w:val="00F26D9C"/>
    <w:rsid w:val="00F348DF"/>
    <w:rsid w:val="00F35613"/>
    <w:rsid w:val="00F3775D"/>
    <w:rsid w:val="00F37CCA"/>
    <w:rsid w:val="00F40CA2"/>
    <w:rsid w:val="00F42C1F"/>
    <w:rsid w:val="00F478B0"/>
    <w:rsid w:val="00F47D53"/>
    <w:rsid w:val="00F50808"/>
    <w:rsid w:val="00F556D4"/>
    <w:rsid w:val="00F56BA1"/>
    <w:rsid w:val="00F60772"/>
    <w:rsid w:val="00F60B64"/>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4790"/>
    <w:rsid w:val="00FF3A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875534"/>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chart" Target="charts/chart3.xml"/><Relationship Id="rId42" Type="http://schemas.openxmlformats.org/officeDocument/2006/relationships/image" Target="media/image25.emf"/><Relationship Id="rId47" Type="http://schemas.openxmlformats.org/officeDocument/2006/relationships/image" Target="media/image29.emf"/><Relationship Id="rId63" Type="http://schemas.openxmlformats.org/officeDocument/2006/relationships/image" Target="media/image45.png"/><Relationship Id="rId68" Type="http://schemas.openxmlformats.org/officeDocument/2006/relationships/image" Target="media/image49.png"/><Relationship Id="rId84" Type="http://schemas.openxmlformats.org/officeDocument/2006/relationships/image" Target="media/image59.png"/><Relationship Id="rId89" Type="http://schemas.openxmlformats.org/officeDocument/2006/relationships/image" Target="media/image63.emf"/><Relationship Id="rId16" Type="http://schemas.openxmlformats.org/officeDocument/2006/relationships/image" Target="media/image6.jpg"/><Relationship Id="rId107" Type="http://schemas.openxmlformats.org/officeDocument/2006/relationships/image" Target="media/image69.emf"/><Relationship Id="rId11" Type="http://schemas.openxmlformats.org/officeDocument/2006/relationships/image" Target="media/image1.jpg"/><Relationship Id="rId32" Type="http://schemas.openxmlformats.org/officeDocument/2006/relationships/image" Target="media/image15.emf"/><Relationship Id="rId37" Type="http://schemas.openxmlformats.org/officeDocument/2006/relationships/image" Target="media/image20.emf"/><Relationship Id="rId53" Type="http://schemas.openxmlformats.org/officeDocument/2006/relationships/image" Target="media/image35.png"/><Relationship Id="rId58" Type="http://schemas.openxmlformats.org/officeDocument/2006/relationships/image" Target="media/image40.JPG"/><Relationship Id="rId74" Type="http://schemas.openxmlformats.org/officeDocument/2006/relationships/image" Target="media/image55.png"/><Relationship Id="rId79" Type="http://schemas.openxmlformats.org/officeDocument/2006/relationships/chart" Target="charts/chart10.xml"/><Relationship Id="rId102" Type="http://schemas.openxmlformats.org/officeDocument/2006/relationships/chart" Target="charts/chart21.xml"/><Relationship Id="rId5" Type="http://schemas.openxmlformats.org/officeDocument/2006/relationships/webSettings" Target="webSettings.xml"/><Relationship Id="rId90" Type="http://schemas.openxmlformats.org/officeDocument/2006/relationships/image" Target="media/image64.png"/><Relationship Id="rId95" Type="http://schemas.openxmlformats.org/officeDocument/2006/relationships/image" Target="media/image68.png"/><Relationship Id="rId22" Type="http://schemas.openxmlformats.org/officeDocument/2006/relationships/chart" Target="charts/chart4.xml"/><Relationship Id="rId27" Type="http://schemas.openxmlformats.org/officeDocument/2006/relationships/image" Target="media/image10.png"/><Relationship Id="rId43" Type="http://schemas.openxmlformats.org/officeDocument/2006/relationships/chart" Target="charts/chart8.xml"/><Relationship Id="rId48" Type="http://schemas.openxmlformats.org/officeDocument/2006/relationships/image" Target="media/image30.png"/><Relationship Id="rId64" Type="http://schemas.openxmlformats.org/officeDocument/2006/relationships/image" Target="media/image46.JPG"/><Relationship Id="rId69" Type="http://schemas.openxmlformats.org/officeDocument/2006/relationships/image" Target="media/image50.png"/><Relationship Id="rId80" Type="http://schemas.openxmlformats.org/officeDocument/2006/relationships/chart" Target="charts/chart11.xml"/><Relationship Id="rId85" Type="http://schemas.openxmlformats.org/officeDocument/2006/relationships/image" Target="media/image60.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16.emf"/><Relationship Id="rId38" Type="http://schemas.openxmlformats.org/officeDocument/2006/relationships/image" Target="media/image21.png"/><Relationship Id="rId59" Type="http://schemas.openxmlformats.org/officeDocument/2006/relationships/image" Target="media/image41.png"/><Relationship Id="rId103" Type="http://schemas.openxmlformats.org/officeDocument/2006/relationships/chart" Target="charts/chart22.xml"/><Relationship Id="rId108" Type="http://schemas.openxmlformats.org/officeDocument/2006/relationships/fontTable" Target="fontTable.xml"/><Relationship Id="rId54" Type="http://schemas.openxmlformats.org/officeDocument/2006/relationships/image" Target="media/image36.png"/><Relationship Id="rId70" Type="http://schemas.openxmlformats.org/officeDocument/2006/relationships/image" Target="media/image51.emf"/><Relationship Id="rId75" Type="http://schemas.openxmlformats.org/officeDocument/2006/relationships/image" Target="media/image56.png"/><Relationship Id="rId91" Type="http://schemas.openxmlformats.org/officeDocument/2006/relationships/chart" Target="charts/chart16.xml"/><Relationship Id="rId96" Type="http://schemas.openxmlformats.org/officeDocument/2006/relationships/chart" Target="charts/chart1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chart" Target="charts/chart5.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1.png"/><Relationship Id="rId57" Type="http://schemas.openxmlformats.org/officeDocument/2006/relationships/image" Target="media/image39.JPG"/><Relationship Id="rId106" Type="http://schemas.openxmlformats.org/officeDocument/2006/relationships/chart" Target="charts/chart25.xml"/><Relationship Id="rId10" Type="http://schemas.openxmlformats.org/officeDocument/2006/relationships/hyperlink" Target="https://gsnb.rutgers.edu/academics/electronic-thesis-and-dissertation-style-guide%23sample" TargetMode="External"/><Relationship Id="rId31" Type="http://schemas.openxmlformats.org/officeDocument/2006/relationships/image" Target="media/image14.emf"/><Relationship Id="rId44" Type="http://schemas.openxmlformats.org/officeDocument/2006/relationships/image" Target="media/image26.emf"/><Relationship Id="rId52" Type="http://schemas.openxmlformats.org/officeDocument/2006/relationships/image" Target="media/image34.png"/><Relationship Id="rId60" Type="http://schemas.openxmlformats.org/officeDocument/2006/relationships/image" Target="media/image42.JPG"/><Relationship Id="rId65" Type="http://schemas.openxmlformats.org/officeDocument/2006/relationships/image" Target="media/image47.JPG"/><Relationship Id="rId73" Type="http://schemas.openxmlformats.org/officeDocument/2006/relationships/image" Target="media/image54.png"/><Relationship Id="rId78" Type="http://schemas.openxmlformats.org/officeDocument/2006/relationships/chart" Target="charts/chart9.xml"/><Relationship Id="rId81" Type="http://schemas.openxmlformats.org/officeDocument/2006/relationships/chart" Target="charts/chart12.xml"/><Relationship Id="rId86" Type="http://schemas.openxmlformats.org/officeDocument/2006/relationships/image" Target="media/image61.png"/><Relationship Id="rId94" Type="http://schemas.openxmlformats.org/officeDocument/2006/relationships/image" Target="media/image67.png"/><Relationship Id="rId99" Type="http://schemas.openxmlformats.org/officeDocument/2006/relationships/hyperlink" Target="http://bridgereports.com/1240581" TargetMode="External"/><Relationship Id="rId101" Type="http://schemas.openxmlformats.org/officeDocument/2006/relationships/chart" Target="charts/chart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2.png"/><Relationship Id="rId109" Type="http://schemas.openxmlformats.org/officeDocument/2006/relationships/theme" Target="theme/theme1.xml"/><Relationship Id="rId34" Type="http://schemas.openxmlformats.org/officeDocument/2006/relationships/image" Target="media/image17.emf"/><Relationship Id="rId50" Type="http://schemas.openxmlformats.org/officeDocument/2006/relationships/image" Target="media/image32.png"/><Relationship Id="rId55" Type="http://schemas.openxmlformats.org/officeDocument/2006/relationships/image" Target="media/image37.jpeg"/><Relationship Id="rId76" Type="http://schemas.openxmlformats.org/officeDocument/2006/relationships/image" Target="media/image57.png"/><Relationship Id="rId97" Type="http://schemas.openxmlformats.org/officeDocument/2006/relationships/chart" Target="charts/chart18.xml"/><Relationship Id="rId104" Type="http://schemas.openxmlformats.org/officeDocument/2006/relationships/chart" Target="charts/chart23.xml"/><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65.emf"/><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chart" Target="charts/chart6.xml"/><Relationship Id="rId40" Type="http://schemas.openxmlformats.org/officeDocument/2006/relationships/image" Target="media/image23.png"/><Relationship Id="rId45" Type="http://schemas.openxmlformats.org/officeDocument/2006/relationships/image" Target="media/image27.emf"/><Relationship Id="rId66" Type="http://schemas.openxmlformats.org/officeDocument/2006/relationships/image" Target="media/image48.png"/><Relationship Id="rId87" Type="http://schemas.openxmlformats.org/officeDocument/2006/relationships/image" Target="media/image62.emf"/><Relationship Id="rId61" Type="http://schemas.openxmlformats.org/officeDocument/2006/relationships/image" Target="media/image43.png"/><Relationship Id="rId82" Type="http://schemas.openxmlformats.org/officeDocument/2006/relationships/chart" Target="charts/chart13.xml"/><Relationship Id="rId19" Type="http://schemas.openxmlformats.org/officeDocument/2006/relationships/chart" Target="charts/chart1.xml"/><Relationship Id="rId14" Type="http://schemas.openxmlformats.org/officeDocument/2006/relationships/image" Target="media/image4.png"/><Relationship Id="rId30" Type="http://schemas.openxmlformats.org/officeDocument/2006/relationships/image" Target="media/image13.emf"/><Relationship Id="rId35" Type="http://schemas.openxmlformats.org/officeDocument/2006/relationships/image" Target="media/image18.png"/><Relationship Id="rId56" Type="http://schemas.openxmlformats.org/officeDocument/2006/relationships/image" Target="media/image38.png"/><Relationship Id="rId77" Type="http://schemas.openxmlformats.org/officeDocument/2006/relationships/image" Target="media/image58.png"/><Relationship Id="rId100" Type="http://schemas.openxmlformats.org/officeDocument/2006/relationships/hyperlink" Target="http://bridgereports.com/1240510" TargetMode="External"/><Relationship Id="rId105" Type="http://schemas.openxmlformats.org/officeDocument/2006/relationships/chart" Target="charts/chart24.xml"/><Relationship Id="rId8" Type="http://schemas.openxmlformats.org/officeDocument/2006/relationships/header" Target="header1.xml"/><Relationship Id="rId51" Type="http://schemas.openxmlformats.org/officeDocument/2006/relationships/image" Target="media/image33.jpg"/><Relationship Id="rId72" Type="http://schemas.openxmlformats.org/officeDocument/2006/relationships/image" Target="media/image53.png"/><Relationship Id="rId93" Type="http://schemas.openxmlformats.org/officeDocument/2006/relationships/image" Target="media/image66.png"/><Relationship Id="rId98" Type="http://schemas.openxmlformats.org/officeDocument/2006/relationships/chart" Target="charts/chart19.xml"/><Relationship Id="rId3" Type="http://schemas.openxmlformats.org/officeDocument/2006/relationships/styles" Target="styles.xml"/><Relationship Id="rId25" Type="http://schemas.openxmlformats.org/officeDocument/2006/relationships/chart" Target="charts/chart7.xml"/><Relationship Id="rId46" Type="http://schemas.openxmlformats.org/officeDocument/2006/relationships/image" Target="media/image28.png"/><Relationship Id="rId67" Type="http://schemas.microsoft.com/office/2007/relationships/hdphoto" Target="media/hdphoto1.wdp"/><Relationship Id="rId20" Type="http://schemas.openxmlformats.org/officeDocument/2006/relationships/chart" Target="charts/chart2.xml"/><Relationship Id="rId41" Type="http://schemas.openxmlformats.org/officeDocument/2006/relationships/image" Target="media/image24.png"/><Relationship Id="rId62" Type="http://schemas.openxmlformats.org/officeDocument/2006/relationships/image" Target="media/image44.png"/><Relationship Id="rId83" Type="http://schemas.openxmlformats.org/officeDocument/2006/relationships/chart" Target="charts/chart14.xml"/><Relationship Id="rId88" Type="http://schemas.openxmlformats.org/officeDocument/2006/relationships/chart" Target="charts/chart15.xml"/></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Damp\Data\for_thesis\FE-response_harmonic-profile.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1sp.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v>Experimental (Run-14)</c:v>
          </c:tx>
          <c:spPr>
            <a:ln w="12700">
              <a:solidFill>
                <a:schemeClr val="accent2">
                  <a:shade val="95000"/>
                  <a:satMod val="105000"/>
                </a:schemeClr>
              </a:solidFill>
              <a:prstDash val="solid"/>
            </a:ln>
          </c:spPr>
          <c:marker>
            <c:symbol val="none"/>
          </c:marker>
          <c:xVal>
            <c:numRef>
              <c:f>experiment!$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1"/>
          <c:extLst>
            <c:ext xmlns:c16="http://schemas.microsoft.com/office/drawing/2014/chart" uri="{C3380CC4-5D6E-409C-BE32-E72D297353CC}">
              <c16:uniqueId val="{00000000-8006-463F-B7C5-4792CB3EEC5B}"/>
            </c:ext>
          </c:extLst>
        </c:ser>
        <c:ser>
          <c:idx val="0"/>
          <c:order val="1"/>
          <c:tx>
            <c:v>Simulate with profile</c:v>
          </c:tx>
          <c:spPr>
            <a:ln w="15875">
              <a:solidFill>
                <a:schemeClr val="accent1">
                  <a:shade val="95000"/>
                  <a:satMod val="105000"/>
                  <a:alpha val="70000"/>
                </a:schemeClr>
              </a:solidFill>
              <a:prstDash val="solid"/>
            </a:ln>
          </c:spPr>
          <c:marker>
            <c:symbol val="none"/>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1-8006-463F-B7C5-4792CB3EEC5B}"/>
            </c:ext>
          </c:extLst>
        </c:ser>
        <c:dLbls>
          <c:showLegendKey val="0"/>
          <c:showVal val="0"/>
          <c:showCatName val="0"/>
          <c:showSerName val="0"/>
          <c:showPercent val="0"/>
          <c:showBubbleSize val="0"/>
        </c:dLbls>
        <c:axId val="392825472"/>
        <c:axId val="392831744"/>
      </c:scatterChart>
      <c:valAx>
        <c:axId val="392825472"/>
        <c:scaling>
          <c:orientation val="minMax"/>
          <c:max val="35"/>
          <c:min val="10"/>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9"/>
        <c:crossBetween val="midCat"/>
      </c:valAx>
      <c:valAx>
        <c:axId val="392831744"/>
        <c:scaling>
          <c:orientation val="minMax"/>
          <c:max val="0.9"/>
          <c:min val="-0.9"/>
        </c:scaling>
        <c:delete val="0"/>
        <c:axPos val="l"/>
        <c:majorGridlines/>
        <c:title>
          <c:tx>
            <c:rich>
              <a:bodyPr rot="-5400000" vert="horz"/>
              <a:lstStyle/>
              <a:p>
                <a:pPr>
                  <a:defRPr/>
                </a:pPr>
                <a:r>
                  <a:rPr lang="en-US"/>
                  <a:t>Acceleration (g)</a:t>
                </a:r>
              </a:p>
            </c:rich>
          </c:tx>
          <c:overlay val="0"/>
        </c:title>
        <c:numFmt formatCode="General" sourceLinked="1"/>
        <c:majorTickMark val="out"/>
        <c:minorTickMark val="none"/>
        <c:tickLblPos val="nextTo"/>
        <c:crossAx val="392825472"/>
        <c:crosses val="autoZero"/>
        <c:crossBetween val="midCat"/>
        <c:majorUnit val="0.30000000000000004"/>
      </c:valAx>
    </c:plotArea>
    <c:legend>
      <c:legendPos val="b"/>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3</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8145</c:f>
              <c:numCache>
                <c:formatCode>General</c:formatCode>
                <c:ptCount val="58138"/>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E$8:$E$58145</c:f>
              <c:numCache>
                <c:formatCode>General</c:formatCode>
                <c:ptCount val="58138"/>
                <c:pt idx="0">
                  <c:v>4.5585599999999998E-4</c:v>
                </c:pt>
                <c:pt idx="1">
                  <c:v>1.5558199999999999E-2</c:v>
                </c:pt>
                <c:pt idx="2">
                  <c:v>1.12934E-2</c:v>
                </c:pt>
                <c:pt idx="3">
                  <c:v>-3.47519E-3</c:v>
                </c:pt>
                <c:pt idx="4">
                  <c:v>3.37696E-3</c:v>
                </c:pt>
                <c:pt idx="5">
                  <c:v>-4.9715000000000002E-2</c:v>
                </c:pt>
                <c:pt idx="6">
                  <c:v>-3.3483499999999999E-3</c:v>
                </c:pt>
                <c:pt idx="7">
                  <c:v>7.5626399999999998E-4</c:v>
                </c:pt>
                <c:pt idx="8">
                  <c:v>-6.42109E-3</c:v>
                </c:pt>
                <c:pt idx="9">
                  <c:v>-2.0538299999999999E-2</c:v>
                </c:pt>
                <c:pt idx="10">
                  <c:v>-1.1112199999999999E-2</c:v>
                </c:pt>
                <c:pt idx="11">
                  <c:v>-6.0062400000000004E-3</c:v>
                </c:pt>
                <c:pt idx="12">
                  <c:v>-1.33095E-2</c:v>
                </c:pt>
                <c:pt idx="13">
                  <c:v>3.6630600000000001E-3</c:v>
                </c:pt>
                <c:pt idx="14">
                  <c:v>-6.1235400000000002E-3</c:v>
                </c:pt>
                <c:pt idx="15">
                  <c:v>-1.77526E-2</c:v>
                </c:pt>
                <c:pt idx="16">
                  <c:v>5.4931600000000004E-3</c:v>
                </c:pt>
                <c:pt idx="17">
                  <c:v>-1.9240400000000001E-2</c:v>
                </c:pt>
                <c:pt idx="18">
                  <c:v>-8.2607300000000008E-3</c:v>
                </c:pt>
                <c:pt idx="19">
                  <c:v>4.8131900000000002E-3</c:v>
                </c:pt>
                <c:pt idx="20">
                  <c:v>1.1735000000000001E-2</c:v>
                </c:pt>
                <c:pt idx="21">
                  <c:v>-1.52769E-2</c:v>
                </c:pt>
                <c:pt idx="22">
                  <c:v>2.3531E-2</c:v>
                </c:pt>
                <c:pt idx="23">
                  <c:v>3.9249399999999997E-2</c:v>
                </c:pt>
                <c:pt idx="24">
                  <c:v>1.07145E-2</c:v>
                </c:pt>
                <c:pt idx="25">
                  <c:v>-4.5690499999999998E-3</c:v>
                </c:pt>
                <c:pt idx="26">
                  <c:v>1.27058E-2</c:v>
                </c:pt>
                <c:pt idx="27">
                  <c:v>6.51646E-3</c:v>
                </c:pt>
                <c:pt idx="28">
                  <c:v>2.21739E-2</c:v>
                </c:pt>
                <c:pt idx="29">
                  <c:v>-1.8775900000000002E-2</c:v>
                </c:pt>
                <c:pt idx="30">
                  <c:v>-3.9863600000000004E-3</c:v>
                </c:pt>
                <c:pt idx="31">
                  <c:v>-1.6307800000000001E-4</c:v>
                </c:pt>
                <c:pt idx="32">
                  <c:v>-1.9345299999999999E-2</c:v>
                </c:pt>
                <c:pt idx="33">
                  <c:v>-2.7943599999999999E-2</c:v>
                </c:pt>
                <c:pt idx="34">
                  <c:v>-6.9093699999999997E-3</c:v>
                </c:pt>
                <c:pt idx="35">
                  <c:v>1.2663799999999999E-2</c:v>
                </c:pt>
                <c:pt idx="36">
                  <c:v>-2.43092E-3</c:v>
                </c:pt>
                <c:pt idx="37">
                  <c:v>9.0522799999999994E-3</c:v>
                </c:pt>
                <c:pt idx="38">
                  <c:v>2.7656600000000001E-3</c:v>
                </c:pt>
                <c:pt idx="39">
                  <c:v>-1.33858E-2</c:v>
                </c:pt>
                <c:pt idx="40">
                  <c:v>1.5649799999999998E-2</c:v>
                </c:pt>
                <c:pt idx="41">
                  <c:v>1.6292600000000001E-2</c:v>
                </c:pt>
                <c:pt idx="42">
                  <c:v>-7.6942399999999998E-3</c:v>
                </c:pt>
                <c:pt idx="43">
                  <c:v>9.9792500000000003E-3</c:v>
                </c:pt>
                <c:pt idx="44">
                  <c:v>2.2831000000000001E-2</c:v>
                </c:pt>
                <c:pt idx="45">
                  <c:v>-2.4476999999999999E-2</c:v>
                </c:pt>
                <c:pt idx="46">
                  <c:v>7.4996899999999998E-3</c:v>
                </c:pt>
                <c:pt idx="47">
                  <c:v>1.7890900000000001E-2</c:v>
                </c:pt>
                <c:pt idx="48">
                  <c:v>-6.6566500000000001E-3</c:v>
                </c:pt>
                <c:pt idx="49">
                  <c:v>-7.3623700000000005E-4</c:v>
                </c:pt>
                <c:pt idx="50">
                  <c:v>-3.36361E-3</c:v>
                </c:pt>
                <c:pt idx="51">
                  <c:v>-2.4764999999999999E-2</c:v>
                </c:pt>
                <c:pt idx="52">
                  <c:v>-1.9142200000000002E-2</c:v>
                </c:pt>
                <c:pt idx="53">
                  <c:v>1.06497E-2</c:v>
                </c:pt>
                <c:pt idx="54">
                  <c:v>-1.0741199999999999E-2</c:v>
                </c:pt>
                <c:pt idx="55">
                  <c:v>-1.10712E-2</c:v>
                </c:pt>
                <c:pt idx="56">
                  <c:v>1.9879299999999999E-2</c:v>
                </c:pt>
                <c:pt idx="57">
                  <c:v>-3.4380000000000001E-3</c:v>
                </c:pt>
                <c:pt idx="58">
                  <c:v>-7.6074599999999999E-3</c:v>
                </c:pt>
                <c:pt idx="59">
                  <c:v>1.57156E-2</c:v>
                </c:pt>
                <c:pt idx="60">
                  <c:v>-1.01233E-2</c:v>
                </c:pt>
                <c:pt idx="61">
                  <c:v>-1.5100499999999999E-2</c:v>
                </c:pt>
                <c:pt idx="62">
                  <c:v>-1.1954299999999999E-2</c:v>
                </c:pt>
                <c:pt idx="63">
                  <c:v>-1.29108E-2</c:v>
                </c:pt>
                <c:pt idx="64">
                  <c:v>1.53446E-2</c:v>
                </c:pt>
                <c:pt idx="65">
                  <c:v>9.3259799999999993E-3</c:v>
                </c:pt>
                <c:pt idx="66">
                  <c:v>1.36642E-2</c:v>
                </c:pt>
                <c:pt idx="67">
                  <c:v>1.36166E-2</c:v>
                </c:pt>
                <c:pt idx="68">
                  <c:v>2.8354600000000001E-2</c:v>
                </c:pt>
                <c:pt idx="69">
                  <c:v>1.0493300000000001E-2</c:v>
                </c:pt>
                <c:pt idx="70">
                  <c:v>-2.8305100000000001E-3</c:v>
                </c:pt>
                <c:pt idx="71">
                  <c:v>-9.9372899999999997E-3</c:v>
                </c:pt>
                <c:pt idx="72">
                  <c:v>1.7261500000000001E-3</c:v>
                </c:pt>
                <c:pt idx="73">
                  <c:v>-1.8158899999999999E-2</c:v>
                </c:pt>
                <c:pt idx="74">
                  <c:v>-1.7315899999999999E-2</c:v>
                </c:pt>
                <c:pt idx="75">
                  <c:v>-8.6679500000000007E-3</c:v>
                </c:pt>
                <c:pt idx="76">
                  <c:v>1.96934E-3</c:v>
                </c:pt>
                <c:pt idx="77">
                  <c:v>-1.2947999999999999E-2</c:v>
                </c:pt>
                <c:pt idx="78">
                  <c:v>-1.6036999999999999E-2</c:v>
                </c:pt>
                <c:pt idx="79">
                  <c:v>-2.8163899999999999E-2</c:v>
                </c:pt>
                <c:pt idx="80">
                  <c:v>2.6819200000000001E-2</c:v>
                </c:pt>
                <c:pt idx="81">
                  <c:v>3.1299600000000002E-3</c:v>
                </c:pt>
                <c:pt idx="82">
                  <c:v>3.7231400000000002E-3</c:v>
                </c:pt>
                <c:pt idx="83">
                  <c:v>1.8526999999999998E-2</c:v>
                </c:pt>
                <c:pt idx="84">
                  <c:v>3.7832299999999998E-3</c:v>
                </c:pt>
                <c:pt idx="85">
                  <c:v>-4.8828099999999996E-3</c:v>
                </c:pt>
                <c:pt idx="86">
                  <c:v>-2.6473999999999998E-3</c:v>
                </c:pt>
                <c:pt idx="87">
                  <c:v>-1.5812900000000001E-2</c:v>
                </c:pt>
                <c:pt idx="88">
                  <c:v>-1.41745E-2</c:v>
                </c:pt>
                <c:pt idx="89">
                  <c:v>1.05991E-2</c:v>
                </c:pt>
                <c:pt idx="90">
                  <c:v>-1.6756099999999999E-2</c:v>
                </c:pt>
                <c:pt idx="91">
                  <c:v>-9.4070400000000002E-3</c:v>
                </c:pt>
                <c:pt idx="92">
                  <c:v>6.0939799999999997E-3</c:v>
                </c:pt>
                <c:pt idx="93">
                  <c:v>1.0874699999999999E-2</c:v>
                </c:pt>
                <c:pt idx="94">
                  <c:v>2.5978099999999999E-3</c:v>
                </c:pt>
                <c:pt idx="95">
                  <c:v>-1.61076E-2</c:v>
                </c:pt>
                <c:pt idx="96">
                  <c:v>-1.02606E-2</c:v>
                </c:pt>
                <c:pt idx="97">
                  <c:v>3.5915399999999998E-3</c:v>
                </c:pt>
                <c:pt idx="98">
                  <c:v>2.2052800000000001E-2</c:v>
                </c:pt>
                <c:pt idx="99">
                  <c:v>9.4985999999999996E-4</c:v>
                </c:pt>
                <c:pt idx="100">
                  <c:v>-1.7642999999999999E-4</c:v>
                </c:pt>
                <c:pt idx="101">
                  <c:v>1.4564499999999999E-2</c:v>
                </c:pt>
                <c:pt idx="102">
                  <c:v>-1.17445E-2</c:v>
                </c:pt>
                <c:pt idx="103">
                  <c:v>-7.3871600000000003E-3</c:v>
                </c:pt>
                <c:pt idx="104">
                  <c:v>2.3584399999999998E-2</c:v>
                </c:pt>
                <c:pt idx="105">
                  <c:v>-8.8329299999999993E-3</c:v>
                </c:pt>
                <c:pt idx="106">
                  <c:v>-1.7094600000000001E-2</c:v>
                </c:pt>
                <c:pt idx="107">
                  <c:v>-7.8582800000000005E-3</c:v>
                </c:pt>
                <c:pt idx="108">
                  <c:v>9.5882399999999996E-3</c:v>
                </c:pt>
                <c:pt idx="109">
                  <c:v>-3.3438700000000002E-2</c:v>
                </c:pt>
                <c:pt idx="110">
                  <c:v>7.1907000000000004E-3</c:v>
                </c:pt>
                <c:pt idx="111">
                  <c:v>-3.9682399999999996E-3</c:v>
                </c:pt>
                <c:pt idx="112">
                  <c:v>-1.48001E-2</c:v>
                </c:pt>
                <c:pt idx="113">
                  <c:v>-9.4575900000000001E-3</c:v>
                </c:pt>
                <c:pt idx="114">
                  <c:v>-4.0908800000000002E-2</c:v>
                </c:pt>
                <c:pt idx="115">
                  <c:v>-1.65462E-2</c:v>
                </c:pt>
                <c:pt idx="116">
                  <c:v>2.6063900000000001E-3</c:v>
                </c:pt>
                <c:pt idx="117">
                  <c:v>-1.83363E-2</c:v>
                </c:pt>
                <c:pt idx="118">
                  <c:v>-2.03514E-3</c:v>
                </c:pt>
                <c:pt idx="119">
                  <c:v>2.4570499999999999E-2</c:v>
                </c:pt>
                <c:pt idx="120">
                  <c:v>9.8609900000000005E-4</c:v>
                </c:pt>
                <c:pt idx="121">
                  <c:v>-1.48401E-2</c:v>
                </c:pt>
                <c:pt idx="122">
                  <c:v>7.1945200000000003E-3</c:v>
                </c:pt>
                <c:pt idx="123">
                  <c:v>-2.1801000000000001E-2</c:v>
                </c:pt>
                <c:pt idx="124">
                  <c:v>-1.20564E-2</c:v>
                </c:pt>
                <c:pt idx="125">
                  <c:v>3.6779399999999997E-2</c:v>
                </c:pt>
                <c:pt idx="126">
                  <c:v>-1.5829099999999999E-2</c:v>
                </c:pt>
                <c:pt idx="127">
                  <c:v>-1.4834399999999999E-2</c:v>
                </c:pt>
                <c:pt idx="128">
                  <c:v>1.2578999999999999E-3</c:v>
                </c:pt>
                <c:pt idx="129">
                  <c:v>-8.3761200000000008E-3</c:v>
                </c:pt>
                <c:pt idx="130">
                  <c:v>-2.4350199999999999E-2</c:v>
                </c:pt>
                <c:pt idx="131">
                  <c:v>-5.3749100000000001E-3</c:v>
                </c:pt>
                <c:pt idx="132">
                  <c:v>1.21155E-2</c:v>
                </c:pt>
                <c:pt idx="133">
                  <c:v>2.1692300000000001E-2</c:v>
                </c:pt>
                <c:pt idx="134">
                  <c:v>3.2901799999999999E-4</c:v>
                </c:pt>
                <c:pt idx="135">
                  <c:v>7.55692E-3</c:v>
                </c:pt>
                <c:pt idx="136">
                  <c:v>1.4740899999999999E-2</c:v>
                </c:pt>
                <c:pt idx="137">
                  <c:v>3.4523000000000003E-4</c:v>
                </c:pt>
                <c:pt idx="138">
                  <c:v>1.8902800000000001E-2</c:v>
                </c:pt>
                <c:pt idx="139">
                  <c:v>4.0533100000000002E-2</c:v>
                </c:pt>
                <c:pt idx="140">
                  <c:v>3.3245100000000001E-3</c:v>
                </c:pt>
                <c:pt idx="141">
                  <c:v>-1.68886E-2</c:v>
                </c:pt>
                <c:pt idx="142">
                  <c:v>4.5653300000000001E-2</c:v>
                </c:pt>
                <c:pt idx="143">
                  <c:v>2.1731400000000001E-2</c:v>
                </c:pt>
                <c:pt idx="144">
                  <c:v>-5.66483E-4</c:v>
                </c:pt>
                <c:pt idx="145">
                  <c:v>1.00765E-2</c:v>
                </c:pt>
                <c:pt idx="146">
                  <c:v>1.8496499999999999E-2</c:v>
                </c:pt>
                <c:pt idx="147">
                  <c:v>6.6842999999999998E-3</c:v>
                </c:pt>
                <c:pt idx="148">
                  <c:v>-1.2044899999999999E-3</c:v>
                </c:pt>
                <c:pt idx="149">
                  <c:v>3.3779099999999999E-2</c:v>
                </c:pt>
                <c:pt idx="150">
                  <c:v>3.1025899999999999E-2</c:v>
                </c:pt>
                <c:pt idx="151">
                  <c:v>2.0504999999999999E-2</c:v>
                </c:pt>
                <c:pt idx="152">
                  <c:v>1.9261400000000001E-2</c:v>
                </c:pt>
                <c:pt idx="153">
                  <c:v>8.4657699999999992E-3</c:v>
                </c:pt>
                <c:pt idx="154">
                  <c:v>1.11609E-2</c:v>
                </c:pt>
                <c:pt idx="155">
                  <c:v>1.47905E-2</c:v>
                </c:pt>
                <c:pt idx="156">
                  <c:v>1.36423E-2</c:v>
                </c:pt>
                <c:pt idx="157">
                  <c:v>1.3600299999999999E-2</c:v>
                </c:pt>
                <c:pt idx="158">
                  <c:v>-1.1532799999999999E-2</c:v>
                </c:pt>
                <c:pt idx="159">
                  <c:v>-2.4901400000000001E-2</c:v>
                </c:pt>
                <c:pt idx="160">
                  <c:v>2.2021300000000001E-2</c:v>
                </c:pt>
                <c:pt idx="161">
                  <c:v>1.9840199999999999E-2</c:v>
                </c:pt>
                <c:pt idx="162">
                  <c:v>2.73581E-2</c:v>
                </c:pt>
                <c:pt idx="163">
                  <c:v>6.7205399999999997E-3</c:v>
                </c:pt>
                <c:pt idx="164">
                  <c:v>2.8277400000000001E-2</c:v>
                </c:pt>
                <c:pt idx="165">
                  <c:v>4.3296799999999999E-4</c:v>
                </c:pt>
                <c:pt idx="166">
                  <c:v>-1.1057900000000001E-2</c:v>
                </c:pt>
                <c:pt idx="167">
                  <c:v>1.6202000000000001E-2</c:v>
                </c:pt>
                <c:pt idx="168">
                  <c:v>2.4662E-3</c:v>
                </c:pt>
                <c:pt idx="169">
                  <c:v>-1.5148200000000001E-2</c:v>
                </c:pt>
                <c:pt idx="170">
                  <c:v>8.8281599999999998E-3</c:v>
                </c:pt>
                <c:pt idx="171">
                  <c:v>-9.7465500000000005E-4</c:v>
                </c:pt>
                <c:pt idx="172">
                  <c:v>-2.6977500000000001E-2</c:v>
                </c:pt>
                <c:pt idx="173">
                  <c:v>-1.14346E-3</c:v>
                </c:pt>
                <c:pt idx="174">
                  <c:v>5.2223199999999999E-3</c:v>
                </c:pt>
                <c:pt idx="175">
                  <c:v>9.1400100000000005E-3</c:v>
                </c:pt>
                <c:pt idx="176">
                  <c:v>-1.6955399999999999E-2</c:v>
                </c:pt>
                <c:pt idx="177">
                  <c:v>-1.27306E-2</c:v>
                </c:pt>
                <c:pt idx="178">
                  <c:v>-1.2207000000000001E-2</c:v>
                </c:pt>
                <c:pt idx="179">
                  <c:v>-1.7106099999999999E-2</c:v>
                </c:pt>
                <c:pt idx="180">
                  <c:v>-5.3272199999999997E-3</c:v>
                </c:pt>
                <c:pt idx="181">
                  <c:v>-9.9515899999999997E-3</c:v>
                </c:pt>
                <c:pt idx="182">
                  <c:v>-2.67429E-2</c:v>
                </c:pt>
                <c:pt idx="183">
                  <c:v>-1.7725899999999999E-2</c:v>
                </c:pt>
                <c:pt idx="184">
                  <c:v>1.4837299999999999E-2</c:v>
                </c:pt>
                <c:pt idx="185">
                  <c:v>1.27192E-2</c:v>
                </c:pt>
                <c:pt idx="186">
                  <c:v>-1.5823400000000001E-2</c:v>
                </c:pt>
                <c:pt idx="187">
                  <c:v>-4.5509299999999999E-3</c:v>
                </c:pt>
                <c:pt idx="188">
                  <c:v>1.7815600000000001E-2</c:v>
                </c:pt>
                <c:pt idx="189">
                  <c:v>1.4355700000000001E-2</c:v>
                </c:pt>
                <c:pt idx="190">
                  <c:v>-1.7990099999999998E-2</c:v>
                </c:pt>
                <c:pt idx="191">
                  <c:v>-1.78528E-3</c:v>
                </c:pt>
                <c:pt idx="192">
                  <c:v>4.33636E-3</c:v>
                </c:pt>
                <c:pt idx="193">
                  <c:v>9.1199899999999997E-3</c:v>
                </c:pt>
                <c:pt idx="194">
                  <c:v>-2.0709999999999999E-2</c:v>
                </c:pt>
                <c:pt idx="195">
                  <c:v>3.10421E-3</c:v>
                </c:pt>
                <c:pt idx="196">
                  <c:v>1.74932E-2</c:v>
                </c:pt>
                <c:pt idx="197">
                  <c:v>-9.4547299999999997E-3</c:v>
                </c:pt>
                <c:pt idx="198">
                  <c:v>-2.2964499999999998E-3</c:v>
                </c:pt>
                <c:pt idx="199">
                  <c:v>-5.4502500000000002E-3</c:v>
                </c:pt>
                <c:pt idx="200">
                  <c:v>1.0223400000000001E-3</c:v>
                </c:pt>
                <c:pt idx="201">
                  <c:v>-2.1280299999999999E-2</c:v>
                </c:pt>
                <c:pt idx="202">
                  <c:v>-1.5089999999999999E-2</c:v>
                </c:pt>
                <c:pt idx="203">
                  <c:v>-5.9986099999999997E-3</c:v>
                </c:pt>
                <c:pt idx="204">
                  <c:v>-2.3031200000000002E-2</c:v>
                </c:pt>
                <c:pt idx="205">
                  <c:v>9.1075900000000003E-4</c:v>
                </c:pt>
                <c:pt idx="206">
                  <c:v>1.8633799999999999E-2</c:v>
                </c:pt>
                <c:pt idx="207">
                  <c:v>3.0021699999999998E-2</c:v>
                </c:pt>
                <c:pt idx="208">
                  <c:v>7.5626399999999998E-4</c:v>
                </c:pt>
                <c:pt idx="209">
                  <c:v>-7.4510599999999998E-3</c:v>
                </c:pt>
                <c:pt idx="210">
                  <c:v>9.6197100000000001E-3</c:v>
                </c:pt>
                <c:pt idx="211">
                  <c:v>5.9604599999999999E-3</c:v>
                </c:pt>
                <c:pt idx="212">
                  <c:v>1.8614800000000001E-2</c:v>
                </c:pt>
                <c:pt idx="213">
                  <c:v>2.55547E-2</c:v>
                </c:pt>
                <c:pt idx="214">
                  <c:v>1.4028499999999999E-2</c:v>
                </c:pt>
                <c:pt idx="215">
                  <c:v>2.2220600000000001E-3</c:v>
                </c:pt>
                <c:pt idx="216">
                  <c:v>4.3353999999999997E-3</c:v>
                </c:pt>
                <c:pt idx="217">
                  <c:v>-7.9250299999999996E-4</c:v>
                </c:pt>
                <c:pt idx="218">
                  <c:v>1.227E-2</c:v>
                </c:pt>
                <c:pt idx="219">
                  <c:v>4.0295600000000001E-2</c:v>
                </c:pt>
                <c:pt idx="220">
                  <c:v>-1.9736299999999998E-2</c:v>
                </c:pt>
                <c:pt idx="221">
                  <c:v>-1.31474E-2</c:v>
                </c:pt>
                <c:pt idx="222" formatCode="0.00E+00">
                  <c:v>-7.82013E-5</c:v>
                </c:pt>
                <c:pt idx="223">
                  <c:v>-2.7385699999999999E-2</c:v>
                </c:pt>
                <c:pt idx="224">
                  <c:v>-2.0437199999999999E-2</c:v>
                </c:pt>
                <c:pt idx="225">
                  <c:v>1.2130699999999999E-3</c:v>
                </c:pt>
                <c:pt idx="226">
                  <c:v>-5.2070600000000001E-4</c:v>
                </c:pt>
                <c:pt idx="227">
                  <c:v>-3.1899499999999997E-2</c:v>
                </c:pt>
                <c:pt idx="228">
                  <c:v>-2.5023500000000001E-2</c:v>
                </c:pt>
                <c:pt idx="229">
                  <c:v>-1.5096700000000001E-3</c:v>
                </c:pt>
                <c:pt idx="230">
                  <c:v>1.6513799999999999E-2</c:v>
                </c:pt>
                <c:pt idx="231">
                  <c:v>-6.3552900000000004E-3</c:v>
                </c:pt>
                <c:pt idx="232">
                  <c:v>1.6431799999999999E-3</c:v>
                </c:pt>
                <c:pt idx="233">
                  <c:v>-4.1971200000000004E-3</c:v>
                </c:pt>
                <c:pt idx="234">
                  <c:v>5.5923500000000003E-3</c:v>
                </c:pt>
                <c:pt idx="235">
                  <c:v>-2.1965999999999999E-2</c:v>
                </c:pt>
                <c:pt idx="236">
                  <c:v>-2.09618E-3</c:v>
                </c:pt>
                <c:pt idx="237">
                  <c:v>8.1958799999999991E-3</c:v>
                </c:pt>
                <c:pt idx="238">
                  <c:v>-9.3555500000000007E-3</c:v>
                </c:pt>
                <c:pt idx="239">
                  <c:v>-1.7299700000000001E-2</c:v>
                </c:pt>
                <c:pt idx="240">
                  <c:v>-1.02053E-2</c:v>
                </c:pt>
                <c:pt idx="241">
                  <c:v>-5.5637400000000002E-3</c:v>
                </c:pt>
                <c:pt idx="242">
                  <c:v>-2.5408699999999999E-2</c:v>
                </c:pt>
                <c:pt idx="243">
                  <c:v>3.9997100000000001E-3</c:v>
                </c:pt>
                <c:pt idx="244">
                  <c:v>-2.8209699999999999E-3</c:v>
                </c:pt>
                <c:pt idx="245">
                  <c:v>-1.5879600000000001E-2</c:v>
                </c:pt>
                <c:pt idx="246">
                  <c:v>-1.8957100000000001E-2</c:v>
                </c:pt>
                <c:pt idx="247">
                  <c:v>-3.5014200000000002E-2</c:v>
                </c:pt>
                <c:pt idx="248">
                  <c:v>-5.2251800000000003E-3</c:v>
                </c:pt>
                <c:pt idx="249">
                  <c:v>-1.32847E-3</c:v>
                </c:pt>
                <c:pt idx="250">
                  <c:v>-2.4098399999999999E-2</c:v>
                </c:pt>
                <c:pt idx="251">
                  <c:v>-1.7142299999999999E-2</c:v>
                </c:pt>
                <c:pt idx="252">
                  <c:v>3.7851299999999998E-3</c:v>
                </c:pt>
                <c:pt idx="253">
                  <c:v>1.1528E-2</c:v>
                </c:pt>
                <c:pt idx="254">
                  <c:v>-1.1379200000000001E-2</c:v>
                </c:pt>
                <c:pt idx="255">
                  <c:v>-1.96724E-2</c:v>
                </c:pt>
                <c:pt idx="256">
                  <c:v>8.6269399999999996E-3</c:v>
                </c:pt>
                <c:pt idx="257">
                  <c:v>2.4843199999999999E-3</c:v>
                </c:pt>
                <c:pt idx="258">
                  <c:v>-1.5598300000000001E-2</c:v>
                </c:pt>
                <c:pt idx="259">
                  <c:v>-8.0480599999999992E-3</c:v>
                </c:pt>
                <c:pt idx="260">
                  <c:v>-6.1197300000000003E-3</c:v>
                </c:pt>
                <c:pt idx="261">
                  <c:v>-5.8708199999999997E-3</c:v>
                </c:pt>
                <c:pt idx="262">
                  <c:v>-2.8466200000000001E-2</c:v>
                </c:pt>
                <c:pt idx="263">
                  <c:v>2.1711299999999999E-2</c:v>
                </c:pt>
                <c:pt idx="264">
                  <c:v>-2.30503E-3</c:v>
                </c:pt>
                <c:pt idx="265">
                  <c:v>-1.35946E-2</c:v>
                </c:pt>
                <c:pt idx="266">
                  <c:v>2.38447E-2</c:v>
                </c:pt>
                <c:pt idx="267">
                  <c:v>1.3647100000000001E-3</c:v>
                </c:pt>
                <c:pt idx="268">
                  <c:v>1.8924699999999999E-2</c:v>
                </c:pt>
                <c:pt idx="269">
                  <c:v>-2.0780600000000001E-3</c:v>
                </c:pt>
                <c:pt idx="270">
                  <c:v>2.4827999999999999E-2</c:v>
                </c:pt>
                <c:pt idx="271">
                  <c:v>-4.5375800000000003E-3</c:v>
                </c:pt>
                <c:pt idx="272">
                  <c:v>1.5379E-2</c:v>
                </c:pt>
                <c:pt idx="273">
                  <c:v>4.6584100000000003E-2</c:v>
                </c:pt>
                <c:pt idx="274">
                  <c:v>1.8970500000000001E-2</c:v>
                </c:pt>
                <c:pt idx="275">
                  <c:v>1.13678E-3</c:v>
                </c:pt>
                <c:pt idx="276">
                  <c:v>1.8210400000000002E-2</c:v>
                </c:pt>
                <c:pt idx="277">
                  <c:v>1.66082E-2</c:v>
                </c:pt>
                <c:pt idx="278">
                  <c:v>-1.0972000000000001E-2</c:v>
                </c:pt>
                <c:pt idx="279">
                  <c:v>4.6253199999999998E-4</c:v>
                </c:pt>
                <c:pt idx="280">
                  <c:v>-2.7364699999999999E-2</c:v>
                </c:pt>
                <c:pt idx="281">
                  <c:v>1.7855599999999999E-2</c:v>
                </c:pt>
                <c:pt idx="282">
                  <c:v>2.8051400000000001E-2</c:v>
                </c:pt>
                <c:pt idx="283">
                  <c:v>-1.10416E-2</c:v>
                </c:pt>
                <c:pt idx="284">
                  <c:v>-6.3533799999999996E-3</c:v>
                </c:pt>
                <c:pt idx="285">
                  <c:v>3.5513900000000001E-2</c:v>
                </c:pt>
                <c:pt idx="286">
                  <c:v>7.1334800000000004E-4</c:v>
                </c:pt>
                <c:pt idx="287">
                  <c:v>-2.2973999999999998E-3</c:v>
                </c:pt>
                <c:pt idx="288">
                  <c:v>4.5796400000000001E-2</c:v>
                </c:pt>
                <c:pt idx="289">
                  <c:v>7.8229900000000002E-3</c:v>
                </c:pt>
                <c:pt idx="290">
                  <c:v>1.64347E-2</c:v>
                </c:pt>
                <c:pt idx="291">
                  <c:v>-1.5954999999999999E-3</c:v>
                </c:pt>
                <c:pt idx="292">
                  <c:v>2.1672199999999999E-2</c:v>
                </c:pt>
                <c:pt idx="293">
                  <c:v>1.2167900000000001E-2</c:v>
                </c:pt>
                <c:pt idx="294">
                  <c:v>-1.93796E-2</c:v>
                </c:pt>
                <c:pt idx="295">
                  <c:v>1.90449E-3</c:v>
                </c:pt>
                <c:pt idx="296">
                  <c:v>-1.75953E-3</c:v>
                </c:pt>
                <c:pt idx="297">
                  <c:v>-4.0187799999999996E-3</c:v>
                </c:pt>
                <c:pt idx="298">
                  <c:v>-1.3587999999999999E-2</c:v>
                </c:pt>
                <c:pt idx="299">
                  <c:v>1.24931E-2</c:v>
                </c:pt>
                <c:pt idx="300">
                  <c:v>1.06096E-2</c:v>
                </c:pt>
                <c:pt idx="301">
                  <c:v>-3.3764799999999998E-2</c:v>
                </c:pt>
                <c:pt idx="302">
                  <c:v>-5.6009299999999996E-3</c:v>
                </c:pt>
                <c:pt idx="303">
                  <c:v>1.34468E-2</c:v>
                </c:pt>
                <c:pt idx="304">
                  <c:v>-1.51539E-2</c:v>
                </c:pt>
                <c:pt idx="305">
                  <c:v>-2.3593900000000001E-2</c:v>
                </c:pt>
                <c:pt idx="306">
                  <c:v>1.40667E-2</c:v>
                </c:pt>
                <c:pt idx="307">
                  <c:v>6.3295399999999998E-3</c:v>
                </c:pt>
                <c:pt idx="308">
                  <c:v>-2.7798699999999999E-2</c:v>
                </c:pt>
                <c:pt idx="309">
                  <c:v>6.3333499999999997E-3</c:v>
                </c:pt>
                <c:pt idx="310">
                  <c:v>9.4537700000000002E-3</c:v>
                </c:pt>
                <c:pt idx="311">
                  <c:v>7.2946499999999997E-3</c:v>
                </c:pt>
                <c:pt idx="312">
                  <c:v>-8.3293900000000008E-3</c:v>
                </c:pt>
                <c:pt idx="313">
                  <c:v>-1.0388400000000001E-2</c:v>
                </c:pt>
                <c:pt idx="314">
                  <c:v>2.3879999999999999E-3</c:v>
                </c:pt>
                <c:pt idx="315">
                  <c:v>-4.1856799999999998E-3</c:v>
                </c:pt>
                <c:pt idx="316">
                  <c:v>-5.08881E-3</c:v>
                </c:pt>
                <c:pt idx="317">
                  <c:v>2.0592699999999999E-2</c:v>
                </c:pt>
                <c:pt idx="318">
                  <c:v>2.3430800000000002E-2</c:v>
                </c:pt>
                <c:pt idx="319">
                  <c:v>1.1491800000000001E-3</c:v>
                </c:pt>
                <c:pt idx="320">
                  <c:v>-1.4152500000000001E-3</c:v>
                </c:pt>
                <c:pt idx="321">
                  <c:v>1.40076E-2</c:v>
                </c:pt>
                <c:pt idx="322">
                  <c:v>1.41802E-2</c:v>
                </c:pt>
                <c:pt idx="323">
                  <c:v>-2.1410000000000001E-3</c:v>
                </c:pt>
                <c:pt idx="324">
                  <c:v>2.0155900000000001E-2</c:v>
                </c:pt>
                <c:pt idx="325">
                  <c:v>1.2332900000000001E-2</c:v>
                </c:pt>
                <c:pt idx="326">
                  <c:v>-2.04697E-2</c:v>
                </c:pt>
                <c:pt idx="327">
                  <c:v>-4.1732799999999997E-3</c:v>
                </c:pt>
                <c:pt idx="328">
                  <c:v>1.36337E-2</c:v>
                </c:pt>
                <c:pt idx="329">
                  <c:v>-1.5649800000000001E-3</c:v>
                </c:pt>
                <c:pt idx="330">
                  <c:v>-7.09438E-3</c:v>
                </c:pt>
                <c:pt idx="331">
                  <c:v>-8.5248900000000002E-3</c:v>
                </c:pt>
                <c:pt idx="332">
                  <c:v>-3.48177E-2</c:v>
                </c:pt>
                <c:pt idx="333">
                  <c:v>-1.01385E-2</c:v>
                </c:pt>
                <c:pt idx="334">
                  <c:v>3.1814600000000001E-3</c:v>
                </c:pt>
                <c:pt idx="335">
                  <c:v>2.33936E-3</c:v>
                </c:pt>
                <c:pt idx="336">
                  <c:v>-1.40839E-2</c:v>
                </c:pt>
                <c:pt idx="337">
                  <c:v>8.4781600000000002E-3</c:v>
                </c:pt>
                <c:pt idx="338">
                  <c:v>-1.41487E-2</c:v>
                </c:pt>
                <c:pt idx="339">
                  <c:v>-1.8499399999999999E-2</c:v>
                </c:pt>
                <c:pt idx="340">
                  <c:v>4.09126E-4</c:v>
                </c:pt>
                <c:pt idx="341">
                  <c:v>2.3073199999999999E-2</c:v>
                </c:pt>
                <c:pt idx="342">
                  <c:v>-2.8247799999999998E-3</c:v>
                </c:pt>
                <c:pt idx="343">
                  <c:v>-1.3172100000000001E-2</c:v>
                </c:pt>
                <c:pt idx="344">
                  <c:v>-8.1968300000000004E-3</c:v>
                </c:pt>
                <c:pt idx="345">
                  <c:v>-2.11983E-2</c:v>
                </c:pt>
                <c:pt idx="346">
                  <c:v>-2.4776500000000001E-3</c:v>
                </c:pt>
                <c:pt idx="347">
                  <c:v>9.2735300000000003E-3</c:v>
                </c:pt>
                <c:pt idx="348">
                  <c:v>4.02946E-2</c:v>
                </c:pt>
                <c:pt idx="349">
                  <c:v>-7.9155000000000007E-3</c:v>
                </c:pt>
                <c:pt idx="350">
                  <c:v>-3.6777499999999998E-2</c:v>
                </c:pt>
                <c:pt idx="351">
                  <c:v>-3.50571E-3</c:v>
                </c:pt>
                <c:pt idx="352">
                  <c:v>5.62668E-4</c:v>
                </c:pt>
                <c:pt idx="353" formatCode="0.00E+00">
                  <c:v>-2.07901E-4</c:v>
                </c:pt>
                <c:pt idx="354">
                  <c:v>1.3485000000000001E-3</c:v>
                </c:pt>
                <c:pt idx="355">
                  <c:v>-2.6807799999999998E-3</c:v>
                </c:pt>
                <c:pt idx="356">
                  <c:v>-6.7987400000000002E-3</c:v>
                </c:pt>
                <c:pt idx="357">
                  <c:v>-1.23167E-2</c:v>
                </c:pt>
                <c:pt idx="358">
                  <c:v>-6.3362100000000001E-3</c:v>
                </c:pt>
                <c:pt idx="359">
                  <c:v>-1.3322799999999999E-2</c:v>
                </c:pt>
                <c:pt idx="360">
                  <c:v>-1.19839E-2</c:v>
                </c:pt>
                <c:pt idx="361">
                  <c:v>-1.5258800000000001E-3</c:v>
                </c:pt>
                <c:pt idx="362">
                  <c:v>-1.12467E-2</c:v>
                </c:pt>
                <c:pt idx="363">
                  <c:v>1.23558E-2</c:v>
                </c:pt>
                <c:pt idx="364">
                  <c:v>2.70128E-2</c:v>
                </c:pt>
                <c:pt idx="365">
                  <c:v>3.10326E-3</c:v>
                </c:pt>
                <c:pt idx="366">
                  <c:v>-1.9846E-3</c:v>
                </c:pt>
                <c:pt idx="367">
                  <c:v>1.24779E-2</c:v>
                </c:pt>
                <c:pt idx="368">
                  <c:v>1.6444199999999999E-2</c:v>
                </c:pt>
                <c:pt idx="369">
                  <c:v>1.28717E-2</c:v>
                </c:pt>
                <c:pt idx="370">
                  <c:v>1.12286E-2</c:v>
                </c:pt>
                <c:pt idx="371">
                  <c:v>7.1430199999999999E-4</c:v>
                </c:pt>
                <c:pt idx="372">
                  <c:v>1.1169399999999999E-2</c:v>
                </c:pt>
                <c:pt idx="373">
                  <c:v>4.6567900000000001E-3</c:v>
                </c:pt>
                <c:pt idx="374">
                  <c:v>6.8855299999999999E-3</c:v>
                </c:pt>
                <c:pt idx="375">
                  <c:v>-7.7943800000000001E-3</c:v>
                </c:pt>
                <c:pt idx="376">
                  <c:v>1.08871E-2</c:v>
                </c:pt>
                <c:pt idx="377">
                  <c:v>-3.08895E-3</c:v>
                </c:pt>
                <c:pt idx="378">
                  <c:v>-5.1689100000000001E-4</c:v>
                </c:pt>
                <c:pt idx="379">
                  <c:v>1.13049E-2</c:v>
                </c:pt>
                <c:pt idx="380">
                  <c:v>2.2769000000000001E-2</c:v>
                </c:pt>
                <c:pt idx="381">
                  <c:v>1.6521500000000001E-2</c:v>
                </c:pt>
                <c:pt idx="382">
                  <c:v>1.9741999999999999E-2</c:v>
                </c:pt>
                <c:pt idx="383">
                  <c:v>6.6204100000000002E-3</c:v>
                </c:pt>
                <c:pt idx="384">
                  <c:v>1.79939E-2</c:v>
                </c:pt>
                <c:pt idx="385">
                  <c:v>2.8075200000000002E-2</c:v>
                </c:pt>
                <c:pt idx="386">
                  <c:v>2.5351499999999999E-2</c:v>
                </c:pt>
                <c:pt idx="387">
                  <c:v>-1.26457E-3</c:v>
                </c:pt>
                <c:pt idx="388">
                  <c:v>-2.02951E-2</c:v>
                </c:pt>
                <c:pt idx="389">
                  <c:v>-3.5677E-3</c:v>
                </c:pt>
                <c:pt idx="390">
                  <c:v>2.23351E-2</c:v>
                </c:pt>
                <c:pt idx="391">
                  <c:v>3.3292799999999997E-2</c:v>
                </c:pt>
                <c:pt idx="392">
                  <c:v>7.3471099999999996E-3</c:v>
                </c:pt>
                <c:pt idx="393">
                  <c:v>8.2864800000000006E-3</c:v>
                </c:pt>
                <c:pt idx="394">
                  <c:v>1.82562E-2</c:v>
                </c:pt>
                <c:pt idx="395">
                  <c:v>-6.5860700000000003E-3</c:v>
                </c:pt>
                <c:pt idx="396">
                  <c:v>3.6582899999999998E-3</c:v>
                </c:pt>
                <c:pt idx="397">
                  <c:v>2.1933600000000001E-2</c:v>
                </c:pt>
                <c:pt idx="398">
                  <c:v>8.8129000000000002E-3</c:v>
                </c:pt>
                <c:pt idx="399">
                  <c:v>-4.9037899999999999E-3</c:v>
                </c:pt>
                <c:pt idx="400">
                  <c:v>1.50805E-2</c:v>
                </c:pt>
                <c:pt idx="401">
                  <c:v>1.35269E-2</c:v>
                </c:pt>
                <c:pt idx="402">
                  <c:v>1.58873E-2</c:v>
                </c:pt>
                <c:pt idx="403">
                  <c:v>3.1905200000000002E-2</c:v>
                </c:pt>
                <c:pt idx="404">
                  <c:v>1.22519E-2</c:v>
                </c:pt>
                <c:pt idx="405">
                  <c:v>2.12345E-2</c:v>
                </c:pt>
                <c:pt idx="406">
                  <c:v>4.9104700000000001E-3</c:v>
                </c:pt>
                <c:pt idx="407">
                  <c:v>-4.5642900000000004E-3</c:v>
                </c:pt>
                <c:pt idx="408">
                  <c:v>-2.25544E-3</c:v>
                </c:pt>
                <c:pt idx="409">
                  <c:v>1.26295E-2</c:v>
                </c:pt>
                <c:pt idx="410">
                  <c:v>-4.1675599999999998E-3</c:v>
                </c:pt>
                <c:pt idx="411">
                  <c:v>-1.1467E-2</c:v>
                </c:pt>
                <c:pt idx="412">
                  <c:v>-7.5941100000000003E-3</c:v>
                </c:pt>
                <c:pt idx="413">
                  <c:v>-2.3281099999999999E-2</c:v>
                </c:pt>
                <c:pt idx="414">
                  <c:v>2.10352E-2</c:v>
                </c:pt>
                <c:pt idx="415">
                  <c:v>8.0909699999999994E-3</c:v>
                </c:pt>
                <c:pt idx="416">
                  <c:v>-2.0284699999999999E-2</c:v>
                </c:pt>
                <c:pt idx="417">
                  <c:v>-2.11229E-2</c:v>
                </c:pt>
                <c:pt idx="418">
                  <c:v>-1.28717E-2</c:v>
                </c:pt>
                <c:pt idx="419">
                  <c:v>1.1065500000000001E-2</c:v>
                </c:pt>
                <c:pt idx="420" formatCode="0.00E+00">
                  <c:v>-6.1988800000000005E-5</c:v>
                </c:pt>
                <c:pt idx="421">
                  <c:v>6.2351200000000002E-3</c:v>
                </c:pt>
                <c:pt idx="422">
                  <c:v>-1.1346800000000001E-2</c:v>
                </c:pt>
                <c:pt idx="423">
                  <c:v>-1.8020600000000001E-2</c:v>
                </c:pt>
                <c:pt idx="424">
                  <c:v>-5.8631899999999999E-3</c:v>
                </c:pt>
                <c:pt idx="425">
                  <c:v>-1.2504599999999999E-2</c:v>
                </c:pt>
                <c:pt idx="426">
                  <c:v>-2.3222E-2</c:v>
                </c:pt>
                <c:pt idx="427">
                  <c:v>-1.90544E-3</c:v>
                </c:pt>
                <c:pt idx="428">
                  <c:v>-1.00737E-2</c:v>
                </c:pt>
                <c:pt idx="429">
                  <c:v>-1.8053100000000001E-3</c:v>
                </c:pt>
                <c:pt idx="430">
                  <c:v>-1.81522E-2</c:v>
                </c:pt>
                <c:pt idx="431">
                  <c:v>-2.6671400000000001E-2</c:v>
                </c:pt>
                <c:pt idx="432">
                  <c:v>5.1488899999999997E-3</c:v>
                </c:pt>
                <c:pt idx="433">
                  <c:v>2.73895E-3</c:v>
                </c:pt>
                <c:pt idx="434">
                  <c:v>-2.3262999999999999E-2</c:v>
                </c:pt>
                <c:pt idx="435">
                  <c:v>-1.0493300000000001E-2</c:v>
                </c:pt>
                <c:pt idx="436">
                  <c:v>-1.5831E-3</c:v>
                </c:pt>
                <c:pt idx="437">
                  <c:v>1.1587099999999999E-2</c:v>
                </c:pt>
                <c:pt idx="438">
                  <c:v>5.7277700000000001E-3</c:v>
                </c:pt>
                <c:pt idx="439">
                  <c:v>1.02568E-2</c:v>
                </c:pt>
                <c:pt idx="440">
                  <c:v>-2.3202899999999999E-2</c:v>
                </c:pt>
                <c:pt idx="441">
                  <c:v>-2.8933500000000001E-2</c:v>
                </c:pt>
                <c:pt idx="442">
                  <c:v>-3.3235500000000002E-3</c:v>
                </c:pt>
                <c:pt idx="443">
                  <c:v>2.8066599999999999E-3</c:v>
                </c:pt>
                <c:pt idx="444">
                  <c:v>-7.7791199999999996E-3</c:v>
                </c:pt>
                <c:pt idx="445">
                  <c:v>-1.1062599999999999E-4</c:v>
                </c:pt>
                <c:pt idx="446">
                  <c:v>9.6063599999999996E-3</c:v>
                </c:pt>
                <c:pt idx="447">
                  <c:v>2.2812800000000001E-2</c:v>
                </c:pt>
                <c:pt idx="448">
                  <c:v>9.0122199999999996E-3</c:v>
                </c:pt>
                <c:pt idx="449" formatCode="0.00E+00">
                  <c:v>2.1934500000000001E-5</c:v>
                </c:pt>
                <c:pt idx="450">
                  <c:v>1.5695600000000001E-2</c:v>
                </c:pt>
                <c:pt idx="451">
                  <c:v>-1.28708E-2</c:v>
                </c:pt>
                <c:pt idx="452">
                  <c:v>1.7003999999999999E-3</c:v>
                </c:pt>
                <c:pt idx="453">
                  <c:v>2.12841E-2</c:v>
                </c:pt>
                <c:pt idx="454">
                  <c:v>3.20339E-3</c:v>
                </c:pt>
                <c:pt idx="455">
                  <c:v>1.35403E-2</c:v>
                </c:pt>
                <c:pt idx="456">
                  <c:v>1.0211E-2</c:v>
                </c:pt>
                <c:pt idx="457">
                  <c:v>-1.49231E-2</c:v>
                </c:pt>
                <c:pt idx="458">
                  <c:v>-3.85857E-3</c:v>
                </c:pt>
                <c:pt idx="459">
                  <c:v>-1.9979500000000001E-3</c:v>
                </c:pt>
                <c:pt idx="460">
                  <c:v>4.2886699999999996E-3</c:v>
                </c:pt>
                <c:pt idx="461">
                  <c:v>1.36089E-3</c:v>
                </c:pt>
                <c:pt idx="462">
                  <c:v>-1.5008000000000001E-2</c:v>
                </c:pt>
                <c:pt idx="463">
                  <c:v>7.6303500000000002E-3</c:v>
                </c:pt>
                <c:pt idx="464">
                  <c:v>-1.6144800000000001E-2</c:v>
                </c:pt>
                <c:pt idx="465">
                  <c:v>1.03464E-2</c:v>
                </c:pt>
                <c:pt idx="466">
                  <c:v>1.1274299999999999E-2</c:v>
                </c:pt>
                <c:pt idx="467">
                  <c:v>2.5892300000000001E-3</c:v>
                </c:pt>
                <c:pt idx="468">
                  <c:v>3.4551600000000001E-3</c:v>
                </c:pt>
                <c:pt idx="469">
                  <c:v>1.08843E-2</c:v>
                </c:pt>
                <c:pt idx="470">
                  <c:v>3.7546200000000002E-2</c:v>
                </c:pt>
                <c:pt idx="471">
                  <c:v>2.12736E-2</c:v>
                </c:pt>
                <c:pt idx="472">
                  <c:v>1.63488E-2</c:v>
                </c:pt>
                <c:pt idx="473">
                  <c:v>2.6594199999999998E-2</c:v>
                </c:pt>
                <c:pt idx="474">
                  <c:v>9.6034999999999992E-3</c:v>
                </c:pt>
                <c:pt idx="475">
                  <c:v>3.5038000000000001E-3</c:v>
                </c:pt>
                <c:pt idx="476">
                  <c:v>-2.3279199999999998E-3</c:v>
                </c:pt>
                <c:pt idx="477">
                  <c:v>2.5761599999999999E-2</c:v>
                </c:pt>
                <c:pt idx="478">
                  <c:v>2.30589E-2</c:v>
                </c:pt>
                <c:pt idx="479">
                  <c:v>1.1080700000000001E-2</c:v>
                </c:pt>
                <c:pt idx="480">
                  <c:v>-6.5574600000000002E-3</c:v>
                </c:pt>
                <c:pt idx="481">
                  <c:v>2.2956799999999999E-2</c:v>
                </c:pt>
                <c:pt idx="482">
                  <c:v>2.2596399999999999E-2</c:v>
                </c:pt>
                <c:pt idx="483">
                  <c:v>-1.1501300000000001E-3</c:v>
                </c:pt>
                <c:pt idx="484">
                  <c:v>1.052E-2</c:v>
                </c:pt>
                <c:pt idx="485">
                  <c:v>-5.9623699999999998E-3</c:v>
                </c:pt>
                <c:pt idx="486">
                  <c:v>3.0665399999999999E-2</c:v>
                </c:pt>
                <c:pt idx="487">
                  <c:v>5.3291299999999996E-3</c:v>
                </c:pt>
                <c:pt idx="488">
                  <c:v>1.4451E-2</c:v>
                </c:pt>
                <c:pt idx="489">
                  <c:v>1.84975E-2</c:v>
                </c:pt>
                <c:pt idx="490">
                  <c:v>3.7539500000000003E-2</c:v>
                </c:pt>
                <c:pt idx="491">
                  <c:v>2.5505099999999999E-2</c:v>
                </c:pt>
                <c:pt idx="492">
                  <c:v>-2.83337E-3</c:v>
                </c:pt>
                <c:pt idx="493">
                  <c:v>2.5253300000000001E-3</c:v>
                </c:pt>
                <c:pt idx="494">
                  <c:v>1.24779E-2</c:v>
                </c:pt>
                <c:pt idx="495">
                  <c:v>1.9076300000000001E-2</c:v>
                </c:pt>
                <c:pt idx="496">
                  <c:v>-8.2292600000000004E-3</c:v>
                </c:pt>
                <c:pt idx="497">
                  <c:v>1.7384500000000001E-2</c:v>
                </c:pt>
                <c:pt idx="498">
                  <c:v>-4.2991599999999998E-3</c:v>
                </c:pt>
                <c:pt idx="499">
                  <c:v>-2.5259E-2</c:v>
                </c:pt>
                <c:pt idx="500">
                  <c:v>2.8122899999999999E-2</c:v>
                </c:pt>
                <c:pt idx="501">
                  <c:v>1.8759700000000001E-2</c:v>
                </c:pt>
                <c:pt idx="502">
                  <c:v>-5.0449399999999997E-4</c:v>
                </c:pt>
                <c:pt idx="503">
                  <c:v>-8.1214900000000003E-3</c:v>
                </c:pt>
                <c:pt idx="504">
                  <c:v>2.4377800000000002E-2</c:v>
                </c:pt>
                <c:pt idx="505">
                  <c:v>-3.8700100000000001E-3</c:v>
                </c:pt>
                <c:pt idx="506">
                  <c:v>-3.07779E-2</c:v>
                </c:pt>
                <c:pt idx="507">
                  <c:v>1.8492700000000001E-2</c:v>
                </c:pt>
                <c:pt idx="508">
                  <c:v>4.62732E-2</c:v>
                </c:pt>
                <c:pt idx="509">
                  <c:v>-2.4166099999999999E-2</c:v>
                </c:pt>
                <c:pt idx="510">
                  <c:v>-2.4863199999999998E-2</c:v>
                </c:pt>
                <c:pt idx="511">
                  <c:v>3.2772099999999998E-2</c:v>
                </c:pt>
                <c:pt idx="512">
                  <c:v>-5.2709599999999999E-3</c:v>
                </c:pt>
                <c:pt idx="513">
                  <c:v>-2.2522E-2</c:v>
                </c:pt>
                <c:pt idx="514">
                  <c:v>-8.2540500000000006E-3</c:v>
                </c:pt>
                <c:pt idx="515">
                  <c:v>1.8596600000000001E-2</c:v>
                </c:pt>
                <c:pt idx="516">
                  <c:v>-1.8445E-2</c:v>
                </c:pt>
                <c:pt idx="517">
                  <c:v>-3.1554199999999998E-2</c:v>
                </c:pt>
                <c:pt idx="518">
                  <c:v>2.0547900000000001E-2</c:v>
                </c:pt>
                <c:pt idx="519">
                  <c:v>1.9846E-3</c:v>
                </c:pt>
                <c:pt idx="520">
                  <c:v>-1.14641E-2</c:v>
                </c:pt>
                <c:pt idx="521">
                  <c:v>6.1645500000000004E-3</c:v>
                </c:pt>
                <c:pt idx="522">
                  <c:v>2.14787E-2</c:v>
                </c:pt>
                <c:pt idx="523">
                  <c:v>5.2328100000000001E-3</c:v>
                </c:pt>
                <c:pt idx="524">
                  <c:v>-1.9442600000000001E-2</c:v>
                </c:pt>
                <c:pt idx="525">
                  <c:v>-1.9209899999999999E-2</c:v>
                </c:pt>
                <c:pt idx="526">
                  <c:v>-6.6051499999999997E-3</c:v>
                </c:pt>
                <c:pt idx="527">
                  <c:v>-1.9666699999999999E-2</c:v>
                </c:pt>
                <c:pt idx="528">
                  <c:v>-1.5029900000000001E-2</c:v>
                </c:pt>
                <c:pt idx="529">
                  <c:v>6.5612800000000001E-3</c:v>
                </c:pt>
                <c:pt idx="530">
                  <c:v>-1.13659E-2</c:v>
                </c:pt>
                <c:pt idx="531">
                  <c:v>-1.8547999999999999E-2</c:v>
                </c:pt>
                <c:pt idx="532">
                  <c:v>3.6745100000000002E-3</c:v>
                </c:pt>
                <c:pt idx="533">
                  <c:v>-1.5049E-2</c:v>
                </c:pt>
                <c:pt idx="534">
                  <c:v>-2.66991E-2</c:v>
                </c:pt>
                <c:pt idx="535">
                  <c:v>-1.6117099999999999E-2</c:v>
                </c:pt>
                <c:pt idx="536">
                  <c:v>3.3237500000000003E-2</c:v>
                </c:pt>
                <c:pt idx="537">
                  <c:v>-2.94437E-2</c:v>
                </c:pt>
                <c:pt idx="538">
                  <c:v>-5.9108700000000004E-3</c:v>
                </c:pt>
                <c:pt idx="539">
                  <c:v>3.68519E-2</c:v>
                </c:pt>
                <c:pt idx="540">
                  <c:v>-1.74723E-2</c:v>
                </c:pt>
                <c:pt idx="541">
                  <c:v>-1.8605199999999999E-2</c:v>
                </c:pt>
                <c:pt idx="542">
                  <c:v>-1.77498E-2</c:v>
                </c:pt>
                <c:pt idx="543">
                  <c:v>-1.0852800000000001E-3</c:v>
                </c:pt>
                <c:pt idx="544">
                  <c:v>-1.55563E-2</c:v>
                </c:pt>
                <c:pt idx="545">
                  <c:v>1.5311200000000001E-2</c:v>
                </c:pt>
                <c:pt idx="546">
                  <c:v>-8.1825300000000001E-4</c:v>
                </c:pt>
                <c:pt idx="547">
                  <c:v>-1.6706499999999999E-2</c:v>
                </c:pt>
                <c:pt idx="548">
                  <c:v>-4.2196299999999999E-2</c:v>
                </c:pt>
                <c:pt idx="549">
                  <c:v>6.2923400000000004E-3</c:v>
                </c:pt>
                <c:pt idx="550">
                  <c:v>-1.6236299999999999E-2</c:v>
                </c:pt>
                <c:pt idx="551">
                  <c:v>-3.1212799999999999E-2</c:v>
                </c:pt>
                <c:pt idx="552">
                  <c:v>8.9254399999999998E-3</c:v>
                </c:pt>
                <c:pt idx="553">
                  <c:v>8.6984599999999999E-3</c:v>
                </c:pt>
                <c:pt idx="554">
                  <c:v>-1.22442E-2</c:v>
                </c:pt>
                <c:pt idx="555">
                  <c:v>-2.50206E-2</c:v>
                </c:pt>
                <c:pt idx="556">
                  <c:v>2.76852E-2</c:v>
                </c:pt>
                <c:pt idx="557">
                  <c:v>2.4857500000000001E-2</c:v>
                </c:pt>
                <c:pt idx="558">
                  <c:v>-2.0402E-2</c:v>
                </c:pt>
                <c:pt idx="559">
                  <c:v>1.35899E-3</c:v>
                </c:pt>
                <c:pt idx="560">
                  <c:v>4.4426E-2</c:v>
                </c:pt>
                <c:pt idx="561">
                  <c:v>-3.3199300000000001E-2</c:v>
                </c:pt>
                <c:pt idx="562">
                  <c:v>1.6020800000000002E-2</c:v>
                </c:pt>
                <c:pt idx="563">
                  <c:v>2.76613E-2</c:v>
                </c:pt>
                <c:pt idx="564">
                  <c:v>2.4561900000000001E-2</c:v>
                </c:pt>
                <c:pt idx="565">
                  <c:v>7.2002400000000001E-3</c:v>
                </c:pt>
                <c:pt idx="566">
                  <c:v>2.9507599999999998E-2</c:v>
                </c:pt>
                <c:pt idx="567">
                  <c:v>4.2295500000000003E-3</c:v>
                </c:pt>
                <c:pt idx="568">
                  <c:v>-1.0852800000000001E-3</c:v>
                </c:pt>
                <c:pt idx="569">
                  <c:v>2.2019400000000001E-2</c:v>
                </c:pt>
                <c:pt idx="570">
                  <c:v>2.1721799999999999E-2</c:v>
                </c:pt>
                <c:pt idx="571">
                  <c:v>-6.5135999999999996E-3</c:v>
                </c:pt>
                <c:pt idx="572">
                  <c:v>-1.63307E-2</c:v>
                </c:pt>
                <c:pt idx="573">
                  <c:v>4.5206099999999999E-2</c:v>
                </c:pt>
                <c:pt idx="574">
                  <c:v>1.30081E-2</c:v>
                </c:pt>
                <c:pt idx="575">
                  <c:v>-3.8957599999999998E-3</c:v>
                </c:pt>
                <c:pt idx="576">
                  <c:v>1.33705E-3</c:v>
                </c:pt>
                <c:pt idx="577">
                  <c:v>2.7657500000000002E-2</c:v>
                </c:pt>
                <c:pt idx="578">
                  <c:v>-1.3980900000000001E-3</c:v>
                </c:pt>
                <c:pt idx="579">
                  <c:v>-1.37663E-2</c:v>
                </c:pt>
                <c:pt idx="580">
                  <c:v>9.2248899999999995E-3</c:v>
                </c:pt>
                <c:pt idx="581">
                  <c:v>1.2724900000000001E-2</c:v>
                </c:pt>
                <c:pt idx="582">
                  <c:v>-2.1780000000000001E-2</c:v>
                </c:pt>
                <c:pt idx="583">
                  <c:v>-8.0690399999999995E-3</c:v>
                </c:pt>
                <c:pt idx="584">
                  <c:v>1.8201800000000001E-2</c:v>
                </c:pt>
                <c:pt idx="585">
                  <c:v>-1.02682E-2</c:v>
                </c:pt>
                <c:pt idx="586">
                  <c:v>-3.1852699999999998E-2</c:v>
                </c:pt>
                <c:pt idx="587">
                  <c:v>7.8077299999999997E-3</c:v>
                </c:pt>
                <c:pt idx="588">
                  <c:v>2.48051E-2</c:v>
                </c:pt>
                <c:pt idx="589">
                  <c:v>-1.04265E-2</c:v>
                </c:pt>
                <c:pt idx="590">
                  <c:v>-7.0867500000000002E-3</c:v>
                </c:pt>
                <c:pt idx="591">
                  <c:v>-1.40676E-2</c:v>
                </c:pt>
                <c:pt idx="592">
                  <c:v>-1.7721199999999999E-2</c:v>
                </c:pt>
                <c:pt idx="593">
                  <c:v>-9.7589500000000006E-3</c:v>
                </c:pt>
                <c:pt idx="594">
                  <c:v>-1.82533E-3</c:v>
                </c:pt>
                <c:pt idx="595">
                  <c:v>-3.2719600000000001E-2</c:v>
                </c:pt>
                <c:pt idx="596">
                  <c:v>-3.5622599999999997E-2</c:v>
                </c:pt>
                <c:pt idx="597">
                  <c:v>1.34068E-2</c:v>
                </c:pt>
                <c:pt idx="598">
                  <c:v>-1.53904E-2</c:v>
                </c:pt>
                <c:pt idx="599">
                  <c:v>-6.6776300000000004E-3</c:v>
                </c:pt>
                <c:pt idx="600">
                  <c:v>1.0330199999999999E-2</c:v>
                </c:pt>
                <c:pt idx="601">
                  <c:v>7.5750399999999999E-3</c:v>
                </c:pt>
                <c:pt idx="602">
                  <c:v>-2.34241E-2</c:v>
                </c:pt>
                <c:pt idx="603">
                  <c:v>-3.1002999999999999E-2</c:v>
                </c:pt>
                <c:pt idx="604">
                  <c:v>4.7906900000000002E-2</c:v>
                </c:pt>
                <c:pt idx="605">
                  <c:v>-1.0867099999999999E-2</c:v>
                </c:pt>
                <c:pt idx="606">
                  <c:v>-3.6226300000000003E-2</c:v>
                </c:pt>
                <c:pt idx="607">
                  <c:v>2.6682899999999999E-2</c:v>
                </c:pt>
                <c:pt idx="608" formatCode="0.00E+00">
                  <c:v>3.4189200000000003E-2</c:v>
                </c:pt>
                <c:pt idx="609">
                  <c:v>2.7170200000000001E-3</c:v>
                </c:pt>
                <c:pt idx="610">
                  <c:v>-3.0405999999999999E-2</c:v>
                </c:pt>
                <c:pt idx="611">
                  <c:v>2.1137199999999998E-2</c:v>
                </c:pt>
                <c:pt idx="612">
                  <c:v>-2.1085700000000001E-3</c:v>
                </c:pt>
                <c:pt idx="613">
                  <c:v>-4.36649E-2</c:v>
                </c:pt>
                <c:pt idx="614">
                  <c:v>-9.9678000000000006E-3</c:v>
                </c:pt>
                <c:pt idx="615">
                  <c:v>2.2683100000000001E-2</c:v>
                </c:pt>
                <c:pt idx="616">
                  <c:v>-1.7517999999999999E-2</c:v>
                </c:pt>
                <c:pt idx="617">
                  <c:v>9.5453299999999994E-3</c:v>
                </c:pt>
                <c:pt idx="618">
                  <c:v>1.22051E-2</c:v>
                </c:pt>
                <c:pt idx="619">
                  <c:v>-1.7807E-2</c:v>
                </c:pt>
                <c:pt idx="620">
                  <c:v>-1.9520800000000001E-2</c:v>
                </c:pt>
                <c:pt idx="621">
                  <c:v>-3.2300900000000001E-3</c:v>
                </c:pt>
                <c:pt idx="622">
                  <c:v>1.6116100000000001E-2</c:v>
                </c:pt>
                <c:pt idx="623">
                  <c:v>-1.32923E-2</c:v>
                </c:pt>
                <c:pt idx="624">
                  <c:v>-2.7907399999999999E-2</c:v>
                </c:pt>
                <c:pt idx="625">
                  <c:v>-2.0437199999999999E-2</c:v>
                </c:pt>
                <c:pt idx="626">
                  <c:v>-5.1345799999999997E-3</c:v>
                </c:pt>
                <c:pt idx="627">
                  <c:v>-2.9264499999999999E-2</c:v>
                </c:pt>
                <c:pt idx="628">
                  <c:v>4.8646899999999996E-3</c:v>
                </c:pt>
                <c:pt idx="629">
                  <c:v>-2.92873E-3</c:v>
                </c:pt>
                <c:pt idx="630">
                  <c:v>-3.2139800000000003E-2</c:v>
                </c:pt>
                <c:pt idx="631">
                  <c:v>-2.8572099999999998E-3</c:v>
                </c:pt>
                <c:pt idx="632">
                  <c:v>-6.0090999999999999E-3</c:v>
                </c:pt>
                <c:pt idx="633">
                  <c:v>-2.6093499999999999E-2</c:v>
                </c:pt>
                <c:pt idx="634">
                  <c:v>-4.9497600000000003E-2</c:v>
                </c:pt>
                <c:pt idx="635">
                  <c:v>-9.1152200000000003E-3</c:v>
                </c:pt>
                <c:pt idx="636">
                  <c:v>-1.8353499999999998E-2</c:v>
                </c:pt>
                <c:pt idx="637">
                  <c:v>-4.8143400000000003E-2</c:v>
                </c:pt>
                <c:pt idx="638">
                  <c:v>-1.7260600000000001E-2</c:v>
                </c:pt>
                <c:pt idx="639">
                  <c:v>1.90029E-2</c:v>
                </c:pt>
                <c:pt idx="640">
                  <c:v>-8.7566399999999996E-3</c:v>
                </c:pt>
                <c:pt idx="641">
                  <c:v>-4.5374900000000003E-2</c:v>
                </c:pt>
                <c:pt idx="642">
                  <c:v>-7.0676799999999998E-3</c:v>
                </c:pt>
                <c:pt idx="643">
                  <c:v>-4.5022999999999999E-3</c:v>
                </c:pt>
                <c:pt idx="644">
                  <c:v>-3.0757900000000001E-2</c:v>
                </c:pt>
                <c:pt idx="645">
                  <c:v>-3.2810199999999998E-2</c:v>
                </c:pt>
                <c:pt idx="646">
                  <c:v>2.3555799999999999E-3</c:v>
                </c:pt>
                <c:pt idx="647">
                  <c:v>-1.96104E-2</c:v>
                </c:pt>
                <c:pt idx="648">
                  <c:v>-2.14453E-2</c:v>
                </c:pt>
                <c:pt idx="649">
                  <c:v>8.1348399999999995E-4</c:v>
                </c:pt>
                <c:pt idx="650">
                  <c:v>-8.8520100000000004E-3</c:v>
                </c:pt>
                <c:pt idx="651">
                  <c:v>-2.0164499999999998E-2</c:v>
                </c:pt>
                <c:pt idx="652">
                  <c:v>-6.5669999999999999E-3</c:v>
                </c:pt>
                <c:pt idx="653">
                  <c:v>-3.92056E-3</c:v>
                </c:pt>
                <c:pt idx="654">
                  <c:v>-2.4375899999999999E-2</c:v>
                </c:pt>
                <c:pt idx="655">
                  <c:v>-1.7746899999999999E-2</c:v>
                </c:pt>
                <c:pt idx="656">
                  <c:v>-7.1659100000000002E-3</c:v>
                </c:pt>
                <c:pt idx="657">
                  <c:v>-1.0397E-2</c:v>
                </c:pt>
                <c:pt idx="658">
                  <c:v>-2.5315299999999999E-2</c:v>
                </c:pt>
                <c:pt idx="659">
                  <c:v>1.51176E-2</c:v>
                </c:pt>
                <c:pt idx="660">
                  <c:v>1.5065200000000001E-2</c:v>
                </c:pt>
                <c:pt idx="661">
                  <c:v>-1.7234800000000002E-2</c:v>
                </c:pt>
                <c:pt idx="662">
                  <c:v>-1.0685E-2</c:v>
                </c:pt>
                <c:pt idx="663">
                  <c:v>4.6939800000000004E-3</c:v>
                </c:pt>
                <c:pt idx="664">
                  <c:v>-2.8143899999999999E-2</c:v>
                </c:pt>
                <c:pt idx="665">
                  <c:v>-2.9002199999999999E-2</c:v>
                </c:pt>
                <c:pt idx="666">
                  <c:v>-2.7152099999999998E-2</c:v>
                </c:pt>
                <c:pt idx="667">
                  <c:v>1.7070799999999999E-4</c:v>
                </c:pt>
                <c:pt idx="668">
                  <c:v>-1.2984300000000001E-2</c:v>
                </c:pt>
                <c:pt idx="669">
                  <c:v>2.89822E-3</c:v>
                </c:pt>
                <c:pt idx="670">
                  <c:v>-1.8310500000000001E-3</c:v>
                </c:pt>
                <c:pt idx="671">
                  <c:v>-1.6984900000000001E-2</c:v>
                </c:pt>
                <c:pt idx="672">
                  <c:v>-4.7683699999999997E-4</c:v>
                </c:pt>
                <c:pt idx="673">
                  <c:v>1.8085500000000001E-2</c:v>
                </c:pt>
                <c:pt idx="674">
                  <c:v>-3.6201499999999999E-3</c:v>
                </c:pt>
                <c:pt idx="675">
                  <c:v>-1.4801999999999999E-2</c:v>
                </c:pt>
                <c:pt idx="676">
                  <c:v>-2.50044E-2</c:v>
                </c:pt>
                <c:pt idx="677">
                  <c:v>5.7563800000000002E-3</c:v>
                </c:pt>
                <c:pt idx="678">
                  <c:v>-2.4032600000000001E-2</c:v>
                </c:pt>
                <c:pt idx="679">
                  <c:v>-1.4066700000000001E-3</c:v>
                </c:pt>
                <c:pt idx="680">
                  <c:v>1.38378E-3</c:v>
                </c:pt>
                <c:pt idx="681">
                  <c:v>7.8096399999999996E-3</c:v>
                </c:pt>
                <c:pt idx="682">
                  <c:v>-2.1829600000000001E-2</c:v>
                </c:pt>
                <c:pt idx="683">
                  <c:v>-1.27163E-2</c:v>
                </c:pt>
                <c:pt idx="684">
                  <c:v>1.9642799999999998E-2</c:v>
                </c:pt>
                <c:pt idx="685">
                  <c:v>1.1443099999999999E-2</c:v>
                </c:pt>
                <c:pt idx="686">
                  <c:v>7.6751700000000003E-3</c:v>
                </c:pt>
                <c:pt idx="687">
                  <c:v>1.41926E-2</c:v>
                </c:pt>
                <c:pt idx="688">
                  <c:v>-1.69535E-2</c:v>
                </c:pt>
                <c:pt idx="689">
                  <c:v>-8.4028200000000001E-3</c:v>
                </c:pt>
                <c:pt idx="690">
                  <c:v>8.2673999999999994E-3</c:v>
                </c:pt>
                <c:pt idx="691">
                  <c:v>4.83513E-3</c:v>
                </c:pt>
                <c:pt idx="692">
                  <c:v>-3.2138799999999998E-4</c:v>
                </c:pt>
                <c:pt idx="693">
                  <c:v>6.7119600000000003E-3</c:v>
                </c:pt>
                <c:pt idx="694">
                  <c:v>8.5306199999999992E-3</c:v>
                </c:pt>
                <c:pt idx="695">
                  <c:v>-1.48201E-3</c:v>
                </c:pt>
                <c:pt idx="696">
                  <c:v>-1.05314E-2</c:v>
                </c:pt>
                <c:pt idx="697">
                  <c:v>1.1317300000000001E-2</c:v>
                </c:pt>
                <c:pt idx="698">
                  <c:v>-2.0874E-2</c:v>
                </c:pt>
                <c:pt idx="699">
                  <c:v>-1.39265E-2</c:v>
                </c:pt>
                <c:pt idx="700">
                  <c:v>-1.8301000000000001E-3</c:v>
                </c:pt>
                <c:pt idx="701">
                  <c:v>2.1984099999999999E-2</c:v>
                </c:pt>
                <c:pt idx="702">
                  <c:v>2.1117199999999999E-2</c:v>
                </c:pt>
                <c:pt idx="703">
                  <c:v>-2.6529299999999999E-2</c:v>
                </c:pt>
                <c:pt idx="704">
                  <c:v>7.4081399999999997E-3</c:v>
                </c:pt>
                <c:pt idx="705">
                  <c:v>5.4225899999999997E-3</c:v>
                </c:pt>
                <c:pt idx="706">
                  <c:v>-6.6347100000000003E-3</c:v>
                </c:pt>
                <c:pt idx="707">
                  <c:v>4.4422100000000003E-3</c:v>
                </c:pt>
                <c:pt idx="708">
                  <c:v>7.5111400000000004E-3</c:v>
                </c:pt>
                <c:pt idx="709">
                  <c:v>-7.3308899999999996E-3</c:v>
                </c:pt>
                <c:pt idx="710">
                  <c:v>6.8693199999999999E-3</c:v>
                </c:pt>
                <c:pt idx="711">
                  <c:v>-4.7111499999999999E-3</c:v>
                </c:pt>
                <c:pt idx="712">
                  <c:v>4.9799900000000001E-2</c:v>
                </c:pt>
                <c:pt idx="713">
                  <c:v>2.4393999999999999E-2</c:v>
                </c:pt>
                <c:pt idx="714">
                  <c:v>-5.39303E-3</c:v>
                </c:pt>
                <c:pt idx="715">
                  <c:v>1.7004999999999999E-2</c:v>
                </c:pt>
                <c:pt idx="716">
                  <c:v>2.30503E-3</c:v>
                </c:pt>
                <c:pt idx="717">
                  <c:v>2.8140999999999999E-2</c:v>
                </c:pt>
                <c:pt idx="718">
                  <c:v>1.37844E-2</c:v>
                </c:pt>
                <c:pt idx="719">
                  <c:v>3.3966999999999997E-2</c:v>
                </c:pt>
                <c:pt idx="720">
                  <c:v>-2.1270799999999999E-2</c:v>
                </c:pt>
                <c:pt idx="721">
                  <c:v>1.4892600000000001E-2</c:v>
                </c:pt>
                <c:pt idx="722">
                  <c:v>1.3845400000000001E-2</c:v>
                </c:pt>
                <c:pt idx="723">
                  <c:v>4.7712299999999996E-3</c:v>
                </c:pt>
                <c:pt idx="724">
                  <c:v>-1.6220100000000001E-2</c:v>
                </c:pt>
                <c:pt idx="725">
                  <c:v>2.8477700000000002E-2</c:v>
                </c:pt>
                <c:pt idx="726">
                  <c:v>2.4674399999999999E-2</c:v>
                </c:pt>
                <c:pt idx="727">
                  <c:v>6.5603299999999996E-3</c:v>
                </c:pt>
                <c:pt idx="728">
                  <c:v>1.83544E-2</c:v>
                </c:pt>
                <c:pt idx="729">
                  <c:v>1.55087E-2</c:v>
                </c:pt>
                <c:pt idx="730">
                  <c:v>-9.6435500000000007E-3</c:v>
                </c:pt>
                <c:pt idx="731">
                  <c:v>-5.4149599999999999E-3</c:v>
                </c:pt>
                <c:pt idx="732">
                  <c:v>-2.23789E-2</c:v>
                </c:pt>
                <c:pt idx="733">
                  <c:v>5.6743600000000005E-4</c:v>
                </c:pt>
                <c:pt idx="734">
                  <c:v>-1.37806E-2</c:v>
                </c:pt>
                <c:pt idx="735">
                  <c:v>-7.9565E-3</c:v>
                </c:pt>
                <c:pt idx="736">
                  <c:v>-9.8047299999999993E-3</c:v>
                </c:pt>
                <c:pt idx="737">
                  <c:v>-2.7637499999999999E-2</c:v>
                </c:pt>
                <c:pt idx="738">
                  <c:v>2.5892300000000001E-3</c:v>
                </c:pt>
                <c:pt idx="739">
                  <c:v>1.3585099999999999E-2</c:v>
                </c:pt>
                <c:pt idx="740">
                  <c:v>-2.1210699999999999E-2</c:v>
                </c:pt>
                <c:pt idx="741">
                  <c:v>-1.7771700000000001E-2</c:v>
                </c:pt>
                <c:pt idx="742">
                  <c:v>1.3066299999999999E-2</c:v>
                </c:pt>
                <c:pt idx="743">
                  <c:v>-1.6879999999999999E-2</c:v>
                </c:pt>
                <c:pt idx="744">
                  <c:v>-1.9288099999999999E-2</c:v>
                </c:pt>
                <c:pt idx="745">
                  <c:v>1.60885E-3</c:v>
                </c:pt>
                <c:pt idx="746">
                  <c:v>3.50571E-3</c:v>
                </c:pt>
                <c:pt idx="747">
                  <c:v>-3.9604199999999999E-2</c:v>
                </c:pt>
                <c:pt idx="748">
                  <c:v>-2.28281E-2</c:v>
                </c:pt>
                <c:pt idx="749">
                  <c:v>9.0055499999999993E-3</c:v>
                </c:pt>
                <c:pt idx="750">
                  <c:v>-1.61514E-2</c:v>
                </c:pt>
                <c:pt idx="751">
                  <c:v>-2.97871E-2</c:v>
                </c:pt>
                <c:pt idx="752">
                  <c:v>-3.3378599999999998E-3</c:v>
                </c:pt>
                <c:pt idx="753">
                  <c:v>1.7022099999999998E-2</c:v>
                </c:pt>
                <c:pt idx="754">
                  <c:v>-2.6779199999999999E-3</c:v>
                </c:pt>
                <c:pt idx="755">
                  <c:v>-2.0016699999999998E-2</c:v>
                </c:pt>
                <c:pt idx="756">
                  <c:v>6.4096500000000002E-3</c:v>
                </c:pt>
                <c:pt idx="757">
                  <c:v>3.7670099999999999E-3</c:v>
                </c:pt>
                <c:pt idx="758">
                  <c:v>-1.6687400000000002E-2</c:v>
                </c:pt>
                <c:pt idx="759">
                  <c:v>1.10159E-2</c:v>
                </c:pt>
                <c:pt idx="760">
                  <c:v>6.7968400000000002E-3</c:v>
                </c:pt>
                <c:pt idx="761">
                  <c:v>-1.2216600000000001E-3</c:v>
                </c:pt>
                <c:pt idx="762">
                  <c:v>-1.6134300000000001E-2</c:v>
                </c:pt>
                <c:pt idx="763">
                  <c:v>-8.8252999999999995E-3</c:v>
                </c:pt>
                <c:pt idx="764">
                  <c:v>-4.2324099999999998E-3</c:v>
                </c:pt>
                <c:pt idx="765">
                  <c:v>4.6234099999999997E-3</c:v>
                </c:pt>
                <c:pt idx="766">
                  <c:v>-1.8106500000000001E-2</c:v>
                </c:pt>
                <c:pt idx="767">
                  <c:v>1.55449E-3</c:v>
                </c:pt>
                <c:pt idx="768">
                  <c:v>-2.7400999999999998E-2</c:v>
                </c:pt>
                <c:pt idx="769">
                  <c:v>2.0275100000000002E-3</c:v>
                </c:pt>
                <c:pt idx="770">
                  <c:v>3.47233E-3</c:v>
                </c:pt>
                <c:pt idx="771">
                  <c:v>-1.83001E-2</c:v>
                </c:pt>
                <c:pt idx="772">
                  <c:v>-1.4715199999999999E-2</c:v>
                </c:pt>
                <c:pt idx="773">
                  <c:v>9.1428800000000008E-3</c:v>
                </c:pt>
                <c:pt idx="774">
                  <c:v>1.33667E-2</c:v>
                </c:pt>
                <c:pt idx="775">
                  <c:v>-3.2616600000000003E-2</c:v>
                </c:pt>
                <c:pt idx="776">
                  <c:v>-1.7180399999999998E-2</c:v>
                </c:pt>
                <c:pt idx="777">
                  <c:v>-5.1412599999999999E-3</c:v>
                </c:pt>
                <c:pt idx="778">
                  <c:v>2.0924600000000002E-2</c:v>
                </c:pt>
                <c:pt idx="779">
                  <c:v>-1.21689E-2</c:v>
                </c:pt>
                <c:pt idx="780">
                  <c:v>-1.54781E-2</c:v>
                </c:pt>
                <c:pt idx="781">
                  <c:v>1.2469299999999999E-2</c:v>
                </c:pt>
                <c:pt idx="782">
                  <c:v>8.5201300000000008E-3</c:v>
                </c:pt>
                <c:pt idx="783">
                  <c:v>3.8938499999999999E-3</c:v>
                </c:pt>
                <c:pt idx="784">
                  <c:v>1.46236E-2</c:v>
                </c:pt>
                <c:pt idx="785">
                  <c:v>-1.24216E-2</c:v>
                </c:pt>
                <c:pt idx="786">
                  <c:v>-8.85296E-3</c:v>
                </c:pt>
                <c:pt idx="787">
                  <c:v>-5.4054300000000001E-3</c:v>
                </c:pt>
                <c:pt idx="788">
                  <c:v>-3.05843E-3</c:v>
                </c:pt>
                <c:pt idx="789">
                  <c:v>-1.9040100000000001E-2</c:v>
                </c:pt>
                <c:pt idx="790">
                  <c:v>1.29824E-2</c:v>
                </c:pt>
                <c:pt idx="791">
                  <c:v>6.2551500000000001E-3</c:v>
                </c:pt>
                <c:pt idx="792">
                  <c:v>-4.1713699999999998E-3</c:v>
                </c:pt>
                <c:pt idx="793">
                  <c:v>-9.0780300000000008E-3</c:v>
                </c:pt>
                <c:pt idx="794">
                  <c:v>1.4672299999999999E-2</c:v>
                </c:pt>
                <c:pt idx="795">
                  <c:v>1.69868E-2</c:v>
                </c:pt>
                <c:pt idx="796">
                  <c:v>1.70546E-2</c:v>
                </c:pt>
                <c:pt idx="797">
                  <c:v>-7.7238100000000002E-3</c:v>
                </c:pt>
                <c:pt idx="798">
                  <c:v>3.8433100000000002E-4</c:v>
                </c:pt>
                <c:pt idx="799" formatCode="0.00E+00">
                  <c:v>1.9865E-3</c:v>
                </c:pt>
                <c:pt idx="800">
                  <c:v>-1.6187699999999999E-2</c:v>
                </c:pt>
                <c:pt idx="801">
                  <c:v>1.2054399999999999E-3</c:v>
                </c:pt>
                <c:pt idx="802">
                  <c:v>6.4125099999999997E-3</c:v>
                </c:pt>
                <c:pt idx="803">
                  <c:v>7.9469699999999994E-3</c:v>
                </c:pt>
                <c:pt idx="804">
                  <c:v>-5.55706E-3</c:v>
                </c:pt>
                <c:pt idx="805">
                  <c:v>-8.0347100000000005E-3</c:v>
                </c:pt>
                <c:pt idx="806">
                  <c:v>3.7889500000000001E-3</c:v>
                </c:pt>
                <c:pt idx="807">
                  <c:v>-7.2803499999999997E-3</c:v>
                </c:pt>
                <c:pt idx="808">
                  <c:v>8.4752999999999998E-3</c:v>
                </c:pt>
                <c:pt idx="809">
                  <c:v>6.9036499999999999E-3</c:v>
                </c:pt>
                <c:pt idx="810">
                  <c:v>3.9262799999999999E-3</c:v>
                </c:pt>
                <c:pt idx="811">
                  <c:v>1.9486400000000001E-2</c:v>
                </c:pt>
                <c:pt idx="812">
                  <c:v>2.9893900000000001E-2</c:v>
                </c:pt>
                <c:pt idx="813">
                  <c:v>-7.36237E-3</c:v>
                </c:pt>
                <c:pt idx="814">
                  <c:v>1.1206600000000001E-2</c:v>
                </c:pt>
                <c:pt idx="815">
                  <c:v>6.9684999999999999E-3</c:v>
                </c:pt>
                <c:pt idx="816">
                  <c:v>4.5871699999999998E-4</c:v>
                </c:pt>
                <c:pt idx="817">
                  <c:v>3.07274E-3</c:v>
                </c:pt>
                <c:pt idx="818">
                  <c:v>3.3187899999999998E-4</c:v>
                </c:pt>
                <c:pt idx="819">
                  <c:v>5.3323700000000002E-2</c:v>
                </c:pt>
                <c:pt idx="820">
                  <c:v>2.54354E-2</c:v>
                </c:pt>
                <c:pt idx="821">
                  <c:v>7.8649500000000008E-3</c:v>
                </c:pt>
                <c:pt idx="822">
                  <c:v>2.69175E-2</c:v>
                </c:pt>
                <c:pt idx="823">
                  <c:v>5.8040599999999998E-3</c:v>
                </c:pt>
                <c:pt idx="824">
                  <c:v>1.6516699999999999E-2</c:v>
                </c:pt>
                <c:pt idx="825">
                  <c:v>-7.3051500000000005E-4</c:v>
                </c:pt>
                <c:pt idx="826">
                  <c:v>1.2458800000000001E-2</c:v>
                </c:pt>
                <c:pt idx="827">
                  <c:v>3.0258199999999999E-2</c:v>
                </c:pt>
                <c:pt idx="828">
                  <c:v>4.8418000000000003E-3</c:v>
                </c:pt>
                <c:pt idx="829">
                  <c:v>9.8800699999999995E-4</c:v>
                </c:pt>
                <c:pt idx="830">
                  <c:v>2.8026599999999999E-2</c:v>
                </c:pt>
                <c:pt idx="831">
                  <c:v>8.9025500000000004E-3</c:v>
                </c:pt>
                <c:pt idx="832">
                  <c:v>2.4690599999999999E-3</c:v>
                </c:pt>
                <c:pt idx="833">
                  <c:v>2.3784600000000002E-3</c:v>
                </c:pt>
                <c:pt idx="834">
                  <c:v>2.56662E-2</c:v>
                </c:pt>
                <c:pt idx="835">
                  <c:v>1.6885799999999999E-2</c:v>
                </c:pt>
                <c:pt idx="836">
                  <c:v>3.4429599999999998E-2</c:v>
                </c:pt>
                <c:pt idx="837">
                  <c:v>1.34106E-2</c:v>
                </c:pt>
                <c:pt idx="838">
                  <c:v>3.1010599999999999E-2</c:v>
                </c:pt>
                <c:pt idx="839">
                  <c:v>1.29509E-2</c:v>
                </c:pt>
                <c:pt idx="840">
                  <c:v>3.0976299999999998E-2</c:v>
                </c:pt>
                <c:pt idx="841">
                  <c:v>2.4988199999999999E-2</c:v>
                </c:pt>
                <c:pt idx="842">
                  <c:v>-6.0777699999999997E-3</c:v>
                </c:pt>
                <c:pt idx="843">
                  <c:v>-1.00374E-2</c:v>
                </c:pt>
                <c:pt idx="844">
                  <c:v>-4.1837699999999999E-3</c:v>
                </c:pt>
                <c:pt idx="845">
                  <c:v>3.7994399999999998E-3</c:v>
                </c:pt>
                <c:pt idx="846">
                  <c:v>8.8167200000000001E-3</c:v>
                </c:pt>
                <c:pt idx="847">
                  <c:v>1.4528299999999999E-2</c:v>
                </c:pt>
                <c:pt idx="848">
                  <c:v>1.0034599999999999E-2</c:v>
                </c:pt>
                <c:pt idx="849">
                  <c:v>7.02763E-3</c:v>
                </c:pt>
                <c:pt idx="850">
                  <c:v>4.44984E-3</c:v>
                </c:pt>
                <c:pt idx="851">
                  <c:v>2.3870499999999999E-3</c:v>
                </c:pt>
                <c:pt idx="852">
                  <c:v>1.0187099999999999E-2</c:v>
                </c:pt>
                <c:pt idx="853">
                  <c:v>3.7343000000000001E-2</c:v>
                </c:pt>
                <c:pt idx="854">
                  <c:v>-2.8514899999999999E-3</c:v>
                </c:pt>
                <c:pt idx="855">
                  <c:v>8.8357899999999996E-3</c:v>
                </c:pt>
                <c:pt idx="856">
                  <c:v>-5.6075999999999999E-4</c:v>
                </c:pt>
                <c:pt idx="857">
                  <c:v>1.7960500000000001E-2</c:v>
                </c:pt>
                <c:pt idx="858">
                  <c:v>2.4684899999999999E-2</c:v>
                </c:pt>
                <c:pt idx="859">
                  <c:v>3.9911299999999999E-3</c:v>
                </c:pt>
                <c:pt idx="860">
                  <c:v>8.6364700000000003E-3</c:v>
                </c:pt>
                <c:pt idx="861">
                  <c:v>-1.4769600000000001E-2</c:v>
                </c:pt>
                <c:pt idx="862">
                  <c:v>1.9443499999999999E-2</c:v>
                </c:pt>
                <c:pt idx="863">
                  <c:v>1.9949000000000001E-2</c:v>
                </c:pt>
                <c:pt idx="864">
                  <c:v>3.22256E-2</c:v>
                </c:pt>
                <c:pt idx="865">
                  <c:v>3.1240500000000001E-2</c:v>
                </c:pt>
                <c:pt idx="866">
                  <c:v>-3.6630600000000001E-3</c:v>
                </c:pt>
                <c:pt idx="867">
                  <c:v>1.09797E-2</c:v>
                </c:pt>
                <c:pt idx="868">
                  <c:v>6.4020199999999996E-3</c:v>
                </c:pt>
                <c:pt idx="869">
                  <c:v>-2.1829599999999998E-3</c:v>
                </c:pt>
                <c:pt idx="870">
                  <c:v>-1.1108399999999999E-2</c:v>
                </c:pt>
                <c:pt idx="871">
                  <c:v>-6.45351E-3</c:v>
                </c:pt>
                <c:pt idx="872">
                  <c:v>3.1015399999999999E-2</c:v>
                </c:pt>
                <c:pt idx="873">
                  <c:v>9.9306099999999994E-3</c:v>
                </c:pt>
                <c:pt idx="874">
                  <c:v>-1.9826900000000001E-3</c:v>
                </c:pt>
                <c:pt idx="875">
                  <c:v>3.5296399999999999E-2</c:v>
                </c:pt>
                <c:pt idx="876">
                  <c:v>4.7655099999999997E-3</c:v>
                </c:pt>
                <c:pt idx="877">
                  <c:v>1.7278700000000001E-2</c:v>
                </c:pt>
                <c:pt idx="878">
                  <c:v>-2.2551499999999999E-2</c:v>
                </c:pt>
                <c:pt idx="879">
                  <c:v>6.3800799999999998E-3</c:v>
                </c:pt>
                <c:pt idx="880">
                  <c:v>-1.17302E-4</c:v>
                </c:pt>
                <c:pt idx="881">
                  <c:v>1.2140300000000001E-3</c:v>
                </c:pt>
                <c:pt idx="882">
                  <c:v>7.0533799999999997E-3</c:v>
                </c:pt>
                <c:pt idx="883">
                  <c:v>9.7999599999999999E-3</c:v>
                </c:pt>
                <c:pt idx="884">
                  <c:v>2.7096700000000001E-2</c:v>
                </c:pt>
                <c:pt idx="885">
                  <c:v>-4.4164699999999996E-3</c:v>
                </c:pt>
                <c:pt idx="886">
                  <c:v>-3.9768199999999998E-3</c:v>
                </c:pt>
                <c:pt idx="887">
                  <c:v>-2.4175599999999998E-2</c:v>
                </c:pt>
                <c:pt idx="888">
                  <c:v>5.5103299999999999E-3</c:v>
                </c:pt>
                <c:pt idx="889">
                  <c:v>1.7834699999999998E-2</c:v>
                </c:pt>
                <c:pt idx="890">
                  <c:v>-8.4009199999999992E-3</c:v>
                </c:pt>
                <c:pt idx="891">
                  <c:v>1.2238499999999999E-2</c:v>
                </c:pt>
                <c:pt idx="892">
                  <c:v>1.7297699999999999E-2</c:v>
                </c:pt>
                <c:pt idx="893">
                  <c:v>1.42498E-2</c:v>
                </c:pt>
                <c:pt idx="894">
                  <c:v>-1.7662000000000001E-3</c:v>
                </c:pt>
                <c:pt idx="895">
                  <c:v>-1.4265999999999999E-2</c:v>
                </c:pt>
                <c:pt idx="896">
                  <c:v>3.3130600000000001E-3</c:v>
                </c:pt>
                <c:pt idx="897">
                  <c:v>-6.6127800000000004E-3</c:v>
                </c:pt>
                <c:pt idx="898">
                  <c:v>-1.6367900000000001E-2</c:v>
                </c:pt>
                <c:pt idx="899">
                  <c:v>3.39603E-3</c:v>
                </c:pt>
                <c:pt idx="900">
                  <c:v>2.2010799999999998E-3</c:v>
                </c:pt>
                <c:pt idx="901" formatCode="0.00E+00">
                  <c:v>1.1388799999999999E-2</c:v>
                </c:pt>
                <c:pt idx="902">
                  <c:v>-1.5010799999999999E-3</c:v>
                </c:pt>
                <c:pt idx="903">
                  <c:v>1.8931400000000001E-2</c:v>
                </c:pt>
                <c:pt idx="904">
                  <c:v>1.27954E-2</c:v>
                </c:pt>
                <c:pt idx="905">
                  <c:v>-1.3835E-2</c:v>
                </c:pt>
                <c:pt idx="906">
                  <c:v>8.3541899999999992E-3</c:v>
                </c:pt>
                <c:pt idx="907">
                  <c:v>1.64795E-3</c:v>
                </c:pt>
                <c:pt idx="908">
                  <c:v>3.4427600000000002E-4</c:v>
                </c:pt>
                <c:pt idx="909">
                  <c:v>-2.8858199999999999E-3</c:v>
                </c:pt>
                <c:pt idx="910">
                  <c:v>6.34003E-3</c:v>
                </c:pt>
                <c:pt idx="911">
                  <c:v>1.11666E-2</c:v>
                </c:pt>
                <c:pt idx="912">
                  <c:v>-1.9741099999999998E-3</c:v>
                </c:pt>
                <c:pt idx="913">
                  <c:v>1.6918200000000001E-2</c:v>
                </c:pt>
                <c:pt idx="914">
                  <c:v>2.7016600000000002E-2</c:v>
                </c:pt>
                <c:pt idx="915">
                  <c:v>2.1715200000000001E-3</c:v>
                </c:pt>
                <c:pt idx="916">
                  <c:v>2.3832300000000001E-3</c:v>
                </c:pt>
                <c:pt idx="917">
                  <c:v>1.8731100000000001E-2</c:v>
                </c:pt>
                <c:pt idx="918">
                  <c:v>6.4992899999999996E-3</c:v>
                </c:pt>
                <c:pt idx="919">
                  <c:v>1.19162E-2</c:v>
                </c:pt>
                <c:pt idx="920">
                  <c:v>2.87695E-2</c:v>
                </c:pt>
                <c:pt idx="921">
                  <c:v>3.8547499999999998E-2</c:v>
                </c:pt>
                <c:pt idx="922">
                  <c:v>6.9818500000000004E-3</c:v>
                </c:pt>
                <c:pt idx="923">
                  <c:v>1.9425399999999999E-2</c:v>
                </c:pt>
                <c:pt idx="924">
                  <c:v>1.8138899999999999E-2</c:v>
                </c:pt>
                <c:pt idx="925">
                  <c:v>3.4190199999999997E-2</c:v>
                </c:pt>
                <c:pt idx="926">
                  <c:v>2.4025899999999999E-2</c:v>
                </c:pt>
                <c:pt idx="927">
                  <c:v>2.98719E-2</c:v>
                </c:pt>
                <c:pt idx="928">
                  <c:v>1.7501800000000001E-2</c:v>
                </c:pt>
                <c:pt idx="929">
                  <c:v>2.4601899999999999E-2</c:v>
                </c:pt>
                <c:pt idx="930">
                  <c:v>1.73969E-2</c:v>
                </c:pt>
                <c:pt idx="931">
                  <c:v>1.32847E-3</c:v>
                </c:pt>
                <c:pt idx="932">
                  <c:v>-1.7231900000000001E-2</c:v>
                </c:pt>
                <c:pt idx="933">
                  <c:v>2.4510400000000002E-2</c:v>
                </c:pt>
                <c:pt idx="934">
                  <c:v>3.9115900000000002E-2</c:v>
                </c:pt>
                <c:pt idx="935">
                  <c:v>1.2415900000000001E-2</c:v>
                </c:pt>
                <c:pt idx="936">
                  <c:v>2.14453E-2</c:v>
                </c:pt>
                <c:pt idx="937">
                  <c:v>3.6181400000000002E-2</c:v>
                </c:pt>
                <c:pt idx="938">
                  <c:v>3.1409300000000001E-2</c:v>
                </c:pt>
                <c:pt idx="939">
                  <c:v>1.53151E-2</c:v>
                </c:pt>
                <c:pt idx="940">
                  <c:v>2.2149100000000001E-2</c:v>
                </c:pt>
                <c:pt idx="941">
                  <c:v>2.8230700000000001E-2</c:v>
                </c:pt>
                <c:pt idx="942">
                  <c:v>2.3687400000000001E-2</c:v>
                </c:pt>
                <c:pt idx="943">
                  <c:v>9.2220300000000002E-4</c:v>
                </c:pt>
                <c:pt idx="944">
                  <c:v>2.65074E-2</c:v>
                </c:pt>
                <c:pt idx="945">
                  <c:v>1.6436599999999999E-2</c:v>
                </c:pt>
                <c:pt idx="946">
                  <c:v>1.8798800000000001E-2</c:v>
                </c:pt>
                <c:pt idx="947">
                  <c:v>4.2295500000000003E-3</c:v>
                </c:pt>
                <c:pt idx="948">
                  <c:v>4.2118099999999999E-2</c:v>
                </c:pt>
                <c:pt idx="949">
                  <c:v>2.6331899999999998E-2</c:v>
                </c:pt>
                <c:pt idx="950">
                  <c:v>2.5421099999999999E-2</c:v>
                </c:pt>
                <c:pt idx="951">
                  <c:v>1.0133700000000001E-2</c:v>
                </c:pt>
                <c:pt idx="952">
                  <c:v>2.75106E-2</c:v>
                </c:pt>
                <c:pt idx="953">
                  <c:v>2.39172E-2</c:v>
                </c:pt>
                <c:pt idx="954">
                  <c:v>2.63386E-2</c:v>
                </c:pt>
                <c:pt idx="955">
                  <c:v>1.0463699999999999E-2</c:v>
                </c:pt>
                <c:pt idx="956">
                  <c:v>3.5766600000000003E-2</c:v>
                </c:pt>
                <c:pt idx="957">
                  <c:v>2.5029200000000001E-2</c:v>
                </c:pt>
                <c:pt idx="958">
                  <c:v>4.4746399999999999E-2</c:v>
                </c:pt>
                <c:pt idx="959">
                  <c:v>3.6979699999999997E-2</c:v>
                </c:pt>
                <c:pt idx="960">
                  <c:v>1.07527E-2</c:v>
                </c:pt>
                <c:pt idx="961">
                  <c:v>1.5937799999999998E-2</c:v>
                </c:pt>
                <c:pt idx="962">
                  <c:v>5.4521600000000002E-3</c:v>
                </c:pt>
                <c:pt idx="963">
                  <c:v>8.02135E-3</c:v>
                </c:pt>
                <c:pt idx="964">
                  <c:v>9.1524099999999997E-3</c:v>
                </c:pt>
                <c:pt idx="965">
                  <c:v>3.0059800000000001E-2</c:v>
                </c:pt>
                <c:pt idx="966">
                  <c:v>3.28407E-2</c:v>
                </c:pt>
                <c:pt idx="967">
                  <c:v>1.1178E-2</c:v>
                </c:pt>
                <c:pt idx="968">
                  <c:v>1.63622E-2</c:v>
                </c:pt>
                <c:pt idx="969">
                  <c:v>4.62961E-2</c:v>
                </c:pt>
                <c:pt idx="970">
                  <c:v>1.51205E-2</c:v>
                </c:pt>
                <c:pt idx="971">
                  <c:v>-1.1941E-2</c:v>
                </c:pt>
                <c:pt idx="972">
                  <c:v>2.2165299999999999E-2</c:v>
                </c:pt>
                <c:pt idx="973">
                  <c:v>-2.3317300000000002E-3</c:v>
                </c:pt>
                <c:pt idx="974">
                  <c:v>1.9226099999999999E-3</c:v>
                </c:pt>
                <c:pt idx="975">
                  <c:v>-9.6006400000000006E-3</c:v>
                </c:pt>
                <c:pt idx="976">
                  <c:v>2.12421E-2</c:v>
                </c:pt>
                <c:pt idx="977">
                  <c:v>7.13921E-3</c:v>
                </c:pt>
                <c:pt idx="978">
                  <c:v>-2.3596800000000001E-2</c:v>
                </c:pt>
                <c:pt idx="979">
                  <c:v>-1.13659E-2</c:v>
                </c:pt>
                <c:pt idx="980">
                  <c:v>4.4631999999999996E-3</c:v>
                </c:pt>
                <c:pt idx="981">
                  <c:v>-4.6033899999999997E-3</c:v>
                </c:pt>
                <c:pt idx="982">
                  <c:v>1.29318E-2</c:v>
                </c:pt>
                <c:pt idx="983">
                  <c:v>1.3423900000000001E-2</c:v>
                </c:pt>
                <c:pt idx="984">
                  <c:v>-1.78719E-2</c:v>
                </c:pt>
                <c:pt idx="985">
                  <c:v>-1.12925E-2</c:v>
                </c:pt>
                <c:pt idx="986">
                  <c:v>5.7039300000000003E-3</c:v>
                </c:pt>
                <c:pt idx="987">
                  <c:v>1.49622E-2</c:v>
                </c:pt>
                <c:pt idx="988">
                  <c:v>-2.09312E-2</c:v>
                </c:pt>
                <c:pt idx="989" formatCode="0.00E+00">
                  <c:v>5.7220499999999997E-6</c:v>
                </c:pt>
                <c:pt idx="990">
                  <c:v>1.31617E-2</c:v>
                </c:pt>
                <c:pt idx="991">
                  <c:v>2.6550300000000001E-3</c:v>
                </c:pt>
                <c:pt idx="992">
                  <c:v>-4.9171400000000004E-3</c:v>
                </c:pt>
                <c:pt idx="993">
                  <c:v>1.67303E-2</c:v>
                </c:pt>
                <c:pt idx="994">
                  <c:v>2.2754699999999999E-2</c:v>
                </c:pt>
                <c:pt idx="995">
                  <c:v>3.8165999999999999E-3</c:v>
                </c:pt>
                <c:pt idx="996">
                  <c:v>-1.4726599999999999E-2</c:v>
                </c:pt>
                <c:pt idx="997">
                  <c:v>-1.64499E-2</c:v>
                </c:pt>
                <c:pt idx="998">
                  <c:v>1.6546200000000001E-3</c:v>
                </c:pt>
                <c:pt idx="999">
                  <c:v>1.9989000000000001E-3</c:v>
                </c:pt>
                <c:pt idx="1000">
                  <c:v>-7.78198E-3</c:v>
                </c:pt>
                <c:pt idx="1001">
                  <c:v>9.8238000000000006E-3</c:v>
                </c:pt>
                <c:pt idx="1002">
                  <c:v>-3.3073400000000002E-3</c:v>
                </c:pt>
                <c:pt idx="1003">
                  <c:v>-1.32952E-2</c:v>
                </c:pt>
                <c:pt idx="1004">
                  <c:v>-1.8177E-3</c:v>
                </c:pt>
                <c:pt idx="1005">
                  <c:v>7.7514599999999999E-3</c:v>
                </c:pt>
                <c:pt idx="1006">
                  <c:v>2.7891200000000001E-2</c:v>
                </c:pt>
                <c:pt idx="1007">
                  <c:v>6.14929E-3</c:v>
                </c:pt>
                <c:pt idx="1008">
                  <c:v>-3.4599299999999999E-2</c:v>
                </c:pt>
                <c:pt idx="1009">
                  <c:v>-1.36194E-2</c:v>
                </c:pt>
                <c:pt idx="1010">
                  <c:v>7.4682200000000002E-3</c:v>
                </c:pt>
                <c:pt idx="1011">
                  <c:v>1.36604E-2</c:v>
                </c:pt>
                <c:pt idx="1012">
                  <c:v>-5.5866199999999996E-3</c:v>
                </c:pt>
                <c:pt idx="1013">
                  <c:v>-3.6371199999999999E-2</c:v>
                </c:pt>
                <c:pt idx="1014">
                  <c:v>-1.1472699999999999E-3</c:v>
                </c:pt>
                <c:pt idx="1015">
                  <c:v>-1.89753E-2</c:v>
                </c:pt>
                <c:pt idx="1016">
                  <c:v>-1.22538E-2</c:v>
                </c:pt>
                <c:pt idx="1017">
                  <c:v>-2.0671800000000001E-2</c:v>
                </c:pt>
                <c:pt idx="1018">
                  <c:v>-1.34468E-3</c:v>
                </c:pt>
                <c:pt idx="1019">
                  <c:v>1.46465E-2</c:v>
                </c:pt>
                <c:pt idx="1020">
                  <c:v>-3.6296800000000001E-3</c:v>
                </c:pt>
                <c:pt idx="1021">
                  <c:v>5.6572000000000002E-3</c:v>
                </c:pt>
                <c:pt idx="1022">
                  <c:v>1.7811799999999999E-2</c:v>
                </c:pt>
                <c:pt idx="1023">
                  <c:v>-4.8770899999999997E-3</c:v>
                </c:pt>
                <c:pt idx="1024">
                  <c:v>-1.5216800000000001E-2</c:v>
                </c:pt>
                <c:pt idx="1025">
                  <c:v>-9.2687599999999992E-3</c:v>
                </c:pt>
                <c:pt idx="1026">
                  <c:v>2.0799600000000001E-3</c:v>
                </c:pt>
                <c:pt idx="1027">
                  <c:v>-4.3592500000000003E-3</c:v>
                </c:pt>
                <c:pt idx="1028">
                  <c:v>-7.1249E-3</c:v>
                </c:pt>
                <c:pt idx="1029">
                  <c:v>9.1743499999999997E-4</c:v>
                </c:pt>
                <c:pt idx="1030">
                  <c:v>7.4701300000000002E-3</c:v>
                </c:pt>
                <c:pt idx="1031">
                  <c:v>-1.0828000000000001E-2</c:v>
                </c:pt>
                <c:pt idx="1032">
                  <c:v>-1.2470200000000001E-2</c:v>
                </c:pt>
                <c:pt idx="1033">
                  <c:v>-2.3984900000000001E-3</c:v>
                </c:pt>
                <c:pt idx="1034">
                  <c:v>-3.40939E-3</c:v>
                </c:pt>
                <c:pt idx="1035">
                  <c:v>-2.1190599999999999E-3</c:v>
                </c:pt>
                <c:pt idx="1036">
                  <c:v>3.39317E-3</c:v>
                </c:pt>
                <c:pt idx="1037">
                  <c:v>8.8129000000000002E-3</c:v>
                </c:pt>
                <c:pt idx="1038">
                  <c:v>4.2886699999999996E-3</c:v>
                </c:pt>
                <c:pt idx="1039">
                  <c:v>-2.80247E-2</c:v>
                </c:pt>
                <c:pt idx="1040">
                  <c:v>-8.9588199999999993E-3</c:v>
                </c:pt>
                <c:pt idx="1041">
                  <c:v>-1.08538E-2</c:v>
                </c:pt>
                <c:pt idx="1042">
                  <c:v>5.1174200000000001E-3</c:v>
                </c:pt>
                <c:pt idx="1043">
                  <c:v>9.7942400000000001E-4</c:v>
                </c:pt>
                <c:pt idx="1044">
                  <c:v>-3.6439900000000002E-3</c:v>
                </c:pt>
                <c:pt idx="1045">
                  <c:v>-1.0385500000000001E-2</c:v>
                </c:pt>
                <c:pt idx="1046">
                  <c:v>-9.6330600000000006E-3</c:v>
                </c:pt>
                <c:pt idx="1047">
                  <c:v>-5.6657799999999996E-3</c:v>
                </c:pt>
                <c:pt idx="1048">
                  <c:v>-2.32353E-2</c:v>
                </c:pt>
                <c:pt idx="1049">
                  <c:v>-1.12915E-3</c:v>
                </c:pt>
                <c:pt idx="1050">
                  <c:v>-4.4326799999999996E-3</c:v>
                </c:pt>
                <c:pt idx="1051">
                  <c:v>1.6975399999999999E-4</c:v>
                </c:pt>
                <c:pt idx="1052">
                  <c:v>-1.0128E-2</c:v>
                </c:pt>
                <c:pt idx="1053">
                  <c:v>-2.0274199999999999E-2</c:v>
                </c:pt>
                <c:pt idx="1054">
                  <c:v>-1.7344499999999999E-2</c:v>
                </c:pt>
                <c:pt idx="1055">
                  <c:v>-2.3783700000000001E-2</c:v>
                </c:pt>
                <c:pt idx="1056">
                  <c:v>4.4650999999999996E-3</c:v>
                </c:pt>
                <c:pt idx="1057">
                  <c:v>1.1838E-2</c:v>
                </c:pt>
                <c:pt idx="1058">
                  <c:v>-1.81599E-2</c:v>
                </c:pt>
                <c:pt idx="1059">
                  <c:v>-8.0442399999999994E-3</c:v>
                </c:pt>
                <c:pt idx="1060">
                  <c:v>5.6543399999999999E-3</c:v>
                </c:pt>
                <c:pt idx="1061">
                  <c:v>-1.9445400000000002E-2</c:v>
                </c:pt>
                <c:pt idx="1062">
                  <c:v>-4.0693300000000003E-3</c:v>
                </c:pt>
                <c:pt idx="1063">
                  <c:v>-4.0426300000000002E-3</c:v>
                </c:pt>
                <c:pt idx="1064">
                  <c:v>8.0919300000000007E-3</c:v>
                </c:pt>
                <c:pt idx="1065">
                  <c:v>-2.9726000000000002E-3</c:v>
                </c:pt>
                <c:pt idx="1066">
                  <c:v>-4.8484799999999996E-3</c:v>
                </c:pt>
                <c:pt idx="1067">
                  <c:v>1.73559E-2</c:v>
                </c:pt>
                <c:pt idx="1068">
                  <c:v>1.62268E-2</c:v>
                </c:pt>
                <c:pt idx="1069">
                  <c:v>1.2042000000000001E-2</c:v>
                </c:pt>
                <c:pt idx="1070">
                  <c:v>-1.5676499999999999E-2</c:v>
                </c:pt>
                <c:pt idx="1071">
                  <c:v>5.6476599999999997E-3</c:v>
                </c:pt>
                <c:pt idx="1072">
                  <c:v>2.3364999999999999E-4</c:v>
                </c:pt>
                <c:pt idx="1073">
                  <c:v>1.7990099999999998E-2</c:v>
                </c:pt>
                <c:pt idx="1074">
                  <c:v>2.5825499999999999E-3</c:v>
                </c:pt>
                <c:pt idx="1075">
                  <c:v>2.77939E-2</c:v>
                </c:pt>
                <c:pt idx="1076">
                  <c:v>6.0825300000000001E-3</c:v>
                </c:pt>
                <c:pt idx="1077">
                  <c:v>1.6593E-2</c:v>
                </c:pt>
                <c:pt idx="1078">
                  <c:v>8.6955999999999995E-3</c:v>
                </c:pt>
                <c:pt idx="1079">
                  <c:v>-5.1622400000000002E-3</c:v>
                </c:pt>
                <c:pt idx="1080">
                  <c:v>-7.36237E-3</c:v>
                </c:pt>
                <c:pt idx="1081">
                  <c:v>-3.0745499999999999E-2</c:v>
                </c:pt>
                <c:pt idx="1082">
                  <c:v>8.8310199999999998E-4</c:v>
                </c:pt>
                <c:pt idx="1083">
                  <c:v>-2.6460600000000001E-2</c:v>
                </c:pt>
                <c:pt idx="1084">
                  <c:v>3.2882699999999998E-3</c:v>
                </c:pt>
                <c:pt idx="1085">
                  <c:v>-8.5840199999999995E-3</c:v>
                </c:pt>
                <c:pt idx="1086">
                  <c:v>7.58934E-3</c:v>
                </c:pt>
                <c:pt idx="1087">
                  <c:v>4.5347199999999999E-3</c:v>
                </c:pt>
                <c:pt idx="1088">
                  <c:v>-1.51358E-2</c:v>
                </c:pt>
                <c:pt idx="1089">
                  <c:v>8.2550000000000002E-3</c:v>
                </c:pt>
                <c:pt idx="1090">
                  <c:v>-8.6832000000000003E-3</c:v>
                </c:pt>
                <c:pt idx="1091">
                  <c:v>1.74713E-3</c:v>
                </c:pt>
                <c:pt idx="1092">
                  <c:v>-3.2768200000000002E-3</c:v>
                </c:pt>
                <c:pt idx="1093">
                  <c:v>1.0704E-2</c:v>
                </c:pt>
                <c:pt idx="1094">
                  <c:v>-1.0581999999999999E-2</c:v>
                </c:pt>
                <c:pt idx="1095">
                  <c:v>-3.2460200000000002E-2</c:v>
                </c:pt>
                <c:pt idx="1096">
                  <c:v>1.5020400000000001E-3</c:v>
                </c:pt>
                <c:pt idx="1097">
                  <c:v>1.7957699999999999E-3</c:v>
                </c:pt>
                <c:pt idx="1098">
                  <c:v>2.6722E-3</c:v>
                </c:pt>
                <c:pt idx="1099">
                  <c:v>-7.1535100000000001E-3</c:v>
                </c:pt>
                <c:pt idx="1100">
                  <c:v>8.3150900000000007E-3</c:v>
                </c:pt>
                <c:pt idx="1101" formatCode="0.00E+00">
                  <c:v>5.6161900000000001E-3</c:v>
                </c:pt>
                <c:pt idx="1102">
                  <c:v>-4.0912600000000002E-3</c:v>
                </c:pt>
                <c:pt idx="1103">
                  <c:v>-1.8579499999999999E-2</c:v>
                </c:pt>
                <c:pt idx="1104">
                  <c:v>-3.7231400000000002E-3</c:v>
                </c:pt>
                <c:pt idx="1105">
                  <c:v>-1.9495999999999999E-2</c:v>
                </c:pt>
                <c:pt idx="1106">
                  <c:v>-3.8906099999999999E-2</c:v>
                </c:pt>
                <c:pt idx="1107">
                  <c:v>-5.4817199999999998E-3</c:v>
                </c:pt>
                <c:pt idx="1108">
                  <c:v>-1.2865100000000001E-2</c:v>
                </c:pt>
                <c:pt idx="1109">
                  <c:v>-1.18494E-2</c:v>
                </c:pt>
                <c:pt idx="1110">
                  <c:v>-4.9324E-3</c:v>
                </c:pt>
                <c:pt idx="1111">
                  <c:v>-2.1230700000000002E-2</c:v>
                </c:pt>
                <c:pt idx="1112">
                  <c:v>-3.3238400000000001E-2</c:v>
                </c:pt>
                <c:pt idx="1113">
                  <c:v>-3.2814000000000003E-2</c:v>
                </c:pt>
                <c:pt idx="1114">
                  <c:v>9.0074500000000002E-3</c:v>
                </c:pt>
                <c:pt idx="1115">
                  <c:v>-2.5997199999999998E-3</c:v>
                </c:pt>
                <c:pt idx="1116">
                  <c:v>-3.4771000000000003E-2</c:v>
                </c:pt>
                <c:pt idx="1117">
                  <c:v>-3.0962900000000002E-2</c:v>
                </c:pt>
                <c:pt idx="1118">
                  <c:v>-3.0388800000000001E-2</c:v>
                </c:pt>
                <c:pt idx="1119">
                  <c:v>-2.7405700000000002E-2</c:v>
                </c:pt>
                <c:pt idx="1120">
                  <c:v>-1.75476E-2</c:v>
                </c:pt>
                <c:pt idx="1121">
                  <c:v>-1.1645300000000001E-2</c:v>
                </c:pt>
                <c:pt idx="1122">
                  <c:v>-9.9706599999999992E-3</c:v>
                </c:pt>
                <c:pt idx="1123">
                  <c:v>-4.1681299999999998E-2</c:v>
                </c:pt>
                <c:pt idx="1124">
                  <c:v>-5.19972E-2</c:v>
                </c:pt>
                <c:pt idx="1125">
                  <c:v>-3.58582E-3</c:v>
                </c:pt>
                <c:pt idx="1126">
                  <c:v>-3.9462999999999998E-3</c:v>
                </c:pt>
                <c:pt idx="1127">
                  <c:v>4.8475300000000001E-3</c:v>
                </c:pt>
                <c:pt idx="1128">
                  <c:v>-2.2801399999999999E-2</c:v>
                </c:pt>
                <c:pt idx="1129">
                  <c:v>-6.9723099999999998E-3</c:v>
                </c:pt>
                <c:pt idx="1130">
                  <c:v>-1.0479E-2</c:v>
                </c:pt>
                <c:pt idx="1131">
                  <c:v>-2.4603799999999999E-2</c:v>
                </c:pt>
                <c:pt idx="1132">
                  <c:v>-8.1586799999999998E-3</c:v>
                </c:pt>
                <c:pt idx="1133">
                  <c:v>-9.9306099999999994E-3</c:v>
                </c:pt>
                <c:pt idx="1134">
                  <c:v>-1.38178E-2</c:v>
                </c:pt>
                <c:pt idx="1135">
                  <c:v>-2.6150699999999999E-2</c:v>
                </c:pt>
                <c:pt idx="1136">
                  <c:v>-3.2927499999999998E-2</c:v>
                </c:pt>
                <c:pt idx="1137">
                  <c:v>-2.15721E-2</c:v>
                </c:pt>
                <c:pt idx="1138">
                  <c:v>-1.12724E-2</c:v>
                </c:pt>
                <c:pt idx="1139">
                  <c:v>6.7777599999999999E-3</c:v>
                </c:pt>
                <c:pt idx="1140">
                  <c:v>-2.1101000000000002E-2</c:v>
                </c:pt>
                <c:pt idx="1141">
                  <c:v>-3.4954100000000002E-2</c:v>
                </c:pt>
                <c:pt idx="1142">
                  <c:v>9.71794E-4</c:v>
                </c:pt>
                <c:pt idx="1143">
                  <c:v>2.1811500000000001E-2</c:v>
                </c:pt>
                <c:pt idx="1144">
                  <c:v>-1.34544E-2</c:v>
                </c:pt>
                <c:pt idx="1145">
                  <c:v>-1.03035E-2</c:v>
                </c:pt>
                <c:pt idx="1146">
                  <c:v>7.1010600000000002E-3</c:v>
                </c:pt>
                <c:pt idx="1147">
                  <c:v>-1.1785500000000001E-2</c:v>
                </c:pt>
                <c:pt idx="1148">
                  <c:v>-3.0498500000000001E-2</c:v>
                </c:pt>
                <c:pt idx="1149">
                  <c:v>-1.67694E-2</c:v>
                </c:pt>
                <c:pt idx="1150">
                  <c:v>-1.31226E-2</c:v>
                </c:pt>
                <c:pt idx="1151">
                  <c:v>-3.2089199999999998E-2</c:v>
                </c:pt>
                <c:pt idx="1152">
                  <c:v>-3.4880599999999998E-2</c:v>
                </c:pt>
                <c:pt idx="1153">
                  <c:v>-2.7131099999999998E-2</c:v>
                </c:pt>
                <c:pt idx="1154">
                  <c:v>-2.5995299999999999E-2</c:v>
                </c:pt>
                <c:pt idx="1155">
                  <c:v>-2.4926199999999999E-2</c:v>
                </c:pt>
                <c:pt idx="1156">
                  <c:v>-6.2961600000000003E-3</c:v>
                </c:pt>
                <c:pt idx="1157">
                  <c:v>-8.5601800000000006E-3</c:v>
                </c:pt>
                <c:pt idx="1158">
                  <c:v>-5.6138E-2</c:v>
                </c:pt>
                <c:pt idx="1159">
                  <c:v>-2.38161E-2</c:v>
                </c:pt>
                <c:pt idx="1160">
                  <c:v>-9.4280200000000005E-3</c:v>
                </c:pt>
                <c:pt idx="1161">
                  <c:v>-5.87349E-2</c:v>
                </c:pt>
                <c:pt idx="1162">
                  <c:v>-4.8205400000000002E-2</c:v>
                </c:pt>
                <c:pt idx="1163">
                  <c:v>9.0789799999999997E-4</c:v>
                </c:pt>
                <c:pt idx="1164">
                  <c:v>-2.26202E-2</c:v>
                </c:pt>
                <c:pt idx="1165">
                  <c:v>-3.755E-2</c:v>
                </c:pt>
                <c:pt idx="1166">
                  <c:v>-1.3995199999999999E-2</c:v>
                </c:pt>
                <c:pt idx="1167">
                  <c:v>2.2391299999999999E-2</c:v>
                </c:pt>
                <c:pt idx="1168">
                  <c:v>-3.0359299999999999E-2</c:v>
                </c:pt>
                <c:pt idx="1169">
                  <c:v>-4.9834299999999998E-2</c:v>
                </c:pt>
                <c:pt idx="1170">
                  <c:v>-1.6212500000000001E-3</c:v>
                </c:pt>
                <c:pt idx="1171">
                  <c:v>-1.31054E-2</c:v>
                </c:pt>
                <c:pt idx="1172">
                  <c:v>-5.41477E-2</c:v>
                </c:pt>
                <c:pt idx="1173">
                  <c:v>-1.25351E-2</c:v>
                </c:pt>
                <c:pt idx="1174">
                  <c:v>1.2868900000000001E-2</c:v>
                </c:pt>
                <c:pt idx="1175">
                  <c:v>-4.6310400000000003E-3</c:v>
                </c:pt>
                <c:pt idx="1176">
                  <c:v>-4.8723200000000001E-2</c:v>
                </c:pt>
                <c:pt idx="1177">
                  <c:v>-4.5623800000000004E-3</c:v>
                </c:pt>
                <c:pt idx="1178">
                  <c:v>-1.4991799999999999E-3</c:v>
                </c:pt>
                <c:pt idx="1179">
                  <c:v>-5.3770100000000001E-2</c:v>
                </c:pt>
                <c:pt idx="1180">
                  <c:v>-3.15514E-2</c:v>
                </c:pt>
                <c:pt idx="1181">
                  <c:v>3.8042100000000001E-3</c:v>
                </c:pt>
                <c:pt idx="1182">
                  <c:v>-2.29578E-2</c:v>
                </c:pt>
                <c:pt idx="1183">
                  <c:v>-3.4692800000000003E-2</c:v>
                </c:pt>
                <c:pt idx="1184">
                  <c:v>1.0032699999999999E-3</c:v>
                </c:pt>
                <c:pt idx="1185">
                  <c:v>4.9810399999999999E-3</c:v>
                </c:pt>
                <c:pt idx="1186">
                  <c:v>-5.7590500000000003E-2</c:v>
                </c:pt>
                <c:pt idx="1187">
                  <c:v>-3.1469299999999999E-2</c:v>
                </c:pt>
                <c:pt idx="1188">
                  <c:v>-3.5581599999999999E-3</c:v>
                </c:pt>
                <c:pt idx="1189">
                  <c:v>-2.8367E-2</c:v>
                </c:pt>
                <c:pt idx="1190">
                  <c:v>-2.3675000000000002E-2</c:v>
                </c:pt>
                <c:pt idx="1191">
                  <c:v>-3.7698699999999998E-3</c:v>
                </c:pt>
                <c:pt idx="1192">
                  <c:v>-1.0767000000000001E-3</c:v>
                </c:pt>
                <c:pt idx="1193">
                  <c:v>-2.7200700000000001E-2</c:v>
                </c:pt>
                <c:pt idx="1194">
                  <c:v>-6.5107300000000002E-3</c:v>
                </c:pt>
                <c:pt idx="1195">
                  <c:v>6.7224499999999996E-3</c:v>
                </c:pt>
                <c:pt idx="1196">
                  <c:v>-6.0214999999999999E-3</c:v>
                </c:pt>
                <c:pt idx="1197">
                  <c:v>-1.9720100000000001E-2</c:v>
                </c:pt>
                <c:pt idx="1198">
                  <c:v>-2.4396899999999999E-2</c:v>
                </c:pt>
                <c:pt idx="1199">
                  <c:v>-1.7071699999999999E-2</c:v>
                </c:pt>
                <c:pt idx="1200">
                  <c:v>-3.1896599999999997E-2</c:v>
                </c:pt>
                <c:pt idx="1201" formatCode="0.00E+00">
                  <c:v>-2.0871199999999999E-2</c:v>
                </c:pt>
                <c:pt idx="1202">
                  <c:v>-1.2347199999999999E-2</c:v>
                </c:pt>
                <c:pt idx="1203">
                  <c:v>-5.0937700000000002E-2</c:v>
                </c:pt>
                <c:pt idx="1204">
                  <c:v>-4.54378E-2</c:v>
                </c:pt>
                <c:pt idx="1205">
                  <c:v>-8.3379700000000001E-3</c:v>
                </c:pt>
                <c:pt idx="1206">
                  <c:v>-2.7512600000000002E-2</c:v>
                </c:pt>
                <c:pt idx="1207">
                  <c:v>-2.3633999999999999E-2</c:v>
                </c:pt>
                <c:pt idx="1208">
                  <c:v>-1.37901E-2</c:v>
                </c:pt>
                <c:pt idx="1209">
                  <c:v>4.7779099999999998E-4</c:v>
                </c:pt>
                <c:pt idx="1210">
                  <c:v>-2.9581099999999999E-2</c:v>
                </c:pt>
                <c:pt idx="1211">
                  <c:v>-7.1497000000000002E-3</c:v>
                </c:pt>
                <c:pt idx="1212">
                  <c:v>-7.2555500000000004E-3</c:v>
                </c:pt>
                <c:pt idx="1213">
                  <c:v>-3.5093300000000001E-2</c:v>
                </c:pt>
                <c:pt idx="1214">
                  <c:v>-3.0827500000000001E-2</c:v>
                </c:pt>
                <c:pt idx="1215">
                  <c:v>-8.1148100000000001E-3</c:v>
                </c:pt>
                <c:pt idx="1216">
                  <c:v>-2.1981199999999999E-2</c:v>
                </c:pt>
                <c:pt idx="1217">
                  <c:v>-3.4902599999999999E-2</c:v>
                </c:pt>
                <c:pt idx="1218">
                  <c:v>-1.1072199999999999E-3</c:v>
                </c:pt>
                <c:pt idx="1219">
                  <c:v>1.72138E-3</c:v>
                </c:pt>
                <c:pt idx="1220">
                  <c:v>-2.47478E-2</c:v>
                </c:pt>
                <c:pt idx="1221">
                  <c:v>-3.0976299999999998E-2</c:v>
                </c:pt>
                <c:pt idx="1222">
                  <c:v>6.1092400000000002E-3</c:v>
                </c:pt>
                <c:pt idx="1223">
                  <c:v>-1.55029E-2</c:v>
                </c:pt>
                <c:pt idx="1224">
                  <c:v>-4.0936500000000001E-2</c:v>
                </c:pt>
                <c:pt idx="1225">
                  <c:v>-1.3731999999999999E-2</c:v>
                </c:pt>
                <c:pt idx="1226" formatCode="0.00E+00">
                  <c:v>-3.2300900000000001E-3</c:v>
                </c:pt>
                <c:pt idx="1227">
                  <c:v>-3.6311099999999999E-2</c:v>
                </c:pt>
                <c:pt idx="1228">
                  <c:v>-1.1807399999999999E-2</c:v>
                </c:pt>
                <c:pt idx="1229">
                  <c:v>1.6360300000000001E-2</c:v>
                </c:pt>
                <c:pt idx="1230">
                  <c:v>-2.4289100000000001E-2</c:v>
                </c:pt>
                <c:pt idx="1231">
                  <c:v>-3.8517999999999997E-2</c:v>
                </c:pt>
                <c:pt idx="1232">
                  <c:v>-1.53093E-2</c:v>
                </c:pt>
                <c:pt idx="1233">
                  <c:v>1.16901E-2</c:v>
                </c:pt>
                <c:pt idx="1234">
                  <c:v>-1.19886E-2</c:v>
                </c:pt>
                <c:pt idx="1235">
                  <c:v>-1.19715E-2</c:v>
                </c:pt>
                <c:pt idx="1236">
                  <c:v>6.0205500000000004E-3</c:v>
                </c:pt>
                <c:pt idx="1237">
                  <c:v>1.1491800000000001E-3</c:v>
                </c:pt>
                <c:pt idx="1238">
                  <c:v>-1.2245199999999999E-2</c:v>
                </c:pt>
                <c:pt idx="1239">
                  <c:v>3.4465799999999999E-3</c:v>
                </c:pt>
                <c:pt idx="1240">
                  <c:v>1.9798300000000001E-2</c:v>
                </c:pt>
                <c:pt idx="1241">
                  <c:v>-1.4841099999999999E-2</c:v>
                </c:pt>
                <c:pt idx="1242">
                  <c:v>-2.1718999999999999E-2</c:v>
                </c:pt>
                <c:pt idx="1243">
                  <c:v>1.0258700000000001E-2</c:v>
                </c:pt>
                <c:pt idx="1244">
                  <c:v>1.1299099999999999E-2</c:v>
                </c:pt>
                <c:pt idx="1245">
                  <c:v>1.7394999999999999E-3</c:v>
                </c:pt>
                <c:pt idx="1246">
                  <c:v>2.3574799999999999E-3</c:v>
                </c:pt>
                <c:pt idx="1247">
                  <c:v>5.3195999999999998E-3</c:v>
                </c:pt>
                <c:pt idx="1248">
                  <c:v>-1.8650099999999999E-2</c:v>
                </c:pt>
                <c:pt idx="1249">
                  <c:v>-1.6216299999999999E-2</c:v>
                </c:pt>
                <c:pt idx="1250">
                  <c:v>7.3871600000000003E-3</c:v>
                </c:pt>
                <c:pt idx="1251">
                  <c:v>-3.8280499999999999E-3</c:v>
                </c:pt>
                <c:pt idx="1252">
                  <c:v>-1.22633E-2</c:v>
                </c:pt>
                <c:pt idx="1253">
                  <c:v>-1.1136099999999999E-2</c:v>
                </c:pt>
                <c:pt idx="1254">
                  <c:v>-9.8867399999999998E-3</c:v>
                </c:pt>
                <c:pt idx="1255">
                  <c:v>-7.7209499999999999E-3</c:v>
                </c:pt>
                <c:pt idx="1256">
                  <c:v>2.0340899999999999E-2</c:v>
                </c:pt>
                <c:pt idx="1257">
                  <c:v>1.58348E-2</c:v>
                </c:pt>
                <c:pt idx="1258">
                  <c:v>-3.03059E-2</c:v>
                </c:pt>
                <c:pt idx="1259">
                  <c:v>-6.6728600000000001E-3</c:v>
                </c:pt>
                <c:pt idx="1260">
                  <c:v>9.6254300000000008E-3</c:v>
                </c:pt>
                <c:pt idx="1261">
                  <c:v>-2.0712899999999999E-2</c:v>
                </c:pt>
                <c:pt idx="1262">
                  <c:v>-2.7133899999999999E-2</c:v>
                </c:pt>
                <c:pt idx="1263">
                  <c:v>9.2163100000000001E-3</c:v>
                </c:pt>
                <c:pt idx="1264">
                  <c:v>8.83865E-3</c:v>
                </c:pt>
                <c:pt idx="1265">
                  <c:v>-9.4604500000000005E-3</c:v>
                </c:pt>
                <c:pt idx="1266">
                  <c:v>-1.9793499999999999E-2</c:v>
                </c:pt>
                <c:pt idx="1267">
                  <c:v>5.0325400000000003E-3</c:v>
                </c:pt>
                <c:pt idx="1268">
                  <c:v>5.9413900000000004E-4</c:v>
                </c:pt>
                <c:pt idx="1269">
                  <c:v>-1.32885E-2</c:v>
                </c:pt>
                <c:pt idx="1270">
                  <c:v>-5.2385299999999999E-3</c:v>
                </c:pt>
                <c:pt idx="1271">
                  <c:v>-4.2209600000000002E-3</c:v>
                </c:pt>
                <c:pt idx="1272">
                  <c:v>-6.7577399999999999E-3</c:v>
                </c:pt>
                <c:pt idx="1273">
                  <c:v>-2.3269699999999998E-3</c:v>
                </c:pt>
                <c:pt idx="1274">
                  <c:v>5.6171399999999996E-3</c:v>
                </c:pt>
                <c:pt idx="1275">
                  <c:v>-1.6498599999999999E-2</c:v>
                </c:pt>
                <c:pt idx="1276">
                  <c:v>-1.9418700000000001E-2</c:v>
                </c:pt>
                <c:pt idx="1277">
                  <c:v>5.6552900000000005E-4</c:v>
                </c:pt>
                <c:pt idx="1278">
                  <c:v>4.6110200000000004E-3</c:v>
                </c:pt>
                <c:pt idx="1279">
                  <c:v>-1.4272699999999999E-2</c:v>
                </c:pt>
                <c:pt idx="1280">
                  <c:v>2.2678400000000001E-3</c:v>
                </c:pt>
                <c:pt idx="1281">
                  <c:v>1.44958E-2</c:v>
                </c:pt>
                <c:pt idx="1282">
                  <c:v>-2.11716E-4</c:v>
                </c:pt>
                <c:pt idx="1283">
                  <c:v>-9.7751600000000011E-4</c:v>
                </c:pt>
                <c:pt idx="1284">
                  <c:v>1.4576E-2</c:v>
                </c:pt>
                <c:pt idx="1285">
                  <c:v>9.8381000000000007E-3</c:v>
                </c:pt>
                <c:pt idx="1286">
                  <c:v>-1.5999800000000002E-2</c:v>
                </c:pt>
                <c:pt idx="1287">
                  <c:v>7.2717700000000003E-3</c:v>
                </c:pt>
                <c:pt idx="1288">
                  <c:v>3.2274200000000003E-2</c:v>
                </c:pt>
                <c:pt idx="1289">
                  <c:v>3.5982100000000001E-3</c:v>
                </c:pt>
                <c:pt idx="1290">
                  <c:v>-2.16026E-2</c:v>
                </c:pt>
                <c:pt idx="1291">
                  <c:v>-5.5990199999999997E-3</c:v>
                </c:pt>
                <c:pt idx="1292">
                  <c:v>2.5768300000000001E-2</c:v>
                </c:pt>
                <c:pt idx="1293">
                  <c:v>-1.74284E-2</c:v>
                </c:pt>
                <c:pt idx="1294">
                  <c:v>-1.47209E-2</c:v>
                </c:pt>
                <c:pt idx="1295">
                  <c:v>2.60448E-2</c:v>
                </c:pt>
                <c:pt idx="1296">
                  <c:v>5.7935699999999996E-3</c:v>
                </c:pt>
                <c:pt idx="1297">
                  <c:v>-2.2935899999999999E-3</c:v>
                </c:pt>
                <c:pt idx="1298">
                  <c:v>4.8351299999999998E-4</c:v>
                </c:pt>
                <c:pt idx="1299">
                  <c:v>5.4454799999999999E-3</c:v>
                </c:pt>
                <c:pt idx="1300">
                  <c:v>-5.3672800000000003E-3</c:v>
                </c:pt>
                <c:pt idx="1301">
                  <c:v>1.7634400000000001E-2</c:v>
                </c:pt>
                <c:pt idx="1302">
                  <c:v>1.53942E-2</c:v>
                </c:pt>
                <c:pt idx="1303">
                  <c:v>-1.8323900000000001E-2</c:v>
                </c:pt>
                <c:pt idx="1304">
                  <c:v>-3.4217800000000001E-3</c:v>
                </c:pt>
                <c:pt idx="1305">
                  <c:v>9.1857899999999992E-3</c:v>
                </c:pt>
                <c:pt idx="1306">
                  <c:v>1.2213699999999999E-2</c:v>
                </c:pt>
                <c:pt idx="1307">
                  <c:v>-7.8458799999999995E-3</c:v>
                </c:pt>
                <c:pt idx="1308">
                  <c:v>1.17102E-2</c:v>
                </c:pt>
                <c:pt idx="1309">
                  <c:v>4.3678299999999996E-3</c:v>
                </c:pt>
                <c:pt idx="1310">
                  <c:v>-6.0787200000000001E-3</c:v>
                </c:pt>
                <c:pt idx="1311">
                  <c:v>1.5068099999999999E-2</c:v>
                </c:pt>
                <c:pt idx="1312">
                  <c:v>1.40657E-2</c:v>
                </c:pt>
                <c:pt idx="1313">
                  <c:v>1.4934499999999999E-3</c:v>
                </c:pt>
                <c:pt idx="1314">
                  <c:v>2.1514899999999998E-3</c:v>
                </c:pt>
                <c:pt idx="1315">
                  <c:v>5.6981999999999996E-3</c:v>
                </c:pt>
                <c:pt idx="1316">
                  <c:v>1.4215500000000001E-2</c:v>
                </c:pt>
                <c:pt idx="1317">
                  <c:v>-1.56021E-3</c:v>
                </c:pt>
                <c:pt idx="1318">
                  <c:v>8.3351099999999997E-3</c:v>
                </c:pt>
                <c:pt idx="1319">
                  <c:v>1.4576E-2</c:v>
                </c:pt>
                <c:pt idx="1320">
                  <c:v>9.01127E-3</c:v>
                </c:pt>
                <c:pt idx="1321">
                  <c:v>-1.44043E-2</c:v>
                </c:pt>
                <c:pt idx="1322">
                  <c:v>-1.0833699999999999E-3</c:v>
                </c:pt>
                <c:pt idx="1323">
                  <c:v>2.14033E-2</c:v>
                </c:pt>
                <c:pt idx="1324">
                  <c:v>-1.8866500000000001E-2</c:v>
                </c:pt>
                <c:pt idx="1325">
                  <c:v>-4.2781800000000004E-3</c:v>
                </c:pt>
                <c:pt idx="1326">
                  <c:v>1.04265E-2</c:v>
                </c:pt>
                <c:pt idx="1327">
                  <c:v>5.3901699999999997E-3</c:v>
                </c:pt>
                <c:pt idx="1328">
                  <c:v>3.0803699999999999E-4</c:v>
                </c:pt>
                <c:pt idx="1329">
                  <c:v>-2.3879999999999999E-3</c:v>
                </c:pt>
                <c:pt idx="1330">
                  <c:v>7.1811699999999997E-3</c:v>
                </c:pt>
                <c:pt idx="1331">
                  <c:v>-2.0524000000000001E-2</c:v>
                </c:pt>
                <c:pt idx="1332">
                  <c:v>-8.2521399999999998E-3</c:v>
                </c:pt>
                <c:pt idx="1333">
                  <c:v>-4.9877200000000002E-3</c:v>
                </c:pt>
                <c:pt idx="1334">
                  <c:v>4.2829499999999998E-3</c:v>
                </c:pt>
                <c:pt idx="1335">
                  <c:v>-3.0717800000000001E-3</c:v>
                </c:pt>
                <c:pt idx="1336">
                  <c:v>2.53782E-2</c:v>
                </c:pt>
                <c:pt idx="1337">
                  <c:v>1.39942E-2</c:v>
                </c:pt>
                <c:pt idx="1338">
                  <c:v>-1.08585E-2</c:v>
                </c:pt>
                <c:pt idx="1339">
                  <c:v>-1.0644000000000001E-2</c:v>
                </c:pt>
                <c:pt idx="1340">
                  <c:v>1.4859199999999999E-2</c:v>
                </c:pt>
                <c:pt idx="1341">
                  <c:v>1.44081E-2</c:v>
                </c:pt>
                <c:pt idx="1342">
                  <c:v>-1.0470399999999999E-2</c:v>
                </c:pt>
                <c:pt idx="1343">
                  <c:v>1.4834399999999999E-2</c:v>
                </c:pt>
                <c:pt idx="1344">
                  <c:v>5.2833600000000002E-4</c:v>
                </c:pt>
                <c:pt idx="1345">
                  <c:v>-2.8400399999999998E-3</c:v>
                </c:pt>
                <c:pt idx="1346">
                  <c:v>1.6768499999999999E-2</c:v>
                </c:pt>
                <c:pt idx="1347">
                  <c:v>3.2753900000000002E-2</c:v>
                </c:pt>
                <c:pt idx="1348">
                  <c:v>8.6955999999999995E-3</c:v>
                </c:pt>
                <c:pt idx="1349">
                  <c:v>-1.2231799999999999E-2</c:v>
                </c:pt>
                <c:pt idx="1350">
                  <c:v>1.6788500000000001E-2</c:v>
                </c:pt>
                <c:pt idx="1351">
                  <c:v>3.5039899999999999E-2</c:v>
                </c:pt>
                <c:pt idx="1352">
                  <c:v>-2.8305100000000001E-3</c:v>
                </c:pt>
                <c:pt idx="1353">
                  <c:v>-2.3946800000000002E-3</c:v>
                </c:pt>
                <c:pt idx="1354">
                  <c:v>2.2801399999999999E-2</c:v>
                </c:pt>
                <c:pt idx="1355">
                  <c:v>-6.8512E-3</c:v>
                </c:pt>
                <c:pt idx="1356">
                  <c:v>-3.0527100000000001E-3</c:v>
                </c:pt>
                <c:pt idx="1357">
                  <c:v>5.3615599999999996E-3</c:v>
                </c:pt>
                <c:pt idx="1358">
                  <c:v>4.7330899999999997E-3</c:v>
                </c:pt>
                <c:pt idx="1359">
                  <c:v>4.8952099999999997E-3</c:v>
                </c:pt>
                <c:pt idx="1360">
                  <c:v>-9.7780200000000001E-3</c:v>
                </c:pt>
                <c:pt idx="1361">
                  <c:v>-1.32084E-3</c:v>
                </c:pt>
                <c:pt idx="1362">
                  <c:v>1.5177700000000001E-2</c:v>
                </c:pt>
                <c:pt idx="1363">
                  <c:v>2.32821E-2</c:v>
                </c:pt>
                <c:pt idx="1364">
                  <c:v>2.5556599999999999E-2</c:v>
                </c:pt>
                <c:pt idx="1365">
                  <c:v>1.22051E-2</c:v>
                </c:pt>
                <c:pt idx="1366">
                  <c:v>-4.7969799999999997E-4</c:v>
                </c:pt>
                <c:pt idx="1367">
                  <c:v>1.8142700000000001E-2</c:v>
                </c:pt>
                <c:pt idx="1368">
                  <c:v>3.8014399999999997E-2</c:v>
                </c:pt>
                <c:pt idx="1369">
                  <c:v>2.2862400000000001E-2</c:v>
                </c:pt>
                <c:pt idx="1370">
                  <c:v>-6.1893500000000004E-4</c:v>
                </c:pt>
                <c:pt idx="1371">
                  <c:v>-8.2950599999999999E-3</c:v>
                </c:pt>
                <c:pt idx="1372">
                  <c:v>1.6959200000000001E-2</c:v>
                </c:pt>
                <c:pt idx="1373">
                  <c:v>1.5320800000000001E-2</c:v>
                </c:pt>
                <c:pt idx="1374">
                  <c:v>1.9570400000000002E-2</c:v>
                </c:pt>
                <c:pt idx="1375">
                  <c:v>3.3950800000000003E-2</c:v>
                </c:pt>
                <c:pt idx="1376">
                  <c:v>1.37424E-2</c:v>
                </c:pt>
                <c:pt idx="1377">
                  <c:v>1.1472700000000001E-2</c:v>
                </c:pt>
                <c:pt idx="1378">
                  <c:v>2.2024200000000001E-2</c:v>
                </c:pt>
                <c:pt idx="1379">
                  <c:v>2.91405E-2</c:v>
                </c:pt>
                <c:pt idx="1380">
                  <c:v>9.4518699999999994E-3</c:v>
                </c:pt>
                <c:pt idx="1381">
                  <c:v>2.2878599999999999E-2</c:v>
                </c:pt>
                <c:pt idx="1382">
                  <c:v>3.06044E-2</c:v>
                </c:pt>
                <c:pt idx="1383">
                  <c:v>2.49844E-2</c:v>
                </c:pt>
                <c:pt idx="1384">
                  <c:v>8.3503699999999993E-3</c:v>
                </c:pt>
                <c:pt idx="1385">
                  <c:v>1.79472E-2</c:v>
                </c:pt>
                <c:pt idx="1386">
                  <c:v>4.1168200000000002E-2</c:v>
                </c:pt>
                <c:pt idx="1387">
                  <c:v>2.3277300000000001E-2</c:v>
                </c:pt>
                <c:pt idx="1388">
                  <c:v>2.23532E-2</c:v>
                </c:pt>
                <c:pt idx="1389">
                  <c:v>2.2582999999999999E-2</c:v>
                </c:pt>
                <c:pt idx="1390">
                  <c:v>3.4396200000000002E-2</c:v>
                </c:pt>
                <c:pt idx="1391">
                  <c:v>1.9128800000000001E-2</c:v>
                </c:pt>
                <c:pt idx="1392">
                  <c:v>6.0901599999999998E-3</c:v>
                </c:pt>
                <c:pt idx="1393">
                  <c:v>1.3861699999999999E-2</c:v>
                </c:pt>
                <c:pt idx="1394">
                  <c:v>2.0332300000000001E-2</c:v>
                </c:pt>
                <c:pt idx="1395">
                  <c:v>1.7167100000000001E-2</c:v>
                </c:pt>
                <c:pt idx="1396">
                  <c:v>1.3255100000000001E-2</c:v>
                </c:pt>
                <c:pt idx="1397">
                  <c:v>2.2297899999999999E-2</c:v>
                </c:pt>
                <c:pt idx="1398">
                  <c:v>-1.15395E-4</c:v>
                </c:pt>
                <c:pt idx="1399">
                  <c:v>-1.3236999999999999E-3</c:v>
                </c:pt>
                <c:pt idx="1400">
                  <c:v>2.07338E-2</c:v>
                </c:pt>
                <c:pt idx="1401">
                  <c:v>-3.0126599999999999E-3</c:v>
                </c:pt>
                <c:pt idx="1402">
                  <c:v>-1.5266399999999999E-2</c:v>
                </c:pt>
                <c:pt idx="1403">
                  <c:v>2.6960399999999998E-3</c:v>
                </c:pt>
                <c:pt idx="1404">
                  <c:v>2.2681199999999999E-2</c:v>
                </c:pt>
                <c:pt idx="1405">
                  <c:v>2.3422200000000001E-2</c:v>
                </c:pt>
                <c:pt idx="1406">
                  <c:v>2.3438500000000001E-2</c:v>
                </c:pt>
                <c:pt idx="1407">
                  <c:v>1.8121700000000001E-2</c:v>
                </c:pt>
                <c:pt idx="1408">
                  <c:v>1.7985299999999999E-2</c:v>
                </c:pt>
                <c:pt idx="1409">
                  <c:v>1.2623799999999999E-2</c:v>
                </c:pt>
                <c:pt idx="1410">
                  <c:v>1.54285E-2</c:v>
                </c:pt>
                <c:pt idx="1411">
                  <c:v>1.58815E-2</c:v>
                </c:pt>
                <c:pt idx="1412">
                  <c:v>1.58195E-2</c:v>
                </c:pt>
                <c:pt idx="1413">
                  <c:v>9.3412400000000007E-3</c:v>
                </c:pt>
                <c:pt idx="1414">
                  <c:v>3.5218199999999998E-2</c:v>
                </c:pt>
                <c:pt idx="1415">
                  <c:v>2.9346500000000001E-2</c:v>
                </c:pt>
                <c:pt idx="1416">
                  <c:v>2.31647E-2</c:v>
                </c:pt>
                <c:pt idx="1417">
                  <c:v>2.5271399999999999E-2</c:v>
                </c:pt>
                <c:pt idx="1418">
                  <c:v>3.03907E-2</c:v>
                </c:pt>
                <c:pt idx="1419">
                  <c:v>2.8196300000000001E-2</c:v>
                </c:pt>
                <c:pt idx="1420">
                  <c:v>1.2479799999999999E-2</c:v>
                </c:pt>
                <c:pt idx="1421">
                  <c:v>1.5583E-2</c:v>
                </c:pt>
                <c:pt idx="1422">
                  <c:v>2.76251E-2</c:v>
                </c:pt>
                <c:pt idx="1423">
                  <c:v>1.99995E-2</c:v>
                </c:pt>
                <c:pt idx="1424">
                  <c:v>1.47247E-2</c:v>
                </c:pt>
                <c:pt idx="1425">
                  <c:v>3.1704900000000001E-2</c:v>
                </c:pt>
                <c:pt idx="1426">
                  <c:v>2.5385899999999999E-2</c:v>
                </c:pt>
                <c:pt idx="1427">
                  <c:v>2.5050200000000002E-2</c:v>
                </c:pt>
                <c:pt idx="1428">
                  <c:v>2.00176E-2</c:v>
                </c:pt>
                <c:pt idx="1429">
                  <c:v>8.3866099999999992E-3</c:v>
                </c:pt>
                <c:pt idx="1430">
                  <c:v>-1.0314E-2</c:v>
                </c:pt>
                <c:pt idx="1431">
                  <c:v>2.7732799999999998E-2</c:v>
                </c:pt>
                <c:pt idx="1432">
                  <c:v>2.2273999999999999E-2</c:v>
                </c:pt>
                <c:pt idx="1433">
                  <c:v>2.50177E-2</c:v>
                </c:pt>
                <c:pt idx="1434">
                  <c:v>2.4375000000000001E-2</c:v>
                </c:pt>
                <c:pt idx="1435">
                  <c:v>3.44934E-2</c:v>
                </c:pt>
                <c:pt idx="1436">
                  <c:v>2.7378099999999999E-2</c:v>
                </c:pt>
                <c:pt idx="1437">
                  <c:v>1.8218999999999999E-2</c:v>
                </c:pt>
                <c:pt idx="1438">
                  <c:v>1.18999E-2</c:v>
                </c:pt>
                <c:pt idx="1439">
                  <c:v>1.50928E-2</c:v>
                </c:pt>
                <c:pt idx="1440">
                  <c:v>2.1624600000000001E-2</c:v>
                </c:pt>
                <c:pt idx="1441">
                  <c:v>3.9434400000000003E-3</c:v>
                </c:pt>
                <c:pt idx="1442">
                  <c:v>1.58253E-2</c:v>
                </c:pt>
                <c:pt idx="1443">
                  <c:v>1.5633600000000001E-2</c:v>
                </c:pt>
                <c:pt idx="1444">
                  <c:v>1.21794E-2</c:v>
                </c:pt>
                <c:pt idx="1445">
                  <c:v>5.1355400000000001E-3</c:v>
                </c:pt>
                <c:pt idx="1446">
                  <c:v>1.5525799999999999E-2</c:v>
                </c:pt>
                <c:pt idx="1447">
                  <c:v>2.1121999999999998E-2</c:v>
                </c:pt>
                <c:pt idx="1448">
                  <c:v>1.0564799999999999E-2</c:v>
                </c:pt>
                <c:pt idx="1449">
                  <c:v>1.9748700000000001E-2</c:v>
                </c:pt>
                <c:pt idx="1450">
                  <c:v>2.0235099999999999E-2</c:v>
                </c:pt>
                <c:pt idx="1451">
                  <c:v>-4.2362199999999997E-3</c:v>
                </c:pt>
                <c:pt idx="1452">
                  <c:v>8.5821200000000004E-3</c:v>
                </c:pt>
                <c:pt idx="1453">
                  <c:v>1.15414E-2</c:v>
                </c:pt>
                <c:pt idx="1454">
                  <c:v>-9.4318400000000001E-4</c:v>
                </c:pt>
                <c:pt idx="1455">
                  <c:v>1.3676600000000001E-2</c:v>
                </c:pt>
                <c:pt idx="1456">
                  <c:v>1.4801E-3</c:v>
                </c:pt>
                <c:pt idx="1457">
                  <c:v>1.8158899999999999E-2</c:v>
                </c:pt>
                <c:pt idx="1458">
                  <c:v>2.69117E-2</c:v>
                </c:pt>
                <c:pt idx="1459">
                  <c:v>1.1936199999999999E-2</c:v>
                </c:pt>
                <c:pt idx="1460">
                  <c:v>1.5789000000000001E-2</c:v>
                </c:pt>
                <c:pt idx="1461">
                  <c:v>1.9435899999999999E-2</c:v>
                </c:pt>
                <c:pt idx="1462">
                  <c:v>1.70727E-2</c:v>
                </c:pt>
                <c:pt idx="1463">
                  <c:v>5.7001100000000004E-3</c:v>
                </c:pt>
                <c:pt idx="1464">
                  <c:v>-5.2261400000000002E-4</c:v>
                </c:pt>
                <c:pt idx="1465">
                  <c:v>1.20068E-2</c:v>
                </c:pt>
                <c:pt idx="1466">
                  <c:v>1.3495399999999999E-2</c:v>
                </c:pt>
                <c:pt idx="1467">
                  <c:v>2.06614E-2</c:v>
                </c:pt>
                <c:pt idx="1468">
                  <c:v>1.6731300000000001E-2</c:v>
                </c:pt>
                <c:pt idx="1469">
                  <c:v>1.16796E-2</c:v>
                </c:pt>
                <c:pt idx="1470">
                  <c:v>6.0424800000000002E-3</c:v>
                </c:pt>
                <c:pt idx="1471">
                  <c:v>1.5100499999999999E-2</c:v>
                </c:pt>
                <c:pt idx="1472">
                  <c:v>2.3555799999999999E-3</c:v>
                </c:pt>
                <c:pt idx="1473">
                  <c:v>1.87178E-2</c:v>
                </c:pt>
                <c:pt idx="1474">
                  <c:v>2.9821399999999999E-3</c:v>
                </c:pt>
                <c:pt idx="1475">
                  <c:v>-3.9739600000000003E-3</c:v>
                </c:pt>
                <c:pt idx="1476">
                  <c:v>3.5562499999999997E-2</c:v>
                </c:pt>
                <c:pt idx="1477">
                  <c:v>2.7556400000000002E-2</c:v>
                </c:pt>
                <c:pt idx="1478">
                  <c:v>1.29547E-2</c:v>
                </c:pt>
                <c:pt idx="1479">
                  <c:v>4.0445300000000002E-3</c:v>
                </c:pt>
                <c:pt idx="1480">
                  <c:v>2.2214899999999999E-2</c:v>
                </c:pt>
                <c:pt idx="1481">
                  <c:v>1.6778899999999999E-2</c:v>
                </c:pt>
                <c:pt idx="1482">
                  <c:v>-5.6962999999999996E-3</c:v>
                </c:pt>
                <c:pt idx="1483">
                  <c:v>3.1989099999999999E-2</c:v>
                </c:pt>
                <c:pt idx="1484">
                  <c:v>2.4822199999999999E-2</c:v>
                </c:pt>
                <c:pt idx="1485">
                  <c:v>3.2367699999999999E-2</c:v>
                </c:pt>
                <c:pt idx="1486">
                  <c:v>1.0227200000000001E-2</c:v>
                </c:pt>
                <c:pt idx="1487">
                  <c:v>1.8773100000000001E-2</c:v>
                </c:pt>
                <c:pt idx="1488">
                  <c:v>8.1281700000000005E-3</c:v>
                </c:pt>
                <c:pt idx="1489">
                  <c:v>1.15032E-2</c:v>
                </c:pt>
                <c:pt idx="1490">
                  <c:v>-1.0071800000000001E-2</c:v>
                </c:pt>
                <c:pt idx="1491">
                  <c:v>4.0435799999999997E-3</c:v>
                </c:pt>
                <c:pt idx="1492">
                  <c:v>1.13277E-2</c:v>
                </c:pt>
                <c:pt idx="1493">
                  <c:v>6.8092300000000003E-3</c:v>
                </c:pt>
                <c:pt idx="1494">
                  <c:v>1.7265300000000001E-2</c:v>
                </c:pt>
                <c:pt idx="1495">
                  <c:v>6.06823E-3</c:v>
                </c:pt>
                <c:pt idx="1496">
                  <c:v>7.41291E-3</c:v>
                </c:pt>
                <c:pt idx="1497">
                  <c:v>1.8779799999999999E-2</c:v>
                </c:pt>
                <c:pt idx="1498">
                  <c:v>2.9800400000000001E-2</c:v>
                </c:pt>
                <c:pt idx="1499">
                  <c:v>3.6573399999999998E-3</c:v>
                </c:pt>
                <c:pt idx="1500">
                  <c:v>7.7485999999999996E-3</c:v>
                </c:pt>
                <c:pt idx="1501">
                  <c:v>1.1709199999999999E-2</c:v>
                </c:pt>
                <c:pt idx="1502">
                  <c:v>-7.5616800000000003E-3</c:v>
                </c:pt>
                <c:pt idx="1503">
                  <c:v>6.2332200000000003E-3</c:v>
                </c:pt>
                <c:pt idx="1504">
                  <c:v>2.8789499999999999E-2</c:v>
                </c:pt>
                <c:pt idx="1505">
                  <c:v>2.6700000000000002E-2</c:v>
                </c:pt>
                <c:pt idx="1506">
                  <c:v>1.0056499999999999E-2</c:v>
                </c:pt>
                <c:pt idx="1507">
                  <c:v>1.6254399999999999E-2</c:v>
                </c:pt>
                <c:pt idx="1508">
                  <c:v>2.0246499999999998E-3</c:v>
                </c:pt>
                <c:pt idx="1509">
                  <c:v>5.3234099999999998E-3</c:v>
                </c:pt>
                <c:pt idx="1510">
                  <c:v>1.18446E-3</c:v>
                </c:pt>
                <c:pt idx="1511">
                  <c:v>1.8644299999999999E-2</c:v>
                </c:pt>
                <c:pt idx="1512">
                  <c:v>1.5859600000000001E-2</c:v>
                </c:pt>
                <c:pt idx="1513">
                  <c:v>-5.57327E-3</c:v>
                </c:pt>
                <c:pt idx="1514">
                  <c:v>1.4564499999999999E-2</c:v>
                </c:pt>
                <c:pt idx="1515">
                  <c:v>1.9528400000000001E-2</c:v>
                </c:pt>
                <c:pt idx="1516">
                  <c:v>1.34926E-2</c:v>
                </c:pt>
                <c:pt idx="1517">
                  <c:v>4.8713699999999999E-3</c:v>
                </c:pt>
                <c:pt idx="1518">
                  <c:v>1.21508E-2</c:v>
                </c:pt>
                <c:pt idx="1519">
                  <c:v>1.09978E-2</c:v>
                </c:pt>
                <c:pt idx="1520">
                  <c:v>1.08051E-3</c:v>
                </c:pt>
                <c:pt idx="1521">
                  <c:v>1.8783600000000001E-2</c:v>
                </c:pt>
                <c:pt idx="1522">
                  <c:v>1.29786E-2</c:v>
                </c:pt>
                <c:pt idx="1523">
                  <c:v>-8.0966899999999995E-4</c:v>
                </c:pt>
                <c:pt idx="1524">
                  <c:v>5.4340400000000002E-3</c:v>
                </c:pt>
                <c:pt idx="1525">
                  <c:v>1.34754E-2</c:v>
                </c:pt>
                <c:pt idx="1526">
                  <c:v>1.22805E-2</c:v>
                </c:pt>
                <c:pt idx="1527">
                  <c:v>5.9557000000000004E-3</c:v>
                </c:pt>
                <c:pt idx="1528">
                  <c:v>1.5927299999999998E-2</c:v>
                </c:pt>
                <c:pt idx="1529">
                  <c:v>2.0670899999999999E-2</c:v>
                </c:pt>
                <c:pt idx="1530">
                  <c:v>-4.5928999999999996E-3</c:v>
                </c:pt>
                <c:pt idx="1531">
                  <c:v>-5.1765400000000003E-3</c:v>
                </c:pt>
                <c:pt idx="1532">
                  <c:v>1.36747E-2</c:v>
                </c:pt>
                <c:pt idx="1533">
                  <c:v>-2.4852799999999999E-3</c:v>
                </c:pt>
                <c:pt idx="1534">
                  <c:v>1.6145700000000001E-3</c:v>
                </c:pt>
                <c:pt idx="1535">
                  <c:v>1.12333E-2</c:v>
                </c:pt>
                <c:pt idx="1536">
                  <c:v>2.5656700000000001E-2</c:v>
                </c:pt>
                <c:pt idx="1537">
                  <c:v>2.66418E-2</c:v>
                </c:pt>
                <c:pt idx="1538">
                  <c:v>4.4164699999999996E-3</c:v>
                </c:pt>
                <c:pt idx="1539">
                  <c:v>1.0665900000000001E-2</c:v>
                </c:pt>
                <c:pt idx="1540">
                  <c:v>2.7255999999999999E-3</c:v>
                </c:pt>
                <c:pt idx="1541">
                  <c:v>-9.9897400000000004E-3</c:v>
                </c:pt>
                <c:pt idx="1542">
                  <c:v>-2.0761500000000001E-3</c:v>
                </c:pt>
                <c:pt idx="1543">
                  <c:v>1.5475300000000001E-2</c:v>
                </c:pt>
                <c:pt idx="1544">
                  <c:v>6.2818500000000003E-3</c:v>
                </c:pt>
                <c:pt idx="1545">
                  <c:v>-6.7167299999999997E-3</c:v>
                </c:pt>
                <c:pt idx="1546">
                  <c:v>1.1591000000000001E-2</c:v>
                </c:pt>
                <c:pt idx="1547">
                  <c:v>4.6711000000000001E-3</c:v>
                </c:pt>
                <c:pt idx="1548">
                  <c:v>-1.0293999999999999E-2</c:v>
                </c:pt>
                <c:pt idx="1549">
                  <c:v>1.18151E-2</c:v>
                </c:pt>
                <c:pt idx="1550">
                  <c:v>9.34982E-3</c:v>
                </c:pt>
                <c:pt idx="1551">
                  <c:v>-5.8898900000000001E-3</c:v>
                </c:pt>
                <c:pt idx="1552">
                  <c:v>5.0430300000000004E-3</c:v>
                </c:pt>
                <c:pt idx="1553">
                  <c:v>2.7533499999999999E-2</c:v>
                </c:pt>
                <c:pt idx="1554">
                  <c:v>2.29836E-4</c:v>
                </c:pt>
                <c:pt idx="1555">
                  <c:v>-7.3585500000000002E-3</c:v>
                </c:pt>
                <c:pt idx="1556">
                  <c:v>1.7147099999999999E-3</c:v>
                </c:pt>
                <c:pt idx="1557">
                  <c:v>4.4403100000000003E-3</c:v>
                </c:pt>
                <c:pt idx="1558">
                  <c:v>-4.53091E-3</c:v>
                </c:pt>
                <c:pt idx="1559">
                  <c:v>-1.6863800000000002E-2</c:v>
                </c:pt>
                <c:pt idx="1560">
                  <c:v>-1.7547600000000001E-4</c:v>
                </c:pt>
                <c:pt idx="1561" formatCode="0.00E+00">
                  <c:v>-2.78473E-4</c:v>
                </c:pt>
                <c:pt idx="1562">
                  <c:v>-2.0404800000000001E-2</c:v>
                </c:pt>
                <c:pt idx="1563">
                  <c:v>-9.5443699999999999E-3</c:v>
                </c:pt>
                <c:pt idx="1564">
                  <c:v>-8.67653E-3</c:v>
                </c:pt>
                <c:pt idx="1565">
                  <c:v>-6.8864800000000004E-3</c:v>
                </c:pt>
                <c:pt idx="1566">
                  <c:v>-5.7315800000000004E-4</c:v>
                </c:pt>
                <c:pt idx="1567">
                  <c:v>1.55468E-2</c:v>
                </c:pt>
                <c:pt idx="1568">
                  <c:v>-2.3199999999999998E-2</c:v>
                </c:pt>
                <c:pt idx="1569">
                  <c:v>-4.49848E-3</c:v>
                </c:pt>
                <c:pt idx="1570">
                  <c:v>1.3132100000000001E-2</c:v>
                </c:pt>
                <c:pt idx="1571">
                  <c:v>-9.3631700000000005E-3</c:v>
                </c:pt>
                <c:pt idx="1572">
                  <c:v>-9.4060900000000006E-3</c:v>
                </c:pt>
                <c:pt idx="1573">
                  <c:v>3.2482100000000001E-3</c:v>
                </c:pt>
                <c:pt idx="1574">
                  <c:v>-3.5018900000000001E-3</c:v>
                </c:pt>
                <c:pt idx="1575">
                  <c:v>1.11761E-2</c:v>
                </c:pt>
                <c:pt idx="1576">
                  <c:v>1.6031299999999999E-3</c:v>
                </c:pt>
                <c:pt idx="1577">
                  <c:v>2.2153899999999998E-3</c:v>
                </c:pt>
                <c:pt idx="1578">
                  <c:v>3.8080200000000001E-3</c:v>
                </c:pt>
                <c:pt idx="1579">
                  <c:v>-3.9253200000000004E-3</c:v>
                </c:pt>
                <c:pt idx="1580">
                  <c:v>-1.97029E-3</c:v>
                </c:pt>
                <c:pt idx="1581">
                  <c:v>7.5759900000000003E-3</c:v>
                </c:pt>
                <c:pt idx="1582">
                  <c:v>1.3402000000000001E-2</c:v>
                </c:pt>
                <c:pt idx="1583">
                  <c:v>-3.3035299999999998E-3</c:v>
                </c:pt>
                <c:pt idx="1584">
                  <c:v>5.2967099999999996E-3</c:v>
                </c:pt>
                <c:pt idx="1585">
                  <c:v>9.4671200000000007E-3</c:v>
                </c:pt>
                <c:pt idx="1586">
                  <c:v>-5.6371700000000004E-3</c:v>
                </c:pt>
                <c:pt idx="1587">
                  <c:v>-8.4714899999999999E-3</c:v>
                </c:pt>
                <c:pt idx="1588">
                  <c:v>2.0356200000000001E-2</c:v>
                </c:pt>
                <c:pt idx="1589">
                  <c:v>7.7419300000000002E-3</c:v>
                </c:pt>
                <c:pt idx="1590">
                  <c:v>-1.50423E-2</c:v>
                </c:pt>
                <c:pt idx="1591">
                  <c:v>-5.1116900000000003E-3</c:v>
                </c:pt>
                <c:pt idx="1592">
                  <c:v>1.9409200000000001E-2</c:v>
                </c:pt>
                <c:pt idx="1593">
                  <c:v>-4.8236800000000003E-3</c:v>
                </c:pt>
                <c:pt idx="1594">
                  <c:v>-2.2063300000000001E-2</c:v>
                </c:pt>
                <c:pt idx="1595">
                  <c:v>-2.4128000000000001E-3</c:v>
                </c:pt>
                <c:pt idx="1596">
                  <c:v>-4.99725E-3</c:v>
                </c:pt>
                <c:pt idx="1597">
                  <c:v>-1.30472E-2</c:v>
                </c:pt>
                <c:pt idx="1598">
                  <c:v>-1.4946900000000001E-2</c:v>
                </c:pt>
                <c:pt idx="1599">
                  <c:v>-3.24917E-3</c:v>
                </c:pt>
                <c:pt idx="1600">
                  <c:v>-7.3108699999999997E-3</c:v>
                </c:pt>
                <c:pt idx="1601">
                  <c:v>-1.37625E-2</c:v>
                </c:pt>
                <c:pt idx="1602">
                  <c:v>-7.5531000000000001E-3</c:v>
                </c:pt>
                <c:pt idx="1603">
                  <c:v>-8.9359299999999999E-3</c:v>
                </c:pt>
                <c:pt idx="1604">
                  <c:v>-5.8212300000000002E-3</c:v>
                </c:pt>
                <c:pt idx="1605">
                  <c:v>-2.13671E-2</c:v>
                </c:pt>
                <c:pt idx="1606">
                  <c:v>-1.5778500000000001E-2</c:v>
                </c:pt>
                <c:pt idx="1607">
                  <c:v>-7.6198599999999998E-4</c:v>
                </c:pt>
                <c:pt idx="1608">
                  <c:v>-1.0290099999999999E-3</c:v>
                </c:pt>
                <c:pt idx="1609">
                  <c:v>-6.7367599999999996E-3</c:v>
                </c:pt>
                <c:pt idx="1610">
                  <c:v>3.26443E-3</c:v>
                </c:pt>
                <c:pt idx="1611">
                  <c:v>-2.5024399999999999E-3</c:v>
                </c:pt>
                <c:pt idx="1612">
                  <c:v>-1.10054E-2</c:v>
                </c:pt>
                <c:pt idx="1613">
                  <c:v>-2.8700799999999999E-2</c:v>
                </c:pt>
                <c:pt idx="1614">
                  <c:v>-6.7853899999999997E-3</c:v>
                </c:pt>
                <c:pt idx="1615">
                  <c:v>-6.6003800000000003E-3</c:v>
                </c:pt>
                <c:pt idx="1616">
                  <c:v>-2.5902700000000001E-2</c:v>
                </c:pt>
                <c:pt idx="1617">
                  <c:v>-2.19402E-2</c:v>
                </c:pt>
                <c:pt idx="1618">
                  <c:v>6.0205500000000004E-3</c:v>
                </c:pt>
                <c:pt idx="1619">
                  <c:v>-1.10855E-2</c:v>
                </c:pt>
                <c:pt idx="1620">
                  <c:v>-5.6953400000000001E-3</c:v>
                </c:pt>
                <c:pt idx="1621">
                  <c:v>5.5541999999999996E-3</c:v>
                </c:pt>
                <c:pt idx="1622">
                  <c:v>-9.5033600000000006E-3</c:v>
                </c:pt>
                <c:pt idx="1623">
                  <c:v>-2.0234100000000001E-2</c:v>
                </c:pt>
                <c:pt idx="1624" formatCode="0.00E+00">
                  <c:v>-6.9293999999999996E-3</c:v>
                </c:pt>
                <c:pt idx="1625">
                  <c:v>-1.9264200000000001E-3</c:v>
                </c:pt>
                <c:pt idx="1626">
                  <c:v>-8.6612700000000004E-3</c:v>
                </c:pt>
                <c:pt idx="1627">
                  <c:v>-2.0673799999999999E-2</c:v>
                </c:pt>
                <c:pt idx="1628">
                  <c:v>-9.1877E-3</c:v>
                </c:pt>
                <c:pt idx="1629">
                  <c:v>6.7482000000000002E-3</c:v>
                </c:pt>
                <c:pt idx="1630">
                  <c:v>-1.01881E-2</c:v>
                </c:pt>
                <c:pt idx="1631">
                  <c:v>-2.4936699999999999E-2</c:v>
                </c:pt>
                <c:pt idx="1632">
                  <c:v>-2.6933700000000001E-2</c:v>
                </c:pt>
                <c:pt idx="1633">
                  <c:v>-7.4071900000000001E-3</c:v>
                </c:pt>
                <c:pt idx="1634">
                  <c:v>-9.3116799999999993E-3</c:v>
                </c:pt>
                <c:pt idx="1635">
                  <c:v>-8.9607200000000001E-3</c:v>
                </c:pt>
                <c:pt idx="1636">
                  <c:v>-1.29347E-2</c:v>
                </c:pt>
                <c:pt idx="1637">
                  <c:v>-2.0127300000000001E-2</c:v>
                </c:pt>
                <c:pt idx="1638">
                  <c:v>-1.41916E-2</c:v>
                </c:pt>
                <c:pt idx="1639">
                  <c:v>-1.05944E-2</c:v>
                </c:pt>
                <c:pt idx="1640">
                  <c:v>-3.6076499999999997E-2</c:v>
                </c:pt>
                <c:pt idx="1641">
                  <c:v>-1.3975100000000001E-2</c:v>
                </c:pt>
                <c:pt idx="1642">
                  <c:v>-2.0628000000000001E-2</c:v>
                </c:pt>
                <c:pt idx="1643">
                  <c:v>-2.2307400000000002E-2</c:v>
                </c:pt>
                <c:pt idx="1644">
                  <c:v>-2.24934E-2</c:v>
                </c:pt>
                <c:pt idx="1645">
                  <c:v>-5.3606000000000001E-3</c:v>
                </c:pt>
                <c:pt idx="1646">
                  <c:v>-3.2100700000000002E-3</c:v>
                </c:pt>
                <c:pt idx="1647">
                  <c:v>-2.5131199999999999E-2</c:v>
                </c:pt>
                <c:pt idx="1648">
                  <c:v>-6.56319E-3</c:v>
                </c:pt>
                <c:pt idx="1649">
                  <c:v>-4.4631999999999996E-3</c:v>
                </c:pt>
                <c:pt idx="1650">
                  <c:v>-1.26877E-2</c:v>
                </c:pt>
                <c:pt idx="1651">
                  <c:v>-1.38073E-2</c:v>
                </c:pt>
                <c:pt idx="1652">
                  <c:v>-5.2804899999999997E-3</c:v>
                </c:pt>
                <c:pt idx="1653">
                  <c:v>-1.8129299999999999E-3</c:v>
                </c:pt>
                <c:pt idx="1654">
                  <c:v>-1.33238E-2</c:v>
                </c:pt>
                <c:pt idx="1655">
                  <c:v>-9.4976399999999999E-3</c:v>
                </c:pt>
                <c:pt idx="1656">
                  <c:v>4.1227299999999998E-3</c:v>
                </c:pt>
                <c:pt idx="1657">
                  <c:v>2.04945E-3</c:v>
                </c:pt>
                <c:pt idx="1658">
                  <c:v>-2.4414999999999999E-2</c:v>
                </c:pt>
                <c:pt idx="1659">
                  <c:v>-1.8413499999999999E-2</c:v>
                </c:pt>
                <c:pt idx="1660">
                  <c:v>7.36427E-3</c:v>
                </c:pt>
                <c:pt idx="1661">
                  <c:v>-2.3798900000000001E-2</c:v>
                </c:pt>
                <c:pt idx="1662">
                  <c:v>-2.7449600000000001E-2</c:v>
                </c:pt>
                <c:pt idx="1663">
                  <c:v>5.6276299999999998E-3</c:v>
                </c:pt>
                <c:pt idx="1664">
                  <c:v>-3.37696E-3</c:v>
                </c:pt>
                <c:pt idx="1665">
                  <c:v>-2.59075E-2</c:v>
                </c:pt>
                <c:pt idx="1666">
                  <c:v>-1.8639599999999999E-2</c:v>
                </c:pt>
                <c:pt idx="1667">
                  <c:v>8.7995499999999997E-3</c:v>
                </c:pt>
                <c:pt idx="1668">
                  <c:v>-2.7604099999999999E-2</c:v>
                </c:pt>
                <c:pt idx="1669">
                  <c:v>-3.5319299999999998E-2</c:v>
                </c:pt>
                <c:pt idx="1670">
                  <c:v>-1.7112700000000002E-2</c:v>
                </c:pt>
                <c:pt idx="1671">
                  <c:v>-2.19145E-2</c:v>
                </c:pt>
                <c:pt idx="1672">
                  <c:v>-3.4788100000000002E-2</c:v>
                </c:pt>
                <c:pt idx="1673">
                  <c:v>-2.2296899999999999E-3</c:v>
                </c:pt>
                <c:pt idx="1674">
                  <c:v>1.2692500000000001E-2</c:v>
                </c:pt>
                <c:pt idx="1675">
                  <c:v>3.93867E-3</c:v>
                </c:pt>
                <c:pt idx="1676" formatCode="0.00E+00">
                  <c:v>-2.4109800000000001E-2</c:v>
                </c:pt>
                <c:pt idx="1677">
                  <c:v>-4.0798199999999996E-3</c:v>
                </c:pt>
                <c:pt idx="1678">
                  <c:v>2.1991699999999999E-3</c:v>
                </c:pt>
                <c:pt idx="1679">
                  <c:v>-2.3335499999999999E-2</c:v>
                </c:pt>
                <c:pt idx="1680">
                  <c:v>-2.8601600000000001E-2</c:v>
                </c:pt>
                <c:pt idx="1681">
                  <c:v>-1.2293800000000001E-2</c:v>
                </c:pt>
                <c:pt idx="1682">
                  <c:v>-1.9979500000000001E-2</c:v>
                </c:pt>
                <c:pt idx="1683">
                  <c:v>-2.8661699999999998E-2</c:v>
                </c:pt>
                <c:pt idx="1684">
                  <c:v>2.3946800000000002E-3</c:v>
                </c:pt>
                <c:pt idx="1685">
                  <c:v>-1.0259600000000001E-2</c:v>
                </c:pt>
                <c:pt idx="1686">
                  <c:v>-2.6440600000000002E-2</c:v>
                </c:pt>
                <c:pt idx="1687">
                  <c:v>-9.4728499999999997E-3</c:v>
                </c:pt>
                <c:pt idx="1688">
                  <c:v>-2.1898299999999999E-2</c:v>
                </c:pt>
                <c:pt idx="1689">
                  <c:v>-2.2040400000000002E-2</c:v>
                </c:pt>
                <c:pt idx="1690">
                  <c:v>-2.1920200000000001E-2</c:v>
                </c:pt>
                <c:pt idx="1691">
                  <c:v>-1.6720800000000001E-2</c:v>
                </c:pt>
                <c:pt idx="1692">
                  <c:v>-1.7671599999999999E-2</c:v>
                </c:pt>
                <c:pt idx="1693">
                  <c:v>-1.5856700000000001E-2</c:v>
                </c:pt>
                <c:pt idx="1694">
                  <c:v>-2.0514500000000001E-2</c:v>
                </c:pt>
                <c:pt idx="1695">
                  <c:v>-9.86099E-3</c:v>
                </c:pt>
                <c:pt idx="1696">
                  <c:v>-2.9697399999999998E-3</c:v>
                </c:pt>
                <c:pt idx="1697">
                  <c:v>-6.9170000000000004E-3</c:v>
                </c:pt>
                <c:pt idx="1698">
                  <c:v>-1.7173799999999999E-2</c:v>
                </c:pt>
                <c:pt idx="1699">
                  <c:v>-8.4819800000000001E-3</c:v>
                </c:pt>
                <c:pt idx="1700">
                  <c:v>-3.25499E-2</c:v>
                </c:pt>
                <c:pt idx="1701">
                  <c:v>5.98907E-3</c:v>
                </c:pt>
                <c:pt idx="1702">
                  <c:v>2.14291E-3</c:v>
                </c:pt>
                <c:pt idx="1703">
                  <c:v>-1.23234E-2</c:v>
                </c:pt>
                <c:pt idx="1704">
                  <c:v>-3.4971200000000001E-2</c:v>
                </c:pt>
                <c:pt idx="1705">
                  <c:v>-1.31702E-2</c:v>
                </c:pt>
                <c:pt idx="1706">
                  <c:v>-1.19848E-2</c:v>
                </c:pt>
                <c:pt idx="1707">
                  <c:v>-1.6367E-2</c:v>
                </c:pt>
                <c:pt idx="1708">
                  <c:v>-2.4290100000000001E-3</c:v>
                </c:pt>
                <c:pt idx="1709">
                  <c:v>-1.6361199999999999E-2</c:v>
                </c:pt>
                <c:pt idx="1710">
                  <c:v>-5.05829E-3</c:v>
                </c:pt>
                <c:pt idx="1711">
                  <c:v>-3.3609399999999998E-2</c:v>
                </c:pt>
                <c:pt idx="1712">
                  <c:v>-1.9583699999999999E-2</c:v>
                </c:pt>
                <c:pt idx="1713">
                  <c:v>-1.86996E-2</c:v>
                </c:pt>
                <c:pt idx="1714">
                  <c:v>-3.1352999999999999E-2</c:v>
                </c:pt>
                <c:pt idx="1715">
                  <c:v>-2.8903999999999999E-2</c:v>
                </c:pt>
                <c:pt idx="1716">
                  <c:v>-2.14367E-2</c:v>
                </c:pt>
                <c:pt idx="1717">
                  <c:v>-3.0887600000000001E-2</c:v>
                </c:pt>
                <c:pt idx="1718">
                  <c:v>-1.4064800000000001E-2</c:v>
                </c:pt>
                <c:pt idx="1719">
                  <c:v>-5.0811800000000002E-3</c:v>
                </c:pt>
                <c:pt idx="1720">
                  <c:v>-1.95608E-2</c:v>
                </c:pt>
                <c:pt idx="1721">
                  <c:v>-2.11725E-2</c:v>
                </c:pt>
                <c:pt idx="1722">
                  <c:v>-1.4907800000000001E-2</c:v>
                </c:pt>
                <c:pt idx="1723">
                  <c:v>-1.38969E-2</c:v>
                </c:pt>
                <c:pt idx="1724">
                  <c:v>-1.50137E-2</c:v>
                </c:pt>
                <c:pt idx="1725">
                  <c:v>-1.6874299999999998E-2</c:v>
                </c:pt>
                <c:pt idx="1726">
                  <c:v>-5.8059699999999997E-3</c:v>
                </c:pt>
                <c:pt idx="1727">
                  <c:v>-9.2239399999999999E-3</c:v>
                </c:pt>
                <c:pt idx="1728">
                  <c:v>-2.3140899999999999E-2</c:v>
                </c:pt>
                <c:pt idx="1729">
                  <c:v>-1.3045299999999999E-2</c:v>
                </c:pt>
                <c:pt idx="1730">
                  <c:v>-1.50785E-2</c:v>
                </c:pt>
                <c:pt idx="1731">
                  <c:v>-1.89905E-2</c:v>
                </c:pt>
                <c:pt idx="1732">
                  <c:v>-1.06134E-2</c:v>
                </c:pt>
                <c:pt idx="1733">
                  <c:v>-1.1903800000000001E-2</c:v>
                </c:pt>
                <c:pt idx="1734">
                  <c:v>-8.8748899999999999E-3</c:v>
                </c:pt>
                <c:pt idx="1735">
                  <c:v>-1.9745800000000001E-2</c:v>
                </c:pt>
                <c:pt idx="1736">
                  <c:v>-1.0305399999999999E-2</c:v>
                </c:pt>
                <c:pt idx="1737">
                  <c:v>4.5995699999999999E-3</c:v>
                </c:pt>
                <c:pt idx="1738">
                  <c:v>-6.3037900000000001E-3</c:v>
                </c:pt>
                <c:pt idx="1739">
                  <c:v>-1.28021E-2</c:v>
                </c:pt>
                <c:pt idx="1740">
                  <c:v>-2.0428700000000001E-2</c:v>
                </c:pt>
                <c:pt idx="1741">
                  <c:v>-6.1349899999999999E-3</c:v>
                </c:pt>
                <c:pt idx="1742">
                  <c:v>-1.49193E-2</c:v>
                </c:pt>
                <c:pt idx="1743">
                  <c:v>-1.52817E-2</c:v>
                </c:pt>
                <c:pt idx="1744">
                  <c:v>6.1512000000000003E-4</c:v>
                </c:pt>
                <c:pt idx="1745">
                  <c:v>-1.7582899999999999E-2</c:v>
                </c:pt>
                <c:pt idx="1746">
                  <c:v>-1.6209600000000001E-2</c:v>
                </c:pt>
                <c:pt idx="1747">
                  <c:v>4.2552900000000001E-3</c:v>
                </c:pt>
                <c:pt idx="1748">
                  <c:v>-3.2520299999999999E-3</c:v>
                </c:pt>
                <c:pt idx="1749">
                  <c:v>-1.6170500000000001E-2</c:v>
                </c:pt>
                <c:pt idx="1750">
                  <c:v>-5.6562399999999999E-3</c:v>
                </c:pt>
                <c:pt idx="1751">
                  <c:v>6.9589600000000001E-3</c:v>
                </c:pt>
                <c:pt idx="1752">
                  <c:v>-1.07698E-2</c:v>
                </c:pt>
                <c:pt idx="1753">
                  <c:v>-2.2201500000000002E-3</c:v>
                </c:pt>
                <c:pt idx="1754">
                  <c:v>2.5501299999999998E-3</c:v>
                </c:pt>
                <c:pt idx="1755">
                  <c:v>-6.4487499999999996E-3</c:v>
                </c:pt>
                <c:pt idx="1756">
                  <c:v>-1.8142700000000001E-2</c:v>
                </c:pt>
                <c:pt idx="1757">
                  <c:v>-1.8125499999999999E-2</c:v>
                </c:pt>
                <c:pt idx="1758">
                  <c:v>-1.56069E-2</c:v>
                </c:pt>
                <c:pt idx="1759">
                  <c:v>-3.7069300000000002E-3</c:v>
                </c:pt>
                <c:pt idx="1760">
                  <c:v>3.7412600000000002E-3</c:v>
                </c:pt>
                <c:pt idx="1761">
                  <c:v>-3.6926300000000001E-3</c:v>
                </c:pt>
                <c:pt idx="1762">
                  <c:v>-1.7003999999999998E-2</c:v>
                </c:pt>
                <c:pt idx="1763">
                  <c:v>-2.1352799999999998E-3</c:v>
                </c:pt>
                <c:pt idx="1764">
                  <c:v>1.33677E-2</c:v>
                </c:pt>
                <c:pt idx="1765">
                  <c:v>-1.4712299999999999E-2</c:v>
                </c:pt>
                <c:pt idx="1766">
                  <c:v>-1.48869E-2</c:v>
                </c:pt>
                <c:pt idx="1767">
                  <c:v>-1.36662E-3</c:v>
                </c:pt>
                <c:pt idx="1768">
                  <c:v>8.9902899999999997E-3</c:v>
                </c:pt>
                <c:pt idx="1769">
                  <c:v>-2.4723100000000001E-2</c:v>
                </c:pt>
                <c:pt idx="1770">
                  <c:v>-1.22871E-2</c:v>
                </c:pt>
                <c:pt idx="1771">
                  <c:v>1.45235E-2</c:v>
                </c:pt>
                <c:pt idx="1772">
                  <c:v>8.7585400000000004E-3</c:v>
                </c:pt>
                <c:pt idx="1773">
                  <c:v>-1.35183E-2</c:v>
                </c:pt>
                <c:pt idx="1774">
                  <c:v>-7.4796699999999999E-3</c:v>
                </c:pt>
                <c:pt idx="1775">
                  <c:v>2.3334500000000001E-2</c:v>
                </c:pt>
                <c:pt idx="1776">
                  <c:v>1.31416E-2</c:v>
                </c:pt>
                <c:pt idx="1777">
                  <c:v>-4.0750500000000002E-3</c:v>
                </c:pt>
                <c:pt idx="1778">
                  <c:v>1.1360200000000001E-2</c:v>
                </c:pt>
                <c:pt idx="1779">
                  <c:v>1.0971099999999999E-2</c:v>
                </c:pt>
                <c:pt idx="1780">
                  <c:v>-1.35365E-2</c:v>
                </c:pt>
                <c:pt idx="1781">
                  <c:v>-8.8434199999999994E-3</c:v>
                </c:pt>
                <c:pt idx="1782">
                  <c:v>1.12114E-2</c:v>
                </c:pt>
                <c:pt idx="1783">
                  <c:v>-5.2614200000000002E-3</c:v>
                </c:pt>
                <c:pt idx="1784">
                  <c:v>1.8863700000000001E-3</c:v>
                </c:pt>
                <c:pt idx="1785">
                  <c:v>6.5050100000000003E-3</c:v>
                </c:pt>
                <c:pt idx="1786">
                  <c:v>-2.4623900000000001E-3</c:v>
                </c:pt>
                <c:pt idx="1787">
                  <c:v>-2.2192000000000002E-3</c:v>
                </c:pt>
                <c:pt idx="1788">
                  <c:v>1.34392E-2</c:v>
                </c:pt>
                <c:pt idx="1789">
                  <c:v>8.2206699999999994E-3</c:v>
                </c:pt>
                <c:pt idx="1790">
                  <c:v>-5.8078800000000005E-4</c:v>
                </c:pt>
                <c:pt idx="1791">
                  <c:v>-6.6356699999999998E-3</c:v>
                </c:pt>
                <c:pt idx="1792">
                  <c:v>9.4089499999999993E-3</c:v>
                </c:pt>
                <c:pt idx="1793">
                  <c:v>1.2638999999999999E-2</c:v>
                </c:pt>
                <c:pt idx="1794">
                  <c:v>-6.2208200000000002E-3</c:v>
                </c:pt>
                <c:pt idx="1795">
                  <c:v>1.2929E-2</c:v>
                </c:pt>
                <c:pt idx="1796">
                  <c:v>2.44808E-2</c:v>
                </c:pt>
                <c:pt idx="1797">
                  <c:v>-1.0830899999999999E-2</c:v>
                </c:pt>
                <c:pt idx="1798">
                  <c:v>-1.87225E-2</c:v>
                </c:pt>
                <c:pt idx="1799">
                  <c:v>-1.5716599999999999E-3</c:v>
                </c:pt>
                <c:pt idx="1800">
                  <c:v>2.5444E-3</c:v>
                </c:pt>
                <c:pt idx="1801">
                  <c:v>-1.8600499999999999E-2</c:v>
                </c:pt>
                <c:pt idx="1802">
                  <c:v>1.4852499999999999E-2</c:v>
                </c:pt>
                <c:pt idx="1803">
                  <c:v>6.64425E-3</c:v>
                </c:pt>
                <c:pt idx="1804">
                  <c:v>1.80149E-3</c:v>
                </c:pt>
                <c:pt idx="1805">
                  <c:v>3.3359499999999999E-3</c:v>
                </c:pt>
                <c:pt idx="1806">
                  <c:v>6.0596499999999998E-3</c:v>
                </c:pt>
                <c:pt idx="1807">
                  <c:v>-2.3055099999999999E-2</c:v>
                </c:pt>
                <c:pt idx="1808">
                  <c:v>-1.5853900000000001E-2</c:v>
                </c:pt>
                <c:pt idx="1809">
                  <c:v>1.3812100000000001E-2</c:v>
                </c:pt>
                <c:pt idx="1810">
                  <c:v>-1.3258000000000001E-2</c:v>
                </c:pt>
                <c:pt idx="1811">
                  <c:v>-1.9951799999999999E-2</c:v>
                </c:pt>
                <c:pt idx="1812">
                  <c:v>-6.05392E-3</c:v>
                </c:pt>
                <c:pt idx="1813">
                  <c:v>-3.57056E-3</c:v>
                </c:pt>
                <c:pt idx="1814">
                  <c:v>-1.9811599999999999E-2</c:v>
                </c:pt>
                <c:pt idx="1815">
                  <c:v>-6.1368899999999999E-3</c:v>
                </c:pt>
                <c:pt idx="1816">
                  <c:v>8.0604600000000002E-3</c:v>
                </c:pt>
                <c:pt idx="1817">
                  <c:v>-8.5830699999999999E-3</c:v>
                </c:pt>
                <c:pt idx="1818">
                  <c:v>-7.2231300000000003E-3</c:v>
                </c:pt>
                <c:pt idx="1819">
                  <c:v>-1.1262900000000001E-3</c:v>
                </c:pt>
                <c:pt idx="1820">
                  <c:v>1.6435600000000002E-2</c:v>
                </c:pt>
                <c:pt idx="1821">
                  <c:v>6.3695899999999996E-3</c:v>
                </c:pt>
                <c:pt idx="1822">
                  <c:v>-4.3201400000000001E-3</c:v>
                </c:pt>
                <c:pt idx="1823">
                  <c:v>1.9559899999999999E-3</c:v>
                </c:pt>
                <c:pt idx="1824">
                  <c:v>-2.01607E-3</c:v>
                </c:pt>
                <c:pt idx="1825">
                  <c:v>3.9796800000000002E-3</c:v>
                </c:pt>
                <c:pt idx="1826">
                  <c:v>1.39427E-3</c:v>
                </c:pt>
                <c:pt idx="1827">
                  <c:v>2.01817E-2</c:v>
                </c:pt>
                <c:pt idx="1828">
                  <c:v>1.01347E-2</c:v>
                </c:pt>
                <c:pt idx="1829">
                  <c:v>1.52779E-3</c:v>
                </c:pt>
                <c:pt idx="1830">
                  <c:v>-7.1983300000000002E-3</c:v>
                </c:pt>
                <c:pt idx="1831">
                  <c:v>1.0143299999999999E-2</c:v>
                </c:pt>
                <c:pt idx="1832" formatCode="0.00E+00">
                  <c:v>8.8691700000000003E-5</c:v>
                </c:pt>
                <c:pt idx="1833">
                  <c:v>1.22766E-2</c:v>
                </c:pt>
                <c:pt idx="1834">
                  <c:v>6.9494200000000004E-3</c:v>
                </c:pt>
                <c:pt idx="1835">
                  <c:v>-8.7175399999999993E-3</c:v>
                </c:pt>
                <c:pt idx="1836">
                  <c:v>-5.7430299999999997E-3</c:v>
                </c:pt>
                <c:pt idx="1837">
                  <c:v>-1.5726099999999999E-3</c:v>
                </c:pt>
                <c:pt idx="1838">
                  <c:v>7.9164500000000002E-3</c:v>
                </c:pt>
                <c:pt idx="1839">
                  <c:v>-7.9135899999999999E-3</c:v>
                </c:pt>
                <c:pt idx="1840">
                  <c:v>-1.25399E-2</c:v>
                </c:pt>
                <c:pt idx="1841">
                  <c:v>-2.0036699999999999E-3</c:v>
                </c:pt>
                <c:pt idx="1842">
                  <c:v>3.4351300000000002E-3</c:v>
                </c:pt>
                <c:pt idx="1843">
                  <c:v>-6.5526999999999998E-3</c:v>
                </c:pt>
                <c:pt idx="1844">
                  <c:v>2.5610899999999999E-2</c:v>
                </c:pt>
                <c:pt idx="1845">
                  <c:v>5.9776300000000003E-3</c:v>
                </c:pt>
                <c:pt idx="1846">
                  <c:v>8.5153599999999996E-3</c:v>
                </c:pt>
                <c:pt idx="1847">
                  <c:v>1.7578099999999999E-2</c:v>
                </c:pt>
                <c:pt idx="1848">
                  <c:v>-9.7608599999999997E-3</c:v>
                </c:pt>
                <c:pt idx="1849">
                  <c:v>7.3671300000000004E-3</c:v>
                </c:pt>
                <c:pt idx="1850">
                  <c:v>1.29604E-2</c:v>
                </c:pt>
                <c:pt idx="1851">
                  <c:v>1.07756E-2</c:v>
                </c:pt>
                <c:pt idx="1852">
                  <c:v>1.0828000000000001E-2</c:v>
                </c:pt>
                <c:pt idx="1853">
                  <c:v>1.09549E-2</c:v>
                </c:pt>
                <c:pt idx="1854">
                  <c:v>1.7562899999999999E-2</c:v>
                </c:pt>
                <c:pt idx="1855">
                  <c:v>3.0783700000000001E-2</c:v>
                </c:pt>
                <c:pt idx="1856">
                  <c:v>-5.0086999999999996E-3</c:v>
                </c:pt>
                <c:pt idx="1857">
                  <c:v>8.8815700000000001E-3</c:v>
                </c:pt>
                <c:pt idx="1858">
                  <c:v>1.0241500000000001E-2</c:v>
                </c:pt>
                <c:pt idx="1859">
                  <c:v>2.2470500000000001E-2</c:v>
                </c:pt>
                <c:pt idx="1860">
                  <c:v>5.7954800000000004E-3</c:v>
                </c:pt>
                <c:pt idx="1861">
                  <c:v>1.5706100000000001E-2</c:v>
                </c:pt>
                <c:pt idx="1862">
                  <c:v>1.11485E-2</c:v>
                </c:pt>
                <c:pt idx="1863">
                  <c:v>3.42655E-3</c:v>
                </c:pt>
                <c:pt idx="1864">
                  <c:v>3.9558400000000004E-3</c:v>
                </c:pt>
                <c:pt idx="1865">
                  <c:v>1.56107E-2</c:v>
                </c:pt>
                <c:pt idx="1866">
                  <c:v>1.5707E-3</c:v>
                </c:pt>
                <c:pt idx="1867">
                  <c:v>3.8995700000000002E-3</c:v>
                </c:pt>
                <c:pt idx="1868">
                  <c:v>5.1650999999999997E-3</c:v>
                </c:pt>
                <c:pt idx="1869">
                  <c:v>-2.49577E-3</c:v>
                </c:pt>
                <c:pt idx="1870">
                  <c:v>-2.49767E-3</c:v>
                </c:pt>
                <c:pt idx="1871">
                  <c:v>-5.1774999999999998E-3</c:v>
                </c:pt>
                <c:pt idx="1872">
                  <c:v>2.0015700000000001E-2</c:v>
                </c:pt>
                <c:pt idx="1873">
                  <c:v>1.9259499999999999E-2</c:v>
                </c:pt>
                <c:pt idx="1874">
                  <c:v>1.9893599999999999E-3</c:v>
                </c:pt>
                <c:pt idx="1875">
                  <c:v>2.3257300000000002E-2</c:v>
                </c:pt>
                <c:pt idx="1876">
                  <c:v>1.7167100000000001E-2</c:v>
                </c:pt>
                <c:pt idx="1877">
                  <c:v>1.8568E-3</c:v>
                </c:pt>
                <c:pt idx="1878">
                  <c:v>1.63898E-2</c:v>
                </c:pt>
                <c:pt idx="1879">
                  <c:v>1.84269E-2</c:v>
                </c:pt>
                <c:pt idx="1880">
                  <c:v>1.51711E-2</c:v>
                </c:pt>
                <c:pt idx="1881">
                  <c:v>-6.3924799999999999E-3</c:v>
                </c:pt>
                <c:pt idx="1882">
                  <c:v>2.4718299999999999E-2</c:v>
                </c:pt>
                <c:pt idx="1883">
                  <c:v>3.4001400000000001E-2</c:v>
                </c:pt>
                <c:pt idx="1884">
                  <c:v>9.9210700000000006E-3</c:v>
                </c:pt>
                <c:pt idx="1885">
                  <c:v>9.8257099999999997E-3</c:v>
                </c:pt>
                <c:pt idx="1886">
                  <c:v>1.7902399999999999E-2</c:v>
                </c:pt>
                <c:pt idx="1887">
                  <c:v>1.18227E-2</c:v>
                </c:pt>
                <c:pt idx="1888">
                  <c:v>1.63927E-2</c:v>
                </c:pt>
                <c:pt idx="1889">
                  <c:v>2.57282E-2</c:v>
                </c:pt>
                <c:pt idx="1890">
                  <c:v>2.0470599999999999E-2</c:v>
                </c:pt>
                <c:pt idx="1891">
                  <c:v>9.6645399999999992E-3</c:v>
                </c:pt>
                <c:pt idx="1892">
                  <c:v>5.9299499999999998E-3</c:v>
                </c:pt>
                <c:pt idx="1893">
                  <c:v>1.2094499999999999E-2</c:v>
                </c:pt>
                <c:pt idx="1894">
                  <c:v>1.6317399999999999E-2</c:v>
                </c:pt>
                <c:pt idx="1895">
                  <c:v>1.9331899999999999E-2</c:v>
                </c:pt>
                <c:pt idx="1896">
                  <c:v>1.22051E-2</c:v>
                </c:pt>
                <c:pt idx="1897">
                  <c:v>1.0283499999999999E-2</c:v>
                </c:pt>
                <c:pt idx="1898">
                  <c:v>1.1287699999999999E-2</c:v>
                </c:pt>
                <c:pt idx="1899">
                  <c:v>3.9121599999999999E-2</c:v>
                </c:pt>
                <c:pt idx="1900">
                  <c:v>1.09701E-2</c:v>
                </c:pt>
                <c:pt idx="1901">
                  <c:v>-2.1343199999999999E-3</c:v>
                </c:pt>
                <c:pt idx="1902">
                  <c:v>1.4781000000000001E-2</c:v>
                </c:pt>
                <c:pt idx="1903">
                  <c:v>2.26488E-2</c:v>
                </c:pt>
                <c:pt idx="1904">
                  <c:v>1.8620500000000002E-2</c:v>
                </c:pt>
                <c:pt idx="1905">
                  <c:v>1.03312E-2</c:v>
                </c:pt>
                <c:pt idx="1906">
                  <c:v>6.7596399999999999E-3</c:v>
                </c:pt>
                <c:pt idx="1907">
                  <c:v>-5.6152299999999997E-3</c:v>
                </c:pt>
                <c:pt idx="1908">
                  <c:v>-1.13201E-2</c:v>
                </c:pt>
                <c:pt idx="1909">
                  <c:v>-1.2846000000000001E-3</c:v>
                </c:pt>
                <c:pt idx="1910">
                  <c:v>-2.8381299999999999E-3</c:v>
                </c:pt>
                <c:pt idx="1911">
                  <c:v>5.5789900000000005E-4</c:v>
                </c:pt>
                <c:pt idx="1912">
                  <c:v>-1.64795E-3</c:v>
                </c:pt>
                <c:pt idx="1913">
                  <c:v>1.3570799999999999E-2</c:v>
                </c:pt>
                <c:pt idx="1914">
                  <c:v>-8.2817099999999994E-3</c:v>
                </c:pt>
                <c:pt idx="1915">
                  <c:v>-9.2430099999999994E-3</c:v>
                </c:pt>
                <c:pt idx="1916">
                  <c:v>5.1956199999999998E-3</c:v>
                </c:pt>
                <c:pt idx="1917">
                  <c:v>1.1632E-2</c:v>
                </c:pt>
                <c:pt idx="1918">
                  <c:v>-4.6644199999999999E-3</c:v>
                </c:pt>
                <c:pt idx="1919">
                  <c:v>1.9208900000000001E-2</c:v>
                </c:pt>
                <c:pt idx="1920">
                  <c:v>3.0073200000000001E-2</c:v>
                </c:pt>
                <c:pt idx="1921">
                  <c:v>1.5756599999999999E-2</c:v>
                </c:pt>
                <c:pt idx="1922">
                  <c:v>6.8426099999999998E-3</c:v>
                </c:pt>
                <c:pt idx="1923">
                  <c:v>2.3144700000000001E-2</c:v>
                </c:pt>
                <c:pt idx="1924">
                  <c:v>9.5138500000000008E-3</c:v>
                </c:pt>
                <c:pt idx="1925">
                  <c:v>1.0259600000000001E-2</c:v>
                </c:pt>
                <c:pt idx="1926">
                  <c:v>2.0713800000000001E-2</c:v>
                </c:pt>
                <c:pt idx="1927">
                  <c:v>2.0418200000000001E-2</c:v>
                </c:pt>
                <c:pt idx="1928">
                  <c:v>1.77059E-2</c:v>
                </c:pt>
                <c:pt idx="1929">
                  <c:v>1.0397E-2</c:v>
                </c:pt>
                <c:pt idx="1930">
                  <c:v>2.38447E-2</c:v>
                </c:pt>
                <c:pt idx="1931">
                  <c:v>1.15747E-2</c:v>
                </c:pt>
                <c:pt idx="1932">
                  <c:v>6.0882599999999999E-3</c:v>
                </c:pt>
                <c:pt idx="1933">
                  <c:v>1.7855599999999999E-2</c:v>
                </c:pt>
                <c:pt idx="1934">
                  <c:v>3.49007E-2</c:v>
                </c:pt>
                <c:pt idx="1935">
                  <c:v>3.7841800000000002E-2</c:v>
                </c:pt>
                <c:pt idx="1936">
                  <c:v>1.5721300000000001E-2</c:v>
                </c:pt>
                <c:pt idx="1937">
                  <c:v>3.3378599999999998E-4</c:v>
                </c:pt>
                <c:pt idx="1938">
                  <c:v>1.9891699999999998E-2</c:v>
                </c:pt>
                <c:pt idx="1939">
                  <c:v>3.8455000000000003E-2</c:v>
                </c:pt>
                <c:pt idx="1940">
                  <c:v>1.69973E-2</c:v>
                </c:pt>
                <c:pt idx="1941">
                  <c:v>1.17683E-3</c:v>
                </c:pt>
                <c:pt idx="1942">
                  <c:v>7.1268099999999999E-3</c:v>
                </c:pt>
                <c:pt idx="1943">
                  <c:v>1.7369300000000001E-2</c:v>
                </c:pt>
                <c:pt idx="1944">
                  <c:v>7.3366200000000003E-3</c:v>
                </c:pt>
                <c:pt idx="1945">
                  <c:v>2.36139E-2</c:v>
                </c:pt>
                <c:pt idx="1946">
                  <c:v>1.6919099999999999E-2</c:v>
                </c:pt>
                <c:pt idx="1947">
                  <c:v>1.9622799999999999E-2</c:v>
                </c:pt>
                <c:pt idx="1948">
                  <c:v>7.8039199999999998E-3</c:v>
                </c:pt>
                <c:pt idx="1949">
                  <c:v>2.2544900000000001E-3</c:v>
                </c:pt>
                <c:pt idx="1950">
                  <c:v>2.13776E-2</c:v>
                </c:pt>
                <c:pt idx="1951">
                  <c:v>1.9365299999999998E-2</c:v>
                </c:pt>
                <c:pt idx="1952" formatCode="0.00E+00">
                  <c:v>9.2220300000000009E-3</c:v>
                </c:pt>
                <c:pt idx="1953">
                  <c:v>2.4180400000000001E-2</c:v>
                </c:pt>
                <c:pt idx="1954">
                  <c:v>-3.57246E-3</c:v>
                </c:pt>
                <c:pt idx="1955">
                  <c:v>1.2735399999999999E-2</c:v>
                </c:pt>
                <c:pt idx="1956">
                  <c:v>1.2670499999999999E-2</c:v>
                </c:pt>
                <c:pt idx="1957">
                  <c:v>-3.44086E-3</c:v>
                </c:pt>
                <c:pt idx="1958">
                  <c:v>1.84269E-2</c:v>
                </c:pt>
                <c:pt idx="1959">
                  <c:v>1.31006E-2</c:v>
                </c:pt>
                <c:pt idx="1960">
                  <c:v>3.04508E-2</c:v>
                </c:pt>
                <c:pt idx="1961">
                  <c:v>1.7214799999999999E-2</c:v>
                </c:pt>
                <c:pt idx="1962">
                  <c:v>3.7317299999999998E-2</c:v>
                </c:pt>
                <c:pt idx="1963">
                  <c:v>2.5571799999999999E-2</c:v>
                </c:pt>
                <c:pt idx="1964">
                  <c:v>-3.5963100000000001E-3</c:v>
                </c:pt>
                <c:pt idx="1965">
                  <c:v>2.8390899999999998E-3</c:v>
                </c:pt>
                <c:pt idx="1966">
                  <c:v>1.81236E-2</c:v>
                </c:pt>
                <c:pt idx="1967">
                  <c:v>7.5302099999999999E-3</c:v>
                </c:pt>
                <c:pt idx="1968">
                  <c:v>-3.1194700000000001E-3</c:v>
                </c:pt>
                <c:pt idx="1969">
                  <c:v>-2.07901E-4</c:v>
                </c:pt>
                <c:pt idx="1970">
                  <c:v>-8.8691699999999998E-4</c:v>
                </c:pt>
                <c:pt idx="1971">
                  <c:v>2.3740799999999999E-2</c:v>
                </c:pt>
                <c:pt idx="1972">
                  <c:v>-9.2372900000000004E-3</c:v>
                </c:pt>
                <c:pt idx="1973">
                  <c:v>1.3984699999999999E-2</c:v>
                </c:pt>
                <c:pt idx="1974">
                  <c:v>1.5888200000000002E-2</c:v>
                </c:pt>
                <c:pt idx="1975">
                  <c:v>9.1276199999999995E-3</c:v>
                </c:pt>
                <c:pt idx="1976">
                  <c:v>1.43862E-2</c:v>
                </c:pt>
                <c:pt idx="1977">
                  <c:v>1.4608400000000001E-2</c:v>
                </c:pt>
                <c:pt idx="1978">
                  <c:v>1.08576E-2</c:v>
                </c:pt>
                <c:pt idx="1979" formatCode="0.00E+00">
                  <c:v>6.5078699999999998E-3</c:v>
                </c:pt>
                <c:pt idx="1980">
                  <c:v>-4.8246399999999998E-3</c:v>
                </c:pt>
                <c:pt idx="1981">
                  <c:v>1.34602E-2</c:v>
                </c:pt>
                <c:pt idx="1982">
                  <c:v>1.46894E-2</c:v>
                </c:pt>
                <c:pt idx="1983">
                  <c:v>7.6627700000000002E-3</c:v>
                </c:pt>
                <c:pt idx="1984">
                  <c:v>1.2041100000000001E-2</c:v>
                </c:pt>
                <c:pt idx="1985">
                  <c:v>-1.58215E-3</c:v>
                </c:pt>
                <c:pt idx="1986">
                  <c:v>-7.3614099999999997E-3</c:v>
                </c:pt>
                <c:pt idx="1987">
                  <c:v>-1.0820400000000001E-2</c:v>
                </c:pt>
                <c:pt idx="1988">
                  <c:v>1.4877299999999999E-4</c:v>
                </c:pt>
                <c:pt idx="1989">
                  <c:v>1.1662499999999999E-2</c:v>
                </c:pt>
                <c:pt idx="1990">
                  <c:v>1.5066100000000001E-2</c:v>
                </c:pt>
                <c:pt idx="1991">
                  <c:v>-3.0708299999999999E-4</c:v>
                </c:pt>
                <c:pt idx="1992">
                  <c:v>-1.11036E-2</c:v>
                </c:pt>
                <c:pt idx="1993">
                  <c:v>8.8882400000000004E-3</c:v>
                </c:pt>
                <c:pt idx="1994">
                  <c:v>-9.9210700000000006E-3</c:v>
                </c:pt>
                <c:pt idx="1995">
                  <c:v>1.8653900000000001E-2</c:v>
                </c:pt>
                <c:pt idx="1996">
                  <c:v>8.0900199999999999E-3</c:v>
                </c:pt>
                <c:pt idx="1997">
                  <c:v>2.3900999999999999E-2</c:v>
                </c:pt>
                <c:pt idx="1998">
                  <c:v>2.8115299999999999E-2</c:v>
                </c:pt>
                <c:pt idx="1999">
                  <c:v>1.00708E-2</c:v>
                </c:pt>
                <c:pt idx="2000">
                  <c:v>2.23866E-2</c:v>
                </c:pt>
                <c:pt idx="2001">
                  <c:v>2.4487499999999999E-2</c:v>
                </c:pt>
                <c:pt idx="2002">
                  <c:v>3.1862300000000003E-2</c:v>
                </c:pt>
                <c:pt idx="2003">
                  <c:v>7.93839E-3</c:v>
                </c:pt>
                <c:pt idx="2004">
                  <c:v>7.5759900000000003E-3</c:v>
                </c:pt>
                <c:pt idx="2005">
                  <c:v>9.1705299999999997E-3</c:v>
                </c:pt>
                <c:pt idx="2006">
                  <c:v>1.4801E-3</c:v>
                </c:pt>
                <c:pt idx="2007">
                  <c:v>2.0093899999999998E-3</c:v>
                </c:pt>
                <c:pt idx="2008">
                  <c:v>1.6162900000000001E-2</c:v>
                </c:pt>
                <c:pt idx="2009">
                  <c:v>6.8750399999999998E-3</c:v>
                </c:pt>
                <c:pt idx="2010">
                  <c:v>-7.1668599999999997E-3</c:v>
                </c:pt>
                <c:pt idx="2011">
                  <c:v>9.0160399999999995E-3</c:v>
                </c:pt>
                <c:pt idx="2012">
                  <c:v>2.0346599999999999E-2</c:v>
                </c:pt>
                <c:pt idx="2013">
                  <c:v>2.1393800000000001E-2</c:v>
                </c:pt>
                <c:pt idx="2014">
                  <c:v>1.04437E-2</c:v>
                </c:pt>
                <c:pt idx="2015">
                  <c:v>3.6878599999999998E-3</c:v>
                </c:pt>
                <c:pt idx="2016">
                  <c:v>1.6651200000000001E-2</c:v>
                </c:pt>
                <c:pt idx="2017">
                  <c:v>1.55258E-3</c:v>
                </c:pt>
                <c:pt idx="2018">
                  <c:v>-2.3317300000000002E-3</c:v>
                </c:pt>
                <c:pt idx="2019">
                  <c:v>7.9898799999999996E-3</c:v>
                </c:pt>
                <c:pt idx="2020">
                  <c:v>1.5320800000000001E-2</c:v>
                </c:pt>
                <c:pt idx="2021">
                  <c:v>-5.2547499999999997E-4</c:v>
                </c:pt>
                <c:pt idx="2022">
                  <c:v>3.0517599999999999E-4</c:v>
                </c:pt>
                <c:pt idx="2023">
                  <c:v>1.12543E-2</c:v>
                </c:pt>
                <c:pt idx="2024">
                  <c:v>1.09167E-2</c:v>
                </c:pt>
                <c:pt idx="2025">
                  <c:v>5.10883E-3</c:v>
                </c:pt>
                <c:pt idx="2026">
                  <c:v>-1.12247E-3</c:v>
                </c:pt>
                <c:pt idx="2027">
                  <c:v>1.1399299999999999E-2</c:v>
                </c:pt>
                <c:pt idx="2028">
                  <c:v>5.0468400000000004E-3</c:v>
                </c:pt>
                <c:pt idx="2029">
                  <c:v>-1.1860799999999999E-2</c:v>
                </c:pt>
                <c:pt idx="2030">
                  <c:v>-1.39332E-3</c:v>
                </c:pt>
                <c:pt idx="2031">
                  <c:v>-4.99344E-3</c:v>
                </c:pt>
                <c:pt idx="2032">
                  <c:v>4.0283200000000002E-3</c:v>
                </c:pt>
                <c:pt idx="2033" formatCode="0.00E+00">
                  <c:v>1.4801E-3</c:v>
                </c:pt>
                <c:pt idx="2034">
                  <c:v>6.4878499999999999E-3</c:v>
                </c:pt>
                <c:pt idx="2035">
                  <c:v>1.6319299999999998E-2</c:v>
                </c:pt>
                <c:pt idx="2036">
                  <c:v>1.6994499999999999E-3</c:v>
                </c:pt>
                <c:pt idx="2037">
                  <c:v>-7.8697200000000002E-3</c:v>
                </c:pt>
                <c:pt idx="2038">
                  <c:v>6.9274899999999997E-3</c:v>
                </c:pt>
                <c:pt idx="2039">
                  <c:v>3.93677E-3</c:v>
                </c:pt>
                <c:pt idx="2040">
                  <c:v>1.01814E-2</c:v>
                </c:pt>
                <c:pt idx="2041" formatCode="0.00E+00">
                  <c:v>-1.50013E-2</c:v>
                </c:pt>
                <c:pt idx="2042">
                  <c:v>1.2607600000000001E-3</c:v>
                </c:pt>
                <c:pt idx="2043">
                  <c:v>5.8555599999999999E-4</c:v>
                </c:pt>
                <c:pt idx="2044">
                  <c:v>1.7336799999999999E-2</c:v>
                </c:pt>
                <c:pt idx="2045">
                  <c:v>2.3824700000000001E-2</c:v>
                </c:pt>
                <c:pt idx="2046">
                  <c:v>-2.14272E-2</c:v>
                </c:pt>
                <c:pt idx="2047">
                  <c:v>-1.0122300000000001E-2</c:v>
                </c:pt>
                <c:pt idx="2048">
                  <c:v>1.3603199999999999E-2</c:v>
                </c:pt>
                <c:pt idx="2049">
                  <c:v>-1.14784E-2</c:v>
                </c:pt>
                <c:pt idx="2050">
                  <c:v>-9.4728499999999997E-3</c:v>
                </c:pt>
                <c:pt idx="2051">
                  <c:v>1.5823400000000001E-2</c:v>
                </c:pt>
                <c:pt idx="2052">
                  <c:v>6.5298099999999996E-3</c:v>
                </c:pt>
                <c:pt idx="2053">
                  <c:v>-1.30272E-3</c:v>
                </c:pt>
                <c:pt idx="2054">
                  <c:v>1.56021E-3</c:v>
                </c:pt>
                <c:pt idx="2055">
                  <c:v>1.7011600000000002E-2</c:v>
                </c:pt>
                <c:pt idx="2056">
                  <c:v>-7.5244899999999998E-4</c:v>
                </c:pt>
                <c:pt idx="2057">
                  <c:v>5.1116900000000001E-4</c:v>
                </c:pt>
                <c:pt idx="2058">
                  <c:v>-1.10302E-2</c:v>
                </c:pt>
                <c:pt idx="2059">
                  <c:v>6.2227200000000002E-3</c:v>
                </c:pt>
                <c:pt idx="2060">
                  <c:v>1.0869E-2</c:v>
                </c:pt>
                <c:pt idx="2061">
                  <c:v>-2.38609E-3</c:v>
                </c:pt>
                <c:pt idx="2062">
                  <c:v>-3.92056E-3</c:v>
                </c:pt>
                <c:pt idx="2063">
                  <c:v>-6.5116899999999997E-3</c:v>
                </c:pt>
                <c:pt idx="2064">
                  <c:v>-2.1209700000000001E-2</c:v>
                </c:pt>
                <c:pt idx="2065">
                  <c:v>9.3631700000000005E-3</c:v>
                </c:pt>
                <c:pt idx="2066">
                  <c:v>5.1965700000000002E-3</c:v>
                </c:pt>
                <c:pt idx="2067">
                  <c:v>-7.3385200000000003E-3</c:v>
                </c:pt>
                <c:pt idx="2068">
                  <c:v>-8.1596399999999993E-3</c:v>
                </c:pt>
                <c:pt idx="2069">
                  <c:v>6.3552900000000004E-3</c:v>
                </c:pt>
                <c:pt idx="2070">
                  <c:v>1.77965E-2</c:v>
                </c:pt>
                <c:pt idx="2071">
                  <c:v>4.2257299999999996E-3</c:v>
                </c:pt>
                <c:pt idx="2072">
                  <c:v>-2.7980800000000001E-3</c:v>
                </c:pt>
                <c:pt idx="2073">
                  <c:v>-7.5531000000000003E-4</c:v>
                </c:pt>
                <c:pt idx="2074">
                  <c:v>1.4915499999999999E-3</c:v>
                </c:pt>
                <c:pt idx="2075">
                  <c:v>-7.2240799999999999E-3</c:v>
                </c:pt>
                <c:pt idx="2076">
                  <c:v>5.3186400000000003E-3</c:v>
                </c:pt>
                <c:pt idx="2077">
                  <c:v>3.1156500000000002E-3</c:v>
                </c:pt>
                <c:pt idx="2078">
                  <c:v>-8.2454699999999995E-3</c:v>
                </c:pt>
                <c:pt idx="2079">
                  <c:v>-4.5871699999999998E-3</c:v>
                </c:pt>
                <c:pt idx="2080">
                  <c:v>-8.6879700000000004E-4</c:v>
                </c:pt>
                <c:pt idx="2081">
                  <c:v>-2.5672899999999998E-3</c:v>
                </c:pt>
                <c:pt idx="2082">
                  <c:v>-3.8881300000000001E-3</c:v>
                </c:pt>
                <c:pt idx="2083">
                  <c:v>-3.6621100000000001E-3</c:v>
                </c:pt>
                <c:pt idx="2084">
                  <c:v>9.7465500000000005E-4</c:v>
                </c:pt>
                <c:pt idx="2085">
                  <c:v>7.1725799999999996E-3</c:v>
                </c:pt>
                <c:pt idx="2086">
                  <c:v>-1.50843E-2</c:v>
                </c:pt>
                <c:pt idx="2087">
                  <c:v>-1.8856999999999999E-2</c:v>
                </c:pt>
                <c:pt idx="2088" formatCode="0.00E+00">
                  <c:v>2.6388200000000001E-3</c:v>
                </c:pt>
                <c:pt idx="2089">
                  <c:v>-1.8061600000000001E-2</c:v>
                </c:pt>
                <c:pt idx="2090">
                  <c:v>-8.7022799999999997E-3</c:v>
                </c:pt>
                <c:pt idx="2091">
                  <c:v>-1.55067E-2</c:v>
                </c:pt>
                <c:pt idx="2092">
                  <c:v>-1.5812900000000001E-2</c:v>
                </c:pt>
                <c:pt idx="2093">
                  <c:v>-7.6093699999999998E-3</c:v>
                </c:pt>
                <c:pt idx="2094">
                  <c:v>-3.06225E-2</c:v>
                </c:pt>
                <c:pt idx="2095">
                  <c:v>-2.5476499999999999E-2</c:v>
                </c:pt>
                <c:pt idx="2096">
                  <c:v>-9.5977800000000002E-3</c:v>
                </c:pt>
                <c:pt idx="2097">
                  <c:v>-2.9182399999999999E-3</c:v>
                </c:pt>
                <c:pt idx="2098">
                  <c:v>-1.4448200000000001E-3</c:v>
                </c:pt>
                <c:pt idx="2099">
                  <c:v>1.1139899999999999E-2</c:v>
                </c:pt>
                <c:pt idx="2100">
                  <c:v>-1.16854E-2</c:v>
                </c:pt>
                <c:pt idx="2101">
                  <c:v>-5.9766799999999998E-3</c:v>
                </c:pt>
                <c:pt idx="2102">
                  <c:v>-2.7276000000000002E-2</c:v>
                </c:pt>
                <c:pt idx="2103">
                  <c:v>-5.5189100000000001E-3</c:v>
                </c:pt>
                <c:pt idx="2104">
                  <c:v>-1.1188500000000001E-2</c:v>
                </c:pt>
                <c:pt idx="2105">
                  <c:v>-4.2324099999999998E-3</c:v>
                </c:pt>
                <c:pt idx="2106">
                  <c:v>-2.5944700000000001E-2</c:v>
                </c:pt>
                <c:pt idx="2107">
                  <c:v>-2.43483E-2</c:v>
                </c:pt>
                <c:pt idx="2108">
                  <c:v>-2.1942099999999999E-2</c:v>
                </c:pt>
                <c:pt idx="2109">
                  <c:v>-1.4493900000000001E-2</c:v>
                </c:pt>
                <c:pt idx="2110">
                  <c:v>-4.7178300000000001E-3</c:v>
                </c:pt>
                <c:pt idx="2111">
                  <c:v>-3.6716499999999998E-3</c:v>
                </c:pt>
                <c:pt idx="2112">
                  <c:v>-4.6539299999999997E-3</c:v>
                </c:pt>
                <c:pt idx="2113">
                  <c:v>8.8920600000000002E-3</c:v>
                </c:pt>
                <c:pt idx="2114">
                  <c:v>-4.8084299999999998E-3</c:v>
                </c:pt>
                <c:pt idx="2115">
                  <c:v>-5.2766799999999997E-3</c:v>
                </c:pt>
                <c:pt idx="2116" formatCode="0.00E+00">
                  <c:v>9.7274800000000006E-5</c:v>
                </c:pt>
                <c:pt idx="2117">
                  <c:v>-3.5596799999999998E-2</c:v>
                </c:pt>
                <c:pt idx="2118">
                  <c:v>-1.09348E-2</c:v>
                </c:pt>
                <c:pt idx="2119">
                  <c:v>-2.8573000000000001E-2</c:v>
                </c:pt>
                <c:pt idx="2120">
                  <c:v>4.9209600000000003E-4</c:v>
                </c:pt>
                <c:pt idx="2121">
                  <c:v>-1.1576700000000001E-2</c:v>
                </c:pt>
                <c:pt idx="2122">
                  <c:v>4.25911E-3</c:v>
                </c:pt>
                <c:pt idx="2123">
                  <c:v>4.7683700000000001E-3</c:v>
                </c:pt>
                <c:pt idx="2124">
                  <c:v>3.6525700000000002E-4</c:v>
                </c:pt>
                <c:pt idx="2125">
                  <c:v>5.1288599999999998E-3</c:v>
                </c:pt>
                <c:pt idx="2126">
                  <c:v>-2.2068000000000001E-3</c:v>
                </c:pt>
                <c:pt idx="2127">
                  <c:v>-7.2221799999999999E-3</c:v>
                </c:pt>
                <c:pt idx="2128">
                  <c:v>-2.8886799999999998E-3</c:v>
                </c:pt>
                <c:pt idx="2129">
                  <c:v>-4.5385399999999998E-3</c:v>
                </c:pt>
                <c:pt idx="2130">
                  <c:v>-3.0927699999999999E-3</c:v>
                </c:pt>
                <c:pt idx="2131">
                  <c:v>1.0437999999999999E-2</c:v>
                </c:pt>
                <c:pt idx="2132">
                  <c:v>-3.5896299999999999E-3</c:v>
                </c:pt>
                <c:pt idx="2133">
                  <c:v>-1.87054E-2</c:v>
                </c:pt>
                <c:pt idx="2134">
                  <c:v>-1.7260600000000001E-2</c:v>
                </c:pt>
                <c:pt idx="2135">
                  <c:v>-1.6271600000000001E-2</c:v>
                </c:pt>
                <c:pt idx="2136">
                  <c:v>-3.0924799999999999E-2</c:v>
                </c:pt>
                <c:pt idx="2137">
                  <c:v>6.8635900000000001E-3</c:v>
                </c:pt>
                <c:pt idx="2138">
                  <c:v>6.7768100000000003E-3</c:v>
                </c:pt>
                <c:pt idx="2139">
                  <c:v>1.2692500000000001E-2</c:v>
                </c:pt>
                <c:pt idx="2140">
                  <c:v>-6.13117E-3</c:v>
                </c:pt>
                <c:pt idx="2141">
                  <c:v>7.5311700000000002E-3</c:v>
                </c:pt>
                <c:pt idx="2142">
                  <c:v>1.3074899999999999E-3</c:v>
                </c:pt>
                <c:pt idx="2143">
                  <c:v>-2.2365599999999999E-2</c:v>
                </c:pt>
                <c:pt idx="2144">
                  <c:v>-2.4069799999999999E-2</c:v>
                </c:pt>
                <c:pt idx="2145">
                  <c:v>1.6560600000000002E-2</c:v>
                </c:pt>
                <c:pt idx="2146">
                  <c:v>-1.58949E-2</c:v>
                </c:pt>
                <c:pt idx="2147">
                  <c:v>-2.99501E-2</c:v>
                </c:pt>
                <c:pt idx="2148">
                  <c:v>-5.0649600000000003E-3</c:v>
                </c:pt>
                <c:pt idx="2149">
                  <c:v>-1.03188E-2</c:v>
                </c:pt>
                <c:pt idx="2150">
                  <c:v>-6.77204E-3</c:v>
                </c:pt>
                <c:pt idx="2151">
                  <c:v>1.0568599999999999E-2</c:v>
                </c:pt>
                <c:pt idx="2152">
                  <c:v>1.93195E-2</c:v>
                </c:pt>
                <c:pt idx="2153">
                  <c:v>-3.9777800000000002E-3</c:v>
                </c:pt>
                <c:pt idx="2154">
                  <c:v>-1.10445E-2</c:v>
                </c:pt>
                <c:pt idx="2155">
                  <c:v>1.15032E-2</c:v>
                </c:pt>
                <c:pt idx="2156">
                  <c:v>2.7647000000000001E-3</c:v>
                </c:pt>
                <c:pt idx="2157">
                  <c:v>-2.3714099999999998E-2</c:v>
                </c:pt>
                <c:pt idx="2158">
                  <c:v>-7.0695899999999997E-3</c:v>
                </c:pt>
                <c:pt idx="2159">
                  <c:v>-1.34964E-2</c:v>
                </c:pt>
                <c:pt idx="2160">
                  <c:v>-1.8871300000000001E-2</c:v>
                </c:pt>
                <c:pt idx="2161">
                  <c:v>-1.8568999999999999E-2</c:v>
                </c:pt>
                <c:pt idx="2162">
                  <c:v>-8.6955999999999995E-3</c:v>
                </c:pt>
                <c:pt idx="2163">
                  <c:v>4.86755E-3</c:v>
                </c:pt>
                <c:pt idx="2164">
                  <c:v>-3.2360100000000003E-2</c:v>
                </c:pt>
                <c:pt idx="2165">
                  <c:v>-9.0646700000000004E-3</c:v>
                </c:pt>
                <c:pt idx="2166">
                  <c:v>5.1708199999999996E-3</c:v>
                </c:pt>
                <c:pt idx="2167">
                  <c:v>-1.5680300000000001E-2</c:v>
                </c:pt>
                <c:pt idx="2168">
                  <c:v>7.4319800000000004E-3</c:v>
                </c:pt>
                <c:pt idx="2169">
                  <c:v>2.5358199999999998E-3</c:v>
                </c:pt>
                <c:pt idx="2170">
                  <c:v>-3.2892199999999998E-3</c:v>
                </c:pt>
                <c:pt idx="2171">
                  <c:v>-1.67589E-2</c:v>
                </c:pt>
                <c:pt idx="2172">
                  <c:v>-8.1319800000000005E-3</c:v>
                </c:pt>
                <c:pt idx="2173">
                  <c:v>2.3812300000000002E-2</c:v>
                </c:pt>
                <c:pt idx="2174">
                  <c:v>4.6348600000000002E-3</c:v>
                </c:pt>
                <c:pt idx="2175">
                  <c:v>1.21841E-2</c:v>
                </c:pt>
                <c:pt idx="2176">
                  <c:v>1.13001E-2</c:v>
                </c:pt>
                <c:pt idx="2177">
                  <c:v>-2.1200199999999998E-3</c:v>
                </c:pt>
                <c:pt idx="2178">
                  <c:v>8.0785800000000001E-3</c:v>
                </c:pt>
                <c:pt idx="2179">
                  <c:v>-5.7535199999999998E-3</c:v>
                </c:pt>
                <c:pt idx="2180">
                  <c:v>4.5118299999999997E-3</c:v>
                </c:pt>
                <c:pt idx="2181">
                  <c:v>2.1972699999999999E-3</c:v>
                </c:pt>
                <c:pt idx="2182">
                  <c:v>2.61116E-3</c:v>
                </c:pt>
                <c:pt idx="2183">
                  <c:v>7.7667200000000004E-3</c:v>
                </c:pt>
                <c:pt idx="2184">
                  <c:v>-1.3233200000000001E-2</c:v>
                </c:pt>
                <c:pt idx="2185">
                  <c:v>-1.8719699999999999E-2</c:v>
                </c:pt>
                <c:pt idx="2186">
                  <c:v>-5.7401700000000002E-3</c:v>
                </c:pt>
                <c:pt idx="2187">
                  <c:v>-7.9069099999999996E-3</c:v>
                </c:pt>
                <c:pt idx="2188">
                  <c:v>-6.3476599999999998E-3</c:v>
                </c:pt>
                <c:pt idx="2189">
                  <c:v>-8.5878399999999994E-3</c:v>
                </c:pt>
                <c:pt idx="2190">
                  <c:v>-2.43225E-2</c:v>
                </c:pt>
                <c:pt idx="2191">
                  <c:v>8.7366100000000006E-3</c:v>
                </c:pt>
                <c:pt idx="2192">
                  <c:v>-2.0399099999999998E-3</c:v>
                </c:pt>
                <c:pt idx="2193">
                  <c:v>1.0862399999999999E-2</c:v>
                </c:pt>
                <c:pt idx="2194">
                  <c:v>-8.6975100000000003E-3</c:v>
                </c:pt>
                <c:pt idx="2195">
                  <c:v>-1.1605300000000001E-2</c:v>
                </c:pt>
                <c:pt idx="2196">
                  <c:v>-1.2101199999999999E-2</c:v>
                </c:pt>
                <c:pt idx="2197">
                  <c:v>-6.1759900000000001E-3</c:v>
                </c:pt>
                <c:pt idx="2198">
                  <c:v>-1.02434E-2</c:v>
                </c:pt>
                <c:pt idx="2199">
                  <c:v>-1.44434E-2</c:v>
                </c:pt>
                <c:pt idx="2200">
                  <c:v>-1.9334799999999999E-2</c:v>
                </c:pt>
                <c:pt idx="2201">
                  <c:v>3.1375899999999999E-4</c:v>
                </c:pt>
                <c:pt idx="2202">
                  <c:v>-2.3317300000000002E-3</c:v>
                </c:pt>
                <c:pt idx="2203">
                  <c:v>1.44863E-3</c:v>
                </c:pt>
                <c:pt idx="2204">
                  <c:v>-9.9153499999999999E-3</c:v>
                </c:pt>
                <c:pt idx="2205">
                  <c:v>-2.14758E-2</c:v>
                </c:pt>
                <c:pt idx="2206">
                  <c:v>2.3899099999999999E-3</c:v>
                </c:pt>
                <c:pt idx="2207">
                  <c:v>-2.47526E-2</c:v>
                </c:pt>
                <c:pt idx="2208">
                  <c:v>-1.8858E-2</c:v>
                </c:pt>
                <c:pt idx="2209">
                  <c:v>-2.8018999999999999E-2</c:v>
                </c:pt>
                <c:pt idx="2210">
                  <c:v>7.3061000000000003E-3</c:v>
                </c:pt>
                <c:pt idx="2211">
                  <c:v>2.2859600000000001E-3</c:v>
                </c:pt>
                <c:pt idx="2212">
                  <c:v>-2.30923E-2</c:v>
                </c:pt>
                <c:pt idx="2213">
                  <c:v>-9.4823800000000003E-3</c:v>
                </c:pt>
                <c:pt idx="2214">
                  <c:v>-8.7890599999999996E-3</c:v>
                </c:pt>
                <c:pt idx="2215">
                  <c:v>-2.10686E-2</c:v>
                </c:pt>
                <c:pt idx="2216">
                  <c:v>-3.2528899999999999E-2</c:v>
                </c:pt>
                <c:pt idx="2217">
                  <c:v>-1.8742600000000002E-2</c:v>
                </c:pt>
                <c:pt idx="2218">
                  <c:v>-2.6262299999999999E-2</c:v>
                </c:pt>
                <c:pt idx="2219">
                  <c:v>-3.7117000000000001E-3</c:v>
                </c:pt>
                <c:pt idx="2220">
                  <c:v>-2.43273E-2</c:v>
                </c:pt>
                <c:pt idx="2221">
                  <c:v>-1.10598E-2</c:v>
                </c:pt>
                <c:pt idx="2222">
                  <c:v>-6.6804899999999999E-3</c:v>
                </c:pt>
                <c:pt idx="2223">
                  <c:v>-4.1284599999999996E-3</c:v>
                </c:pt>
                <c:pt idx="2224">
                  <c:v>-3.4622199999999999E-2</c:v>
                </c:pt>
                <c:pt idx="2225">
                  <c:v>-2.9248199999999999E-2</c:v>
                </c:pt>
                <c:pt idx="2226">
                  <c:v>-7.9145399999999994E-3</c:v>
                </c:pt>
                <c:pt idx="2227">
                  <c:v>-1.16997E-2</c:v>
                </c:pt>
                <c:pt idx="2228">
                  <c:v>-7.5206800000000001E-3</c:v>
                </c:pt>
                <c:pt idx="2229">
                  <c:v>4.8112900000000002E-3</c:v>
                </c:pt>
                <c:pt idx="2230">
                  <c:v>-2.1142000000000001E-2</c:v>
                </c:pt>
                <c:pt idx="2231">
                  <c:v>-1.721E-2</c:v>
                </c:pt>
                <c:pt idx="2232">
                  <c:v>-2.3721699999999998E-2</c:v>
                </c:pt>
                <c:pt idx="2233">
                  <c:v>-6.4592399999999998E-3</c:v>
                </c:pt>
                <c:pt idx="2234">
                  <c:v>-2.27709E-2</c:v>
                </c:pt>
                <c:pt idx="2235">
                  <c:v>-2.3342100000000001E-2</c:v>
                </c:pt>
                <c:pt idx="2236">
                  <c:v>-1.5903500000000001E-2</c:v>
                </c:pt>
                <c:pt idx="2237">
                  <c:v>-7.2011899999999997E-3</c:v>
                </c:pt>
                <c:pt idx="2238">
                  <c:v>-8.6584100000000001E-3</c:v>
                </c:pt>
                <c:pt idx="2239">
                  <c:v>-1.2888E-2</c:v>
                </c:pt>
                <c:pt idx="2240">
                  <c:v>-3.6554299999999999E-3</c:v>
                </c:pt>
                <c:pt idx="2241">
                  <c:v>-9.4537700000000002E-3</c:v>
                </c:pt>
                <c:pt idx="2242">
                  <c:v>-2.3946800000000001E-2</c:v>
                </c:pt>
                <c:pt idx="2243">
                  <c:v>-1.6643499999999999E-2</c:v>
                </c:pt>
                <c:pt idx="2244">
                  <c:v>-8.9006399999999996E-3</c:v>
                </c:pt>
                <c:pt idx="2245">
                  <c:v>-1.53828E-2</c:v>
                </c:pt>
                <c:pt idx="2246">
                  <c:v>-4.8484799999999996E-3</c:v>
                </c:pt>
                <c:pt idx="2247">
                  <c:v>-1.33238E-2</c:v>
                </c:pt>
                <c:pt idx="2248" formatCode="0.00E+00">
                  <c:v>-8.5830700000000005E-6</c:v>
                </c:pt>
                <c:pt idx="2249">
                  <c:v>-7.2231300000000003E-3</c:v>
                </c:pt>
                <c:pt idx="2250">
                  <c:v>5.1336300000000001E-3</c:v>
                </c:pt>
                <c:pt idx="2251">
                  <c:v>-1.10493E-2</c:v>
                </c:pt>
                <c:pt idx="2252">
                  <c:v>-2.0952200000000001E-3</c:v>
                </c:pt>
                <c:pt idx="2253">
                  <c:v>-7.57122E-3</c:v>
                </c:pt>
                <c:pt idx="2254">
                  <c:v>8.6955999999999995E-3</c:v>
                </c:pt>
                <c:pt idx="2255">
                  <c:v>4.85134E-3</c:v>
                </c:pt>
                <c:pt idx="2256">
                  <c:v>9.10854E-3</c:v>
                </c:pt>
                <c:pt idx="2257" formatCode="0.00E+00">
                  <c:v>-5.0544699999999997E-5</c:v>
                </c:pt>
                <c:pt idx="2258">
                  <c:v>1.46389E-3</c:v>
                </c:pt>
                <c:pt idx="2259">
                  <c:v>1.1219E-2</c:v>
                </c:pt>
                <c:pt idx="2260">
                  <c:v>-4.0044800000000004E-3</c:v>
                </c:pt>
                <c:pt idx="2261">
                  <c:v>-1.73922E-2</c:v>
                </c:pt>
                <c:pt idx="2262">
                  <c:v>-1.0596299999999999E-2</c:v>
                </c:pt>
                <c:pt idx="2263">
                  <c:v>9.63783E-3</c:v>
                </c:pt>
                <c:pt idx="2264">
                  <c:v>2.70462E-3</c:v>
                </c:pt>
                <c:pt idx="2265">
                  <c:v>-4.7912600000000003E-3</c:v>
                </c:pt>
                <c:pt idx="2266">
                  <c:v>-1.28212E-2</c:v>
                </c:pt>
                <c:pt idx="2267">
                  <c:v>2.0523099999999999E-3</c:v>
                </c:pt>
                <c:pt idx="2268">
                  <c:v>7.2488800000000001E-3</c:v>
                </c:pt>
                <c:pt idx="2269">
                  <c:v>-1.1911400000000001E-2</c:v>
                </c:pt>
                <c:pt idx="2270">
                  <c:v>-1.80378E-2</c:v>
                </c:pt>
                <c:pt idx="2271">
                  <c:v>2.2659300000000002E-3</c:v>
                </c:pt>
                <c:pt idx="2272">
                  <c:v>1.7169E-2</c:v>
                </c:pt>
                <c:pt idx="2273">
                  <c:v>-4.1017500000000004E-3</c:v>
                </c:pt>
                <c:pt idx="2274">
                  <c:v>-1.14164E-2</c:v>
                </c:pt>
                <c:pt idx="2275">
                  <c:v>1.87225E-2</c:v>
                </c:pt>
                <c:pt idx="2276">
                  <c:v>8.8472399999999993E-3</c:v>
                </c:pt>
                <c:pt idx="2277">
                  <c:v>1.8931400000000001E-2</c:v>
                </c:pt>
                <c:pt idx="2278">
                  <c:v>9.7990000000000004E-3</c:v>
                </c:pt>
                <c:pt idx="2279">
                  <c:v>3.6220599999999999E-3</c:v>
                </c:pt>
                <c:pt idx="2280">
                  <c:v>4.5022999999999999E-3</c:v>
                </c:pt>
                <c:pt idx="2281">
                  <c:v>8.5735299999999993E-3</c:v>
                </c:pt>
                <c:pt idx="2282">
                  <c:v>1.1073100000000001E-2</c:v>
                </c:pt>
                <c:pt idx="2283">
                  <c:v>2.1610299999999999E-2</c:v>
                </c:pt>
                <c:pt idx="2284">
                  <c:v>1.7323499999999999E-2</c:v>
                </c:pt>
                <c:pt idx="2285">
                  <c:v>1.40524E-2</c:v>
                </c:pt>
                <c:pt idx="2286">
                  <c:v>2.8931599999999998E-2</c:v>
                </c:pt>
                <c:pt idx="2287">
                  <c:v>3.1757399999999998E-3</c:v>
                </c:pt>
                <c:pt idx="2288">
                  <c:v>-5.2299499999999997E-3</c:v>
                </c:pt>
                <c:pt idx="2289">
                  <c:v>-1.75858E-3</c:v>
                </c:pt>
                <c:pt idx="2290">
                  <c:v>1.9918399999999999E-2</c:v>
                </c:pt>
                <c:pt idx="2291">
                  <c:v>3.5629300000000002E-3</c:v>
                </c:pt>
                <c:pt idx="2292">
                  <c:v>-4.1608799999999996E-3</c:v>
                </c:pt>
                <c:pt idx="2293">
                  <c:v>-3.8318599999999999E-3</c:v>
                </c:pt>
                <c:pt idx="2294">
                  <c:v>-1.5248299999999999E-2</c:v>
                </c:pt>
                <c:pt idx="2295">
                  <c:v>1.00365E-2</c:v>
                </c:pt>
                <c:pt idx="2296">
                  <c:v>1.4503500000000001E-2</c:v>
                </c:pt>
                <c:pt idx="2297">
                  <c:v>1.68028E-2</c:v>
                </c:pt>
                <c:pt idx="2298">
                  <c:v>8.5563700000000006E-3</c:v>
                </c:pt>
                <c:pt idx="2299">
                  <c:v>-1.6781799999999999E-2</c:v>
                </c:pt>
                <c:pt idx="2300">
                  <c:v>7.2565099999999999E-3</c:v>
                </c:pt>
                <c:pt idx="2301">
                  <c:v>1.8215200000000001E-2</c:v>
                </c:pt>
                <c:pt idx="2302">
                  <c:v>-8.8500999999999996E-3</c:v>
                </c:pt>
                <c:pt idx="2303">
                  <c:v>1.10703E-2</c:v>
                </c:pt>
                <c:pt idx="2304">
                  <c:v>6.7091E-3</c:v>
                </c:pt>
                <c:pt idx="2305">
                  <c:v>-5.8851199999999998E-3</c:v>
                </c:pt>
                <c:pt idx="2306">
                  <c:v>-1.2332900000000001E-2</c:v>
                </c:pt>
                <c:pt idx="2307">
                  <c:v>-4.1685100000000003E-3</c:v>
                </c:pt>
                <c:pt idx="2308">
                  <c:v>1.54371E-2</c:v>
                </c:pt>
                <c:pt idx="2309">
                  <c:v>1.02177E-2</c:v>
                </c:pt>
                <c:pt idx="2310">
                  <c:v>-1.27172E-2</c:v>
                </c:pt>
                <c:pt idx="2311">
                  <c:v>8.6517299999999998E-3</c:v>
                </c:pt>
                <c:pt idx="2312">
                  <c:v>-1.00517E-2</c:v>
                </c:pt>
                <c:pt idx="2313">
                  <c:v>1.2311000000000001E-2</c:v>
                </c:pt>
                <c:pt idx="2314">
                  <c:v>-5.8984800000000002E-3</c:v>
                </c:pt>
                <c:pt idx="2315" formatCode="0.00E+00">
                  <c:v>-2.03133E-3</c:v>
                </c:pt>
                <c:pt idx="2316">
                  <c:v>-6.9580099999999997E-3</c:v>
                </c:pt>
                <c:pt idx="2317">
                  <c:v>-1.14346E-3</c:v>
                </c:pt>
                <c:pt idx="2318">
                  <c:v>-1.05944E-2</c:v>
                </c:pt>
                <c:pt idx="2319">
                  <c:v>6.2656400000000003E-3</c:v>
                </c:pt>
                <c:pt idx="2320">
                  <c:v>1.85127E-2</c:v>
                </c:pt>
                <c:pt idx="2321">
                  <c:v>-1.08719E-2</c:v>
                </c:pt>
                <c:pt idx="2322">
                  <c:v>-1.6469999999999999E-2</c:v>
                </c:pt>
                <c:pt idx="2323">
                  <c:v>-1.1835099999999999E-2</c:v>
                </c:pt>
                <c:pt idx="2324">
                  <c:v>4.1170099999999999E-3</c:v>
                </c:pt>
                <c:pt idx="2325">
                  <c:v>-7.5302099999999999E-3</c:v>
                </c:pt>
                <c:pt idx="2326">
                  <c:v>-7.9069099999999996E-3</c:v>
                </c:pt>
                <c:pt idx="2327" formatCode="0.00E+00">
                  <c:v>5.6362199999999999E-3</c:v>
                </c:pt>
                <c:pt idx="2328">
                  <c:v>4.1837699999999999E-3</c:v>
                </c:pt>
                <c:pt idx="2329">
                  <c:v>-1.2970000000000001E-4</c:v>
                </c:pt>
                <c:pt idx="2330">
                  <c:v>-2.1916399999999999E-2</c:v>
                </c:pt>
                <c:pt idx="2331">
                  <c:v>9.1171299999999993E-3</c:v>
                </c:pt>
                <c:pt idx="2332">
                  <c:v>-5.7268099999999997E-3</c:v>
                </c:pt>
                <c:pt idx="2333">
                  <c:v>3.3245100000000001E-3</c:v>
                </c:pt>
                <c:pt idx="2334">
                  <c:v>1.0194799999999999E-3</c:v>
                </c:pt>
                <c:pt idx="2335">
                  <c:v>-1.8291500000000001E-3</c:v>
                </c:pt>
                <c:pt idx="2336">
                  <c:v>2.9583000000000001E-3</c:v>
                </c:pt>
                <c:pt idx="2337">
                  <c:v>2.96593E-4</c:v>
                </c:pt>
                <c:pt idx="2338">
                  <c:v>-2.0813000000000002E-2</c:v>
                </c:pt>
                <c:pt idx="2339">
                  <c:v>-2.0634699999999999E-2</c:v>
                </c:pt>
                <c:pt idx="2340">
                  <c:v>5.8040599999999998E-3</c:v>
                </c:pt>
                <c:pt idx="2341">
                  <c:v>-3.29685E-3</c:v>
                </c:pt>
                <c:pt idx="2342">
                  <c:v>-1.27735E-2</c:v>
                </c:pt>
                <c:pt idx="2343" formatCode="0.00E+00">
                  <c:v>8.2015999999999995E-5</c:v>
                </c:pt>
                <c:pt idx="2344">
                  <c:v>1.36747E-2</c:v>
                </c:pt>
                <c:pt idx="2345">
                  <c:v>-3.4809100000000003E-4</c:v>
                </c:pt>
                <c:pt idx="2346">
                  <c:v>4.7168699999999997E-3</c:v>
                </c:pt>
                <c:pt idx="2347">
                  <c:v>5.6390800000000003E-3</c:v>
                </c:pt>
                <c:pt idx="2348">
                  <c:v>3.1805000000000002E-3</c:v>
                </c:pt>
                <c:pt idx="2349">
                  <c:v>7.8744899999999996E-3</c:v>
                </c:pt>
                <c:pt idx="2350">
                  <c:v>-4.3296799999999998E-3</c:v>
                </c:pt>
                <c:pt idx="2351">
                  <c:v>8.3503699999999993E-3</c:v>
                </c:pt>
                <c:pt idx="2352">
                  <c:v>1.3028100000000001E-2</c:v>
                </c:pt>
                <c:pt idx="2353">
                  <c:v>2.23427E-2</c:v>
                </c:pt>
                <c:pt idx="2354">
                  <c:v>8.3952000000000002E-3</c:v>
                </c:pt>
                <c:pt idx="2355">
                  <c:v>9.6235299999999999E-3</c:v>
                </c:pt>
                <c:pt idx="2356">
                  <c:v>1.25542E-2</c:v>
                </c:pt>
                <c:pt idx="2357">
                  <c:v>1.36013E-2</c:v>
                </c:pt>
                <c:pt idx="2358">
                  <c:v>1.61572E-2</c:v>
                </c:pt>
                <c:pt idx="2359">
                  <c:v>-1.7490400000000001E-3</c:v>
                </c:pt>
                <c:pt idx="2360">
                  <c:v>7.0619599999999999E-3</c:v>
                </c:pt>
                <c:pt idx="2361">
                  <c:v>1.9910799999999999E-2</c:v>
                </c:pt>
                <c:pt idx="2362">
                  <c:v>-5.8918E-3</c:v>
                </c:pt>
                <c:pt idx="2363">
                  <c:v>6.8092300000000005E-4</c:v>
                </c:pt>
                <c:pt idx="2364">
                  <c:v>1.9042E-2</c:v>
                </c:pt>
                <c:pt idx="2365">
                  <c:v>3.3150699999999998E-2</c:v>
                </c:pt>
                <c:pt idx="2366">
                  <c:v>-1.23854E-2</c:v>
                </c:pt>
                <c:pt idx="2367">
                  <c:v>-1.0855699999999999E-2</c:v>
                </c:pt>
                <c:pt idx="2368">
                  <c:v>7.0285800000000004E-3</c:v>
                </c:pt>
                <c:pt idx="2369">
                  <c:v>8.1243500000000007E-3</c:v>
                </c:pt>
                <c:pt idx="2370">
                  <c:v>1.8602400000000002E-2</c:v>
                </c:pt>
                <c:pt idx="2371">
                  <c:v>1.3539300000000001E-2</c:v>
                </c:pt>
                <c:pt idx="2372">
                  <c:v>2.2284499999999999E-2</c:v>
                </c:pt>
                <c:pt idx="2373">
                  <c:v>-4.46606E-3</c:v>
                </c:pt>
                <c:pt idx="2374">
                  <c:v>2.3813200000000001E-3</c:v>
                </c:pt>
                <c:pt idx="2375">
                  <c:v>2.23036E-2</c:v>
                </c:pt>
                <c:pt idx="2376">
                  <c:v>1.32055E-2</c:v>
                </c:pt>
                <c:pt idx="2377">
                  <c:v>1.07317E-2</c:v>
                </c:pt>
                <c:pt idx="2378">
                  <c:v>1.49441E-2</c:v>
                </c:pt>
                <c:pt idx="2379">
                  <c:v>1.1458400000000001E-2</c:v>
                </c:pt>
                <c:pt idx="2380">
                  <c:v>-1.5446700000000001E-2</c:v>
                </c:pt>
                <c:pt idx="2381">
                  <c:v>1.72386E-2</c:v>
                </c:pt>
                <c:pt idx="2382">
                  <c:v>1.8158899999999999E-2</c:v>
                </c:pt>
                <c:pt idx="2383">
                  <c:v>1.02243E-2</c:v>
                </c:pt>
                <c:pt idx="2384">
                  <c:v>6.8101899999999998E-3</c:v>
                </c:pt>
                <c:pt idx="2385">
                  <c:v>1.0161399999999999E-2</c:v>
                </c:pt>
                <c:pt idx="2386">
                  <c:v>1.2278600000000001E-2</c:v>
                </c:pt>
                <c:pt idx="2387">
                  <c:v>1.0619200000000001E-2</c:v>
                </c:pt>
                <c:pt idx="2388">
                  <c:v>1.13258E-2</c:v>
                </c:pt>
                <c:pt idx="2389">
                  <c:v>1.2382499999999999E-2</c:v>
                </c:pt>
                <c:pt idx="2390">
                  <c:v>-4.9819900000000004E-3</c:v>
                </c:pt>
                <c:pt idx="2391">
                  <c:v>7.0419300000000001E-3</c:v>
                </c:pt>
                <c:pt idx="2392">
                  <c:v>-1.50681E-4</c:v>
                </c:pt>
                <c:pt idx="2393">
                  <c:v>9.9344299999999993E-3</c:v>
                </c:pt>
                <c:pt idx="2394">
                  <c:v>8.61549E-3</c:v>
                </c:pt>
                <c:pt idx="2395">
                  <c:v>3.3330899999999999E-3</c:v>
                </c:pt>
                <c:pt idx="2396">
                  <c:v>1.44558E-2</c:v>
                </c:pt>
                <c:pt idx="2397">
                  <c:v>1.50347E-2</c:v>
                </c:pt>
                <c:pt idx="2398">
                  <c:v>2.1254499999999999E-2</c:v>
                </c:pt>
                <c:pt idx="2399">
                  <c:v>1.48325E-2</c:v>
                </c:pt>
                <c:pt idx="2400">
                  <c:v>7.1945200000000003E-3</c:v>
                </c:pt>
                <c:pt idx="2401">
                  <c:v>1.87387E-2</c:v>
                </c:pt>
                <c:pt idx="2402">
                  <c:v>6.2560999999999997E-3</c:v>
                </c:pt>
                <c:pt idx="2403">
                  <c:v>1.2090699999999999E-2</c:v>
                </c:pt>
                <c:pt idx="2404">
                  <c:v>6.93226E-3</c:v>
                </c:pt>
                <c:pt idx="2405">
                  <c:v>8.3808900000000002E-3</c:v>
                </c:pt>
                <c:pt idx="2406">
                  <c:v>-3.5190600000000001E-3</c:v>
                </c:pt>
                <c:pt idx="2407">
                  <c:v>1.2515999999999999E-2</c:v>
                </c:pt>
                <c:pt idx="2408">
                  <c:v>-6.5984700000000004E-3</c:v>
                </c:pt>
                <c:pt idx="2409">
                  <c:v>1.44329E-2</c:v>
                </c:pt>
                <c:pt idx="2410">
                  <c:v>5.3978000000000003E-3</c:v>
                </c:pt>
                <c:pt idx="2411">
                  <c:v>-1.0581E-2</c:v>
                </c:pt>
                <c:pt idx="2412">
                  <c:v>8.1539199999999996E-4</c:v>
                </c:pt>
                <c:pt idx="2413">
                  <c:v>-5.2261400000000002E-4</c:v>
                </c:pt>
                <c:pt idx="2414">
                  <c:v>2.2139499999999999E-2</c:v>
                </c:pt>
                <c:pt idx="2415">
                  <c:v>3.1582800000000001E-2</c:v>
                </c:pt>
                <c:pt idx="2416">
                  <c:v>-5.1975299999999997E-3</c:v>
                </c:pt>
                <c:pt idx="2417">
                  <c:v>-9.0560899999999993E-3</c:v>
                </c:pt>
                <c:pt idx="2418" formatCode="0.00E+00">
                  <c:v>-2.2888199999999999E-5</c:v>
                </c:pt>
                <c:pt idx="2419">
                  <c:v>1.9597999999999998E-3</c:v>
                </c:pt>
                <c:pt idx="2420">
                  <c:v>2.5570900000000001E-2</c:v>
                </c:pt>
                <c:pt idx="2421">
                  <c:v>-1.75285E-3</c:v>
                </c:pt>
                <c:pt idx="2422">
                  <c:v>5.2442599999999997E-3</c:v>
                </c:pt>
                <c:pt idx="2423">
                  <c:v>-1.2464500000000001E-3</c:v>
                </c:pt>
                <c:pt idx="2424">
                  <c:v>-1.6070399999999999E-2</c:v>
                </c:pt>
                <c:pt idx="2425">
                  <c:v>-3.0822800000000002E-3</c:v>
                </c:pt>
                <c:pt idx="2426">
                  <c:v>1.4651300000000001E-2</c:v>
                </c:pt>
                <c:pt idx="2427">
                  <c:v>9.8381000000000007E-3</c:v>
                </c:pt>
                <c:pt idx="2428">
                  <c:v>-1.1941E-2</c:v>
                </c:pt>
                <c:pt idx="2429">
                  <c:v>1.23978E-3</c:v>
                </c:pt>
                <c:pt idx="2430">
                  <c:v>4.1713699999999998E-3</c:v>
                </c:pt>
                <c:pt idx="2431">
                  <c:v>-1.2434000000000001E-2</c:v>
                </c:pt>
                <c:pt idx="2432">
                  <c:v>1.2094499999999999E-2</c:v>
                </c:pt>
                <c:pt idx="2433">
                  <c:v>2.3038900000000001E-2</c:v>
                </c:pt>
                <c:pt idx="2434">
                  <c:v>4.22478E-4</c:v>
                </c:pt>
                <c:pt idx="2435">
                  <c:v>-1.8230400000000001E-2</c:v>
                </c:pt>
                <c:pt idx="2436">
                  <c:v>5.9127800000000003E-3</c:v>
                </c:pt>
                <c:pt idx="2437">
                  <c:v>-7.2231300000000003E-3</c:v>
                </c:pt>
                <c:pt idx="2438">
                  <c:v>1.0593399999999999E-2</c:v>
                </c:pt>
                <c:pt idx="2439">
                  <c:v>2.5024399999999999E-3</c:v>
                </c:pt>
                <c:pt idx="2440">
                  <c:v>-4.5995699999999999E-3</c:v>
                </c:pt>
                <c:pt idx="2441">
                  <c:v>-1.21279E-2</c:v>
                </c:pt>
                <c:pt idx="2442">
                  <c:v>-1.5507699999999999E-2</c:v>
                </c:pt>
                <c:pt idx="2443">
                  <c:v>2.4058300000000001E-2</c:v>
                </c:pt>
                <c:pt idx="2444">
                  <c:v>4.8484799999999996E-3</c:v>
                </c:pt>
                <c:pt idx="2445">
                  <c:v>-7.4443799999999996E-3</c:v>
                </c:pt>
                <c:pt idx="2446">
                  <c:v>-2.05755E-2</c:v>
                </c:pt>
                <c:pt idx="2447">
                  <c:v>-2.9649699999999999E-3</c:v>
                </c:pt>
                <c:pt idx="2448">
                  <c:v>-1.88923E-3</c:v>
                </c:pt>
                <c:pt idx="2449">
                  <c:v>-5.8956099999999999E-3</c:v>
                </c:pt>
                <c:pt idx="2450">
                  <c:v>-2.1543500000000002E-3</c:v>
                </c:pt>
                <c:pt idx="2451">
                  <c:v>-4.7111499999999999E-3</c:v>
                </c:pt>
                <c:pt idx="2452">
                  <c:v>9.3307500000000005E-3</c:v>
                </c:pt>
                <c:pt idx="2453">
                  <c:v>-1.3669000000000001E-2</c:v>
                </c:pt>
                <c:pt idx="2454">
                  <c:v>-8.3532299999999997E-3</c:v>
                </c:pt>
                <c:pt idx="2455">
                  <c:v>-3.2959E-3</c:v>
                </c:pt>
                <c:pt idx="2456">
                  <c:v>1.06497E-2</c:v>
                </c:pt>
                <c:pt idx="2457">
                  <c:v>-1.8918999999999998E-2</c:v>
                </c:pt>
                <c:pt idx="2458">
                  <c:v>-1.12925E-2</c:v>
                </c:pt>
                <c:pt idx="2459">
                  <c:v>2.1800999999999999E-3</c:v>
                </c:pt>
                <c:pt idx="2460">
                  <c:v>-7.6999700000000004E-3</c:v>
                </c:pt>
                <c:pt idx="2461">
                  <c:v>-1.2674299999999999E-3</c:v>
                </c:pt>
                <c:pt idx="2462">
                  <c:v>6.4954799999999997E-3</c:v>
                </c:pt>
                <c:pt idx="2463">
                  <c:v>-1.5608800000000001E-2</c:v>
                </c:pt>
                <c:pt idx="2464">
                  <c:v>-1.2448300000000001E-2</c:v>
                </c:pt>
                <c:pt idx="2465">
                  <c:v>-6.0577399999999998E-3</c:v>
                </c:pt>
                <c:pt idx="2466">
                  <c:v>-7.6913800000000003E-3</c:v>
                </c:pt>
                <c:pt idx="2467">
                  <c:v>-3.6201499999999999E-3</c:v>
                </c:pt>
                <c:pt idx="2468" formatCode="0.00E+00">
                  <c:v>-6.5679600000000003E-3</c:v>
                </c:pt>
                <c:pt idx="2469">
                  <c:v>-4.0235499999999999E-3</c:v>
                </c:pt>
                <c:pt idx="2470">
                  <c:v>-2.17304E-2</c:v>
                </c:pt>
                <c:pt idx="2471">
                  <c:v>-1.5292200000000001E-2</c:v>
                </c:pt>
                <c:pt idx="2472">
                  <c:v>1.8039699999999999E-2</c:v>
                </c:pt>
                <c:pt idx="2473">
                  <c:v>2.13232E-2</c:v>
                </c:pt>
                <c:pt idx="2474">
                  <c:v>-1.09587E-2</c:v>
                </c:pt>
                <c:pt idx="2475">
                  <c:v>7.5454700000000003E-3</c:v>
                </c:pt>
                <c:pt idx="2476">
                  <c:v>1.1709199999999999E-2</c:v>
                </c:pt>
                <c:pt idx="2477">
                  <c:v>6.1531099999999998E-3</c:v>
                </c:pt>
                <c:pt idx="2478">
                  <c:v>1.56879E-3</c:v>
                </c:pt>
                <c:pt idx="2479">
                  <c:v>1.1450800000000001E-2</c:v>
                </c:pt>
                <c:pt idx="2480">
                  <c:v>2.3622500000000002E-3</c:v>
                </c:pt>
                <c:pt idx="2481">
                  <c:v>2.59399E-4</c:v>
                </c:pt>
                <c:pt idx="2482">
                  <c:v>-1.14164E-2</c:v>
                </c:pt>
                <c:pt idx="2483">
                  <c:v>6.7319900000000002E-3</c:v>
                </c:pt>
                <c:pt idx="2484">
                  <c:v>6.2055599999999997E-3</c:v>
                </c:pt>
                <c:pt idx="2485">
                  <c:v>-4.9486199999999999E-3</c:v>
                </c:pt>
                <c:pt idx="2486">
                  <c:v>-3.7202799999999999E-3</c:v>
                </c:pt>
                <c:pt idx="2487">
                  <c:v>-1.1705399999999999E-2</c:v>
                </c:pt>
                <c:pt idx="2488">
                  <c:v>1.3246499999999999E-3</c:v>
                </c:pt>
                <c:pt idx="2489">
                  <c:v>9.5739399999999995E-3</c:v>
                </c:pt>
                <c:pt idx="2490">
                  <c:v>2.4786000000000001E-3</c:v>
                </c:pt>
                <c:pt idx="2491">
                  <c:v>-1.18437E-2</c:v>
                </c:pt>
                <c:pt idx="2492">
                  <c:v>-4.3859499999999996E-3</c:v>
                </c:pt>
                <c:pt idx="2493">
                  <c:v>-4.2781800000000004E-3</c:v>
                </c:pt>
                <c:pt idx="2494">
                  <c:v>-1.52006E-2</c:v>
                </c:pt>
                <c:pt idx="2495">
                  <c:v>-1.46217E-2</c:v>
                </c:pt>
                <c:pt idx="2496">
                  <c:v>1.57623E-2</c:v>
                </c:pt>
                <c:pt idx="2497">
                  <c:v>-2.1085700000000001E-3</c:v>
                </c:pt>
                <c:pt idx="2498">
                  <c:v>-2.4671599999999999E-3</c:v>
                </c:pt>
                <c:pt idx="2499">
                  <c:v>4.2219199999999997E-3</c:v>
                </c:pt>
                <c:pt idx="2500">
                  <c:v>-8.7041900000000005E-3</c:v>
                </c:pt>
                <c:pt idx="2501">
                  <c:v>8.2979200000000003E-3</c:v>
                </c:pt>
                <c:pt idx="2502">
                  <c:v>-9.6263900000000003E-3</c:v>
                </c:pt>
                <c:pt idx="2503">
                  <c:v>-6.2370299999999997E-4</c:v>
                </c:pt>
                <c:pt idx="2504">
                  <c:v>1.55382E-2</c:v>
                </c:pt>
                <c:pt idx="2505">
                  <c:v>-1.2435899999999999E-3</c:v>
                </c:pt>
                <c:pt idx="2506">
                  <c:v>5.26714E-3</c:v>
                </c:pt>
                <c:pt idx="2507">
                  <c:v>-6.2151000000000003E-3</c:v>
                </c:pt>
                <c:pt idx="2508">
                  <c:v>-9.3259799999999993E-3</c:v>
                </c:pt>
                <c:pt idx="2509">
                  <c:v>3.2224699999999998E-3</c:v>
                </c:pt>
                <c:pt idx="2510">
                  <c:v>6.0386700000000003E-3</c:v>
                </c:pt>
                <c:pt idx="2511">
                  <c:v>7.0247699999999996E-3</c:v>
                </c:pt>
                <c:pt idx="2512">
                  <c:v>-9.3679399999999999E-3</c:v>
                </c:pt>
                <c:pt idx="2513">
                  <c:v>9.1362000000000006E-3</c:v>
                </c:pt>
                <c:pt idx="2514">
                  <c:v>4.0273699999999997E-3</c:v>
                </c:pt>
                <c:pt idx="2515">
                  <c:v>1.02501E-2</c:v>
                </c:pt>
                <c:pt idx="2516">
                  <c:v>5.4044699999999998E-3</c:v>
                </c:pt>
                <c:pt idx="2517">
                  <c:v>8.6498300000000007E-3</c:v>
                </c:pt>
                <c:pt idx="2518">
                  <c:v>-1.7231900000000001E-2</c:v>
                </c:pt>
                <c:pt idx="2519">
                  <c:v>1.5987399999999999E-2</c:v>
                </c:pt>
                <c:pt idx="2520">
                  <c:v>9.1648100000000002E-4</c:v>
                </c:pt>
                <c:pt idx="2521">
                  <c:v>7.9498299999999997E-3</c:v>
                </c:pt>
                <c:pt idx="2522">
                  <c:v>-7.7543300000000003E-3</c:v>
                </c:pt>
                <c:pt idx="2523">
                  <c:v>2.2182500000000002E-3</c:v>
                </c:pt>
                <c:pt idx="2524">
                  <c:v>7.5416600000000004E-3</c:v>
                </c:pt>
                <c:pt idx="2525">
                  <c:v>4.4126499999999997E-3</c:v>
                </c:pt>
                <c:pt idx="2526">
                  <c:v>1.23062E-2</c:v>
                </c:pt>
                <c:pt idx="2527">
                  <c:v>2.3211499999999999E-2</c:v>
                </c:pt>
                <c:pt idx="2528">
                  <c:v>1.8949500000000001E-3</c:v>
                </c:pt>
                <c:pt idx="2529">
                  <c:v>-5.2394900000000003E-3</c:v>
                </c:pt>
                <c:pt idx="2530">
                  <c:v>1.5802400000000001E-2</c:v>
                </c:pt>
                <c:pt idx="2531">
                  <c:v>1.3587E-2</c:v>
                </c:pt>
                <c:pt idx="2532">
                  <c:v>-1.4678E-2</c:v>
                </c:pt>
                <c:pt idx="2533">
                  <c:v>-1.2350099999999999E-3</c:v>
                </c:pt>
                <c:pt idx="2534">
                  <c:v>7.5426099999999999E-3</c:v>
                </c:pt>
                <c:pt idx="2535">
                  <c:v>-1.1732100000000001E-2</c:v>
                </c:pt>
                <c:pt idx="2536">
                  <c:v>-1.3168300000000001E-2</c:v>
                </c:pt>
                <c:pt idx="2537">
                  <c:v>3.2901799999999999E-4</c:v>
                </c:pt>
                <c:pt idx="2538">
                  <c:v>-1.62086E-2</c:v>
                </c:pt>
                <c:pt idx="2539">
                  <c:v>-9.4680800000000002E-3</c:v>
                </c:pt>
                <c:pt idx="2540">
                  <c:v>7.5998300000000001E-3</c:v>
                </c:pt>
                <c:pt idx="2541">
                  <c:v>3.6354099999999999E-3</c:v>
                </c:pt>
                <c:pt idx="2542">
                  <c:v>-2.4160399999999999E-2</c:v>
                </c:pt>
                <c:pt idx="2543">
                  <c:v>-9.8876999999999993E-3</c:v>
                </c:pt>
                <c:pt idx="2544">
                  <c:v>-6.2541999999999997E-3</c:v>
                </c:pt>
                <c:pt idx="2545">
                  <c:v>-2.2049000000000001E-3</c:v>
                </c:pt>
                <c:pt idx="2546">
                  <c:v>-7.0629100000000004E-3</c:v>
                </c:pt>
                <c:pt idx="2547">
                  <c:v>1.54667E-2</c:v>
                </c:pt>
                <c:pt idx="2548">
                  <c:v>4.4536599999999999E-4</c:v>
                </c:pt>
                <c:pt idx="2549">
                  <c:v>-5.33009E-3</c:v>
                </c:pt>
                <c:pt idx="2550">
                  <c:v>-1.77603E-2</c:v>
                </c:pt>
                <c:pt idx="2551">
                  <c:v>7.1954699999999998E-3</c:v>
                </c:pt>
                <c:pt idx="2552">
                  <c:v>1.9287100000000001E-2</c:v>
                </c:pt>
                <c:pt idx="2553">
                  <c:v>3.0965799999999998E-3</c:v>
                </c:pt>
                <c:pt idx="2554">
                  <c:v>-1.17693E-2</c:v>
                </c:pt>
                <c:pt idx="2555">
                  <c:v>-1.10989E-2</c:v>
                </c:pt>
                <c:pt idx="2556">
                  <c:v>9.5243499999999991E-3</c:v>
                </c:pt>
                <c:pt idx="2557">
                  <c:v>-2.65789E-3</c:v>
                </c:pt>
                <c:pt idx="2558">
                  <c:v>-7.7304799999999996E-3</c:v>
                </c:pt>
                <c:pt idx="2559">
                  <c:v>-2.46859E-2</c:v>
                </c:pt>
                <c:pt idx="2560">
                  <c:v>-1.40152E-2</c:v>
                </c:pt>
                <c:pt idx="2561">
                  <c:v>-1.79834E-2</c:v>
                </c:pt>
                <c:pt idx="2562">
                  <c:v>-4.9209600000000003E-4</c:v>
                </c:pt>
                <c:pt idx="2563">
                  <c:v>-6.9236799999999995E-4</c:v>
                </c:pt>
                <c:pt idx="2564">
                  <c:v>-1.4370000000000001E-2</c:v>
                </c:pt>
                <c:pt idx="2565">
                  <c:v>-1.51138E-2</c:v>
                </c:pt>
                <c:pt idx="2566">
                  <c:v>-2.3067500000000001E-2</c:v>
                </c:pt>
                <c:pt idx="2567">
                  <c:v>-2.1222100000000001E-2</c:v>
                </c:pt>
                <c:pt idx="2568">
                  <c:v>-3.7921900000000001E-2</c:v>
                </c:pt>
                <c:pt idx="2569">
                  <c:v>-1.5486700000000001E-2</c:v>
                </c:pt>
                <c:pt idx="2570">
                  <c:v>8.8691699999999998E-4</c:v>
                </c:pt>
                <c:pt idx="2571">
                  <c:v>-1.7139399999999999E-2</c:v>
                </c:pt>
                <c:pt idx="2572">
                  <c:v>-1.6328800000000001E-2</c:v>
                </c:pt>
                <c:pt idx="2573">
                  <c:v>-1.11828E-2</c:v>
                </c:pt>
                <c:pt idx="2574">
                  <c:v>-2.3133299999999999E-2</c:v>
                </c:pt>
                <c:pt idx="2575">
                  <c:v>-1.8467899999999999E-2</c:v>
                </c:pt>
                <c:pt idx="2576">
                  <c:v>-9.6683499999999992E-3</c:v>
                </c:pt>
                <c:pt idx="2577">
                  <c:v>-3.3016199999999999E-3</c:v>
                </c:pt>
                <c:pt idx="2578">
                  <c:v>-2.3487999999999998E-2</c:v>
                </c:pt>
                <c:pt idx="2579">
                  <c:v>-2.7195E-2</c:v>
                </c:pt>
                <c:pt idx="2580">
                  <c:v>-3.9737700000000001E-2</c:v>
                </c:pt>
                <c:pt idx="2581">
                  <c:v>-2.6081099999999999E-2</c:v>
                </c:pt>
                <c:pt idx="2582">
                  <c:v>-1.08929E-2</c:v>
                </c:pt>
                <c:pt idx="2583">
                  <c:v>8.8539099999999996E-3</c:v>
                </c:pt>
                <c:pt idx="2584">
                  <c:v>-1.0164299999999999E-2</c:v>
                </c:pt>
                <c:pt idx="2585">
                  <c:v>-1.7786E-3</c:v>
                </c:pt>
                <c:pt idx="2586">
                  <c:v>-1.0891E-2</c:v>
                </c:pt>
                <c:pt idx="2587">
                  <c:v>-6.1712299999999998E-3</c:v>
                </c:pt>
                <c:pt idx="2588">
                  <c:v>7.9832099999999993E-3</c:v>
                </c:pt>
                <c:pt idx="2589">
                  <c:v>-3.3187899999999998E-4</c:v>
                </c:pt>
                <c:pt idx="2590">
                  <c:v>7.9870199999999992E-3</c:v>
                </c:pt>
                <c:pt idx="2591">
                  <c:v>-1.0917700000000001E-2</c:v>
                </c:pt>
                <c:pt idx="2592">
                  <c:v>-1.5907299999999999E-2</c:v>
                </c:pt>
                <c:pt idx="2593">
                  <c:v>-2.8572099999999998E-3</c:v>
                </c:pt>
                <c:pt idx="2594">
                  <c:v>-3.7746400000000001E-3</c:v>
                </c:pt>
                <c:pt idx="2595">
                  <c:v>-8.7699900000000001E-3</c:v>
                </c:pt>
                <c:pt idx="2596">
                  <c:v>-1.7416000000000001E-2</c:v>
                </c:pt>
                <c:pt idx="2597">
                  <c:v>-5.7506600000000005E-4</c:v>
                </c:pt>
                <c:pt idx="2598">
                  <c:v>9.1028199999999993E-3</c:v>
                </c:pt>
                <c:pt idx="2599">
                  <c:v>8.3589600000000003E-3</c:v>
                </c:pt>
                <c:pt idx="2600" formatCode="0.00E+00">
                  <c:v>-1.2619999999999999E-2</c:v>
                </c:pt>
                <c:pt idx="2601">
                  <c:v>2.6130699999999999E-3</c:v>
                </c:pt>
                <c:pt idx="2602">
                  <c:v>1.9721999999999999E-3</c:v>
                </c:pt>
                <c:pt idx="2603">
                  <c:v>-2.5890400000000001E-2</c:v>
                </c:pt>
                <c:pt idx="2604">
                  <c:v>7.8821199999999994E-3</c:v>
                </c:pt>
                <c:pt idx="2605">
                  <c:v>1.4547300000000001E-2</c:v>
                </c:pt>
                <c:pt idx="2606">
                  <c:v>-4.3315899999999997E-3</c:v>
                </c:pt>
                <c:pt idx="2607">
                  <c:v>1.8463100000000001E-3</c:v>
                </c:pt>
                <c:pt idx="2608">
                  <c:v>-1.51453E-2</c:v>
                </c:pt>
                <c:pt idx="2609">
                  <c:v>-6.8779000000000002E-3</c:v>
                </c:pt>
                <c:pt idx="2610">
                  <c:v>-2.54021E-2</c:v>
                </c:pt>
                <c:pt idx="2611">
                  <c:v>1.8349600000000001E-2</c:v>
                </c:pt>
                <c:pt idx="2612">
                  <c:v>3.3855399999999998E-3</c:v>
                </c:pt>
                <c:pt idx="2613">
                  <c:v>-2.23923E-3</c:v>
                </c:pt>
                <c:pt idx="2614">
                  <c:v>-1.38903E-2</c:v>
                </c:pt>
                <c:pt idx="2615">
                  <c:v>-2.9325499999999999E-3</c:v>
                </c:pt>
                <c:pt idx="2616">
                  <c:v>-2.0562199999999999E-2</c:v>
                </c:pt>
                <c:pt idx="2617">
                  <c:v>-4.0636099999999996E-3</c:v>
                </c:pt>
                <c:pt idx="2618">
                  <c:v>3.3111600000000001E-3</c:v>
                </c:pt>
                <c:pt idx="2619">
                  <c:v>-1.4966999999999999E-2</c:v>
                </c:pt>
                <c:pt idx="2620">
                  <c:v>-9.4375599999999994E-3</c:v>
                </c:pt>
                <c:pt idx="2621">
                  <c:v>-1.4636E-2</c:v>
                </c:pt>
                <c:pt idx="2622">
                  <c:v>-2.1480599999999999E-2</c:v>
                </c:pt>
                <c:pt idx="2623">
                  <c:v>-2.1519699999999999E-2</c:v>
                </c:pt>
                <c:pt idx="2624">
                  <c:v>4.9667399999999999E-3</c:v>
                </c:pt>
                <c:pt idx="2625">
                  <c:v>3.41034E-3</c:v>
                </c:pt>
                <c:pt idx="2626">
                  <c:v>-1.14851E-2</c:v>
                </c:pt>
                <c:pt idx="2627">
                  <c:v>1.6181000000000001E-2</c:v>
                </c:pt>
                <c:pt idx="2628">
                  <c:v>1.2782099999999999E-2</c:v>
                </c:pt>
                <c:pt idx="2629">
                  <c:v>-4.2076099999999996E-3</c:v>
                </c:pt>
                <c:pt idx="2630">
                  <c:v>8.8281599999999998E-3</c:v>
                </c:pt>
                <c:pt idx="2631">
                  <c:v>2.3617699999999998E-2</c:v>
                </c:pt>
                <c:pt idx="2632">
                  <c:v>-1.0481799999999999E-2</c:v>
                </c:pt>
                <c:pt idx="2633">
                  <c:v>-1.07384E-2</c:v>
                </c:pt>
                <c:pt idx="2634">
                  <c:v>5.5351300000000001E-3</c:v>
                </c:pt>
                <c:pt idx="2635">
                  <c:v>1.8659599999999998E-2</c:v>
                </c:pt>
                <c:pt idx="2636">
                  <c:v>2.3660700000000001E-3</c:v>
                </c:pt>
                <c:pt idx="2637">
                  <c:v>4.04835E-3</c:v>
                </c:pt>
                <c:pt idx="2638">
                  <c:v>9.9334699999999998E-3</c:v>
                </c:pt>
                <c:pt idx="2639">
                  <c:v>-7.4338900000000003E-3</c:v>
                </c:pt>
                <c:pt idx="2640">
                  <c:v>5.2823999999999996E-3</c:v>
                </c:pt>
                <c:pt idx="2641">
                  <c:v>-1.8072100000000001E-3</c:v>
                </c:pt>
                <c:pt idx="2642">
                  <c:v>1.6716999999999999E-2</c:v>
                </c:pt>
                <c:pt idx="2643">
                  <c:v>-3.7574800000000002E-4</c:v>
                </c:pt>
                <c:pt idx="2644">
                  <c:v>5.13935E-3</c:v>
                </c:pt>
                <c:pt idx="2645">
                  <c:v>6.6375699999999995E-4</c:v>
                </c:pt>
                <c:pt idx="2646">
                  <c:v>2.41566E-3</c:v>
                </c:pt>
                <c:pt idx="2647">
                  <c:v>1.6523400000000001E-2</c:v>
                </c:pt>
                <c:pt idx="2648">
                  <c:v>1.7104100000000001E-2</c:v>
                </c:pt>
                <c:pt idx="2649">
                  <c:v>4.6482099999999998E-3</c:v>
                </c:pt>
                <c:pt idx="2650">
                  <c:v>9.7703900000000003E-3</c:v>
                </c:pt>
                <c:pt idx="2651">
                  <c:v>1.6836199999999999E-2</c:v>
                </c:pt>
                <c:pt idx="2652">
                  <c:v>3.3159299999999999E-3</c:v>
                </c:pt>
                <c:pt idx="2653">
                  <c:v>5.9461599999999998E-3</c:v>
                </c:pt>
                <c:pt idx="2654">
                  <c:v>9.9468200000000003E-3</c:v>
                </c:pt>
                <c:pt idx="2655">
                  <c:v>1.7721199999999999E-2</c:v>
                </c:pt>
                <c:pt idx="2656">
                  <c:v>-1.5182500000000001E-3</c:v>
                </c:pt>
                <c:pt idx="2657">
                  <c:v>7.3242200000000004E-4</c:v>
                </c:pt>
                <c:pt idx="2658">
                  <c:v>-2.9592500000000001E-2</c:v>
                </c:pt>
                <c:pt idx="2659">
                  <c:v>4.9409900000000001E-3</c:v>
                </c:pt>
                <c:pt idx="2660">
                  <c:v>7.3499699999999999E-3</c:v>
                </c:pt>
                <c:pt idx="2661">
                  <c:v>-3.3969899999999999E-3</c:v>
                </c:pt>
                <c:pt idx="2662">
                  <c:v>6.5784499999999996E-3</c:v>
                </c:pt>
                <c:pt idx="2663">
                  <c:v>1.77574E-3</c:v>
                </c:pt>
                <c:pt idx="2664">
                  <c:v>-1.01805E-2</c:v>
                </c:pt>
                <c:pt idx="2665">
                  <c:v>-1.3262700000000001E-2</c:v>
                </c:pt>
                <c:pt idx="2666">
                  <c:v>-4.3802299999999997E-3</c:v>
                </c:pt>
                <c:pt idx="2667">
                  <c:v>-7.3432900000000004E-4</c:v>
                </c:pt>
                <c:pt idx="2668">
                  <c:v>-6.0253099999999999E-3</c:v>
                </c:pt>
                <c:pt idx="2669">
                  <c:v>-2.2759399999999999E-2</c:v>
                </c:pt>
                <c:pt idx="2670">
                  <c:v>2.4223300000000001E-4</c:v>
                </c:pt>
                <c:pt idx="2671">
                  <c:v>-6.0415299999999998E-3</c:v>
                </c:pt>
                <c:pt idx="2672">
                  <c:v>4.9448000000000001E-3</c:v>
                </c:pt>
                <c:pt idx="2673">
                  <c:v>-1.7561E-2</c:v>
                </c:pt>
                <c:pt idx="2674">
                  <c:v>-1.6350699999999999E-2</c:v>
                </c:pt>
                <c:pt idx="2675">
                  <c:v>7.1249E-3</c:v>
                </c:pt>
                <c:pt idx="2676">
                  <c:v>-1.6220100000000001E-2</c:v>
                </c:pt>
                <c:pt idx="2677">
                  <c:v>-1.62811E-2</c:v>
                </c:pt>
                <c:pt idx="2678">
                  <c:v>-1.08395E-2</c:v>
                </c:pt>
                <c:pt idx="2679">
                  <c:v>2.3441299999999998E-3</c:v>
                </c:pt>
                <c:pt idx="2680">
                  <c:v>2.86484E-3</c:v>
                </c:pt>
                <c:pt idx="2681">
                  <c:v>-2.6254699999999999E-2</c:v>
                </c:pt>
                <c:pt idx="2682">
                  <c:v>-8.4314300000000002E-3</c:v>
                </c:pt>
                <c:pt idx="2683">
                  <c:v>-4.5223199999999998E-3</c:v>
                </c:pt>
                <c:pt idx="2684">
                  <c:v>2.25925E-3</c:v>
                </c:pt>
                <c:pt idx="2685">
                  <c:v>-7.3909800000000001E-3</c:v>
                </c:pt>
                <c:pt idx="2686">
                  <c:v>-1.97477E-2</c:v>
                </c:pt>
                <c:pt idx="2687">
                  <c:v>-1.8070200000000002E-2</c:v>
                </c:pt>
                <c:pt idx="2688">
                  <c:v>8.4247599999999999E-3</c:v>
                </c:pt>
                <c:pt idx="2689">
                  <c:v>-8.0327999999999997E-3</c:v>
                </c:pt>
                <c:pt idx="2690">
                  <c:v>-2.3856200000000001E-2</c:v>
                </c:pt>
                <c:pt idx="2691">
                  <c:v>-1.28078E-3</c:v>
                </c:pt>
                <c:pt idx="2692">
                  <c:v>4.54521E-3</c:v>
                </c:pt>
                <c:pt idx="2693">
                  <c:v>3.76034E-3</c:v>
                </c:pt>
                <c:pt idx="2694">
                  <c:v>-3.2424900000000002E-3</c:v>
                </c:pt>
                <c:pt idx="2695">
                  <c:v>-1.4308E-2</c:v>
                </c:pt>
                <c:pt idx="2696">
                  <c:v>-4.3201399999999999E-4</c:v>
                </c:pt>
                <c:pt idx="2697">
                  <c:v>1.2634299999999999E-2</c:v>
                </c:pt>
                <c:pt idx="2698">
                  <c:v>1.29309E-2</c:v>
                </c:pt>
                <c:pt idx="2699">
                  <c:v>-1.9245099999999999E-3</c:v>
                </c:pt>
                <c:pt idx="2700">
                  <c:v>-7.0505100000000003E-3</c:v>
                </c:pt>
                <c:pt idx="2701">
                  <c:v>5.1927600000000003E-3</c:v>
                </c:pt>
                <c:pt idx="2702">
                  <c:v>1.1587100000000001E-3</c:v>
                </c:pt>
                <c:pt idx="2703">
                  <c:v>-3.2930400000000001E-3</c:v>
                </c:pt>
                <c:pt idx="2704">
                  <c:v>8.5029600000000004E-3</c:v>
                </c:pt>
                <c:pt idx="2705">
                  <c:v>1.9515000000000001E-2</c:v>
                </c:pt>
                <c:pt idx="2706">
                  <c:v>-4.7779099999999998E-4</c:v>
                </c:pt>
                <c:pt idx="2707">
                  <c:v>3.6420799999999998E-3</c:v>
                </c:pt>
                <c:pt idx="2708">
                  <c:v>1.0174799999999999E-2</c:v>
                </c:pt>
                <c:pt idx="2709">
                  <c:v>-2.31285E-2</c:v>
                </c:pt>
                <c:pt idx="2710">
                  <c:v>-7.1382499999999996E-3</c:v>
                </c:pt>
                <c:pt idx="2711">
                  <c:v>-4.40311E-3</c:v>
                </c:pt>
                <c:pt idx="2712">
                  <c:v>2.54507E-2</c:v>
                </c:pt>
                <c:pt idx="2713">
                  <c:v>-5.3529700000000003E-3</c:v>
                </c:pt>
                <c:pt idx="2714">
                  <c:v>-9.8953200000000009E-3</c:v>
                </c:pt>
                <c:pt idx="2715">
                  <c:v>7.3890700000000002E-3</c:v>
                </c:pt>
                <c:pt idx="2716">
                  <c:v>8.8577299999999994E-3</c:v>
                </c:pt>
                <c:pt idx="2717">
                  <c:v>2.3070299999999998E-2</c:v>
                </c:pt>
                <c:pt idx="2718">
                  <c:v>1.09625E-2</c:v>
                </c:pt>
                <c:pt idx="2719">
                  <c:v>1.7234800000000002E-2</c:v>
                </c:pt>
                <c:pt idx="2720">
                  <c:v>5.1927600000000003E-3</c:v>
                </c:pt>
                <c:pt idx="2721">
                  <c:v>-1.17302E-4</c:v>
                </c:pt>
                <c:pt idx="2722">
                  <c:v>-1.60122E-3</c:v>
                </c:pt>
                <c:pt idx="2723">
                  <c:v>1.8358199999999999E-3</c:v>
                </c:pt>
                <c:pt idx="2724">
                  <c:v>1.81675E-3</c:v>
                </c:pt>
                <c:pt idx="2725">
                  <c:v>1.70212E-2</c:v>
                </c:pt>
                <c:pt idx="2726">
                  <c:v>8.3875700000000004E-3</c:v>
                </c:pt>
                <c:pt idx="2727">
                  <c:v>7.6293900000000002E-4</c:v>
                </c:pt>
                <c:pt idx="2728">
                  <c:v>2.1601700000000001E-2</c:v>
                </c:pt>
                <c:pt idx="2729">
                  <c:v>1.6350699999999999E-2</c:v>
                </c:pt>
                <c:pt idx="2730">
                  <c:v>-4.3258699999999999E-3</c:v>
                </c:pt>
                <c:pt idx="2731">
                  <c:v>-9.5748900000000008E-3</c:v>
                </c:pt>
                <c:pt idx="2732">
                  <c:v>2.0278899999999999E-2</c:v>
                </c:pt>
                <c:pt idx="2733">
                  <c:v>1.54314E-2</c:v>
                </c:pt>
                <c:pt idx="2734">
                  <c:v>1.20401E-2</c:v>
                </c:pt>
                <c:pt idx="2735">
                  <c:v>-1.6031299999999999E-3</c:v>
                </c:pt>
                <c:pt idx="2736">
                  <c:v>7.65419E-3</c:v>
                </c:pt>
                <c:pt idx="2737">
                  <c:v>1.60894E-2</c:v>
                </c:pt>
                <c:pt idx="2738">
                  <c:v>9.3812900000000005E-3</c:v>
                </c:pt>
                <c:pt idx="2739">
                  <c:v>1.55716E-2</c:v>
                </c:pt>
                <c:pt idx="2740">
                  <c:v>3.1153699999999999E-2</c:v>
                </c:pt>
                <c:pt idx="2741">
                  <c:v>2.9095599999999999E-2</c:v>
                </c:pt>
                <c:pt idx="2742">
                  <c:v>1.66264E-2</c:v>
                </c:pt>
                <c:pt idx="2743">
                  <c:v>1.1033100000000001E-2</c:v>
                </c:pt>
                <c:pt idx="2744">
                  <c:v>3.47195E-2</c:v>
                </c:pt>
                <c:pt idx="2745">
                  <c:v>3.17278E-2</c:v>
                </c:pt>
                <c:pt idx="2746">
                  <c:v>2.3443200000000001E-2</c:v>
                </c:pt>
                <c:pt idx="2747">
                  <c:v>7.7180900000000004E-3</c:v>
                </c:pt>
                <c:pt idx="2748">
                  <c:v>1.72138E-3</c:v>
                </c:pt>
                <c:pt idx="2749">
                  <c:v>1.5152000000000001E-2</c:v>
                </c:pt>
                <c:pt idx="2750">
                  <c:v>1.21145E-2</c:v>
                </c:pt>
                <c:pt idx="2751">
                  <c:v>1.5532499999999999E-2</c:v>
                </c:pt>
                <c:pt idx="2752">
                  <c:v>2.7618400000000001E-2</c:v>
                </c:pt>
                <c:pt idx="2753">
                  <c:v>1.4139199999999999E-2</c:v>
                </c:pt>
                <c:pt idx="2754">
                  <c:v>1.8258099999999999E-2</c:v>
                </c:pt>
                <c:pt idx="2755">
                  <c:v>1.8808399999999999E-2</c:v>
                </c:pt>
                <c:pt idx="2756">
                  <c:v>1.2875599999999999E-2</c:v>
                </c:pt>
                <c:pt idx="2757">
                  <c:v>2.3673099999999999E-2</c:v>
                </c:pt>
                <c:pt idx="2758">
                  <c:v>-6.8416600000000003E-3</c:v>
                </c:pt>
                <c:pt idx="2759">
                  <c:v>1.87254E-2</c:v>
                </c:pt>
                <c:pt idx="2760">
                  <c:v>1.5324600000000001E-2</c:v>
                </c:pt>
                <c:pt idx="2761">
                  <c:v>2.7249300000000001E-2</c:v>
                </c:pt>
                <c:pt idx="2762">
                  <c:v>2.5419199999999999E-2</c:v>
                </c:pt>
                <c:pt idx="2763">
                  <c:v>1.9389199999999999E-2</c:v>
                </c:pt>
                <c:pt idx="2764">
                  <c:v>2.50931E-2</c:v>
                </c:pt>
                <c:pt idx="2765">
                  <c:v>4.7340400000000001E-3</c:v>
                </c:pt>
                <c:pt idx="2766">
                  <c:v>1.7214799999999999E-2</c:v>
                </c:pt>
                <c:pt idx="2767">
                  <c:v>2.1772400000000001E-2</c:v>
                </c:pt>
                <c:pt idx="2768">
                  <c:v>3.71113E-2</c:v>
                </c:pt>
                <c:pt idx="2769">
                  <c:v>2.03476E-2</c:v>
                </c:pt>
                <c:pt idx="2770">
                  <c:v>1.88732E-2</c:v>
                </c:pt>
                <c:pt idx="2771">
                  <c:v>1.9277599999999999E-2</c:v>
                </c:pt>
                <c:pt idx="2772">
                  <c:v>2.24648E-2</c:v>
                </c:pt>
                <c:pt idx="2773">
                  <c:v>1.66473E-2</c:v>
                </c:pt>
                <c:pt idx="2774">
                  <c:v>1.82323E-2</c:v>
                </c:pt>
                <c:pt idx="2775">
                  <c:v>1.19848E-2</c:v>
                </c:pt>
                <c:pt idx="2776">
                  <c:v>-1.2269E-2</c:v>
                </c:pt>
                <c:pt idx="2777">
                  <c:v>4.5375800000000003E-3</c:v>
                </c:pt>
                <c:pt idx="2778">
                  <c:v>1.41335E-2</c:v>
                </c:pt>
                <c:pt idx="2779">
                  <c:v>1.19667E-2</c:v>
                </c:pt>
                <c:pt idx="2780">
                  <c:v>3.87573E-3</c:v>
                </c:pt>
                <c:pt idx="2781">
                  <c:v>1.53971E-2</c:v>
                </c:pt>
                <c:pt idx="2782">
                  <c:v>1.17445E-2</c:v>
                </c:pt>
                <c:pt idx="2783">
                  <c:v>8.2206699999999994E-3</c:v>
                </c:pt>
                <c:pt idx="2784">
                  <c:v>-1.35651E-2</c:v>
                </c:pt>
                <c:pt idx="2785">
                  <c:v>9.9887799999999992E-3</c:v>
                </c:pt>
                <c:pt idx="2786">
                  <c:v>1.8493699999999998E-2</c:v>
                </c:pt>
                <c:pt idx="2787">
                  <c:v>1.09005E-3</c:v>
                </c:pt>
                <c:pt idx="2788">
                  <c:v>1.7106099999999999E-2</c:v>
                </c:pt>
                <c:pt idx="2789">
                  <c:v>9.8924600000000005E-3</c:v>
                </c:pt>
                <c:pt idx="2790">
                  <c:v>1.3526E-2</c:v>
                </c:pt>
                <c:pt idx="2791">
                  <c:v>-1.3437299999999999E-2</c:v>
                </c:pt>
                <c:pt idx="2792">
                  <c:v>1.0663000000000001E-2</c:v>
                </c:pt>
                <c:pt idx="2793">
                  <c:v>1.34363E-2</c:v>
                </c:pt>
                <c:pt idx="2794">
                  <c:v>8.41141E-4</c:v>
                </c:pt>
                <c:pt idx="2795">
                  <c:v>1.45702E-2</c:v>
                </c:pt>
                <c:pt idx="2796">
                  <c:v>9.3440999999999993E-3</c:v>
                </c:pt>
                <c:pt idx="2797">
                  <c:v>3.64876E-3</c:v>
                </c:pt>
                <c:pt idx="2798">
                  <c:v>-2.3641600000000001E-3</c:v>
                </c:pt>
                <c:pt idx="2799">
                  <c:v>4.2028400000000002E-3</c:v>
                </c:pt>
                <c:pt idx="2800">
                  <c:v>1.4017099999999999E-2</c:v>
                </c:pt>
                <c:pt idx="2801">
                  <c:v>-8.4543199999999995E-3</c:v>
                </c:pt>
                <c:pt idx="2802">
                  <c:v>1.52874E-2</c:v>
                </c:pt>
                <c:pt idx="2803">
                  <c:v>7.8086900000000001E-3</c:v>
                </c:pt>
                <c:pt idx="2804">
                  <c:v>1.52435E-2</c:v>
                </c:pt>
                <c:pt idx="2805">
                  <c:v>-9.5596299999999995E-3</c:v>
                </c:pt>
                <c:pt idx="2806">
                  <c:v>1.6804699999999999E-2</c:v>
                </c:pt>
                <c:pt idx="2807">
                  <c:v>-8.1539199999999996E-4</c:v>
                </c:pt>
                <c:pt idx="2808">
                  <c:v>-5.1441200000000003E-3</c:v>
                </c:pt>
                <c:pt idx="2809">
                  <c:v>1.15747E-2</c:v>
                </c:pt>
                <c:pt idx="2810">
                  <c:v>1.38397E-2</c:v>
                </c:pt>
                <c:pt idx="2811">
                  <c:v>1.5158700000000001E-2</c:v>
                </c:pt>
                <c:pt idx="2812">
                  <c:v>-1.3189300000000001E-3</c:v>
                </c:pt>
                <c:pt idx="2813">
                  <c:v>3.2367699999999999E-2</c:v>
                </c:pt>
                <c:pt idx="2814">
                  <c:v>-1.3160699999999999E-3</c:v>
                </c:pt>
                <c:pt idx="2815">
                  <c:v>1.7837499999999999E-2</c:v>
                </c:pt>
                <c:pt idx="2816">
                  <c:v>1.5029900000000001E-3</c:v>
                </c:pt>
                <c:pt idx="2817">
                  <c:v>7.1926100000000003E-3</c:v>
                </c:pt>
                <c:pt idx="2818">
                  <c:v>7.9536399999999997E-3</c:v>
                </c:pt>
                <c:pt idx="2819">
                  <c:v>6.2656400000000003E-3</c:v>
                </c:pt>
                <c:pt idx="2820">
                  <c:v>2.1761900000000001E-2</c:v>
                </c:pt>
                <c:pt idx="2821">
                  <c:v>6.4868900000000004E-3</c:v>
                </c:pt>
                <c:pt idx="2822">
                  <c:v>8.3150900000000007E-3</c:v>
                </c:pt>
                <c:pt idx="2823">
                  <c:v>2.1423299999999999E-2</c:v>
                </c:pt>
                <c:pt idx="2824">
                  <c:v>3.8851700000000003E-2</c:v>
                </c:pt>
                <c:pt idx="2825">
                  <c:v>4.9133299999999996E-3</c:v>
                </c:pt>
                <c:pt idx="2826">
                  <c:v>1.28212E-2</c:v>
                </c:pt>
                <c:pt idx="2827">
                  <c:v>2.2989300000000001E-2</c:v>
                </c:pt>
                <c:pt idx="2828">
                  <c:v>3.3001900000000001E-2</c:v>
                </c:pt>
                <c:pt idx="2829">
                  <c:v>3.1760200000000002E-2</c:v>
                </c:pt>
                <c:pt idx="2830">
                  <c:v>2.4131799999999998E-2</c:v>
                </c:pt>
                <c:pt idx="2831">
                  <c:v>2.5371600000000001E-2</c:v>
                </c:pt>
                <c:pt idx="2832">
                  <c:v>8.4238100000000003E-3</c:v>
                </c:pt>
                <c:pt idx="2833">
                  <c:v>2.0398099999999999E-2</c:v>
                </c:pt>
                <c:pt idx="2834">
                  <c:v>2.08273E-2</c:v>
                </c:pt>
                <c:pt idx="2835">
                  <c:v>1.89648E-2</c:v>
                </c:pt>
                <c:pt idx="2836">
                  <c:v>1.58596E-3</c:v>
                </c:pt>
                <c:pt idx="2837">
                  <c:v>7.2011899999999997E-3</c:v>
                </c:pt>
                <c:pt idx="2838">
                  <c:v>2.80352E-2</c:v>
                </c:pt>
                <c:pt idx="2839">
                  <c:v>-1.37615E-3</c:v>
                </c:pt>
                <c:pt idx="2840">
                  <c:v>-3.8976700000000002E-3</c:v>
                </c:pt>
                <c:pt idx="2841">
                  <c:v>2.1497700000000002E-2</c:v>
                </c:pt>
                <c:pt idx="2842">
                  <c:v>1.2666699999999999E-2</c:v>
                </c:pt>
                <c:pt idx="2843">
                  <c:v>-1.2846000000000001E-3</c:v>
                </c:pt>
                <c:pt idx="2844">
                  <c:v>-1.55592E-2</c:v>
                </c:pt>
                <c:pt idx="2845">
                  <c:v>5.6161900000000001E-3</c:v>
                </c:pt>
                <c:pt idx="2846">
                  <c:v>-1.23196E-2</c:v>
                </c:pt>
                <c:pt idx="2847">
                  <c:v>-1.64986E-4</c:v>
                </c:pt>
                <c:pt idx="2848">
                  <c:v>-1.6021699999999999E-4</c:v>
                </c:pt>
                <c:pt idx="2849">
                  <c:v>-2.8516799999999998E-2</c:v>
                </c:pt>
                <c:pt idx="2850">
                  <c:v>-2.1420499999999999E-2</c:v>
                </c:pt>
                <c:pt idx="2851">
                  <c:v>-1.8959000000000001E-3</c:v>
                </c:pt>
                <c:pt idx="2852">
                  <c:v>1.3861699999999999E-2</c:v>
                </c:pt>
                <c:pt idx="2853">
                  <c:v>-8.8396099999999995E-3</c:v>
                </c:pt>
                <c:pt idx="2854">
                  <c:v>-2.0628000000000001E-3</c:v>
                </c:pt>
                <c:pt idx="2855">
                  <c:v>-3.64876E-3</c:v>
                </c:pt>
                <c:pt idx="2856">
                  <c:v>-1.5249300000000001E-3</c:v>
                </c:pt>
                <c:pt idx="2857">
                  <c:v>-2.2068999999999998E-2</c:v>
                </c:pt>
                <c:pt idx="2858">
                  <c:v>-2.8104800000000002E-3</c:v>
                </c:pt>
                <c:pt idx="2859">
                  <c:v>6.0396199999999999E-3</c:v>
                </c:pt>
                <c:pt idx="2860">
                  <c:v>-6.3438399999999999E-3</c:v>
                </c:pt>
                <c:pt idx="2861" formatCode="0.00E+00">
                  <c:v>7.2479199999999995E-5</c:v>
                </c:pt>
                <c:pt idx="2862">
                  <c:v>-2.8533899999999999E-3</c:v>
                </c:pt>
                <c:pt idx="2863">
                  <c:v>3.1257600000000003E-2</c:v>
                </c:pt>
                <c:pt idx="2864">
                  <c:v>1.3176E-2</c:v>
                </c:pt>
                <c:pt idx="2865">
                  <c:v>1.29547E-2</c:v>
                </c:pt>
                <c:pt idx="2866">
                  <c:v>-8.3704000000000001E-3</c:v>
                </c:pt>
                <c:pt idx="2867">
                  <c:v>1.5367499999999999E-2</c:v>
                </c:pt>
                <c:pt idx="2868">
                  <c:v>3.1791699999999999E-2</c:v>
                </c:pt>
                <c:pt idx="2869">
                  <c:v>2.5605200000000002E-2</c:v>
                </c:pt>
                <c:pt idx="2870">
                  <c:v>1.6615899999999999E-2</c:v>
                </c:pt>
                <c:pt idx="2871">
                  <c:v>3.0636799999999999E-2</c:v>
                </c:pt>
                <c:pt idx="2872">
                  <c:v>3.4664199999999999E-2</c:v>
                </c:pt>
                <c:pt idx="2873">
                  <c:v>2.6851699999999999E-2</c:v>
                </c:pt>
                <c:pt idx="2874">
                  <c:v>1.5036600000000001E-2</c:v>
                </c:pt>
                <c:pt idx="2875">
                  <c:v>1.7203300000000001E-2</c:v>
                </c:pt>
                <c:pt idx="2876">
                  <c:v>4.4696800000000002E-2</c:v>
                </c:pt>
                <c:pt idx="2877">
                  <c:v>3.7621500000000002E-2</c:v>
                </c:pt>
                <c:pt idx="2878">
                  <c:v>1.7437000000000001E-2</c:v>
                </c:pt>
                <c:pt idx="2879">
                  <c:v>4.7836299999999997E-3</c:v>
                </c:pt>
                <c:pt idx="2880">
                  <c:v>3.8474099999999997E-2</c:v>
                </c:pt>
                <c:pt idx="2881">
                  <c:v>3.3901199999999999E-2</c:v>
                </c:pt>
                <c:pt idx="2882">
                  <c:v>1.2140300000000001E-3</c:v>
                </c:pt>
                <c:pt idx="2883">
                  <c:v>1.41163E-2</c:v>
                </c:pt>
                <c:pt idx="2884">
                  <c:v>-1.23377E-2</c:v>
                </c:pt>
                <c:pt idx="2885">
                  <c:v>-8.5229899999999994E-3</c:v>
                </c:pt>
                <c:pt idx="2886">
                  <c:v>4.8322699999999996E-3</c:v>
                </c:pt>
                <c:pt idx="2887">
                  <c:v>7.5302099999999999E-3</c:v>
                </c:pt>
                <c:pt idx="2888">
                  <c:v>-1.21107E-2</c:v>
                </c:pt>
                <c:pt idx="2889">
                  <c:v>-1.03188E-2</c:v>
                </c:pt>
                <c:pt idx="2890">
                  <c:v>-5.2080199999999998E-3</c:v>
                </c:pt>
                <c:pt idx="2891">
                  <c:v>-3.9186500000000001E-3</c:v>
                </c:pt>
                <c:pt idx="2892">
                  <c:v>-5.7144199999999996E-3</c:v>
                </c:pt>
                <c:pt idx="2893">
                  <c:v>9.2515900000000005E-3</c:v>
                </c:pt>
                <c:pt idx="2894">
                  <c:v>1.40285E-3</c:v>
                </c:pt>
                <c:pt idx="2895">
                  <c:v>-7.9307600000000002E-3</c:v>
                </c:pt>
                <c:pt idx="2896">
                  <c:v>-1.71185E-3</c:v>
                </c:pt>
                <c:pt idx="2897">
                  <c:v>1.79157E-2</c:v>
                </c:pt>
                <c:pt idx="2898">
                  <c:v>-6.6413899999999996E-3</c:v>
                </c:pt>
                <c:pt idx="2899">
                  <c:v>-3.65067E-3</c:v>
                </c:pt>
                <c:pt idx="2900">
                  <c:v>8.7356599999999999E-4</c:v>
                </c:pt>
                <c:pt idx="2901">
                  <c:v>8.3341600000000002E-3</c:v>
                </c:pt>
                <c:pt idx="2902">
                  <c:v>-5.8679600000000002E-3</c:v>
                </c:pt>
                <c:pt idx="2903">
                  <c:v>1.5506700000000001E-3</c:v>
                </c:pt>
                <c:pt idx="2904">
                  <c:v>1.48811E-2</c:v>
                </c:pt>
                <c:pt idx="2905">
                  <c:v>1.3538400000000001E-2</c:v>
                </c:pt>
                <c:pt idx="2906">
                  <c:v>-5.1460300000000002E-3</c:v>
                </c:pt>
                <c:pt idx="2907">
                  <c:v>-1.06573E-2</c:v>
                </c:pt>
                <c:pt idx="2908">
                  <c:v>-5.9261299999999999E-3</c:v>
                </c:pt>
                <c:pt idx="2909">
                  <c:v>1.2340500000000001E-2</c:v>
                </c:pt>
                <c:pt idx="2910">
                  <c:v>8.2750299999999992E-3</c:v>
                </c:pt>
                <c:pt idx="2911">
                  <c:v>-6.6156399999999999E-3</c:v>
                </c:pt>
                <c:pt idx="2912">
                  <c:v>-1.00946E-2</c:v>
                </c:pt>
                <c:pt idx="2913">
                  <c:v>4.21047E-3</c:v>
                </c:pt>
                <c:pt idx="2914">
                  <c:v>5.87559E-3</c:v>
                </c:pt>
                <c:pt idx="2915">
                  <c:v>-2.2824299999999999E-2</c:v>
                </c:pt>
                <c:pt idx="2916">
                  <c:v>1.2518899999999999E-2</c:v>
                </c:pt>
                <c:pt idx="2917">
                  <c:v>1.1295299999999999E-2</c:v>
                </c:pt>
                <c:pt idx="2918">
                  <c:v>-2.65789E-3</c:v>
                </c:pt>
                <c:pt idx="2919">
                  <c:v>7.2193099999999998E-4</c:v>
                </c:pt>
                <c:pt idx="2920">
                  <c:v>-3.7374499999999998E-3</c:v>
                </c:pt>
                <c:pt idx="2921">
                  <c:v>8.0165900000000005E-3</c:v>
                </c:pt>
                <c:pt idx="2922">
                  <c:v>-1.1252399999999999E-2</c:v>
                </c:pt>
                <c:pt idx="2923">
                  <c:v>3.1156500000000002E-3</c:v>
                </c:pt>
                <c:pt idx="2924">
                  <c:v>-9.8419200000000005E-4</c:v>
                </c:pt>
                <c:pt idx="2925">
                  <c:v>9.0026899999999998E-4</c:v>
                </c:pt>
                <c:pt idx="2926">
                  <c:v>-1.7481799999999999E-2</c:v>
                </c:pt>
                <c:pt idx="2927">
                  <c:v>1.9268E-2</c:v>
                </c:pt>
                <c:pt idx="2928">
                  <c:v>1.0957700000000001E-2</c:v>
                </c:pt>
                <c:pt idx="2929">
                  <c:v>-1.17178E-2</c:v>
                </c:pt>
                <c:pt idx="2930">
                  <c:v>-6.4792599999999997E-3</c:v>
                </c:pt>
                <c:pt idx="2931">
                  <c:v>2.5835E-2</c:v>
                </c:pt>
                <c:pt idx="2932">
                  <c:v>2.5238E-2</c:v>
                </c:pt>
                <c:pt idx="2933">
                  <c:v>1.2102099999999999E-2</c:v>
                </c:pt>
                <c:pt idx="2934">
                  <c:v>-8.9016000000000008E-3</c:v>
                </c:pt>
                <c:pt idx="2935">
                  <c:v>1.54285E-2</c:v>
                </c:pt>
                <c:pt idx="2936">
                  <c:v>-1.4610300000000001E-3</c:v>
                </c:pt>
                <c:pt idx="2937">
                  <c:v>1.9373899999999999E-2</c:v>
                </c:pt>
                <c:pt idx="2938">
                  <c:v>2.4119399999999999E-2</c:v>
                </c:pt>
                <c:pt idx="2939">
                  <c:v>1.8377299999999999E-2</c:v>
                </c:pt>
                <c:pt idx="2940">
                  <c:v>-9.3364700000000001E-4</c:v>
                </c:pt>
                <c:pt idx="2941">
                  <c:v>7.0028299999999998E-3</c:v>
                </c:pt>
                <c:pt idx="2942">
                  <c:v>2.8471E-2</c:v>
                </c:pt>
                <c:pt idx="2943">
                  <c:v>7.1935699999999998E-3</c:v>
                </c:pt>
                <c:pt idx="2944">
                  <c:v>1.47295E-2</c:v>
                </c:pt>
                <c:pt idx="2945">
                  <c:v>4.3573400000000003E-3</c:v>
                </c:pt>
                <c:pt idx="2946">
                  <c:v>6.4477900000000001E-3</c:v>
                </c:pt>
                <c:pt idx="2947">
                  <c:v>-7.8782999999999995E-3</c:v>
                </c:pt>
                <c:pt idx="2948">
                  <c:v>6.59561E-3</c:v>
                </c:pt>
                <c:pt idx="2949">
                  <c:v>2.5041600000000001E-2</c:v>
                </c:pt>
                <c:pt idx="2950">
                  <c:v>-1.8158E-3</c:v>
                </c:pt>
                <c:pt idx="2951">
                  <c:v>7.8258500000000005E-3</c:v>
                </c:pt>
                <c:pt idx="2952">
                  <c:v>2.2073700000000002E-2</c:v>
                </c:pt>
                <c:pt idx="2953">
                  <c:v>-3.92246E-3</c:v>
                </c:pt>
                <c:pt idx="2954">
                  <c:v>-6.3715000000000004E-3</c:v>
                </c:pt>
                <c:pt idx="2955">
                  <c:v>2.3984900000000001E-3</c:v>
                </c:pt>
                <c:pt idx="2956">
                  <c:v>-1.19934E-2</c:v>
                </c:pt>
                <c:pt idx="2957">
                  <c:v>-1.4795300000000001E-2</c:v>
                </c:pt>
                <c:pt idx="2958" formatCode="0.00E+00">
                  <c:v>-8.2015999999999995E-5</c:v>
                </c:pt>
                <c:pt idx="2959">
                  <c:v>9.3154899999999992E-3</c:v>
                </c:pt>
                <c:pt idx="2960">
                  <c:v>-5.0954800000000003E-3</c:v>
                </c:pt>
                <c:pt idx="2961">
                  <c:v>-1.8363999999999998E-2</c:v>
                </c:pt>
                <c:pt idx="2962">
                  <c:v>-8.6393400000000006E-3</c:v>
                </c:pt>
                <c:pt idx="2963">
                  <c:v>-5.1136000000000003E-3</c:v>
                </c:pt>
                <c:pt idx="2964">
                  <c:v>-9.5033600000000006E-3</c:v>
                </c:pt>
                <c:pt idx="2965">
                  <c:v>-3.1612399999999999E-2</c:v>
                </c:pt>
                <c:pt idx="2966">
                  <c:v>-8.8586800000000007E-3</c:v>
                </c:pt>
                <c:pt idx="2967">
                  <c:v>-9.9878299999999996E-3</c:v>
                </c:pt>
                <c:pt idx="2968">
                  <c:v>-1.8971399999999999E-2</c:v>
                </c:pt>
                <c:pt idx="2969">
                  <c:v>-9.9658999999999998E-3</c:v>
                </c:pt>
                <c:pt idx="2970">
                  <c:v>-2.0621299999999999E-2</c:v>
                </c:pt>
                <c:pt idx="2971">
                  <c:v>-2.35052E-2</c:v>
                </c:pt>
                <c:pt idx="2972">
                  <c:v>-3.8672400000000003E-2</c:v>
                </c:pt>
                <c:pt idx="2973">
                  <c:v>-8.3189000000000006E-3</c:v>
                </c:pt>
                <c:pt idx="2974">
                  <c:v>-1.23692E-2</c:v>
                </c:pt>
                <c:pt idx="2975">
                  <c:v>-2.9378899999999999E-2</c:v>
                </c:pt>
                <c:pt idx="2976">
                  <c:v>-4.0439599999999999E-2</c:v>
                </c:pt>
                <c:pt idx="2977">
                  <c:v>-2.59361E-2</c:v>
                </c:pt>
                <c:pt idx="2978">
                  <c:v>-1.9092600000000001E-3</c:v>
                </c:pt>
                <c:pt idx="2979">
                  <c:v>-1.9755399999999999E-2</c:v>
                </c:pt>
                <c:pt idx="2980">
                  <c:v>-2.1168699999999999E-2</c:v>
                </c:pt>
                <c:pt idx="2981">
                  <c:v>-1.23558E-2</c:v>
                </c:pt>
                <c:pt idx="2982">
                  <c:v>-2.2294999999999999E-2</c:v>
                </c:pt>
                <c:pt idx="2983">
                  <c:v>-1.1663400000000001E-2</c:v>
                </c:pt>
                <c:pt idx="2984">
                  <c:v>7.0962899999999999E-3</c:v>
                </c:pt>
                <c:pt idx="2985">
                  <c:v>-8.3713499999999996E-3</c:v>
                </c:pt>
                <c:pt idx="2986">
                  <c:v>-1.64137E-2</c:v>
                </c:pt>
                <c:pt idx="2987">
                  <c:v>-2.7881599999999999E-2</c:v>
                </c:pt>
                <c:pt idx="2988">
                  <c:v>-1.7463699999999999E-2</c:v>
                </c:pt>
                <c:pt idx="2989">
                  <c:v>-2.9172899999999999E-3</c:v>
                </c:pt>
                <c:pt idx="2990">
                  <c:v>-1.74074E-2</c:v>
                </c:pt>
                <c:pt idx="2991">
                  <c:v>-4.8551599999999999E-3</c:v>
                </c:pt>
                <c:pt idx="2992">
                  <c:v>4.7759999999999999E-3</c:v>
                </c:pt>
                <c:pt idx="2993">
                  <c:v>-8.1949199999999996E-3</c:v>
                </c:pt>
                <c:pt idx="2994">
                  <c:v>-2.4564699999999998E-2</c:v>
                </c:pt>
                <c:pt idx="2995">
                  <c:v>-1.1274299999999999E-2</c:v>
                </c:pt>
                <c:pt idx="2996">
                  <c:v>-2.0101500000000001E-2</c:v>
                </c:pt>
                <c:pt idx="2997">
                  <c:v>-1.9696200000000001E-2</c:v>
                </c:pt>
                <c:pt idx="2998">
                  <c:v>-3.8401600000000001E-2</c:v>
                </c:pt>
                <c:pt idx="2999">
                  <c:v>-1.28136E-2</c:v>
                </c:pt>
                <c:pt idx="3000">
                  <c:v>3.3998499999999998E-3</c:v>
                </c:pt>
                <c:pt idx="3001">
                  <c:v>-2.30169E-2</c:v>
                </c:pt>
                <c:pt idx="3002">
                  <c:v>-3.24411E-2</c:v>
                </c:pt>
                <c:pt idx="3003">
                  <c:v>-1.33743E-2</c:v>
                </c:pt>
                <c:pt idx="3004">
                  <c:v>-1.24922E-2</c:v>
                </c:pt>
                <c:pt idx="3005">
                  <c:v>-2.2276899999999999E-2</c:v>
                </c:pt>
                <c:pt idx="3006">
                  <c:v>-3.2966599999999999E-2</c:v>
                </c:pt>
                <c:pt idx="3007">
                  <c:v>-8.7394699999999992E-3</c:v>
                </c:pt>
                <c:pt idx="3008">
                  <c:v>-4.8341800000000004E-3</c:v>
                </c:pt>
                <c:pt idx="3009">
                  <c:v>-2.14396E-2</c:v>
                </c:pt>
                <c:pt idx="3010" formatCode="0.00E+00">
                  <c:v>-1.4690399999999999E-2</c:v>
                </c:pt>
                <c:pt idx="3011">
                  <c:v>-2.3597699999999999E-2</c:v>
                </c:pt>
                <c:pt idx="3012">
                  <c:v>-1.9176499999999999E-2</c:v>
                </c:pt>
                <c:pt idx="3013">
                  <c:v>-2.6567500000000001E-2</c:v>
                </c:pt>
                <c:pt idx="3014">
                  <c:v>-3.9396300000000004E-3</c:v>
                </c:pt>
                <c:pt idx="3015">
                  <c:v>-8.6097699999999992E-3</c:v>
                </c:pt>
                <c:pt idx="3016">
                  <c:v>-4.3477999999999998E-3</c:v>
                </c:pt>
                <c:pt idx="3017">
                  <c:v>-9.1819799999999993E-3</c:v>
                </c:pt>
                <c:pt idx="3018">
                  <c:v>-2.0179699999999998E-2</c:v>
                </c:pt>
                <c:pt idx="3019">
                  <c:v>-2.04172E-2</c:v>
                </c:pt>
                <c:pt idx="3020">
                  <c:v>-5.4884E-3</c:v>
                </c:pt>
                <c:pt idx="3021">
                  <c:v>-5.3071999999999998E-3</c:v>
                </c:pt>
                <c:pt idx="3022">
                  <c:v>-1.6517599999999999E-3</c:v>
                </c:pt>
                <c:pt idx="3023">
                  <c:v>-3.3576000000000002E-2</c:v>
                </c:pt>
                <c:pt idx="3024">
                  <c:v>-2.1675099999999999E-2</c:v>
                </c:pt>
                <c:pt idx="3025">
                  <c:v>-1.9437800000000002E-2</c:v>
                </c:pt>
                <c:pt idx="3026">
                  <c:v>-9.8743400000000005E-3</c:v>
                </c:pt>
                <c:pt idx="3027">
                  <c:v>5.6552900000000005E-4</c:v>
                </c:pt>
                <c:pt idx="3028">
                  <c:v>-1.6296399999999999E-2</c:v>
                </c:pt>
                <c:pt idx="3029">
                  <c:v>-2.3582499999999999E-2</c:v>
                </c:pt>
                <c:pt idx="3030">
                  <c:v>-2.75946E-2</c:v>
                </c:pt>
                <c:pt idx="3031">
                  <c:v>-1.7719299999999999E-3</c:v>
                </c:pt>
                <c:pt idx="3032">
                  <c:v>-1.0259600000000001E-2</c:v>
                </c:pt>
                <c:pt idx="3033">
                  <c:v>-1.1406899999999999E-2</c:v>
                </c:pt>
                <c:pt idx="3034">
                  <c:v>-1.4046700000000001E-2</c:v>
                </c:pt>
                <c:pt idx="3035">
                  <c:v>-6.9551500000000002E-3</c:v>
                </c:pt>
                <c:pt idx="3036">
                  <c:v>3.9520299999999996E-3</c:v>
                </c:pt>
                <c:pt idx="3037">
                  <c:v>-2.0712899999999999E-2</c:v>
                </c:pt>
                <c:pt idx="3038">
                  <c:v>4.9228700000000002E-3</c:v>
                </c:pt>
                <c:pt idx="3039">
                  <c:v>-1.35403E-2</c:v>
                </c:pt>
                <c:pt idx="3040">
                  <c:v>-2.8620699999999999E-2</c:v>
                </c:pt>
                <c:pt idx="3041" formatCode="0.00E+00">
                  <c:v>-1.6004600000000001E-2</c:v>
                </c:pt>
                <c:pt idx="3042">
                  <c:v>-4.2343099999999999E-4</c:v>
                </c:pt>
                <c:pt idx="3043">
                  <c:v>1.09482E-3</c:v>
                </c:pt>
                <c:pt idx="3044">
                  <c:v>-2.0265600000000002E-3</c:v>
                </c:pt>
                <c:pt idx="3045">
                  <c:v>-1.14851E-2</c:v>
                </c:pt>
                <c:pt idx="3046">
                  <c:v>-1.7865200000000001E-2</c:v>
                </c:pt>
                <c:pt idx="3047">
                  <c:v>-4.6901699999999996E-3</c:v>
                </c:pt>
                <c:pt idx="3048">
                  <c:v>-1.9741999999999999E-2</c:v>
                </c:pt>
                <c:pt idx="3049">
                  <c:v>3.3893600000000001E-3</c:v>
                </c:pt>
                <c:pt idx="3050">
                  <c:v>-1.9393899999999999E-2</c:v>
                </c:pt>
                <c:pt idx="3051">
                  <c:v>5.9738200000000003E-3</c:v>
                </c:pt>
                <c:pt idx="3052">
                  <c:v>5.9127799999999999E-4</c:v>
                </c:pt>
                <c:pt idx="3053">
                  <c:v>-2.2258799999999999E-2</c:v>
                </c:pt>
                <c:pt idx="3054">
                  <c:v>-2.0608900000000001E-3</c:v>
                </c:pt>
                <c:pt idx="3055">
                  <c:v>5.0849900000000002E-3</c:v>
                </c:pt>
                <c:pt idx="3056">
                  <c:v>-5.6877100000000003E-3</c:v>
                </c:pt>
                <c:pt idx="3057">
                  <c:v>-4.6343799999999997E-2</c:v>
                </c:pt>
                <c:pt idx="3058">
                  <c:v>-1.5784300000000001E-2</c:v>
                </c:pt>
                <c:pt idx="3059">
                  <c:v>-7.7180900000000004E-3</c:v>
                </c:pt>
                <c:pt idx="3060">
                  <c:v>-1.0424599999999999E-2</c:v>
                </c:pt>
                <c:pt idx="3061">
                  <c:v>-2.5057800000000002E-2</c:v>
                </c:pt>
                <c:pt idx="3062">
                  <c:v>-1.332E-2</c:v>
                </c:pt>
                <c:pt idx="3063">
                  <c:v>3.9358099999999997E-3</c:v>
                </c:pt>
                <c:pt idx="3064">
                  <c:v>-2.9434200000000001E-2</c:v>
                </c:pt>
                <c:pt idx="3065">
                  <c:v>-3.3696200000000003E-2</c:v>
                </c:pt>
                <c:pt idx="3066">
                  <c:v>-2.6733400000000001E-2</c:v>
                </c:pt>
                <c:pt idx="3067">
                  <c:v>-1.8719699999999999E-2</c:v>
                </c:pt>
                <c:pt idx="3068">
                  <c:v>-2.3072200000000001E-2</c:v>
                </c:pt>
                <c:pt idx="3069">
                  <c:v>-2.2604900000000001E-2</c:v>
                </c:pt>
                <c:pt idx="3070">
                  <c:v>-2.4331100000000001E-2</c:v>
                </c:pt>
                <c:pt idx="3071">
                  <c:v>-2.03238E-2</c:v>
                </c:pt>
                <c:pt idx="3072">
                  <c:v>-5.2709599999999999E-3</c:v>
                </c:pt>
                <c:pt idx="3073">
                  <c:v>-1.3855900000000001E-2</c:v>
                </c:pt>
                <c:pt idx="3074">
                  <c:v>-3.8230899999999998E-2</c:v>
                </c:pt>
                <c:pt idx="3075">
                  <c:v>-2.9546699999999999E-2</c:v>
                </c:pt>
                <c:pt idx="3076">
                  <c:v>-2.1567300000000001E-2</c:v>
                </c:pt>
                <c:pt idx="3077">
                  <c:v>-2.8256400000000001E-2</c:v>
                </c:pt>
                <c:pt idx="3078">
                  <c:v>-1.77555E-2</c:v>
                </c:pt>
                <c:pt idx="3079">
                  <c:v>-2.6802099999999999E-2</c:v>
                </c:pt>
                <c:pt idx="3080">
                  <c:v>-8.7213499999999992E-3</c:v>
                </c:pt>
                <c:pt idx="3081">
                  <c:v>-6.1187699999999999E-3</c:v>
                </c:pt>
                <c:pt idx="3082">
                  <c:v>-1.8763499999999999E-2</c:v>
                </c:pt>
                <c:pt idx="3083">
                  <c:v>-1.7717400000000001E-2</c:v>
                </c:pt>
                <c:pt idx="3084">
                  <c:v>-2.4040200000000001E-2</c:v>
                </c:pt>
                <c:pt idx="3085">
                  <c:v>-3.1113600000000002E-2</c:v>
                </c:pt>
                <c:pt idx="3086">
                  <c:v>-2.91433E-2</c:v>
                </c:pt>
                <c:pt idx="3087">
                  <c:v>-1.1576700000000001E-2</c:v>
                </c:pt>
                <c:pt idx="3088">
                  <c:v>-2.19946E-2</c:v>
                </c:pt>
                <c:pt idx="3089">
                  <c:v>-2.9894799999999999E-2</c:v>
                </c:pt>
                <c:pt idx="3090">
                  <c:v>-2.0170199999999999E-2</c:v>
                </c:pt>
                <c:pt idx="3091">
                  <c:v>-1.1583299999999999E-2</c:v>
                </c:pt>
                <c:pt idx="3092">
                  <c:v>-1.9472099999999999E-2</c:v>
                </c:pt>
                <c:pt idx="3093">
                  <c:v>-2.1503399999999999E-2</c:v>
                </c:pt>
                <c:pt idx="3094">
                  <c:v>-2.33879E-2</c:v>
                </c:pt>
                <c:pt idx="3095">
                  <c:v>-3.3411000000000003E-2</c:v>
                </c:pt>
                <c:pt idx="3096">
                  <c:v>-4.7949800000000001E-2</c:v>
                </c:pt>
                <c:pt idx="3097">
                  <c:v>-2.72045E-2</c:v>
                </c:pt>
                <c:pt idx="3098">
                  <c:v>-1.24016E-2</c:v>
                </c:pt>
                <c:pt idx="3099">
                  <c:v>-2.6941299999999999E-3</c:v>
                </c:pt>
                <c:pt idx="3100">
                  <c:v>-2.7250300000000002E-2</c:v>
                </c:pt>
                <c:pt idx="3101">
                  <c:v>-2.9311199999999999E-2</c:v>
                </c:pt>
                <c:pt idx="3102">
                  <c:v>-1.8678699999999999E-2</c:v>
                </c:pt>
                <c:pt idx="3103">
                  <c:v>-2.68002E-2</c:v>
                </c:pt>
                <c:pt idx="3104">
                  <c:v>-2.7399099999999999E-3</c:v>
                </c:pt>
                <c:pt idx="3105">
                  <c:v>-1.37625E-2</c:v>
                </c:pt>
                <c:pt idx="3106">
                  <c:v>-2.14453E-2</c:v>
                </c:pt>
                <c:pt idx="3107">
                  <c:v>-9.6216200000000009E-3</c:v>
                </c:pt>
                <c:pt idx="3108">
                  <c:v>-1.53732E-2</c:v>
                </c:pt>
                <c:pt idx="3109">
                  <c:v>-2.6145000000000002E-2</c:v>
                </c:pt>
                <c:pt idx="3110">
                  <c:v>-1.29452E-2</c:v>
                </c:pt>
                <c:pt idx="3111">
                  <c:v>-2.4900399999999998E-3</c:v>
                </c:pt>
                <c:pt idx="3112">
                  <c:v>-1.8976199999999999E-2</c:v>
                </c:pt>
                <c:pt idx="3113">
                  <c:v>-2.46439E-2</c:v>
                </c:pt>
                <c:pt idx="3114">
                  <c:v>-1.39046E-2</c:v>
                </c:pt>
                <c:pt idx="3115">
                  <c:v>2.8209699999999999E-3</c:v>
                </c:pt>
                <c:pt idx="3116">
                  <c:v>-1.8816900000000001E-2</c:v>
                </c:pt>
                <c:pt idx="3117">
                  <c:v>-2.03238E-2</c:v>
                </c:pt>
                <c:pt idx="3118">
                  <c:v>-1.56784E-3</c:v>
                </c:pt>
                <c:pt idx="3119">
                  <c:v>-2.00796E-2</c:v>
                </c:pt>
                <c:pt idx="3120">
                  <c:v>-2.4914700000000001E-2</c:v>
                </c:pt>
                <c:pt idx="3121">
                  <c:v>-9.5205299999999993E-3</c:v>
                </c:pt>
                <c:pt idx="3122">
                  <c:v>-6.7386599999999996E-3</c:v>
                </c:pt>
                <c:pt idx="3123">
                  <c:v>-3.37601E-3</c:v>
                </c:pt>
                <c:pt idx="3124">
                  <c:v>-1.9634200000000001E-2</c:v>
                </c:pt>
                <c:pt idx="3125">
                  <c:v>-1.7465600000000001E-2</c:v>
                </c:pt>
                <c:pt idx="3126">
                  <c:v>-3.9012900000000003E-2</c:v>
                </c:pt>
                <c:pt idx="3127">
                  <c:v>-2.8076199999999999E-2</c:v>
                </c:pt>
                <c:pt idx="3128">
                  <c:v>9.2744799999999999E-3</c:v>
                </c:pt>
                <c:pt idx="3129">
                  <c:v>2.1495799999999999E-3</c:v>
                </c:pt>
                <c:pt idx="3130">
                  <c:v>-1.60818E-2</c:v>
                </c:pt>
                <c:pt idx="3131">
                  <c:v>-1.28059E-2</c:v>
                </c:pt>
                <c:pt idx="3132">
                  <c:v>-1.28851E-2</c:v>
                </c:pt>
                <c:pt idx="3133">
                  <c:v>-1.0442699999999999E-2</c:v>
                </c:pt>
                <c:pt idx="3134">
                  <c:v>-1.8608099999999999E-2</c:v>
                </c:pt>
                <c:pt idx="3135">
                  <c:v>1.2206999999999999E-3</c:v>
                </c:pt>
                <c:pt idx="3136">
                  <c:v>-8.03566E-3</c:v>
                </c:pt>
                <c:pt idx="3137">
                  <c:v>-1.0932900000000001E-2</c:v>
                </c:pt>
                <c:pt idx="3138">
                  <c:v>-1.2567500000000001E-2</c:v>
                </c:pt>
                <c:pt idx="3139">
                  <c:v>6.8845699999999996E-3</c:v>
                </c:pt>
                <c:pt idx="3140">
                  <c:v>-1.56975E-2</c:v>
                </c:pt>
                <c:pt idx="3141">
                  <c:v>-2.316E-2</c:v>
                </c:pt>
                <c:pt idx="3142">
                  <c:v>7.7381100000000003E-3</c:v>
                </c:pt>
                <c:pt idx="3143">
                  <c:v>-5.4817199999999998E-3</c:v>
                </c:pt>
                <c:pt idx="3144">
                  <c:v>-1.3875999999999999E-3</c:v>
                </c:pt>
                <c:pt idx="3145">
                  <c:v>-2.83527E-3</c:v>
                </c:pt>
                <c:pt idx="3146">
                  <c:v>-2.8057099999999999E-3</c:v>
                </c:pt>
                <c:pt idx="3147">
                  <c:v>6.83689E-3</c:v>
                </c:pt>
                <c:pt idx="3148">
                  <c:v>-2.04754E-3</c:v>
                </c:pt>
                <c:pt idx="3149">
                  <c:v>-1.2613299999999999E-2</c:v>
                </c:pt>
                <c:pt idx="3150">
                  <c:v>3.34454E-3</c:v>
                </c:pt>
                <c:pt idx="3151">
                  <c:v>-1.2455900000000001E-2</c:v>
                </c:pt>
                <c:pt idx="3152">
                  <c:v>-6.2084200000000003E-4</c:v>
                </c:pt>
                <c:pt idx="3153">
                  <c:v>-8.2597699999999996E-3</c:v>
                </c:pt>
                <c:pt idx="3154">
                  <c:v>-1.46236E-2</c:v>
                </c:pt>
                <c:pt idx="3155">
                  <c:v>1.9264200000000001E-3</c:v>
                </c:pt>
                <c:pt idx="3156" formatCode="0.00E+00">
                  <c:v>-4.4250499999999999E-4</c:v>
                </c:pt>
                <c:pt idx="3157">
                  <c:v>-1.05839E-2</c:v>
                </c:pt>
                <c:pt idx="3158">
                  <c:v>-1.89409E-2</c:v>
                </c:pt>
                <c:pt idx="3159">
                  <c:v>-4.8141499999999997E-3</c:v>
                </c:pt>
                <c:pt idx="3160">
                  <c:v>7.1888000000000004E-3</c:v>
                </c:pt>
                <c:pt idx="3161">
                  <c:v>-1.14985E-2</c:v>
                </c:pt>
                <c:pt idx="3162">
                  <c:v>-3.4193000000000001E-2</c:v>
                </c:pt>
                <c:pt idx="3163">
                  <c:v>-1.29347E-2</c:v>
                </c:pt>
                <c:pt idx="3164">
                  <c:v>6.8407099999999998E-3</c:v>
                </c:pt>
                <c:pt idx="3165">
                  <c:v>-3.0164699999999998E-3</c:v>
                </c:pt>
                <c:pt idx="3166">
                  <c:v>-2.8013199999999999E-2</c:v>
                </c:pt>
                <c:pt idx="3167">
                  <c:v>-7.3614099999999997E-3</c:v>
                </c:pt>
                <c:pt idx="3168">
                  <c:v>-2.13957E-2</c:v>
                </c:pt>
                <c:pt idx="3169">
                  <c:v>-8.4314300000000002E-3</c:v>
                </c:pt>
                <c:pt idx="3170">
                  <c:v>-1.0787E-2</c:v>
                </c:pt>
                <c:pt idx="3171">
                  <c:v>1.1781700000000001E-2</c:v>
                </c:pt>
                <c:pt idx="3172">
                  <c:v>-7.3661799999999999E-3</c:v>
                </c:pt>
                <c:pt idx="3173">
                  <c:v>-2.0915E-2</c:v>
                </c:pt>
                <c:pt idx="3174">
                  <c:v>-1.1673E-3</c:v>
                </c:pt>
                <c:pt idx="3175">
                  <c:v>-2.5834999999999999E-3</c:v>
                </c:pt>
                <c:pt idx="3176">
                  <c:v>1.05696E-2</c:v>
                </c:pt>
                <c:pt idx="3177">
                  <c:v>-1.35307E-2</c:v>
                </c:pt>
                <c:pt idx="3178">
                  <c:v>4.6472500000000003E-3</c:v>
                </c:pt>
                <c:pt idx="3179">
                  <c:v>2.8266900000000002E-3</c:v>
                </c:pt>
                <c:pt idx="3180">
                  <c:v>-5.1774999999999998E-3</c:v>
                </c:pt>
                <c:pt idx="3181">
                  <c:v>1.94359E-3</c:v>
                </c:pt>
                <c:pt idx="3182">
                  <c:v>1.3051E-2</c:v>
                </c:pt>
                <c:pt idx="3183">
                  <c:v>4.4631999999999996E-3</c:v>
                </c:pt>
                <c:pt idx="3184">
                  <c:v>2.0303700000000001E-3</c:v>
                </c:pt>
                <c:pt idx="3185">
                  <c:v>6.5994299999999999E-3</c:v>
                </c:pt>
                <c:pt idx="3186">
                  <c:v>6.1511999999999999E-3</c:v>
                </c:pt>
                <c:pt idx="3187" formatCode="0.00E+00">
                  <c:v>1.089E-2</c:v>
                </c:pt>
                <c:pt idx="3188">
                  <c:v>1.8926599999999998E-2</c:v>
                </c:pt>
                <c:pt idx="3189">
                  <c:v>-9.0370199999999998E-3</c:v>
                </c:pt>
                <c:pt idx="3190" formatCode="0.00E+00">
                  <c:v>-4.9753200000000001E-3</c:v>
                </c:pt>
                <c:pt idx="3191">
                  <c:v>1.03607E-2</c:v>
                </c:pt>
                <c:pt idx="3192">
                  <c:v>4.6606099999999999E-3</c:v>
                </c:pt>
                <c:pt idx="3193">
                  <c:v>2.2649800000000002E-3</c:v>
                </c:pt>
                <c:pt idx="3194">
                  <c:v>-2.6216500000000001E-3</c:v>
                </c:pt>
                <c:pt idx="3195">
                  <c:v>-1.7404599999999999E-2</c:v>
                </c:pt>
                <c:pt idx="3196">
                  <c:v>-3.7117000000000001E-3</c:v>
                </c:pt>
                <c:pt idx="3197">
                  <c:v>6.9713600000000002E-3</c:v>
                </c:pt>
                <c:pt idx="3198">
                  <c:v>6.2894800000000001E-3</c:v>
                </c:pt>
                <c:pt idx="3199">
                  <c:v>3.87287E-3</c:v>
                </c:pt>
                <c:pt idx="3200">
                  <c:v>-4.0264100000000002E-3</c:v>
                </c:pt>
                <c:pt idx="3201">
                  <c:v>-3.1814600000000001E-3</c:v>
                </c:pt>
                <c:pt idx="3202">
                  <c:v>-1.8987699999999999E-3</c:v>
                </c:pt>
                <c:pt idx="3203">
                  <c:v>1.90544E-3</c:v>
                </c:pt>
                <c:pt idx="3204">
                  <c:v>-9.6082700000000004E-3</c:v>
                </c:pt>
                <c:pt idx="3205">
                  <c:v>1.1868500000000001E-2</c:v>
                </c:pt>
                <c:pt idx="3206">
                  <c:v>-6.6165900000000003E-3</c:v>
                </c:pt>
                <c:pt idx="3207">
                  <c:v>-1.6490000000000001E-2</c:v>
                </c:pt>
                <c:pt idx="3208">
                  <c:v>3.31402E-3</c:v>
                </c:pt>
                <c:pt idx="3209">
                  <c:v>1.8918000000000001E-2</c:v>
                </c:pt>
                <c:pt idx="3210">
                  <c:v>8.21209E-3</c:v>
                </c:pt>
                <c:pt idx="3211">
                  <c:v>-7.1430199999999999E-3</c:v>
                </c:pt>
                <c:pt idx="3212">
                  <c:v>1.06564E-2</c:v>
                </c:pt>
                <c:pt idx="3213">
                  <c:v>-1.7480900000000001E-3</c:v>
                </c:pt>
                <c:pt idx="3214">
                  <c:v>-1.5518199999999999E-2</c:v>
                </c:pt>
                <c:pt idx="3215">
                  <c:v>-4.3840399999999996E-3</c:v>
                </c:pt>
                <c:pt idx="3216">
                  <c:v>9.1285700000000008E-3</c:v>
                </c:pt>
                <c:pt idx="3217">
                  <c:v>4.8608799999999997E-3</c:v>
                </c:pt>
                <c:pt idx="3218">
                  <c:v>-9.7017300000000004E-3</c:v>
                </c:pt>
                <c:pt idx="3219">
                  <c:v>-3.6239600000000002E-4</c:v>
                </c:pt>
                <c:pt idx="3220">
                  <c:v>8.6593599999999998E-4</c:v>
                </c:pt>
                <c:pt idx="3221">
                  <c:v>1.02463E-2</c:v>
                </c:pt>
                <c:pt idx="3222">
                  <c:v>2.3832300000000001E-3</c:v>
                </c:pt>
                <c:pt idx="3223">
                  <c:v>7.3594999999999997E-3</c:v>
                </c:pt>
                <c:pt idx="3224">
                  <c:v>4.1513399999999999E-3</c:v>
                </c:pt>
                <c:pt idx="3225">
                  <c:v>6.3333499999999997E-3</c:v>
                </c:pt>
                <c:pt idx="3226">
                  <c:v>1.8344900000000001E-2</c:v>
                </c:pt>
                <c:pt idx="3227">
                  <c:v>1.3588899999999999E-2</c:v>
                </c:pt>
                <c:pt idx="3228">
                  <c:v>3.7431700000000001E-3</c:v>
                </c:pt>
                <c:pt idx="3229">
                  <c:v>-6.6175499999999998E-3</c:v>
                </c:pt>
                <c:pt idx="3230">
                  <c:v>6.62613E-3</c:v>
                </c:pt>
                <c:pt idx="3231">
                  <c:v>2.0999899999999998E-2</c:v>
                </c:pt>
                <c:pt idx="3232">
                  <c:v>4.2676900000000002E-3</c:v>
                </c:pt>
                <c:pt idx="3233">
                  <c:v>-4.0626500000000001E-3</c:v>
                </c:pt>
                <c:pt idx="3234">
                  <c:v>5.36442E-3</c:v>
                </c:pt>
                <c:pt idx="3235">
                  <c:v>2.2697400000000001E-4</c:v>
                </c:pt>
                <c:pt idx="3236">
                  <c:v>2.37083E-3</c:v>
                </c:pt>
                <c:pt idx="3237">
                  <c:v>1.4966E-2</c:v>
                </c:pt>
                <c:pt idx="3238">
                  <c:v>1.8526999999999998E-2</c:v>
                </c:pt>
                <c:pt idx="3239">
                  <c:v>3.6382699999999999E-3</c:v>
                </c:pt>
                <c:pt idx="3240">
                  <c:v>-1.7697299999999999E-2</c:v>
                </c:pt>
                <c:pt idx="3241">
                  <c:v>2.3444199999999998E-2</c:v>
                </c:pt>
                <c:pt idx="3242">
                  <c:v>3.6345500000000003E-2</c:v>
                </c:pt>
                <c:pt idx="3243">
                  <c:v>2.2539099999999999E-2</c:v>
                </c:pt>
                <c:pt idx="3244">
                  <c:v>-1.9235599999999999E-3</c:v>
                </c:pt>
                <c:pt idx="3245">
                  <c:v>6.5927499999999997E-3</c:v>
                </c:pt>
                <c:pt idx="3246">
                  <c:v>2.17772E-2</c:v>
                </c:pt>
                <c:pt idx="3247">
                  <c:v>1.3167399999999999E-2</c:v>
                </c:pt>
                <c:pt idx="3248">
                  <c:v>1.2303400000000001E-2</c:v>
                </c:pt>
                <c:pt idx="3249">
                  <c:v>7.6971100000000001E-3</c:v>
                </c:pt>
                <c:pt idx="3250">
                  <c:v>3.6735499999999998E-3</c:v>
                </c:pt>
                <c:pt idx="3251">
                  <c:v>-1.50585E-3</c:v>
                </c:pt>
                <c:pt idx="3252">
                  <c:v>-1.4110599999999999E-2</c:v>
                </c:pt>
                <c:pt idx="3253">
                  <c:v>9.8409699999999992E-3</c:v>
                </c:pt>
                <c:pt idx="3254">
                  <c:v>2.3096999999999999E-2</c:v>
                </c:pt>
                <c:pt idx="3255">
                  <c:v>2.6712400000000001E-2</c:v>
                </c:pt>
                <c:pt idx="3256">
                  <c:v>-2.5413499999999999E-2</c:v>
                </c:pt>
                <c:pt idx="3257">
                  <c:v>-3.8852700000000001E-3</c:v>
                </c:pt>
                <c:pt idx="3258">
                  <c:v>-1.23816E-2</c:v>
                </c:pt>
                <c:pt idx="3259">
                  <c:v>7.63607E-3</c:v>
                </c:pt>
                <c:pt idx="3260">
                  <c:v>1.9886000000000001E-2</c:v>
                </c:pt>
                <c:pt idx="3261">
                  <c:v>9.6645399999999992E-3</c:v>
                </c:pt>
                <c:pt idx="3262">
                  <c:v>5.4407099999999996E-3</c:v>
                </c:pt>
                <c:pt idx="3263">
                  <c:v>-2.76251E-2</c:v>
                </c:pt>
                <c:pt idx="3264">
                  <c:v>-1.4981299999999999E-2</c:v>
                </c:pt>
                <c:pt idx="3265">
                  <c:v>1.4152500000000001E-3</c:v>
                </c:pt>
                <c:pt idx="3266">
                  <c:v>5.0153699999999999E-3</c:v>
                </c:pt>
                <c:pt idx="3267">
                  <c:v>-6.1483400000000004E-3</c:v>
                </c:pt>
                <c:pt idx="3268">
                  <c:v>-9.7703900000000003E-3</c:v>
                </c:pt>
                <c:pt idx="3269">
                  <c:v>-8.3694500000000005E-3</c:v>
                </c:pt>
                <c:pt idx="3270">
                  <c:v>-4.9600599999999996E-3</c:v>
                </c:pt>
                <c:pt idx="3271">
                  <c:v>-3.6964400000000001E-3</c:v>
                </c:pt>
                <c:pt idx="3272">
                  <c:v>-1.0757399999999999E-3</c:v>
                </c:pt>
                <c:pt idx="3273">
                  <c:v>5.9814500000000001E-3</c:v>
                </c:pt>
                <c:pt idx="3274">
                  <c:v>2.1251699999999998E-2</c:v>
                </c:pt>
                <c:pt idx="3275">
                  <c:v>7.5883900000000004E-3</c:v>
                </c:pt>
                <c:pt idx="3276">
                  <c:v>-5.2080199999999998E-3</c:v>
                </c:pt>
                <c:pt idx="3277">
                  <c:v>1.16653E-2</c:v>
                </c:pt>
                <c:pt idx="3278">
                  <c:v>3.2774900000000003E-2</c:v>
                </c:pt>
                <c:pt idx="3279">
                  <c:v>5.6893300000000001E-2</c:v>
                </c:pt>
                <c:pt idx="3280">
                  <c:v>-6.0176800000000003E-4</c:v>
                </c:pt>
                <c:pt idx="3281">
                  <c:v>2.4095499999999999E-2</c:v>
                </c:pt>
                <c:pt idx="3282">
                  <c:v>4.4849399999999998E-2</c:v>
                </c:pt>
                <c:pt idx="3283">
                  <c:v>4.2226800000000002E-2</c:v>
                </c:pt>
                <c:pt idx="3284">
                  <c:v>3.4110099999999997E-2</c:v>
                </c:pt>
                <c:pt idx="3285">
                  <c:v>4.7724700000000002E-2</c:v>
                </c:pt>
                <c:pt idx="3286">
                  <c:v>4.4179000000000003E-2</c:v>
                </c:pt>
                <c:pt idx="3287">
                  <c:v>2.61698E-2</c:v>
                </c:pt>
                <c:pt idx="3288">
                  <c:v>2.08244E-2</c:v>
                </c:pt>
                <c:pt idx="3289">
                  <c:v>4.02555E-2</c:v>
                </c:pt>
                <c:pt idx="3290">
                  <c:v>2.8368000000000001E-2</c:v>
                </c:pt>
                <c:pt idx="3291">
                  <c:v>3.2216099999999998E-2</c:v>
                </c:pt>
                <c:pt idx="3292">
                  <c:v>2.5740599999999999E-2</c:v>
                </c:pt>
                <c:pt idx="3293">
                  <c:v>1.64709E-2</c:v>
                </c:pt>
                <c:pt idx="3294">
                  <c:v>1.40381E-2</c:v>
                </c:pt>
                <c:pt idx="3295">
                  <c:v>6.4582800000000003E-3</c:v>
                </c:pt>
                <c:pt idx="3296">
                  <c:v>7.1449299999999999E-3</c:v>
                </c:pt>
                <c:pt idx="3297">
                  <c:v>1.24826E-2</c:v>
                </c:pt>
                <c:pt idx="3298">
                  <c:v>1.88141E-2</c:v>
                </c:pt>
                <c:pt idx="3299">
                  <c:v>3.7951499999999999E-2</c:v>
                </c:pt>
                <c:pt idx="3300">
                  <c:v>1.8924699999999999E-2</c:v>
                </c:pt>
                <c:pt idx="3301">
                  <c:v>1.30539E-2</c:v>
                </c:pt>
                <c:pt idx="3302">
                  <c:v>3.1817400000000003E-2</c:v>
                </c:pt>
                <c:pt idx="3303">
                  <c:v>4.5723E-2</c:v>
                </c:pt>
                <c:pt idx="3304">
                  <c:v>3.5145799999999998E-2</c:v>
                </c:pt>
                <c:pt idx="3305">
                  <c:v>1.5511499999999999E-2</c:v>
                </c:pt>
                <c:pt idx="3306">
                  <c:v>2.6532199999999999E-2</c:v>
                </c:pt>
                <c:pt idx="3307">
                  <c:v>1.8708200000000001E-2</c:v>
                </c:pt>
                <c:pt idx="3308">
                  <c:v>2.92854E-2</c:v>
                </c:pt>
                <c:pt idx="3309">
                  <c:v>3.8638100000000002E-2</c:v>
                </c:pt>
                <c:pt idx="3310">
                  <c:v>5.7005899999999998E-2</c:v>
                </c:pt>
                <c:pt idx="3311">
                  <c:v>4.6224599999999998E-2</c:v>
                </c:pt>
                <c:pt idx="3312">
                  <c:v>3.2568E-2</c:v>
                </c:pt>
                <c:pt idx="3313">
                  <c:v>2.4667700000000001E-2</c:v>
                </c:pt>
                <c:pt idx="3314" formatCode="0.00E+00">
                  <c:v>2.7348500000000001E-2</c:v>
                </c:pt>
                <c:pt idx="3315">
                  <c:v>3.9261799999999999E-2</c:v>
                </c:pt>
                <c:pt idx="3316">
                  <c:v>2.8355600000000002E-2</c:v>
                </c:pt>
                <c:pt idx="3317">
                  <c:v>2.5574699999999999E-2</c:v>
                </c:pt>
                <c:pt idx="3318">
                  <c:v>8.4447900000000006E-3</c:v>
                </c:pt>
                <c:pt idx="3319">
                  <c:v>1.65939E-3</c:v>
                </c:pt>
                <c:pt idx="3320">
                  <c:v>4.4844599999999998E-2</c:v>
                </c:pt>
                <c:pt idx="3321" formatCode="0.00E+00">
                  <c:v>2.90995E-2</c:v>
                </c:pt>
                <c:pt idx="3322" formatCode="0.00E+00">
                  <c:v>1.8679600000000001E-2</c:v>
                </c:pt>
                <c:pt idx="3323">
                  <c:v>3.2900800000000001E-2</c:v>
                </c:pt>
                <c:pt idx="3324">
                  <c:v>6.2322599999999999E-3</c:v>
                </c:pt>
                <c:pt idx="3325">
                  <c:v>1.7423600000000001E-3</c:v>
                </c:pt>
                <c:pt idx="3326">
                  <c:v>2.13146E-3</c:v>
                </c:pt>
                <c:pt idx="3327">
                  <c:v>4.6592700000000001E-2</c:v>
                </c:pt>
                <c:pt idx="3328">
                  <c:v>1.9781099999999999E-2</c:v>
                </c:pt>
                <c:pt idx="3329">
                  <c:v>2.5072100000000002E-3</c:v>
                </c:pt>
                <c:pt idx="3330">
                  <c:v>1.8052100000000001E-2</c:v>
                </c:pt>
                <c:pt idx="3331">
                  <c:v>2.8145799999999999E-2</c:v>
                </c:pt>
                <c:pt idx="3332">
                  <c:v>2.9697399999999998E-3</c:v>
                </c:pt>
                <c:pt idx="3333">
                  <c:v>-2.7675600000000001E-3</c:v>
                </c:pt>
                <c:pt idx="3334">
                  <c:v>1.5652699999999999E-2</c:v>
                </c:pt>
                <c:pt idx="3335">
                  <c:v>4.5643799999999998E-2</c:v>
                </c:pt>
                <c:pt idx="3336">
                  <c:v>5.4569199999999997E-3</c:v>
                </c:pt>
                <c:pt idx="3337">
                  <c:v>1.53437E-2</c:v>
                </c:pt>
                <c:pt idx="3338">
                  <c:v>2.2946399999999999E-2</c:v>
                </c:pt>
                <c:pt idx="3339">
                  <c:v>1.7314900000000001E-2</c:v>
                </c:pt>
                <c:pt idx="3340">
                  <c:v>1.88837E-2</c:v>
                </c:pt>
                <c:pt idx="3341">
                  <c:v>6.0482000000000001E-3</c:v>
                </c:pt>
                <c:pt idx="3342">
                  <c:v>2.89459E-2</c:v>
                </c:pt>
                <c:pt idx="3343">
                  <c:v>2.9089E-2</c:v>
                </c:pt>
                <c:pt idx="3344">
                  <c:v>2.4271000000000001E-2</c:v>
                </c:pt>
                <c:pt idx="3345">
                  <c:v>2.9276799999999999E-2</c:v>
                </c:pt>
                <c:pt idx="3346">
                  <c:v>2.16007E-2</c:v>
                </c:pt>
                <c:pt idx="3347">
                  <c:v>1.6874299999999998E-2</c:v>
                </c:pt>
                <c:pt idx="3348">
                  <c:v>2.6812599999999999E-2</c:v>
                </c:pt>
                <c:pt idx="3349">
                  <c:v>2.9930100000000001E-2</c:v>
                </c:pt>
                <c:pt idx="3350">
                  <c:v>1.2890799999999999E-2</c:v>
                </c:pt>
                <c:pt idx="3351">
                  <c:v>1.58272E-2</c:v>
                </c:pt>
                <c:pt idx="3352">
                  <c:v>1.6859099999999998E-2</c:v>
                </c:pt>
                <c:pt idx="3353">
                  <c:v>4.3964399999999999E-4</c:v>
                </c:pt>
                <c:pt idx="3354">
                  <c:v>2.5286699999999999E-2</c:v>
                </c:pt>
                <c:pt idx="3355">
                  <c:v>7.9011900000000006E-3</c:v>
                </c:pt>
                <c:pt idx="3356">
                  <c:v>3.13873E-2</c:v>
                </c:pt>
                <c:pt idx="3357">
                  <c:v>1.24779E-2</c:v>
                </c:pt>
                <c:pt idx="3358">
                  <c:v>-5.3749100000000001E-3</c:v>
                </c:pt>
                <c:pt idx="3359">
                  <c:v>-5.52273E-3</c:v>
                </c:pt>
                <c:pt idx="3360">
                  <c:v>3.74641E-2</c:v>
                </c:pt>
                <c:pt idx="3361">
                  <c:v>2.7732799999999998E-2</c:v>
                </c:pt>
                <c:pt idx="3362">
                  <c:v>3.3854500000000003E-2</c:v>
                </c:pt>
                <c:pt idx="3363">
                  <c:v>2.22282E-2</c:v>
                </c:pt>
                <c:pt idx="3364">
                  <c:v>2.0538299999999999E-2</c:v>
                </c:pt>
                <c:pt idx="3365">
                  <c:v>4.0549300000000003E-2</c:v>
                </c:pt>
                <c:pt idx="3366">
                  <c:v>1.8731100000000001E-2</c:v>
                </c:pt>
                <c:pt idx="3367">
                  <c:v>2.4422599999999999E-2</c:v>
                </c:pt>
                <c:pt idx="3368">
                  <c:v>1.6627300000000001E-2</c:v>
                </c:pt>
                <c:pt idx="3369">
                  <c:v>3.02429E-2</c:v>
                </c:pt>
                <c:pt idx="3370">
                  <c:v>1.24741E-2</c:v>
                </c:pt>
                <c:pt idx="3371">
                  <c:v>2.0045299999999999E-2</c:v>
                </c:pt>
                <c:pt idx="3372">
                  <c:v>2.7177799999999998E-2</c:v>
                </c:pt>
                <c:pt idx="3373">
                  <c:v>2.86083E-2</c:v>
                </c:pt>
                <c:pt idx="3374">
                  <c:v>7.9593700000000003E-3</c:v>
                </c:pt>
                <c:pt idx="3375">
                  <c:v>7.2269400000000003E-3</c:v>
                </c:pt>
                <c:pt idx="3376">
                  <c:v>2.00415E-2</c:v>
                </c:pt>
                <c:pt idx="3377">
                  <c:v>9.8123599999999991E-3</c:v>
                </c:pt>
                <c:pt idx="3378">
                  <c:v>1.8305800000000001E-2</c:v>
                </c:pt>
                <c:pt idx="3379">
                  <c:v>1.0860399999999999E-2</c:v>
                </c:pt>
                <c:pt idx="3380">
                  <c:v>9.6416499999999999E-3</c:v>
                </c:pt>
                <c:pt idx="3381">
                  <c:v>-2.5463100000000001E-4</c:v>
                </c:pt>
                <c:pt idx="3382">
                  <c:v>-6.8216300000000004E-3</c:v>
                </c:pt>
                <c:pt idx="3383">
                  <c:v>1.6844700000000001E-2</c:v>
                </c:pt>
                <c:pt idx="3384">
                  <c:v>1.5673599999999999E-2</c:v>
                </c:pt>
                <c:pt idx="3385">
                  <c:v>-2.00129E-2</c:v>
                </c:pt>
                <c:pt idx="3386">
                  <c:v>1.8844599999999999E-3</c:v>
                </c:pt>
                <c:pt idx="3387">
                  <c:v>-1.0763200000000001E-2</c:v>
                </c:pt>
                <c:pt idx="3388">
                  <c:v>-3.0813199999999998E-3</c:v>
                </c:pt>
                <c:pt idx="3389">
                  <c:v>-1.48773E-3</c:v>
                </c:pt>
                <c:pt idx="3390">
                  <c:v>-2.9535299999999998E-3</c:v>
                </c:pt>
                <c:pt idx="3391">
                  <c:v>-1.6902E-2</c:v>
                </c:pt>
                <c:pt idx="3392">
                  <c:v>1.16282E-2</c:v>
                </c:pt>
                <c:pt idx="3393">
                  <c:v>-9.2363399999999991E-3</c:v>
                </c:pt>
                <c:pt idx="3394">
                  <c:v>8.21209E-3</c:v>
                </c:pt>
                <c:pt idx="3395">
                  <c:v>-5.90363E-2</c:v>
                </c:pt>
                <c:pt idx="3396">
                  <c:v>-3.4467699999999997E-2</c:v>
                </c:pt>
                <c:pt idx="3397">
                  <c:v>-1.35336E-2</c:v>
                </c:pt>
                <c:pt idx="3398">
                  <c:v>4.2648299999999998E-3</c:v>
                </c:pt>
                <c:pt idx="3399">
                  <c:v>3.2873199999999998E-3</c:v>
                </c:pt>
                <c:pt idx="3400">
                  <c:v>9.6502299999999992E-3</c:v>
                </c:pt>
                <c:pt idx="3401">
                  <c:v>1.3819700000000001E-2</c:v>
                </c:pt>
                <c:pt idx="3402">
                  <c:v>-2.3508999999999999E-2</c:v>
                </c:pt>
                <c:pt idx="3403">
                  <c:v>3.3669499999999998E-2</c:v>
                </c:pt>
                <c:pt idx="3404">
                  <c:v>-2.6311899999999998E-3</c:v>
                </c:pt>
                <c:pt idx="3405">
                  <c:v>2.6691400000000001E-2</c:v>
                </c:pt>
                <c:pt idx="3406">
                  <c:v>-8.0652199999999997E-3</c:v>
                </c:pt>
                <c:pt idx="3407">
                  <c:v>1.07212E-2</c:v>
                </c:pt>
                <c:pt idx="3408">
                  <c:v>-8.4772100000000006E-3</c:v>
                </c:pt>
                <c:pt idx="3409">
                  <c:v>2.3841899999999999E-2</c:v>
                </c:pt>
                <c:pt idx="3410">
                  <c:v>4.2386100000000003E-2</c:v>
                </c:pt>
                <c:pt idx="3411">
                  <c:v>4.7655099999999999E-2</c:v>
                </c:pt>
                <c:pt idx="3412">
                  <c:v>3.4229299999999997E-2</c:v>
                </c:pt>
                <c:pt idx="3413">
                  <c:v>2.2063300000000001E-2</c:v>
                </c:pt>
                <c:pt idx="3414">
                  <c:v>5.8657599999999997E-2</c:v>
                </c:pt>
                <c:pt idx="3415">
                  <c:v>5.0471299999999997E-2</c:v>
                </c:pt>
                <c:pt idx="3416">
                  <c:v>4.6843500000000003E-2</c:v>
                </c:pt>
                <c:pt idx="3417">
                  <c:v>3.7454599999999998E-2</c:v>
                </c:pt>
                <c:pt idx="3418">
                  <c:v>5.3240799999999998E-2</c:v>
                </c:pt>
                <c:pt idx="3419">
                  <c:v>8.7795300000000007E-3</c:v>
                </c:pt>
                <c:pt idx="3420">
                  <c:v>1.8664400000000001E-2</c:v>
                </c:pt>
                <c:pt idx="3421">
                  <c:v>1.82171E-2</c:v>
                </c:pt>
                <c:pt idx="3422">
                  <c:v>3.2615699999999997E-2</c:v>
                </c:pt>
                <c:pt idx="3423">
                  <c:v>3.3960299999999999E-2</c:v>
                </c:pt>
                <c:pt idx="3424">
                  <c:v>5.8650999999999998E-3</c:v>
                </c:pt>
                <c:pt idx="3425">
                  <c:v>8.9549999999999994E-3</c:v>
                </c:pt>
                <c:pt idx="3426">
                  <c:v>-2.4385499999999998E-3</c:v>
                </c:pt>
                <c:pt idx="3427">
                  <c:v>2.3116100000000001E-2</c:v>
                </c:pt>
                <c:pt idx="3428">
                  <c:v>3.4542100000000001E-3</c:v>
                </c:pt>
                <c:pt idx="3429">
                  <c:v>1.0326399999999999E-2</c:v>
                </c:pt>
                <c:pt idx="3430">
                  <c:v>2.4253799999999999E-2</c:v>
                </c:pt>
                <c:pt idx="3431">
                  <c:v>6.6480599999999999E-3</c:v>
                </c:pt>
                <c:pt idx="3432">
                  <c:v>1.2069699999999999E-2</c:v>
                </c:pt>
                <c:pt idx="3433">
                  <c:v>-1.9681000000000001E-2</c:v>
                </c:pt>
                <c:pt idx="3434">
                  <c:v>1.5830999999999999E-4</c:v>
                </c:pt>
                <c:pt idx="3435">
                  <c:v>1.88837E-2</c:v>
                </c:pt>
                <c:pt idx="3436">
                  <c:v>3.4780499999999999E-2</c:v>
                </c:pt>
                <c:pt idx="3437">
                  <c:v>1.18294E-2</c:v>
                </c:pt>
                <c:pt idx="3438">
                  <c:v>9.4127700000000009E-3</c:v>
                </c:pt>
                <c:pt idx="3439">
                  <c:v>-2.9430400000000001E-3</c:v>
                </c:pt>
                <c:pt idx="3440">
                  <c:v>-1.8181800000000001E-2</c:v>
                </c:pt>
                <c:pt idx="3441">
                  <c:v>2.1526300000000002E-2</c:v>
                </c:pt>
                <c:pt idx="3442">
                  <c:v>1.57547E-2</c:v>
                </c:pt>
                <c:pt idx="3443">
                  <c:v>-6.5622299999999996E-3</c:v>
                </c:pt>
                <c:pt idx="3444">
                  <c:v>1.9298599999999999E-2</c:v>
                </c:pt>
                <c:pt idx="3445">
                  <c:v>4.1949300000000002E-2</c:v>
                </c:pt>
                <c:pt idx="3446">
                  <c:v>3.5400399999999999E-3</c:v>
                </c:pt>
                <c:pt idx="3447">
                  <c:v>-7.1649599999999997E-3</c:v>
                </c:pt>
                <c:pt idx="3448">
                  <c:v>2.04639E-2</c:v>
                </c:pt>
                <c:pt idx="3449">
                  <c:v>1.70364E-2</c:v>
                </c:pt>
                <c:pt idx="3450">
                  <c:v>-4.5814499999999999E-3</c:v>
                </c:pt>
                <c:pt idx="3451">
                  <c:v>-8.2960099999999995E-3</c:v>
                </c:pt>
                <c:pt idx="3452">
                  <c:v>2.2182500000000001E-2</c:v>
                </c:pt>
                <c:pt idx="3453">
                  <c:v>9.2029599999999996E-3</c:v>
                </c:pt>
                <c:pt idx="3454">
                  <c:v>6.5965700000000004E-3</c:v>
                </c:pt>
                <c:pt idx="3455">
                  <c:v>6.7577399999999999E-3</c:v>
                </c:pt>
                <c:pt idx="3456">
                  <c:v>9.2983200000000001E-4</c:v>
                </c:pt>
                <c:pt idx="3457">
                  <c:v>1.3822600000000001E-2</c:v>
                </c:pt>
                <c:pt idx="3458">
                  <c:v>-9.7980500000000009E-3</c:v>
                </c:pt>
                <c:pt idx="3459">
                  <c:v>4.5900300000000002E-3</c:v>
                </c:pt>
                <c:pt idx="3460">
                  <c:v>1.11351E-2</c:v>
                </c:pt>
                <c:pt idx="3461">
                  <c:v>1.10359E-2</c:v>
                </c:pt>
                <c:pt idx="3462">
                  <c:v>-3.58772E-3</c:v>
                </c:pt>
                <c:pt idx="3463">
                  <c:v>1.1654899999999999E-2</c:v>
                </c:pt>
                <c:pt idx="3464">
                  <c:v>-2.45094E-3</c:v>
                </c:pt>
                <c:pt idx="3465">
                  <c:v>-1.88255E-3</c:v>
                </c:pt>
                <c:pt idx="3466">
                  <c:v>2.20232E-2</c:v>
                </c:pt>
                <c:pt idx="3467">
                  <c:v>-4.5681000000000003E-3</c:v>
                </c:pt>
                <c:pt idx="3468">
                  <c:v>-2.6035300000000002E-3</c:v>
                </c:pt>
                <c:pt idx="3469">
                  <c:v>-9.2506399999999992E-3</c:v>
                </c:pt>
                <c:pt idx="3470">
                  <c:v>4.3420799999999999E-3</c:v>
                </c:pt>
                <c:pt idx="3471">
                  <c:v>-3.4627899999999999E-3</c:v>
                </c:pt>
                <c:pt idx="3472">
                  <c:v>-2.5177000000000001E-4</c:v>
                </c:pt>
                <c:pt idx="3473">
                  <c:v>-1.05162E-2</c:v>
                </c:pt>
                <c:pt idx="3474">
                  <c:v>-4.5585599999999997E-3</c:v>
                </c:pt>
                <c:pt idx="3475">
                  <c:v>9.6826599999999992E-3</c:v>
                </c:pt>
                <c:pt idx="3476">
                  <c:v>-1.14365E-2</c:v>
                </c:pt>
                <c:pt idx="3477">
                  <c:v>-5.0306300000000003E-3</c:v>
                </c:pt>
                <c:pt idx="3478">
                  <c:v>-1.0252E-3</c:v>
                </c:pt>
                <c:pt idx="3479">
                  <c:v>-2.5736800000000001E-2</c:v>
                </c:pt>
                <c:pt idx="3480">
                  <c:v>-2.97737E-3</c:v>
                </c:pt>
                <c:pt idx="3481">
                  <c:v>4.6949399999999999E-3</c:v>
                </c:pt>
                <c:pt idx="3482">
                  <c:v>-3.0755999999999999E-3</c:v>
                </c:pt>
                <c:pt idx="3483">
                  <c:v>-1.17359E-2</c:v>
                </c:pt>
                <c:pt idx="3484">
                  <c:v>-9.8171200000000004E-3</c:v>
                </c:pt>
                <c:pt idx="3485">
                  <c:v>2.1648399999999999E-3</c:v>
                </c:pt>
                <c:pt idx="3486">
                  <c:v>-7.0648200000000003E-3</c:v>
                </c:pt>
                <c:pt idx="3487">
                  <c:v>2.6979399999999998E-3</c:v>
                </c:pt>
                <c:pt idx="3488">
                  <c:v>-1.56031E-2</c:v>
                </c:pt>
                <c:pt idx="3489">
                  <c:v>-9.1695800000000001E-3</c:v>
                </c:pt>
                <c:pt idx="3490">
                  <c:v>-1.11275E-2</c:v>
                </c:pt>
                <c:pt idx="3491">
                  <c:v>-1.5714599999999999E-2</c:v>
                </c:pt>
                <c:pt idx="3492" formatCode="0.00E+00">
                  <c:v>8.5830700000000005E-5</c:v>
                </c:pt>
                <c:pt idx="3493">
                  <c:v>9.9659000000000011E-4</c:v>
                </c:pt>
                <c:pt idx="3494">
                  <c:v>-9.1218900000000006E-3</c:v>
                </c:pt>
                <c:pt idx="3495">
                  <c:v>-3.3473999999999999E-3</c:v>
                </c:pt>
                <c:pt idx="3496">
                  <c:v>1.27192E-2</c:v>
                </c:pt>
                <c:pt idx="3497">
                  <c:v>-2.3406E-2</c:v>
                </c:pt>
                <c:pt idx="3498">
                  <c:v>1.15385E-2</c:v>
                </c:pt>
                <c:pt idx="3499">
                  <c:v>2.1238300000000002E-2</c:v>
                </c:pt>
                <c:pt idx="3500">
                  <c:v>2.2103299999999999E-2</c:v>
                </c:pt>
                <c:pt idx="3501">
                  <c:v>-2.1225000000000001E-2</c:v>
                </c:pt>
                <c:pt idx="3502">
                  <c:v>-7.9851200000000001E-3</c:v>
                </c:pt>
                <c:pt idx="3503">
                  <c:v>2.8562499999999998E-3</c:v>
                </c:pt>
                <c:pt idx="3504">
                  <c:v>1.34859E-2</c:v>
                </c:pt>
                <c:pt idx="3505">
                  <c:v>-1.1072199999999999E-3</c:v>
                </c:pt>
                <c:pt idx="3506">
                  <c:v>8.5983299999999995E-3</c:v>
                </c:pt>
                <c:pt idx="3507">
                  <c:v>-2.6939399999999999E-2</c:v>
                </c:pt>
                <c:pt idx="3508">
                  <c:v>-1.2227099999999999E-2</c:v>
                </c:pt>
                <c:pt idx="3509">
                  <c:v>-2.6230799999999999E-2</c:v>
                </c:pt>
                <c:pt idx="3510">
                  <c:v>-1.7118499999999998E-2</c:v>
                </c:pt>
                <c:pt idx="3511">
                  <c:v>-4.0006599999999996E-3</c:v>
                </c:pt>
                <c:pt idx="3512">
                  <c:v>-1.3732899999999999E-2</c:v>
                </c:pt>
                <c:pt idx="3513">
                  <c:v>-2.4896600000000001E-2</c:v>
                </c:pt>
                <c:pt idx="3514">
                  <c:v>-2.30274E-2</c:v>
                </c:pt>
                <c:pt idx="3515">
                  <c:v>-1.48211E-2</c:v>
                </c:pt>
                <c:pt idx="3516">
                  <c:v>-1.30043E-2</c:v>
                </c:pt>
                <c:pt idx="3517">
                  <c:v>-1.21469E-2</c:v>
                </c:pt>
                <c:pt idx="3518">
                  <c:v>-1.59101E-2</c:v>
                </c:pt>
                <c:pt idx="3519">
                  <c:v>-3.0304000000000001E-2</c:v>
                </c:pt>
                <c:pt idx="3520">
                  <c:v>-2.3780800000000001E-2</c:v>
                </c:pt>
                <c:pt idx="3521">
                  <c:v>5.55325E-3</c:v>
                </c:pt>
                <c:pt idx="3522">
                  <c:v>-7.4005100000000003E-4</c:v>
                </c:pt>
                <c:pt idx="3523">
                  <c:v>2.4938600000000001E-3</c:v>
                </c:pt>
                <c:pt idx="3524">
                  <c:v>1.93596E-3</c:v>
                </c:pt>
                <c:pt idx="3525">
                  <c:v>1.78251E-2</c:v>
                </c:pt>
                <c:pt idx="3526">
                  <c:v>-1.4600800000000001E-2</c:v>
                </c:pt>
                <c:pt idx="3527">
                  <c:v>8.0518699999999992E-3</c:v>
                </c:pt>
                <c:pt idx="3528" formatCode="0.00E+00">
                  <c:v>-2.8610199999999999E-6</c:v>
                </c:pt>
                <c:pt idx="3529">
                  <c:v>1.81007E-3</c:v>
                </c:pt>
                <c:pt idx="3530">
                  <c:v>-1.15452E-2</c:v>
                </c:pt>
                <c:pt idx="3531">
                  <c:v>-5.3539299999999998E-3</c:v>
                </c:pt>
                <c:pt idx="3532">
                  <c:v>1.9035300000000002E-2</c:v>
                </c:pt>
                <c:pt idx="3533">
                  <c:v>5.6190500000000004E-3</c:v>
                </c:pt>
                <c:pt idx="3534">
                  <c:v>-1.6524299999999999E-2</c:v>
                </c:pt>
                <c:pt idx="3535">
                  <c:v>4.3134699999999998E-3</c:v>
                </c:pt>
                <c:pt idx="3536" formatCode="0.00E+00">
                  <c:v>6.0339E-3</c:v>
                </c:pt>
                <c:pt idx="3537">
                  <c:v>-1.6560600000000002E-2</c:v>
                </c:pt>
                <c:pt idx="3538">
                  <c:v>-6.7691799999999996E-3</c:v>
                </c:pt>
                <c:pt idx="3539">
                  <c:v>-2.5265699999999999E-2</c:v>
                </c:pt>
                <c:pt idx="3540">
                  <c:v>-1.8748299999999999E-2</c:v>
                </c:pt>
                <c:pt idx="3541">
                  <c:v>-4.64249E-3</c:v>
                </c:pt>
                <c:pt idx="3542">
                  <c:v>2.6683800000000001E-3</c:v>
                </c:pt>
                <c:pt idx="3543">
                  <c:v>-2.2232999999999999E-2</c:v>
                </c:pt>
                <c:pt idx="3544">
                  <c:v>1.5644100000000001E-2</c:v>
                </c:pt>
                <c:pt idx="3545">
                  <c:v>-1.51033E-2</c:v>
                </c:pt>
                <c:pt idx="3546">
                  <c:v>-1.8713E-2</c:v>
                </c:pt>
                <c:pt idx="3547">
                  <c:v>-2.57683E-3</c:v>
                </c:pt>
                <c:pt idx="3548">
                  <c:v>8.2559599999999997E-3</c:v>
                </c:pt>
                <c:pt idx="3549">
                  <c:v>1.6575800000000002E-2</c:v>
                </c:pt>
                <c:pt idx="3550">
                  <c:v>-2.2539099999999999E-2</c:v>
                </c:pt>
                <c:pt idx="3551">
                  <c:v>-9.5357900000000006E-3</c:v>
                </c:pt>
                <c:pt idx="3552">
                  <c:v>-1.5668899999999999E-2</c:v>
                </c:pt>
                <c:pt idx="3553">
                  <c:v>1.36957E-2</c:v>
                </c:pt>
                <c:pt idx="3554">
                  <c:v>-1.6572E-2</c:v>
                </c:pt>
                <c:pt idx="3555">
                  <c:v>-7.9050100000000005E-3</c:v>
                </c:pt>
                <c:pt idx="3556">
                  <c:v>-1.84155E-3</c:v>
                </c:pt>
                <c:pt idx="3557">
                  <c:v>-1.0600099999999999E-2</c:v>
                </c:pt>
                <c:pt idx="3558">
                  <c:v>-4.1412400000000002E-2</c:v>
                </c:pt>
                <c:pt idx="3559">
                  <c:v>-2.1034199999999999E-2</c:v>
                </c:pt>
                <c:pt idx="3560" formatCode="0.00E+00">
                  <c:v>-4.8637400000000003E-5</c:v>
                </c:pt>
                <c:pt idx="3561">
                  <c:v>-8.9845700000000008E-3</c:v>
                </c:pt>
                <c:pt idx="3562">
                  <c:v>-1.8073100000000002E-2</c:v>
                </c:pt>
                <c:pt idx="3563">
                  <c:v>-1.76277E-2</c:v>
                </c:pt>
                <c:pt idx="3564">
                  <c:v>-4.5733500000000003E-2</c:v>
                </c:pt>
                <c:pt idx="3565">
                  <c:v>-1.78976E-2</c:v>
                </c:pt>
                <c:pt idx="3566">
                  <c:v>-6.8721800000000003E-3</c:v>
                </c:pt>
                <c:pt idx="3567">
                  <c:v>-8.9950599999999992E-3</c:v>
                </c:pt>
                <c:pt idx="3568">
                  <c:v>-2.7921700000000001E-2</c:v>
                </c:pt>
                <c:pt idx="3569">
                  <c:v>-7.6904299999999998E-3</c:v>
                </c:pt>
                <c:pt idx="3570">
                  <c:v>-2.9706E-2</c:v>
                </c:pt>
                <c:pt idx="3571">
                  <c:v>-2.1506299999999999E-2</c:v>
                </c:pt>
                <c:pt idx="3572">
                  <c:v>1.2855500000000001E-3</c:v>
                </c:pt>
                <c:pt idx="3573">
                  <c:v>-1.0424599999999999E-2</c:v>
                </c:pt>
                <c:pt idx="3574">
                  <c:v>-1.43518E-2</c:v>
                </c:pt>
                <c:pt idx="3575">
                  <c:v>-3.1284300000000001E-2</c:v>
                </c:pt>
                <c:pt idx="3576">
                  <c:v>-6.5250400000000002E-3</c:v>
                </c:pt>
                <c:pt idx="3577">
                  <c:v>1.9716299999999999E-2</c:v>
                </c:pt>
                <c:pt idx="3578">
                  <c:v>8.7709399999999996E-3</c:v>
                </c:pt>
                <c:pt idx="3579">
                  <c:v>-1.6142799999999999E-2</c:v>
                </c:pt>
                <c:pt idx="3580">
                  <c:v>-1.86138E-2</c:v>
                </c:pt>
                <c:pt idx="3581">
                  <c:v>-2.24876E-2</c:v>
                </c:pt>
                <c:pt idx="3582">
                  <c:v>2.79999E-3</c:v>
                </c:pt>
                <c:pt idx="3583">
                  <c:v>7.6627700000000002E-3</c:v>
                </c:pt>
                <c:pt idx="3584">
                  <c:v>-1.14317E-2</c:v>
                </c:pt>
                <c:pt idx="3585">
                  <c:v>9.4795199999999995E-4</c:v>
                </c:pt>
                <c:pt idx="3586">
                  <c:v>-1.8552800000000001E-2</c:v>
                </c:pt>
                <c:pt idx="3587">
                  <c:v>-2.9373200000000002E-3</c:v>
                </c:pt>
                <c:pt idx="3588">
                  <c:v>-1.6824700000000001E-2</c:v>
                </c:pt>
                <c:pt idx="3589">
                  <c:v>4.82082E-3</c:v>
                </c:pt>
                <c:pt idx="3590">
                  <c:v>7.0142700000000004E-3</c:v>
                </c:pt>
                <c:pt idx="3591">
                  <c:v>-1.5964499999999999E-3</c:v>
                </c:pt>
                <c:pt idx="3592">
                  <c:v>-2.5207500000000001E-2</c:v>
                </c:pt>
                <c:pt idx="3593">
                  <c:v>7.97081E-3</c:v>
                </c:pt>
                <c:pt idx="3594">
                  <c:v>7.10869E-3</c:v>
                </c:pt>
                <c:pt idx="3595">
                  <c:v>-2.2701300000000001E-2</c:v>
                </c:pt>
                <c:pt idx="3596">
                  <c:v>-8.0556900000000008E-3</c:v>
                </c:pt>
                <c:pt idx="3597">
                  <c:v>-6.6041900000000002E-3</c:v>
                </c:pt>
                <c:pt idx="3598">
                  <c:v>-4.8770899999999997E-3</c:v>
                </c:pt>
                <c:pt idx="3599">
                  <c:v>-3.4828200000000002E-3</c:v>
                </c:pt>
                <c:pt idx="3600">
                  <c:v>-2.3736999999999999E-3</c:v>
                </c:pt>
                <c:pt idx="3601">
                  <c:v>-1.0128E-2</c:v>
                </c:pt>
                <c:pt idx="3602">
                  <c:v>1.10483E-2</c:v>
                </c:pt>
                <c:pt idx="3603">
                  <c:v>-2.6380500000000001E-2</c:v>
                </c:pt>
                <c:pt idx="3604">
                  <c:v>-3.82614E-3</c:v>
                </c:pt>
                <c:pt idx="3605">
                  <c:v>-1.0652500000000001E-2</c:v>
                </c:pt>
                <c:pt idx="3606">
                  <c:v>2.5405900000000001E-3</c:v>
                </c:pt>
                <c:pt idx="3607">
                  <c:v>-1.42174E-2</c:v>
                </c:pt>
                <c:pt idx="3608">
                  <c:v>-4.0737200000000001E-2</c:v>
                </c:pt>
                <c:pt idx="3609">
                  <c:v>-3.71656E-2</c:v>
                </c:pt>
                <c:pt idx="3610">
                  <c:v>-2.1036099999999999E-2</c:v>
                </c:pt>
                <c:pt idx="3611">
                  <c:v>-3.9615600000000003E-3</c:v>
                </c:pt>
                <c:pt idx="3612">
                  <c:v>-3.69711E-2</c:v>
                </c:pt>
                <c:pt idx="3613">
                  <c:v>-4.72775E-2</c:v>
                </c:pt>
                <c:pt idx="3614">
                  <c:v>-4.2798999999999997E-2</c:v>
                </c:pt>
                <c:pt idx="3615">
                  <c:v>-2.3843799999999998E-2</c:v>
                </c:pt>
                <c:pt idx="3616">
                  <c:v>-4.96616E-2</c:v>
                </c:pt>
                <c:pt idx="3617">
                  <c:v>-1.49088E-2</c:v>
                </c:pt>
                <c:pt idx="3618">
                  <c:v>-2.2880600000000001E-2</c:v>
                </c:pt>
                <c:pt idx="3619">
                  <c:v>-3.0851400000000001E-2</c:v>
                </c:pt>
                <c:pt idx="3620">
                  <c:v>-2.95582E-2</c:v>
                </c:pt>
                <c:pt idx="3621">
                  <c:v>-3.0158999999999998E-2</c:v>
                </c:pt>
                <c:pt idx="3622">
                  <c:v>-2.7438199999999999E-2</c:v>
                </c:pt>
                <c:pt idx="3623">
                  <c:v>1.0967300000000001E-4</c:v>
                </c:pt>
                <c:pt idx="3624">
                  <c:v>-1.08232E-2</c:v>
                </c:pt>
                <c:pt idx="3625">
                  <c:v>-2.0927399999999999E-2</c:v>
                </c:pt>
                <c:pt idx="3626">
                  <c:v>-2.2004099999999999E-2</c:v>
                </c:pt>
                <c:pt idx="3627">
                  <c:v>-8.2874299999999995E-4</c:v>
                </c:pt>
                <c:pt idx="3628">
                  <c:v>-9.60541E-3</c:v>
                </c:pt>
                <c:pt idx="3629">
                  <c:v>-6.1893499999999997E-3</c:v>
                </c:pt>
                <c:pt idx="3630">
                  <c:v>2.14577E-3</c:v>
                </c:pt>
                <c:pt idx="3631">
                  <c:v>-9.8981899999999994E-3</c:v>
                </c:pt>
                <c:pt idx="3632">
                  <c:v>-7.9679499999999997E-3</c:v>
                </c:pt>
                <c:pt idx="3633">
                  <c:v>-3.6826100000000001E-2</c:v>
                </c:pt>
                <c:pt idx="3634" formatCode="0.00E+00">
                  <c:v>-1.18408E-2</c:v>
                </c:pt>
                <c:pt idx="3635">
                  <c:v>-6.45351E-3</c:v>
                </c:pt>
                <c:pt idx="3636">
                  <c:v>-1.26009E-2</c:v>
                </c:pt>
                <c:pt idx="3637">
                  <c:v>-2.7089100000000001E-2</c:v>
                </c:pt>
                <c:pt idx="3638">
                  <c:v>-2.1347999999999999E-2</c:v>
                </c:pt>
                <c:pt idx="3639">
                  <c:v>-2.72617E-2</c:v>
                </c:pt>
                <c:pt idx="3640">
                  <c:v>-1.26886E-2</c:v>
                </c:pt>
                <c:pt idx="3641">
                  <c:v>-1.2476900000000001E-2</c:v>
                </c:pt>
                <c:pt idx="3642">
                  <c:v>-2.7400999999999998E-2</c:v>
                </c:pt>
                <c:pt idx="3643">
                  <c:v>-2.2916800000000001E-2</c:v>
                </c:pt>
                <c:pt idx="3644">
                  <c:v>-1.9536999999999999E-2</c:v>
                </c:pt>
                <c:pt idx="3645">
                  <c:v>-2.8562500000000001E-2</c:v>
                </c:pt>
                <c:pt idx="3646">
                  <c:v>-2.16446E-2</c:v>
                </c:pt>
                <c:pt idx="3647">
                  <c:v>-4.7531099999999996E-3</c:v>
                </c:pt>
                <c:pt idx="3648">
                  <c:v>-1.1210400000000001E-2</c:v>
                </c:pt>
                <c:pt idx="3649">
                  <c:v>-4.5003899999999999E-3</c:v>
                </c:pt>
                <c:pt idx="3650">
                  <c:v>-1.8609000000000001E-2</c:v>
                </c:pt>
                <c:pt idx="3651">
                  <c:v>-1.12152E-3</c:v>
                </c:pt>
                <c:pt idx="3652">
                  <c:v>-7.0800799999999999E-3</c:v>
                </c:pt>
                <c:pt idx="3653">
                  <c:v>8.1577300000000002E-3</c:v>
                </c:pt>
                <c:pt idx="3654">
                  <c:v>-3.26538E-3</c:v>
                </c:pt>
                <c:pt idx="3655">
                  <c:v>-1.41811E-2</c:v>
                </c:pt>
                <c:pt idx="3656">
                  <c:v>-6.2551500000000001E-3</c:v>
                </c:pt>
                <c:pt idx="3657">
                  <c:v>-1.6894300000000001E-2</c:v>
                </c:pt>
                <c:pt idx="3658">
                  <c:v>-1.1065500000000001E-2</c:v>
                </c:pt>
                <c:pt idx="3659">
                  <c:v>1.43147E-3</c:v>
                </c:pt>
                <c:pt idx="3660">
                  <c:v>-7.0772200000000004E-3</c:v>
                </c:pt>
                <c:pt idx="3661">
                  <c:v>-2.6729599999999999E-2</c:v>
                </c:pt>
                <c:pt idx="3662">
                  <c:v>-7.1668599999999997E-3</c:v>
                </c:pt>
                <c:pt idx="3663">
                  <c:v>-2.3708300000000002E-2</c:v>
                </c:pt>
                <c:pt idx="3664">
                  <c:v>-3.5956399999999999E-2</c:v>
                </c:pt>
                <c:pt idx="3665">
                  <c:v>-1.9227000000000001E-2</c:v>
                </c:pt>
                <c:pt idx="3666">
                  <c:v>-3.5324100000000002E-3</c:v>
                </c:pt>
                <c:pt idx="3667">
                  <c:v>-1.5646899999999998E-2</c:v>
                </c:pt>
                <c:pt idx="3668">
                  <c:v>-2.6794399999999999E-2</c:v>
                </c:pt>
                <c:pt idx="3669">
                  <c:v>-3.2195099999999997E-2</c:v>
                </c:pt>
                <c:pt idx="3670">
                  <c:v>-2.69737E-2</c:v>
                </c:pt>
                <c:pt idx="3671">
                  <c:v>-3.1558000000000003E-2</c:v>
                </c:pt>
                <c:pt idx="3672">
                  <c:v>-3.7550899999999998E-2</c:v>
                </c:pt>
                <c:pt idx="3673">
                  <c:v>-4.21085E-2</c:v>
                </c:pt>
                <c:pt idx="3674">
                  <c:v>-3.9952300000000003E-2</c:v>
                </c:pt>
                <c:pt idx="3675">
                  <c:v>-1.8158899999999999E-2</c:v>
                </c:pt>
                <c:pt idx="3676">
                  <c:v>-2.4414999999999999E-2</c:v>
                </c:pt>
                <c:pt idx="3677">
                  <c:v>-2.4679199999999998E-2</c:v>
                </c:pt>
                <c:pt idx="3678">
                  <c:v>-1.04265E-2</c:v>
                </c:pt>
                <c:pt idx="3679">
                  <c:v>-2.30894E-2</c:v>
                </c:pt>
                <c:pt idx="3680">
                  <c:v>-2.7580299999999999E-2</c:v>
                </c:pt>
                <c:pt idx="3681">
                  <c:v>-1.4661799999999999E-2</c:v>
                </c:pt>
                <c:pt idx="3682">
                  <c:v>-1.9407300000000001E-3</c:v>
                </c:pt>
                <c:pt idx="3683">
                  <c:v>8.8691699999999998E-4</c:v>
                </c:pt>
                <c:pt idx="3684">
                  <c:v>4.11987E-4</c:v>
                </c:pt>
                <c:pt idx="3685">
                  <c:v>-2.0644200000000001E-2</c:v>
                </c:pt>
                <c:pt idx="3686">
                  <c:v>-9.9916499999999995E-3</c:v>
                </c:pt>
                <c:pt idx="3687">
                  <c:v>-3.5781900000000002E-3</c:v>
                </c:pt>
                <c:pt idx="3688">
                  <c:v>4.2095199999999996E-3</c:v>
                </c:pt>
                <c:pt idx="3689">
                  <c:v>5.8908500000000004E-3</c:v>
                </c:pt>
                <c:pt idx="3690">
                  <c:v>-8.5954699999999992E-3</c:v>
                </c:pt>
                <c:pt idx="3691">
                  <c:v>2.9785200000000001E-2</c:v>
                </c:pt>
                <c:pt idx="3692">
                  <c:v>5.9413900000000004E-4</c:v>
                </c:pt>
                <c:pt idx="3693">
                  <c:v>7.0190400000000005E-4</c:v>
                </c:pt>
                <c:pt idx="3694">
                  <c:v>-9.4604499999999996E-4</c:v>
                </c:pt>
                <c:pt idx="3695">
                  <c:v>-2.3326900000000001E-3</c:v>
                </c:pt>
                <c:pt idx="3696">
                  <c:v>-2.01368E-2</c:v>
                </c:pt>
                <c:pt idx="3697">
                  <c:v>-1.35269E-2</c:v>
                </c:pt>
                <c:pt idx="3698">
                  <c:v>1.5651700000000001E-2</c:v>
                </c:pt>
                <c:pt idx="3699">
                  <c:v>1.8121700000000001E-2</c:v>
                </c:pt>
                <c:pt idx="3700">
                  <c:v>6.6194499999999998E-3</c:v>
                </c:pt>
                <c:pt idx="3701">
                  <c:v>-7.7352499999999999E-3</c:v>
                </c:pt>
                <c:pt idx="3702">
                  <c:v>-1.4075300000000001E-2</c:v>
                </c:pt>
                <c:pt idx="3703">
                  <c:v>3.3674199999999999E-3</c:v>
                </c:pt>
                <c:pt idx="3704">
                  <c:v>1.36805E-2</c:v>
                </c:pt>
                <c:pt idx="3705">
                  <c:v>3.8013500000000002E-3</c:v>
                </c:pt>
                <c:pt idx="3706" formatCode="0.00E+00">
                  <c:v>2.47955E-5</c:v>
                </c:pt>
                <c:pt idx="3707">
                  <c:v>7.6532400000000004E-3</c:v>
                </c:pt>
                <c:pt idx="3708">
                  <c:v>4.6234099999999997E-3</c:v>
                </c:pt>
                <c:pt idx="3709">
                  <c:v>1.77135E-2</c:v>
                </c:pt>
                <c:pt idx="3710">
                  <c:v>6.4477900000000001E-3</c:v>
                </c:pt>
                <c:pt idx="3711">
                  <c:v>4.9305E-3</c:v>
                </c:pt>
                <c:pt idx="3712">
                  <c:v>1.54152E-2</c:v>
                </c:pt>
                <c:pt idx="3713">
                  <c:v>-1.1447000000000001E-2</c:v>
                </c:pt>
                <c:pt idx="3714">
                  <c:v>-7.0533799999999997E-3</c:v>
                </c:pt>
                <c:pt idx="3715">
                  <c:v>-1.6653999999999999E-2</c:v>
                </c:pt>
                <c:pt idx="3716">
                  <c:v>1.03979E-2</c:v>
                </c:pt>
                <c:pt idx="3717">
                  <c:v>-7.9498299999999997E-3</c:v>
                </c:pt>
                <c:pt idx="3718">
                  <c:v>-1.3402900000000001E-2</c:v>
                </c:pt>
                <c:pt idx="3719">
                  <c:v>1.00689E-2</c:v>
                </c:pt>
                <c:pt idx="3720">
                  <c:v>-4.3983499999999997E-3</c:v>
                </c:pt>
                <c:pt idx="3721">
                  <c:v>-8.1968300000000004E-3</c:v>
                </c:pt>
                <c:pt idx="3722">
                  <c:v>6.0358E-3</c:v>
                </c:pt>
                <c:pt idx="3723">
                  <c:v>6.8922000000000002E-3</c:v>
                </c:pt>
                <c:pt idx="3724">
                  <c:v>-6.21033E-3</c:v>
                </c:pt>
                <c:pt idx="3725">
                  <c:v>-2.0725299999999999E-2</c:v>
                </c:pt>
                <c:pt idx="3726">
                  <c:v>-2.6636099999999998E-3</c:v>
                </c:pt>
                <c:pt idx="3727">
                  <c:v>-6.1864900000000002E-3</c:v>
                </c:pt>
                <c:pt idx="3728">
                  <c:v>-1.0708799999999999E-2</c:v>
                </c:pt>
                <c:pt idx="3729">
                  <c:v>8.2655000000000003E-3</c:v>
                </c:pt>
                <c:pt idx="3730">
                  <c:v>-1.8043500000000001E-2</c:v>
                </c:pt>
                <c:pt idx="3731">
                  <c:v>-7.6122300000000002E-3</c:v>
                </c:pt>
                <c:pt idx="3732">
                  <c:v>-5.6743599999999998E-3</c:v>
                </c:pt>
                <c:pt idx="3733">
                  <c:v>7.0247699999999996E-3</c:v>
                </c:pt>
                <c:pt idx="3734">
                  <c:v>-7.7304799999999996E-3</c:v>
                </c:pt>
                <c:pt idx="3735">
                  <c:v>-2.0045299999999999E-2</c:v>
                </c:pt>
                <c:pt idx="3736">
                  <c:v>-2.9323599999999998E-2</c:v>
                </c:pt>
                <c:pt idx="3737">
                  <c:v>-1.13592E-2</c:v>
                </c:pt>
                <c:pt idx="3738">
                  <c:v>-7.1296700000000003E-3</c:v>
                </c:pt>
                <c:pt idx="3739">
                  <c:v>-4.5013400000000004E-3</c:v>
                </c:pt>
                <c:pt idx="3740">
                  <c:v>-1.7426500000000001E-2</c:v>
                </c:pt>
                <c:pt idx="3741">
                  <c:v>-2.22397E-3</c:v>
                </c:pt>
                <c:pt idx="3742">
                  <c:v>2.5587100000000001E-3</c:v>
                </c:pt>
                <c:pt idx="3743">
                  <c:v>-1.25036E-2</c:v>
                </c:pt>
                <c:pt idx="3744">
                  <c:v>-5.38063E-3</c:v>
                </c:pt>
                <c:pt idx="3745">
                  <c:v>-2.1308899999999999E-2</c:v>
                </c:pt>
                <c:pt idx="3746">
                  <c:v>-1.2166E-2</c:v>
                </c:pt>
                <c:pt idx="3747">
                  <c:v>-1.6162900000000001E-2</c:v>
                </c:pt>
                <c:pt idx="3748">
                  <c:v>-1.9424400000000001E-2</c:v>
                </c:pt>
                <c:pt idx="3749">
                  <c:v>-1.22652E-2</c:v>
                </c:pt>
                <c:pt idx="3750">
                  <c:v>-1.4661799999999999E-2</c:v>
                </c:pt>
                <c:pt idx="3751">
                  <c:v>1.43242E-3</c:v>
                </c:pt>
                <c:pt idx="3752">
                  <c:v>-4.6033899999999997E-3</c:v>
                </c:pt>
                <c:pt idx="3753">
                  <c:v>1.5573500000000001E-3</c:v>
                </c:pt>
                <c:pt idx="3754">
                  <c:v>-1.15852E-2</c:v>
                </c:pt>
                <c:pt idx="3755">
                  <c:v>-1.3542199999999999E-3</c:v>
                </c:pt>
                <c:pt idx="3756">
                  <c:v>9.3717599999999998E-3</c:v>
                </c:pt>
                <c:pt idx="3757">
                  <c:v>-1.50604E-2</c:v>
                </c:pt>
                <c:pt idx="3758">
                  <c:v>1.4106799999999999E-2</c:v>
                </c:pt>
                <c:pt idx="3759">
                  <c:v>-8.3789799999999994E-3</c:v>
                </c:pt>
                <c:pt idx="3760">
                  <c:v>-1.00708E-2</c:v>
                </c:pt>
                <c:pt idx="3761">
                  <c:v>1.3315199999999999E-2</c:v>
                </c:pt>
                <c:pt idx="3762">
                  <c:v>2.2877700000000001E-2</c:v>
                </c:pt>
                <c:pt idx="3763">
                  <c:v>1.8405900000000001E-4</c:v>
                </c:pt>
                <c:pt idx="3764">
                  <c:v>-1.44157E-2</c:v>
                </c:pt>
                <c:pt idx="3765">
                  <c:v>1.3935100000000001E-2</c:v>
                </c:pt>
                <c:pt idx="3766">
                  <c:v>8.0061000000000004E-3</c:v>
                </c:pt>
                <c:pt idx="3767">
                  <c:v>1.28355E-2</c:v>
                </c:pt>
                <c:pt idx="3768" formatCode="0.00E+00">
                  <c:v>1.2640999999999999E-2</c:v>
                </c:pt>
                <c:pt idx="3769">
                  <c:v>-1.06497E-2</c:v>
                </c:pt>
                <c:pt idx="3770">
                  <c:v>-6.3448000000000003E-3</c:v>
                </c:pt>
                <c:pt idx="3771">
                  <c:v>-1.1134099999999999E-2</c:v>
                </c:pt>
                <c:pt idx="3772">
                  <c:v>-1.34249E-2</c:v>
                </c:pt>
                <c:pt idx="3773">
                  <c:v>-1.5114799999999999E-2</c:v>
                </c:pt>
                <c:pt idx="3774">
                  <c:v>-8.8977800000000003E-4</c:v>
                </c:pt>
                <c:pt idx="3775">
                  <c:v>-3.7860900000000002E-3</c:v>
                </c:pt>
                <c:pt idx="3776">
                  <c:v>1.48106E-3</c:v>
                </c:pt>
                <c:pt idx="3777">
                  <c:v>4.6634699999999999E-4</c:v>
                </c:pt>
                <c:pt idx="3778">
                  <c:v>9.9248900000000004E-3</c:v>
                </c:pt>
                <c:pt idx="3779">
                  <c:v>4.9562499999999997E-3</c:v>
                </c:pt>
                <c:pt idx="3780" formatCode="0.00E+00">
                  <c:v>-6.7091E-3</c:v>
                </c:pt>
                <c:pt idx="3781">
                  <c:v>-4.4450799999999997E-3</c:v>
                </c:pt>
                <c:pt idx="3782">
                  <c:v>1.11246E-2</c:v>
                </c:pt>
                <c:pt idx="3783">
                  <c:v>2.6083E-3</c:v>
                </c:pt>
                <c:pt idx="3784">
                  <c:v>-7.3385200000000003E-3</c:v>
                </c:pt>
                <c:pt idx="3785">
                  <c:v>-6.7157700000000002E-3</c:v>
                </c:pt>
                <c:pt idx="3786">
                  <c:v>-8.5153599999999996E-3</c:v>
                </c:pt>
                <c:pt idx="3787">
                  <c:v>-5.3520199999999999E-3</c:v>
                </c:pt>
                <c:pt idx="3788">
                  <c:v>-6.3629200000000002E-3</c:v>
                </c:pt>
                <c:pt idx="3789">
                  <c:v>-1.04055E-2</c:v>
                </c:pt>
                <c:pt idx="3790">
                  <c:v>-1.47829E-2</c:v>
                </c:pt>
                <c:pt idx="3791">
                  <c:v>-1.2944199999999999E-2</c:v>
                </c:pt>
                <c:pt idx="3792">
                  <c:v>-2.3736999999999999E-3</c:v>
                </c:pt>
                <c:pt idx="3793">
                  <c:v>-7.4501000000000003E-3</c:v>
                </c:pt>
                <c:pt idx="3794">
                  <c:v>7.4453399999999999E-3</c:v>
                </c:pt>
                <c:pt idx="3795">
                  <c:v>7.8744899999999996E-3</c:v>
                </c:pt>
                <c:pt idx="3796">
                  <c:v>1.0911000000000001E-2</c:v>
                </c:pt>
                <c:pt idx="3797">
                  <c:v>-1.6780900000000001E-2</c:v>
                </c:pt>
                <c:pt idx="3798">
                  <c:v>-3.58772E-3</c:v>
                </c:pt>
                <c:pt idx="3799">
                  <c:v>3.3159299999999999E-3</c:v>
                </c:pt>
                <c:pt idx="3800">
                  <c:v>-4.9324E-3</c:v>
                </c:pt>
                <c:pt idx="3801">
                  <c:v>-8.3818399999999998E-3</c:v>
                </c:pt>
                <c:pt idx="3802">
                  <c:v>1.6863800000000002E-2</c:v>
                </c:pt>
                <c:pt idx="3803">
                  <c:v>1.26905E-2</c:v>
                </c:pt>
                <c:pt idx="3804">
                  <c:v>8.0299400000000002E-4</c:v>
                </c:pt>
                <c:pt idx="3805">
                  <c:v>1.31264E-2</c:v>
                </c:pt>
                <c:pt idx="3806">
                  <c:v>3.08895E-2</c:v>
                </c:pt>
                <c:pt idx="3807">
                  <c:v>1.1418299999999999E-2</c:v>
                </c:pt>
                <c:pt idx="3808">
                  <c:v>-1.5455200000000001E-2</c:v>
                </c:pt>
                <c:pt idx="3809">
                  <c:v>-5.3215000000000001E-4</c:v>
                </c:pt>
                <c:pt idx="3810">
                  <c:v>1.55344E-2</c:v>
                </c:pt>
                <c:pt idx="3811">
                  <c:v>4.15802E-4</c:v>
                </c:pt>
                <c:pt idx="3812">
                  <c:v>-1.07698E-2</c:v>
                </c:pt>
                <c:pt idx="3813">
                  <c:v>1.1283899999999999E-2</c:v>
                </c:pt>
                <c:pt idx="3814">
                  <c:v>-2.1915400000000001E-3</c:v>
                </c:pt>
                <c:pt idx="3815">
                  <c:v>1.45998E-2</c:v>
                </c:pt>
                <c:pt idx="3816">
                  <c:v>6.9847099999999999E-3</c:v>
                </c:pt>
                <c:pt idx="3817">
                  <c:v>1.55821E-2</c:v>
                </c:pt>
                <c:pt idx="3818">
                  <c:v>1.18675E-2</c:v>
                </c:pt>
                <c:pt idx="3819">
                  <c:v>2.8086699999999999E-2</c:v>
                </c:pt>
                <c:pt idx="3820">
                  <c:v>8.0404299999999995E-3</c:v>
                </c:pt>
                <c:pt idx="3821">
                  <c:v>2.3073199999999999E-2</c:v>
                </c:pt>
                <c:pt idx="3822">
                  <c:v>8.2464200000000008E-3</c:v>
                </c:pt>
                <c:pt idx="3823">
                  <c:v>2.08092E-3</c:v>
                </c:pt>
                <c:pt idx="3824">
                  <c:v>-3.10812E-2</c:v>
                </c:pt>
                <c:pt idx="3825">
                  <c:v>-9.8800699999999995E-4</c:v>
                </c:pt>
                <c:pt idx="3826">
                  <c:v>1.50881E-2</c:v>
                </c:pt>
                <c:pt idx="3827">
                  <c:v>-1.3746299999999999E-2</c:v>
                </c:pt>
                <c:pt idx="3828">
                  <c:v>8.8968299999999997E-3</c:v>
                </c:pt>
                <c:pt idx="3829">
                  <c:v>2.2106199999999999E-3</c:v>
                </c:pt>
                <c:pt idx="3830">
                  <c:v>2.4390200000000001E-2</c:v>
                </c:pt>
                <c:pt idx="3831">
                  <c:v>8.5134500000000005E-3</c:v>
                </c:pt>
                <c:pt idx="3832">
                  <c:v>-5.7506600000000003E-3</c:v>
                </c:pt>
                <c:pt idx="3833">
                  <c:v>2.0952200000000001E-3</c:v>
                </c:pt>
                <c:pt idx="3834">
                  <c:v>1.3736699999999999E-2</c:v>
                </c:pt>
                <c:pt idx="3835">
                  <c:v>-3.50761E-3</c:v>
                </c:pt>
                <c:pt idx="3836">
                  <c:v>-3.79372E-3</c:v>
                </c:pt>
                <c:pt idx="3837">
                  <c:v>2.2639300000000001E-2</c:v>
                </c:pt>
                <c:pt idx="3838">
                  <c:v>2.64072E-3</c:v>
                </c:pt>
                <c:pt idx="3839">
                  <c:v>-8.4123600000000007E-3</c:v>
                </c:pt>
                <c:pt idx="3840">
                  <c:v>7.7114100000000001E-3</c:v>
                </c:pt>
                <c:pt idx="3841">
                  <c:v>4.7415699999999998E-2</c:v>
                </c:pt>
                <c:pt idx="3842">
                  <c:v>-1.2666699999999999E-2</c:v>
                </c:pt>
                <c:pt idx="3843">
                  <c:v>-9.6006400000000006E-3</c:v>
                </c:pt>
                <c:pt idx="3844">
                  <c:v>-6.9999700000000003E-3</c:v>
                </c:pt>
                <c:pt idx="3845">
                  <c:v>-3.2177E-3</c:v>
                </c:pt>
                <c:pt idx="3846">
                  <c:v>2.08092E-3</c:v>
                </c:pt>
                <c:pt idx="3847">
                  <c:v>4.1179700000000003E-3</c:v>
                </c:pt>
                <c:pt idx="3848">
                  <c:v>2.32124E-3</c:v>
                </c:pt>
                <c:pt idx="3849" formatCode="0.00E+00">
                  <c:v>9.4413799999999994E-5</c:v>
                </c:pt>
                <c:pt idx="3850">
                  <c:v>-1.2984300000000001E-2</c:v>
                </c:pt>
                <c:pt idx="3851">
                  <c:v>1.2414E-2</c:v>
                </c:pt>
                <c:pt idx="3852">
                  <c:v>-1.3207399999999999E-2</c:v>
                </c:pt>
                <c:pt idx="3853" formatCode="0.00E+00">
                  <c:v>5.3405800000000003E-5</c:v>
                </c:pt>
                <c:pt idx="3854">
                  <c:v>2.2240599999999999E-2</c:v>
                </c:pt>
                <c:pt idx="3855">
                  <c:v>2.2697400000000001E-4</c:v>
                </c:pt>
                <c:pt idx="3856">
                  <c:v>-5.3873100000000002E-3</c:v>
                </c:pt>
                <c:pt idx="3857">
                  <c:v>-1.54047E-2</c:v>
                </c:pt>
                <c:pt idx="3858">
                  <c:v>1.5817600000000001E-2</c:v>
                </c:pt>
                <c:pt idx="3859">
                  <c:v>1.45655E-2</c:v>
                </c:pt>
                <c:pt idx="3860">
                  <c:v>9.7017300000000004E-3</c:v>
                </c:pt>
                <c:pt idx="3861">
                  <c:v>5.2919400000000002E-3</c:v>
                </c:pt>
                <c:pt idx="3862">
                  <c:v>1.0567699999999999E-2</c:v>
                </c:pt>
                <c:pt idx="3863">
                  <c:v>8.2893399999999992E-3</c:v>
                </c:pt>
                <c:pt idx="3864">
                  <c:v>2.11153E-2</c:v>
                </c:pt>
                <c:pt idx="3865">
                  <c:v>1.4538799999999999E-2</c:v>
                </c:pt>
                <c:pt idx="3866">
                  <c:v>1.52903E-2</c:v>
                </c:pt>
                <c:pt idx="3867">
                  <c:v>-2.6941299999999999E-3</c:v>
                </c:pt>
                <c:pt idx="3868">
                  <c:v>7.4024199999999998E-3</c:v>
                </c:pt>
                <c:pt idx="3869">
                  <c:v>1.30835E-2</c:v>
                </c:pt>
                <c:pt idx="3870">
                  <c:v>1.5888200000000002E-2</c:v>
                </c:pt>
                <c:pt idx="3871">
                  <c:v>2.69737E-2</c:v>
                </c:pt>
                <c:pt idx="3872">
                  <c:v>5.0601999999999999E-3</c:v>
                </c:pt>
                <c:pt idx="3873">
                  <c:v>2.46181E-2</c:v>
                </c:pt>
                <c:pt idx="3874">
                  <c:v>1.45512E-2</c:v>
                </c:pt>
                <c:pt idx="3875">
                  <c:v>2.1401400000000001E-2</c:v>
                </c:pt>
                <c:pt idx="3876">
                  <c:v>1.3495399999999999E-2</c:v>
                </c:pt>
                <c:pt idx="3877">
                  <c:v>9.4614E-3</c:v>
                </c:pt>
                <c:pt idx="3878">
                  <c:v>-1.9931800000000002E-3</c:v>
                </c:pt>
                <c:pt idx="3879">
                  <c:v>8.5620899999999996E-3</c:v>
                </c:pt>
                <c:pt idx="3880">
                  <c:v>-2.6207000000000001E-3</c:v>
                </c:pt>
                <c:pt idx="3881">
                  <c:v>5.3634599999999996E-3</c:v>
                </c:pt>
                <c:pt idx="3882">
                  <c:v>2.8666500000000001E-2</c:v>
                </c:pt>
                <c:pt idx="3883">
                  <c:v>2.50282E-2</c:v>
                </c:pt>
                <c:pt idx="3884">
                  <c:v>-1.22538E-2</c:v>
                </c:pt>
                <c:pt idx="3885">
                  <c:v>3.2072099999999998E-3</c:v>
                </c:pt>
                <c:pt idx="3886">
                  <c:v>-1.76334E-3</c:v>
                </c:pt>
                <c:pt idx="3887">
                  <c:v>-1.6637800000000001E-2</c:v>
                </c:pt>
                <c:pt idx="3888">
                  <c:v>-3.2134999999999997E-2</c:v>
                </c:pt>
                <c:pt idx="3889">
                  <c:v>-5.5637400000000002E-3</c:v>
                </c:pt>
                <c:pt idx="3890">
                  <c:v>-3.7584300000000001E-3</c:v>
                </c:pt>
                <c:pt idx="3891">
                  <c:v>1.48296E-2</c:v>
                </c:pt>
                <c:pt idx="3892">
                  <c:v>1.6822799999999999E-2</c:v>
                </c:pt>
                <c:pt idx="3893">
                  <c:v>2.43092E-3</c:v>
                </c:pt>
                <c:pt idx="3894">
                  <c:v>9.1314299999999994E-3</c:v>
                </c:pt>
                <c:pt idx="3895">
                  <c:v>6.4563800000000003E-4</c:v>
                </c:pt>
                <c:pt idx="3896">
                  <c:v>1.1802699999999999E-2</c:v>
                </c:pt>
                <c:pt idx="3897">
                  <c:v>2.2128100000000001E-2</c:v>
                </c:pt>
                <c:pt idx="3898">
                  <c:v>8.1491500000000008E-3</c:v>
                </c:pt>
                <c:pt idx="3899">
                  <c:v>9.4909699999999996E-3</c:v>
                </c:pt>
                <c:pt idx="3900">
                  <c:v>2.54536E-3</c:v>
                </c:pt>
                <c:pt idx="3901">
                  <c:v>-1.5735600000000001E-3</c:v>
                </c:pt>
                <c:pt idx="3902">
                  <c:v>4.5909899999999997E-3</c:v>
                </c:pt>
                <c:pt idx="3903">
                  <c:v>2.19536E-2</c:v>
                </c:pt>
                <c:pt idx="3904">
                  <c:v>2.00415E-2</c:v>
                </c:pt>
                <c:pt idx="3905">
                  <c:v>6.5441099999999997E-3</c:v>
                </c:pt>
                <c:pt idx="3906">
                  <c:v>-2.33936E-3</c:v>
                </c:pt>
                <c:pt idx="3907">
                  <c:v>1.4031399999999999E-2</c:v>
                </c:pt>
                <c:pt idx="3908">
                  <c:v>9.7808800000000005E-3</c:v>
                </c:pt>
                <c:pt idx="3909">
                  <c:v>-4.2343099999999998E-3</c:v>
                </c:pt>
                <c:pt idx="3910">
                  <c:v>3.7584300000000001E-3</c:v>
                </c:pt>
                <c:pt idx="3911">
                  <c:v>-5.1498400000000001E-4</c:v>
                </c:pt>
                <c:pt idx="3912">
                  <c:v>8.3732600000000004E-3</c:v>
                </c:pt>
                <c:pt idx="3913">
                  <c:v>-2.5301E-3</c:v>
                </c:pt>
                <c:pt idx="3914">
                  <c:v>1.5766100000000002E-2</c:v>
                </c:pt>
                <c:pt idx="3915">
                  <c:v>1.03483E-2</c:v>
                </c:pt>
                <c:pt idx="3916">
                  <c:v>6.1874399999999998E-3</c:v>
                </c:pt>
                <c:pt idx="3917">
                  <c:v>-6.2751799999999998E-4</c:v>
                </c:pt>
                <c:pt idx="3918">
                  <c:v>-1.9791599999999999E-2</c:v>
                </c:pt>
                <c:pt idx="3919">
                  <c:v>-2.2954899999999999E-3</c:v>
                </c:pt>
                <c:pt idx="3920">
                  <c:v>1.49832E-2</c:v>
                </c:pt>
                <c:pt idx="3921">
                  <c:v>5.2785899999999997E-3</c:v>
                </c:pt>
                <c:pt idx="3922">
                  <c:v>1.7683999999999998E-2</c:v>
                </c:pt>
                <c:pt idx="3923">
                  <c:v>1.7723099999999999E-2</c:v>
                </c:pt>
                <c:pt idx="3924">
                  <c:v>2.5348699999999998E-2</c:v>
                </c:pt>
                <c:pt idx="3925">
                  <c:v>1.4198300000000001E-2</c:v>
                </c:pt>
                <c:pt idx="3926">
                  <c:v>-1.5440000000000001E-2</c:v>
                </c:pt>
                <c:pt idx="3927">
                  <c:v>3.0988700000000001E-2</c:v>
                </c:pt>
                <c:pt idx="3928">
                  <c:v>3.1056400000000001E-2</c:v>
                </c:pt>
                <c:pt idx="3929">
                  <c:v>2.3031200000000002E-2</c:v>
                </c:pt>
                <c:pt idx="3930">
                  <c:v>4.2686499999999997E-3</c:v>
                </c:pt>
                <c:pt idx="3931">
                  <c:v>1.47095E-2</c:v>
                </c:pt>
                <c:pt idx="3932">
                  <c:v>2.77348E-2</c:v>
                </c:pt>
                <c:pt idx="3933">
                  <c:v>2.2061299999999999E-2</c:v>
                </c:pt>
                <c:pt idx="3934">
                  <c:v>3.7710199999999999E-2</c:v>
                </c:pt>
                <c:pt idx="3935">
                  <c:v>2.4127999999999999E-4</c:v>
                </c:pt>
                <c:pt idx="3936">
                  <c:v>-2.9726000000000002E-3</c:v>
                </c:pt>
                <c:pt idx="3937">
                  <c:v>5.6371700000000004E-3</c:v>
                </c:pt>
                <c:pt idx="3938">
                  <c:v>-5.5275000000000003E-3</c:v>
                </c:pt>
                <c:pt idx="3939">
                  <c:v>3.6201499999999999E-3</c:v>
                </c:pt>
                <c:pt idx="3940">
                  <c:v>4.0206900000000004E-3</c:v>
                </c:pt>
                <c:pt idx="3941">
                  <c:v>1.7385499999999999E-3</c:v>
                </c:pt>
                <c:pt idx="3942">
                  <c:v>-2.2473300000000002E-2</c:v>
                </c:pt>
                <c:pt idx="3943">
                  <c:v>-7.8582800000000005E-3</c:v>
                </c:pt>
                <c:pt idx="3944">
                  <c:v>1.74599E-2</c:v>
                </c:pt>
                <c:pt idx="3945">
                  <c:v>2.9029800000000001E-2</c:v>
                </c:pt>
                <c:pt idx="3946">
                  <c:v>-2.7284599999999998E-3</c:v>
                </c:pt>
                <c:pt idx="3947">
                  <c:v>-4.1599300000000001E-3</c:v>
                </c:pt>
                <c:pt idx="3948">
                  <c:v>-7.4710799999999997E-3</c:v>
                </c:pt>
                <c:pt idx="3949">
                  <c:v>7.0409799999999996E-3</c:v>
                </c:pt>
                <c:pt idx="3950">
                  <c:v>4.30584E-3</c:v>
                </c:pt>
                <c:pt idx="3951">
                  <c:v>1.0602E-2</c:v>
                </c:pt>
                <c:pt idx="3952">
                  <c:v>1.42107E-2</c:v>
                </c:pt>
                <c:pt idx="3953">
                  <c:v>-5.8832199999999998E-3</c:v>
                </c:pt>
                <c:pt idx="3954">
                  <c:v>-9.2897399999999995E-3</c:v>
                </c:pt>
                <c:pt idx="3955">
                  <c:v>1.7027899999999999E-2</c:v>
                </c:pt>
                <c:pt idx="3956">
                  <c:v>1.15633E-2</c:v>
                </c:pt>
                <c:pt idx="3957">
                  <c:v>-2.3736999999999999E-3</c:v>
                </c:pt>
                <c:pt idx="3958">
                  <c:v>1.6851399999999999E-3</c:v>
                </c:pt>
                <c:pt idx="3959">
                  <c:v>-6.1874399999999998E-3</c:v>
                </c:pt>
                <c:pt idx="3960">
                  <c:v>8.6240799999999992E-3</c:v>
                </c:pt>
                <c:pt idx="3961">
                  <c:v>4.4298200000000001E-3</c:v>
                </c:pt>
                <c:pt idx="3962">
                  <c:v>-1.9331000000000001E-3</c:v>
                </c:pt>
                <c:pt idx="3963">
                  <c:v>1.51253E-2</c:v>
                </c:pt>
                <c:pt idx="3964">
                  <c:v>6.0234099999999999E-3</c:v>
                </c:pt>
                <c:pt idx="3965">
                  <c:v>5.0516099999999998E-3</c:v>
                </c:pt>
                <c:pt idx="3966">
                  <c:v>-1.8444100000000001E-3</c:v>
                </c:pt>
                <c:pt idx="3967">
                  <c:v>5.6486100000000001E-3</c:v>
                </c:pt>
                <c:pt idx="3968">
                  <c:v>9.9945099999999999E-3</c:v>
                </c:pt>
                <c:pt idx="3969">
                  <c:v>-5.65243E-3</c:v>
                </c:pt>
                <c:pt idx="3970">
                  <c:v>1.36185E-3</c:v>
                </c:pt>
                <c:pt idx="3971">
                  <c:v>-1.75867E-2</c:v>
                </c:pt>
                <c:pt idx="3972">
                  <c:v>1.8870399999999999E-2</c:v>
                </c:pt>
                <c:pt idx="3973">
                  <c:v>-3.4332299999999998E-4</c:v>
                </c:pt>
                <c:pt idx="3974">
                  <c:v>-3.9606099999999998E-3</c:v>
                </c:pt>
                <c:pt idx="3975">
                  <c:v>-1.0434199999999999E-2</c:v>
                </c:pt>
                <c:pt idx="3976">
                  <c:v>-1.4604600000000001E-2</c:v>
                </c:pt>
                <c:pt idx="3977">
                  <c:v>-6.4363500000000004E-3</c:v>
                </c:pt>
                <c:pt idx="3978">
                  <c:v>1.6613000000000001E-3</c:v>
                </c:pt>
                <c:pt idx="3979">
                  <c:v>1.5927299999999998E-2</c:v>
                </c:pt>
                <c:pt idx="3980">
                  <c:v>-9.6368800000000004E-3</c:v>
                </c:pt>
                <c:pt idx="3981">
                  <c:v>-4.3249100000000004E-3</c:v>
                </c:pt>
                <c:pt idx="3982">
                  <c:v>-2.2783299999999999E-3</c:v>
                </c:pt>
                <c:pt idx="3983">
                  <c:v>3.3006699999999999E-3</c:v>
                </c:pt>
                <c:pt idx="3984">
                  <c:v>-9.8066300000000002E-3</c:v>
                </c:pt>
                <c:pt idx="3985">
                  <c:v>6.3514699999999997E-4</c:v>
                </c:pt>
                <c:pt idx="3986">
                  <c:v>1.18084E-2</c:v>
                </c:pt>
                <c:pt idx="3987">
                  <c:v>-1.22995E-2</c:v>
                </c:pt>
                <c:pt idx="3988">
                  <c:v>-2.99644E-3</c:v>
                </c:pt>
                <c:pt idx="3989">
                  <c:v>1.9024800000000001E-2</c:v>
                </c:pt>
                <c:pt idx="3990">
                  <c:v>1.8858900000000001E-2</c:v>
                </c:pt>
                <c:pt idx="3991">
                  <c:v>2.2538200000000001E-2</c:v>
                </c:pt>
                <c:pt idx="3992">
                  <c:v>4.0969800000000001E-3</c:v>
                </c:pt>
                <c:pt idx="3993">
                  <c:v>5.8336300000000002E-3</c:v>
                </c:pt>
                <c:pt idx="3994">
                  <c:v>8.1672700000000008E-3</c:v>
                </c:pt>
                <c:pt idx="3995">
                  <c:v>-2.99454E-4</c:v>
                </c:pt>
                <c:pt idx="3996">
                  <c:v>3.0971499999999999E-2</c:v>
                </c:pt>
                <c:pt idx="3997">
                  <c:v>3.0376400000000001E-2</c:v>
                </c:pt>
                <c:pt idx="3998">
                  <c:v>2.4753600000000001E-2</c:v>
                </c:pt>
                <c:pt idx="3999">
                  <c:v>9.7198500000000004E-3</c:v>
                </c:pt>
                <c:pt idx="4000">
                  <c:v>3.1149900000000001E-2</c:v>
                </c:pt>
                <c:pt idx="4001">
                  <c:v>1.13592E-2</c:v>
                </c:pt>
                <c:pt idx="4002">
                  <c:v>1.11609E-2</c:v>
                </c:pt>
                <c:pt idx="4003">
                  <c:v>1.8798800000000001E-2</c:v>
                </c:pt>
                <c:pt idx="4004">
                  <c:v>1.2749699999999999E-2</c:v>
                </c:pt>
                <c:pt idx="4005">
                  <c:v>2.8390899999999998E-3</c:v>
                </c:pt>
                <c:pt idx="4006">
                  <c:v>4.40598E-4</c:v>
                </c:pt>
                <c:pt idx="4007">
                  <c:v>1.7963400000000001E-2</c:v>
                </c:pt>
                <c:pt idx="4008">
                  <c:v>1.7920499999999999E-2</c:v>
                </c:pt>
                <c:pt idx="4009">
                  <c:v>1.2447400000000001E-2</c:v>
                </c:pt>
                <c:pt idx="4010">
                  <c:v>2.2296899999999999E-3</c:v>
                </c:pt>
                <c:pt idx="4011">
                  <c:v>-1.32198E-2</c:v>
                </c:pt>
                <c:pt idx="4012">
                  <c:v>-2.0504E-3</c:v>
                </c:pt>
                <c:pt idx="4013" formatCode="0.00E+00">
                  <c:v>3.9100600000000003E-5</c:v>
                </c:pt>
                <c:pt idx="4014">
                  <c:v>9.4556799999999993E-3</c:v>
                </c:pt>
                <c:pt idx="4015">
                  <c:v>-3.2253300000000002E-3</c:v>
                </c:pt>
                <c:pt idx="4016">
                  <c:v>-1.49736E-2</c:v>
                </c:pt>
                <c:pt idx="4017">
                  <c:v>-3.3399600000000002E-2</c:v>
                </c:pt>
                <c:pt idx="4018">
                  <c:v>-1.22986E-2</c:v>
                </c:pt>
                <c:pt idx="4019">
                  <c:v>9.1114000000000004E-3</c:v>
                </c:pt>
                <c:pt idx="4020">
                  <c:v>4.4374499999999999E-3</c:v>
                </c:pt>
                <c:pt idx="4021">
                  <c:v>-2.1362299999999998E-3</c:v>
                </c:pt>
                <c:pt idx="4022">
                  <c:v>2.3784600000000002E-3</c:v>
                </c:pt>
                <c:pt idx="4023">
                  <c:v>6.2684999999999998E-3</c:v>
                </c:pt>
                <c:pt idx="4024">
                  <c:v>1.6764600000000001E-2</c:v>
                </c:pt>
                <c:pt idx="4025">
                  <c:v>9.6979100000000006E-3</c:v>
                </c:pt>
                <c:pt idx="4026">
                  <c:v>7.18784E-3</c:v>
                </c:pt>
                <c:pt idx="4027">
                  <c:v>9.0007799999999999E-3</c:v>
                </c:pt>
                <c:pt idx="4028">
                  <c:v>2.2097599999999998E-2</c:v>
                </c:pt>
                <c:pt idx="4029">
                  <c:v>-4.4574699999999998E-3</c:v>
                </c:pt>
                <c:pt idx="4030">
                  <c:v>1.35183E-2</c:v>
                </c:pt>
                <c:pt idx="4031">
                  <c:v>1.0024099999999999E-2</c:v>
                </c:pt>
                <c:pt idx="4032">
                  <c:v>2.69117E-2</c:v>
                </c:pt>
                <c:pt idx="4033">
                  <c:v>1.8405000000000001E-2</c:v>
                </c:pt>
                <c:pt idx="4034">
                  <c:v>1.2889899999999999E-2</c:v>
                </c:pt>
                <c:pt idx="4035">
                  <c:v>1.1943799999999999E-2</c:v>
                </c:pt>
                <c:pt idx="4036">
                  <c:v>2.0805400000000002E-2</c:v>
                </c:pt>
                <c:pt idx="4037">
                  <c:v>2.3931500000000001E-2</c:v>
                </c:pt>
                <c:pt idx="4038">
                  <c:v>1.2846E-2</c:v>
                </c:pt>
                <c:pt idx="4039">
                  <c:v>4.7111499999999999E-3</c:v>
                </c:pt>
                <c:pt idx="4040">
                  <c:v>-4.40311E-3</c:v>
                </c:pt>
                <c:pt idx="4041">
                  <c:v>7.6303500000000002E-3</c:v>
                </c:pt>
                <c:pt idx="4042">
                  <c:v>8.4209400000000005E-4</c:v>
                </c:pt>
                <c:pt idx="4043">
                  <c:v>-1.7271000000000001E-3</c:v>
                </c:pt>
                <c:pt idx="4044">
                  <c:v>7.0352599999999998E-3</c:v>
                </c:pt>
                <c:pt idx="4045">
                  <c:v>-9.4442399999999996E-3</c:v>
                </c:pt>
                <c:pt idx="4046">
                  <c:v>-1.37272E-2</c:v>
                </c:pt>
                <c:pt idx="4047">
                  <c:v>-1.4452E-2</c:v>
                </c:pt>
                <c:pt idx="4048">
                  <c:v>8.9139900000000001E-3</c:v>
                </c:pt>
                <c:pt idx="4049">
                  <c:v>4.0979399999999996E-3</c:v>
                </c:pt>
                <c:pt idx="4050">
                  <c:v>-1.1138E-2</c:v>
                </c:pt>
                <c:pt idx="4051">
                  <c:v>-1.1816999999999999E-2</c:v>
                </c:pt>
                <c:pt idx="4052">
                  <c:v>-9.6836100000000005E-3</c:v>
                </c:pt>
                <c:pt idx="4053">
                  <c:v>-1.6560600000000002E-2</c:v>
                </c:pt>
                <c:pt idx="4054">
                  <c:v>-8.4810300000000005E-3</c:v>
                </c:pt>
                <c:pt idx="4055">
                  <c:v>-4.35638E-3</c:v>
                </c:pt>
                <c:pt idx="4056">
                  <c:v>-2.47345E-2</c:v>
                </c:pt>
                <c:pt idx="4057">
                  <c:v>-1.7668699999999999E-2</c:v>
                </c:pt>
                <c:pt idx="4058">
                  <c:v>-7.5292600000000003E-3</c:v>
                </c:pt>
                <c:pt idx="4059">
                  <c:v>-2.8038E-4</c:v>
                </c:pt>
                <c:pt idx="4060">
                  <c:v>6.0949300000000001E-3</c:v>
                </c:pt>
                <c:pt idx="4061">
                  <c:v>8.7709399999999996E-3</c:v>
                </c:pt>
                <c:pt idx="4062">
                  <c:v>-1.4053299999999999E-2</c:v>
                </c:pt>
                <c:pt idx="4063">
                  <c:v>7.50828E-3</c:v>
                </c:pt>
                <c:pt idx="4064">
                  <c:v>7.7152299999999998E-4</c:v>
                </c:pt>
                <c:pt idx="4065">
                  <c:v>6.0949300000000001E-3</c:v>
                </c:pt>
                <c:pt idx="4066">
                  <c:v>6.6814400000000003E-3</c:v>
                </c:pt>
                <c:pt idx="4067">
                  <c:v>-6.1111500000000001E-3</c:v>
                </c:pt>
                <c:pt idx="4068">
                  <c:v>-2.2439999999999999E-3</c:v>
                </c:pt>
                <c:pt idx="4069">
                  <c:v>4.1275000000000001E-3</c:v>
                </c:pt>
                <c:pt idx="4070">
                  <c:v>1.3153099999999999E-2</c:v>
                </c:pt>
                <c:pt idx="4071">
                  <c:v>-5.79643E-3</c:v>
                </c:pt>
                <c:pt idx="4072">
                  <c:v>-1.7404600000000001E-3</c:v>
                </c:pt>
                <c:pt idx="4073">
                  <c:v>-6.3800800000000002E-4</c:v>
                </c:pt>
                <c:pt idx="4074" formatCode="0.00E+00">
                  <c:v>5.7220499999999997E-6</c:v>
                </c:pt>
                <c:pt idx="4075">
                  <c:v>1.7738299999999999E-3</c:v>
                </c:pt>
                <c:pt idx="4076">
                  <c:v>-8.5067699999999999E-4</c:v>
                </c:pt>
                <c:pt idx="4077">
                  <c:v>6.4325299999999997E-3</c:v>
                </c:pt>
                <c:pt idx="4078">
                  <c:v>4.4536599999999999E-4</c:v>
                </c:pt>
                <c:pt idx="4079">
                  <c:v>-6.2189100000000002E-3</c:v>
                </c:pt>
                <c:pt idx="4080">
                  <c:v>-1.8272400000000001E-2</c:v>
                </c:pt>
                <c:pt idx="4081">
                  <c:v>-3.04317E-3</c:v>
                </c:pt>
                <c:pt idx="4082">
                  <c:v>-1.07765E-2</c:v>
                </c:pt>
                <c:pt idx="4083">
                  <c:v>-6.8035099999999996E-3</c:v>
                </c:pt>
                <c:pt idx="4084">
                  <c:v>1.2480700000000001E-2</c:v>
                </c:pt>
                <c:pt idx="4085">
                  <c:v>5.68485E-3</c:v>
                </c:pt>
                <c:pt idx="4086">
                  <c:v>6.6757199999999996E-4</c:v>
                </c:pt>
                <c:pt idx="4087">
                  <c:v>-2.81811E-3</c:v>
                </c:pt>
                <c:pt idx="4088">
                  <c:v>1.8033999999999999E-3</c:v>
                </c:pt>
                <c:pt idx="4089">
                  <c:v>-2.43473E-3</c:v>
                </c:pt>
                <c:pt idx="4090">
                  <c:v>9.3011900000000008E-3</c:v>
                </c:pt>
                <c:pt idx="4091">
                  <c:v>-4.5156500000000004E-3</c:v>
                </c:pt>
                <c:pt idx="4092">
                  <c:v>-4.3516199999999996E-3</c:v>
                </c:pt>
                <c:pt idx="4093">
                  <c:v>-1.1346800000000001E-2</c:v>
                </c:pt>
                <c:pt idx="4094">
                  <c:v>9.6941000000000006E-3</c:v>
                </c:pt>
                <c:pt idx="4095">
                  <c:v>1.00231E-3</c:v>
                </c:pt>
                <c:pt idx="4096">
                  <c:v>2.4905199999999999E-2</c:v>
                </c:pt>
                <c:pt idx="4097">
                  <c:v>1.95122E-2</c:v>
                </c:pt>
                <c:pt idx="4098">
                  <c:v>1.5997899999999999E-2</c:v>
                </c:pt>
                <c:pt idx="4099">
                  <c:v>7.7772099999999997E-3</c:v>
                </c:pt>
                <c:pt idx="4100">
                  <c:v>-9.8133100000000004E-3</c:v>
                </c:pt>
                <c:pt idx="4101">
                  <c:v>-4.2343099999999999E-4</c:v>
                </c:pt>
                <c:pt idx="4102">
                  <c:v>2.3730299999999999E-2</c:v>
                </c:pt>
                <c:pt idx="4103">
                  <c:v>2.2021300000000001E-2</c:v>
                </c:pt>
                <c:pt idx="4104">
                  <c:v>9.3288399999999997E-3</c:v>
                </c:pt>
                <c:pt idx="4105" formatCode="0.00E+00">
                  <c:v>4.7683700000000004E-6</c:v>
                </c:pt>
                <c:pt idx="4106">
                  <c:v>2.8542499999999998E-2</c:v>
                </c:pt>
                <c:pt idx="4107">
                  <c:v>1.66445E-2</c:v>
                </c:pt>
                <c:pt idx="4108">
                  <c:v>2.1761900000000001E-2</c:v>
                </c:pt>
                <c:pt idx="4109">
                  <c:v>1.4730500000000001E-2</c:v>
                </c:pt>
                <c:pt idx="4110">
                  <c:v>2.3544300000000001E-2</c:v>
                </c:pt>
                <c:pt idx="4111">
                  <c:v>4.8341800000000004E-3</c:v>
                </c:pt>
                <c:pt idx="4112">
                  <c:v>1.4254599999999999E-2</c:v>
                </c:pt>
                <c:pt idx="4113">
                  <c:v>1.20535E-2</c:v>
                </c:pt>
                <c:pt idx="4114">
                  <c:v>1.7522800000000002E-2</c:v>
                </c:pt>
                <c:pt idx="4115">
                  <c:v>2.6645699999999998E-3</c:v>
                </c:pt>
                <c:pt idx="4116">
                  <c:v>2.04172E-2</c:v>
                </c:pt>
                <c:pt idx="4117">
                  <c:v>3.3531199999999998E-3</c:v>
                </c:pt>
                <c:pt idx="4118">
                  <c:v>1.73063E-2</c:v>
                </c:pt>
                <c:pt idx="4119">
                  <c:v>3.0708300000000001E-3</c:v>
                </c:pt>
                <c:pt idx="4120">
                  <c:v>2.9046099999999998E-2</c:v>
                </c:pt>
                <c:pt idx="4121">
                  <c:v>1.8776899999999999E-2</c:v>
                </c:pt>
                <c:pt idx="4122">
                  <c:v>1.36423E-2</c:v>
                </c:pt>
                <c:pt idx="4123">
                  <c:v>-5.4187799999999998E-3</c:v>
                </c:pt>
                <c:pt idx="4124">
                  <c:v>1.47343E-3</c:v>
                </c:pt>
                <c:pt idx="4125">
                  <c:v>1.0702100000000001E-2</c:v>
                </c:pt>
                <c:pt idx="4126">
                  <c:v>8.3198500000000002E-3</c:v>
                </c:pt>
                <c:pt idx="4127">
                  <c:v>3.4065200000000001E-3</c:v>
                </c:pt>
                <c:pt idx="4128">
                  <c:v>1.9321399999999999E-3</c:v>
                </c:pt>
                <c:pt idx="4129">
                  <c:v>-7.0686300000000002E-3</c:v>
                </c:pt>
                <c:pt idx="4130">
                  <c:v>2.3387000000000002E-2</c:v>
                </c:pt>
                <c:pt idx="4131">
                  <c:v>-3.4952199999999998E-3</c:v>
                </c:pt>
                <c:pt idx="4132">
                  <c:v>4.6148300000000003E-3</c:v>
                </c:pt>
                <c:pt idx="4133">
                  <c:v>-2.8762800000000002E-3</c:v>
                </c:pt>
                <c:pt idx="4134">
                  <c:v>-8.0871600000000001E-4</c:v>
                </c:pt>
                <c:pt idx="4135">
                  <c:v>7.07436E-3</c:v>
                </c:pt>
                <c:pt idx="4136">
                  <c:v>4.1971200000000004E-3</c:v>
                </c:pt>
                <c:pt idx="4137">
                  <c:v>-9.4518699999999994E-3</c:v>
                </c:pt>
                <c:pt idx="4138">
                  <c:v>5.0449399999999997E-4</c:v>
                </c:pt>
                <c:pt idx="4139">
                  <c:v>7.9946500000000007E-3</c:v>
                </c:pt>
                <c:pt idx="4140" formatCode="0.00E+00">
                  <c:v>-8.5830700000000005E-5</c:v>
                </c:pt>
                <c:pt idx="4141">
                  <c:v>-9.5892000000000008E-3</c:v>
                </c:pt>
                <c:pt idx="4142">
                  <c:v>-7.4891999999999997E-3</c:v>
                </c:pt>
                <c:pt idx="4143">
                  <c:v>2.5558500000000001E-3</c:v>
                </c:pt>
                <c:pt idx="4144">
                  <c:v>-1.25399E-2</c:v>
                </c:pt>
                <c:pt idx="4145">
                  <c:v>9.9744800000000008E-3</c:v>
                </c:pt>
                <c:pt idx="4146">
                  <c:v>1.02167E-2</c:v>
                </c:pt>
                <c:pt idx="4147">
                  <c:v>-6.4239500000000003E-3</c:v>
                </c:pt>
                <c:pt idx="4148">
                  <c:v>-6.1836199999999999E-3</c:v>
                </c:pt>
                <c:pt idx="4149">
                  <c:v>2.7303700000000002E-3</c:v>
                </c:pt>
                <c:pt idx="4150">
                  <c:v>-3.7565200000000002E-3</c:v>
                </c:pt>
                <c:pt idx="4151">
                  <c:v>-4.8990199999999996E-3</c:v>
                </c:pt>
                <c:pt idx="4152">
                  <c:v>4.1971200000000004E-3</c:v>
                </c:pt>
                <c:pt idx="4153">
                  <c:v>-6.6785799999999999E-3</c:v>
                </c:pt>
                <c:pt idx="4154">
                  <c:v>8.4829299999999996E-3</c:v>
                </c:pt>
                <c:pt idx="4155">
                  <c:v>-4.0845899999999999E-3</c:v>
                </c:pt>
                <c:pt idx="4156">
                  <c:v>-1.8834099999999999E-2</c:v>
                </c:pt>
                <c:pt idx="4157">
                  <c:v>5.3234099999999998E-3</c:v>
                </c:pt>
                <c:pt idx="4158">
                  <c:v>-3.85857E-3</c:v>
                </c:pt>
                <c:pt idx="4159">
                  <c:v>-1.7824200000000001E-3</c:v>
                </c:pt>
                <c:pt idx="4160">
                  <c:v>-2.3183800000000001E-3</c:v>
                </c:pt>
                <c:pt idx="4161">
                  <c:v>-4.9505199999999999E-3</c:v>
                </c:pt>
                <c:pt idx="4162">
                  <c:v>1.4772400000000001E-3</c:v>
                </c:pt>
                <c:pt idx="4163">
                  <c:v>-4.0407200000000002E-3</c:v>
                </c:pt>
                <c:pt idx="4164">
                  <c:v>6.0882599999999999E-3</c:v>
                </c:pt>
                <c:pt idx="4165">
                  <c:v>1.4945999999999999E-2</c:v>
                </c:pt>
                <c:pt idx="4166">
                  <c:v>1.9636200000000001E-3</c:v>
                </c:pt>
                <c:pt idx="4167">
                  <c:v>-1.2351000000000001E-2</c:v>
                </c:pt>
                <c:pt idx="4168">
                  <c:v>-4.9114199999999997E-3</c:v>
                </c:pt>
                <c:pt idx="4169">
                  <c:v>1.32446E-2</c:v>
                </c:pt>
                <c:pt idx="4170">
                  <c:v>8.05378E-3</c:v>
                </c:pt>
                <c:pt idx="4171">
                  <c:v>1.20649E-2</c:v>
                </c:pt>
                <c:pt idx="4172">
                  <c:v>-1.5481E-2</c:v>
                </c:pt>
                <c:pt idx="4173">
                  <c:v>6.8273500000000003E-3</c:v>
                </c:pt>
                <c:pt idx="4174">
                  <c:v>3.4532500000000002E-3</c:v>
                </c:pt>
                <c:pt idx="4175">
                  <c:v>9.9029500000000006E-3</c:v>
                </c:pt>
                <c:pt idx="4176">
                  <c:v>1.49794E-2</c:v>
                </c:pt>
                <c:pt idx="4177">
                  <c:v>1.0547600000000001E-3</c:v>
                </c:pt>
                <c:pt idx="4178">
                  <c:v>6.3142800000000002E-3</c:v>
                </c:pt>
                <c:pt idx="4179">
                  <c:v>-1.7196699999999999E-2</c:v>
                </c:pt>
                <c:pt idx="4180">
                  <c:v>-9.0818400000000007E-3</c:v>
                </c:pt>
                <c:pt idx="4181">
                  <c:v>4.89807E-3</c:v>
                </c:pt>
                <c:pt idx="4182">
                  <c:v>8.5315700000000005E-3</c:v>
                </c:pt>
                <c:pt idx="4183">
                  <c:v>2.4414100000000002E-4</c:v>
                </c:pt>
                <c:pt idx="4184">
                  <c:v>4.8399000000000003E-3</c:v>
                </c:pt>
                <c:pt idx="4185">
                  <c:v>4.3411300000000003E-3</c:v>
                </c:pt>
                <c:pt idx="4186">
                  <c:v>-1.6881E-2</c:v>
                </c:pt>
                <c:pt idx="4187">
                  <c:v>1.2908899999999999E-2</c:v>
                </c:pt>
                <c:pt idx="4188">
                  <c:v>7.6046000000000004E-3</c:v>
                </c:pt>
                <c:pt idx="4189">
                  <c:v>9.2945100000000006E-3</c:v>
                </c:pt>
                <c:pt idx="4190">
                  <c:v>-6.5765399999999996E-3</c:v>
                </c:pt>
                <c:pt idx="4191">
                  <c:v>1.13516E-2</c:v>
                </c:pt>
                <c:pt idx="4192">
                  <c:v>6.2856700000000001E-3</c:v>
                </c:pt>
                <c:pt idx="4193">
                  <c:v>-2.6617099999999999E-3</c:v>
                </c:pt>
                <c:pt idx="4194">
                  <c:v>4.41742E-3</c:v>
                </c:pt>
                <c:pt idx="4195">
                  <c:v>9.1934199999999997E-4</c:v>
                </c:pt>
                <c:pt idx="4196">
                  <c:v>-7.5902900000000004E-3</c:v>
                </c:pt>
                <c:pt idx="4197">
                  <c:v>-4.4908500000000002E-3</c:v>
                </c:pt>
                <c:pt idx="4198">
                  <c:v>-2.7952200000000002E-3</c:v>
                </c:pt>
                <c:pt idx="4199">
                  <c:v>-3.7555700000000002E-3</c:v>
                </c:pt>
                <c:pt idx="4200">
                  <c:v>7.0028299999999998E-3</c:v>
                </c:pt>
                <c:pt idx="4201">
                  <c:v>-1.1602400000000001E-2</c:v>
                </c:pt>
                <c:pt idx="4202">
                  <c:v>1.6593E-2</c:v>
                </c:pt>
                <c:pt idx="4203">
                  <c:v>2.1181099999999999E-3</c:v>
                </c:pt>
                <c:pt idx="4204">
                  <c:v>1.8215199999999999E-4</c:v>
                </c:pt>
                <c:pt idx="4205">
                  <c:v>3.1728699999999999E-3</c:v>
                </c:pt>
                <c:pt idx="4206">
                  <c:v>1.26972E-2</c:v>
                </c:pt>
                <c:pt idx="4207">
                  <c:v>7.5149500000000003E-4</c:v>
                </c:pt>
                <c:pt idx="4208" formatCode="0.00E+00">
                  <c:v>-1.7166100000000002E-5</c:v>
                </c:pt>
                <c:pt idx="4209">
                  <c:v>-2.41537E-2</c:v>
                </c:pt>
                <c:pt idx="4210">
                  <c:v>-7.7390699999999998E-3</c:v>
                </c:pt>
                <c:pt idx="4211">
                  <c:v>-8.0327999999999997E-3</c:v>
                </c:pt>
                <c:pt idx="4212">
                  <c:v>-5.4998399999999998E-3</c:v>
                </c:pt>
                <c:pt idx="4213">
                  <c:v>-5.6743600000000005E-4</c:v>
                </c:pt>
                <c:pt idx="4214">
                  <c:v>-1.6363099999999998E-2</c:v>
                </c:pt>
                <c:pt idx="4215">
                  <c:v>-1.8877999999999999E-2</c:v>
                </c:pt>
                <c:pt idx="4216">
                  <c:v>-1.7201399999999999E-2</c:v>
                </c:pt>
                <c:pt idx="4217">
                  <c:v>7.7409699999999998E-3</c:v>
                </c:pt>
                <c:pt idx="4218">
                  <c:v>-1.2599900000000001E-2</c:v>
                </c:pt>
                <c:pt idx="4219">
                  <c:v>-1.06602E-2</c:v>
                </c:pt>
                <c:pt idx="4220">
                  <c:v>9.6912400000000003E-3</c:v>
                </c:pt>
                <c:pt idx="4221">
                  <c:v>6.2313100000000003E-3</c:v>
                </c:pt>
                <c:pt idx="4222">
                  <c:v>3.2129300000000001E-3</c:v>
                </c:pt>
                <c:pt idx="4223">
                  <c:v>2.64368E-2</c:v>
                </c:pt>
                <c:pt idx="4224">
                  <c:v>1.6685499999999999E-2</c:v>
                </c:pt>
                <c:pt idx="4225">
                  <c:v>1.27373E-2</c:v>
                </c:pt>
                <c:pt idx="4226">
                  <c:v>2.55604E-2</c:v>
                </c:pt>
                <c:pt idx="4227">
                  <c:v>1.6036000000000002E-2</c:v>
                </c:pt>
                <c:pt idx="4228">
                  <c:v>9.3612699999999997E-3</c:v>
                </c:pt>
                <c:pt idx="4229">
                  <c:v>3.9300899999999998E-3</c:v>
                </c:pt>
                <c:pt idx="4230">
                  <c:v>9.5005000000000003E-3</c:v>
                </c:pt>
                <c:pt idx="4231">
                  <c:v>2.0141600000000001E-3</c:v>
                </c:pt>
                <c:pt idx="4232">
                  <c:v>-4.42123E-3</c:v>
                </c:pt>
                <c:pt idx="4233" formatCode="0.00E+00">
                  <c:v>-1.13668E-2</c:v>
                </c:pt>
                <c:pt idx="4234">
                  <c:v>-1.55449E-3</c:v>
                </c:pt>
                <c:pt idx="4235">
                  <c:v>-1.57471E-2</c:v>
                </c:pt>
                <c:pt idx="4236">
                  <c:v>8.7842900000000002E-3</c:v>
                </c:pt>
                <c:pt idx="4237">
                  <c:v>2.90012E-3</c:v>
                </c:pt>
                <c:pt idx="4238">
                  <c:v>2.1553000000000002E-3</c:v>
                </c:pt>
                <c:pt idx="4239">
                  <c:v>3.2710999999999998E-4</c:v>
                </c:pt>
                <c:pt idx="4240">
                  <c:v>-3.4389500000000001E-3</c:v>
                </c:pt>
                <c:pt idx="4241">
                  <c:v>-3.5123799999999998E-3</c:v>
                </c:pt>
                <c:pt idx="4242">
                  <c:v>-7.1563699999999996E-3</c:v>
                </c:pt>
                <c:pt idx="4243">
                  <c:v>-3.1394999999999999E-3</c:v>
                </c:pt>
                <c:pt idx="4244">
                  <c:v>1.3120700000000001E-2</c:v>
                </c:pt>
                <c:pt idx="4245">
                  <c:v>1.14193E-2</c:v>
                </c:pt>
                <c:pt idx="4246">
                  <c:v>3.28016E-2</c:v>
                </c:pt>
                <c:pt idx="4247">
                  <c:v>1.77345E-2</c:v>
                </c:pt>
                <c:pt idx="4248">
                  <c:v>2.0631799999999999E-2</c:v>
                </c:pt>
                <c:pt idx="4249">
                  <c:v>-2.0504E-3</c:v>
                </c:pt>
                <c:pt idx="4250">
                  <c:v>1.8095E-2</c:v>
                </c:pt>
                <c:pt idx="4251">
                  <c:v>-7.6141400000000001E-3</c:v>
                </c:pt>
                <c:pt idx="4252">
                  <c:v>2.4738300000000002E-3</c:v>
                </c:pt>
                <c:pt idx="4253">
                  <c:v>1.87397E-3</c:v>
                </c:pt>
                <c:pt idx="4254">
                  <c:v>-1.4143000000000001E-3</c:v>
                </c:pt>
                <c:pt idx="4255">
                  <c:v>1.51443E-3</c:v>
                </c:pt>
                <c:pt idx="4256">
                  <c:v>-9.9182099999999994E-4</c:v>
                </c:pt>
                <c:pt idx="4257">
                  <c:v>-2.8038E-4</c:v>
                </c:pt>
                <c:pt idx="4258">
                  <c:v>-2.16942E-2</c:v>
                </c:pt>
                <c:pt idx="4259">
                  <c:v>-1.8498400000000002E-2</c:v>
                </c:pt>
                <c:pt idx="4260">
                  <c:v>-8.3007800000000007E-3</c:v>
                </c:pt>
                <c:pt idx="4261">
                  <c:v>-2.01712E-2</c:v>
                </c:pt>
                <c:pt idx="4262">
                  <c:v>-2.3078899999999999E-3</c:v>
                </c:pt>
                <c:pt idx="4263">
                  <c:v>2.8038E-4</c:v>
                </c:pt>
                <c:pt idx="4264">
                  <c:v>-1.13621E-2</c:v>
                </c:pt>
                <c:pt idx="4265">
                  <c:v>-8.1319800000000005E-3</c:v>
                </c:pt>
                <c:pt idx="4266">
                  <c:v>1.10846E-2</c:v>
                </c:pt>
                <c:pt idx="4267" formatCode="0.00E+00">
                  <c:v>-4.9457600000000004E-3</c:v>
                </c:pt>
                <c:pt idx="4268">
                  <c:v>-1.0223400000000001E-3</c:v>
                </c:pt>
                <c:pt idx="4269">
                  <c:v>-2.3303000000000001E-2</c:v>
                </c:pt>
                <c:pt idx="4270">
                  <c:v>-1.3051E-2</c:v>
                </c:pt>
                <c:pt idx="4271">
                  <c:v>3.8986200000000002E-3</c:v>
                </c:pt>
                <c:pt idx="4272">
                  <c:v>2.1991699999999999E-2</c:v>
                </c:pt>
                <c:pt idx="4273">
                  <c:v>2.45895E-2</c:v>
                </c:pt>
                <c:pt idx="4274">
                  <c:v>1.5450500000000001E-2</c:v>
                </c:pt>
                <c:pt idx="4275">
                  <c:v>2.4599099999999999E-2</c:v>
                </c:pt>
                <c:pt idx="4276">
                  <c:v>1.4360400000000001E-2</c:v>
                </c:pt>
                <c:pt idx="4277">
                  <c:v>1.7310099999999998E-2</c:v>
                </c:pt>
                <c:pt idx="4278">
                  <c:v>1.22433E-2</c:v>
                </c:pt>
                <c:pt idx="4279">
                  <c:v>-4.6348599999999999E-4</c:v>
                </c:pt>
                <c:pt idx="4280">
                  <c:v>-1.4293699999999999E-2</c:v>
                </c:pt>
                <c:pt idx="4281">
                  <c:v>-7.2116899999999998E-3</c:v>
                </c:pt>
                <c:pt idx="4282">
                  <c:v>6.6976500000000003E-3</c:v>
                </c:pt>
                <c:pt idx="4283">
                  <c:v>4.6157799999999999E-3</c:v>
                </c:pt>
                <c:pt idx="4284">
                  <c:v>1.51606E-2</c:v>
                </c:pt>
                <c:pt idx="4285">
                  <c:v>-1.34926E-2</c:v>
                </c:pt>
                <c:pt idx="4286">
                  <c:v>1.6300200000000001E-2</c:v>
                </c:pt>
                <c:pt idx="4287">
                  <c:v>-2.97642E-3</c:v>
                </c:pt>
                <c:pt idx="4288">
                  <c:v>-4.9133299999999996E-3</c:v>
                </c:pt>
                <c:pt idx="4289">
                  <c:v>4.7693299999999996E-3</c:v>
                </c:pt>
                <c:pt idx="4290">
                  <c:v>-2.22778E-3</c:v>
                </c:pt>
                <c:pt idx="4291">
                  <c:v>9.0560899999999993E-3</c:v>
                </c:pt>
                <c:pt idx="4292">
                  <c:v>-1.95818E-2</c:v>
                </c:pt>
                <c:pt idx="4293">
                  <c:v>5.2423499999999998E-3</c:v>
                </c:pt>
                <c:pt idx="4294">
                  <c:v>-2.9487599999999999E-3</c:v>
                </c:pt>
                <c:pt idx="4295">
                  <c:v>-6.0844399999999998E-4</c:v>
                </c:pt>
                <c:pt idx="4296">
                  <c:v>1.6759900000000001E-2</c:v>
                </c:pt>
                <c:pt idx="4297">
                  <c:v>-1.4268899999999999E-2</c:v>
                </c:pt>
                <c:pt idx="4298">
                  <c:v>-1.27516E-2</c:v>
                </c:pt>
                <c:pt idx="4299">
                  <c:v>-3.4889200000000002E-2</c:v>
                </c:pt>
                <c:pt idx="4300">
                  <c:v>-2.2559200000000001E-2</c:v>
                </c:pt>
                <c:pt idx="4301">
                  <c:v>-2.3345900000000001E-3</c:v>
                </c:pt>
                <c:pt idx="4302">
                  <c:v>5.7001100000000004E-3</c:v>
                </c:pt>
                <c:pt idx="4303">
                  <c:v>-7.3423400000000002E-3</c:v>
                </c:pt>
                <c:pt idx="4304">
                  <c:v>-2.2961599999999999E-2</c:v>
                </c:pt>
                <c:pt idx="4305">
                  <c:v>-2.1797199999999999E-2</c:v>
                </c:pt>
                <c:pt idx="4306">
                  <c:v>-7.0857999999999997E-3</c:v>
                </c:pt>
                <c:pt idx="4307">
                  <c:v>-1.0499E-2</c:v>
                </c:pt>
                <c:pt idx="4308">
                  <c:v>5.6934399999999995E-4</c:v>
                </c:pt>
                <c:pt idx="4309">
                  <c:v>-2.0875899999999999E-2</c:v>
                </c:pt>
                <c:pt idx="4310">
                  <c:v>-1.9107800000000001E-2</c:v>
                </c:pt>
                <c:pt idx="4311">
                  <c:v>-1.8985700000000001E-2</c:v>
                </c:pt>
                <c:pt idx="4312" formatCode="0.00E+00">
                  <c:v>-9.4222999999999996E-4</c:v>
                </c:pt>
                <c:pt idx="4313">
                  <c:v>-6.7138700000000003E-3</c:v>
                </c:pt>
                <c:pt idx="4314" formatCode="0.00E+00">
                  <c:v>1.6536700000000001E-3</c:v>
                </c:pt>
                <c:pt idx="4315">
                  <c:v>-2.4336799999999999E-2</c:v>
                </c:pt>
                <c:pt idx="4316">
                  <c:v>-3.1056400000000001E-2</c:v>
                </c:pt>
                <c:pt idx="4317">
                  <c:v>-4.4430699999999997E-2</c:v>
                </c:pt>
                <c:pt idx="4318">
                  <c:v>-6.6156399999999999E-3</c:v>
                </c:pt>
                <c:pt idx="4319">
                  <c:v>-1.25837E-2</c:v>
                </c:pt>
                <c:pt idx="4320">
                  <c:v>4.4317200000000001E-3</c:v>
                </c:pt>
                <c:pt idx="4321">
                  <c:v>-6.3943899999999998E-3</c:v>
                </c:pt>
                <c:pt idx="4322">
                  <c:v>-8.27694E-3</c:v>
                </c:pt>
                <c:pt idx="4323">
                  <c:v>-6.6185000000000003E-3</c:v>
                </c:pt>
                <c:pt idx="4324">
                  <c:v>1.44777E-2</c:v>
                </c:pt>
                <c:pt idx="4325">
                  <c:v>1.20792E-2</c:v>
                </c:pt>
                <c:pt idx="4326" formatCode="0.00E+00">
                  <c:v>8.6193099999999998E-3</c:v>
                </c:pt>
                <c:pt idx="4327">
                  <c:v>-1.68991E-2</c:v>
                </c:pt>
                <c:pt idx="4328">
                  <c:v>1.0848E-2</c:v>
                </c:pt>
                <c:pt idx="4329">
                  <c:v>-4.9190500000000003E-3</c:v>
                </c:pt>
                <c:pt idx="4330">
                  <c:v>2.2468599999999998E-3</c:v>
                </c:pt>
                <c:pt idx="4331">
                  <c:v>2.42081E-2</c:v>
                </c:pt>
                <c:pt idx="4332">
                  <c:v>2.7182600000000001E-2</c:v>
                </c:pt>
                <c:pt idx="4333">
                  <c:v>5.2452100000000002E-4</c:v>
                </c:pt>
                <c:pt idx="4334">
                  <c:v>2.8087600000000001E-2</c:v>
                </c:pt>
                <c:pt idx="4335">
                  <c:v>2.0543100000000002E-2</c:v>
                </c:pt>
                <c:pt idx="4336">
                  <c:v>-1.04113E-2</c:v>
                </c:pt>
                <c:pt idx="4337">
                  <c:v>-4.6768199999999999E-3</c:v>
                </c:pt>
                <c:pt idx="4338">
                  <c:v>7.9565E-3</c:v>
                </c:pt>
                <c:pt idx="4339">
                  <c:v>1.6581499999999999E-2</c:v>
                </c:pt>
                <c:pt idx="4340">
                  <c:v>-6.66046E-3</c:v>
                </c:pt>
                <c:pt idx="4341">
                  <c:v>1.02282E-2</c:v>
                </c:pt>
                <c:pt idx="4342">
                  <c:v>5.2681000000000004E-3</c:v>
                </c:pt>
                <c:pt idx="4343">
                  <c:v>-2.7407600000000001E-2</c:v>
                </c:pt>
                <c:pt idx="4344">
                  <c:v>-1.0232E-2</c:v>
                </c:pt>
                <c:pt idx="4345">
                  <c:v>-3.3845899999999998E-3</c:v>
                </c:pt>
                <c:pt idx="4346">
                  <c:v>4.3792700000000002E-3</c:v>
                </c:pt>
                <c:pt idx="4347">
                  <c:v>-5.1774999999999998E-3</c:v>
                </c:pt>
                <c:pt idx="4348">
                  <c:v>-2.1231699999999999E-2</c:v>
                </c:pt>
                <c:pt idx="4349">
                  <c:v>-2.3433699999999998E-2</c:v>
                </c:pt>
                <c:pt idx="4350">
                  <c:v>-1.6589199999999998E-2</c:v>
                </c:pt>
                <c:pt idx="4351">
                  <c:v>9.7923300000000001E-3</c:v>
                </c:pt>
                <c:pt idx="4352">
                  <c:v>1.4678E-2</c:v>
                </c:pt>
                <c:pt idx="4353">
                  <c:v>4.7102000000000003E-3</c:v>
                </c:pt>
                <c:pt idx="4354">
                  <c:v>-7.4977899999999998E-3</c:v>
                </c:pt>
                <c:pt idx="4355">
                  <c:v>-1.3765299999999999E-2</c:v>
                </c:pt>
                <c:pt idx="4356">
                  <c:v>2.3603399999999998E-3</c:v>
                </c:pt>
                <c:pt idx="4357">
                  <c:v>2.1498699999999999E-2</c:v>
                </c:pt>
                <c:pt idx="4358">
                  <c:v>5.0449400000000004E-3</c:v>
                </c:pt>
                <c:pt idx="4359">
                  <c:v>2.2046099999999999E-2</c:v>
                </c:pt>
                <c:pt idx="4360">
                  <c:v>1.26333E-2</c:v>
                </c:pt>
                <c:pt idx="4361">
                  <c:v>-1.24187E-2</c:v>
                </c:pt>
                <c:pt idx="4362">
                  <c:v>5.2900300000000003E-3</c:v>
                </c:pt>
                <c:pt idx="4363">
                  <c:v>1.43614E-2</c:v>
                </c:pt>
                <c:pt idx="4364">
                  <c:v>8.3618200000000007E-3</c:v>
                </c:pt>
                <c:pt idx="4365">
                  <c:v>-9.4852400000000007E-3</c:v>
                </c:pt>
                <c:pt idx="4366">
                  <c:v>-7.6198599999999998E-4</c:v>
                </c:pt>
                <c:pt idx="4367">
                  <c:v>-1.57833E-2</c:v>
                </c:pt>
                <c:pt idx="4368">
                  <c:v>-1.41449E-2</c:v>
                </c:pt>
                <c:pt idx="4369">
                  <c:v>3.47233E-3</c:v>
                </c:pt>
                <c:pt idx="4370">
                  <c:v>-4.3659199999999997E-3</c:v>
                </c:pt>
                <c:pt idx="4371">
                  <c:v>-1.2167000000000001E-2</c:v>
                </c:pt>
                <c:pt idx="4372">
                  <c:v>-3.1821299999999997E-2</c:v>
                </c:pt>
                <c:pt idx="4373">
                  <c:v>-1.4124899999999999E-2</c:v>
                </c:pt>
                <c:pt idx="4374">
                  <c:v>-1.4085800000000001E-2</c:v>
                </c:pt>
                <c:pt idx="4375">
                  <c:v>-5.8240899999999996E-3</c:v>
                </c:pt>
                <c:pt idx="4376">
                  <c:v>4.41742E-3</c:v>
                </c:pt>
                <c:pt idx="4377">
                  <c:v>8.2359300000000007E-3</c:v>
                </c:pt>
                <c:pt idx="4378">
                  <c:v>-2.2888199999999999E-4</c:v>
                </c:pt>
                <c:pt idx="4379">
                  <c:v>-1.7203300000000001E-2</c:v>
                </c:pt>
                <c:pt idx="4380">
                  <c:v>6.10065E-3</c:v>
                </c:pt>
                <c:pt idx="4381">
                  <c:v>6.4096500000000002E-3</c:v>
                </c:pt>
                <c:pt idx="4382">
                  <c:v>-1.4677E-3</c:v>
                </c:pt>
                <c:pt idx="4383">
                  <c:v>-1.9483599999999999E-3</c:v>
                </c:pt>
                <c:pt idx="4384">
                  <c:v>-2.0688999999999999E-2</c:v>
                </c:pt>
                <c:pt idx="4385">
                  <c:v>-2.0197900000000001E-2</c:v>
                </c:pt>
                <c:pt idx="4386">
                  <c:v>1.4762899999999999E-3</c:v>
                </c:pt>
                <c:pt idx="4387">
                  <c:v>-1.8701599999999999E-2</c:v>
                </c:pt>
                <c:pt idx="4388">
                  <c:v>-2.05288E-2</c:v>
                </c:pt>
                <c:pt idx="4389">
                  <c:v>-5.1202799999999996E-3</c:v>
                </c:pt>
                <c:pt idx="4390">
                  <c:v>-1.3251300000000001E-2</c:v>
                </c:pt>
                <c:pt idx="4391">
                  <c:v>-8.1052799999999994E-3</c:v>
                </c:pt>
                <c:pt idx="4392">
                  <c:v>-2.01263E-2</c:v>
                </c:pt>
                <c:pt idx="4393">
                  <c:v>-2.5469800000000001E-2</c:v>
                </c:pt>
                <c:pt idx="4394">
                  <c:v>-7.4529599999999998E-3</c:v>
                </c:pt>
                <c:pt idx="4395">
                  <c:v>-1.0537100000000001E-2</c:v>
                </c:pt>
                <c:pt idx="4396">
                  <c:v>2.8905900000000002E-3</c:v>
                </c:pt>
                <c:pt idx="4397">
                  <c:v>-1.27907E-2</c:v>
                </c:pt>
                <c:pt idx="4398">
                  <c:v>-8.3799400000000007E-3</c:v>
                </c:pt>
                <c:pt idx="4399">
                  <c:v>-8.3675399999999997E-3</c:v>
                </c:pt>
                <c:pt idx="4400">
                  <c:v>1.20163E-3</c:v>
                </c:pt>
                <c:pt idx="4401" formatCode="0.00E+00">
                  <c:v>1.4478700000000001E-2</c:v>
                </c:pt>
                <c:pt idx="4402">
                  <c:v>-1.15843E-2</c:v>
                </c:pt>
                <c:pt idx="4403">
                  <c:v>1.87111E-3</c:v>
                </c:pt>
                <c:pt idx="4404">
                  <c:v>1.1540399999999999E-2</c:v>
                </c:pt>
                <c:pt idx="4405">
                  <c:v>1.2666699999999999E-2</c:v>
                </c:pt>
                <c:pt idx="4406">
                  <c:v>-1.2268100000000001E-2</c:v>
                </c:pt>
                <c:pt idx="4407">
                  <c:v>-1.9352000000000001E-2</c:v>
                </c:pt>
                <c:pt idx="4408">
                  <c:v>-2.0370499999999999E-3</c:v>
                </c:pt>
                <c:pt idx="4409">
                  <c:v>-1.14594E-2</c:v>
                </c:pt>
                <c:pt idx="4410">
                  <c:v>-2.2719400000000001E-2</c:v>
                </c:pt>
                <c:pt idx="4411">
                  <c:v>-3.32928E-3</c:v>
                </c:pt>
                <c:pt idx="4412">
                  <c:v>1.0537100000000001E-2</c:v>
                </c:pt>
                <c:pt idx="4413">
                  <c:v>-2.0277E-2</c:v>
                </c:pt>
                <c:pt idx="4414">
                  <c:v>1.5389399999999999E-2</c:v>
                </c:pt>
                <c:pt idx="4415">
                  <c:v>2.3664500000000002E-2</c:v>
                </c:pt>
                <c:pt idx="4416">
                  <c:v>-1.34745E-2</c:v>
                </c:pt>
                <c:pt idx="4417">
                  <c:v>-1.0972000000000001E-2</c:v>
                </c:pt>
                <c:pt idx="4418">
                  <c:v>1.86253E-3</c:v>
                </c:pt>
                <c:pt idx="4419">
                  <c:v>4.9819900000000004E-3</c:v>
                </c:pt>
                <c:pt idx="4420">
                  <c:v>-2.2049000000000001E-3</c:v>
                </c:pt>
                <c:pt idx="4421">
                  <c:v>-3.6463700000000002E-2</c:v>
                </c:pt>
                <c:pt idx="4422">
                  <c:v>-2.1847700000000001E-2</c:v>
                </c:pt>
                <c:pt idx="4423">
                  <c:v>-2.1939299999999998E-2</c:v>
                </c:pt>
                <c:pt idx="4424">
                  <c:v>-2.61021E-2</c:v>
                </c:pt>
                <c:pt idx="4425">
                  <c:v>-2.4188000000000001E-2</c:v>
                </c:pt>
                <c:pt idx="4426">
                  <c:v>-3.3124899999999999E-2</c:v>
                </c:pt>
                <c:pt idx="4427">
                  <c:v>-3.7399300000000003E-2</c:v>
                </c:pt>
                <c:pt idx="4428">
                  <c:v>-2.86293E-2</c:v>
                </c:pt>
                <c:pt idx="4429">
                  <c:v>-2.7927400000000002E-2</c:v>
                </c:pt>
                <c:pt idx="4430">
                  <c:v>-3.4286499999999998E-2</c:v>
                </c:pt>
                <c:pt idx="4431">
                  <c:v>-2.7003300000000001E-2</c:v>
                </c:pt>
                <c:pt idx="4432">
                  <c:v>-2.6453999999999998E-2</c:v>
                </c:pt>
                <c:pt idx="4433">
                  <c:v>-4.5150799999999998E-2</c:v>
                </c:pt>
                <c:pt idx="4434">
                  <c:v>-4.7000899999999998E-2</c:v>
                </c:pt>
                <c:pt idx="4435">
                  <c:v>-2.7926400000000001E-2</c:v>
                </c:pt>
                <c:pt idx="4436">
                  <c:v>-9.4766599999999996E-3</c:v>
                </c:pt>
                <c:pt idx="4437">
                  <c:v>-2.7027100000000001E-3</c:v>
                </c:pt>
                <c:pt idx="4438">
                  <c:v>1.0747899999999999E-2</c:v>
                </c:pt>
                <c:pt idx="4439">
                  <c:v>-1.36948E-3</c:v>
                </c:pt>
                <c:pt idx="4440">
                  <c:v>-8.9016000000000008E-3</c:v>
                </c:pt>
                <c:pt idx="4441">
                  <c:v>-2.3632000000000002E-3</c:v>
                </c:pt>
                <c:pt idx="4442">
                  <c:v>-1.22147E-2</c:v>
                </c:pt>
                <c:pt idx="4443">
                  <c:v>6.8712199999999999E-3</c:v>
                </c:pt>
                <c:pt idx="4444">
                  <c:v>-1.3580300000000001E-3</c:v>
                </c:pt>
                <c:pt idx="4445">
                  <c:v>1.4374700000000001E-2</c:v>
                </c:pt>
                <c:pt idx="4446">
                  <c:v>4.1678399999999997E-2</c:v>
                </c:pt>
                <c:pt idx="4447">
                  <c:v>1.94778E-2</c:v>
                </c:pt>
                <c:pt idx="4448">
                  <c:v>9.8514599999999994E-3</c:v>
                </c:pt>
                <c:pt idx="4449">
                  <c:v>1.5668899999999999E-2</c:v>
                </c:pt>
                <c:pt idx="4450">
                  <c:v>3.4145399999999999E-2</c:v>
                </c:pt>
                <c:pt idx="4451">
                  <c:v>9.3956000000000005E-3</c:v>
                </c:pt>
                <c:pt idx="4452">
                  <c:v>3.0041700000000001E-2</c:v>
                </c:pt>
                <c:pt idx="4453">
                  <c:v>2.9967299999999999E-2</c:v>
                </c:pt>
                <c:pt idx="4454">
                  <c:v>2.5193199999999999E-2</c:v>
                </c:pt>
                <c:pt idx="4455">
                  <c:v>-6.3667300000000001E-3</c:v>
                </c:pt>
                <c:pt idx="4456">
                  <c:v>1.17903E-2</c:v>
                </c:pt>
                <c:pt idx="4457">
                  <c:v>3.5896299999999999E-3</c:v>
                </c:pt>
                <c:pt idx="4458">
                  <c:v>2.4280500000000002E-3</c:v>
                </c:pt>
                <c:pt idx="4459">
                  <c:v>7.9059599999999996E-4</c:v>
                </c:pt>
                <c:pt idx="4460">
                  <c:v>-6.4382600000000003E-3</c:v>
                </c:pt>
                <c:pt idx="4461">
                  <c:v>-1.43147E-3</c:v>
                </c:pt>
                <c:pt idx="4462">
                  <c:v>-1.59807E-2</c:v>
                </c:pt>
                <c:pt idx="4463">
                  <c:v>-4.8570599999999998E-3</c:v>
                </c:pt>
                <c:pt idx="4464">
                  <c:v>8.9225799999999994E-3</c:v>
                </c:pt>
                <c:pt idx="4465">
                  <c:v>8.2569099999999993E-3</c:v>
                </c:pt>
                <c:pt idx="4466">
                  <c:v>-1.31407E-2</c:v>
                </c:pt>
                <c:pt idx="4467">
                  <c:v>-1.0803200000000001E-2</c:v>
                </c:pt>
                <c:pt idx="4468">
                  <c:v>-1.8733E-2</c:v>
                </c:pt>
                <c:pt idx="4469">
                  <c:v>4.82082E-3</c:v>
                </c:pt>
                <c:pt idx="4470">
                  <c:v>-1.17044E-2</c:v>
                </c:pt>
                <c:pt idx="4471">
                  <c:v>-1.6681700000000001E-2</c:v>
                </c:pt>
                <c:pt idx="4472">
                  <c:v>-1.8568000000000001E-2</c:v>
                </c:pt>
                <c:pt idx="4473">
                  <c:v>-1.8760700000000002E-2</c:v>
                </c:pt>
                <c:pt idx="4474">
                  <c:v>-2.1904900000000001E-2</c:v>
                </c:pt>
                <c:pt idx="4475" formatCode="0.00E+00">
                  <c:v>-5.8002499999999999E-3</c:v>
                </c:pt>
                <c:pt idx="4476">
                  <c:v>-1.30272E-3</c:v>
                </c:pt>
                <c:pt idx="4477">
                  <c:v>2.0647E-3</c:v>
                </c:pt>
                <c:pt idx="4478">
                  <c:v>-2.5751099999999999E-2</c:v>
                </c:pt>
                <c:pt idx="4479">
                  <c:v>-1.75056E-2</c:v>
                </c:pt>
                <c:pt idx="4480">
                  <c:v>-2.3933400000000001E-2</c:v>
                </c:pt>
                <c:pt idx="4481">
                  <c:v>-1.41411E-2</c:v>
                </c:pt>
                <c:pt idx="4482">
                  <c:v>-8.1853900000000007E-3</c:v>
                </c:pt>
                <c:pt idx="4483">
                  <c:v>-5.1364899999999996E-3</c:v>
                </c:pt>
                <c:pt idx="4484">
                  <c:v>8.0013299999999996E-4</c:v>
                </c:pt>
                <c:pt idx="4485">
                  <c:v>-3.4963599999999997E-2</c:v>
                </c:pt>
                <c:pt idx="4486">
                  <c:v>-1.6030300000000001E-2</c:v>
                </c:pt>
                <c:pt idx="4487">
                  <c:v>-2.0799600000000001E-2</c:v>
                </c:pt>
                <c:pt idx="4488">
                  <c:v>-8.2387899999999993E-3</c:v>
                </c:pt>
                <c:pt idx="4489">
                  <c:v>-1.46236E-2</c:v>
                </c:pt>
                <c:pt idx="4490">
                  <c:v>-3.2669999999999998E-2</c:v>
                </c:pt>
                <c:pt idx="4491">
                  <c:v>-1.4085800000000001E-2</c:v>
                </c:pt>
                <c:pt idx="4492" formatCode="0.00E+00">
                  <c:v>-1.58587E-2</c:v>
                </c:pt>
                <c:pt idx="4493">
                  <c:v>-7.8678099999999994E-3</c:v>
                </c:pt>
                <c:pt idx="4494">
                  <c:v>-1.53265E-2</c:v>
                </c:pt>
                <c:pt idx="4495">
                  <c:v>4.6777700000000004E-3</c:v>
                </c:pt>
                <c:pt idx="4496">
                  <c:v>-1.6930600000000001E-2</c:v>
                </c:pt>
                <c:pt idx="4497">
                  <c:v>-1.7858499999999999E-2</c:v>
                </c:pt>
                <c:pt idx="4498">
                  <c:v>-1.2332900000000001E-2</c:v>
                </c:pt>
                <c:pt idx="4499">
                  <c:v>-7.2135899999999998E-3</c:v>
                </c:pt>
                <c:pt idx="4500">
                  <c:v>-1.9472099999999999E-2</c:v>
                </c:pt>
                <c:pt idx="4501">
                  <c:v>-9.9992799999999993E-3</c:v>
                </c:pt>
                <c:pt idx="4502">
                  <c:v>-9.2649499999999992E-3</c:v>
                </c:pt>
                <c:pt idx="4503">
                  <c:v>-7.7247599999999998E-3</c:v>
                </c:pt>
                <c:pt idx="4504">
                  <c:v>1.1091199999999999E-3</c:v>
                </c:pt>
                <c:pt idx="4505">
                  <c:v>9.889600000000001E-4</c:v>
                </c:pt>
                <c:pt idx="4506">
                  <c:v>-1.5327500000000001E-2</c:v>
                </c:pt>
                <c:pt idx="4507">
                  <c:v>-3.03001E-2</c:v>
                </c:pt>
                <c:pt idx="4508">
                  <c:v>-2.25677E-2</c:v>
                </c:pt>
                <c:pt idx="4509">
                  <c:v>-3.53718E-3</c:v>
                </c:pt>
                <c:pt idx="4510">
                  <c:v>-1.57623E-2</c:v>
                </c:pt>
                <c:pt idx="4511">
                  <c:v>-1.8823599999999999E-2</c:v>
                </c:pt>
                <c:pt idx="4512">
                  <c:v>-1.66187E-2</c:v>
                </c:pt>
                <c:pt idx="4513">
                  <c:v>3.3378599999999998E-4</c:v>
                </c:pt>
                <c:pt idx="4514">
                  <c:v>1.30606E-2</c:v>
                </c:pt>
                <c:pt idx="4515">
                  <c:v>-1.47657E-2</c:v>
                </c:pt>
                <c:pt idx="4516">
                  <c:v>1.41306E-2</c:v>
                </c:pt>
                <c:pt idx="4517">
                  <c:v>-3.74603E-3</c:v>
                </c:pt>
                <c:pt idx="4518">
                  <c:v>1.85804E-2</c:v>
                </c:pt>
                <c:pt idx="4519">
                  <c:v>1.2062099999999999E-2</c:v>
                </c:pt>
                <c:pt idx="4520">
                  <c:v>1.7089799999999999E-3</c:v>
                </c:pt>
                <c:pt idx="4521">
                  <c:v>9.1056799999999997E-3</c:v>
                </c:pt>
                <c:pt idx="4522">
                  <c:v>1.0521900000000001E-2</c:v>
                </c:pt>
                <c:pt idx="4523">
                  <c:v>-1.98555E-3</c:v>
                </c:pt>
                <c:pt idx="4524">
                  <c:v>1.9798300000000001E-3</c:v>
                </c:pt>
                <c:pt idx="4525">
                  <c:v>-2.91348E-3</c:v>
                </c:pt>
                <c:pt idx="4526">
                  <c:v>-1.3188399999999999E-2</c:v>
                </c:pt>
                <c:pt idx="4527">
                  <c:v>-1.8487E-2</c:v>
                </c:pt>
                <c:pt idx="4528">
                  <c:v>-2.5465999999999999E-2</c:v>
                </c:pt>
                <c:pt idx="4529">
                  <c:v>-2.0840600000000001E-2</c:v>
                </c:pt>
                <c:pt idx="4530">
                  <c:v>-1.3546900000000001E-2</c:v>
                </c:pt>
                <c:pt idx="4531">
                  <c:v>-5.45979E-3</c:v>
                </c:pt>
                <c:pt idx="4532" formatCode="0.00E+00">
                  <c:v>5.1164599999999998E-3</c:v>
                </c:pt>
                <c:pt idx="4533">
                  <c:v>1.50032E-2</c:v>
                </c:pt>
                <c:pt idx="4534" formatCode="0.00E+00">
                  <c:v>-5.9499699999999997E-3</c:v>
                </c:pt>
                <c:pt idx="4535">
                  <c:v>2.51579E-3</c:v>
                </c:pt>
                <c:pt idx="4536">
                  <c:v>9.1600399999999995E-3</c:v>
                </c:pt>
                <c:pt idx="4537">
                  <c:v>1.5090900000000001E-2</c:v>
                </c:pt>
                <c:pt idx="4538">
                  <c:v>1.4079100000000001E-2</c:v>
                </c:pt>
                <c:pt idx="4539">
                  <c:v>5.53894E-3</c:v>
                </c:pt>
                <c:pt idx="4540">
                  <c:v>1.52636E-2</c:v>
                </c:pt>
                <c:pt idx="4541">
                  <c:v>6.3190499999999997E-3</c:v>
                </c:pt>
                <c:pt idx="4542">
                  <c:v>1.1157E-2</c:v>
                </c:pt>
                <c:pt idx="4543">
                  <c:v>3.6916700000000002E-3</c:v>
                </c:pt>
                <c:pt idx="4544">
                  <c:v>-5.1145599999999998E-3</c:v>
                </c:pt>
                <c:pt idx="4545">
                  <c:v>-6.2131900000000004E-3</c:v>
                </c:pt>
                <c:pt idx="4546">
                  <c:v>-2.7551699999999999E-3</c:v>
                </c:pt>
                <c:pt idx="4547">
                  <c:v>2.2916799999999999E-3</c:v>
                </c:pt>
                <c:pt idx="4548">
                  <c:v>-1.8460299999999999E-2</c:v>
                </c:pt>
                <c:pt idx="4549">
                  <c:v>-1.52578E-2</c:v>
                </c:pt>
                <c:pt idx="4550">
                  <c:v>7.0037800000000002E-3</c:v>
                </c:pt>
                <c:pt idx="4551">
                  <c:v>2.0895000000000002E-3</c:v>
                </c:pt>
                <c:pt idx="4552">
                  <c:v>1.6911499999999999E-2</c:v>
                </c:pt>
                <c:pt idx="4553">
                  <c:v>7.2431600000000002E-3</c:v>
                </c:pt>
                <c:pt idx="4554">
                  <c:v>1.60885E-3</c:v>
                </c:pt>
                <c:pt idx="4555">
                  <c:v>1.15709E-2</c:v>
                </c:pt>
                <c:pt idx="4556">
                  <c:v>-6.9608700000000001E-3</c:v>
                </c:pt>
                <c:pt idx="4557">
                  <c:v>1.06344E-2</c:v>
                </c:pt>
                <c:pt idx="4558">
                  <c:v>1.24502E-2</c:v>
                </c:pt>
                <c:pt idx="4559">
                  <c:v>-1.44768E-3</c:v>
                </c:pt>
                <c:pt idx="4560">
                  <c:v>8.7385199999999996E-3</c:v>
                </c:pt>
                <c:pt idx="4561">
                  <c:v>6.0272199999999998E-3</c:v>
                </c:pt>
                <c:pt idx="4562">
                  <c:v>1.4182999999999999E-2</c:v>
                </c:pt>
                <c:pt idx="4563">
                  <c:v>-1.30148E-2</c:v>
                </c:pt>
                <c:pt idx="4564">
                  <c:v>6.06632E-3</c:v>
                </c:pt>
                <c:pt idx="4565">
                  <c:v>8.4505099999999996E-3</c:v>
                </c:pt>
                <c:pt idx="4566">
                  <c:v>4.2657900000000002E-3</c:v>
                </c:pt>
                <c:pt idx="4567">
                  <c:v>4.5509299999999999E-3</c:v>
                </c:pt>
                <c:pt idx="4568">
                  <c:v>1.8100700000000001E-2</c:v>
                </c:pt>
                <c:pt idx="4569">
                  <c:v>1.1379200000000001E-2</c:v>
                </c:pt>
                <c:pt idx="4570">
                  <c:v>4.5108799999999999E-4</c:v>
                </c:pt>
                <c:pt idx="4571">
                  <c:v>9.7017300000000004E-3</c:v>
                </c:pt>
                <c:pt idx="4572">
                  <c:v>1.49307E-2</c:v>
                </c:pt>
                <c:pt idx="4573">
                  <c:v>4.25339E-4</c:v>
                </c:pt>
                <c:pt idx="4574">
                  <c:v>1.7941499999999999E-2</c:v>
                </c:pt>
                <c:pt idx="4575">
                  <c:v>5.5503799999999999E-4</c:v>
                </c:pt>
                <c:pt idx="4576">
                  <c:v>2.9912899999999999E-2</c:v>
                </c:pt>
                <c:pt idx="4577">
                  <c:v>1.04408E-2</c:v>
                </c:pt>
                <c:pt idx="4578">
                  <c:v>-1.87025E-2</c:v>
                </c:pt>
                <c:pt idx="4579">
                  <c:v>-1.31626E-2</c:v>
                </c:pt>
                <c:pt idx="4580">
                  <c:v>2.94495E-3</c:v>
                </c:pt>
                <c:pt idx="4581">
                  <c:v>1.5193E-2</c:v>
                </c:pt>
                <c:pt idx="4582">
                  <c:v>3.2157900000000001E-3</c:v>
                </c:pt>
                <c:pt idx="4583">
                  <c:v>1.3427700000000001E-3</c:v>
                </c:pt>
                <c:pt idx="4584">
                  <c:v>-1.7320599999999998E-2</c:v>
                </c:pt>
                <c:pt idx="4585">
                  <c:v>-1.7868999999999999E-2</c:v>
                </c:pt>
                <c:pt idx="4586" formatCode="0.00E+00">
                  <c:v>-3.53575E-2</c:v>
                </c:pt>
                <c:pt idx="4587">
                  <c:v>-1.21412E-2</c:v>
                </c:pt>
                <c:pt idx="4588">
                  <c:v>-1.18923E-2</c:v>
                </c:pt>
                <c:pt idx="4589">
                  <c:v>-2.4846099999999999E-2</c:v>
                </c:pt>
                <c:pt idx="4590">
                  <c:v>-2.7448699999999999E-2</c:v>
                </c:pt>
                <c:pt idx="4591">
                  <c:v>-7.2736700000000003E-3</c:v>
                </c:pt>
                <c:pt idx="4592">
                  <c:v>-8.0795299999999997E-3</c:v>
                </c:pt>
                <c:pt idx="4593">
                  <c:v>7.9956100000000002E-3</c:v>
                </c:pt>
                <c:pt idx="4594">
                  <c:v>2.0587899999999999E-2</c:v>
                </c:pt>
                <c:pt idx="4595">
                  <c:v>5.7001100000000004E-3</c:v>
                </c:pt>
                <c:pt idx="4596">
                  <c:v>-1.05095E-2</c:v>
                </c:pt>
                <c:pt idx="4597">
                  <c:v>-2.9515300000000001E-2</c:v>
                </c:pt>
                <c:pt idx="4598">
                  <c:v>-1.3332400000000001E-3</c:v>
                </c:pt>
                <c:pt idx="4599">
                  <c:v>1.03064E-2</c:v>
                </c:pt>
                <c:pt idx="4600">
                  <c:v>1.02329E-2</c:v>
                </c:pt>
                <c:pt idx="4601">
                  <c:v>2.1228800000000002E-3</c:v>
                </c:pt>
                <c:pt idx="4602">
                  <c:v>-5.7535199999999998E-3</c:v>
                </c:pt>
                <c:pt idx="4603">
                  <c:v>5.8851199999999998E-3</c:v>
                </c:pt>
                <c:pt idx="4604">
                  <c:v>1.19705E-2</c:v>
                </c:pt>
                <c:pt idx="4605">
                  <c:v>9.2639899999999997E-3</c:v>
                </c:pt>
                <c:pt idx="4606">
                  <c:v>7.5521499999999997E-3</c:v>
                </c:pt>
                <c:pt idx="4607">
                  <c:v>7.4243499999999997E-3</c:v>
                </c:pt>
                <c:pt idx="4608">
                  <c:v>-3.2577499999999998E-3</c:v>
                </c:pt>
                <c:pt idx="4609">
                  <c:v>-6.6051499999999997E-3</c:v>
                </c:pt>
                <c:pt idx="4610">
                  <c:v>1.65796E-2</c:v>
                </c:pt>
                <c:pt idx="4611">
                  <c:v>-1.6837100000000001E-2</c:v>
                </c:pt>
                <c:pt idx="4612">
                  <c:v>-1.04771E-2</c:v>
                </c:pt>
                <c:pt idx="4613">
                  <c:v>-2.17819E-3</c:v>
                </c:pt>
                <c:pt idx="4614">
                  <c:v>-7.3451999999999996E-3</c:v>
                </c:pt>
                <c:pt idx="4615">
                  <c:v>-7.1573299999999999E-3</c:v>
                </c:pt>
                <c:pt idx="4616">
                  <c:v>5.7220500000000002E-3</c:v>
                </c:pt>
                <c:pt idx="4617">
                  <c:v>2.3012200000000001E-3</c:v>
                </c:pt>
                <c:pt idx="4618">
                  <c:v>-1.78099E-2</c:v>
                </c:pt>
                <c:pt idx="4619">
                  <c:v>8.03566E-3</c:v>
                </c:pt>
                <c:pt idx="4620">
                  <c:v>1.09625E-2</c:v>
                </c:pt>
                <c:pt idx="4621">
                  <c:v>3.61919E-3</c:v>
                </c:pt>
                <c:pt idx="4622">
                  <c:v>8.7499599999999993E-3</c:v>
                </c:pt>
                <c:pt idx="4623">
                  <c:v>-1.5789000000000001E-2</c:v>
                </c:pt>
                <c:pt idx="4624">
                  <c:v>1.4208800000000001E-2</c:v>
                </c:pt>
                <c:pt idx="4625">
                  <c:v>-5.5379899999999996E-3</c:v>
                </c:pt>
                <c:pt idx="4626">
                  <c:v>-6.7329399999999995E-4</c:v>
                </c:pt>
                <c:pt idx="4627">
                  <c:v>3.8137399999999999E-3</c:v>
                </c:pt>
                <c:pt idx="4628">
                  <c:v>-9.0980499999999997E-4</c:v>
                </c:pt>
                <c:pt idx="4629">
                  <c:v>5.0706900000000001E-3</c:v>
                </c:pt>
                <c:pt idx="4630">
                  <c:v>-1.05696E-2</c:v>
                </c:pt>
                <c:pt idx="4631">
                  <c:v>1.02053E-2</c:v>
                </c:pt>
                <c:pt idx="4632">
                  <c:v>1.3042399999999999E-2</c:v>
                </c:pt>
                <c:pt idx="4633">
                  <c:v>5.37682E-3</c:v>
                </c:pt>
                <c:pt idx="4634">
                  <c:v>4.0740999999999998E-3</c:v>
                </c:pt>
                <c:pt idx="4635">
                  <c:v>2.4070699999999999E-3</c:v>
                </c:pt>
                <c:pt idx="4636">
                  <c:v>4.2982100000000002E-3</c:v>
                </c:pt>
                <c:pt idx="4637">
                  <c:v>8.4562300000000003E-3</c:v>
                </c:pt>
                <c:pt idx="4638">
                  <c:v>1.6479500000000001E-2</c:v>
                </c:pt>
                <c:pt idx="4639">
                  <c:v>1.34296E-2</c:v>
                </c:pt>
                <c:pt idx="4640">
                  <c:v>-1.01213E-2</c:v>
                </c:pt>
                <c:pt idx="4641">
                  <c:v>6.5422099999999997E-3</c:v>
                </c:pt>
                <c:pt idx="4642">
                  <c:v>1.12753E-2</c:v>
                </c:pt>
                <c:pt idx="4643" formatCode="0.00E+00">
                  <c:v>-4.48227E-5</c:v>
                </c:pt>
                <c:pt idx="4644">
                  <c:v>6.6204100000000002E-3</c:v>
                </c:pt>
                <c:pt idx="4645">
                  <c:v>-3.3655199999999999E-3</c:v>
                </c:pt>
                <c:pt idx="4646">
                  <c:v>6.5755800000000001E-3</c:v>
                </c:pt>
                <c:pt idx="4647">
                  <c:v>-8.2082700000000001E-3</c:v>
                </c:pt>
                <c:pt idx="4648">
                  <c:v>1.7149899999999999E-2</c:v>
                </c:pt>
                <c:pt idx="4649">
                  <c:v>2.4137500000000001E-3</c:v>
                </c:pt>
                <c:pt idx="4650">
                  <c:v>1.04017E-2</c:v>
                </c:pt>
                <c:pt idx="4651">
                  <c:v>7.7733999999999998E-3</c:v>
                </c:pt>
                <c:pt idx="4652">
                  <c:v>1.41411E-2</c:v>
                </c:pt>
                <c:pt idx="4653">
                  <c:v>6.8464299999999997E-3</c:v>
                </c:pt>
                <c:pt idx="4654">
                  <c:v>8.7127699999999999E-3</c:v>
                </c:pt>
                <c:pt idx="4655">
                  <c:v>1.69296E-2</c:v>
                </c:pt>
                <c:pt idx="4656">
                  <c:v>-5.0897599999999996E-3</c:v>
                </c:pt>
                <c:pt idx="4657">
                  <c:v>8.8567699999999999E-3</c:v>
                </c:pt>
                <c:pt idx="4658">
                  <c:v>4.1256000000000001E-3</c:v>
                </c:pt>
                <c:pt idx="4659">
                  <c:v>-6.49834E-3</c:v>
                </c:pt>
                <c:pt idx="4660">
                  <c:v>8.72326E-3</c:v>
                </c:pt>
                <c:pt idx="4661">
                  <c:v>3.3853500000000002E-2</c:v>
                </c:pt>
                <c:pt idx="4662">
                  <c:v>1.29604E-2</c:v>
                </c:pt>
                <c:pt idx="4663">
                  <c:v>9.2563599999999999E-3</c:v>
                </c:pt>
                <c:pt idx="4664">
                  <c:v>-6.3791300000000002E-3</c:v>
                </c:pt>
                <c:pt idx="4665">
                  <c:v>1.6405099999999999E-2</c:v>
                </c:pt>
                <c:pt idx="4666">
                  <c:v>7.9212199999999997E-3</c:v>
                </c:pt>
                <c:pt idx="4667">
                  <c:v>1.12505E-2</c:v>
                </c:pt>
                <c:pt idx="4668">
                  <c:v>-4.1999799999999999E-3</c:v>
                </c:pt>
                <c:pt idx="4669">
                  <c:v>-8.4447900000000006E-3</c:v>
                </c:pt>
                <c:pt idx="4670">
                  <c:v>-1.10502E-2</c:v>
                </c:pt>
                <c:pt idx="4671">
                  <c:v>-5.0001100000000003E-3</c:v>
                </c:pt>
                <c:pt idx="4672">
                  <c:v>1.36232E-2</c:v>
                </c:pt>
                <c:pt idx="4673">
                  <c:v>6.0339E-3</c:v>
                </c:pt>
                <c:pt idx="4674">
                  <c:v>5.6438399999999998E-3</c:v>
                </c:pt>
                <c:pt idx="4675">
                  <c:v>2.4933799999999999E-2</c:v>
                </c:pt>
                <c:pt idx="4676">
                  <c:v>1.08147E-2</c:v>
                </c:pt>
                <c:pt idx="4677">
                  <c:v>1.7499899999999999E-2</c:v>
                </c:pt>
                <c:pt idx="4678">
                  <c:v>1.78385E-2</c:v>
                </c:pt>
                <c:pt idx="4679">
                  <c:v>1.4330900000000001E-2</c:v>
                </c:pt>
                <c:pt idx="4680">
                  <c:v>1.5612600000000001E-2</c:v>
                </c:pt>
                <c:pt idx="4681">
                  <c:v>3.9491700000000001E-3</c:v>
                </c:pt>
                <c:pt idx="4682">
                  <c:v>2.2008900000000001E-2</c:v>
                </c:pt>
                <c:pt idx="4683">
                  <c:v>1.33896E-2</c:v>
                </c:pt>
                <c:pt idx="4684">
                  <c:v>-3.0822800000000002E-3</c:v>
                </c:pt>
                <c:pt idx="4685">
                  <c:v>3.4236899999999997E-4</c:v>
                </c:pt>
                <c:pt idx="4686">
                  <c:v>1.6176200000000002E-2</c:v>
                </c:pt>
                <c:pt idx="4687">
                  <c:v>8.0776200000000006E-3</c:v>
                </c:pt>
                <c:pt idx="4688">
                  <c:v>-1.91202E-2</c:v>
                </c:pt>
                <c:pt idx="4689">
                  <c:v>1.4870599999999999E-2</c:v>
                </c:pt>
                <c:pt idx="4690">
                  <c:v>3.4722299999999998E-2</c:v>
                </c:pt>
                <c:pt idx="4691">
                  <c:v>1.3848299999999999E-2</c:v>
                </c:pt>
                <c:pt idx="4692">
                  <c:v>5.7926200000000001E-3</c:v>
                </c:pt>
                <c:pt idx="4693">
                  <c:v>2.06795E-2</c:v>
                </c:pt>
                <c:pt idx="4694">
                  <c:v>1.2591400000000001E-2</c:v>
                </c:pt>
                <c:pt idx="4695">
                  <c:v>2.13776E-2</c:v>
                </c:pt>
                <c:pt idx="4696">
                  <c:v>1.24063E-2</c:v>
                </c:pt>
                <c:pt idx="4697">
                  <c:v>2.4585700000000002E-3</c:v>
                </c:pt>
                <c:pt idx="4698">
                  <c:v>2.44808E-3</c:v>
                </c:pt>
                <c:pt idx="4699">
                  <c:v>3.0288699999999999E-3</c:v>
                </c:pt>
                <c:pt idx="4700">
                  <c:v>-1.07546E-2</c:v>
                </c:pt>
                <c:pt idx="4701">
                  <c:v>-1.5850099999999999E-2</c:v>
                </c:pt>
                <c:pt idx="4702">
                  <c:v>-8.3255800000000008E-3</c:v>
                </c:pt>
                <c:pt idx="4703">
                  <c:v>9.3164400000000005E-3</c:v>
                </c:pt>
                <c:pt idx="4704">
                  <c:v>-6.7749000000000004E-3</c:v>
                </c:pt>
                <c:pt idx="4705">
                  <c:v>5.5999800000000001E-3</c:v>
                </c:pt>
                <c:pt idx="4706">
                  <c:v>2.7424799999999999E-2</c:v>
                </c:pt>
                <c:pt idx="4707">
                  <c:v>2.3360300000000001E-2</c:v>
                </c:pt>
                <c:pt idx="4708">
                  <c:v>1.5576400000000001E-2</c:v>
                </c:pt>
                <c:pt idx="4709">
                  <c:v>7.2479199999999997E-3</c:v>
                </c:pt>
                <c:pt idx="4710">
                  <c:v>1.3740499999999999E-2</c:v>
                </c:pt>
                <c:pt idx="4711">
                  <c:v>2.9032700000000002E-2</c:v>
                </c:pt>
                <c:pt idx="4712">
                  <c:v>5.37872E-4</c:v>
                </c:pt>
                <c:pt idx="4713">
                  <c:v>8.1939700000000001E-3</c:v>
                </c:pt>
                <c:pt idx="4714">
                  <c:v>-1.32942E-3</c:v>
                </c:pt>
                <c:pt idx="4715">
                  <c:v>1.0974899999999999E-2</c:v>
                </c:pt>
                <c:pt idx="4716">
                  <c:v>1.8740699999999999E-2</c:v>
                </c:pt>
                <c:pt idx="4717">
                  <c:v>9.1304799999999998E-3</c:v>
                </c:pt>
                <c:pt idx="4718">
                  <c:v>1.9014400000000001E-2</c:v>
                </c:pt>
                <c:pt idx="4719">
                  <c:v>3.1013500000000001E-3</c:v>
                </c:pt>
                <c:pt idx="4720">
                  <c:v>-4.1608799999999996E-3</c:v>
                </c:pt>
                <c:pt idx="4721">
                  <c:v>2.3717899999999999E-3</c:v>
                </c:pt>
                <c:pt idx="4722">
                  <c:v>1.72596E-2</c:v>
                </c:pt>
                <c:pt idx="4723">
                  <c:v>1.98097E-2</c:v>
                </c:pt>
                <c:pt idx="4724">
                  <c:v>1.05562E-2</c:v>
                </c:pt>
                <c:pt idx="4725">
                  <c:v>2.4570499999999999E-2</c:v>
                </c:pt>
                <c:pt idx="4726">
                  <c:v>1.04542E-2</c:v>
                </c:pt>
                <c:pt idx="4727">
                  <c:v>2.1400500000000001E-3</c:v>
                </c:pt>
                <c:pt idx="4728">
                  <c:v>3.9596600000000003E-3</c:v>
                </c:pt>
                <c:pt idx="4729">
                  <c:v>-9.1505100000000006E-3</c:v>
                </c:pt>
                <c:pt idx="4730">
                  <c:v>1.5100499999999999E-2</c:v>
                </c:pt>
                <c:pt idx="4731">
                  <c:v>7.7609999999999997E-3</c:v>
                </c:pt>
                <c:pt idx="4732">
                  <c:v>1.30396E-2</c:v>
                </c:pt>
                <c:pt idx="4733">
                  <c:v>9.8876999999999993E-3</c:v>
                </c:pt>
                <c:pt idx="4734">
                  <c:v>3.4357100000000002E-2</c:v>
                </c:pt>
                <c:pt idx="4735">
                  <c:v>1.3225600000000001E-2</c:v>
                </c:pt>
                <c:pt idx="4736">
                  <c:v>9.2945100000000006E-3</c:v>
                </c:pt>
                <c:pt idx="4737">
                  <c:v>2.31781E-2</c:v>
                </c:pt>
                <c:pt idx="4738">
                  <c:v>1.14632E-2</c:v>
                </c:pt>
                <c:pt idx="4739">
                  <c:v>-9.8371499999999994E-3</c:v>
                </c:pt>
                <c:pt idx="4740">
                  <c:v>4.35448E-3</c:v>
                </c:pt>
                <c:pt idx="4741">
                  <c:v>1.05801E-2</c:v>
                </c:pt>
                <c:pt idx="4742" formatCode="0.00E+00">
                  <c:v>-3.3378599999999999E-5</c:v>
                </c:pt>
                <c:pt idx="4743">
                  <c:v>1.1990499999999999E-2</c:v>
                </c:pt>
                <c:pt idx="4744">
                  <c:v>1.15108E-2</c:v>
                </c:pt>
                <c:pt idx="4745">
                  <c:v>8.9836099999999995E-3</c:v>
                </c:pt>
                <c:pt idx="4746">
                  <c:v>1.6202899999999999E-2</c:v>
                </c:pt>
                <c:pt idx="4747">
                  <c:v>2.97871E-2</c:v>
                </c:pt>
                <c:pt idx="4748">
                  <c:v>9.2143999999999993E-3</c:v>
                </c:pt>
                <c:pt idx="4749">
                  <c:v>-6.1168699999999999E-3</c:v>
                </c:pt>
                <c:pt idx="4750">
                  <c:v>1.04055E-2</c:v>
                </c:pt>
                <c:pt idx="4751">
                  <c:v>2.3680699999999999E-2</c:v>
                </c:pt>
                <c:pt idx="4752">
                  <c:v>4.2924900000000004E-3</c:v>
                </c:pt>
                <c:pt idx="4753">
                  <c:v>-2.36988E-3</c:v>
                </c:pt>
                <c:pt idx="4754">
                  <c:v>7.9670000000000001E-3</c:v>
                </c:pt>
                <c:pt idx="4755">
                  <c:v>2.36549E-2</c:v>
                </c:pt>
                <c:pt idx="4756">
                  <c:v>-1.27621E-2</c:v>
                </c:pt>
                <c:pt idx="4757">
                  <c:v>6.32191E-3</c:v>
                </c:pt>
                <c:pt idx="4758">
                  <c:v>4.2505299999999998E-3</c:v>
                </c:pt>
                <c:pt idx="4759">
                  <c:v>1.8181800000000001E-2</c:v>
                </c:pt>
                <c:pt idx="4760">
                  <c:v>1.5623099999999999E-2</c:v>
                </c:pt>
                <c:pt idx="4761">
                  <c:v>2.5433500000000001E-2</c:v>
                </c:pt>
                <c:pt idx="4762">
                  <c:v>2.0872100000000001E-2</c:v>
                </c:pt>
                <c:pt idx="4763">
                  <c:v>1.51834E-2</c:v>
                </c:pt>
                <c:pt idx="4764">
                  <c:v>1.9256599999999999E-2</c:v>
                </c:pt>
                <c:pt idx="4765">
                  <c:v>1.5646899999999998E-2</c:v>
                </c:pt>
                <c:pt idx="4766">
                  <c:v>2.39849E-2</c:v>
                </c:pt>
                <c:pt idx="4767">
                  <c:v>9.9353800000000006E-3</c:v>
                </c:pt>
                <c:pt idx="4768">
                  <c:v>1.5731800000000001E-2</c:v>
                </c:pt>
                <c:pt idx="4769">
                  <c:v>5.0077400000000001E-3</c:v>
                </c:pt>
                <c:pt idx="4770">
                  <c:v>4.1217800000000002E-3</c:v>
                </c:pt>
                <c:pt idx="4771">
                  <c:v>-1.1739700000000001E-3</c:v>
                </c:pt>
                <c:pt idx="4772">
                  <c:v>-3.3378599999999998E-3</c:v>
                </c:pt>
                <c:pt idx="4773">
                  <c:v>1.2723E-2</c:v>
                </c:pt>
                <c:pt idx="4774">
                  <c:v>7.3232699999999998E-3</c:v>
                </c:pt>
                <c:pt idx="4775">
                  <c:v>1.9426300000000001E-3</c:v>
                </c:pt>
                <c:pt idx="4776">
                  <c:v>4.9734100000000002E-3</c:v>
                </c:pt>
                <c:pt idx="4777">
                  <c:v>-1.28841E-3</c:v>
                </c:pt>
                <c:pt idx="4778">
                  <c:v>3.5238299999999999E-3</c:v>
                </c:pt>
                <c:pt idx="4779">
                  <c:v>7.5378399999999996E-3</c:v>
                </c:pt>
                <c:pt idx="4780">
                  <c:v>-1.6716999999999999E-2</c:v>
                </c:pt>
                <c:pt idx="4781">
                  <c:v>2.0948399999999999E-2</c:v>
                </c:pt>
                <c:pt idx="4782">
                  <c:v>5.4950700000000003E-3</c:v>
                </c:pt>
                <c:pt idx="4783">
                  <c:v>-6.2084200000000003E-4</c:v>
                </c:pt>
                <c:pt idx="4784">
                  <c:v>-1.5649800000000001E-3</c:v>
                </c:pt>
                <c:pt idx="4785">
                  <c:v>1.0723099999999999E-2</c:v>
                </c:pt>
                <c:pt idx="4786">
                  <c:v>1.16863E-2</c:v>
                </c:pt>
                <c:pt idx="4787">
                  <c:v>5.6743600000000005E-4</c:v>
                </c:pt>
                <c:pt idx="4788">
                  <c:v>3.5020799999999998E-2</c:v>
                </c:pt>
                <c:pt idx="4789">
                  <c:v>2.0237000000000002E-2</c:v>
                </c:pt>
                <c:pt idx="4790">
                  <c:v>1.07603E-2</c:v>
                </c:pt>
                <c:pt idx="4791">
                  <c:v>2.8972600000000001E-2</c:v>
                </c:pt>
                <c:pt idx="4792">
                  <c:v>2.8399500000000001E-2</c:v>
                </c:pt>
                <c:pt idx="4793">
                  <c:v>2.4884199999999999E-2</c:v>
                </c:pt>
                <c:pt idx="4794">
                  <c:v>-5.3129199999999996E-3</c:v>
                </c:pt>
                <c:pt idx="4795">
                  <c:v>2.5425000000000001E-3</c:v>
                </c:pt>
                <c:pt idx="4796">
                  <c:v>-1.21117E-4</c:v>
                </c:pt>
                <c:pt idx="4797">
                  <c:v>8.8643999999999997E-3</c:v>
                </c:pt>
                <c:pt idx="4798">
                  <c:v>2.5577500000000001E-3</c:v>
                </c:pt>
                <c:pt idx="4799">
                  <c:v>5.4387999999999997E-3</c:v>
                </c:pt>
                <c:pt idx="4800">
                  <c:v>9.1638599999999994E-3</c:v>
                </c:pt>
                <c:pt idx="4801">
                  <c:v>5.4168700000000001E-4</c:v>
                </c:pt>
                <c:pt idx="4802">
                  <c:v>-5.8650999999999998E-3</c:v>
                </c:pt>
                <c:pt idx="4803">
                  <c:v>-2.1648399999999999E-3</c:v>
                </c:pt>
                <c:pt idx="4804">
                  <c:v>-5.62E-3</c:v>
                </c:pt>
                <c:pt idx="4805">
                  <c:v>-8.8625000000000006E-3</c:v>
                </c:pt>
                <c:pt idx="4806">
                  <c:v>1.11761E-2</c:v>
                </c:pt>
                <c:pt idx="4807">
                  <c:v>-6.2599200000000004E-3</c:v>
                </c:pt>
                <c:pt idx="4808">
                  <c:v>-4.1084299999999997E-3</c:v>
                </c:pt>
                <c:pt idx="4809">
                  <c:v>1.35136E-3</c:v>
                </c:pt>
                <c:pt idx="4810">
                  <c:v>2.4777400000000002E-2</c:v>
                </c:pt>
                <c:pt idx="4811">
                  <c:v>2.4764100000000001E-2</c:v>
                </c:pt>
                <c:pt idx="4812">
                  <c:v>7.9984700000000006E-3</c:v>
                </c:pt>
                <c:pt idx="4813">
                  <c:v>7.7562300000000002E-3</c:v>
                </c:pt>
                <c:pt idx="4814">
                  <c:v>2.3659699999999999E-2</c:v>
                </c:pt>
                <c:pt idx="4815">
                  <c:v>1.7805100000000001E-2</c:v>
                </c:pt>
                <c:pt idx="4816">
                  <c:v>-4.3678299999999996E-3</c:v>
                </c:pt>
                <c:pt idx="4817">
                  <c:v>2.1975499999999999E-2</c:v>
                </c:pt>
                <c:pt idx="4818">
                  <c:v>1.7149899999999999E-2</c:v>
                </c:pt>
                <c:pt idx="4819">
                  <c:v>8.3351099999999997E-3</c:v>
                </c:pt>
                <c:pt idx="4820">
                  <c:v>1.0799400000000001E-2</c:v>
                </c:pt>
                <c:pt idx="4821">
                  <c:v>3.47233E-3</c:v>
                </c:pt>
                <c:pt idx="4822">
                  <c:v>5.3071999999999998E-3</c:v>
                </c:pt>
                <c:pt idx="4823">
                  <c:v>6.0615499999999998E-3</c:v>
                </c:pt>
                <c:pt idx="4824">
                  <c:v>1.3861699999999999E-2</c:v>
                </c:pt>
                <c:pt idx="4825">
                  <c:v>-4.2209600000000002E-3</c:v>
                </c:pt>
                <c:pt idx="4826">
                  <c:v>-4.7645600000000001E-3</c:v>
                </c:pt>
                <c:pt idx="4827">
                  <c:v>4.9667399999999999E-3</c:v>
                </c:pt>
                <c:pt idx="4828">
                  <c:v>-1.1115099999999999E-2</c:v>
                </c:pt>
                <c:pt idx="4829">
                  <c:v>-6.2808999999999999E-3</c:v>
                </c:pt>
                <c:pt idx="4830">
                  <c:v>2.3298300000000002E-3</c:v>
                </c:pt>
                <c:pt idx="4831">
                  <c:v>8.4562300000000003E-3</c:v>
                </c:pt>
                <c:pt idx="4832">
                  <c:v>6.8283099999999998E-3</c:v>
                </c:pt>
                <c:pt idx="4833" formatCode="0.00E+00">
                  <c:v>1.7628700000000001E-2</c:v>
                </c:pt>
                <c:pt idx="4834">
                  <c:v>1.71118E-2</c:v>
                </c:pt>
                <c:pt idx="4835">
                  <c:v>2.1716099999999999E-2</c:v>
                </c:pt>
                <c:pt idx="4836">
                  <c:v>1.1922800000000001E-2</c:v>
                </c:pt>
                <c:pt idx="4837">
                  <c:v>9.2935599999999993E-3</c:v>
                </c:pt>
                <c:pt idx="4838">
                  <c:v>1.6679800000000002E-2</c:v>
                </c:pt>
                <c:pt idx="4839">
                  <c:v>1.50919E-2</c:v>
                </c:pt>
                <c:pt idx="4840">
                  <c:v>9.0856600000000006E-3</c:v>
                </c:pt>
                <c:pt idx="4841">
                  <c:v>-8.7051400000000001E-3</c:v>
                </c:pt>
                <c:pt idx="4842">
                  <c:v>-4.2820000000000002E-3</c:v>
                </c:pt>
                <c:pt idx="4843">
                  <c:v>-2.2792799999999999E-4</c:v>
                </c:pt>
                <c:pt idx="4844">
                  <c:v>8.3570499999999995E-3</c:v>
                </c:pt>
                <c:pt idx="4845">
                  <c:v>2.6922199999999999E-3</c:v>
                </c:pt>
                <c:pt idx="4846">
                  <c:v>5.1145599999999998E-3</c:v>
                </c:pt>
                <c:pt idx="4847">
                  <c:v>1.0994E-2</c:v>
                </c:pt>
                <c:pt idx="4848">
                  <c:v>1.3485E-2</c:v>
                </c:pt>
                <c:pt idx="4849">
                  <c:v>3.8013500000000002E-3</c:v>
                </c:pt>
                <c:pt idx="4850">
                  <c:v>1.0298699999999999E-2</c:v>
                </c:pt>
                <c:pt idx="4851">
                  <c:v>7.8754399999999992E-3</c:v>
                </c:pt>
                <c:pt idx="4852">
                  <c:v>-5.0611500000000004E-3</c:v>
                </c:pt>
                <c:pt idx="4853">
                  <c:v>1.18303E-2</c:v>
                </c:pt>
                <c:pt idx="4854">
                  <c:v>-1.5292200000000001E-2</c:v>
                </c:pt>
                <c:pt idx="4855">
                  <c:v>1.32456E-2</c:v>
                </c:pt>
                <c:pt idx="4856">
                  <c:v>-4.0855400000000004E-3</c:v>
                </c:pt>
                <c:pt idx="4857">
                  <c:v>-9.2868800000000008E-3</c:v>
                </c:pt>
                <c:pt idx="4858">
                  <c:v>-3.5791400000000002E-3</c:v>
                </c:pt>
                <c:pt idx="4859">
                  <c:v>-1.53122E-2</c:v>
                </c:pt>
                <c:pt idx="4860">
                  <c:v>-1.3032E-2</c:v>
                </c:pt>
                <c:pt idx="4861">
                  <c:v>-2.4414100000000002E-4</c:v>
                </c:pt>
                <c:pt idx="4862">
                  <c:v>2.09856E-2</c:v>
                </c:pt>
                <c:pt idx="4863">
                  <c:v>1.6386999999999999E-2</c:v>
                </c:pt>
                <c:pt idx="4864">
                  <c:v>-7.3003800000000004E-3</c:v>
                </c:pt>
                <c:pt idx="4865">
                  <c:v>3.5295499999999998E-3</c:v>
                </c:pt>
                <c:pt idx="4866">
                  <c:v>1.0144200000000001E-2</c:v>
                </c:pt>
                <c:pt idx="4867">
                  <c:v>1.08299E-2</c:v>
                </c:pt>
                <c:pt idx="4868">
                  <c:v>1.89781E-3</c:v>
                </c:pt>
                <c:pt idx="4869">
                  <c:v>-1.29509E-3</c:v>
                </c:pt>
                <c:pt idx="4870">
                  <c:v>1.0449399999999999E-2</c:v>
                </c:pt>
                <c:pt idx="4871">
                  <c:v>-1.2023900000000001E-2</c:v>
                </c:pt>
                <c:pt idx="4872">
                  <c:v>7.65419E-3</c:v>
                </c:pt>
                <c:pt idx="4873">
                  <c:v>5.8851199999999998E-3</c:v>
                </c:pt>
                <c:pt idx="4874">
                  <c:v>5.5198699999999996E-3</c:v>
                </c:pt>
                <c:pt idx="4875">
                  <c:v>1.5992200000000002E-2</c:v>
                </c:pt>
                <c:pt idx="4876">
                  <c:v>-1.192E-2</c:v>
                </c:pt>
                <c:pt idx="4877">
                  <c:v>-1.54266E-2</c:v>
                </c:pt>
                <c:pt idx="4878">
                  <c:v>-1.6695999999999999E-2</c:v>
                </c:pt>
                <c:pt idx="4879">
                  <c:v>-2.9182399999999999E-4</c:v>
                </c:pt>
                <c:pt idx="4880">
                  <c:v>-1.69849E-3</c:v>
                </c:pt>
                <c:pt idx="4881">
                  <c:v>-2.6471100000000001E-2</c:v>
                </c:pt>
                <c:pt idx="4882">
                  <c:v>-1.6955399999999999E-2</c:v>
                </c:pt>
                <c:pt idx="4883">
                  <c:v>-2.1810499999999999E-3</c:v>
                </c:pt>
                <c:pt idx="4884">
                  <c:v>-3.8023000000000002E-3</c:v>
                </c:pt>
                <c:pt idx="4885">
                  <c:v>2.0446800000000001E-3</c:v>
                </c:pt>
                <c:pt idx="4886">
                  <c:v>-7.8916500000000001E-3</c:v>
                </c:pt>
                <c:pt idx="4887">
                  <c:v>-1.9311899999999999E-3</c:v>
                </c:pt>
                <c:pt idx="4888">
                  <c:v>-4.3029799999999997E-3</c:v>
                </c:pt>
                <c:pt idx="4889">
                  <c:v>-1.51863E-2</c:v>
                </c:pt>
                <c:pt idx="4890" formatCode="0.00E+00">
                  <c:v>2.47955E-5</c:v>
                </c:pt>
                <c:pt idx="4891">
                  <c:v>8.2826600000000007E-3</c:v>
                </c:pt>
                <c:pt idx="4892">
                  <c:v>-7.6188999999999996E-3</c:v>
                </c:pt>
                <c:pt idx="4893">
                  <c:v>-3.1428299999999999E-2</c:v>
                </c:pt>
                <c:pt idx="4894">
                  <c:v>-2.58141E-2</c:v>
                </c:pt>
                <c:pt idx="4895">
                  <c:v>-1.5989300000000001E-2</c:v>
                </c:pt>
                <c:pt idx="4896">
                  <c:v>-1.3814E-2</c:v>
                </c:pt>
                <c:pt idx="4897">
                  <c:v>-1.3458299999999999E-2</c:v>
                </c:pt>
                <c:pt idx="4898">
                  <c:v>-1.2360599999999999E-2</c:v>
                </c:pt>
                <c:pt idx="4899">
                  <c:v>-1.0585799999999999E-2</c:v>
                </c:pt>
                <c:pt idx="4900">
                  <c:v>-1.3099700000000001E-2</c:v>
                </c:pt>
                <c:pt idx="4901">
                  <c:v>1.2044899999999999E-3</c:v>
                </c:pt>
                <c:pt idx="4902">
                  <c:v>-4.3258699999999999E-3</c:v>
                </c:pt>
                <c:pt idx="4903">
                  <c:v>2.7933099999999998E-3</c:v>
                </c:pt>
                <c:pt idx="4904">
                  <c:v>-6.5536500000000003E-3</c:v>
                </c:pt>
                <c:pt idx="4905">
                  <c:v>-1.31302E-2</c:v>
                </c:pt>
                <c:pt idx="4906">
                  <c:v>-7.8802100000000003E-3</c:v>
                </c:pt>
                <c:pt idx="4907">
                  <c:v>1.6225799999999999E-2</c:v>
                </c:pt>
                <c:pt idx="4908">
                  <c:v>1.2268100000000001E-2</c:v>
                </c:pt>
                <c:pt idx="4909" formatCode="0.00E+00">
                  <c:v>7.3432900000000006E-5</c:v>
                </c:pt>
                <c:pt idx="4910">
                  <c:v>-1.19305E-3</c:v>
                </c:pt>
                <c:pt idx="4911">
                  <c:v>2.1886800000000001E-3</c:v>
                </c:pt>
                <c:pt idx="4912">
                  <c:v>-1.4534000000000001E-3</c:v>
                </c:pt>
                <c:pt idx="4913">
                  <c:v>-7.8373000000000002E-3</c:v>
                </c:pt>
                <c:pt idx="4914">
                  <c:v>7.2345700000000001E-3</c:v>
                </c:pt>
                <c:pt idx="4915">
                  <c:v>-4.1513399999999999E-3</c:v>
                </c:pt>
                <c:pt idx="4916">
                  <c:v>7.4605899999999996E-3</c:v>
                </c:pt>
                <c:pt idx="4917">
                  <c:v>2.4528499999999999E-3</c:v>
                </c:pt>
                <c:pt idx="4918">
                  <c:v>-3.3388100000000002E-3</c:v>
                </c:pt>
                <c:pt idx="4919">
                  <c:v>1.24598E-2</c:v>
                </c:pt>
                <c:pt idx="4920">
                  <c:v>2.8219199999999999E-3</c:v>
                </c:pt>
                <c:pt idx="4921">
                  <c:v>2.79102E-2</c:v>
                </c:pt>
                <c:pt idx="4922">
                  <c:v>-2.3918199999999998E-3</c:v>
                </c:pt>
                <c:pt idx="4923">
                  <c:v>-2.71797E-4</c:v>
                </c:pt>
                <c:pt idx="4924">
                  <c:v>2.9938699999999999E-2</c:v>
                </c:pt>
                <c:pt idx="4925">
                  <c:v>1.8939999999999999E-2</c:v>
                </c:pt>
                <c:pt idx="4926">
                  <c:v>1.2408300000000001E-2</c:v>
                </c:pt>
                <c:pt idx="4927">
                  <c:v>-1.157E-2</c:v>
                </c:pt>
                <c:pt idx="4928">
                  <c:v>8.4238100000000003E-3</c:v>
                </c:pt>
                <c:pt idx="4929">
                  <c:v>-6.7987400000000002E-3</c:v>
                </c:pt>
                <c:pt idx="4930" formatCode="0.00E+00">
                  <c:v>5.0754499999999996E-3</c:v>
                </c:pt>
                <c:pt idx="4931">
                  <c:v>3.2710999999999998E-4</c:v>
                </c:pt>
                <c:pt idx="4932">
                  <c:v>-6.3486100000000002E-3</c:v>
                </c:pt>
                <c:pt idx="4933">
                  <c:v>-1.43318E-2</c:v>
                </c:pt>
                <c:pt idx="4934">
                  <c:v>-2.0547900000000001E-2</c:v>
                </c:pt>
                <c:pt idx="4935">
                  <c:v>1.6527200000000001E-3</c:v>
                </c:pt>
                <c:pt idx="4936" formatCode="0.00E+00">
                  <c:v>-4.95911E-5</c:v>
                </c:pt>
                <c:pt idx="4937">
                  <c:v>-1.2929899999999999E-2</c:v>
                </c:pt>
                <c:pt idx="4938">
                  <c:v>-6.9713600000000002E-3</c:v>
                </c:pt>
                <c:pt idx="4939">
                  <c:v>3.1471300000000002E-3</c:v>
                </c:pt>
                <c:pt idx="4940">
                  <c:v>-1.51272E-2</c:v>
                </c:pt>
                <c:pt idx="4941">
                  <c:v>-7.4510599999999998E-3</c:v>
                </c:pt>
                <c:pt idx="4942">
                  <c:v>-6.0396199999999999E-3</c:v>
                </c:pt>
                <c:pt idx="4943">
                  <c:v>1.52073E-2</c:v>
                </c:pt>
                <c:pt idx="4944">
                  <c:v>1.0498E-2</c:v>
                </c:pt>
                <c:pt idx="4945">
                  <c:v>-5.7439800000000001E-3</c:v>
                </c:pt>
                <c:pt idx="4946">
                  <c:v>-7.6770799999999998E-4</c:v>
                </c:pt>
                <c:pt idx="4947">
                  <c:v>-1.3715700000000001E-2</c:v>
                </c:pt>
                <c:pt idx="4948">
                  <c:v>1.44844E-2</c:v>
                </c:pt>
                <c:pt idx="4949">
                  <c:v>-6.0243600000000003E-3</c:v>
                </c:pt>
                <c:pt idx="4950">
                  <c:v>-5.6056999999999999E-3</c:v>
                </c:pt>
                <c:pt idx="4951">
                  <c:v>-3.34454E-2</c:v>
                </c:pt>
                <c:pt idx="4952">
                  <c:v>8.1062300000000001E-4</c:v>
                </c:pt>
                <c:pt idx="4953">
                  <c:v>8.4276200000000002E-3</c:v>
                </c:pt>
                <c:pt idx="4954">
                  <c:v>-1.2969E-2</c:v>
                </c:pt>
                <c:pt idx="4955">
                  <c:v>-1.1494600000000001E-2</c:v>
                </c:pt>
                <c:pt idx="4956">
                  <c:v>-2.6205099999999999E-2</c:v>
                </c:pt>
                <c:pt idx="4957">
                  <c:v>-2.4699200000000001E-2</c:v>
                </c:pt>
                <c:pt idx="4958">
                  <c:v>-3.0389800000000002E-2</c:v>
                </c:pt>
                <c:pt idx="4959">
                  <c:v>-7.0200000000000002E-3</c:v>
                </c:pt>
                <c:pt idx="4960">
                  <c:v>-1.5054700000000001E-2</c:v>
                </c:pt>
                <c:pt idx="4961">
                  <c:v>-1.2451200000000001E-2</c:v>
                </c:pt>
                <c:pt idx="4962">
                  <c:v>-1.9875500000000001E-2</c:v>
                </c:pt>
                <c:pt idx="4963">
                  <c:v>-2.5259E-2</c:v>
                </c:pt>
                <c:pt idx="4964">
                  <c:v>-1.9475900000000001E-2</c:v>
                </c:pt>
                <c:pt idx="4965">
                  <c:v>-6.6185000000000003E-3</c:v>
                </c:pt>
                <c:pt idx="4966">
                  <c:v>-6.89793E-3</c:v>
                </c:pt>
                <c:pt idx="4967">
                  <c:v>-2.64158E-2</c:v>
                </c:pt>
                <c:pt idx="4968">
                  <c:v>-1.6263E-2</c:v>
                </c:pt>
                <c:pt idx="4969">
                  <c:v>-7.8191800000000002E-3</c:v>
                </c:pt>
                <c:pt idx="4970">
                  <c:v>5.9661899999999997E-3</c:v>
                </c:pt>
                <c:pt idx="4971">
                  <c:v>1.21117E-4</c:v>
                </c:pt>
                <c:pt idx="4972">
                  <c:v>-1.8119799999999999E-3</c:v>
                </c:pt>
                <c:pt idx="4973">
                  <c:v>5.0067899999999997E-3</c:v>
                </c:pt>
                <c:pt idx="4974">
                  <c:v>-4.5957599999999999E-3</c:v>
                </c:pt>
                <c:pt idx="4975">
                  <c:v>-7.8077299999999997E-3</c:v>
                </c:pt>
                <c:pt idx="4976">
                  <c:v>-1.05162E-2</c:v>
                </c:pt>
                <c:pt idx="4977">
                  <c:v>-1.53694E-2</c:v>
                </c:pt>
                <c:pt idx="4978">
                  <c:v>-1.42212E-2</c:v>
                </c:pt>
                <c:pt idx="4979">
                  <c:v>-2.7821499999999999E-2</c:v>
                </c:pt>
                <c:pt idx="4980">
                  <c:v>-1.00651E-2</c:v>
                </c:pt>
                <c:pt idx="4981">
                  <c:v>2.2049000000000001E-3</c:v>
                </c:pt>
                <c:pt idx="4982">
                  <c:v>9.3574499999999998E-3</c:v>
                </c:pt>
                <c:pt idx="4983">
                  <c:v>-4.6920800000000004E-3</c:v>
                </c:pt>
                <c:pt idx="4984">
                  <c:v>-6.1950699999999996E-3</c:v>
                </c:pt>
                <c:pt idx="4985">
                  <c:v>-4.2715100000000001E-3</c:v>
                </c:pt>
                <c:pt idx="4986">
                  <c:v>-1.63307E-2</c:v>
                </c:pt>
                <c:pt idx="4987">
                  <c:v>-1.1750200000000001E-2</c:v>
                </c:pt>
                <c:pt idx="4988">
                  <c:v>-1.22375E-2</c:v>
                </c:pt>
                <c:pt idx="4989">
                  <c:v>-1.37739E-2</c:v>
                </c:pt>
                <c:pt idx="4990">
                  <c:v>1.64986E-3</c:v>
                </c:pt>
                <c:pt idx="4991">
                  <c:v>5.4168700000000001E-4</c:v>
                </c:pt>
                <c:pt idx="4992">
                  <c:v>-2.3638699999999999E-2</c:v>
                </c:pt>
                <c:pt idx="4993">
                  <c:v>-7.8506500000000007E-3</c:v>
                </c:pt>
                <c:pt idx="4994">
                  <c:v>-7.4815799999999998E-3</c:v>
                </c:pt>
                <c:pt idx="4995">
                  <c:v>-9.8686199999999998E-3</c:v>
                </c:pt>
                <c:pt idx="4996">
                  <c:v>-2.2994000000000001E-2</c:v>
                </c:pt>
                <c:pt idx="4997">
                  <c:v>-9.8438299999999996E-3</c:v>
                </c:pt>
                <c:pt idx="4998">
                  <c:v>-5.0468400000000004E-3</c:v>
                </c:pt>
                <c:pt idx="4999">
                  <c:v>-1.27373E-2</c:v>
                </c:pt>
                <c:pt idx="5000">
                  <c:v>-1.4280299999999999E-2</c:v>
                </c:pt>
                <c:pt idx="5001">
                  <c:v>-2.09026E-2</c:v>
                </c:pt>
                <c:pt idx="5002">
                  <c:v>-2.2504799999999998E-2</c:v>
                </c:pt>
                <c:pt idx="5003">
                  <c:v>-3.5349800000000001E-2</c:v>
                </c:pt>
                <c:pt idx="5004">
                  <c:v>-1.32446E-2</c:v>
                </c:pt>
                <c:pt idx="5005">
                  <c:v>-1.70078E-2</c:v>
                </c:pt>
                <c:pt idx="5006">
                  <c:v>-1.08194E-2</c:v>
                </c:pt>
                <c:pt idx="5007">
                  <c:v>-2.04067E-2</c:v>
                </c:pt>
                <c:pt idx="5008">
                  <c:v>-4.9247700000000002E-3</c:v>
                </c:pt>
                <c:pt idx="5009">
                  <c:v>-4.1284599999999996E-3</c:v>
                </c:pt>
                <c:pt idx="5010">
                  <c:v>-1.22595E-2</c:v>
                </c:pt>
                <c:pt idx="5011">
                  <c:v>-1.9502599999999998E-2</c:v>
                </c:pt>
                <c:pt idx="5012">
                  <c:v>-2.9757499999999999E-2</c:v>
                </c:pt>
                <c:pt idx="5013">
                  <c:v>-1.9893600000000001E-2</c:v>
                </c:pt>
                <c:pt idx="5014">
                  <c:v>-2.7922599999999999E-2</c:v>
                </c:pt>
                <c:pt idx="5015">
                  <c:v>-1.98126E-2</c:v>
                </c:pt>
                <c:pt idx="5016">
                  <c:v>-1.06459E-2</c:v>
                </c:pt>
                <c:pt idx="5017">
                  <c:v>-2.0307499999999999E-2</c:v>
                </c:pt>
                <c:pt idx="5018">
                  <c:v>-1.8110299999999999E-2</c:v>
                </c:pt>
                <c:pt idx="5019">
                  <c:v>-1.9990000000000001E-2</c:v>
                </c:pt>
                <c:pt idx="5020">
                  <c:v>-3.2502200000000002E-2</c:v>
                </c:pt>
                <c:pt idx="5021">
                  <c:v>-2.71664E-2</c:v>
                </c:pt>
                <c:pt idx="5022">
                  <c:v>-1.12505E-2</c:v>
                </c:pt>
                <c:pt idx="5023">
                  <c:v>-4.1399000000000002E-3</c:v>
                </c:pt>
                <c:pt idx="5024">
                  <c:v>-1.1057900000000001E-2</c:v>
                </c:pt>
                <c:pt idx="5025">
                  <c:v>-1.99423E-2</c:v>
                </c:pt>
                <c:pt idx="5026">
                  <c:v>-1.4763800000000001E-2</c:v>
                </c:pt>
                <c:pt idx="5027">
                  <c:v>-2.2668800000000002E-3</c:v>
                </c:pt>
                <c:pt idx="5028">
                  <c:v>-9.3975099999999995E-3</c:v>
                </c:pt>
                <c:pt idx="5029">
                  <c:v>-1.04866E-2</c:v>
                </c:pt>
                <c:pt idx="5030">
                  <c:v>-2.9907200000000001E-3</c:v>
                </c:pt>
                <c:pt idx="5031">
                  <c:v>2.12955E-3</c:v>
                </c:pt>
                <c:pt idx="5032">
                  <c:v>-5.8460200000000004E-3</c:v>
                </c:pt>
                <c:pt idx="5033">
                  <c:v>1.7080299999999999E-3</c:v>
                </c:pt>
                <c:pt idx="5034">
                  <c:v>-1.11961E-3</c:v>
                </c:pt>
                <c:pt idx="5035">
                  <c:v>4.1389499999999997E-3</c:v>
                </c:pt>
                <c:pt idx="5036">
                  <c:v>4.9581499999999997E-3</c:v>
                </c:pt>
                <c:pt idx="5037">
                  <c:v>-1.18113E-2</c:v>
                </c:pt>
                <c:pt idx="5038">
                  <c:v>-2.0093899999999998E-3</c:v>
                </c:pt>
                <c:pt idx="5039">
                  <c:v>1.1738800000000001E-2</c:v>
                </c:pt>
                <c:pt idx="5040">
                  <c:v>4.4727299999999998E-4</c:v>
                </c:pt>
                <c:pt idx="5041">
                  <c:v>-6.1340300000000004E-3</c:v>
                </c:pt>
                <c:pt idx="5042">
                  <c:v>-1.5680300000000001E-2</c:v>
                </c:pt>
                <c:pt idx="5043">
                  <c:v>2.3097999999999999E-3</c:v>
                </c:pt>
                <c:pt idx="5044">
                  <c:v>-1.9237500000000001E-2</c:v>
                </c:pt>
                <c:pt idx="5045">
                  <c:v>-4.2390800000000001E-3</c:v>
                </c:pt>
                <c:pt idx="5046">
                  <c:v>-2.44808E-3</c:v>
                </c:pt>
                <c:pt idx="5047">
                  <c:v>-8.5668600000000008E-3</c:v>
                </c:pt>
                <c:pt idx="5048">
                  <c:v>-4.5375800000000003E-3</c:v>
                </c:pt>
                <c:pt idx="5049">
                  <c:v>-7.3967E-3</c:v>
                </c:pt>
                <c:pt idx="5050">
                  <c:v>1.5569700000000001E-2</c:v>
                </c:pt>
                <c:pt idx="5051">
                  <c:v>2.9077500000000002E-3</c:v>
                </c:pt>
                <c:pt idx="5052">
                  <c:v>7.1907000000000004E-3</c:v>
                </c:pt>
                <c:pt idx="5053">
                  <c:v>1.53484E-2</c:v>
                </c:pt>
                <c:pt idx="5054">
                  <c:v>1.39446E-2</c:v>
                </c:pt>
                <c:pt idx="5055">
                  <c:v>-1.31092E-2</c:v>
                </c:pt>
                <c:pt idx="5056">
                  <c:v>-5.2900300000000003E-3</c:v>
                </c:pt>
                <c:pt idx="5057">
                  <c:v>1.8596600000000001E-2</c:v>
                </c:pt>
                <c:pt idx="5058">
                  <c:v>5.9986099999999997E-3</c:v>
                </c:pt>
                <c:pt idx="5059">
                  <c:v>-2.3460399999999999E-4</c:v>
                </c:pt>
                <c:pt idx="5060">
                  <c:v>-7.42912E-3</c:v>
                </c:pt>
                <c:pt idx="5061">
                  <c:v>2.2125199999999999E-3</c:v>
                </c:pt>
                <c:pt idx="5062">
                  <c:v>1.35584E-2</c:v>
                </c:pt>
                <c:pt idx="5063">
                  <c:v>-4.7683700000000001E-3</c:v>
                </c:pt>
                <c:pt idx="5064">
                  <c:v>-2.9420900000000001E-3</c:v>
                </c:pt>
                <c:pt idx="5065">
                  <c:v>-1.3174999999999999E-2</c:v>
                </c:pt>
                <c:pt idx="5066">
                  <c:v>-1.28098E-2</c:v>
                </c:pt>
                <c:pt idx="5067">
                  <c:v>-7.3814400000000004E-4</c:v>
                </c:pt>
                <c:pt idx="5068">
                  <c:v>-2.0265600000000002E-3</c:v>
                </c:pt>
                <c:pt idx="5069">
                  <c:v>-2.1508200000000002E-2</c:v>
                </c:pt>
                <c:pt idx="5070">
                  <c:v>-1.05772E-2</c:v>
                </c:pt>
                <c:pt idx="5071">
                  <c:v>-1.71223E-2</c:v>
                </c:pt>
                <c:pt idx="5072">
                  <c:v>-1.1105500000000001E-2</c:v>
                </c:pt>
                <c:pt idx="5073">
                  <c:v>7.4958800000000003E-4</c:v>
                </c:pt>
                <c:pt idx="5074">
                  <c:v>3.7364999999999998E-3</c:v>
                </c:pt>
                <c:pt idx="5075">
                  <c:v>2.4089799999999998E-3</c:v>
                </c:pt>
                <c:pt idx="5076">
                  <c:v>2.6473999999999998E-3</c:v>
                </c:pt>
                <c:pt idx="5077">
                  <c:v>-1.0127999999999999E-3</c:v>
                </c:pt>
                <c:pt idx="5078">
                  <c:v>5.37872E-4</c:v>
                </c:pt>
                <c:pt idx="5079">
                  <c:v>2.3250599999999999E-3</c:v>
                </c:pt>
                <c:pt idx="5080">
                  <c:v>3.3836399999999998E-3</c:v>
                </c:pt>
                <c:pt idx="5081">
                  <c:v>-4.8847200000000004E-3</c:v>
                </c:pt>
                <c:pt idx="5082">
                  <c:v>-1.34907E-2</c:v>
                </c:pt>
                <c:pt idx="5083">
                  <c:v>-2.4792700000000001E-2</c:v>
                </c:pt>
                <c:pt idx="5084">
                  <c:v>-1.7717400000000001E-2</c:v>
                </c:pt>
                <c:pt idx="5085">
                  <c:v>-6.2408400000000001E-3</c:v>
                </c:pt>
                <c:pt idx="5086">
                  <c:v>-3.5858199999999998E-4</c:v>
                </c:pt>
                <c:pt idx="5087">
                  <c:v>-1.58043E-2</c:v>
                </c:pt>
                <c:pt idx="5088">
                  <c:v>-1.43795E-2</c:v>
                </c:pt>
                <c:pt idx="5089">
                  <c:v>-1.1632E-2</c:v>
                </c:pt>
                <c:pt idx="5090">
                  <c:v>4.3048899999999996E-3</c:v>
                </c:pt>
                <c:pt idx="5091">
                  <c:v>-9.9334699999999998E-3</c:v>
                </c:pt>
                <c:pt idx="5092">
                  <c:v>9.7103099999999998E-3</c:v>
                </c:pt>
                <c:pt idx="5093">
                  <c:v>-1.1778800000000001E-2</c:v>
                </c:pt>
                <c:pt idx="5094">
                  <c:v>-1.0889100000000001E-2</c:v>
                </c:pt>
                <c:pt idx="5095">
                  <c:v>-1.2811700000000001E-2</c:v>
                </c:pt>
                <c:pt idx="5096">
                  <c:v>7.0190399999999998E-3</c:v>
                </c:pt>
                <c:pt idx="5097">
                  <c:v>-7.9374300000000005E-3</c:v>
                </c:pt>
                <c:pt idx="5098">
                  <c:v>1.34373E-3</c:v>
                </c:pt>
                <c:pt idx="5099">
                  <c:v>3.8347199999999998E-3</c:v>
                </c:pt>
                <c:pt idx="5100">
                  <c:v>-4.6720499999999996E-3</c:v>
                </c:pt>
                <c:pt idx="5101">
                  <c:v>-1.5787099999999998E-2</c:v>
                </c:pt>
                <c:pt idx="5102">
                  <c:v>-5.6858100000000003E-3</c:v>
                </c:pt>
                <c:pt idx="5103">
                  <c:v>-8.3522800000000001E-3</c:v>
                </c:pt>
                <c:pt idx="5104">
                  <c:v>-1.6903899999999999E-2</c:v>
                </c:pt>
                <c:pt idx="5105">
                  <c:v>-8.2044600000000002E-3</c:v>
                </c:pt>
                <c:pt idx="5106">
                  <c:v>-1.3199799999999999E-2</c:v>
                </c:pt>
                <c:pt idx="5107">
                  <c:v>-2.48337E-2</c:v>
                </c:pt>
                <c:pt idx="5108">
                  <c:v>-7.8945200000000004E-3</c:v>
                </c:pt>
                <c:pt idx="5109">
                  <c:v>-1.5096700000000001E-3</c:v>
                </c:pt>
                <c:pt idx="5110">
                  <c:v>-9.3688999999999995E-3</c:v>
                </c:pt>
                <c:pt idx="5111">
                  <c:v>-6.5374400000000003E-3</c:v>
                </c:pt>
                <c:pt idx="5112">
                  <c:v>-2.4518999999999999E-3</c:v>
                </c:pt>
                <c:pt idx="5113">
                  <c:v>-8.5411099999999993E-3</c:v>
                </c:pt>
                <c:pt idx="5114">
                  <c:v>-2.16942E-2</c:v>
                </c:pt>
                <c:pt idx="5115">
                  <c:v>-7.5683599999999997E-3</c:v>
                </c:pt>
                <c:pt idx="5116">
                  <c:v>-1.64213E-2</c:v>
                </c:pt>
                <c:pt idx="5117">
                  <c:v>-1.6361199999999999E-2</c:v>
                </c:pt>
                <c:pt idx="5118">
                  <c:v>-1.9202199999999999E-2</c:v>
                </c:pt>
                <c:pt idx="5119">
                  <c:v>-1.25284E-2</c:v>
                </c:pt>
                <c:pt idx="5120">
                  <c:v>-1.7297699999999999E-2</c:v>
                </c:pt>
                <c:pt idx="5121">
                  <c:v>-1.0384600000000001E-2</c:v>
                </c:pt>
                <c:pt idx="5122">
                  <c:v>-9.9410999999999996E-3</c:v>
                </c:pt>
                <c:pt idx="5123">
                  <c:v>-1.09768E-3</c:v>
                </c:pt>
                <c:pt idx="5124">
                  <c:v>-1.36242E-2</c:v>
                </c:pt>
                <c:pt idx="5125">
                  <c:v>-1.3120700000000001E-2</c:v>
                </c:pt>
                <c:pt idx="5126">
                  <c:v>-8.4629100000000006E-3</c:v>
                </c:pt>
                <c:pt idx="5127">
                  <c:v>-1.1447000000000001E-2</c:v>
                </c:pt>
                <c:pt idx="5128">
                  <c:v>-4.2552900000000001E-3</c:v>
                </c:pt>
                <c:pt idx="5129">
                  <c:v>-3.42655E-3</c:v>
                </c:pt>
                <c:pt idx="5130">
                  <c:v>4.2448E-3</c:v>
                </c:pt>
                <c:pt idx="5131">
                  <c:v>5.8326699999999999E-3</c:v>
                </c:pt>
                <c:pt idx="5132">
                  <c:v>-1.8947599999999998E-2</c:v>
                </c:pt>
                <c:pt idx="5133">
                  <c:v>-5.0649600000000003E-3</c:v>
                </c:pt>
                <c:pt idx="5134">
                  <c:v>-4.01783E-3</c:v>
                </c:pt>
                <c:pt idx="5135">
                  <c:v>-5.4235500000000001E-3</c:v>
                </c:pt>
                <c:pt idx="5136">
                  <c:v>-6.4573299999999998E-3</c:v>
                </c:pt>
                <c:pt idx="5137">
                  <c:v>7.3061000000000003E-3</c:v>
                </c:pt>
                <c:pt idx="5138">
                  <c:v>1.4943100000000001E-2</c:v>
                </c:pt>
                <c:pt idx="5139">
                  <c:v>-1.8291500000000001E-3</c:v>
                </c:pt>
                <c:pt idx="5140">
                  <c:v>4.0226000000000003E-3</c:v>
                </c:pt>
                <c:pt idx="5141">
                  <c:v>-1.2767799999999999E-2</c:v>
                </c:pt>
                <c:pt idx="5142">
                  <c:v>2.0713799999999998E-3</c:v>
                </c:pt>
                <c:pt idx="5143">
                  <c:v>-9.9000900000000003E-3</c:v>
                </c:pt>
                <c:pt idx="5144">
                  <c:v>-8.2407000000000001E-3</c:v>
                </c:pt>
                <c:pt idx="5145">
                  <c:v>-4.97913E-3</c:v>
                </c:pt>
                <c:pt idx="5146">
                  <c:v>-1.4514000000000001E-2</c:v>
                </c:pt>
                <c:pt idx="5147">
                  <c:v>-1.8879900000000002E-2</c:v>
                </c:pt>
                <c:pt idx="5148">
                  <c:v>-1.21908E-2</c:v>
                </c:pt>
                <c:pt idx="5149">
                  <c:v>-1.3574599999999999E-2</c:v>
                </c:pt>
                <c:pt idx="5150">
                  <c:v>-5.4340400000000002E-3</c:v>
                </c:pt>
                <c:pt idx="5151">
                  <c:v>-3.5896299999999999E-3</c:v>
                </c:pt>
                <c:pt idx="5152">
                  <c:v>-1.6736999999999998E-2</c:v>
                </c:pt>
                <c:pt idx="5153">
                  <c:v>4.4050199999999999E-3</c:v>
                </c:pt>
                <c:pt idx="5154">
                  <c:v>1.4157299999999999E-2</c:v>
                </c:pt>
                <c:pt idx="5155">
                  <c:v>6.6585500000000001E-3</c:v>
                </c:pt>
                <c:pt idx="5156">
                  <c:v>-1.9398700000000001E-2</c:v>
                </c:pt>
                <c:pt idx="5157">
                  <c:v>3.2253300000000002E-3</c:v>
                </c:pt>
                <c:pt idx="5158">
                  <c:v>-3.61824E-3</c:v>
                </c:pt>
                <c:pt idx="5159">
                  <c:v>-1.39542E-2</c:v>
                </c:pt>
                <c:pt idx="5160">
                  <c:v>6.7167299999999997E-3</c:v>
                </c:pt>
                <c:pt idx="5161">
                  <c:v>9.2143999999999993E-3</c:v>
                </c:pt>
                <c:pt idx="5162">
                  <c:v>1.36223E-2</c:v>
                </c:pt>
                <c:pt idx="5163">
                  <c:v>2.2201499999999999E-2</c:v>
                </c:pt>
                <c:pt idx="5164">
                  <c:v>2.3971599999999999E-2</c:v>
                </c:pt>
                <c:pt idx="5165">
                  <c:v>2.6775400000000001E-2</c:v>
                </c:pt>
                <c:pt idx="5166">
                  <c:v>1.6119999999999999E-2</c:v>
                </c:pt>
                <c:pt idx="5167">
                  <c:v>2.0397200000000001E-2</c:v>
                </c:pt>
                <c:pt idx="5168">
                  <c:v>1.81961E-2</c:v>
                </c:pt>
                <c:pt idx="5169" formatCode="0.00E+00">
                  <c:v>-4.3869000000000003E-5</c:v>
                </c:pt>
                <c:pt idx="5170">
                  <c:v>-5.5036499999999997E-3</c:v>
                </c:pt>
                <c:pt idx="5171">
                  <c:v>-1.49632E-3</c:v>
                </c:pt>
                <c:pt idx="5172">
                  <c:v>4.8217800000000003E-3</c:v>
                </c:pt>
                <c:pt idx="5173">
                  <c:v>-1.6851399999999999E-3</c:v>
                </c:pt>
                <c:pt idx="5174">
                  <c:v>-1.14317E-2</c:v>
                </c:pt>
                <c:pt idx="5175">
                  <c:v>8.3637200000000005E-4</c:v>
                </c:pt>
                <c:pt idx="5176">
                  <c:v>-1.27592E-2</c:v>
                </c:pt>
                <c:pt idx="5177">
                  <c:v>5.0640099999999999E-3</c:v>
                </c:pt>
                <c:pt idx="5178">
                  <c:v>3.2262800000000002E-3</c:v>
                </c:pt>
                <c:pt idx="5179">
                  <c:v>8.1014599999999996E-3</c:v>
                </c:pt>
                <c:pt idx="5180">
                  <c:v>1.43404E-2</c:v>
                </c:pt>
                <c:pt idx="5181">
                  <c:v>2.2439999999999999E-3</c:v>
                </c:pt>
                <c:pt idx="5182">
                  <c:v>1.1532799999999999E-2</c:v>
                </c:pt>
                <c:pt idx="5183">
                  <c:v>1.8179899999999999E-2</c:v>
                </c:pt>
                <c:pt idx="5184">
                  <c:v>3.5505300000000001E-3</c:v>
                </c:pt>
                <c:pt idx="5185">
                  <c:v>6.9112799999999997E-3</c:v>
                </c:pt>
                <c:pt idx="5186">
                  <c:v>8.56495E-3</c:v>
                </c:pt>
                <c:pt idx="5187">
                  <c:v>3.7193299999999999E-3</c:v>
                </c:pt>
                <c:pt idx="5188">
                  <c:v>5.4550199999999997E-3</c:v>
                </c:pt>
                <c:pt idx="5189">
                  <c:v>2.14577E-2</c:v>
                </c:pt>
                <c:pt idx="5190">
                  <c:v>5.2719100000000003E-3</c:v>
                </c:pt>
                <c:pt idx="5191">
                  <c:v>4.2781800000000004E-3</c:v>
                </c:pt>
                <c:pt idx="5192">
                  <c:v>1.9084899999999998E-2</c:v>
                </c:pt>
                <c:pt idx="5193">
                  <c:v>6.4363500000000004E-3</c:v>
                </c:pt>
                <c:pt idx="5194">
                  <c:v>5.85938E-3</c:v>
                </c:pt>
                <c:pt idx="5195">
                  <c:v>4.1008E-4</c:v>
                </c:pt>
                <c:pt idx="5196">
                  <c:v>5.1984800000000001E-3</c:v>
                </c:pt>
                <c:pt idx="5197">
                  <c:v>1.28965E-2</c:v>
                </c:pt>
                <c:pt idx="5198">
                  <c:v>-1.11799E-2</c:v>
                </c:pt>
                <c:pt idx="5199">
                  <c:v>-3.08895E-3</c:v>
                </c:pt>
                <c:pt idx="5200">
                  <c:v>-2.7341800000000001E-3</c:v>
                </c:pt>
                <c:pt idx="5201">
                  <c:v>3.3483499999999999E-3</c:v>
                </c:pt>
                <c:pt idx="5202">
                  <c:v>-7.3442500000000001E-3</c:v>
                </c:pt>
                <c:pt idx="5203">
                  <c:v>-7.4186299999999998E-3</c:v>
                </c:pt>
                <c:pt idx="5204">
                  <c:v>-1.7795599999999999E-3</c:v>
                </c:pt>
                <c:pt idx="5205">
                  <c:v>6.6757199999999996E-3</c:v>
                </c:pt>
                <c:pt idx="5206">
                  <c:v>1.8758799999999999E-3</c:v>
                </c:pt>
                <c:pt idx="5207">
                  <c:v>1.00832E-2</c:v>
                </c:pt>
                <c:pt idx="5208">
                  <c:v>4.6348600000000002E-3</c:v>
                </c:pt>
                <c:pt idx="5209">
                  <c:v>1.5320800000000001E-2</c:v>
                </c:pt>
                <c:pt idx="5210">
                  <c:v>9.6235299999999999E-3</c:v>
                </c:pt>
                <c:pt idx="5211">
                  <c:v>4.6873100000000001E-3</c:v>
                </c:pt>
                <c:pt idx="5212">
                  <c:v>1.43328E-2</c:v>
                </c:pt>
                <c:pt idx="5213">
                  <c:v>4.2095199999999996E-3</c:v>
                </c:pt>
                <c:pt idx="5214">
                  <c:v>9.4842899999999994E-3</c:v>
                </c:pt>
                <c:pt idx="5215">
                  <c:v>8.1262599999999997E-3</c:v>
                </c:pt>
                <c:pt idx="5216">
                  <c:v>-2.4557099999999998E-3</c:v>
                </c:pt>
                <c:pt idx="5217">
                  <c:v>7.2269400000000003E-3</c:v>
                </c:pt>
                <c:pt idx="5218">
                  <c:v>-1.0845199999999999E-2</c:v>
                </c:pt>
                <c:pt idx="5219">
                  <c:v>8.5783000000000005E-3</c:v>
                </c:pt>
                <c:pt idx="5220">
                  <c:v>7.4224499999999997E-3</c:v>
                </c:pt>
                <c:pt idx="5221">
                  <c:v>2.49672E-3</c:v>
                </c:pt>
                <c:pt idx="5222">
                  <c:v>5.2747699999999998E-3</c:v>
                </c:pt>
                <c:pt idx="5223">
                  <c:v>1.8677699999999998E-2</c:v>
                </c:pt>
                <c:pt idx="5224">
                  <c:v>1.10273E-2</c:v>
                </c:pt>
                <c:pt idx="5225">
                  <c:v>4.6777700000000004E-3</c:v>
                </c:pt>
                <c:pt idx="5226">
                  <c:v>-2.9563900000000001E-3</c:v>
                </c:pt>
                <c:pt idx="5227">
                  <c:v>-1.1525199999999999E-2</c:v>
                </c:pt>
                <c:pt idx="5228">
                  <c:v>-2.9430400000000001E-3</c:v>
                </c:pt>
                <c:pt idx="5229">
                  <c:v>8.3160400000000002E-3</c:v>
                </c:pt>
                <c:pt idx="5230">
                  <c:v>2.6543600000000001E-2</c:v>
                </c:pt>
                <c:pt idx="5231">
                  <c:v>1.5651700000000001E-2</c:v>
                </c:pt>
                <c:pt idx="5232">
                  <c:v>-2.6197400000000002E-3</c:v>
                </c:pt>
                <c:pt idx="5233">
                  <c:v>3.9978000000000001E-3</c:v>
                </c:pt>
                <c:pt idx="5234">
                  <c:v>1.5342700000000001E-2</c:v>
                </c:pt>
                <c:pt idx="5235">
                  <c:v>1.42565E-2</c:v>
                </c:pt>
                <c:pt idx="5236">
                  <c:v>9.0551399999999997E-3</c:v>
                </c:pt>
                <c:pt idx="5237">
                  <c:v>-1.44863E-3</c:v>
                </c:pt>
                <c:pt idx="5238">
                  <c:v>3.85666E-3</c:v>
                </c:pt>
                <c:pt idx="5239">
                  <c:v>1.9187900000000001E-3</c:v>
                </c:pt>
                <c:pt idx="5240">
                  <c:v>6.0834900000000004E-3</c:v>
                </c:pt>
                <c:pt idx="5241">
                  <c:v>4.18663E-4</c:v>
                </c:pt>
                <c:pt idx="5242">
                  <c:v>-9.4604499999999996E-4</c:v>
                </c:pt>
                <c:pt idx="5243">
                  <c:v>4.4088399999999998E-3</c:v>
                </c:pt>
                <c:pt idx="5244">
                  <c:v>1.45617E-2</c:v>
                </c:pt>
                <c:pt idx="5245">
                  <c:v>1.5248299999999999E-2</c:v>
                </c:pt>
                <c:pt idx="5246">
                  <c:v>3.4990300000000002E-3</c:v>
                </c:pt>
                <c:pt idx="5247">
                  <c:v>1.12572E-2</c:v>
                </c:pt>
                <c:pt idx="5248">
                  <c:v>1.6693099999999999E-2</c:v>
                </c:pt>
                <c:pt idx="5249">
                  <c:v>1.07536E-2</c:v>
                </c:pt>
                <c:pt idx="5250">
                  <c:v>2.0654700000000002E-2</c:v>
                </c:pt>
                <c:pt idx="5251">
                  <c:v>6.4067799999999999E-3</c:v>
                </c:pt>
                <c:pt idx="5252">
                  <c:v>2.00567E-2</c:v>
                </c:pt>
                <c:pt idx="5253">
                  <c:v>2.02379E-2</c:v>
                </c:pt>
                <c:pt idx="5254">
                  <c:v>1.71661E-2</c:v>
                </c:pt>
                <c:pt idx="5255">
                  <c:v>2.45743E-2</c:v>
                </c:pt>
                <c:pt idx="5256">
                  <c:v>1.6959200000000001E-2</c:v>
                </c:pt>
                <c:pt idx="5257">
                  <c:v>2.11258E-2</c:v>
                </c:pt>
                <c:pt idx="5258">
                  <c:v>2.2361800000000001E-2</c:v>
                </c:pt>
                <c:pt idx="5259">
                  <c:v>1.2826000000000001E-2</c:v>
                </c:pt>
                <c:pt idx="5260">
                  <c:v>1.41478E-2</c:v>
                </c:pt>
                <c:pt idx="5261">
                  <c:v>4.4813199999999996E-3</c:v>
                </c:pt>
                <c:pt idx="5262">
                  <c:v>7.2965599999999997E-3</c:v>
                </c:pt>
                <c:pt idx="5263">
                  <c:v>1.06058E-2</c:v>
                </c:pt>
                <c:pt idx="5264">
                  <c:v>3.9281799999999999E-3</c:v>
                </c:pt>
                <c:pt idx="5265">
                  <c:v>1.3325699999999999E-2</c:v>
                </c:pt>
                <c:pt idx="5266">
                  <c:v>6.9351200000000003E-3</c:v>
                </c:pt>
                <c:pt idx="5267">
                  <c:v>1.82343E-3</c:v>
                </c:pt>
                <c:pt idx="5268">
                  <c:v>1.58043E-2</c:v>
                </c:pt>
                <c:pt idx="5269">
                  <c:v>9.1753000000000008E-3</c:v>
                </c:pt>
                <c:pt idx="5270">
                  <c:v>-3.5142900000000002E-3</c:v>
                </c:pt>
                <c:pt idx="5271">
                  <c:v>-4.7988900000000001E-3</c:v>
                </c:pt>
                <c:pt idx="5272">
                  <c:v>1.0179499999999999E-2</c:v>
                </c:pt>
                <c:pt idx="5273">
                  <c:v>1.3341900000000001E-3</c:v>
                </c:pt>
                <c:pt idx="5274">
                  <c:v>-1.8377300000000001E-3</c:v>
                </c:pt>
                <c:pt idx="5275">
                  <c:v>4.3849900000000001E-3</c:v>
                </c:pt>
                <c:pt idx="5276">
                  <c:v>-7.7819800000000002E-4</c:v>
                </c:pt>
                <c:pt idx="5277">
                  <c:v>2.4537999999999999E-3</c:v>
                </c:pt>
                <c:pt idx="5278">
                  <c:v>2.10476E-2</c:v>
                </c:pt>
                <c:pt idx="5279">
                  <c:v>1.6186699999999998E-2</c:v>
                </c:pt>
                <c:pt idx="5280">
                  <c:v>1.81007E-3</c:v>
                </c:pt>
                <c:pt idx="5281">
                  <c:v>-1.647E-3</c:v>
                </c:pt>
                <c:pt idx="5282">
                  <c:v>-4.4040700000000004E-3</c:v>
                </c:pt>
                <c:pt idx="5283">
                  <c:v>3.5333600000000001E-3</c:v>
                </c:pt>
                <c:pt idx="5284">
                  <c:v>1.22433E-2</c:v>
                </c:pt>
                <c:pt idx="5285">
                  <c:v>1.52073E-2</c:v>
                </c:pt>
                <c:pt idx="5286">
                  <c:v>2.42624E-2</c:v>
                </c:pt>
                <c:pt idx="5287">
                  <c:v>7.0381199999999995E-4</c:v>
                </c:pt>
                <c:pt idx="5288">
                  <c:v>-7.5397499999999996E-3</c:v>
                </c:pt>
                <c:pt idx="5289">
                  <c:v>4.0922199999999997E-3</c:v>
                </c:pt>
                <c:pt idx="5290">
                  <c:v>1.2382499999999999E-2</c:v>
                </c:pt>
                <c:pt idx="5291">
                  <c:v>2.3486099999999999E-2</c:v>
                </c:pt>
                <c:pt idx="5292">
                  <c:v>7.0686300000000002E-3</c:v>
                </c:pt>
                <c:pt idx="5293">
                  <c:v>7.6112699999999998E-3</c:v>
                </c:pt>
                <c:pt idx="5294">
                  <c:v>1.88923E-3</c:v>
                </c:pt>
                <c:pt idx="5295">
                  <c:v>5.3987499999999999E-3</c:v>
                </c:pt>
                <c:pt idx="5296">
                  <c:v>1.36385E-2</c:v>
                </c:pt>
                <c:pt idx="5297">
                  <c:v>1.0293E-2</c:v>
                </c:pt>
                <c:pt idx="5298">
                  <c:v>9.0723000000000002E-3</c:v>
                </c:pt>
                <c:pt idx="5299">
                  <c:v>-5.9042000000000001E-3</c:v>
                </c:pt>
                <c:pt idx="5300">
                  <c:v>1.2619E-2</c:v>
                </c:pt>
                <c:pt idx="5301">
                  <c:v>6.6823999999999998E-3</c:v>
                </c:pt>
                <c:pt idx="5302">
                  <c:v>-5.0544700000000001E-4</c:v>
                </c:pt>
                <c:pt idx="5303">
                  <c:v>5.8956099999999999E-3</c:v>
                </c:pt>
                <c:pt idx="5304">
                  <c:v>5.6581499999999998E-3</c:v>
                </c:pt>
                <c:pt idx="5305">
                  <c:v>-9.42898E-3</c:v>
                </c:pt>
                <c:pt idx="5306">
                  <c:v>-1.13802E-2</c:v>
                </c:pt>
                <c:pt idx="5307">
                  <c:v>8.6593599999999996E-3</c:v>
                </c:pt>
                <c:pt idx="5308">
                  <c:v>9.3202600000000003E-3</c:v>
                </c:pt>
                <c:pt idx="5309">
                  <c:v>-1.4267E-2</c:v>
                </c:pt>
                <c:pt idx="5310">
                  <c:v>5.6819899999999996E-3</c:v>
                </c:pt>
                <c:pt idx="5311">
                  <c:v>-1.26181E-2</c:v>
                </c:pt>
                <c:pt idx="5312">
                  <c:v>-9.7522700000000004E-3</c:v>
                </c:pt>
                <c:pt idx="5313">
                  <c:v>1.5913E-2</c:v>
                </c:pt>
                <c:pt idx="5314">
                  <c:v>-3.0031200000000002E-3</c:v>
                </c:pt>
                <c:pt idx="5315">
                  <c:v>9.1142700000000007E-3</c:v>
                </c:pt>
                <c:pt idx="5316">
                  <c:v>-2.7904499999999999E-3</c:v>
                </c:pt>
                <c:pt idx="5317">
                  <c:v>6.7234E-4</c:v>
                </c:pt>
                <c:pt idx="5318">
                  <c:v>4.8255900000000003E-3</c:v>
                </c:pt>
                <c:pt idx="5319">
                  <c:v>2.78473E-3</c:v>
                </c:pt>
                <c:pt idx="5320">
                  <c:v>5.2366299999999999E-3</c:v>
                </c:pt>
                <c:pt idx="5321">
                  <c:v>6.01959E-3</c:v>
                </c:pt>
                <c:pt idx="5322">
                  <c:v>5.1403000000000004E-3</c:v>
                </c:pt>
                <c:pt idx="5323">
                  <c:v>5.4321300000000003E-3</c:v>
                </c:pt>
                <c:pt idx="5324">
                  <c:v>1.27344E-2</c:v>
                </c:pt>
                <c:pt idx="5325">
                  <c:v>1.3419199999999999E-2</c:v>
                </c:pt>
                <c:pt idx="5326">
                  <c:v>1.09081E-2</c:v>
                </c:pt>
                <c:pt idx="5327">
                  <c:v>1.4677E-3</c:v>
                </c:pt>
                <c:pt idx="5328">
                  <c:v>1.04513E-2</c:v>
                </c:pt>
                <c:pt idx="5329">
                  <c:v>-2.5663399999999999E-3</c:v>
                </c:pt>
                <c:pt idx="5330">
                  <c:v>-6.5402999999999998E-3</c:v>
                </c:pt>
                <c:pt idx="5331">
                  <c:v>-3.9844499999999996E-3</c:v>
                </c:pt>
                <c:pt idx="5332">
                  <c:v>5.5198699999999996E-3</c:v>
                </c:pt>
                <c:pt idx="5333">
                  <c:v>-2.30408E-3</c:v>
                </c:pt>
                <c:pt idx="5334">
                  <c:v>5.1660500000000002E-3</c:v>
                </c:pt>
                <c:pt idx="5335">
                  <c:v>6.5174100000000004E-3</c:v>
                </c:pt>
                <c:pt idx="5336">
                  <c:v>1.7585799999999999E-2</c:v>
                </c:pt>
                <c:pt idx="5337">
                  <c:v>1.9154500000000001E-2</c:v>
                </c:pt>
                <c:pt idx="5338">
                  <c:v>1.49879E-2</c:v>
                </c:pt>
                <c:pt idx="5339">
                  <c:v>1.6591100000000001E-2</c:v>
                </c:pt>
                <c:pt idx="5340">
                  <c:v>1.6527199999999999E-2</c:v>
                </c:pt>
                <c:pt idx="5341">
                  <c:v>1.5303600000000001E-2</c:v>
                </c:pt>
                <c:pt idx="5342">
                  <c:v>1.9720100000000001E-2</c:v>
                </c:pt>
                <c:pt idx="5343">
                  <c:v>8.6889299999999992E-3</c:v>
                </c:pt>
                <c:pt idx="5344">
                  <c:v>1.4866799999999999E-2</c:v>
                </c:pt>
                <c:pt idx="5345">
                  <c:v>8.6498300000000007E-3</c:v>
                </c:pt>
                <c:pt idx="5346">
                  <c:v>1.8418299999999999E-2</c:v>
                </c:pt>
                <c:pt idx="5347">
                  <c:v>1.23959E-2</c:v>
                </c:pt>
                <c:pt idx="5348">
                  <c:v>5.2108800000000002E-3</c:v>
                </c:pt>
                <c:pt idx="5349">
                  <c:v>2.1614999999999999E-2</c:v>
                </c:pt>
                <c:pt idx="5350">
                  <c:v>-9.7656299999999995E-4</c:v>
                </c:pt>
                <c:pt idx="5351">
                  <c:v>8.3389299999999996E-3</c:v>
                </c:pt>
                <c:pt idx="5352">
                  <c:v>1.15662E-2</c:v>
                </c:pt>
                <c:pt idx="5353">
                  <c:v>1.7200500000000001E-2</c:v>
                </c:pt>
                <c:pt idx="5354">
                  <c:v>1.47552E-2</c:v>
                </c:pt>
                <c:pt idx="5355">
                  <c:v>1.50051E-2</c:v>
                </c:pt>
                <c:pt idx="5356">
                  <c:v>6.9990199999999999E-3</c:v>
                </c:pt>
                <c:pt idx="5357">
                  <c:v>-6.1387999999999998E-3</c:v>
                </c:pt>
                <c:pt idx="5358">
                  <c:v>1.14965E-2</c:v>
                </c:pt>
                <c:pt idx="5359">
                  <c:v>7.3766700000000001E-3</c:v>
                </c:pt>
                <c:pt idx="5360">
                  <c:v>4.3029799999999997E-3</c:v>
                </c:pt>
                <c:pt idx="5361">
                  <c:v>4.0807700000000001E-3</c:v>
                </c:pt>
                <c:pt idx="5362">
                  <c:v>8.4018700000000005E-3</c:v>
                </c:pt>
                <c:pt idx="5363">
                  <c:v>1.6506199999999999E-2</c:v>
                </c:pt>
                <c:pt idx="5364">
                  <c:v>1.8517499999999999E-2</c:v>
                </c:pt>
                <c:pt idx="5365">
                  <c:v>2.41537E-2</c:v>
                </c:pt>
                <c:pt idx="5366">
                  <c:v>4.1484800000000004E-3</c:v>
                </c:pt>
                <c:pt idx="5367">
                  <c:v>-1.7490400000000001E-3</c:v>
                </c:pt>
                <c:pt idx="5368">
                  <c:v>1.3111100000000001E-2</c:v>
                </c:pt>
                <c:pt idx="5369">
                  <c:v>6.5908399999999997E-3</c:v>
                </c:pt>
                <c:pt idx="5370">
                  <c:v>6.1683700000000003E-3</c:v>
                </c:pt>
                <c:pt idx="5371">
                  <c:v>1.12543E-2</c:v>
                </c:pt>
                <c:pt idx="5372">
                  <c:v>1.8693000000000001E-2</c:v>
                </c:pt>
                <c:pt idx="5373">
                  <c:v>2.6481600000000001E-2</c:v>
                </c:pt>
                <c:pt idx="5374">
                  <c:v>1.25427E-2</c:v>
                </c:pt>
                <c:pt idx="5375">
                  <c:v>1.5191100000000001E-2</c:v>
                </c:pt>
                <c:pt idx="5376">
                  <c:v>1.69382E-2</c:v>
                </c:pt>
                <c:pt idx="5377">
                  <c:v>1.56565E-2</c:v>
                </c:pt>
                <c:pt idx="5378">
                  <c:v>1.34287E-2</c:v>
                </c:pt>
                <c:pt idx="5379">
                  <c:v>8.8930099999999998E-3</c:v>
                </c:pt>
                <c:pt idx="5380">
                  <c:v>2.9386499999999999E-2</c:v>
                </c:pt>
                <c:pt idx="5381">
                  <c:v>3.7735900000000003E-2</c:v>
                </c:pt>
                <c:pt idx="5382">
                  <c:v>1.1939E-2</c:v>
                </c:pt>
                <c:pt idx="5383">
                  <c:v>2.5110199999999999E-2</c:v>
                </c:pt>
                <c:pt idx="5384">
                  <c:v>1.9163099999999999E-2</c:v>
                </c:pt>
                <c:pt idx="5385">
                  <c:v>6.6146900000000003E-3</c:v>
                </c:pt>
                <c:pt idx="5386">
                  <c:v>1.7670600000000002E-2</c:v>
                </c:pt>
                <c:pt idx="5387">
                  <c:v>2.0394300000000001E-2</c:v>
                </c:pt>
                <c:pt idx="5388">
                  <c:v>2.9220600000000002E-3</c:v>
                </c:pt>
                <c:pt idx="5389">
                  <c:v>-2.1915400000000001E-3</c:v>
                </c:pt>
                <c:pt idx="5390">
                  <c:v>4.4727300000000003E-3</c:v>
                </c:pt>
                <c:pt idx="5391">
                  <c:v>1.7974899999999999E-2</c:v>
                </c:pt>
                <c:pt idx="5392">
                  <c:v>1.1799799999999999E-2</c:v>
                </c:pt>
                <c:pt idx="5393">
                  <c:v>1.1139899999999999E-2</c:v>
                </c:pt>
                <c:pt idx="5394">
                  <c:v>7.1163199999999998E-3</c:v>
                </c:pt>
                <c:pt idx="5395">
                  <c:v>-1.6307800000000001E-3</c:v>
                </c:pt>
                <c:pt idx="5396">
                  <c:v>-6.17981E-3</c:v>
                </c:pt>
                <c:pt idx="5397">
                  <c:v>-5.3882599999999995E-4</c:v>
                </c:pt>
                <c:pt idx="5398">
                  <c:v>3.8709600000000001E-3</c:v>
                </c:pt>
                <c:pt idx="5399">
                  <c:v>1.25389E-2</c:v>
                </c:pt>
                <c:pt idx="5400">
                  <c:v>-9.5071800000000005E-3</c:v>
                </c:pt>
                <c:pt idx="5401">
                  <c:v>4.9696000000000002E-3</c:v>
                </c:pt>
                <c:pt idx="5402">
                  <c:v>2.68841E-3</c:v>
                </c:pt>
                <c:pt idx="5403">
                  <c:v>2.2679299999999999E-2</c:v>
                </c:pt>
                <c:pt idx="5404">
                  <c:v>2.1572100000000001E-3</c:v>
                </c:pt>
                <c:pt idx="5405">
                  <c:v>1.32637E-2</c:v>
                </c:pt>
                <c:pt idx="5406">
                  <c:v>5.4626500000000003E-3</c:v>
                </c:pt>
                <c:pt idx="5407">
                  <c:v>1.5040400000000001E-2</c:v>
                </c:pt>
                <c:pt idx="5408">
                  <c:v>6.5221799999999998E-3</c:v>
                </c:pt>
                <c:pt idx="5409">
                  <c:v>2.7426699999999998E-2</c:v>
                </c:pt>
                <c:pt idx="5410">
                  <c:v>1.2836500000000001E-2</c:v>
                </c:pt>
                <c:pt idx="5411">
                  <c:v>3.7584300000000001E-3</c:v>
                </c:pt>
                <c:pt idx="5412">
                  <c:v>6.6776300000000004E-3</c:v>
                </c:pt>
                <c:pt idx="5413">
                  <c:v>3.3254600000000001E-3</c:v>
                </c:pt>
                <c:pt idx="5414">
                  <c:v>4.16183E-3</c:v>
                </c:pt>
                <c:pt idx="5415">
                  <c:v>-3.55434E-3</c:v>
                </c:pt>
                <c:pt idx="5416">
                  <c:v>-1.7346400000000001E-2</c:v>
                </c:pt>
                <c:pt idx="5417">
                  <c:v>-8.1367499999999999E-3</c:v>
                </c:pt>
                <c:pt idx="5418">
                  <c:v>-9.0703999999999993E-3</c:v>
                </c:pt>
                <c:pt idx="5419">
                  <c:v>-1.6409900000000002E-2</c:v>
                </c:pt>
                <c:pt idx="5420">
                  <c:v>-9.5624899999999999E-3</c:v>
                </c:pt>
                <c:pt idx="5421">
                  <c:v>-3.9711E-3</c:v>
                </c:pt>
                <c:pt idx="5422">
                  <c:v>5.0926200000000002E-4</c:v>
                </c:pt>
                <c:pt idx="5423">
                  <c:v>-1.46217E-2</c:v>
                </c:pt>
                <c:pt idx="5424">
                  <c:v>1.9922300000000002E-3</c:v>
                </c:pt>
                <c:pt idx="5425">
                  <c:v>-5.5999800000000001E-3</c:v>
                </c:pt>
                <c:pt idx="5426">
                  <c:v>-1.9922300000000002E-3</c:v>
                </c:pt>
                <c:pt idx="5427">
                  <c:v>-2.0901699999999999E-2</c:v>
                </c:pt>
                <c:pt idx="5428">
                  <c:v>-1.80912E-3</c:v>
                </c:pt>
                <c:pt idx="5429">
                  <c:v>3.47328E-3</c:v>
                </c:pt>
                <c:pt idx="5430">
                  <c:v>-1.688E-3</c:v>
                </c:pt>
                <c:pt idx="5431">
                  <c:v>-1.2311000000000001E-2</c:v>
                </c:pt>
                <c:pt idx="5432">
                  <c:v>-1.2749699999999999E-2</c:v>
                </c:pt>
                <c:pt idx="5433" formatCode="0.00E+00">
                  <c:v>1.96838E-3</c:v>
                </c:pt>
                <c:pt idx="5434">
                  <c:v>-1.5529599999999999E-2</c:v>
                </c:pt>
                <c:pt idx="5435">
                  <c:v>-7.4872999999999997E-3</c:v>
                </c:pt>
                <c:pt idx="5436">
                  <c:v>-1.1138E-2</c:v>
                </c:pt>
                <c:pt idx="5437">
                  <c:v>4.6939800000000004E-3</c:v>
                </c:pt>
                <c:pt idx="5438">
                  <c:v>-1.07384E-2</c:v>
                </c:pt>
                <c:pt idx="5439">
                  <c:v>8.2559599999999997E-3</c:v>
                </c:pt>
                <c:pt idx="5440">
                  <c:v>-4.1990300000000003E-3</c:v>
                </c:pt>
                <c:pt idx="5441">
                  <c:v>-2.1543500000000002E-3</c:v>
                </c:pt>
                <c:pt idx="5442">
                  <c:v>1.1421199999999999E-2</c:v>
                </c:pt>
                <c:pt idx="5443">
                  <c:v>-3.2710999999999999E-3</c:v>
                </c:pt>
                <c:pt idx="5444">
                  <c:v>-5.7983399999999999E-4</c:v>
                </c:pt>
                <c:pt idx="5445">
                  <c:v>-5.2928899999999997E-3</c:v>
                </c:pt>
                <c:pt idx="5446">
                  <c:v>-1.1081699999999999E-3</c:v>
                </c:pt>
                <c:pt idx="5447">
                  <c:v>1.49822E-3</c:v>
                </c:pt>
                <c:pt idx="5448">
                  <c:v>-6.9618199999999996E-3</c:v>
                </c:pt>
                <c:pt idx="5449">
                  <c:v>1.1771200000000001E-2</c:v>
                </c:pt>
                <c:pt idx="5450">
                  <c:v>-6.93321E-4</c:v>
                </c:pt>
                <c:pt idx="5451">
                  <c:v>1.3542199999999999E-3</c:v>
                </c:pt>
                <c:pt idx="5452">
                  <c:v>4.9743699999999997E-3</c:v>
                </c:pt>
                <c:pt idx="5453">
                  <c:v>-1.1072199999999999E-3</c:v>
                </c:pt>
                <c:pt idx="5454">
                  <c:v>5.5046100000000001E-3</c:v>
                </c:pt>
                <c:pt idx="5455">
                  <c:v>-3.3235500000000002E-3</c:v>
                </c:pt>
                <c:pt idx="5456">
                  <c:v>-8.4876999999999999E-4</c:v>
                </c:pt>
                <c:pt idx="5457">
                  <c:v>2.7961700000000002E-3</c:v>
                </c:pt>
                <c:pt idx="5458">
                  <c:v>-2.96116E-3</c:v>
                </c:pt>
                <c:pt idx="5459">
                  <c:v>4.0721900000000001E-4</c:v>
                </c:pt>
                <c:pt idx="5460">
                  <c:v>-5.2499799999999996E-3</c:v>
                </c:pt>
                <c:pt idx="5461">
                  <c:v>2.3498500000000001E-3</c:v>
                </c:pt>
                <c:pt idx="5462">
                  <c:v>-1.4658900000000001E-2</c:v>
                </c:pt>
                <c:pt idx="5463">
                  <c:v>-1.49412E-2</c:v>
                </c:pt>
                <c:pt idx="5464">
                  <c:v>-2.0825400000000001E-2</c:v>
                </c:pt>
                <c:pt idx="5465">
                  <c:v>-1.49879E-2</c:v>
                </c:pt>
                <c:pt idx="5466">
                  <c:v>-2.2297899999999999E-2</c:v>
                </c:pt>
                <c:pt idx="5467">
                  <c:v>-3.4637499999999998E-3</c:v>
                </c:pt>
                <c:pt idx="5468">
                  <c:v>-4.37069E-3</c:v>
                </c:pt>
                <c:pt idx="5469">
                  <c:v>-1.04227E-2</c:v>
                </c:pt>
                <c:pt idx="5470">
                  <c:v>1.0676400000000001E-2</c:v>
                </c:pt>
                <c:pt idx="5471">
                  <c:v>-1.05705E-2</c:v>
                </c:pt>
                <c:pt idx="5472">
                  <c:v>-1.00956E-2</c:v>
                </c:pt>
                <c:pt idx="5473">
                  <c:v>-9.3393299999999999E-3</c:v>
                </c:pt>
                <c:pt idx="5474">
                  <c:v>-9.0551399999999997E-3</c:v>
                </c:pt>
                <c:pt idx="5475">
                  <c:v>-1.10245E-3</c:v>
                </c:pt>
                <c:pt idx="5476">
                  <c:v>-8.6307500000000004E-4</c:v>
                </c:pt>
                <c:pt idx="5477">
                  <c:v>-8.6336099999999999E-3</c:v>
                </c:pt>
                <c:pt idx="5478">
                  <c:v>7.0028299999999998E-3</c:v>
                </c:pt>
                <c:pt idx="5479">
                  <c:v>-7.6265300000000003E-3</c:v>
                </c:pt>
                <c:pt idx="5480">
                  <c:v>-3.6268199999999998E-3</c:v>
                </c:pt>
                <c:pt idx="5481">
                  <c:v>4.03214E-3</c:v>
                </c:pt>
                <c:pt idx="5482">
                  <c:v>1.44081E-2</c:v>
                </c:pt>
                <c:pt idx="5483">
                  <c:v>7.2097800000000005E-4</c:v>
                </c:pt>
                <c:pt idx="5484">
                  <c:v>-1.6353599999999999E-2</c:v>
                </c:pt>
                <c:pt idx="5485">
                  <c:v>-2.0752000000000001E-3</c:v>
                </c:pt>
                <c:pt idx="5486">
                  <c:v>-3.4170200000000002E-3</c:v>
                </c:pt>
                <c:pt idx="5487">
                  <c:v>-3.8700100000000001E-3</c:v>
                </c:pt>
                <c:pt idx="5488">
                  <c:v>-3.0924799999999999E-2</c:v>
                </c:pt>
                <c:pt idx="5489">
                  <c:v>-2.4481800000000001E-2</c:v>
                </c:pt>
                <c:pt idx="5490">
                  <c:v>-1.3290400000000001E-2</c:v>
                </c:pt>
                <c:pt idx="5491">
                  <c:v>1.1320099999999999E-3</c:v>
                </c:pt>
                <c:pt idx="5492">
                  <c:v>-4.5051600000000002E-3</c:v>
                </c:pt>
                <c:pt idx="5493">
                  <c:v>-6.6976500000000003E-3</c:v>
                </c:pt>
                <c:pt idx="5494">
                  <c:v>-1.2126E-2</c:v>
                </c:pt>
                <c:pt idx="5495">
                  <c:v>-5.0973900000000003E-3</c:v>
                </c:pt>
                <c:pt idx="5496">
                  <c:v>-1.35765E-2</c:v>
                </c:pt>
                <c:pt idx="5497">
                  <c:v>2.5043499999999998E-3</c:v>
                </c:pt>
                <c:pt idx="5498">
                  <c:v>6.8635900000000001E-3</c:v>
                </c:pt>
                <c:pt idx="5499">
                  <c:v>-1.5205400000000001E-2</c:v>
                </c:pt>
                <c:pt idx="5500">
                  <c:v>-8.8367500000000009E-3</c:v>
                </c:pt>
                <c:pt idx="5501">
                  <c:v>-1.1280999999999999E-2</c:v>
                </c:pt>
                <c:pt idx="5502">
                  <c:v>-1.67274E-3</c:v>
                </c:pt>
                <c:pt idx="5503">
                  <c:v>-1.7305399999999999E-2</c:v>
                </c:pt>
                <c:pt idx="5504">
                  <c:v>8.2511900000000003E-3</c:v>
                </c:pt>
                <c:pt idx="5505">
                  <c:v>1.9025800000000001E-3</c:v>
                </c:pt>
                <c:pt idx="5506">
                  <c:v>-4.61006E-3</c:v>
                </c:pt>
                <c:pt idx="5507">
                  <c:v>3.1404499999999999E-3</c:v>
                </c:pt>
                <c:pt idx="5508">
                  <c:v>3.4465799999999999E-3</c:v>
                </c:pt>
                <c:pt idx="5509">
                  <c:v>8.7070500000000005E-4</c:v>
                </c:pt>
                <c:pt idx="5510">
                  <c:v>-2.56538E-4</c:v>
                </c:pt>
                <c:pt idx="5511">
                  <c:v>8.4438299999999994E-3</c:v>
                </c:pt>
                <c:pt idx="5512">
                  <c:v>6.1636E-3</c:v>
                </c:pt>
                <c:pt idx="5513">
                  <c:v>7.01141E-3</c:v>
                </c:pt>
                <c:pt idx="5514">
                  <c:v>9.0856600000000006E-3</c:v>
                </c:pt>
                <c:pt idx="5515">
                  <c:v>1.7437899999999999E-2</c:v>
                </c:pt>
                <c:pt idx="5516">
                  <c:v>-7.2431600000000002E-3</c:v>
                </c:pt>
                <c:pt idx="5517">
                  <c:v>-7.4358000000000002E-3</c:v>
                </c:pt>
                <c:pt idx="5518">
                  <c:v>2.32124E-3</c:v>
                </c:pt>
                <c:pt idx="5519">
                  <c:v>-8.8758499999999994E-3</c:v>
                </c:pt>
                <c:pt idx="5520">
                  <c:v>-3.37982E-3</c:v>
                </c:pt>
                <c:pt idx="5521">
                  <c:v>-1.9569399999999999E-3</c:v>
                </c:pt>
                <c:pt idx="5522">
                  <c:v>-3.9005300000000001E-3</c:v>
                </c:pt>
                <c:pt idx="5523">
                  <c:v>-4.9610100000000001E-3</c:v>
                </c:pt>
                <c:pt idx="5524">
                  <c:v>-1.8012E-2</c:v>
                </c:pt>
                <c:pt idx="5525">
                  <c:v>9.2887899999999999E-3</c:v>
                </c:pt>
                <c:pt idx="5526">
                  <c:v>7.4891999999999997E-3</c:v>
                </c:pt>
                <c:pt idx="5527">
                  <c:v>-3.0374500000000001E-3</c:v>
                </c:pt>
                <c:pt idx="5528">
                  <c:v>3.63255E-3</c:v>
                </c:pt>
                <c:pt idx="5529">
                  <c:v>-1.0538100000000001E-3</c:v>
                </c:pt>
                <c:pt idx="5530">
                  <c:v>1.4254599999999999E-2</c:v>
                </c:pt>
                <c:pt idx="5531">
                  <c:v>-8.0452000000000006E-3</c:v>
                </c:pt>
                <c:pt idx="5532">
                  <c:v>-8.8615399999999993E-3</c:v>
                </c:pt>
                <c:pt idx="5533">
                  <c:v>-5.4492999999999998E-3</c:v>
                </c:pt>
                <c:pt idx="5534">
                  <c:v>-8.3970999999999994E-3</c:v>
                </c:pt>
                <c:pt idx="5535">
                  <c:v>-1.8211399999999999E-2</c:v>
                </c:pt>
                <c:pt idx="5536">
                  <c:v>-9.2611299999999994E-3</c:v>
                </c:pt>
                <c:pt idx="5537">
                  <c:v>2.9745100000000001E-3</c:v>
                </c:pt>
                <c:pt idx="5538">
                  <c:v>-1.16396E-2</c:v>
                </c:pt>
                <c:pt idx="5539">
                  <c:v>-1.0968200000000001E-2</c:v>
                </c:pt>
                <c:pt idx="5540">
                  <c:v>-6.05011E-3</c:v>
                </c:pt>
                <c:pt idx="5541">
                  <c:v>-2.6445399999999999E-3</c:v>
                </c:pt>
                <c:pt idx="5542">
                  <c:v>-6.0720399999999999E-3</c:v>
                </c:pt>
                <c:pt idx="5543">
                  <c:v>-1.3121600000000001E-2</c:v>
                </c:pt>
                <c:pt idx="5544">
                  <c:v>1.2866000000000001E-2</c:v>
                </c:pt>
                <c:pt idx="5545">
                  <c:v>-1.85871E-3</c:v>
                </c:pt>
                <c:pt idx="5546">
                  <c:v>-4.1990300000000003E-3</c:v>
                </c:pt>
                <c:pt idx="5547">
                  <c:v>1.24254E-2</c:v>
                </c:pt>
                <c:pt idx="5548">
                  <c:v>-5.5589699999999999E-3</c:v>
                </c:pt>
                <c:pt idx="5549">
                  <c:v>-7.0352599999999998E-3</c:v>
                </c:pt>
                <c:pt idx="5550">
                  <c:v>-1.58119E-2</c:v>
                </c:pt>
                <c:pt idx="5551">
                  <c:v>-1.48849E-2</c:v>
                </c:pt>
                <c:pt idx="5552">
                  <c:v>-1.94159E-2</c:v>
                </c:pt>
                <c:pt idx="5553">
                  <c:v>-1.7715499999999999E-2</c:v>
                </c:pt>
                <c:pt idx="5554">
                  <c:v>-1.07937E-2</c:v>
                </c:pt>
                <c:pt idx="5555">
                  <c:v>-1.26991E-2</c:v>
                </c:pt>
                <c:pt idx="5556">
                  <c:v>-7.4768100000000004E-3</c:v>
                </c:pt>
                <c:pt idx="5557">
                  <c:v>-1.8830300000000001E-2</c:v>
                </c:pt>
                <c:pt idx="5558">
                  <c:v>-2.2216799999999998E-2</c:v>
                </c:pt>
                <c:pt idx="5559">
                  <c:v>-7.7066399999999998E-3</c:v>
                </c:pt>
                <c:pt idx="5560">
                  <c:v>-1.19925E-2</c:v>
                </c:pt>
                <c:pt idx="5561">
                  <c:v>-9.2763900000000007E-3</c:v>
                </c:pt>
                <c:pt idx="5562">
                  <c:v>-1.1912300000000001E-2</c:v>
                </c:pt>
                <c:pt idx="5563">
                  <c:v>-1.7014499999999998E-2</c:v>
                </c:pt>
                <c:pt idx="5564">
                  <c:v>-1.7699199999999998E-2</c:v>
                </c:pt>
                <c:pt idx="5565">
                  <c:v>-1.10855E-2</c:v>
                </c:pt>
                <c:pt idx="5566">
                  <c:v>1.0367400000000001E-2</c:v>
                </c:pt>
                <c:pt idx="5567">
                  <c:v>1.5954999999999999E-3</c:v>
                </c:pt>
                <c:pt idx="5568">
                  <c:v>-1.3300899999999999E-2</c:v>
                </c:pt>
                <c:pt idx="5569">
                  <c:v>-6.8473800000000001E-3</c:v>
                </c:pt>
                <c:pt idx="5570">
                  <c:v>4.4689200000000004E-3</c:v>
                </c:pt>
                <c:pt idx="5571">
                  <c:v>-1.2588499999999999E-3</c:v>
                </c:pt>
                <c:pt idx="5572">
                  <c:v>-6.9589600000000001E-3</c:v>
                </c:pt>
                <c:pt idx="5573">
                  <c:v>-2.738E-3</c:v>
                </c:pt>
                <c:pt idx="5574">
                  <c:v>-1.6956300000000001E-3</c:v>
                </c:pt>
                <c:pt idx="5575">
                  <c:v>-7.1649599999999997E-3</c:v>
                </c:pt>
                <c:pt idx="5576">
                  <c:v>7.7190399999999999E-3</c:v>
                </c:pt>
                <c:pt idx="5577">
                  <c:v>1.3801600000000001E-2</c:v>
                </c:pt>
                <c:pt idx="5578">
                  <c:v>3.2167400000000001E-3</c:v>
                </c:pt>
                <c:pt idx="5579">
                  <c:v>-1.10283E-2</c:v>
                </c:pt>
                <c:pt idx="5580">
                  <c:v>-1.53408E-2</c:v>
                </c:pt>
                <c:pt idx="5581">
                  <c:v>-1.57032E-2</c:v>
                </c:pt>
                <c:pt idx="5582">
                  <c:v>-1.3854E-2</c:v>
                </c:pt>
                <c:pt idx="5583">
                  <c:v>-1.36633E-2</c:v>
                </c:pt>
                <c:pt idx="5584">
                  <c:v>-1.43547E-2</c:v>
                </c:pt>
                <c:pt idx="5585">
                  <c:v>-1.0280599999999999E-3</c:v>
                </c:pt>
                <c:pt idx="5586">
                  <c:v>-2.2820500000000001E-2</c:v>
                </c:pt>
                <c:pt idx="5587">
                  <c:v>-4.4107399999999998E-3</c:v>
                </c:pt>
                <c:pt idx="5588">
                  <c:v>-8.3284399999999995E-3</c:v>
                </c:pt>
                <c:pt idx="5589">
                  <c:v>-1.4839199999999999E-3</c:v>
                </c:pt>
                <c:pt idx="5590">
                  <c:v>-1.22728E-2</c:v>
                </c:pt>
                <c:pt idx="5591">
                  <c:v>-1.35365E-2</c:v>
                </c:pt>
                <c:pt idx="5592">
                  <c:v>-9.2649499999999992E-3</c:v>
                </c:pt>
                <c:pt idx="5593">
                  <c:v>-6.1054200000000003E-3</c:v>
                </c:pt>
                <c:pt idx="5594">
                  <c:v>-7.2641399999999997E-3</c:v>
                </c:pt>
                <c:pt idx="5595">
                  <c:v>3.57056E-3</c:v>
                </c:pt>
                <c:pt idx="5596">
                  <c:v>1.0461800000000001E-3</c:v>
                </c:pt>
                <c:pt idx="5597">
                  <c:v>3.8499799999999998E-3</c:v>
                </c:pt>
                <c:pt idx="5598">
                  <c:v>-7.2574600000000003E-3</c:v>
                </c:pt>
                <c:pt idx="5599">
                  <c:v>-1.14059E-2</c:v>
                </c:pt>
                <c:pt idx="5600">
                  <c:v>3.6935800000000001E-3</c:v>
                </c:pt>
                <c:pt idx="5601">
                  <c:v>-1.6431799999999999E-3</c:v>
                </c:pt>
                <c:pt idx="5602">
                  <c:v>-6.4058300000000004E-3</c:v>
                </c:pt>
                <c:pt idx="5603">
                  <c:v>-4.1341800000000003E-3</c:v>
                </c:pt>
                <c:pt idx="5604">
                  <c:v>1.2116399999999999E-2</c:v>
                </c:pt>
                <c:pt idx="5605">
                  <c:v>3.04222E-3</c:v>
                </c:pt>
                <c:pt idx="5606">
                  <c:v>1.9407300000000001E-3</c:v>
                </c:pt>
                <c:pt idx="5607">
                  <c:v>-4.5270900000000001E-3</c:v>
                </c:pt>
                <c:pt idx="5608">
                  <c:v>-4.6224600000000001E-3</c:v>
                </c:pt>
                <c:pt idx="5609">
                  <c:v>-6.8454700000000002E-3</c:v>
                </c:pt>
                <c:pt idx="5610">
                  <c:v>4.2791399999999999E-3</c:v>
                </c:pt>
                <c:pt idx="5611">
                  <c:v>5.37872E-4</c:v>
                </c:pt>
                <c:pt idx="5612">
                  <c:v>3.0755999999999999E-3</c:v>
                </c:pt>
                <c:pt idx="5613">
                  <c:v>1.9664800000000001E-3</c:v>
                </c:pt>
                <c:pt idx="5614">
                  <c:v>4.1275000000000001E-3</c:v>
                </c:pt>
                <c:pt idx="5615">
                  <c:v>2.3345900000000001E-3</c:v>
                </c:pt>
                <c:pt idx="5616">
                  <c:v>-1.00517E-2</c:v>
                </c:pt>
                <c:pt idx="5617">
                  <c:v>1.056E-2</c:v>
                </c:pt>
                <c:pt idx="5618">
                  <c:v>-7.78008E-3</c:v>
                </c:pt>
                <c:pt idx="5619">
                  <c:v>-2.3794200000000001E-3</c:v>
                </c:pt>
                <c:pt idx="5620">
                  <c:v>-2.1375700000000001E-2</c:v>
                </c:pt>
                <c:pt idx="5621">
                  <c:v>-1.5543899999999999E-2</c:v>
                </c:pt>
                <c:pt idx="5622">
                  <c:v>-6.6375699999999998E-3</c:v>
                </c:pt>
                <c:pt idx="5623">
                  <c:v>6.6452000000000004E-3</c:v>
                </c:pt>
                <c:pt idx="5624">
                  <c:v>9.6101799999999994E-3</c:v>
                </c:pt>
                <c:pt idx="5625">
                  <c:v>-9.2697099999999996E-4</c:v>
                </c:pt>
                <c:pt idx="5626" formatCode="0.00E+00">
                  <c:v>6.67572E-6</c:v>
                </c:pt>
                <c:pt idx="5627">
                  <c:v>6.4849899999999997E-4</c:v>
                </c:pt>
                <c:pt idx="5628" formatCode="0.00E+00">
                  <c:v>8.5830700000000005E-6</c:v>
                </c:pt>
                <c:pt idx="5629">
                  <c:v>-1.50585E-3</c:v>
                </c:pt>
                <c:pt idx="5630">
                  <c:v>2.1009400000000001E-2</c:v>
                </c:pt>
                <c:pt idx="5631">
                  <c:v>2.7608899999999998E-3</c:v>
                </c:pt>
                <c:pt idx="5632">
                  <c:v>-1.44596E-2</c:v>
                </c:pt>
                <c:pt idx="5633">
                  <c:v>-1.9264200000000001E-3</c:v>
                </c:pt>
                <c:pt idx="5634">
                  <c:v>-1.09863E-3</c:v>
                </c:pt>
                <c:pt idx="5635">
                  <c:v>1.13478E-2</c:v>
                </c:pt>
                <c:pt idx="5636">
                  <c:v>-9.4575900000000001E-3</c:v>
                </c:pt>
                <c:pt idx="5637">
                  <c:v>-1.9636199999999999E-2</c:v>
                </c:pt>
                <c:pt idx="5638">
                  <c:v>-5.8669999999999998E-3</c:v>
                </c:pt>
                <c:pt idx="5639">
                  <c:v>1.6870500000000001E-3</c:v>
                </c:pt>
                <c:pt idx="5640">
                  <c:v>3.07274E-3</c:v>
                </c:pt>
                <c:pt idx="5641">
                  <c:v>-1.1096E-2</c:v>
                </c:pt>
                <c:pt idx="5642">
                  <c:v>-8.3780299999999999E-3</c:v>
                </c:pt>
                <c:pt idx="5643">
                  <c:v>-1.18952E-2</c:v>
                </c:pt>
                <c:pt idx="5644">
                  <c:v>-1.4364200000000001E-2</c:v>
                </c:pt>
                <c:pt idx="5645">
                  <c:v>-2.0065300000000001E-2</c:v>
                </c:pt>
                <c:pt idx="5646">
                  <c:v>-1.1835099999999999E-2</c:v>
                </c:pt>
                <c:pt idx="5647">
                  <c:v>-6.1731299999999998E-3</c:v>
                </c:pt>
                <c:pt idx="5648">
                  <c:v>-3.4847300000000001E-3</c:v>
                </c:pt>
                <c:pt idx="5649">
                  <c:v>-1.3809200000000001E-2</c:v>
                </c:pt>
                <c:pt idx="5650">
                  <c:v>-1.06382E-2</c:v>
                </c:pt>
                <c:pt idx="5651">
                  <c:v>-7.4386599999999997E-3</c:v>
                </c:pt>
                <c:pt idx="5652">
                  <c:v>-3.4084300000000001E-3</c:v>
                </c:pt>
                <c:pt idx="5653">
                  <c:v>1.68896E-3</c:v>
                </c:pt>
                <c:pt idx="5654">
                  <c:v>1.16825E-3</c:v>
                </c:pt>
                <c:pt idx="5655">
                  <c:v>2.0551699999999998E-3</c:v>
                </c:pt>
                <c:pt idx="5656">
                  <c:v>-7.1544599999999996E-3</c:v>
                </c:pt>
                <c:pt idx="5657">
                  <c:v>5.1260000000000003E-3</c:v>
                </c:pt>
                <c:pt idx="5658">
                  <c:v>-7.4291199999999998E-4</c:v>
                </c:pt>
                <c:pt idx="5659">
                  <c:v>-9.2334700000000006E-3</c:v>
                </c:pt>
                <c:pt idx="5660">
                  <c:v>-2.51398E-2</c:v>
                </c:pt>
                <c:pt idx="5661">
                  <c:v>-1.8648100000000001E-2</c:v>
                </c:pt>
                <c:pt idx="5662">
                  <c:v>-8.4924700000000002E-3</c:v>
                </c:pt>
                <c:pt idx="5663">
                  <c:v>-2.93894E-2</c:v>
                </c:pt>
                <c:pt idx="5664">
                  <c:v>-2.4853699999999999E-2</c:v>
                </c:pt>
                <c:pt idx="5665">
                  <c:v>-2.5377299999999998E-2</c:v>
                </c:pt>
                <c:pt idx="5666">
                  <c:v>-2.4974799999999998E-2</c:v>
                </c:pt>
                <c:pt idx="5667">
                  <c:v>-2.2593499999999999E-2</c:v>
                </c:pt>
                <c:pt idx="5668">
                  <c:v>-2.32277E-2</c:v>
                </c:pt>
                <c:pt idx="5669">
                  <c:v>1.00708E-2</c:v>
                </c:pt>
                <c:pt idx="5670">
                  <c:v>-8.8214899999999995E-3</c:v>
                </c:pt>
                <c:pt idx="5671">
                  <c:v>-2.1791499999999998E-2</c:v>
                </c:pt>
                <c:pt idx="5672">
                  <c:v>-1.9407299999999999E-2</c:v>
                </c:pt>
                <c:pt idx="5673" formatCode="0.00E+00">
                  <c:v>-1.7291999999999998E-2</c:v>
                </c:pt>
                <c:pt idx="5674">
                  <c:v>-1.35994E-3</c:v>
                </c:pt>
                <c:pt idx="5675">
                  <c:v>-1.8140799999999999E-2</c:v>
                </c:pt>
                <c:pt idx="5676">
                  <c:v>-2.8112399999999999E-2</c:v>
                </c:pt>
                <c:pt idx="5677">
                  <c:v>-2.1957399999999998E-2</c:v>
                </c:pt>
                <c:pt idx="5678">
                  <c:v>-5.2585599999999998E-3</c:v>
                </c:pt>
                <c:pt idx="5679">
                  <c:v>-1.41315E-2</c:v>
                </c:pt>
                <c:pt idx="5680">
                  <c:v>-1.62373E-2</c:v>
                </c:pt>
                <c:pt idx="5681">
                  <c:v>-4.6358099999999998E-3</c:v>
                </c:pt>
                <c:pt idx="5682">
                  <c:v>-1.62811E-2</c:v>
                </c:pt>
                <c:pt idx="5683">
                  <c:v>-1.57003E-2</c:v>
                </c:pt>
                <c:pt idx="5684">
                  <c:v>4.4183699999999996E-3</c:v>
                </c:pt>
                <c:pt idx="5685">
                  <c:v>-6.7386599999999996E-3</c:v>
                </c:pt>
                <c:pt idx="5686">
                  <c:v>-1.38435E-2</c:v>
                </c:pt>
                <c:pt idx="5687">
                  <c:v>-1.09138E-2</c:v>
                </c:pt>
                <c:pt idx="5688">
                  <c:v>-9.4833399999999998E-3</c:v>
                </c:pt>
                <c:pt idx="5689">
                  <c:v>-1.39446E-2</c:v>
                </c:pt>
                <c:pt idx="5690">
                  <c:v>-2.0797699999999999E-2</c:v>
                </c:pt>
                <c:pt idx="5691" formatCode="0.00E+00">
                  <c:v>-1.22004E-2</c:v>
                </c:pt>
                <c:pt idx="5692">
                  <c:v>-1.8708200000000001E-2</c:v>
                </c:pt>
                <c:pt idx="5693">
                  <c:v>-1.5004200000000001E-2</c:v>
                </c:pt>
                <c:pt idx="5694">
                  <c:v>-2.2992100000000001E-2</c:v>
                </c:pt>
                <c:pt idx="5695">
                  <c:v>-1.32151E-2</c:v>
                </c:pt>
                <c:pt idx="5696">
                  <c:v>1.6050299999999999E-3</c:v>
                </c:pt>
                <c:pt idx="5697">
                  <c:v>1.07355E-2</c:v>
                </c:pt>
                <c:pt idx="5698">
                  <c:v>1.24321E-2</c:v>
                </c:pt>
                <c:pt idx="5699">
                  <c:v>1.06277E-2</c:v>
                </c:pt>
                <c:pt idx="5700">
                  <c:v>-5.4426199999999996E-3</c:v>
                </c:pt>
                <c:pt idx="5701">
                  <c:v>9.7970999999999996E-3</c:v>
                </c:pt>
                <c:pt idx="5702">
                  <c:v>1.20716E-2</c:v>
                </c:pt>
                <c:pt idx="5703">
                  <c:v>1.61934E-2</c:v>
                </c:pt>
                <c:pt idx="5704">
                  <c:v>2.8801E-4</c:v>
                </c:pt>
                <c:pt idx="5705">
                  <c:v>-3.3283199999999997E-4</c:v>
                </c:pt>
                <c:pt idx="5706">
                  <c:v>4.0712400000000003E-3</c:v>
                </c:pt>
                <c:pt idx="5707">
                  <c:v>-5.1832199999999997E-3</c:v>
                </c:pt>
                <c:pt idx="5708">
                  <c:v>-1.1482199999999999E-3</c:v>
                </c:pt>
                <c:pt idx="5709">
                  <c:v>4.8694599999999999E-3</c:v>
                </c:pt>
                <c:pt idx="5710">
                  <c:v>1.2491199999999999E-2</c:v>
                </c:pt>
                <c:pt idx="5711">
                  <c:v>-3.8814499999999998E-3</c:v>
                </c:pt>
                <c:pt idx="5712">
                  <c:v>-7.3728600000000002E-3</c:v>
                </c:pt>
                <c:pt idx="5713">
                  <c:v>-1.3609899999999999E-2</c:v>
                </c:pt>
                <c:pt idx="5714">
                  <c:v>-1.91402E-3</c:v>
                </c:pt>
                <c:pt idx="5715">
                  <c:v>-6.25896E-3</c:v>
                </c:pt>
                <c:pt idx="5716">
                  <c:v>-6.5355300000000003E-3</c:v>
                </c:pt>
                <c:pt idx="5717">
                  <c:v>-8.7108600000000008E-3</c:v>
                </c:pt>
                <c:pt idx="5718">
                  <c:v>-1.63174E-3</c:v>
                </c:pt>
                <c:pt idx="5719">
                  <c:v>6.0863499999999999E-3</c:v>
                </c:pt>
                <c:pt idx="5720">
                  <c:v>1.37138E-3</c:v>
                </c:pt>
                <c:pt idx="5721">
                  <c:v>1.9119299999999999E-2</c:v>
                </c:pt>
                <c:pt idx="5722">
                  <c:v>1.7213800000000001E-2</c:v>
                </c:pt>
                <c:pt idx="5723">
                  <c:v>1.9245099999999999E-3</c:v>
                </c:pt>
                <c:pt idx="5724">
                  <c:v>1.5385599999999999E-2</c:v>
                </c:pt>
                <c:pt idx="5725">
                  <c:v>1.34726E-2</c:v>
                </c:pt>
                <c:pt idx="5726">
                  <c:v>2.6557000000000001E-2</c:v>
                </c:pt>
                <c:pt idx="5727">
                  <c:v>2.0068200000000001E-2</c:v>
                </c:pt>
                <c:pt idx="5728">
                  <c:v>1.1488E-2</c:v>
                </c:pt>
                <c:pt idx="5729">
                  <c:v>2.7294200000000001E-2</c:v>
                </c:pt>
                <c:pt idx="5730">
                  <c:v>1.26286E-2</c:v>
                </c:pt>
                <c:pt idx="5731">
                  <c:v>-1.8110299999999999E-3</c:v>
                </c:pt>
                <c:pt idx="5732">
                  <c:v>4.53281E-3</c:v>
                </c:pt>
                <c:pt idx="5733">
                  <c:v>1.8989599999999999E-2</c:v>
                </c:pt>
                <c:pt idx="5734">
                  <c:v>4.2180999999999998E-3</c:v>
                </c:pt>
                <c:pt idx="5735">
                  <c:v>-1.0918600000000001E-2</c:v>
                </c:pt>
                <c:pt idx="5736">
                  <c:v>1.05486E-2</c:v>
                </c:pt>
                <c:pt idx="5737">
                  <c:v>2.7809100000000002E-3</c:v>
                </c:pt>
                <c:pt idx="5738">
                  <c:v>5.26524E-3</c:v>
                </c:pt>
                <c:pt idx="5739">
                  <c:v>-1.2836499999999999E-3</c:v>
                </c:pt>
                <c:pt idx="5740">
                  <c:v>8.1176800000000004E-3</c:v>
                </c:pt>
                <c:pt idx="5741">
                  <c:v>-3.12138E-3</c:v>
                </c:pt>
                <c:pt idx="5742">
                  <c:v>-1.34068E-2</c:v>
                </c:pt>
                <c:pt idx="5743">
                  <c:v>-9.7980500000000009E-3</c:v>
                </c:pt>
                <c:pt idx="5744">
                  <c:v>2.3288699999999998E-3</c:v>
                </c:pt>
                <c:pt idx="5745">
                  <c:v>-1.36852E-3</c:v>
                </c:pt>
                <c:pt idx="5746">
                  <c:v>-1.13268E-2</c:v>
                </c:pt>
                <c:pt idx="5747">
                  <c:v>-1.46809E-2</c:v>
                </c:pt>
                <c:pt idx="5748">
                  <c:v>1.9340500000000001E-3</c:v>
                </c:pt>
                <c:pt idx="5749">
                  <c:v>-2.8600700000000001E-3</c:v>
                </c:pt>
                <c:pt idx="5750">
                  <c:v>-7.23648E-3</c:v>
                </c:pt>
                <c:pt idx="5751">
                  <c:v>-2.0904500000000002E-3</c:v>
                </c:pt>
                <c:pt idx="5752">
                  <c:v>-1.54705E-2</c:v>
                </c:pt>
                <c:pt idx="5753" formatCode="0.00E+00">
                  <c:v>8.5830700000000005E-5</c:v>
                </c:pt>
                <c:pt idx="5754">
                  <c:v>9.8085399999999993E-3</c:v>
                </c:pt>
                <c:pt idx="5755">
                  <c:v>1.5802400000000001E-2</c:v>
                </c:pt>
                <c:pt idx="5756">
                  <c:v>7.6589600000000002E-3</c:v>
                </c:pt>
                <c:pt idx="5757">
                  <c:v>8.9168500000000005E-3</c:v>
                </c:pt>
                <c:pt idx="5758">
                  <c:v>1.2085E-2</c:v>
                </c:pt>
                <c:pt idx="5759">
                  <c:v>6.78062E-4</c:v>
                </c:pt>
                <c:pt idx="5760">
                  <c:v>8.7928799999999994E-3</c:v>
                </c:pt>
                <c:pt idx="5761">
                  <c:v>2.0829199999999999E-2</c:v>
                </c:pt>
                <c:pt idx="5762">
                  <c:v>1.4630300000000001E-2</c:v>
                </c:pt>
                <c:pt idx="5763">
                  <c:v>8.4199900000000005E-3</c:v>
                </c:pt>
                <c:pt idx="5764">
                  <c:v>8.7966899999999994E-3</c:v>
                </c:pt>
                <c:pt idx="5765">
                  <c:v>8.3484600000000003E-3</c:v>
                </c:pt>
                <c:pt idx="5766">
                  <c:v>-1.4362299999999999E-3</c:v>
                </c:pt>
                <c:pt idx="5767">
                  <c:v>7.3328000000000004E-3</c:v>
                </c:pt>
                <c:pt idx="5768">
                  <c:v>1.14536E-3</c:v>
                </c:pt>
                <c:pt idx="5769">
                  <c:v>-1.31302E-2</c:v>
                </c:pt>
                <c:pt idx="5770">
                  <c:v>-3.3750500000000001E-3</c:v>
                </c:pt>
                <c:pt idx="5771">
                  <c:v>-9.3078599999999996E-4</c:v>
                </c:pt>
                <c:pt idx="5772">
                  <c:v>5.7144199999999996E-3</c:v>
                </c:pt>
                <c:pt idx="5773">
                  <c:v>-1.1958099999999999E-2</c:v>
                </c:pt>
                <c:pt idx="5774">
                  <c:v>-7.6332099999999996E-3</c:v>
                </c:pt>
                <c:pt idx="5775">
                  <c:v>-1.0392200000000001E-2</c:v>
                </c:pt>
                <c:pt idx="5776">
                  <c:v>2.26021E-4</c:v>
                </c:pt>
                <c:pt idx="5777">
                  <c:v>-1.43547E-2</c:v>
                </c:pt>
                <c:pt idx="5778">
                  <c:v>-1.21231E-2</c:v>
                </c:pt>
                <c:pt idx="5779">
                  <c:v>4.2400399999999996E-3</c:v>
                </c:pt>
                <c:pt idx="5780">
                  <c:v>7.8296699999999997E-4</c:v>
                </c:pt>
                <c:pt idx="5781">
                  <c:v>-6.7358000000000001E-3</c:v>
                </c:pt>
                <c:pt idx="5782">
                  <c:v>3.0288699999999999E-3</c:v>
                </c:pt>
                <c:pt idx="5783">
                  <c:v>7.8611400000000008E-3</c:v>
                </c:pt>
                <c:pt idx="5784">
                  <c:v>6.4373E-3</c:v>
                </c:pt>
                <c:pt idx="5785">
                  <c:v>1.3427700000000001E-3</c:v>
                </c:pt>
                <c:pt idx="5786">
                  <c:v>-1.4718999999999999E-2</c:v>
                </c:pt>
                <c:pt idx="5787">
                  <c:v>-1.1904700000000001E-2</c:v>
                </c:pt>
                <c:pt idx="5788">
                  <c:v>-8.13293E-3</c:v>
                </c:pt>
                <c:pt idx="5789">
                  <c:v>-7.8868899999999997E-4</c:v>
                </c:pt>
                <c:pt idx="5790">
                  <c:v>-3.4627899999999999E-3</c:v>
                </c:pt>
                <c:pt idx="5791">
                  <c:v>8.9645399999999998E-4</c:v>
                </c:pt>
                <c:pt idx="5792">
                  <c:v>2.6607499999999999E-3</c:v>
                </c:pt>
                <c:pt idx="5793">
                  <c:v>-2.7790100000000002E-3</c:v>
                </c:pt>
                <c:pt idx="5794">
                  <c:v>-7.5721699999999996E-3</c:v>
                </c:pt>
                <c:pt idx="5795">
                  <c:v>-6.1845800000000003E-3</c:v>
                </c:pt>
                <c:pt idx="5796">
                  <c:v>3.0117E-3</c:v>
                </c:pt>
                <c:pt idx="5797">
                  <c:v>-3.6792800000000001E-3</c:v>
                </c:pt>
                <c:pt idx="5798">
                  <c:v>-1.5735599999999999E-4</c:v>
                </c:pt>
                <c:pt idx="5799">
                  <c:v>8.2025499999999994E-3</c:v>
                </c:pt>
                <c:pt idx="5800">
                  <c:v>-9.0265299999999996E-3</c:v>
                </c:pt>
                <c:pt idx="5801">
                  <c:v>2.3651100000000001E-4</c:v>
                </c:pt>
                <c:pt idx="5802">
                  <c:v>-1.14441E-4</c:v>
                </c:pt>
                <c:pt idx="5803">
                  <c:v>5.9442499999999999E-3</c:v>
                </c:pt>
                <c:pt idx="5804">
                  <c:v>5.6552900000000005E-4</c:v>
                </c:pt>
                <c:pt idx="5805">
                  <c:v>-2.6960399999999998E-3</c:v>
                </c:pt>
                <c:pt idx="5806">
                  <c:v>2.2082299999999999E-2</c:v>
                </c:pt>
                <c:pt idx="5807">
                  <c:v>1.4053299999999999E-2</c:v>
                </c:pt>
                <c:pt idx="5808">
                  <c:v>1.8996200000000001E-2</c:v>
                </c:pt>
                <c:pt idx="5809">
                  <c:v>1.9885099999999999E-2</c:v>
                </c:pt>
                <c:pt idx="5810">
                  <c:v>1.1493700000000001E-2</c:v>
                </c:pt>
                <c:pt idx="5811">
                  <c:v>-2.4147000000000001E-3</c:v>
                </c:pt>
                <c:pt idx="5812">
                  <c:v>1.6870500000000001E-3</c:v>
                </c:pt>
                <c:pt idx="5813">
                  <c:v>4.1179700000000003E-3</c:v>
                </c:pt>
                <c:pt idx="5814">
                  <c:v>-1.44005E-3</c:v>
                </c:pt>
                <c:pt idx="5815">
                  <c:v>-2.46649E-2</c:v>
                </c:pt>
                <c:pt idx="5816">
                  <c:v>-7.3900199999999997E-3</c:v>
                </c:pt>
                <c:pt idx="5817">
                  <c:v>2.5491699999999999E-3</c:v>
                </c:pt>
                <c:pt idx="5818">
                  <c:v>-6.1273600000000001E-3</c:v>
                </c:pt>
                <c:pt idx="5819">
                  <c:v>-2.7656600000000001E-3</c:v>
                </c:pt>
                <c:pt idx="5820">
                  <c:v>2.65789E-3</c:v>
                </c:pt>
                <c:pt idx="5821">
                  <c:v>1.21803E-2</c:v>
                </c:pt>
                <c:pt idx="5822" formatCode="0.00E+00">
                  <c:v>5.22041E-3</c:v>
                </c:pt>
                <c:pt idx="5823">
                  <c:v>2.0441999999999998E-2</c:v>
                </c:pt>
                <c:pt idx="5824">
                  <c:v>2.09932E-2</c:v>
                </c:pt>
                <c:pt idx="5825">
                  <c:v>7.9145399999999994E-3</c:v>
                </c:pt>
                <c:pt idx="5826">
                  <c:v>1.15938E-2</c:v>
                </c:pt>
                <c:pt idx="5827" formatCode="0.00E+00">
                  <c:v>8.0404299999999995E-3</c:v>
                </c:pt>
                <c:pt idx="5828">
                  <c:v>2.1944E-3</c:v>
                </c:pt>
                <c:pt idx="5829">
                  <c:v>-6.2389400000000001E-3</c:v>
                </c:pt>
                <c:pt idx="5830">
                  <c:v>-5.4817199999999998E-3</c:v>
                </c:pt>
                <c:pt idx="5831">
                  <c:v>2.3031200000000001E-3</c:v>
                </c:pt>
                <c:pt idx="5832">
                  <c:v>-5.9137299999999999E-3</c:v>
                </c:pt>
                <c:pt idx="5833">
                  <c:v>-8.1405599999999998E-3</c:v>
                </c:pt>
                <c:pt idx="5834">
                  <c:v>1.6355499999999999E-3</c:v>
                </c:pt>
                <c:pt idx="5835">
                  <c:v>8.4571799999999999E-3</c:v>
                </c:pt>
                <c:pt idx="5836">
                  <c:v>6.0396199999999999E-3</c:v>
                </c:pt>
                <c:pt idx="5837">
                  <c:v>5.7048799999999998E-3</c:v>
                </c:pt>
                <c:pt idx="5838">
                  <c:v>3.3741000000000001E-3</c:v>
                </c:pt>
                <c:pt idx="5839">
                  <c:v>-1.04904E-4</c:v>
                </c:pt>
                <c:pt idx="5840">
                  <c:v>7.6188999999999996E-3</c:v>
                </c:pt>
                <c:pt idx="5841">
                  <c:v>1.03579E-2</c:v>
                </c:pt>
                <c:pt idx="5842">
                  <c:v>6.7272199999999999E-3</c:v>
                </c:pt>
                <c:pt idx="5843">
                  <c:v>1.1539499999999999E-3</c:v>
                </c:pt>
                <c:pt idx="5844">
                  <c:v>4.4002499999999996E-3</c:v>
                </c:pt>
                <c:pt idx="5845">
                  <c:v>-5.4187799999999998E-3</c:v>
                </c:pt>
                <c:pt idx="5846">
                  <c:v>-1.10426E-2</c:v>
                </c:pt>
                <c:pt idx="5847">
                  <c:v>-2.40135E-3</c:v>
                </c:pt>
                <c:pt idx="5848">
                  <c:v>7.9374300000000005E-3</c:v>
                </c:pt>
                <c:pt idx="5849">
                  <c:v>1.9979500000000001E-3</c:v>
                </c:pt>
                <c:pt idx="5850">
                  <c:v>-2.7255999999999999E-3</c:v>
                </c:pt>
                <c:pt idx="5851">
                  <c:v>3.20339E-3</c:v>
                </c:pt>
                <c:pt idx="5852">
                  <c:v>2.3179999999999999E-2</c:v>
                </c:pt>
                <c:pt idx="5853">
                  <c:v>1.44653E-2</c:v>
                </c:pt>
                <c:pt idx="5854">
                  <c:v>1.31559E-2</c:v>
                </c:pt>
                <c:pt idx="5855">
                  <c:v>3.2911300000000002E-3</c:v>
                </c:pt>
                <c:pt idx="5856">
                  <c:v>3.78036E-3</c:v>
                </c:pt>
                <c:pt idx="5857">
                  <c:v>9.87911E-3</c:v>
                </c:pt>
                <c:pt idx="5858">
                  <c:v>1.16816E-2</c:v>
                </c:pt>
                <c:pt idx="5859">
                  <c:v>1.8499399999999999E-2</c:v>
                </c:pt>
                <c:pt idx="5860">
                  <c:v>-5.1021599999999997E-4</c:v>
                </c:pt>
                <c:pt idx="5861">
                  <c:v>1.6545299999999999E-2</c:v>
                </c:pt>
                <c:pt idx="5862">
                  <c:v>4.4632E-4</c:v>
                </c:pt>
                <c:pt idx="5863">
                  <c:v>8.3246199999999996E-3</c:v>
                </c:pt>
                <c:pt idx="5864">
                  <c:v>1.41973E-2</c:v>
                </c:pt>
                <c:pt idx="5865">
                  <c:v>2.9630699999999999E-3</c:v>
                </c:pt>
                <c:pt idx="5866">
                  <c:v>1.2098299999999999E-2</c:v>
                </c:pt>
                <c:pt idx="5867">
                  <c:v>1.5811899999999999E-3</c:v>
                </c:pt>
                <c:pt idx="5868">
                  <c:v>4.6510700000000002E-3</c:v>
                </c:pt>
                <c:pt idx="5869">
                  <c:v>1.1663400000000001E-3</c:v>
                </c:pt>
                <c:pt idx="5870">
                  <c:v>1.10989E-2</c:v>
                </c:pt>
                <c:pt idx="5871">
                  <c:v>9.6807500000000001E-3</c:v>
                </c:pt>
                <c:pt idx="5872">
                  <c:v>9.4089499999999993E-3</c:v>
                </c:pt>
                <c:pt idx="5873">
                  <c:v>1.1806500000000001E-3</c:v>
                </c:pt>
                <c:pt idx="5874">
                  <c:v>9.6101799999999994E-3</c:v>
                </c:pt>
                <c:pt idx="5875">
                  <c:v>3.6974E-3</c:v>
                </c:pt>
                <c:pt idx="5876">
                  <c:v>1.20401E-2</c:v>
                </c:pt>
                <c:pt idx="5877">
                  <c:v>9.0789800000000004E-3</c:v>
                </c:pt>
                <c:pt idx="5878">
                  <c:v>1.7652499999999999E-3</c:v>
                </c:pt>
                <c:pt idx="5879">
                  <c:v>5.3415299999999997E-3</c:v>
                </c:pt>
                <c:pt idx="5880">
                  <c:v>8.10051E-3</c:v>
                </c:pt>
                <c:pt idx="5881">
                  <c:v>4.3573400000000003E-3</c:v>
                </c:pt>
                <c:pt idx="5882">
                  <c:v>-1.27792E-4</c:v>
                </c:pt>
                <c:pt idx="5883">
                  <c:v>2.2230100000000001E-3</c:v>
                </c:pt>
                <c:pt idx="5884">
                  <c:v>1.8348699999999999E-3</c:v>
                </c:pt>
                <c:pt idx="5885" formatCode="0.00E+00">
                  <c:v>-4.2915299999999999E-5</c:v>
                </c:pt>
                <c:pt idx="5886">
                  <c:v>-4.7502500000000001E-3</c:v>
                </c:pt>
                <c:pt idx="5887">
                  <c:v>3.71456E-3</c:v>
                </c:pt>
                <c:pt idx="5888">
                  <c:v>1.1133199999999999E-2</c:v>
                </c:pt>
                <c:pt idx="5889">
                  <c:v>7.9402899999999992E-3</c:v>
                </c:pt>
                <c:pt idx="5890">
                  <c:v>1.3809200000000001E-2</c:v>
                </c:pt>
                <c:pt idx="5891">
                  <c:v>3.4990300000000002E-3</c:v>
                </c:pt>
                <c:pt idx="5892">
                  <c:v>-5.6572000000000002E-3</c:v>
                </c:pt>
                <c:pt idx="5893">
                  <c:v>4.9657800000000004E-3</c:v>
                </c:pt>
                <c:pt idx="5894">
                  <c:v>-1.0127999999999999E-3</c:v>
                </c:pt>
                <c:pt idx="5895">
                  <c:v>-9.7484600000000005E-3</c:v>
                </c:pt>
                <c:pt idx="5896">
                  <c:v>-7.2317099999999997E-3</c:v>
                </c:pt>
                <c:pt idx="5897">
                  <c:v>6.4659099999999996E-4</c:v>
                </c:pt>
                <c:pt idx="5898">
                  <c:v>-3.3264200000000001E-3</c:v>
                </c:pt>
                <c:pt idx="5899">
                  <c:v>-2.6607499999999999E-3</c:v>
                </c:pt>
                <c:pt idx="5900">
                  <c:v>-7.2336199999999996E-3</c:v>
                </c:pt>
                <c:pt idx="5901">
                  <c:v>-1.45817E-3</c:v>
                </c:pt>
                <c:pt idx="5902">
                  <c:v>-8.3427399999999995E-3</c:v>
                </c:pt>
                <c:pt idx="5903">
                  <c:v>7.2956100000000001E-3</c:v>
                </c:pt>
                <c:pt idx="5904">
                  <c:v>1.2004900000000001E-2</c:v>
                </c:pt>
                <c:pt idx="5905">
                  <c:v>1.5321700000000001E-2</c:v>
                </c:pt>
                <c:pt idx="5906">
                  <c:v>5.9366200000000001E-3</c:v>
                </c:pt>
                <c:pt idx="5907">
                  <c:v>1.81932E-2</c:v>
                </c:pt>
                <c:pt idx="5908">
                  <c:v>8.5802099999999996E-3</c:v>
                </c:pt>
                <c:pt idx="5909">
                  <c:v>-2.6187900000000002E-3</c:v>
                </c:pt>
                <c:pt idx="5910">
                  <c:v>9.3345600000000004E-3</c:v>
                </c:pt>
                <c:pt idx="5911">
                  <c:v>1.4237400000000001E-2</c:v>
                </c:pt>
                <c:pt idx="5912">
                  <c:v>1.5968300000000001E-2</c:v>
                </c:pt>
                <c:pt idx="5913">
                  <c:v>2.1753300000000001E-3</c:v>
                </c:pt>
                <c:pt idx="5914">
                  <c:v>1.0792700000000001E-2</c:v>
                </c:pt>
                <c:pt idx="5915">
                  <c:v>9.5825200000000006E-3</c:v>
                </c:pt>
                <c:pt idx="5916">
                  <c:v>1.7966300000000001E-2</c:v>
                </c:pt>
                <c:pt idx="5917">
                  <c:v>7.0400200000000001E-3</c:v>
                </c:pt>
                <c:pt idx="5918">
                  <c:v>7.4396100000000001E-3</c:v>
                </c:pt>
                <c:pt idx="5919">
                  <c:v>-7.8392000000000002E-4</c:v>
                </c:pt>
                <c:pt idx="5920">
                  <c:v>1.1086499999999999E-2</c:v>
                </c:pt>
                <c:pt idx="5921">
                  <c:v>7.3423400000000002E-3</c:v>
                </c:pt>
                <c:pt idx="5922">
                  <c:v>2.5815999999999999E-3</c:v>
                </c:pt>
                <c:pt idx="5923">
                  <c:v>-6.2313100000000003E-3</c:v>
                </c:pt>
                <c:pt idx="5924">
                  <c:v>2.4795500000000001E-4</c:v>
                </c:pt>
                <c:pt idx="5925">
                  <c:v>9.1657600000000002E-3</c:v>
                </c:pt>
                <c:pt idx="5926">
                  <c:v>9.3097700000000002E-3</c:v>
                </c:pt>
                <c:pt idx="5927">
                  <c:v>1.7227200000000002E-2</c:v>
                </c:pt>
                <c:pt idx="5928">
                  <c:v>2.1985999999999999E-2</c:v>
                </c:pt>
                <c:pt idx="5929">
                  <c:v>4.4650999999999996E-3</c:v>
                </c:pt>
                <c:pt idx="5930">
                  <c:v>6.9990199999999999E-3</c:v>
                </c:pt>
                <c:pt idx="5931">
                  <c:v>2.0332300000000001E-2</c:v>
                </c:pt>
                <c:pt idx="5932">
                  <c:v>1.75762E-2</c:v>
                </c:pt>
                <c:pt idx="5933">
                  <c:v>9.4680800000000002E-3</c:v>
                </c:pt>
                <c:pt idx="5934">
                  <c:v>1.9760099999999999E-2</c:v>
                </c:pt>
                <c:pt idx="5935">
                  <c:v>1.31989E-2</c:v>
                </c:pt>
                <c:pt idx="5936">
                  <c:v>8.5544600000000005E-4</c:v>
                </c:pt>
                <c:pt idx="5937">
                  <c:v>7.0333499999999998E-3</c:v>
                </c:pt>
                <c:pt idx="5938">
                  <c:v>9.5472300000000003E-3</c:v>
                </c:pt>
                <c:pt idx="5939">
                  <c:v>2.0970300000000001E-2</c:v>
                </c:pt>
                <c:pt idx="5940">
                  <c:v>6.5298099999999996E-3</c:v>
                </c:pt>
                <c:pt idx="5941">
                  <c:v>1.0157599999999999E-2</c:v>
                </c:pt>
                <c:pt idx="5942">
                  <c:v>4.00543E-4</c:v>
                </c:pt>
                <c:pt idx="5943">
                  <c:v>5.6190500000000004E-3</c:v>
                </c:pt>
                <c:pt idx="5944">
                  <c:v>1.7100299999999999E-2</c:v>
                </c:pt>
                <c:pt idx="5945">
                  <c:v>1.2352E-2</c:v>
                </c:pt>
                <c:pt idx="5946">
                  <c:v>9.6712099999999995E-3</c:v>
                </c:pt>
                <c:pt idx="5947">
                  <c:v>1.14479E-2</c:v>
                </c:pt>
                <c:pt idx="5948">
                  <c:v>1.6890499999999999E-2</c:v>
                </c:pt>
                <c:pt idx="5949">
                  <c:v>1.49899E-2</c:v>
                </c:pt>
                <c:pt idx="5950">
                  <c:v>8.6879699999999997E-3</c:v>
                </c:pt>
                <c:pt idx="5951">
                  <c:v>2.6741E-3</c:v>
                </c:pt>
                <c:pt idx="5952">
                  <c:v>1.61257E-2</c:v>
                </c:pt>
                <c:pt idx="5953">
                  <c:v>1.27983E-2</c:v>
                </c:pt>
                <c:pt idx="5954">
                  <c:v>1.2656199999999999E-2</c:v>
                </c:pt>
                <c:pt idx="5955">
                  <c:v>-1.84059E-3</c:v>
                </c:pt>
                <c:pt idx="5956">
                  <c:v>6.8168600000000001E-3</c:v>
                </c:pt>
                <c:pt idx="5957">
                  <c:v>-3.4399000000000001E-3</c:v>
                </c:pt>
                <c:pt idx="5958">
                  <c:v>-1.0279699999999999E-2</c:v>
                </c:pt>
                <c:pt idx="5959">
                  <c:v>2.8123900000000001E-3</c:v>
                </c:pt>
                <c:pt idx="5960">
                  <c:v>-6.2599200000000004E-3</c:v>
                </c:pt>
                <c:pt idx="5961">
                  <c:v>-1.29795E-3</c:v>
                </c:pt>
                <c:pt idx="5962">
                  <c:v>1.0356899999999999E-3</c:v>
                </c:pt>
                <c:pt idx="5963">
                  <c:v>-1.1462200000000001E-2</c:v>
                </c:pt>
                <c:pt idx="5964">
                  <c:v>-1.25589E-2</c:v>
                </c:pt>
                <c:pt idx="5965">
                  <c:v>-1.51253E-3</c:v>
                </c:pt>
                <c:pt idx="5966">
                  <c:v>-2.46525E-3</c:v>
                </c:pt>
                <c:pt idx="5967">
                  <c:v>6.7615500000000001E-4</c:v>
                </c:pt>
                <c:pt idx="5968">
                  <c:v>6.8273500000000003E-3</c:v>
                </c:pt>
                <c:pt idx="5969">
                  <c:v>1.7948200000000001E-2</c:v>
                </c:pt>
                <c:pt idx="5970">
                  <c:v>3.5104799999999999E-3</c:v>
                </c:pt>
                <c:pt idx="5971">
                  <c:v>1.4884E-2</c:v>
                </c:pt>
                <c:pt idx="5972">
                  <c:v>1.8039699999999999E-2</c:v>
                </c:pt>
                <c:pt idx="5973">
                  <c:v>1.6895299999999999E-2</c:v>
                </c:pt>
                <c:pt idx="5974">
                  <c:v>1.1090300000000001E-2</c:v>
                </c:pt>
                <c:pt idx="5975">
                  <c:v>1.35937E-2</c:v>
                </c:pt>
                <c:pt idx="5976">
                  <c:v>1.9095399999999998E-2</c:v>
                </c:pt>
                <c:pt idx="5977">
                  <c:v>1.4553999999999999E-2</c:v>
                </c:pt>
                <c:pt idx="5978">
                  <c:v>5.4655099999999998E-3</c:v>
                </c:pt>
                <c:pt idx="5979">
                  <c:v>1.04694E-2</c:v>
                </c:pt>
                <c:pt idx="5980">
                  <c:v>7.2545999999999999E-3</c:v>
                </c:pt>
                <c:pt idx="5981">
                  <c:v>5.7220500000000002E-3</c:v>
                </c:pt>
                <c:pt idx="5982">
                  <c:v>1.1072199999999999E-3</c:v>
                </c:pt>
                <c:pt idx="5983">
                  <c:v>-3.2710999999999999E-3</c:v>
                </c:pt>
                <c:pt idx="5984">
                  <c:v>9.9277500000000008E-3</c:v>
                </c:pt>
                <c:pt idx="5985">
                  <c:v>-6.9656400000000004E-3</c:v>
                </c:pt>
                <c:pt idx="5986">
                  <c:v>-3.2510799999999999E-3</c:v>
                </c:pt>
                <c:pt idx="5987">
                  <c:v>-4.3010699999999997E-3</c:v>
                </c:pt>
                <c:pt idx="5988">
                  <c:v>1.1673E-3</c:v>
                </c:pt>
                <c:pt idx="5989">
                  <c:v>8.5487400000000009E-3</c:v>
                </c:pt>
                <c:pt idx="5990">
                  <c:v>1.2191799999999999E-2</c:v>
                </c:pt>
                <c:pt idx="5991">
                  <c:v>7.4071900000000001E-3</c:v>
                </c:pt>
                <c:pt idx="5992">
                  <c:v>7.6274899999999998E-3</c:v>
                </c:pt>
                <c:pt idx="5993">
                  <c:v>1.12934E-2</c:v>
                </c:pt>
                <c:pt idx="5994">
                  <c:v>1.5932999999999999E-2</c:v>
                </c:pt>
                <c:pt idx="5995">
                  <c:v>1.36709E-2</c:v>
                </c:pt>
                <c:pt idx="5996">
                  <c:v>3.8299599999999999E-3</c:v>
                </c:pt>
                <c:pt idx="5997">
                  <c:v>1.7652499999999999E-3</c:v>
                </c:pt>
                <c:pt idx="5998">
                  <c:v>3.6439900000000002E-3</c:v>
                </c:pt>
                <c:pt idx="5999">
                  <c:v>1.05572E-3</c:v>
                </c:pt>
                <c:pt idx="6000">
                  <c:v>6.14929E-3</c:v>
                </c:pt>
                <c:pt idx="6001">
                  <c:v>1.26905E-2</c:v>
                </c:pt>
                <c:pt idx="6002">
                  <c:v>5.6381199999999999E-3</c:v>
                </c:pt>
                <c:pt idx="6003" formatCode="0.00E+00">
                  <c:v>6.0081499999999997E-5</c:v>
                </c:pt>
                <c:pt idx="6004">
                  <c:v>5.44357E-3</c:v>
                </c:pt>
                <c:pt idx="6005">
                  <c:v>6.4744900000000003E-3</c:v>
                </c:pt>
                <c:pt idx="6006">
                  <c:v>7.9641299999999998E-3</c:v>
                </c:pt>
                <c:pt idx="6007">
                  <c:v>2.7103399999999999E-3</c:v>
                </c:pt>
                <c:pt idx="6008">
                  <c:v>1.34153E-2</c:v>
                </c:pt>
                <c:pt idx="6009">
                  <c:v>6.14929E-3</c:v>
                </c:pt>
                <c:pt idx="6010">
                  <c:v>5.1488899999999997E-3</c:v>
                </c:pt>
                <c:pt idx="6011">
                  <c:v>2.1575E-2</c:v>
                </c:pt>
                <c:pt idx="6012">
                  <c:v>1.5465700000000001E-2</c:v>
                </c:pt>
                <c:pt idx="6013">
                  <c:v>1.46179E-2</c:v>
                </c:pt>
                <c:pt idx="6014">
                  <c:v>2.0370499999999999E-3</c:v>
                </c:pt>
                <c:pt idx="6015">
                  <c:v>1.0837599999999999E-2</c:v>
                </c:pt>
                <c:pt idx="6016">
                  <c:v>1.79291E-3</c:v>
                </c:pt>
                <c:pt idx="6017">
                  <c:v>2.2506699999999999E-4</c:v>
                </c:pt>
                <c:pt idx="6018">
                  <c:v>-8.0480599999999992E-3</c:v>
                </c:pt>
                <c:pt idx="6019">
                  <c:v>-6.7501100000000001E-3</c:v>
                </c:pt>
                <c:pt idx="6020">
                  <c:v>-3.28255E-3</c:v>
                </c:pt>
                <c:pt idx="6021">
                  <c:v>9.9277499999999999E-4</c:v>
                </c:pt>
                <c:pt idx="6022">
                  <c:v>6.4525600000000004E-3</c:v>
                </c:pt>
                <c:pt idx="6023">
                  <c:v>-2.89917E-4</c:v>
                </c:pt>
                <c:pt idx="6024">
                  <c:v>6.1788600000000004E-3</c:v>
                </c:pt>
                <c:pt idx="6025">
                  <c:v>4.0102000000000002E-3</c:v>
                </c:pt>
                <c:pt idx="6026">
                  <c:v>-5.2757300000000002E-3</c:v>
                </c:pt>
                <c:pt idx="6027">
                  <c:v>-9.2601800000000002E-4</c:v>
                </c:pt>
                <c:pt idx="6028">
                  <c:v>-1.6832399999999999E-3</c:v>
                </c:pt>
                <c:pt idx="6029">
                  <c:v>2.6750599999999999E-3</c:v>
                </c:pt>
                <c:pt idx="6030">
                  <c:v>-6.9389300000000003E-3</c:v>
                </c:pt>
                <c:pt idx="6031">
                  <c:v>-9.9191699999999997E-3</c:v>
                </c:pt>
                <c:pt idx="6032">
                  <c:v>-8.7499599999999993E-3</c:v>
                </c:pt>
                <c:pt idx="6033">
                  <c:v>-9.0179400000000003E-3</c:v>
                </c:pt>
                <c:pt idx="6034" formatCode="0.00E+00">
                  <c:v>-7.9660400000000006E-3</c:v>
                </c:pt>
                <c:pt idx="6035">
                  <c:v>-1.5550599999999999E-2</c:v>
                </c:pt>
                <c:pt idx="6036">
                  <c:v>-1.32208E-2</c:v>
                </c:pt>
                <c:pt idx="6037">
                  <c:v>-6.9332100000000004E-3</c:v>
                </c:pt>
                <c:pt idx="6038">
                  <c:v>-1.21593E-3</c:v>
                </c:pt>
                <c:pt idx="6039">
                  <c:v>-4.9133299999999996E-3</c:v>
                </c:pt>
                <c:pt idx="6040">
                  <c:v>-8.7986000000000002E-3</c:v>
                </c:pt>
                <c:pt idx="6041">
                  <c:v>-2.5253300000000001E-3</c:v>
                </c:pt>
                <c:pt idx="6042">
                  <c:v>-8.9550000000000003E-4</c:v>
                </c:pt>
                <c:pt idx="6043">
                  <c:v>2.9249200000000001E-3</c:v>
                </c:pt>
                <c:pt idx="6044">
                  <c:v>1.55134E-2</c:v>
                </c:pt>
                <c:pt idx="6045">
                  <c:v>1.21336E-2</c:v>
                </c:pt>
                <c:pt idx="6046">
                  <c:v>5.8469799999999999E-3</c:v>
                </c:pt>
                <c:pt idx="6047">
                  <c:v>-2.8753300000000002E-3</c:v>
                </c:pt>
                <c:pt idx="6048">
                  <c:v>-2.9439900000000001E-3</c:v>
                </c:pt>
                <c:pt idx="6049">
                  <c:v>-3.4942599999999999E-3</c:v>
                </c:pt>
                <c:pt idx="6050">
                  <c:v>-1.41344E-2</c:v>
                </c:pt>
                <c:pt idx="6051">
                  <c:v>8.5210800000000003E-3</c:v>
                </c:pt>
                <c:pt idx="6052">
                  <c:v>2.41566E-3</c:v>
                </c:pt>
                <c:pt idx="6053">
                  <c:v>-3.1518900000000001E-3</c:v>
                </c:pt>
                <c:pt idx="6054">
                  <c:v>1.48773E-3</c:v>
                </c:pt>
                <c:pt idx="6055">
                  <c:v>3.87383E-3</c:v>
                </c:pt>
                <c:pt idx="6056">
                  <c:v>1.33305E-2</c:v>
                </c:pt>
                <c:pt idx="6057">
                  <c:v>3.9453500000000002E-3</c:v>
                </c:pt>
                <c:pt idx="6058">
                  <c:v>1.4305100000000001E-3</c:v>
                </c:pt>
                <c:pt idx="6059">
                  <c:v>3.4074800000000001E-3</c:v>
                </c:pt>
                <c:pt idx="6060">
                  <c:v>1.16186E-2</c:v>
                </c:pt>
                <c:pt idx="6061">
                  <c:v>5.3882599999999995E-4</c:v>
                </c:pt>
                <c:pt idx="6062">
                  <c:v>7.3528299999999999E-4</c:v>
                </c:pt>
                <c:pt idx="6063">
                  <c:v>-1.0614400000000001E-3</c:v>
                </c:pt>
                <c:pt idx="6064">
                  <c:v>-5.9108700000000004E-3</c:v>
                </c:pt>
                <c:pt idx="6065">
                  <c:v>-7.5378399999999996E-3</c:v>
                </c:pt>
                <c:pt idx="6066">
                  <c:v>-1.5316E-2</c:v>
                </c:pt>
                <c:pt idx="6067">
                  <c:v>-1.35231E-3</c:v>
                </c:pt>
                <c:pt idx="6068">
                  <c:v>7.2879800000000003E-3</c:v>
                </c:pt>
                <c:pt idx="6069">
                  <c:v>8.9549999999999994E-3</c:v>
                </c:pt>
                <c:pt idx="6070">
                  <c:v>1.19448E-2</c:v>
                </c:pt>
                <c:pt idx="6071">
                  <c:v>1.05886E-2</c:v>
                </c:pt>
                <c:pt idx="6072">
                  <c:v>1.14088E-2</c:v>
                </c:pt>
                <c:pt idx="6073">
                  <c:v>1.3255100000000001E-2</c:v>
                </c:pt>
                <c:pt idx="6074">
                  <c:v>1.33591E-2</c:v>
                </c:pt>
                <c:pt idx="6075">
                  <c:v>1.4230700000000001E-2</c:v>
                </c:pt>
                <c:pt idx="6076">
                  <c:v>1.2462600000000001E-2</c:v>
                </c:pt>
                <c:pt idx="6077">
                  <c:v>7.4367499999999998E-3</c:v>
                </c:pt>
                <c:pt idx="6078">
                  <c:v>5.6934399999999995E-4</c:v>
                </c:pt>
                <c:pt idx="6079">
                  <c:v>-1.82438E-3</c:v>
                </c:pt>
                <c:pt idx="6080">
                  <c:v>9.3870199999999994E-3</c:v>
                </c:pt>
                <c:pt idx="6081">
                  <c:v>7.9278899999999999E-3</c:v>
                </c:pt>
                <c:pt idx="6082">
                  <c:v>1.7003999999999999E-3</c:v>
                </c:pt>
                <c:pt idx="6083">
                  <c:v>-1.4143000000000001E-3</c:v>
                </c:pt>
                <c:pt idx="6084">
                  <c:v>5.6428900000000002E-3</c:v>
                </c:pt>
                <c:pt idx="6085">
                  <c:v>8.0223099999999995E-3</c:v>
                </c:pt>
                <c:pt idx="6086">
                  <c:v>4.9076099999999998E-3</c:v>
                </c:pt>
                <c:pt idx="6087">
                  <c:v>-2.3088499999999999E-3</c:v>
                </c:pt>
                <c:pt idx="6088">
                  <c:v>4.6978000000000002E-3</c:v>
                </c:pt>
                <c:pt idx="6089">
                  <c:v>3.0365000000000001E-3</c:v>
                </c:pt>
                <c:pt idx="6090">
                  <c:v>1.6593900000000001E-4</c:v>
                </c:pt>
                <c:pt idx="6091">
                  <c:v>-4.1189199999999999E-3</c:v>
                </c:pt>
                <c:pt idx="6092">
                  <c:v>-3.6478000000000001E-3</c:v>
                </c:pt>
                <c:pt idx="6093">
                  <c:v>-4.0817300000000001E-4</c:v>
                </c:pt>
                <c:pt idx="6094">
                  <c:v>-3.9863600000000001E-4</c:v>
                </c:pt>
                <c:pt idx="6095">
                  <c:v>5.28145E-3</c:v>
                </c:pt>
                <c:pt idx="6096">
                  <c:v>4.1704200000000002E-3</c:v>
                </c:pt>
                <c:pt idx="6097">
                  <c:v>5.7210899999999999E-3</c:v>
                </c:pt>
                <c:pt idx="6098">
                  <c:v>3.8528400000000002E-3</c:v>
                </c:pt>
                <c:pt idx="6099">
                  <c:v>9.1485999999999998E-3</c:v>
                </c:pt>
                <c:pt idx="6100">
                  <c:v>1.95313E-3</c:v>
                </c:pt>
                <c:pt idx="6101">
                  <c:v>6.4086899999999997E-4</c:v>
                </c:pt>
                <c:pt idx="6102">
                  <c:v>8.7928799999999994E-3</c:v>
                </c:pt>
                <c:pt idx="6103">
                  <c:v>1.3710999999999999E-2</c:v>
                </c:pt>
                <c:pt idx="6104">
                  <c:v>1.00727E-2</c:v>
                </c:pt>
                <c:pt idx="6105">
                  <c:v>2.2924400000000001E-2</c:v>
                </c:pt>
                <c:pt idx="6106">
                  <c:v>1.23768E-2</c:v>
                </c:pt>
                <c:pt idx="6107">
                  <c:v>4.5194600000000003E-3</c:v>
                </c:pt>
                <c:pt idx="6108">
                  <c:v>1.3473499999999999E-2</c:v>
                </c:pt>
                <c:pt idx="6109">
                  <c:v>1.06277E-2</c:v>
                </c:pt>
                <c:pt idx="6110">
                  <c:v>-1.9903199999999998E-3</c:v>
                </c:pt>
                <c:pt idx="6111">
                  <c:v>-4.3659199999999997E-3</c:v>
                </c:pt>
                <c:pt idx="6112">
                  <c:v>-3.1156500000000002E-3</c:v>
                </c:pt>
                <c:pt idx="6113">
                  <c:v>1.6098000000000001E-2</c:v>
                </c:pt>
                <c:pt idx="6114">
                  <c:v>8.5868799999999999E-3</c:v>
                </c:pt>
                <c:pt idx="6115">
                  <c:v>1.00889E-2</c:v>
                </c:pt>
                <c:pt idx="6116">
                  <c:v>1.09386E-2</c:v>
                </c:pt>
                <c:pt idx="6117">
                  <c:v>1.2302400000000001E-3</c:v>
                </c:pt>
                <c:pt idx="6118">
                  <c:v>6.0768100000000002E-3</c:v>
                </c:pt>
                <c:pt idx="6119">
                  <c:v>6.7968400000000002E-3</c:v>
                </c:pt>
                <c:pt idx="6120">
                  <c:v>7.8878400000000001E-3</c:v>
                </c:pt>
                <c:pt idx="6121">
                  <c:v>2.77042E-3</c:v>
                </c:pt>
                <c:pt idx="6122">
                  <c:v>9.4003699999999999E-3</c:v>
                </c:pt>
                <c:pt idx="6123">
                  <c:v>4.2009400000000002E-3</c:v>
                </c:pt>
                <c:pt idx="6124">
                  <c:v>5.5932999999999998E-3</c:v>
                </c:pt>
                <c:pt idx="6125">
                  <c:v>-1.2540800000000001E-3</c:v>
                </c:pt>
                <c:pt idx="6126">
                  <c:v>7.6427500000000002E-3</c:v>
                </c:pt>
                <c:pt idx="6127">
                  <c:v>3.7069300000000002E-3</c:v>
                </c:pt>
                <c:pt idx="6128">
                  <c:v>3.5123799999999998E-3</c:v>
                </c:pt>
                <c:pt idx="6129">
                  <c:v>3.2930400000000001E-3</c:v>
                </c:pt>
                <c:pt idx="6130">
                  <c:v>-2.2983600000000002E-3</c:v>
                </c:pt>
                <c:pt idx="6131">
                  <c:v>-6.4859399999999999E-3</c:v>
                </c:pt>
                <c:pt idx="6132">
                  <c:v>-1.0024099999999999E-2</c:v>
                </c:pt>
                <c:pt idx="6133">
                  <c:v>-6.1101899999999997E-3</c:v>
                </c:pt>
                <c:pt idx="6134">
                  <c:v>-1.8350600000000002E-2</c:v>
                </c:pt>
                <c:pt idx="6135">
                  <c:v>-1.9038200000000002E-2</c:v>
                </c:pt>
                <c:pt idx="6136">
                  <c:v>-1.55792E-2</c:v>
                </c:pt>
                <c:pt idx="6137" formatCode="0.00E+00">
                  <c:v>1.92165E-3</c:v>
                </c:pt>
                <c:pt idx="6138">
                  <c:v>-2.0084399999999998E-3</c:v>
                </c:pt>
                <c:pt idx="6139">
                  <c:v>5.2738199999999996E-4</c:v>
                </c:pt>
                <c:pt idx="6140">
                  <c:v>-5.4073299999999995E-4</c:v>
                </c:pt>
                <c:pt idx="6141">
                  <c:v>-1.0623900000000001E-3</c:v>
                </c:pt>
                <c:pt idx="6142">
                  <c:v>1.15309E-2</c:v>
                </c:pt>
                <c:pt idx="6143">
                  <c:v>4.0473899999999997E-3</c:v>
                </c:pt>
                <c:pt idx="6144">
                  <c:v>-1.0943400000000001E-2</c:v>
                </c:pt>
                <c:pt idx="6145">
                  <c:v>-1.7792700000000002E-2</c:v>
                </c:pt>
                <c:pt idx="6146">
                  <c:v>-5.6295399999999997E-3</c:v>
                </c:pt>
                <c:pt idx="6147">
                  <c:v>-7.77817E-3</c:v>
                </c:pt>
                <c:pt idx="6148">
                  <c:v>-3.2415399999999998E-3</c:v>
                </c:pt>
                <c:pt idx="6149">
                  <c:v>-6.24466E-3</c:v>
                </c:pt>
                <c:pt idx="6150">
                  <c:v>-1.24111E-2</c:v>
                </c:pt>
                <c:pt idx="6151">
                  <c:v>-1.6012200000000001E-2</c:v>
                </c:pt>
                <c:pt idx="6152">
                  <c:v>-1.2105899999999999E-2</c:v>
                </c:pt>
                <c:pt idx="6153">
                  <c:v>-4.7893500000000004E-3</c:v>
                </c:pt>
                <c:pt idx="6154">
                  <c:v>-5.4750399999999996E-3</c:v>
                </c:pt>
                <c:pt idx="6155">
                  <c:v>-1.0053599999999999E-2</c:v>
                </c:pt>
                <c:pt idx="6156">
                  <c:v>9.6511800000000005E-4</c:v>
                </c:pt>
                <c:pt idx="6157">
                  <c:v>-2.03419E-3</c:v>
                </c:pt>
                <c:pt idx="6158">
                  <c:v>-1.4610300000000001E-3</c:v>
                </c:pt>
                <c:pt idx="6159">
                  <c:v>-9.9801999999999998E-3</c:v>
                </c:pt>
                <c:pt idx="6160">
                  <c:v>-2.7608899999999998E-3</c:v>
                </c:pt>
                <c:pt idx="6161">
                  <c:v>-3.4942599999999999E-3</c:v>
                </c:pt>
                <c:pt idx="6162">
                  <c:v>-1.46456E-2</c:v>
                </c:pt>
                <c:pt idx="6163">
                  <c:v>1.3542199999999999E-3</c:v>
                </c:pt>
                <c:pt idx="6164">
                  <c:v>-2.1648399999999999E-3</c:v>
                </c:pt>
                <c:pt idx="6165">
                  <c:v>-4.2839100000000001E-3</c:v>
                </c:pt>
                <c:pt idx="6166">
                  <c:v>-4.2686499999999997E-3</c:v>
                </c:pt>
                <c:pt idx="6167">
                  <c:v>4.3497099999999997E-3</c:v>
                </c:pt>
                <c:pt idx="6168">
                  <c:v>-5.3596500000000001E-4</c:v>
                </c:pt>
                <c:pt idx="6169">
                  <c:v>-9.7417800000000002E-3</c:v>
                </c:pt>
                <c:pt idx="6170">
                  <c:v>-2.7551699999999999E-3</c:v>
                </c:pt>
                <c:pt idx="6171" formatCode="0.00E+00">
                  <c:v>-2.2020299999999998E-3</c:v>
                </c:pt>
                <c:pt idx="6172">
                  <c:v>-2.8552999999999999E-3</c:v>
                </c:pt>
                <c:pt idx="6173">
                  <c:v>-3.9281799999999999E-3</c:v>
                </c:pt>
                <c:pt idx="6174">
                  <c:v>-9.0284300000000005E-3</c:v>
                </c:pt>
                <c:pt idx="6175">
                  <c:v>-1.10235E-2</c:v>
                </c:pt>
                <c:pt idx="6176">
                  <c:v>-4.8084299999999998E-3</c:v>
                </c:pt>
                <c:pt idx="6177">
                  <c:v>-2.4795500000000001E-4</c:v>
                </c:pt>
                <c:pt idx="6178">
                  <c:v>-2.9249200000000001E-3</c:v>
                </c:pt>
                <c:pt idx="6179">
                  <c:v>-3.0956299999999998E-3</c:v>
                </c:pt>
                <c:pt idx="6180">
                  <c:v>7.8868900000000006E-3</c:v>
                </c:pt>
                <c:pt idx="6181">
                  <c:v>9.3650799999999996E-4</c:v>
                </c:pt>
                <c:pt idx="6182">
                  <c:v>7.3070499999999998E-3</c:v>
                </c:pt>
                <c:pt idx="6183">
                  <c:v>2.7294200000000002E-3</c:v>
                </c:pt>
                <c:pt idx="6184">
                  <c:v>5.4426199999999996E-3</c:v>
                </c:pt>
                <c:pt idx="6185">
                  <c:v>-4.42123E-3</c:v>
                </c:pt>
                <c:pt idx="6186">
                  <c:v>6.9522900000000001E-4</c:v>
                </c:pt>
                <c:pt idx="6187">
                  <c:v>-3.9606099999999998E-3</c:v>
                </c:pt>
                <c:pt idx="6188">
                  <c:v>-3.6201499999999999E-3</c:v>
                </c:pt>
                <c:pt idx="6189">
                  <c:v>1.68228E-3</c:v>
                </c:pt>
                <c:pt idx="6190">
                  <c:v>1.5048000000000001E-2</c:v>
                </c:pt>
                <c:pt idx="6191">
                  <c:v>7.3022800000000004E-3</c:v>
                </c:pt>
                <c:pt idx="6192">
                  <c:v>-1.35994E-3</c:v>
                </c:pt>
                <c:pt idx="6193">
                  <c:v>1.74522E-3</c:v>
                </c:pt>
                <c:pt idx="6194">
                  <c:v>1.32265E-2</c:v>
                </c:pt>
                <c:pt idx="6195">
                  <c:v>1.52178E-2</c:v>
                </c:pt>
                <c:pt idx="6196">
                  <c:v>1.29032E-3</c:v>
                </c:pt>
                <c:pt idx="6197">
                  <c:v>3.9663299999999997E-3</c:v>
                </c:pt>
                <c:pt idx="6198">
                  <c:v>-4.4469799999999997E-3</c:v>
                </c:pt>
                <c:pt idx="6199" formatCode="0.00E+00">
                  <c:v>1.7644900000000002E-2</c:v>
                </c:pt>
                <c:pt idx="6200">
                  <c:v>7.9536399999999997E-3</c:v>
                </c:pt>
                <c:pt idx="6201">
                  <c:v>7.8878400000000001E-3</c:v>
                </c:pt>
                <c:pt idx="6202">
                  <c:v>-3.10516E-3</c:v>
                </c:pt>
                <c:pt idx="6203">
                  <c:v>-9.4747500000000005E-3</c:v>
                </c:pt>
                <c:pt idx="6204">
                  <c:v>-6.5813099999999999E-3</c:v>
                </c:pt>
                <c:pt idx="6205">
                  <c:v>-1.6142799999999999E-2</c:v>
                </c:pt>
                <c:pt idx="6206">
                  <c:v>-1.3995199999999999E-2</c:v>
                </c:pt>
                <c:pt idx="6207">
                  <c:v>-1.25494E-2</c:v>
                </c:pt>
                <c:pt idx="6208">
                  <c:v>-3.9243699999999999E-3</c:v>
                </c:pt>
                <c:pt idx="6209">
                  <c:v>-1.6547200000000001E-2</c:v>
                </c:pt>
                <c:pt idx="6210">
                  <c:v>-9.1886499999999996E-3</c:v>
                </c:pt>
                <c:pt idx="6211">
                  <c:v>6.7911100000000004E-3</c:v>
                </c:pt>
                <c:pt idx="6212">
                  <c:v>1.77765E-3</c:v>
                </c:pt>
                <c:pt idx="6213">
                  <c:v>-1.86539E-3</c:v>
                </c:pt>
                <c:pt idx="6214">
                  <c:v>-4.0473899999999997E-3</c:v>
                </c:pt>
                <c:pt idx="6215">
                  <c:v>-7.6742199999999998E-3</c:v>
                </c:pt>
                <c:pt idx="6216">
                  <c:v>-1.49908E-2</c:v>
                </c:pt>
                <c:pt idx="6217">
                  <c:v>4.9781799999999996E-3</c:v>
                </c:pt>
                <c:pt idx="6218">
                  <c:v>-9.56535E-4</c:v>
                </c:pt>
                <c:pt idx="6219">
                  <c:v>-5.2175499999999996E-3</c:v>
                </c:pt>
                <c:pt idx="6220">
                  <c:v>-4.6548800000000001E-3</c:v>
                </c:pt>
                <c:pt idx="6221">
                  <c:v>-1.6875299999999999E-2</c:v>
                </c:pt>
                <c:pt idx="6222">
                  <c:v>-1.75285E-3</c:v>
                </c:pt>
                <c:pt idx="6223">
                  <c:v>-7.5912500000000003E-4</c:v>
                </c:pt>
                <c:pt idx="6224">
                  <c:v>2.3965800000000002E-3</c:v>
                </c:pt>
                <c:pt idx="6225">
                  <c:v>-9.3250299999999998E-3</c:v>
                </c:pt>
                <c:pt idx="6226">
                  <c:v>-1.3382E-2</c:v>
                </c:pt>
                <c:pt idx="6227">
                  <c:v>-1.20792E-2</c:v>
                </c:pt>
                <c:pt idx="6228">
                  <c:v>-7.2050100000000004E-3</c:v>
                </c:pt>
                <c:pt idx="6229">
                  <c:v>-1.51634E-2</c:v>
                </c:pt>
                <c:pt idx="6230">
                  <c:v>-1.50537E-2</c:v>
                </c:pt>
                <c:pt idx="6231">
                  <c:v>-1.3722399999999999E-2</c:v>
                </c:pt>
                <c:pt idx="6232">
                  <c:v>-2.16084E-2</c:v>
                </c:pt>
                <c:pt idx="6233">
                  <c:v>-3.00694E-2</c:v>
                </c:pt>
                <c:pt idx="6234">
                  <c:v>-1.9214599999999998E-2</c:v>
                </c:pt>
                <c:pt idx="6235">
                  <c:v>-1.39122E-2</c:v>
                </c:pt>
                <c:pt idx="6236">
                  <c:v>-1.9072499999999999E-2</c:v>
                </c:pt>
                <c:pt idx="6237">
                  <c:v>-1.8416399999999999E-2</c:v>
                </c:pt>
                <c:pt idx="6238">
                  <c:v>-2.0764399999999999E-2</c:v>
                </c:pt>
                <c:pt idx="6239">
                  <c:v>-3.0315399999999999E-2</c:v>
                </c:pt>
                <c:pt idx="6240">
                  <c:v>-2.2836700000000001E-2</c:v>
                </c:pt>
                <c:pt idx="6241">
                  <c:v>-1.6339300000000001E-2</c:v>
                </c:pt>
                <c:pt idx="6242">
                  <c:v>-2.3116100000000001E-2</c:v>
                </c:pt>
                <c:pt idx="6243">
                  <c:v>-2.54793E-2</c:v>
                </c:pt>
                <c:pt idx="6244">
                  <c:v>-3.4180599999999998E-2</c:v>
                </c:pt>
                <c:pt idx="6245">
                  <c:v>-2.1397599999999999E-2</c:v>
                </c:pt>
                <c:pt idx="6246">
                  <c:v>-3.6006900000000001E-2</c:v>
                </c:pt>
                <c:pt idx="6247">
                  <c:v>-2.6681900000000001E-2</c:v>
                </c:pt>
                <c:pt idx="6248">
                  <c:v>-2.6601799999999998E-2</c:v>
                </c:pt>
                <c:pt idx="6249">
                  <c:v>-1.4194500000000001E-2</c:v>
                </c:pt>
                <c:pt idx="6250">
                  <c:v>-1.9821200000000001E-2</c:v>
                </c:pt>
                <c:pt idx="6251">
                  <c:v>-1.86424E-2</c:v>
                </c:pt>
                <c:pt idx="6252">
                  <c:v>2.5072100000000002E-3</c:v>
                </c:pt>
                <c:pt idx="6253">
                  <c:v>-1.2164100000000001E-2</c:v>
                </c:pt>
                <c:pt idx="6254">
                  <c:v>-7.3766700000000001E-3</c:v>
                </c:pt>
                <c:pt idx="6255">
                  <c:v>-2.0265600000000002E-2</c:v>
                </c:pt>
                <c:pt idx="6256">
                  <c:v>-4.0149699999999997E-3</c:v>
                </c:pt>
                <c:pt idx="6257">
                  <c:v>-3.9615600000000003E-3</c:v>
                </c:pt>
                <c:pt idx="6258">
                  <c:v>-1.14441E-2</c:v>
                </c:pt>
                <c:pt idx="6259">
                  <c:v>-6.7100500000000004E-3</c:v>
                </c:pt>
                <c:pt idx="6260">
                  <c:v>-1.6355499999999999E-3</c:v>
                </c:pt>
                <c:pt idx="6261" formatCode="0.00E+00">
                  <c:v>-3.9100600000000003E-5</c:v>
                </c:pt>
                <c:pt idx="6262">
                  <c:v>-5.8345799999999998E-3</c:v>
                </c:pt>
                <c:pt idx="6263">
                  <c:v>5.2642799999999997E-3</c:v>
                </c:pt>
                <c:pt idx="6264">
                  <c:v>-2.1982199999999999E-3</c:v>
                </c:pt>
                <c:pt idx="6265">
                  <c:v>-3.0393600000000001E-3</c:v>
                </c:pt>
                <c:pt idx="6266">
                  <c:v>-4.2676900000000002E-3</c:v>
                </c:pt>
                <c:pt idx="6267">
                  <c:v>7.6084100000000003E-3</c:v>
                </c:pt>
                <c:pt idx="6268">
                  <c:v>6.1159099999999996E-3</c:v>
                </c:pt>
                <c:pt idx="6269">
                  <c:v>1.85966E-4</c:v>
                </c:pt>
                <c:pt idx="6270">
                  <c:v>-3.4151099999999998E-3</c:v>
                </c:pt>
                <c:pt idx="6271">
                  <c:v>-5.0516099999999998E-3</c:v>
                </c:pt>
                <c:pt idx="6272">
                  <c:v>-9.4585399999999997E-3</c:v>
                </c:pt>
                <c:pt idx="6273">
                  <c:v>-4.9676900000000003E-3</c:v>
                </c:pt>
                <c:pt idx="6274">
                  <c:v>-4.9190500000000003E-3</c:v>
                </c:pt>
                <c:pt idx="6275">
                  <c:v>-8.1434200000000002E-3</c:v>
                </c:pt>
                <c:pt idx="6276">
                  <c:v>-1.05696E-2</c:v>
                </c:pt>
                <c:pt idx="6277">
                  <c:v>-8.9893300000000002E-3</c:v>
                </c:pt>
                <c:pt idx="6278">
                  <c:v>-5.5189100000000001E-3</c:v>
                </c:pt>
                <c:pt idx="6279">
                  <c:v>1.27792E-4</c:v>
                </c:pt>
                <c:pt idx="6280">
                  <c:v>-7.3099100000000002E-3</c:v>
                </c:pt>
                <c:pt idx="6281">
                  <c:v>-1.44501E-2</c:v>
                </c:pt>
                <c:pt idx="6282">
                  <c:v>-1.44444E-2</c:v>
                </c:pt>
                <c:pt idx="6283">
                  <c:v>-1.2977600000000001E-2</c:v>
                </c:pt>
                <c:pt idx="6284">
                  <c:v>-1.42059E-2</c:v>
                </c:pt>
                <c:pt idx="6285">
                  <c:v>-1.2908899999999999E-2</c:v>
                </c:pt>
                <c:pt idx="6286">
                  <c:v>-2.1167800000000001E-2</c:v>
                </c:pt>
                <c:pt idx="6287">
                  <c:v>-1.13239E-2</c:v>
                </c:pt>
                <c:pt idx="6288">
                  <c:v>-1.0585799999999999E-2</c:v>
                </c:pt>
                <c:pt idx="6289">
                  <c:v>-1.8394500000000001E-2</c:v>
                </c:pt>
                <c:pt idx="6290">
                  <c:v>-1.20392E-2</c:v>
                </c:pt>
                <c:pt idx="6291">
                  <c:v>1.1081699999999999E-3</c:v>
                </c:pt>
                <c:pt idx="6292">
                  <c:v>6.1483400000000004E-3</c:v>
                </c:pt>
                <c:pt idx="6293">
                  <c:v>-9.7951900000000005E-3</c:v>
                </c:pt>
                <c:pt idx="6294">
                  <c:v>2.09713E-3</c:v>
                </c:pt>
                <c:pt idx="6295">
                  <c:v>5.9833500000000001E-3</c:v>
                </c:pt>
                <c:pt idx="6296">
                  <c:v>9.1361999999999997E-4</c:v>
                </c:pt>
                <c:pt idx="6297">
                  <c:v>8.4924700000000002E-3</c:v>
                </c:pt>
                <c:pt idx="6298">
                  <c:v>4.24385E-4</c:v>
                </c:pt>
                <c:pt idx="6299">
                  <c:v>-2.7627900000000002E-3</c:v>
                </c:pt>
                <c:pt idx="6300">
                  <c:v>-4.2705499999999997E-3</c:v>
                </c:pt>
                <c:pt idx="6301">
                  <c:v>-1.52779E-3</c:v>
                </c:pt>
                <c:pt idx="6302">
                  <c:v>-6.7043300000000001E-4</c:v>
                </c:pt>
                <c:pt idx="6303">
                  <c:v>-2.01702E-3</c:v>
                </c:pt>
                <c:pt idx="6304">
                  <c:v>-1.1616700000000001E-2</c:v>
                </c:pt>
                <c:pt idx="6305">
                  <c:v>-2.5186499999999999E-3</c:v>
                </c:pt>
                <c:pt idx="6306">
                  <c:v>-1.07698E-2</c:v>
                </c:pt>
                <c:pt idx="6307" formatCode="0.00E+00">
                  <c:v>-1.29328E-2</c:v>
                </c:pt>
                <c:pt idx="6308">
                  <c:v>-4.5185099999999999E-3</c:v>
                </c:pt>
                <c:pt idx="6309">
                  <c:v>-4.2562499999999996E-3</c:v>
                </c:pt>
                <c:pt idx="6310">
                  <c:v>-9.4900100000000001E-3</c:v>
                </c:pt>
                <c:pt idx="6311">
                  <c:v>-1.80798E-2</c:v>
                </c:pt>
                <c:pt idx="6312">
                  <c:v>-7.20406E-3</c:v>
                </c:pt>
                <c:pt idx="6313">
                  <c:v>-8.32367E-3</c:v>
                </c:pt>
                <c:pt idx="6314">
                  <c:v>-1.6587299999999999E-2</c:v>
                </c:pt>
                <c:pt idx="6315">
                  <c:v>-3.9720500000000004E-3</c:v>
                </c:pt>
                <c:pt idx="6316">
                  <c:v>5.44167E-3</c:v>
                </c:pt>
                <c:pt idx="6317">
                  <c:v>-5.2614200000000002E-3</c:v>
                </c:pt>
                <c:pt idx="6318" formatCode="0.00E+00">
                  <c:v>4.5776399999999998E-5</c:v>
                </c:pt>
                <c:pt idx="6319">
                  <c:v>3.05748E-3</c:v>
                </c:pt>
                <c:pt idx="6320">
                  <c:v>7.3909800000000001E-3</c:v>
                </c:pt>
                <c:pt idx="6321">
                  <c:v>-6.4258600000000003E-3</c:v>
                </c:pt>
                <c:pt idx="6322">
                  <c:v>2.0589800000000002E-3</c:v>
                </c:pt>
                <c:pt idx="6323">
                  <c:v>4.40311E-3</c:v>
                </c:pt>
                <c:pt idx="6324">
                  <c:v>-2.8572099999999998E-3</c:v>
                </c:pt>
                <c:pt idx="6325">
                  <c:v>-4.22478E-4</c:v>
                </c:pt>
                <c:pt idx="6326">
                  <c:v>-9.1257100000000004E-3</c:v>
                </c:pt>
                <c:pt idx="6327">
                  <c:v>-6.9618199999999996E-3</c:v>
                </c:pt>
                <c:pt idx="6328">
                  <c:v>-1.1580500000000001E-2</c:v>
                </c:pt>
                <c:pt idx="6329">
                  <c:v>8.6736699999999996E-3</c:v>
                </c:pt>
                <c:pt idx="6330">
                  <c:v>-4.5213700000000002E-3</c:v>
                </c:pt>
                <c:pt idx="6331">
                  <c:v>-8.4161800000000005E-3</c:v>
                </c:pt>
                <c:pt idx="6332">
                  <c:v>-7.1992899999999997E-3</c:v>
                </c:pt>
                <c:pt idx="6333">
                  <c:v>-1.3261800000000001E-2</c:v>
                </c:pt>
                <c:pt idx="6334">
                  <c:v>-1.50642E-2</c:v>
                </c:pt>
                <c:pt idx="6335">
                  <c:v>-1.8154099999999999E-2</c:v>
                </c:pt>
                <c:pt idx="6336">
                  <c:v>-5.2299499999999997E-3</c:v>
                </c:pt>
                <c:pt idx="6337">
                  <c:v>-1.7253899999999999E-2</c:v>
                </c:pt>
                <c:pt idx="6338">
                  <c:v>-9.0160399999999995E-3</c:v>
                </c:pt>
                <c:pt idx="6339">
                  <c:v>-1.45702E-2</c:v>
                </c:pt>
                <c:pt idx="6340">
                  <c:v>-1.2980500000000001E-2</c:v>
                </c:pt>
                <c:pt idx="6341">
                  <c:v>-4.6529800000000001E-3</c:v>
                </c:pt>
                <c:pt idx="6342">
                  <c:v>-1.7904300000000001E-2</c:v>
                </c:pt>
                <c:pt idx="6343">
                  <c:v>-1.1806499999999999E-2</c:v>
                </c:pt>
                <c:pt idx="6344">
                  <c:v>-1.19495E-2</c:v>
                </c:pt>
                <c:pt idx="6345">
                  <c:v>-1.81885E-2</c:v>
                </c:pt>
                <c:pt idx="6346">
                  <c:v>-1.0600999999999999E-2</c:v>
                </c:pt>
                <c:pt idx="6347">
                  <c:v>-1.42851E-2</c:v>
                </c:pt>
                <c:pt idx="6348">
                  <c:v>-9.99069E-3</c:v>
                </c:pt>
                <c:pt idx="6349">
                  <c:v>-6.0415299999999998E-3</c:v>
                </c:pt>
                <c:pt idx="6350">
                  <c:v>-1.44339E-2</c:v>
                </c:pt>
                <c:pt idx="6351">
                  <c:v>-1.3413400000000001E-2</c:v>
                </c:pt>
                <c:pt idx="6352">
                  <c:v>-1.4740899999999999E-2</c:v>
                </c:pt>
                <c:pt idx="6353">
                  <c:v>-2.0058599999999999E-2</c:v>
                </c:pt>
                <c:pt idx="6354">
                  <c:v>-2.4246199999999999E-2</c:v>
                </c:pt>
                <c:pt idx="6355">
                  <c:v>-2.07729E-2</c:v>
                </c:pt>
                <c:pt idx="6356">
                  <c:v>-1.8049200000000001E-2</c:v>
                </c:pt>
                <c:pt idx="6357">
                  <c:v>-1.8838899999999999E-2</c:v>
                </c:pt>
                <c:pt idx="6358">
                  <c:v>-1.98002E-2</c:v>
                </c:pt>
                <c:pt idx="6359">
                  <c:v>-1.4212600000000001E-2</c:v>
                </c:pt>
                <c:pt idx="6360">
                  <c:v>-1.58844E-2</c:v>
                </c:pt>
                <c:pt idx="6361">
                  <c:v>-1.3517400000000001E-2</c:v>
                </c:pt>
                <c:pt idx="6362">
                  <c:v>-1.21584E-2</c:v>
                </c:pt>
                <c:pt idx="6363">
                  <c:v>-6.8740800000000003E-3</c:v>
                </c:pt>
                <c:pt idx="6364">
                  <c:v>-1.04017E-2</c:v>
                </c:pt>
                <c:pt idx="6365">
                  <c:v>-9.0723000000000002E-3</c:v>
                </c:pt>
                <c:pt idx="6366">
                  <c:v>-1.1418299999999999E-2</c:v>
                </c:pt>
                <c:pt idx="6367">
                  <c:v>-8.52585E-4</c:v>
                </c:pt>
                <c:pt idx="6368">
                  <c:v>6.3896199999999997E-4</c:v>
                </c:pt>
                <c:pt idx="6369">
                  <c:v>-1.27192E-2</c:v>
                </c:pt>
                <c:pt idx="6370">
                  <c:v>2.3937199999999998E-3</c:v>
                </c:pt>
                <c:pt idx="6371">
                  <c:v>-4.4136000000000002E-3</c:v>
                </c:pt>
                <c:pt idx="6372">
                  <c:v>-6.7167299999999997E-3</c:v>
                </c:pt>
                <c:pt idx="6373">
                  <c:v>-3.33023E-3</c:v>
                </c:pt>
                <c:pt idx="6374">
                  <c:v>3.7012099999999999E-3</c:v>
                </c:pt>
                <c:pt idx="6375">
                  <c:v>-6.3686400000000001E-3</c:v>
                </c:pt>
                <c:pt idx="6376">
                  <c:v>-1.6856199999999998E-2</c:v>
                </c:pt>
                <c:pt idx="6377">
                  <c:v>-5.1641500000000002E-3</c:v>
                </c:pt>
                <c:pt idx="6378">
                  <c:v>-3.2567999999999998E-3</c:v>
                </c:pt>
                <c:pt idx="6379">
                  <c:v>-1.8539400000000001E-3</c:v>
                </c:pt>
                <c:pt idx="6380">
                  <c:v>-8.4266700000000007E-3</c:v>
                </c:pt>
                <c:pt idx="6381">
                  <c:v>5.6781799999999997E-3</c:v>
                </c:pt>
                <c:pt idx="6382">
                  <c:v>-3.8976700000000002E-3</c:v>
                </c:pt>
                <c:pt idx="6383">
                  <c:v>-1.2445400000000001E-2</c:v>
                </c:pt>
                <c:pt idx="6384">
                  <c:v>-8.8262600000000007E-3</c:v>
                </c:pt>
                <c:pt idx="6385">
                  <c:v>-1.80912E-3</c:v>
                </c:pt>
                <c:pt idx="6386">
                  <c:v>2.6760099999999999E-3</c:v>
                </c:pt>
                <c:pt idx="6387">
                  <c:v>7.0266699999999996E-3</c:v>
                </c:pt>
                <c:pt idx="6388">
                  <c:v>-8.4972400000000005E-4</c:v>
                </c:pt>
                <c:pt idx="6389">
                  <c:v>7.9183599999999993E-3</c:v>
                </c:pt>
                <c:pt idx="6390">
                  <c:v>6.7043299999999997E-3</c:v>
                </c:pt>
                <c:pt idx="6391">
                  <c:v>1.0777500000000001E-2</c:v>
                </c:pt>
                <c:pt idx="6392">
                  <c:v>7.9641299999999998E-3</c:v>
                </c:pt>
                <c:pt idx="6393">
                  <c:v>8.03566E-3</c:v>
                </c:pt>
                <c:pt idx="6394">
                  <c:v>7.1506499999999997E-3</c:v>
                </c:pt>
                <c:pt idx="6395">
                  <c:v>3.7670099999999999E-3</c:v>
                </c:pt>
                <c:pt idx="6396">
                  <c:v>1.9645700000000001E-3</c:v>
                </c:pt>
                <c:pt idx="6397">
                  <c:v>3.2062499999999999E-3</c:v>
                </c:pt>
                <c:pt idx="6398">
                  <c:v>7.6732600000000003E-3</c:v>
                </c:pt>
                <c:pt idx="6399">
                  <c:v>1.1501300000000001E-3</c:v>
                </c:pt>
                <c:pt idx="6400">
                  <c:v>1.2302400000000001E-4</c:v>
                </c:pt>
                <c:pt idx="6401">
                  <c:v>-3.9539299999999996E-3</c:v>
                </c:pt>
                <c:pt idx="6402">
                  <c:v>1.11961E-3</c:v>
                </c:pt>
                <c:pt idx="6403">
                  <c:v>2.5815999999999999E-3</c:v>
                </c:pt>
                <c:pt idx="6404">
                  <c:v>-2.2115699999999999E-3</c:v>
                </c:pt>
                <c:pt idx="6405">
                  <c:v>2.65121E-4</c:v>
                </c:pt>
                <c:pt idx="6406">
                  <c:v>3.17097E-3</c:v>
                </c:pt>
                <c:pt idx="6407">
                  <c:v>-1.6183899999999999E-3</c:v>
                </c:pt>
                <c:pt idx="6408">
                  <c:v>-3.4399000000000001E-3</c:v>
                </c:pt>
                <c:pt idx="6409">
                  <c:v>-1.3103500000000001E-3</c:v>
                </c:pt>
                <c:pt idx="6410">
                  <c:v>-3.8700100000000001E-3</c:v>
                </c:pt>
                <c:pt idx="6411">
                  <c:v>-1.6183900000000001E-2</c:v>
                </c:pt>
                <c:pt idx="6412">
                  <c:v>-6.2704099999999997E-3</c:v>
                </c:pt>
                <c:pt idx="6413">
                  <c:v>-2.41947E-3</c:v>
                </c:pt>
                <c:pt idx="6414">
                  <c:v>-7.2383899999999999E-4</c:v>
                </c:pt>
                <c:pt idx="6415">
                  <c:v>5.0497099999999998E-3</c:v>
                </c:pt>
                <c:pt idx="6416">
                  <c:v>-2.4843199999999999E-3</c:v>
                </c:pt>
                <c:pt idx="6417">
                  <c:v>1.3627999999999999E-3</c:v>
                </c:pt>
                <c:pt idx="6418">
                  <c:v>2.1038099999999998E-3</c:v>
                </c:pt>
                <c:pt idx="6419">
                  <c:v>-5.5789900000000005E-4</c:v>
                </c:pt>
                <c:pt idx="6420">
                  <c:v>2.5110200000000001E-3</c:v>
                </c:pt>
                <c:pt idx="6421">
                  <c:v>-3.3492999999999999E-3</c:v>
                </c:pt>
                <c:pt idx="6422">
                  <c:v>3.8976700000000002E-3</c:v>
                </c:pt>
                <c:pt idx="6423">
                  <c:v>3.8165999999999999E-3</c:v>
                </c:pt>
                <c:pt idx="6424">
                  <c:v>-2.0694699999999999E-3</c:v>
                </c:pt>
                <c:pt idx="6425">
                  <c:v>2.7027100000000001E-3</c:v>
                </c:pt>
                <c:pt idx="6426">
                  <c:v>2.4700200000000002E-4</c:v>
                </c:pt>
                <c:pt idx="6427">
                  <c:v>2.5052999999999998E-3</c:v>
                </c:pt>
                <c:pt idx="6428">
                  <c:v>-9.4909699999999996E-3</c:v>
                </c:pt>
                <c:pt idx="6429">
                  <c:v>-2.1400500000000001E-3</c:v>
                </c:pt>
                <c:pt idx="6430">
                  <c:v>1.2249899999999999E-2</c:v>
                </c:pt>
                <c:pt idx="6431">
                  <c:v>1.6274500000000001E-2</c:v>
                </c:pt>
                <c:pt idx="6432">
                  <c:v>1.017E-2</c:v>
                </c:pt>
                <c:pt idx="6433">
                  <c:v>5.0029799999999998E-3</c:v>
                </c:pt>
                <c:pt idx="6434">
                  <c:v>2.27261E-3</c:v>
                </c:pt>
                <c:pt idx="6435">
                  <c:v>1.35002E-2</c:v>
                </c:pt>
                <c:pt idx="6436">
                  <c:v>1.6946800000000001E-3</c:v>
                </c:pt>
                <c:pt idx="6437">
                  <c:v>1.09797E-2</c:v>
                </c:pt>
                <c:pt idx="6438">
                  <c:v>-1.23377E-2</c:v>
                </c:pt>
                <c:pt idx="6439">
                  <c:v>-1.6515700000000001E-2</c:v>
                </c:pt>
                <c:pt idx="6440">
                  <c:v>-6.7262600000000004E-3</c:v>
                </c:pt>
                <c:pt idx="6441">
                  <c:v>-4.6157799999999999E-3</c:v>
                </c:pt>
                <c:pt idx="6442">
                  <c:v>-4.1580200000000001E-3</c:v>
                </c:pt>
                <c:pt idx="6443">
                  <c:v>-8.32367E-3</c:v>
                </c:pt>
                <c:pt idx="6444">
                  <c:v>-7.71523E-3</c:v>
                </c:pt>
                <c:pt idx="6445">
                  <c:v>3.2081599999999998E-3</c:v>
                </c:pt>
                <c:pt idx="6446">
                  <c:v>-4.0159200000000001E-3</c:v>
                </c:pt>
                <c:pt idx="6447">
                  <c:v>-2.6083E-3</c:v>
                </c:pt>
                <c:pt idx="6448">
                  <c:v>-2.8219199999999999E-3</c:v>
                </c:pt>
                <c:pt idx="6449">
                  <c:v>2.2773699999999999E-3</c:v>
                </c:pt>
                <c:pt idx="6450">
                  <c:v>1.52969E-3</c:v>
                </c:pt>
                <c:pt idx="6451">
                  <c:v>-1.6527200000000001E-3</c:v>
                </c:pt>
                <c:pt idx="6452">
                  <c:v>-8.0804799999999993E-3</c:v>
                </c:pt>
                <c:pt idx="6453">
                  <c:v>6.6957500000000003E-3</c:v>
                </c:pt>
                <c:pt idx="6454">
                  <c:v>9.6263900000000003E-3</c:v>
                </c:pt>
                <c:pt idx="6455">
                  <c:v>7.5902900000000004E-3</c:v>
                </c:pt>
                <c:pt idx="6456">
                  <c:v>-1.37615E-3</c:v>
                </c:pt>
                <c:pt idx="6457">
                  <c:v>4.1074800000000002E-3</c:v>
                </c:pt>
                <c:pt idx="6458">
                  <c:v>1.07651E-2</c:v>
                </c:pt>
                <c:pt idx="6459">
                  <c:v>1.00126E-2</c:v>
                </c:pt>
                <c:pt idx="6460">
                  <c:v>6.6833500000000002E-3</c:v>
                </c:pt>
                <c:pt idx="6461">
                  <c:v>9.6321099999999995E-4</c:v>
                </c:pt>
                <c:pt idx="6462">
                  <c:v>-3.58486E-3</c:v>
                </c:pt>
                <c:pt idx="6463">
                  <c:v>-1.97144E-2</c:v>
                </c:pt>
                <c:pt idx="6464">
                  <c:v>-1.1511800000000001E-2</c:v>
                </c:pt>
                <c:pt idx="6465">
                  <c:v>-8.7852499999999997E-3</c:v>
                </c:pt>
                <c:pt idx="6466">
                  <c:v>-8.3770800000000003E-3</c:v>
                </c:pt>
                <c:pt idx="6467">
                  <c:v>-4.3039300000000001E-3</c:v>
                </c:pt>
                <c:pt idx="6468">
                  <c:v>-1.2757299999999999E-2</c:v>
                </c:pt>
                <c:pt idx="6469">
                  <c:v>-4.6510700000000002E-3</c:v>
                </c:pt>
                <c:pt idx="6470">
                  <c:v>-4.5394900000000002E-3</c:v>
                </c:pt>
                <c:pt idx="6471">
                  <c:v>8.1415199999999993E-3</c:v>
                </c:pt>
                <c:pt idx="6472">
                  <c:v>4.3830900000000001E-3</c:v>
                </c:pt>
                <c:pt idx="6473">
                  <c:v>-3.2959E-3</c:v>
                </c:pt>
                <c:pt idx="6474">
                  <c:v>-2.32697E-4</c:v>
                </c:pt>
                <c:pt idx="6475">
                  <c:v>2.22778E-3</c:v>
                </c:pt>
                <c:pt idx="6476">
                  <c:v>9.6511800000000005E-4</c:v>
                </c:pt>
                <c:pt idx="6477">
                  <c:v>-5.6839E-4</c:v>
                </c:pt>
                <c:pt idx="6478">
                  <c:v>1.5468599999999999E-3</c:v>
                </c:pt>
                <c:pt idx="6479">
                  <c:v>-5.71537E-3</c:v>
                </c:pt>
                <c:pt idx="6480">
                  <c:v>-3.9491700000000001E-3</c:v>
                </c:pt>
                <c:pt idx="6481">
                  <c:v>3.5324100000000002E-3</c:v>
                </c:pt>
                <c:pt idx="6482">
                  <c:v>5.3415299999999997E-3</c:v>
                </c:pt>
                <c:pt idx="6483">
                  <c:v>-3.0345900000000002E-3</c:v>
                </c:pt>
                <c:pt idx="6484">
                  <c:v>-5.5179599999999997E-3</c:v>
                </c:pt>
                <c:pt idx="6485">
                  <c:v>8.8186299999999992E-3</c:v>
                </c:pt>
                <c:pt idx="6486">
                  <c:v>6.0224500000000004E-3</c:v>
                </c:pt>
                <c:pt idx="6487">
                  <c:v>6.9065100000000003E-3</c:v>
                </c:pt>
                <c:pt idx="6488">
                  <c:v>1.36366E-2</c:v>
                </c:pt>
                <c:pt idx="6489">
                  <c:v>2.6826900000000002E-3</c:v>
                </c:pt>
                <c:pt idx="6490">
                  <c:v>2.9182399999999999E-4</c:v>
                </c:pt>
                <c:pt idx="6491">
                  <c:v>-2.7608899999999998E-3</c:v>
                </c:pt>
                <c:pt idx="6492">
                  <c:v>1.22547E-3</c:v>
                </c:pt>
                <c:pt idx="6493">
                  <c:v>1.26715E-2</c:v>
                </c:pt>
                <c:pt idx="6494">
                  <c:v>6.7014700000000002E-3</c:v>
                </c:pt>
                <c:pt idx="6495">
                  <c:v>1.6841899999999999E-3</c:v>
                </c:pt>
                <c:pt idx="6496">
                  <c:v>2.2783299999999999E-3</c:v>
                </c:pt>
                <c:pt idx="6497">
                  <c:v>7.0419300000000001E-3</c:v>
                </c:pt>
                <c:pt idx="6498">
                  <c:v>1.6720800000000001E-2</c:v>
                </c:pt>
                <c:pt idx="6499">
                  <c:v>1.38712E-2</c:v>
                </c:pt>
                <c:pt idx="6500">
                  <c:v>1.12791E-2</c:v>
                </c:pt>
                <c:pt idx="6501">
                  <c:v>1.7450299999999998E-2</c:v>
                </c:pt>
                <c:pt idx="6502">
                  <c:v>1.9866000000000002E-2</c:v>
                </c:pt>
                <c:pt idx="6503">
                  <c:v>1.96753E-2</c:v>
                </c:pt>
                <c:pt idx="6504">
                  <c:v>1.12762E-2</c:v>
                </c:pt>
                <c:pt idx="6505">
                  <c:v>2.04458E-2</c:v>
                </c:pt>
                <c:pt idx="6506">
                  <c:v>1.25895E-2</c:v>
                </c:pt>
                <c:pt idx="6507">
                  <c:v>9.9382399999999992E-3</c:v>
                </c:pt>
                <c:pt idx="6508">
                  <c:v>1.26514E-2</c:v>
                </c:pt>
                <c:pt idx="6509">
                  <c:v>1.7866099999999999E-2</c:v>
                </c:pt>
                <c:pt idx="6510">
                  <c:v>1.62115E-2</c:v>
                </c:pt>
                <c:pt idx="6511">
                  <c:v>1.12123E-2</c:v>
                </c:pt>
                <c:pt idx="6512">
                  <c:v>1.89619E-2</c:v>
                </c:pt>
                <c:pt idx="6513">
                  <c:v>9.2344300000000001E-3</c:v>
                </c:pt>
                <c:pt idx="6514">
                  <c:v>1.4111500000000001E-2</c:v>
                </c:pt>
                <c:pt idx="6515">
                  <c:v>8.6898800000000005E-3</c:v>
                </c:pt>
                <c:pt idx="6516">
                  <c:v>1.6174299999999999E-2</c:v>
                </c:pt>
                <c:pt idx="6517">
                  <c:v>1.22747E-2</c:v>
                </c:pt>
                <c:pt idx="6518">
                  <c:v>1.0652500000000001E-2</c:v>
                </c:pt>
                <c:pt idx="6519" formatCode="0.00E+00">
                  <c:v>-6.2942499999999997E-4</c:v>
                </c:pt>
                <c:pt idx="6520">
                  <c:v>3.50761E-3</c:v>
                </c:pt>
                <c:pt idx="6521">
                  <c:v>1.6646399999999999E-2</c:v>
                </c:pt>
                <c:pt idx="6522">
                  <c:v>1.27554E-2</c:v>
                </c:pt>
                <c:pt idx="6523">
                  <c:v>9.5376999999999997E-3</c:v>
                </c:pt>
                <c:pt idx="6524">
                  <c:v>2.16198E-3</c:v>
                </c:pt>
                <c:pt idx="6525">
                  <c:v>-3.8328199999999998E-3</c:v>
                </c:pt>
                <c:pt idx="6526">
                  <c:v>-4.36783E-4</c:v>
                </c:pt>
                <c:pt idx="6527">
                  <c:v>9.9477799999999998E-3</c:v>
                </c:pt>
                <c:pt idx="6528">
                  <c:v>1.5828100000000001E-2</c:v>
                </c:pt>
                <c:pt idx="6529">
                  <c:v>1.55973E-2</c:v>
                </c:pt>
                <c:pt idx="6530">
                  <c:v>1.1612900000000001E-2</c:v>
                </c:pt>
                <c:pt idx="6531">
                  <c:v>5.3186400000000003E-3</c:v>
                </c:pt>
                <c:pt idx="6532">
                  <c:v>6.3619599999999998E-3</c:v>
                </c:pt>
                <c:pt idx="6533">
                  <c:v>7.79819E-3</c:v>
                </c:pt>
                <c:pt idx="6534">
                  <c:v>8.7747599999999995E-3</c:v>
                </c:pt>
                <c:pt idx="6535">
                  <c:v>-3.8528400000000001E-4</c:v>
                </c:pt>
                <c:pt idx="6536">
                  <c:v>-2.1400500000000001E-3</c:v>
                </c:pt>
                <c:pt idx="6537">
                  <c:v>5.28336E-3</c:v>
                </c:pt>
                <c:pt idx="6538">
                  <c:v>1.51758E-2</c:v>
                </c:pt>
                <c:pt idx="6539">
                  <c:v>9.6960099999999997E-3</c:v>
                </c:pt>
                <c:pt idx="6540">
                  <c:v>1.5497199999999999E-2</c:v>
                </c:pt>
                <c:pt idx="6541">
                  <c:v>2.9605900000000001E-2</c:v>
                </c:pt>
                <c:pt idx="6542">
                  <c:v>1.74465E-2</c:v>
                </c:pt>
                <c:pt idx="6543">
                  <c:v>2.2701300000000001E-2</c:v>
                </c:pt>
                <c:pt idx="6544">
                  <c:v>2.0781500000000001E-2</c:v>
                </c:pt>
                <c:pt idx="6545">
                  <c:v>1.5849100000000001E-2</c:v>
                </c:pt>
                <c:pt idx="6546">
                  <c:v>2.2898700000000001E-2</c:v>
                </c:pt>
                <c:pt idx="6547">
                  <c:v>1.57471E-2</c:v>
                </c:pt>
                <c:pt idx="6548">
                  <c:v>1.6466100000000001E-2</c:v>
                </c:pt>
                <c:pt idx="6549">
                  <c:v>9.0017299999999995E-3</c:v>
                </c:pt>
                <c:pt idx="6550">
                  <c:v>1.3441099999999999E-2</c:v>
                </c:pt>
                <c:pt idx="6551">
                  <c:v>7.9765300000000008E-3</c:v>
                </c:pt>
                <c:pt idx="6552">
                  <c:v>9.3069099999999998E-3</c:v>
                </c:pt>
                <c:pt idx="6553">
                  <c:v>1.7045999999999999E-2</c:v>
                </c:pt>
                <c:pt idx="6554">
                  <c:v>7.7381100000000003E-3</c:v>
                </c:pt>
                <c:pt idx="6555">
                  <c:v>1.35002E-2</c:v>
                </c:pt>
                <c:pt idx="6556">
                  <c:v>1.8750200000000002E-2</c:v>
                </c:pt>
                <c:pt idx="6557">
                  <c:v>1.80693E-2</c:v>
                </c:pt>
                <c:pt idx="6558">
                  <c:v>2.12345E-2</c:v>
                </c:pt>
                <c:pt idx="6559">
                  <c:v>1.54247E-2</c:v>
                </c:pt>
                <c:pt idx="6560">
                  <c:v>2.34766E-2</c:v>
                </c:pt>
                <c:pt idx="6561">
                  <c:v>1.79367E-2</c:v>
                </c:pt>
                <c:pt idx="6562">
                  <c:v>1.54734E-2</c:v>
                </c:pt>
                <c:pt idx="6563">
                  <c:v>1.24168E-2</c:v>
                </c:pt>
                <c:pt idx="6564">
                  <c:v>1.1929499999999999E-2</c:v>
                </c:pt>
                <c:pt idx="6565">
                  <c:v>2.18105E-2</c:v>
                </c:pt>
                <c:pt idx="6566">
                  <c:v>2.3314499999999998E-2</c:v>
                </c:pt>
                <c:pt idx="6567">
                  <c:v>2.07987E-2</c:v>
                </c:pt>
                <c:pt idx="6568">
                  <c:v>1.0165199999999999E-2</c:v>
                </c:pt>
                <c:pt idx="6569">
                  <c:v>9.89342E-3</c:v>
                </c:pt>
                <c:pt idx="6570">
                  <c:v>1.43328E-2</c:v>
                </c:pt>
                <c:pt idx="6571">
                  <c:v>1.1000599999999999E-2</c:v>
                </c:pt>
                <c:pt idx="6572">
                  <c:v>1.3272300000000001E-2</c:v>
                </c:pt>
                <c:pt idx="6573">
                  <c:v>1.1591000000000001E-2</c:v>
                </c:pt>
                <c:pt idx="6574">
                  <c:v>5.5007900000000002E-3</c:v>
                </c:pt>
                <c:pt idx="6575">
                  <c:v>7.5817100000000002E-3</c:v>
                </c:pt>
                <c:pt idx="6576">
                  <c:v>1.3477299999999999E-2</c:v>
                </c:pt>
                <c:pt idx="6577">
                  <c:v>1.6028400000000002E-2</c:v>
                </c:pt>
                <c:pt idx="6578">
                  <c:v>1.6107599999999999E-3</c:v>
                </c:pt>
                <c:pt idx="6579">
                  <c:v>3.78036E-3</c:v>
                </c:pt>
                <c:pt idx="6580">
                  <c:v>2.2010799999999998E-3</c:v>
                </c:pt>
                <c:pt idx="6581">
                  <c:v>-1.9741099999999998E-3</c:v>
                </c:pt>
                <c:pt idx="6582">
                  <c:v>8.4457400000000002E-3</c:v>
                </c:pt>
                <c:pt idx="6583">
                  <c:v>1.15452E-2</c:v>
                </c:pt>
                <c:pt idx="6584">
                  <c:v>1.4496800000000001E-2</c:v>
                </c:pt>
                <c:pt idx="6585">
                  <c:v>1.0148000000000001E-2</c:v>
                </c:pt>
                <c:pt idx="6586">
                  <c:v>1.8601400000000001E-2</c:v>
                </c:pt>
                <c:pt idx="6587">
                  <c:v>1.36948E-2</c:v>
                </c:pt>
                <c:pt idx="6588">
                  <c:v>2.0434399999999998E-2</c:v>
                </c:pt>
                <c:pt idx="6589">
                  <c:v>7.5845699999999997E-3</c:v>
                </c:pt>
                <c:pt idx="6590">
                  <c:v>3.1766899999999998E-3</c:v>
                </c:pt>
                <c:pt idx="6591">
                  <c:v>1.0996799999999999E-2</c:v>
                </c:pt>
                <c:pt idx="6592">
                  <c:v>1.5573500000000001E-2</c:v>
                </c:pt>
                <c:pt idx="6593">
                  <c:v>1.20173E-2</c:v>
                </c:pt>
                <c:pt idx="6594">
                  <c:v>1.48211E-2</c:v>
                </c:pt>
                <c:pt idx="6595">
                  <c:v>1.7104100000000001E-2</c:v>
                </c:pt>
                <c:pt idx="6596">
                  <c:v>9.2086800000000003E-3</c:v>
                </c:pt>
                <c:pt idx="6597">
                  <c:v>8.0232600000000008E-3</c:v>
                </c:pt>
                <c:pt idx="6598">
                  <c:v>1.8668199999999999E-2</c:v>
                </c:pt>
                <c:pt idx="6599">
                  <c:v>1.50385E-2</c:v>
                </c:pt>
                <c:pt idx="6600">
                  <c:v>2.1362299999999998E-3</c:v>
                </c:pt>
                <c:pt idx="6601">
                  <c:v>6.9084200000000002E-3</c:v>
                </c:pt>
                <c:pt idx="6602">
                  <c:v>9.12666E-3</c:v>
                </c:pt>
                <c:pt idx="6603">
                  <c:v>1.09444E-2</c:v>
                </c:pt>
                <c:pt idx="6604">
                  <c:v>1.26266E-2</c:v>
                </c:pt>
                <c:pt idx="6605">
                  <c:v>1.23663E-2</c:v>
                </c:pt>
                <c:pt idx="6606">
                  <c:v>1.0859499999999999E-2</c:v>
                </c:pt>
                <c:pt idx="6607">
                  <c:v>7.06005E-3</c:v>
                </c:pt>
                <c:pt idx="6608">
                  <c:v>1.2685800000000001E-2</c:v>
                </c:pt>
                <c:pt idx="6609">
                  <c:v>1.20716E-2</c:v>
                </c:pt>
                <c:pt idx="6610">
                  <c:v>1.4370000000000001E-2</c:v>
                </c:pt>
                <c:pt idx="6611">
                  <c:v>1.7193799999999999E-2</c:v>
                </c:pt>
                <c:pt idx="6612">
                  <c:v>1.0848999999999999E-2</c:v>
                </c:pt>
                <c:pt idx="6613">
                  <c:v>3.9701500000000004E-3</c:v>
                </c:pt>
                <c:pt idx="6614">
                  <c:v>8.3923299999999999E-3</c:v>
                </c:pt>
                <c:pt idx="6615">
                  <c:v>1.2404399999999999E-2</c:v>
                </c:pt>
                <c:pt idx="6616">
                  <c:v>8.3856599999999996E-3</c:v>
                </c:pt>
                <c:pt idx="6617">
                  <c:v>1.6885799999999999E-2</c:v>
                </c:pt>
                <c:pt idx="6618">
                  <c:v>1.12114E-2</c:v>
                </c:pt>
                <c:pt idx="6619">
                  <c:v>-7.3051500000000005E-4</c:v>
                </c:pt>
                <c:pt idx="6620">
                  <c:v>9.1381099999999996E-3</c:v>
                </c:pt>
                <c:pt idx="6621">
                  <c:v>8.4991500000000005E-3</c:v>
                </c:pt>
                <c:pt idx="6622">
                  <c:v>6.5240899999999998E-3</c:v>
                </c:pt>
                <c:pt idx="6623">
                  <c:v>9.9687600000000001E-3</c:v>
                </c:pt>
                <c:pt idx="6624">
                  <c:v>6.3915300000000003E-3</c:v>
                </c:pt>
                <c:pt idx="6625">
                  <c:v>9.7942400000000001E-4</c:v>
                </c:pt>
                <c:pt idx="6626">
                  <c:v>5.5046100000000001E-3</c:v>
                </c:pt>
                <c:pt idx="6627">
                  <c:v>1.10989E-2</c:v>
                </c:pt>
                <c:pt idx="6628">
                  <c:v>1.7563800000000001E-2</c:v>
                </c:pt>
                <c:pt idx="6629">
                  <c:v>1.9458799999999998E-2</c:v>
                </c:pt>
                <c:pt idx="6630">
                  <c:v>9.7646699999999996E-3</c:v>
                </c:pt>
                <c:pt idx="6631">
                  <c:v>8.4180799999999997E-3</c:v>
                </c:pt>
                <c:pt idx="6632">
                  <c:v>1.47324E-2</c:v>
                </c:pt>
                <c:pt idx="6633">
                  <c:v>2.04172E-2</c:v>
                </c:pt>
                <c:pt idx="6634">
                  <c:v>4.1818599999999999E-3</c:v>
                </c:pt>
                <c:pt idx="6635">
                  <c:v>6.1206799999999999E-3</c:v>
                </c:pt>
                <c:pt idx="6636">
                  <c:v>1.1716799999999999E-2</c:v>
                </c:pt>
                <c:pt idx="6637">
                  <c:v>2.0141599999999999E-2</c:v>
                </c:pt>
                <c:pt idx="6638">
                  <c:v>2.26622E-2</c:v>
                </c:pt>
                <c:pt idx="6639">
                  <c:v>1.6716999999999999E-2</c:v>
                </c:pt>
                <c:pt idx="6640">
                  <c:v>1.14479E-2</c:v>
                </c:pt>
                <c:pt idx="6641">
                  <c:v>9.9248900000000004E-3</c:v>
                </c:pt>
                <c:pt idx="6642">
                  <c:v>1.16863E-2</c:v>
                </c:pt>
                <c:pt idx="6643">
                  <c:v>1.5798599999999999E-2</c:v>
                </c:pt>
                <c:pt idx="6644">
                  <c:v>8.1872899999999998E-3</c:v>
                </c:pt>
                <c:pt idx="6645" formatCode="0.00E+00">
                  <c:v>-3.4332300000000003E-5</c:v>
                </c:pt>
                <c:pt idx="6646">
                  <c:v>9.0665799999999994E-3</c:v>
                </c:pt>
                <c:pt idx="6647">
                  <c:v>2.83241E-3</c:v>
                </c:pt>
                <c:pt idx="6648">
                  <c:v>7.0362100000000002E-3</c:v>
                </c:pt>
                <c:pt idx="6649">
                  <c:v>7.1124999999999999E-3</c:v>
                </c:pt>
                <c:pt idx="6650" formatCode="0.00E+00">
                  <c:v>1.45988E-2</c:v>
                </c:pt>
                <c:pt idx="6651">
                  <c:v>2.10609E-2</c:v>
                </c:pt>
                <c:pt idx="6652">
                  <c:v>2.9716500000000002E-3</c:v>
                </c:pt>
                <c:pt idx="6653">
                  <c:v>1.32942E-3</c:v>
                </c:pt>
                <c:pt idx="6654">
                  <c:v>4.8589699999999998E-3</c:v>
                </c:pt>
                <c:pt idx="6655">
                  <c:v>3.6411299999999998E-3</c:v>
                </c:pt>
                <c:pt idx="6656">
                  <c:v>8.1834799999999999E-3</c:v>
                </c:pt>
                <c:pt idx="6657">
                  <c:v>1.3243700000000001E-2</c:v>
                </c:pt>
                <c:pt idx="6658">
                  <c:v>1.82667E-2</c:v>
                </c:pt>
                <c:pt idx="6659">
                  <c:v>6.7920699999999999E-3</c:v>
                </c:pt>
                <c:pt idx="6660">
                  <c:v>1.39074E-2</c:v>
                </c:pt>
                <c:pt idx="6661">
                  <c:v>2.21243E-2</c:v>
                </c:pt>
                <c:pt idx="6662">
                  <c:v>3.0122800000000002E-2</c:v>
                </c:pt>
                <c:pt idx="6663">
                  <c:v>2.3807499999999999E-2</c:v>
                </c:pt>
                <c:pt idx="6664">
                  <c:v>2.5321E-2</c:v>
                </c:pt>
                <c:pt idx="6665">
                  <c:v>1.73473E-2</c:v>
                </c:pt>
                <c:pt idx="6666">
                  <c:v>1.3419199999999999E-2</c:v>
                </c:pt>
                <c:pt idx="6667">
                  <c:v>2.0475400000000001E-2</c:v>
                </c:pt>
                <c:pt idx="6668">
                  <c:v>3.3941300000000001E-2</c:v>
                </c:pt>
                <c:pt idx="6669">
                  <c:v>2.83337E-2</c:v>
                </c:pt>
                <c:pt idx="6670">
                  <c:v>1.85909E-2</c:v>
                </c:pt>
                <c:pt idx="6671">
                  <c:v>2.1661799999999998E-2</c:v>
                </c:pt>
                <c:pt idx="6672">
                  <c:v>1.7070800000000001E-2</c:v>
                </c:pt>
                <c:pt idx="6673">
                  <c:v>2.2953999999999999E-2</c:v>
                </c:pt>
                <c:pt idx="6674">
                  <c:v>1.9211800000000001E-2</c:v>
                </c:pt>
                <c:pt idx="6675">
                  <c:v>1.5476200000000001E-2</c:v>
                </c:pt>
                <c:pt idx="6676">
                  <c:v>1.30968E-2</c:v>
                </c:pt>
                <c:pt idx="6677">
                  <c:v>6.8235400000000003E-3</c:v>
                </c:pt>
                <c:pt idx="6678">
                  <c:v>1.5609700000000001E-2</c:v>
                </c:pt>
                <c:pt idx="6679">
                  <c:v>1.0547600000000001E-2</c:v>
                </c:pt>
                <c:pt idx="6680">
                  <c:v>9.1762500000000004E-3</c:v>
                </c:pt>
                <c:pt idx="6681">
                  <c:v>7.1697200000000001E-3</c:v>
                </c:pt>
                <c:pt idx="6682">
                  <c:v>9.94015E-3</c:v>
                </c:pt>
                <c:pt idx="6683">
                  <c:v>1.1670099999999999E-2</c:v>
                </c:pt>
                <c:pt idx="6684">
                  <c:v>1.3814E-2</c:v>
                </c:pt>
                <c:pt idx="6685">
                  <c:v>4.1809100000000004E-3</c:v>
                </c:pt>
                <c:pt idx="6686">
                  <c:v>5.9042000000000001E-3</c:v>
                </c:pt>
                <c:pt idx="6687">
                  <c:v>1.32942E-3</c:v>
                </c:pt>
                <c:pt idx="6688">
                  <c:v>4.2600600000000004E-3</c:v>
                </c:pt>
                <c:pt idx="6689">
                  <c:v>-1.0366399999999999E-3</c:v>
                </c:pt>
                <c:pt idx="6690">
                  <c:v>-5.6743600000000005E-4</c:v>
                </c:pt>
                <c:pt idx="6691">
                  <c:v>2.0236999999999998E-3</c:v>
                </c:pt>
                <c:pt idx="6692">
                  <c:v>-9.2792500000000002E-4</c:v>
                </c:pt>
                <c:pt idx="6693">
                  <c:v>-3.7546200000000002E-3</c:v>
                </c:pt>
                <c:pt idx="6694">
                  <c:v>-5.0067899999999997E-3</c:v>
                </c:pt>
                <c:pt idx="6695">
                  <c:v>9.2258500000000007E-3</c:v>
                </c:pt>
                <c:pt idx="6696">
                  <c:v>1.3950300000000001E-2</c:v>
                </c:pt>
                <c:pt idx="6697">
                  <c:v>1.02291E-2</c:v>
                </c:pt>
                <c:pt idx="6698">
                  <c:v>6.0701399999999999E-3</c:v>
                </c:pt>
                <c:pt idx="6699">
                  <c:v>2.54536E-3</c:v>
                </c:pt>
                <c:pt idx="6700">
                  <c:v>5.1059699999999996E-3</c:v>
                </c:pt>
                <c:pt idx="6701">
                  <c:v>3.45707E-3</c:v>
                </c:pt>
                <c:pt idx="6702">
                  <c:v>5.2528399999999999E-3</c:v>
                </c:pt>
                <c:pt idx="6703">
                  <c:v>4.5099299999999997E-3</c:v>
                </c:pt>
                <c:pt idx="6704">
                  <c:v>-9.3650799999999996E-3</c:v>
                </c:pt>
                <c:pt idx="6705">
                  <c:v>-7.9488800000000002E-3</c:v>
                </c:pt>
                <c:pt idx="6706">
                  <c:v>4.2495700000000003E-3</c:v>
                </c:pt>
                <c:pt idx="6707">
                  <c:v>1.9264200000000001E-3</c:v>
                </c:pt>
                <c:pt idx="6708">
                  <c:v>-4.03595E-3</c:v>
                </c:pt>
                <c:pt idx="6709">
                  <c:v>-1.0051699999999999E-3</c:v>
                </c:pt>
                <c:pt idx="6710">
                  <c:v>1.29414E-3</c:v>
                </c:pt>
                <c:pt idx="6711">
                  <c:v>-2.0875899999999998E-3</c:v>
                </c:pt>
                <c:pt idx="6712">
                  <c:v>-2.9830899999999999E-3</c:v>
                </c:pt>
                <c:pt idx="6713">
                  <c:v>2.7112999999999998E-3</c:v>
                </c:pt>
                <c:pt idx="6714">
                  <c:v>3.5467099999999998E-3</c:v>
                </c:pt>
                <c:pt idx="6715">
                  <c:v>-1.67084E-3</c:v>
                </c:pt>
                <c:pt idx="6716">
                  <c:v>-2.4776500000000001E-3</c:v>
                </c:pt>
                <c:pt idx="6717">
                  <c:v>9.1485999999999998E-3</c:v>
                </c:pt>
                <c:pt idx="6718">
                  <c:v>1.8138900000000001E-3</c:v>
                </c:pt>
                <c:pt idx="6719">
                  <c:v>-4.51279E-3</c:v>
                </c:pt>
                <c:pt idx="6720">
                  <c:v>9.9878299999999996E-3</c:v>
                </c:pt>
                <c:pt idx="6721">
                  <c:v>-1.8425E-3</c:v>
                </c:pt>
                <c:pt idx="6722" formatCode="0.00E+00">
                  <c:v>-5.9509299999999999E-4</c:v>
                </c:pt>
                <c:pt idx="6723">
                  <c:v>4.1379900000000002E-3</c:v>
                </c:pt>
                <c:pt idx="6724">
                  <c:v>-4.8332200000000001E-3</c:v>
                </c:pt>
                <c:pt idx="6725">
                  <c:v>-2.4862299999999999E-3</c:v>
                </c:pt>
                <c:pt idx="6726">
                  <c:v>-2.9716500000000002E-3</c:v>
                </c:pt>
                <c:pt idx="6727">
                  <c:v>1.2149800000000001E-3</c:v>
                </c:pt>
                <c:pt idx="6728">
                  <c:v>-6.4220400000000004E-3</c:v>
                </c:pt>
                <c:pt idx="6729">
                  <c:v>6.0167299999999996E-3</c:v>
                </c:pt>
                <c:pt idx="6730">
                  <c:v>-2.5978099999999999E-3</c:v>
                </c:pt>
                <c:pt idx="6731">
                  <c:v>-8.2092299999999997E-3</c:v>
                </c:pt>
                <c:pt idx="6732">
                  <c:v>-7.5397499999999996E-3</c:v>
                </c:pt>
                <c:pt idx="6733">
                  <c:v>-6.6013299999999999E-3</c:v>
                </c:pt>
                <c:pt idx="6734">
                  <c:v>-1.44005E-4</c:v>
                </c:pt>
                <c:pt idx="6735">
                  <c:v>-5.55515E-3</c:v>
                </c:pt>
                <c:pt idx="6736">
                  <c:v>-5.7382600000000002E-3</c:v>
                </c:pt>
                <c:pt idx="6737">
                  <c:v>-5.97286E-3</c:v>
                </c:pt>
                <c:pt idx="6738">
                  <c:v>-2.60735E-3</c:v>
                </c:pt>
                <c:pt idx="6739">
                  <c:v>-5.55515E-3</c:v>
                </c:pt>
                <c:pt idx="6740">
                  <c:v>1.7347300000000001E-3</c:v>
                </c:pt>
                <c:pt idx="6741">
                  <c:v>3.2625200000000001E-3</c:v>
                </c:pt>
                <c:pt idx="6742">
                  <c:v>-2.5033999999999998E-3</c:v>
                </c:pt>
                <c:pt idx="6743">
                  <c:v>-7.1058299999999996E-3</c:v>
                </c:pt>
                <c:pt idx="6744">
                  <c:v>5.6676900000000004E-3</c:v>
                </c:pt>
                <c:pt idx="6745">
                  <c:v>1.29642E-2</c:v>
                </c:pt>
                <c:pt idx="6746">
                  <c:v>-3.05653E-3</c:v>
                </c:pt>
                <c:pt idx="6747">
                  <c:v>-8.2178100000000007E-3</c:v>
                </c:pt>
                <c:pt idx="6748">
                  <c:v>-5.3834900000000003E-3</c:v>
                </c:pt>
                <c:pt idx="6749">
                  <c:v>-9.4890600000000001E-4</c:v>
                </c:pt>
                <c:pt idx="6750">
                  <c:v>-3.0641599999999998E-3</c:v>
                </c:pt>
                <c:pt idx="6751">
                  <c:v>6.7682300000000001E-3</c:v>
                </c:pt>
                <c:pt idx="6752">
                  <c:v>-7.0056900000000002E-3</c:v>
                </c:pt>
                <c:pt idx="6753">
                  <c:v>-5.9328100000000002E-3</c:v>
                </c:pt>
                <c:pt idx="6754">
                  <c:v>-1.76811E-3</c:v>
                </c:pt>
                <c:pt idx="6755">
                  <c:v>8.3627700000000003E-3</c:v>
                </c:pt>
                <c:pt idx="6756">
                  <c:v>6.7138699999999996E-4</c:v>
                </c:pt>
                <c:pt idx="6757">
                  <c:v>-2.9325499999999999E-3</c:v>
                </c:pt>
                <c:pt idx="6758">
                  <c:v>-6.5708200000000002E-4</c:v>
                </c:pt>
                <c:pt idx="6759">
                  <c:v>-1.7919500000000001E-3</c:v>
                </c:pt>
                <c:pt idx="6760">
                  <c:v>8.5010499999999996E-3</c:v>
                </c:pt>
                <c:pt idx="6761">
                  <c:v>-1.7070799999999999E-3</c:v>
                </c:pt>
                <c:pt idx="6762">
                  <c:v>-4.9963000000000004E-3</c:v>
                </c:pt>
                <c:pt idx="6763">
                  <c:v>4.00543E-4</c:v>
                </c:pt>
                <c:pt idx="6764">
                  <c:v>-4.3945299999999998E-3</c:v>
                </c:pt>
                <c:pt idx="6765">
                  <c:v>-2.1038099999999998E-3</c:v>
                </c:pt>
                <c:pt idx="6766">
                  <c:v>-3.68214E-3</c:v>
                </c:pt>
                <c:pt idx="6767">
                  <c:v>-9.1419199999999996E-3</c:v>
                </c:pt>
                <c:pt idx="6768">
                  <c:v>-5.2290000000000001E-3</c:v>
                </c:pt>
                <c:pt idx="6769">
                  <c:v>-1.16501E-2</c:v>
                </c:pt>
                <c:pt idx="6770">
                  <c:v>-5.2127800000000002E-3</c:v>
                </c:pt>
                <c:pt idx="6771">
                  <c:v>-8.8586800000000007E-3</c:v>
                </c:pt>
                <c:pt idx="6772">
                  <c:v>3.1366300000000001E-3</c:v>
                </c:pt>
                <c:pt idx="6773">
                  <c:v>-5.6705499999999999E-3</c:v>
                </c:pt>
                <c:pt idx="6774">
                  <c:v>1.68133E-3</c:v>
                </c:pt>
                <c:pt idx="6775">
                  <c:v>5.5265399999999999E-3</c:v>
                </c:pt>
                <c:pt idx="6776">
                  <c:v>-1.8873200000000001E-3</c:v>
                </c:pt>
                <c:pt idx="6777">
                  <c:v>-9.0351100000000007E-3</c:v>
                </c:pt>
                <c:pt idx="6778">
                  <c:v>-1.01557E-2</c:v>
                </c:pt>
                <c:pt idx="6779">
                  <c:v>-4.6844499999999997E-3</c:v>
                </c:pt>
                <c:pt idx="6780">
                  <c:v>4.9552900000000002E-3</c:v>
                </c:pt>
                <c:pt idx="6781">
                  <c:v>2.9106100000000001E-3</c:v>
                </c:pt>
                <c:pt idx="6782">
                  <c:v>-4.3573400000000003E-3</c:v>
                </c:pt>
                <c:pt idx="6783">
                  <c:v>-2.7980800000000001E-3</c:v>
                </c:pt>
                <c:pt idx="6784">
                  <c:v>-5.26524E-3</c:v>
                </c:pt>
                <c:pt idx="6785">
                  <c:v>-1.11294E-3</c:v>
                </c:pt>
                <c:pt idx="6786">
                  <c:v>7.3051499999999998E-3</c:v>
                </c:pt>
                <c:pt idx="6787">
                  <c:v>-6.90174E-3</c:v>
                </c:pt>
                <c:pt idx="6788">
                  <c:v>-9.7484600000000005E-3</c:v>
                </c:pt>
                <c:pt idx="6789">
                  <c:v>-3.85666E-3</c:v>
                </c:pt>
                <c:pt idx="6790">
                  <c:v>1.9168900000000001E-3</c:v>
                </c:pt>
                <c:pt idx="6791">
                  <c:v>-1.5382799999999999E-3</c:v>
                </c:pt>
                <c:pt idx="6792">
                  <c:v>-1.02434E-2</c:v>
                </c:pt>
                <c:pt idx="6793">
                  <c:v>-1.91212E-3</c:v>
                </c:pt>
                <c:pt idx="6794">
                  <c:v>-6.7701300000000001E-3</c:v>
                </c:pt>
                <c:pt idx="6795">
                  <c:v>-3.58772E-3</c:v>
                </c:pt>
                <c:pt idx="6796">
                  <c:v>-3.1671500000000001E-3</c:v>
                </c:pt>
                <c:pt idx="6797">
                  <c:v>-9.57298E-3</c:v>
                </c:pt>
                <c:pt idx="6798">
                  <c:v>-9.2582700000000007E-3</c:v>
                </c:pt>
                <c:pt idx="6799">
                  <c:v>-1.9113499999999999E-2</c:v>
                </c:pt>
                <c:pt idx="6800">
                  <c:v>-7.5578700000000004E-3</c:v>
                </c:pt>
                <c:pt idx="6801">
                  <c:v>-9.5796600000000003E-3</c:v>
                </c:pt>
                <c:pt idx="6802">
                  <c:v>-1.29976E-2</c:v>
                </c:pt>
                <c:pt idx="6803">
                  <c:v>-1.7070799999999999E-3</c:v>
                </c:pt>
                <c:pt idx="6804">
                  <c:v>-6.0634599999999997E-3</c:v>
                </c:pt>
                <c:pt idx="6805">
                  <c:v>-1.05104E-2</c:v>
                </c:pt>
                <c:pt idx="6806">
                  <c:v>-1.2890799999999999E-2</c:v>
                </c:pt>
                <c:pt idx="6807">
                  <c:v>-1.02024E-2</c:v>
                </c:pt>
                <c:pt idx="6808">
                  <c:v>-5.8631899999999999E-3</c:v>
                </c:pt>
                <c:pt idx="6809">
                  <c:v>-2.50359E-2</c:v>
                </c:pt>
                <c:pt idx="6810">
                  <c:v>-1.7787899999999999E-2</c:v>
                </c:pt>
                <c:pt idx="6811">
                  <c:v>-1.3233200000000001E-2</c:v>
                </c:pt>
                <c:pt idx="6812">
                  <c:v>-7.0200000000000002E-3</c:v>
                </c:pt>
                <c:pt idx="6813">
                  <c:v>-1.9409200000000001E-2</c:v>
                </c:pt>
                <c:pt idx="6814">
                  <c:v>-2.13175E-2</c:v>
                </c:pt>
                <c:pt idx="6815">
                  <c:v>-1.12219E-2</c:v>
                </c:pt>
                <c:pt idx="6816">
                  <c:v>-1.5050900000000001E-2</c:v>
                </c:pt>
                <c:pt idx="6817">
                  <c:v>-1.9972799999999999E-2</c:v>
                </c:pt>
                <c:pt idx="6818">
                  <c:v>-1.0971099999999999E-2</c:v>
                </c:pt>
                <c:pt idx="6819">
                  <c:v>-8.6603200000000009E-3</c:v>
                </c:pt>
                <c:pt idx="6820">
                  <c:v>-1.12801E-2</c:v>
                </c:pt>
                <c:pt idx="6821">
                  <c:v>-1.10102E-2</c:v>
                </c:pt>
                <c:pt idx="6822">
                  <c:v>-9.2372900000000004E-3</c:v>
                </c:pt>
                <c:pt idx="6823">
                  <c:v>-4.5881300000000002E-3</c:v>
                </c:pt>
                <c:pt idx="6824">
                  <c:v>-1.40915E-2</c:v>
                </c:pt>
                <c:pt idx="6825">
                  <c:v>-1.4593099999999999E-2</c:v>
                </c:pt>
                <c:pt idx="6826">
                  <c:v>-9.8695799999999993E-3</c:v>
                </c:pt>
                <c:pt idx="6827">
                  <c:v>-4.6729999999999997E-4</c:v>
                </c:pt>
                <c:pt idx="6828">
                  <c:v>-1.1519400000000001E-2</c:v>
                </c:pt>
                <c:pt idx="6829">
                  <c:v>-1.0327299999999999E-2</c:v>
                </c:pt>
                <c:pt idx="6830">
                  <c:v>-8.7070500000000005E-4</c:v>
                </c:pt>
                <c:pt idx="6831">
                  <c:v>-3.6745100000000002E-3</c:v>
                </c:pt>
                <c:pt idx="6832">
                  <c:v>-1.4514900000000001E-2</c:v>
                </c:pt>
                <c:pt idx="6833">
                  <c:v>-1.48649E-2</c:v>
                </c:pt>
                <c:pt idx="6834">
                  <c:v>-1.0834699999999999E-2</c:v>
                </c:pt>
                <c:pt idx="6835">
                  <c:v>-1.7229100000000001E-2</c:v>
                </c:pt>
                <c:pt idx="6836">
                  <c:v>-1.87855E-2</c:v>
                </c:pt>
                <c:pt idx="6837">
                  <c:v>-8.9063600000000003E-3</c:v>
                </c:pt>
                <c:pt idx="6838">
                  <c:v>-8.3112700000000008E-3</c:v>
                </c:pt>
                <c:pt idx="6839">
                  <c:v>-1.14965E-2</c:v>
                </c:pt>
                <c:pt idx="6840">
                  <c:v>-2.0156899999999998E-2</c:v>
                </c:pt>
                <c:pt idx="6841">
                  <c:v>-1.26886E-2</c:v>
                </c:pt>
                <c:pt idx="6842">
                  <c:v>-1.8369699999999999E-2</c:v>
                </c:pt>
                <c:pt idx="6843">
                  <c:v>-1.8734899999999999E-2</c:v>
                </c:pt>
                <c:pt idx="6844">
                  <c:v>-1.4744800000000001E-2</c:v>
                </c:pt>
                <c:pt idx="6845">
                  <c:v>-2.3874300000000001E-2</c:v>
                </c:pt>
                <c:pt idx="6846">
                  <c:v>-2.46305E-2</c:v>
                </c:pt>
                <c:pt idx="6847">
                  <c:v>-1.4316600000000001E-2</c:v>
                </c:pt>
                <c:pt idx="6848">
                  <c:v>-1.3066299999999999E-2</c:v>
                </c:pt>
                <c:pt idx="6849">
                  <c:v>-1.5087100000000001E-2</c:v>
                </c:pt>
                <c:pt idx="6850">
                  <c:v>-2.79207E-2</c:v>
                </c:pt>
                <c:pt idx="6851">
                  <c:v>-2.4806999999999999E-2</c:v>
                </c:pt>
                <c:pt idx="6852">
                  <c:v>-8.6574600000000005E-3</c:v>
                </c:pt>
                <c:pt idx="6853">
                  <c:v>-4.27246E-4</c:v>
                </c:pt>
                <c:pt idx="6854">
                  <c:v>-1.3531700000000001E-2</c:v>
                </c:pt>
                <c:pt idx="6855">
                  <c:v>-1.3884499999999999E-2</c:v>
                </c:pt>
                <c:pt idx="6856">
                  <c:v>-4.3497099999999997E-3</c:v>
                </c:pt>
                <c:pt idx="6857">
                  <c:v>-8.3255800000000008E-3</c:v>
                </c:pt>
                <c:pt idx="6858">
                  <c:v>-1.2805E-2</c:v>
                </c:pt>
                <c:pt idx="6859">
                  <c:v>-5.8240899999999996E-3</c:v>
                </c:pt>
                <c:pt idx="6860">
                  <c:v>-9.8409699999999992E-3</c:v>
                </c:pt>
                <c:pt idx="6861">
                  <c:v>-1.9790599999999998E-2</c:v>
                </c:pt>
                <c:pt idx="6862">
                  <c:v>-2.4276699999999998E-2</c:v>
                </c:pt>
                <c:pt idx="6863">
                  <c:v>-1.36948E-2</c:v>
                </c:pt>
                <c:pt idx="6864">
                  <c:v>-9.4242100000000006E-3</c:v>
                </c:pt>
                <c:pt idx="6865">
                  <c:v>-1.25141E-2</c:v>
                </c:pt>
                <c:pt idx="6866">
                  <c:v>-1.43442E-2</c:v>
                </c:pt>
                <c:pt idx="6867">
                  <c:v>-7.8897499999999992E-3</c:v>
                </c:pt>
                <c:pt idx="6868">
                  <c:v>-2.0374300000000001E-2</c:v>
                </c:pt>
                <c:pt idx="6869">
                  <c:v>-1.9967100000000002E-2</c:v>
                </c:pt>
                <c:pt idx="6870">
                  <c:v>-1.44472E-2</c:v>
                </c:pt>
                <c:pt idx="6871">
                  <c:v>-8.91781E-3</c:v>
                </c:pt>
                <c:pt idx="6872">
                  <c:v>-1.09024E-2</c:v>
                </c:pt>
                <c:pt idx="6873">
                  <c:v>-1.01604E-2</c:v>
                </c:pt>
                <c:pt idx="6874">
                  <c:v>-1.59416E-2</c:v>
                </c:pt>
                <c:pt idx="6875">
                  <c:v>-1.2019200000000001E-2</c:v>
                </c:pt>
                <c:pt idx="6876">
                  <c:v>-8.1624999999999996E-3</c:v>
                </c:pt>
                <c:pt idx="6877">
                  <c:v>-1.4682799999999999E-2</c:v>
                </c:pt>
                <c:pt idx="6878">
                  <c:v>-1.20001E-2</c:v>
                </c:pt>
                <c:pt idx="6879">
                  <c:v>-2.6290899999999999E-2</c:v>
                </c:pt>
                <c:pt idx="6880">
                  <c:v>-1.51339E-2</c:v>
                </c:pt>
                <c:pt idx="6881">
                  <c:v>-1.1249500000000001E-2</c:v>
                </c:pt>
                <c:pt idx="6882">
                  <c:v>-1.19963E-2</c:v>
                </c:pt>
                <c:pt idx="6883">
                  <c:v>-1.48535E-2</c:v>
                </c:pt>
                <c:pt idx="6884">
                  <c:v>-2.1625499999999999E-2</c:v>
                </c:pt>
                <c:pt idx="6885">
                  <c:v>-1.24207E-2</c:v>
                </c:pt>
                <c:pt idx="6886">
                  <c:v>-1.3552700000000001E-2</c:v>
                </c:pt>
                <c:pt idx="6887">
                  <c:v>-1.3258000000000001E-2</c:v>
                </c:pt>
                <c:pt idx="6888">
                  <c:v>-1.9331000000000001E-2</c:v>
                </c:pt>
                <c:pt idx="6889">
                  <c:v>-8.0890700000000003E-3</c:v>
                </c:pt>
                <c:pt idx="6890">
                  <c:v>-6.7348499999999997E-3</c:v>
                </c:pt>
                <c:pt idx="6891">
                  <c:v>-1.6485199999999998E-2</c:v>
                </c:pt>
                <c:pt idx="6892">
                  <c:v>-2.4585700000000002E-3</c:v>
                </c:pt>
                <c:pt idx="6893">
                  <c:v>-1.9261400000000001E-2</c:v>
                </c:pt>
                <c:pt idx="6894">
                  <c:v>-2.3115199999999999E-2</c:v>
                </c:pt>
                <c:pt idx="6895">
                  <c:v>-2.0031899999999998E-2</c:v>
                </c:pt>
                <c:pt idx="6896">
                  <c:v>-8.9750300000000002E-3</c:v>
                </c:pt>
                <c:pt idx="6897">
                  <c:v>-6.6185000000000003E-3</c:v>
                </c:pt>
                <c:pt idx="6898">
                  <c:v>-1.1466E-2</c:v>
                </c:pt>
                <c:pt idx="6899">
                  <c:v>-2.59399E-4</c:v>
                </c:pt>
                <c:pt idx="6900">
                  <c:v>-4.0531200000000003E-3</c:v>
                </c:pt>
                <c:pt idx="6901">
                  <c:v>-1.7185200000000001E-3</c:v>
                </c:pt>
                <c:pt idx="6902">
                  <c:v>-7.4787100000000004E-3</c:v>
                </c:pt>
                <c:pt idx="6903">
                  <c:v>-6.5422099999999997E-4</c:v>
                </c:pt>
                <c:pt idx="6904">
                  <c:v>-5.52273E-3</c:v>
                </c:pt>
                <c:pt idx="6905">
                  <c:v>-7.7848400000000003E-3</c:v>
                </c:pt>
                <c:pt idx="6906">
                  <c:v>-1.6246799999999999E-2</c:v>
                </c:pt>
                <c:pt idx="6907">
                  <c:v>-7.1420700000000004E-3</c:v>
                </c:pt>
                <c:pt idx="6908">
                  <c:v>-1.9741099999999998E-3</c:v>
                </c:pt>
                <c:pt idx="6909">
                  <c:v>-1.2224199999999999E-2</c:v>
                </c:pt>
                <c:pt idx="6910">
                  <c:v>-5.0830800000000002E-3</c:v>
                </c:pt>
                <c:pt idx="6911">
                  <c:v>-1.0129900000000001E-2</c:v>
                </c:pt>
                <c:pt idx="6912">
                  <c:v>-5.1355400000000001E-3</c:v>
                </c:pt>
                <c:pt idx="6913">
                  <c:v>-4.2953499999999999E-3</c:v>
                </c:pt>
                <c:pt idx="6914">
                  <c:v>-5.1212299999999996E-4</c:v>
                </c:pt>
                <c:pt idx="6915">
                  <c:v>-1.51253E-3</c:v>
                </c:pt>
                <c:pt idx="6916">
                  <c:v>-8.4180799999999997E-3</c:v>
                </c:pt>
                <c:pt idx="6917">
                  <c:v>-8.5210800000000003E-3</c:v>
                </c:pt>
                <c:pt idx="6918">
                  <c:v>-4.8542000000000004E-3</c:v>
                </c:pt>
                <c:pt idx="6919">
                  <c:v>-1.1014900000000001E-3</c:v>
                </c:pt>
                <c:pt idx="6920">
                  <c:v>-5.9490200000000002E-3</c:v>
                </c:pt>
                <c:pt idx="6921">
                  <c:v>-5.93853E-3</c:v>
                </c:pt>
                <c:pt idx="6922">
                  <c:v>-9.2363399999999991E-3</c:v>
                </c:pt>
                <c:pt idx="6923">
                  <c:v>-1.4405299999999999E-2</c:v>
                </c:pt>
                <c:pt idx="6924">
                  <c:v>-1.1759800000000001E-2</c:v>
                </c:pt>
                <c:pt idx="6925">
                  <c:v>-1.4493900000000001E-2</c:v>
                </c:pt>
                <c:pt idx="6926">
                  <c:v>-1.6703599999999999E-2</c:v>
                </c:pt>
                <c:pt idx="6927">
                  <c:v>-1.6570100000000001E-2</c:v>
                </c:pt>
                <c:pt idx="6928">
                  <c:v>-1.18046E-2</c:v>
                </c:pt>
                <c:pt idx="6929">
                  <c:v>-7.0304900000000004E-3</c:v>
                </c:pt>
                <c:pt idx="6930">
                  <c:v>-8.5487400000000009E-3</c:v>
                </c:pt>
                <c:pt idx="6931">
                  <c:v>-9.5968200000000007E-3</c:v>
                </c:pt>
                <c:pt idx="6932">
                  <c:v>-1.6049399999999998E-2</c:v>
                </c:pt>
                <c:pt idx="6933">
                  <c:v>-1.0067E-2</c:v>
                </c:pt>
                <c:pt idx="6934">
                  <c:v>-6.2932999999999999E-3</c:v>
                </c:pt>
                <c:pt idx="6935">
                  <c:v>-1.43681E-2</c:v>
                </c:pt>
                <c:pt idx="6936">
                  <c:v>-1.5690800000000001E-2</c:v>
                </c:pt>
                <c:pt idx="6937">
                  <c:v>-1.26762E-2</c:v>
                </c:pt>
                <c:pt idx="6938">
                  <c:v>-1.2811700000000001E-2</c:v>
                </c:pt>
                <c:pt idx="6939">
                  <c:v>-7.5292600000000003E-3</c:v>
                </c:pt>
                <c:pt idx="6940">
                  <c:v>-3.9472600000000002E-3</c:v>
                </c:pt>
                <c:pt idx="6941">
                  <c:v>-9.1867400000000005E-3</c:v>
                </c:pt>
                <c:pt idx="6942">
                  <c:v>-1.32008E-2</c:v>
                </c:pt>
                <c:pt idx="6943">
                  <c:v>-1.4975499999999999E-2</c:v>
                </c:pt>
                <c:pt idx="6944">
                  <c:v>-9.9754300000000004E-3</c:v>
                </c:pt>
                <c:pt idx="6945">
                  <c:v>-1.28307E-2</c:v>
                </c:pt>
                <c:pt idx="6946">
                  <c:v>-7.4529599999999998E-3</c:v>
                </c:pt>
                <c:pt idx="6947">
                  <c:v>-7.1992899999999997E-3</c:v>
                </c:pt>
                <c:pt idx="6948">
                  <c:v>-1.29471E-2</c:v>
                </c:pt>
                <c:pt idx="6949">
                  <c:v>-1.32313E-2</c:v>
                </c:pt>
                <c:pt idx="6950">
                  <c:v>-1.04866E-2</c:v>
                </c:pt>
                <c:pt idx="6951">
                  <c:v>-1.1634800000000001E-2</c:v>
                </c:pt>
                <c:pt idx="6952">
                  <c:v>-1.4190699999999999E-3</c:v>
                </c:pt>
                <c:pt idx="6953">
                  <c:v>-8.8977799999999992E-3</c:v>
                </c:pt>
                <c:pt idx="6954">
                  <c:v>-1.34859E-2</c:v>
                </c:pt>
                <c:pt idx="6955">
                  <c:v>-1.4657E-2</c:v>
                </c:pt>
                <c:pt idx="6956">
                  <c:v>-5.8307599999999999E-3</c:v>
                </c:pt>
                <c:pt idx="6957">
                  <c:v>-1.1554699999999999E-2</c:v>
                </c:pt>
                <c:pt idx="6958">
                  <c:v>-5.6819899999999996E-3</c:v>
                </c:pt>
                <c:pt idx="6959">
                  <c:v>-6.5593700000000001E-3</c:v>
                </c:pt>
                <c:pt idx="6960">
                  <c:v>-1.1576700000000001E-2</c:v>
                </c:pt>
                <c:pt idx="6961">
                  <c:v>-2.6378600000000001E-3</c:v>
                </c:pt>
                <c:pt idx="6962">
                  <c:v>-1.0600099999999999E-2</c:v>
                </c:pt>
                <c:pt idx="6963">
                  <c:v>-4.1084299999999997E-3</c:v>
                </c:pt>
                <c:pt idx="6964">
                  <c:v>-1.7303499999999999E-2</c:v>
                </c:pt>
                <c:pt idx="6965">
                  <c:v>-1.7646800000000001E-2</c:v>
                </c:pt>
                <c:pt idx="6966">
                  <c:v>-1.33543E-2</c:v>
                </c:pt>
                <c:pt idx="6967">
                  <c:v>-1.12619E-2</c:v>
                </c:pt>
                <c:pt idx="6968">
                  <c:v>-1.6699800000000001E-2</c:v>
                </c:pt>
                <c:pt idx="6969">
                  <c:v>-1.6534799999999999E-2</c:v>
                </c:pt>
                <c:pt idx="6970">
                  <c:v>-1.23482E-2</c:v>
                </c:pt>
                <c:pt idx="6971">
                  <c:v>-1.3398200000000001E-2</c:v>
                </c:pt>
                <c:pt idx="6972">
                  <c:v>-1.7970099999999999E-2</c:v>
                </c:pt>
                <c:pt idx="6973">
                  <c:v>-1.93148E-2</c:v>
                </c:pt>
                <c:pt idx="6974">
                  <c:v>-1.4808699999999999E-2</c:v>
                </c:pt>
                <c:pt idx="6975">
                  <c:v>-1.8223799999999998E-2</c:v>
                </c:pt>
                <c:pt idx="6976">
                  <c:v>-2.16236E-2</c:v>
                </c:pt>
                <c:pt idx="6977">
                  <c:v>-2.17066E-2</c:v>
                </c:pt>
                <c:pt idx="6978">
                  <c:v>-9.5739399999999995E-3</c:v>
                </c:pt>
                <c:pt idx="6979">
                  <c:v>-1.3675700000000001E-2</c:v>
                </c:pt>
                <c:pt idx="6980">
                  <c:v>-2.0639399999999999E-2</c:v>
                </c:pt>
                <c:pt idx="6981">
                  <c:v>-2.6757199999999998E-2</c:v>
                </c:pt>
                <c:pt idx="6982">
                  <c:v>-1.93014E-2</c:v>
                </c:pt>
                <c:pt idx="6983">
                  <c:v>-1.63307E-2</c:v>
                </c:pt>
                <c:pt idx="6984">
                  <c:v>-1.83182E-2</c:v>
                </c:pt>
                <c:pt idx="6985">
                  <c:v>-1.1734E-2</c:v>
                </c:pt>
                <c:pt idx="6986">
                  <c:v>-8.2836200000000002E-3</c:v>
                </c:pt>
                <c:pt idx="6987">
                  <c:v>-1.19915E-2</c:v>
                </c:pt>
                <c:pt idx="6988">
                  <c:v>-9.5424700000000008E-3</c:v>
                </c:pt>
                <c:pt idx="6989">
                  <c:v>-5.8317200000000003E-3</c:v>
                </c:pt>
                <c:pt idx="6990">
                  <c:v>-7.6208100000000004E-3</c:v>
                </c:pt>
                <c:pt idx="6991">
                  <c:v>2.6350000000000002E-3</c:v>
                </c:pt>
                <c:pt idx="6992">
                  <c:v>-3.9186500000000001E-3</c:v>
                </c:pt>
                <c:pt idx="6993">
                  <c:v>-3.95298E-3</c:v>
                </c:pt>
                <c:pt idx="6994">
                  <c:v>-2.9573400000000001E-3</c:v>
                </c:pt>
                <c:pt idx="6995">
                  <c:v>-5.7249099999999997E-3</c:v>
                </c:pt>
                <c:pt idx="6996">
                  <c:v>-1.52817E-2</c:v>
                </c:pt>
                <c:pt idx="6997">
                  <c:v>-1.1034E-2</c:v>
                </c:pt>
                <c:pt idx="6998">
                  <c:v>-5.9433000000000003E-3</c:v>
                </c:pt>
                <c:pt idx="6999">
                  <c:v>-1.5766100000000002E-2</c:v>
                </c:pt>
                <c:pt idx="7000">
                  <c:v>-1.6702700000000001E-2</c:v>
                </c:pt>
                <c:pt idx="7001">
                  <c:v>-9.9344299999999993E-3</c:v>
                </c:pt>
                <c:pt idx="7002">
                  <c:v>-1.3088199999999999E-2</c:v>
                </c:pt>
                <c:pt idx="7003">
                  <c:v>-1.02062E-2</c:v>
                </c:pt>
                <c:pt idx="7004">
                  <c:v>-8.9559600000000007E-3</c:v>
                </c:pt>
                <c:pt idx="7005">
                  <c:v>-8.6937000000000004E-3</c:v>
                </c:pt>
                <c:pt idx="7006">
                  <c:v>-2.35176E-3</c:v>
                </c:pt>
                <c:pt idx="7007">
                  <c:v>-8.0461500000000002E-3</c:v>
                </c:pt>
                <c:pt idx="7008">
                  <c:v>-1.54333E-2</c:v>
                </c:pt>
                <c:pt idx="7009">
                  <c:v>-6.5422099999999997E-4</c:v>
                </c:pt>
                <c:pt idx="7010">
                  <c:v>4.0388100000000003E-3</c:v>
                </c:pt>
                <c:pt idx="7011">
                  <c:v>-3.65162E-3</c:v>
                </c:pt>
                <c:pt idx="7012">
                  <c:v>-6.6347100000000003E-3</c:v>
                </c:pt>
                <c:pt idx="7013">
                  <c:v>1.88828E-3</c:v>
                </c:pt>
                <c:pt idx="7014">
                  <c:v>3.6134700000000001E-3</c:v>
                </c:pt>
                <c:pt idx="7015">
                  <c:v>4.5700100000000002E-3</c:v>
                </c:pt>
                <c:pt idx="7016">
                  <c:v>3.1490300000000001E-3</c:v>
                </c:pt>
                <c:pt idx="7017">
                  <c:v>-5.1841700000000001E-3</c:v>
                </c:pt>
                <c:pt idx="7018">
                  <c:v>-4.3907199999999999E-3</c:v>
                </c:pt>
                <c:pt idx="7019">
                  <c:v>8.5601800000000006E-3</c:v>
                </c:pt>
                <c:pt idx="7020">
                  <c:v>5.28526E-3</c:v>
                </c:pt>
                <c:pt idx="7021">
                  <c:v>5.6304900000000001E-3</c:v>
                </c:pt>
                <c:pt idx="7022">
                  <c:v>-2.71797E-4</c:v>
                </c:pt>
                <c:pt idx="7023">
                  <c:v>2.2973999999999998E-3</c:v>
                </c:pt>
                <c:pt idx="7024">
                  <c:v>2.9668799999999999E-3</c:v>
                </c:pt>
                <c:pt idx="7025">
                  <c:v>7.66659E-3</c:v>
                </c:pt>
                <c:pt idx="7026">
                  <c:v>1.41602E-2</c:v>
                </c:pt>
                <c:pt idx="7027">
                  <c:v>8.3637199999999998E-3</c:v>
                </c:pt>
                <c:pt idx="7028">
                  <c:v>5.5932999999999998E-3</c:v>
                </c:pt>
                <c:pt idx="7029">
                  <c:v>5.8822600000000003E-3</c:v>
                </c:pt>
                <c:pt idx="7030">
                  <c:v>8.7385199999999996E-3</c:v>
                </c:pt>
                <c:pt idx="7031">
                  <c:v>5.2175499999999996E-3</c:v>
                </c:pt>
                <c:pt idx="7032">
                  <c:v>4.2686499999999997E-3</c:v>
                </c:pt>
                <c:pt idx="7033">
                  <c:v>5.3987499999999999E-3</c:v>
                </c:pt>
                <c:pt idx="7034">
                  <c:v>4.9228700000000002E-3</c:v>
                </c:pt>
                <c:pt idx="7035">
                  <c:v>8.3293900000000008E-3</c:v>
                </c:pt>
                <c:pt idx="7036">
                  <c:v>5.93853E-3</c:v>
                </c:pt>
                <c:pt idx="7037">
                  <c:v>1.02997E-4</c:v>
                </c:pt>
                <c:pt idx="7038">
                  <c:v>6.1912499999999997E-3</c:v>
                </c:pt>
                <c:pt idx="7039">
                  <c:v>2.7780499999999998E-3</c:v>
                </c:pt>
                <c:pt idx="7040">
                  <c:v>-3.1194700000000001E-3</c:v>
                </c:pt>
                <c:pt idx="7041">
                  <c:v>-3.49045E-3</c:v>
                </c:pt>
                <c:pt idx="7042">
                  <c:v>8.5363399999999999E-3</c:v>
                </c:pt>
                <c:pt idx="7043">
                  <c:v>1.05562E-2</c:v>
                </c:pt>
                <c:pt idx="7044">
                  <c:v>9.9935500000000003E-3</c:v>
                </c:pt>
                <c:pt idx="7045">
                  <c:v>1.4042900000000001E-2</c:v>
                </c:pt>
                <c:pt idx="7046" formatCode="0.00E+00">
                  <c:v>1.30396E-2</c:v>
                </c:pt>
                <c:pt idx="7047">
                  <c:v>1.45769E-2</c:v>
                </c:pt>
                <c:pt idx="7048">
                  <c:v>1.2448300000000001E-2</c:v>
                </c:pt>
                <c:pt idx="7049">
                  <c:v>-5.49316E-4</c:v>
                </c:pt>
                <c:pt idx="7050">
                  <c:v>-2.1324199999999999E-3</c:v>
                </c:pt>
                <c:pt idx="7051">
                  <c:v>8.2378399999999997E-3</c:v>
                </c:pt>
                <c:pt idx="7052">
                  <c:v>4.8885300000000003E-3</c:v>
                </c:pt>
                <c:pt idx="7053">
                  <c:v>4.5003899999999999E-3</c:v>
                </c:pt>
                <c:pt idx="7054">
                  <c:v>2.35271E-3</c:v>
                </c:pt>
                <c:pt idx="7055">
                  <c:v>5.8021499999999998E-3</c:v>
                </c:pt>
                <c:pt idx="7056">
                  <c:v>1.2562800000000001E-2</c:v>
                </c:pt>
                <c:pt idx="7057">
                  <c:v>6.6671400000000002E-3</c:v>
                </c:pt>
                <c:pt idx="7058">
                  <c:v>1.43108E-2</c:v>
                </c:pt>
                <c:pt idx="7059">
                  <c:v>5.8650999999999998E-3</c:v>
                </c:pt>
                <c:pt idx="7060">
                  <c:v>1.0003099999999999E-2</c:v>
                </c:pt>
                <c:pt idx="7061">
                  <c:v>1.4942199999999999E-2</c:v>
                </c:pt>
                <c:pt idx="7062">
                  <c:v>8.5105900000000002E-3</c:v>
                </c:pt>
                <c:pt idx="7063">
                  <c:v>-1.76144E-3</c:v>
                </c:pt>
                <c:pt idx="7064">
                  <c:v>5.1689100000000001E-4</c:v>
                </c:pt>
                <c:pt idx="7065">
                  <c:v>2.0113000000000002E-3</c:v>
                </c:pt>
                <c:pt idx="7066">
                  <c:v>3.9005300000000001E-4</c:v>
                </c:pt>
                <c:pt idx="7067">
                  <c:v>-3.94058E-3</c:v>
                </c:pt>
                <c:pt idx="7068">
                  <c:v>2.6950799999999999E-3</c:v>
                </c:pt>
                <c:pt idx="7069">
                  <c:v>1.9035300000000001E-3</c:v>
                </c:pt>
                <c:pt idx="7070">
                  <c:v>1.9969900000000001E-3</c:v>
                </c:pt>
                <c:pt idx="7071">
                  <c:v>3.4017600000000002E-3</c:v>
                </c:pt>
                <c:pt idx="7072">
                  <c:v>1.19991E-2</c:v>
                </c:pt>
                <c:pt idx="7073">
                  <c:v>4.6739599999999996E-3</c:v>
                </c:pt>
                <c:pt idx="7074">
                  <c:v>6.0939800000000004E-4</c:v>
                </c:pt>
                <c:pt idx="7075">
                  <c:v>3.8318599999999999E-3</c:v>
                </c:pt>
                <c:pt idx="7076">
                  <c:v>8.1806199999999996E-3</c:v>
                </c:pt>
                <c:pt idx="7077">
                  <c:v>8.6698499999999998E-3</c:v>
                </c:pt>
                <c:pt idx="7078">
                  <c:v>5.6352599999999996E-3</c:v>
                </c:pt>
                <c:pt idx="7079">
                  <c:v>1.21117E-4</c:v>
                </c:pt>
                <c:pt idx="7080">
                  <c:v>8.2616800000000004E-3</c:v>
                </c:pt>
                <c:pt idx="7081">
                  <c:v>1.3422999999999999E-2</c:v>
                </c:pt>
                <c:pt idx="7082">
                  <c:v>1.0355E-2</c:v>
                </c:pt>
                <c:pt idx="7083">
                  <c:v>3.5934399999999998E-3</c:v>
                </c:pt>
                <c:pt idx="7084">
                  <c:v>6.7615500000000001E-4</c:v>
                </c:pt>
                <c:pt idx="7085">
                  <c:v>6.1988799999999997E-4</c:v>
                </c:pt>
                <c:pt idx="7086">
                  <c:v>5.5828099999999997E-3</c:v>
                </c:pt>
                <c:pt idx="7087">
                  <c:v>8.6955999999999995E-3</c:v>
                </c:pt>
                <c:pt idx="7088">
                  <c:v>6.2313100000000003E-3</c:v>
                </c:pt>
                <c:pt idx="7089">
                  <c:v>1.74332E-3</c:v>
                </c:pt>
                <c:pt idx="7090">
                  <c:v>1.88522E-2</c:v>
                </c:pt>
                <c:pt idx="7091">
                  <c:v>1.18923E-2</c:v>
                </c:pt>
                <c:pt idx="7092">
                  <c:v>7.2145500000000001E-3</c:v>
                </c:pt>
                <c:pt idx="7093">
                  <c:v>8.3894699999999996E-3</c:v>
                </c:pt>
                <c:pt idx="7094">
                  <c:v>5.6047400000000004E-3</c:v>
                </c:pt>
                <c:pt idx="7095">
                  <c:v>9.94396E-3</c:v>
                </c:pt>
                <c:pt idx="7096">
                  <c:v>3.0031200000000002E-3</c:v>
                </c:pt>
                <c:pt idx="7097">
                  <c:v>4.4059800000000003E-3</c:v>
                </c:pt>
                <c:pt idx="7098">
                  <c:v>4.0817300000000004E-3</c:v>
                </c:pt>
                <c:pt idx="7099">
                  <c:v>8.2140000000000008E-3</c:v>
                </c:pt>
                <c:pt idx="7100" formatCode="0.00E+00">
                  <c:v>1.01957E-2</c:v>
                </c:pt>
                <c:pt idx="7101">
                  <c:v>1.38149E-2</c:v>
                </c:pt>
                <c:pt idx="7102">
                  <c:v>1.12762E-2</c:v>
                </c:pt>
                <c:pt idx="7103">
                  <c:v>1.6985900000000002E-2</c:v>
                </c:pt>
                <c:pt idx="7104">
                  <c:v>2.0325699999999999E-2</c:v>
                </c:pt>
                <c:pt idx="7105">
                  <c:v>1.4258399999999999E-2</c:v>
                </c:pt>
                <c:pt idx="7106">
                  <c:v>8.0623599999999993E-3</c:v>
                </c:pt>
                <c:pt idx="7107">
                  <c:v>5.4244999999999996E-3</c:v>
                </c:pt>
                <c:pt idx="7108">
                  <c:v>1.2207E-4</c:v>
                </c:pt>
                <c:pt idx="7109">
                  <c:v>9.889600000000001E-4</c:v>
                </c:pt>
                <c:pt idx="7110">
                  <c:v>6.1655E-3</c:v>
                </c:pt>
                <c:pt idx="7111">
                  <c:v>1.85013E-3</c:v>
                </c:pt>
                <c:pt idx="7112">
                  <c:v>2.4213799999999999E-3</c:v>
                </c:pt>
                <c:pt idx="7113">
                  <c:v>1.20831E-3</c:v>
                </c:pt>
                <c:pt idx="7114">
                  <c:v>-1.06525E-3</c:v>
                </c:pt>
                <c:pt idx="7115">
                  <c:v>9.9945099999999994E-4</c:v>
                </c:pt>
                <c:pt idx="7116">
                  <c:v>7.7247600000000002E-4</c:v>
                </c:pt>
                <c:pt idx="7117">
                  <c:v>-3.7527099999999998E-3</c:v>
                </c:pt>
                <c:pt idx="7118">
                  <c:v>-3.85761E-3</c:v>
                </c:pt>
                <c:pt idx="7119">
                  <c:v>-5.3253199999999997E-3</c:v>
                </c:pt>
                <c:pt idx="7120">
                  <c:v>-1.58405E-3</c:v>
                </c:pt>
                <c:pt idx="7121">
                  <c:v>2.4394999999999998E-3</c:v>
                </c:pt>
                <c:pt idx="7122">
                  <c:v>7.9803500000000006E-3</c:v>
                </c:pt>
                <c:pt idx="7123">
                  <c:v>7.38239E-3</c:v>
                </c:pt>
                <c:pt idx="7124">
                  <c:v>8.3808900000000002E-3</c:v>
                </c:pt>
                <c:pt idx="7125">
                  <c:v>1.17626E-2</c:v>
                </c:pt>
                <c:pt idx="7126">
                  <c:v>3.89194E-3</c:v>
                </c:pt>
                <c:pt idx="7127">
                  <c:v>7.8277599999999996E-3</c:v>
                </c:pt>
                <c:pt idx="7128">
                  <c:v>1.1034E-2</c:v>
                </c:pt>
                <c:pt idx="7129">
                  <c:v>8.7194400000000002E-3</c:v>
                </c:pt>
                <c:pt idx="7130">
                  <c:v>9.6063599999999996E-3</c:v>
                </c:pt>
                <c:pt idx="7131">
                  <c:v>8.1205400000000007E-3</c:v>
                </c:pt>
                <c:pt idx="7132">
                  <c:v>6.3247700000000004E-3</c:v>
                </c:pt>
                <c:pt idx="7133">
                  <c:v>1.5667E-2</c:v>
                </c:pt>
                <c:pt idx="7134">
                  <c:v>1.19963E-2</c:v>
                </c:pt>
                <c:pt idx="7135">
                  <c:v>1.3010000000000001E-2</c:v>
                </c:pt>
                <c:pt idx="7136">
                  <c:v>7.4968300000000003E-3</c:v>
                </c:pt>
                <c:pt idx="7137">
                  <c:v>1.2508399999999999E-2</c:v>
                </c:pt>
                <c:pt idx="7138">
                  <c:v>7.6589600000000002E-3</c:v>
                </c:pt>
                <c:pt idx="7139">
                  <c:v>5.37872E-3</c:v>
                </c:pt>
                <c:pt idx="7140">
                  <c:v>1.20249E-2</c:v>
                </c:pt>
                <c:pt idx="7141">
                  <c:v>8.8233900000000004E-3</c:v>
                </c:pt>
                <c:pt idx="7142">
                  <c:v>9.1981900000000002E-3</c:v>
                </c:pt>
                <c:pt idx="7143">
                  <c:v>1.3621299999999999E-2</c:v>
                </c:pt>
                <c:pt idx="7144">
                  <c:v>1.8685299999999998E-2</c:v>
                </c:pt>
                <c:pt idx="7145">
                  <c:v>1.77393E-2</c:v>
                </c:pt>
                <c:pt idx="7146">
                  <c:v>1.35546E-2</c:v>
                </c:pt>
                <c:pt idx="7147">
                  <c:v>9.4966900000000003E-3</c:v>
                </c:pt>
                <c:pt idx="7148">
                  <c:v>1.2020100000000001E-2</c:v>
                </c:pt>
                <c:pt idx="7149">
                  <c:v>1.45855E-2</c:v>
                </c:pt>
                <c:pt idx="7150">
                  <c:v>8.3293900000000008E-3</c:v>
                </c:pt>
                <c:pt idx="7151">
                  <c:v>1.08757E-2</c:v>
                </c:pt>
                <c:pt idx="7152">
                  <c:v>9.6340200000000001E-3</c:v>
                </c:pt>
                <c:pt idx="7153">
                  <c:v>1.06859E-2</c:v>
                </c:pt>
                <c:pt idx="7154">
                  <c:v>4.9352600000000003E-3</c:v>
                </c:pt>
                <c:pt idx="7155">
                  <c:v>-2.9754599999999999E-4</c:v>
                </c:pt>
                <c:pt idx="7156">
                  <c:v>6.6919299999999996E-3</c:v>
                </c:pt>
                <c:pt idx="7157">
                  <c:v>6.8903000000000002E-3</c:v>
                </c:pt>
                <c:pt idx="7158">
                  <c:v>7.4482000000000003E-3</c:v>
                </c:pt>
                <c:pt idx="7159">
                  <c:v>5.7277700000000001E-3</c:v>
                </c:pt>
                <c:pt idx="7160">
                  <c:v>8.0051400000000009E-3</c:v>
                </c:pt>
                <c:pt idx="7161">
                  <c:v>4.2438500000000004E-3</c:v>
                </c:pt>
                <c:pt idx="7162">
                  <c:v>4.4326799999999996E-3</c:v>
                </c:pt>
                <c:pt idx="7163">
                  <c:v>4.2686499999999997E-3</c:v>
                </c:pt>
                <c:pt idx="7164">
                  <c:v>1.06497E-2</c:v>
                </c:pt>
                <c:pt idx="7165">
                  <c:v>6.9293999999999996E-3</c:v>
                </c:pt>
                <c:pt idx="7166">
                  <c:v>-1.10264E-2</c:v>
                </c:pt>
                <c:pt idx="7167">
                  <c:v>8.1281700000000005E-3</c:v>
                </c:pt>
                <c:pt idx="7168">
                  <c:v>1.11494E-2</c:v>
                </c:pt>
                <c:pt idx="7169" formatCode="0.00E+00">
                  <c:v>1.2883199999999999E-2</c:v>
                </c:pt>
                <c:pt idx="7170">
                  <c:v>6.3352599999999997E-3</c:v>
                </c:pt>
                <c:pt idx="7171">
                  <c:v>7.6236699999999999E-3</c:v>
                </c:pt>
                <c:pt idx="7172">
                  <c:v>1.9492099999999998E-2</c:v>
                </c:pt>
                <c:pt idx="7173">
                  <c:v>1.8044500000000002E-2</c:v>
                </c:pt>
                <c:pt idx="7174">
                  <c:v>1.8630000000000001E-2</c:v>
                </c:pt>
                <c:pt idx="7175">
                  <c:v>1.92032E-2</c:v>
                </c:pt>
                <c:pt idx="7176">
                  <c:v>1.4712299999999999E-2</c:v>
                </c:pt>
                <c:pt idx="7177">
                  <c:v>1.8755000000000001E-2</c:v>
                </c:pt>
                <c:pt idx="7178">
                  <c:v>1.2764899999999999E-2</c:v>
                </c:pt>
                <c:pt idx="7179">
                  <c:v>1.1774099999999999E-2</c:v>
                </c:pt>
                <c:pt idx="7180">
                  <c:v>6.62994E-3</c:v>
                </c:pt>
                <c:pt idx="7181">
                  <c:v>1.1508000000000001E-2</c:v>
                </c:pt>
                <c:pt idx="7182">
                  <c:v>1.9002000000000002E-2</c:v>
                </c:pt>
                <c:pt idx="7183">
                  <c:v>1.0704999999999999E-2</c:v>
                </c:pt>
                <c:pt idx="7184">
                  <c:v>2.0750000000000001E-2</c:v>
                </c:pt>
                <c:pt idx="7185">
                  <c:v>2.0276099999999998E-2</c:v>
                </c:pt>
                <c:pt idx="7186">
                  <c:v>1.7401699999999999E-2</c:v>
                </c:pt>
                <c:pt idx="7187">
                  <c:v>2.53315E-2</c:v>
                </c:pt>
                <c:pt idx="7188">
                  <c:v>1.4555E-2</c:v>
                </c:pt>
                <c:pt idx="7189">
                  <c:v>1.00412E-2</c:v>
                </c:pt>
                <c:pt idx="7190">
                  <c:v>2.07853E-2</c:v>
                </c:pt>
                <c:pt idx="7191">
                  <c:v>2.1268800000000001E-2</c:v>
                </c:pt>
                <c:pt idx="7192">
                  <c:v>1.9057299999999999E-2</c:v>
                </c:pt>
                <c:pt idx="7193">
                  <c:v>1.1310600000000001E-2</c:v>
                </c:pt>
                <c:pt idx="7194">
                  <c:v>1.4384299999999999E-2</c:v>
                </c:pt>
                <c:pt idx="7195">
                  <c:v>1.5398E-2</c:v>
                </c:pt>
                <c:pt idx="7196">
                  <c:v>1.48439E-2</c:v>
                </c:pt>
                <c:pt idx="7197">
                  <c:v>1.12152E-2</c:v>
                </c:pt>
                <c:pt idx="7198">
                  <c:v>1.7190899999999999E-2</c:v>
                </c:pt>
                <c:pt idx="7199">
                  <c:v>1.41268E-2</c:v>
                </c:pt>
                <c:pt idx="7200">
                  <c:v>1.04628E-2</c:v>
                </c:pt>
                <c:pt idx="7201">
                  <c:v>1.6616800000000001E-2</c:v>
                </c:pt>
                <c:pt idx="7202">
                  <c:v>1.72281E-2</c:v>
                </c:pt>
                <c:pt idx="7203">
                  <c:v>1.60141E-2</c:v>
                </c:pt>
                <c:pt idx="7204">
                  <c:v>8.8138599999999998E-3</c:v>
                </c:pt>
                <c:pt idx="7205">
                  <c:v>1.3045299999999999E-2</c:v>
                </c:pt>
                <c:pt idx="7206">
                  <c:v>7.2374300000000004E-3</c:v>
                </c:pt>
                <c:pt idx="7207">
                  <c:v>4.0531200000000003E-3</c:v>
                </c:pt>
                <c:pt idx="7208">
                  <c:v>1.3452499999999999E-2</c:v>
                </c:pt>
                <c:pt idx="7209">
                  <c:v>1.4118199999999999E-2</c:v>
                </c:pt>
                <c:pt idx="7210">
                  <c:v>9.0398800000000001E-3</c:v>
                </c:pt>
                <c:pt idx="7211">
                  <c:v>1.15452E-2</c:v>
                </c:pt>
                <c:pt idx="7212">
                  <c:v>1.8960000000000001E-2</c:v>
                </c:pt>
                <c:pt idx="7213">
                  <c:v>1.1972399999999999E-2</c:v>
                </c:pt>
                <c:pt idx="7214">
                  <c:v>9.9601700000000008E-3</c:v>
                </c:pt>
                <c:pt idx="7215">
                  <c:v>7.8287099999999991E-3</c:v>
                </c:pt>
                <c:pt idx="7216">
                  <c:v>1.5659300000000001E-3</c:v>
                </c:pt>
                <c:pt idx="7217">
                  <c:v>5.3634599999999996E-3</c:v>
                </c:pt>
                <c:pt idx="7218">
                  <c:v>-2.1076200000000002E-3</c:v>
                </c:pt>
                <c:pt idx="7219">
                  <c:v>5.8250400000000001E-3</c:v>
                </c:pt>
                <c:pt idx="7220">
                  <c:v>9.4737999999999992E-3</c:v>
                </c:pt>
                <c:pt idx="7221">
                  <c:v>7.8468300000000008E-3</c:v>
                </c:pt>
                <c:pt idx="7222">
                  <c:v>5.1250499999999999E-3</c:v>
                </c:pt>
                <c:pt idx="7223">
                  <c:v>8.9387900000000003E-3</c:v>
                </c:pt>
                <c:pt idx="7224">
                  <c:v>4.6739599999999996E-3</c:v>
                </c:pt>
                <c:pt idx="7225">
                  <c:v>6.5050100000000003E-3</c:v>
                </c:pt>
                <c:pt idx="7226">
                  <c:v>6.4096500000000002E-3</c:v>
                </c:pt>
                <c:pt idx="7227">
                  <c:v>1.21222E-2</c:v>
                </c:pt>
                <c:pt idx="7228">
                  <c:v>1.6083699999999999E-2</c:v>
                </c:pt>
                <c:pt idx="7229">
                  <c:v>1.8480300000000002E-2</c:v>
                </c:pt>
                <c:pt idx="7230">
                  <c:v>2.57959E-2</c:v>
                </c:pt>
                <c:pt idx="7231">
                  <c:v>1.9787800000000001E-2</c:v>
                </c:pt>
                <c:pt idx="7232">
                  <c:v>1.5706100000000001E-2</c:v>
                </c:pt>
                <c:pt idx="7233">
                  <c:v>1.7967199999999999E-2</c:v>
                </c:pt>
                <c:pt idx="7234">
                  <c:v>1.48077E-2</c:v>
                </c:pt>
                <c:pt idx="7235">
                  <c:v>1.89543E-2</c:v>
                </c:pt>
                <c:pt idx="7236">
                  <c:v>1.69582E-2</c:v>
                </c:pt>
                <c:pt idx="7237">
                  <c:v>1.6375500000000001E-2</c:v>
                </c:pt>
                <c:pt idx="7238">
                  <c:v>7.33185E-3</c:v>
                </c:pt>
                <c:pt idx="7239">
                  <c:v>1.44014E-2</c:v>
                </c:pt>
                <c:pt idx="7240">
                  <c:v>1.0994E-2</c:v>
                </c:pt>
                <c:pt idx="7241">
                  <c:v>1.4002799999999999E-2</c:v>
                </c:pt>
                <c:pt idx="7242">
                  <c:v>1.07946E-2</c:v>
                </c:pt>
                <c:pt idx="7243">
                  <c:v>6.0186399999999996E-3</c:v>
                </c:pt>
                <c:pt idx="7244">
                  <c:v>1.37558E-2</c:v>
                </c:pt>
                <c:pt idx="7245">
                  <c:v>5.4626500000000003E-3</c:v>
                </c:pt>
                <c:pt idx="7246">
                  <c:v>2.0122500000000001E-3</c:v>
                </c:pt>
                <c:pt idx="7247">
                  <c:v>3.7975299999999999E-3</c:v>
                </c:pt>
                <c:pt idx="7248">
                  <c:v>6.45351E-3</c:v>
                </c:pt>
                <c:pt idx="7249">
                  <c:v>7.9822499999999995E-4</c:v>
                </c:pt>
                <c:pt idx="7250">
                  <c:v>4.4441199999999999E-4</c:v>
                </c:pt>
                <c:pt idx="7251">
                  <c:v>8.7156300000000003E-3</c:v>
                </c:pt>
                <c:pt idx="7252">
                  <c:v>5.87368E-3</c:v>
                </c:pt>
                <c:pt idx="7253">
                  <c:v>2.5415400000000001E-3</c:v>
                </c:pt>
                <c:pt idx="7254">
                  <c:v>7.7323899999999996E-3</c:v>
                </c:pt>
                <c:pt idx="7255">
                  <c:v>7.1668599999999997E-3</c:v>
                </c:pt>
                <c:pt idx="7256">
                  <c:v>1.25322E-2</c:v>
                </c:pt>
                <c:pt idx="7257">
                  <c:v>1.1900900000000001E-2</c:v>
                </c:pt>
                <c:pt idx="7258">
                  <c:v>1.17216E-2</c:v>
                </c:pt>
                <c:pt idx="7259">
                  <c:v>1.77574E-2</c:v>
                </c:pt>
                <c:pt idx="7260">
                  <c:v>1.39484E-2</c:v>
                </c:pt>
                <c:pt idx="7261">
                  <c:v>9.3202600000000003E-3</c:v>
                </c:pt>
                <c:pt idx="7262">
                  <c:v>1.7893800000000001E-2</c:v>
                </c:pt>
                <c:pt idx="7263">
                  <c:v>9.8381000000000007E-3</c:v>
                </c:pt>
                <c:pt idx="7264">
                  <c:v>2.48146E-3</c:v>
                </c:pt>
                <c:pt idx="7265">
                  <c:v>-4.80461E-3</c:v>
                </c:pt>
                <c:pt idx="7266">
                  <c:v>-5.62668E-4</c:v>
                </c:pt>
                <c:pt idx="7267">
                  <c:v>4.8284499999999998E-3</c:v>
                </c:pt>
                <c:pt idx="7268">
                  <c:v>6.1216400000000002E-3</c:v>
                </c:pt>
                <c:pt idx="7269">
                  <c:v>9.62257E-4</c:v>
                </c:pt>
                <c:pt idx="7270">
                  <c:v>-1.2931799999999999E-3</c:v>
                </c:pt>
                <c:pt idx="7271">
                  <c:v>4.22668E-3</c:v>
                </c:pt>
                <c:pt idx="7272">
                  <c:v>1.23911E-2</c:v>
                </c:pt>
                <c:pt idx="7273">
                  <c:v>1.28307E-2</c:v>
                </c:pt>
                <c:pt idx="7274">
                  <c:v>4.42123E-3</c:v>
                </c:pt>
                <c:pt idx="7275">
                  <c:v>1.46923E-2</c:v>
                </c:pt>
                <c:pt idx="7276">
                  <c:v>5.6619599999999997E-3</c:v>
                </c:pt>
                <c:pt idx="7277">
                  <c:v>2.3574799999999999E-3</c:v>
                </c:pt>
                <c:pt idx="7278">
                  <c:v>1.1217100000000001E-2</c:v>
                </c:pt>
                <c:pt idx="7279">
                  <c:v>1.32389E-2</c:v>
                </c:pt>
                <c:pt idx="7280">
                  <c:v>1.0423699999999999E-2</c:v>
                </c:pt>
                <c:pt idx="7281">
                  <c:v>3.1499900000000001E-3</c:v>
                </c:pt>
                <c:pt idx="7282">
                  <c:v>6.9713600000000002E-3</c:v>
                </c:pt>
                <c:pt idx="7283">
                  <c:v>1.42498E-2</c:v>
                </c:pt>
                <c:pt idx="7284">
                  <c:v>1.87111E-3</c:v>
                </c:pt>
                <c:pt idx="7285">
                  <c:v>6.7358000000000001E-3</c:v>
                </c:pt>
                <c:pt idx="7286">
                  <c:v>1.3637499999999999E-3</c:v>
                </c:pt>
                <c:pt idx="7287">
                  <c:v>-4.1370399999999998E-3</c:v>
                </c:pt>
                <c:pt idx="7288">
                  <c:v>-9.0188999999999998E-3</c:v>
                </c:pt>
                <c:pt idx="7289">
                  <c:v>1.86348E-3</c:v>
                </c:pt>
                <c:pt idx="7290">
                  <c:v>9.0885200000000003E-4</c:v>
                </c:pt>
                <c:pt idx="7291">
                  <c:v>5.9318499999999998E-3</c:v>
                </c:pt>
                <c:pt idx="7292">
                  <c:v>4.8151000000000001E-3</c:v>
                </c:pt>
                <c:pt idx="7293">
                  <c:v>3.4675600000000002E-3</c:v>
                </c:pt>
                <c:pt idx="7294">
                  <c:v>-2.5663399999999999E-3</c:v>
                </c:pt>
                <c:pt idx="7295">
                  <c:v>3.4713700000000002E-4</c:v>
                </c:pt>
                <c:pt idx="7296">
                  <c:v>5.5418000000000004E-3</c:v>
                </c:pt>
                <c:pt idx="7297">
                  <c:v>2.4910000000000002E-3</c:v>
                </c:pt>
                <c:pt idx="7298">
                  <c:v>1.46866E-4</c:v>
                </c:pt>
                <c:pt idx="7299">
                  <c:v>-4.4956199999999997E-3</c:v>
                </c:pt>
                <c:pt idx="7300">
                  <c:v>1.7003999999999999E-3</c:v>
                </c:pt>
                <c:pt idx="7301">
                  <c:v>4.2924900000000004E-3</c:v>
                </c:pt>
                <c:pt idx="7302">
                  <c:v>1.15299E-3</c:v>
                </c:pt>
                <c:pt idx="7303">
                  <c:v>9.0694400000000002E-4</c:v>
                </c:pt>
                <c:pt idx="7304">
                  <c:v>3.8156499999999999E-3</c:v>
                </c:pt>
                <c:pt idx="7305">
                  <c:v>-1.0461800000000001E-3</c:v>
                </c:pt>
                <c:pt idx="7306">
                  <c:v>-5.2547499999999999E-3</c:v>
                </c:pt>
                <c:pt idx="7307">
                  <c:v>7.2650900000000001E-3</c:v>
                </c:pt>
                <c:pt idx="7308">
                  <c:v>4.6071999999999997E-3</c:v>
                </c:pt>
                <c:pt idx="7309">
                  <c:v>4.8923499999999997E-4</c:v>
                </c:pt>
                <c:pt idx="7310">
                  <c:v>3.47233E-3</c:v>
                </c:pt>
                <c:pt idx="7311">
                  <c:v>5.8956099999999999E-3</c:v>
                </c:pt>
                <c:pt idx="7312">
                  <c:v>7.73144E-3</c:v>
                </c:pt>
                <c:pt idx="7313">
                  <c:v>4.1284599999999996E-3</c:v>
                </c:pt>
                <c:pt idx="7314">
                  <c:v>9.4614E-3</c:v>
                </c:pt>
                <c:pt idx="7315">
                  <c:v>1.80149E-3</c:v>
                </c:pt>
                <c:pt idx="7316">
                  <c:v>7.2336199999999996E-3</c:v>
                </c:pt>
                <c:pt idx="7317">
                  <c:v>1.35145E-2</c:v>
                </c:pt>
                <c:pt idx="7318">
                  <c:v>8.8329299999999993E-3</c:v>
                </c:pt>
                <c:pt idx="7319">
                  <c:v>9.52625E-3</c:v>
                </c:pt>
                <c:pt idx="7320">
                  <c:v>1.07403E-2</c:v>
                </c:pt>
                <c:pt idx="7321">
                  <c:v>8.6393400000000006E-3</c:v>
                </c:pt>
                <c:pt idx="7322">
                  <c:v>3.6153800000000001E-3</c:v>
                </c:pt>
                <c:pt idx="7323">
                  <c:v>-4.1532499999999998E-3</c:v>
                </c:pt>
                <c:pt idx="7324">
                  <c:v>1.4877299999999999E-4</c:v>
                </c:pt>
                <c:pt idx="7325">
                  <c:v>-2.2458999999999999E-3</c:v>
                </c:pt>
                <c:pt idx="7326">
                  <c:v>-1.2760200000000001E-3</c:v>
                </c:pt>
                <c:pt idx="7327">
                  <c:v>-5.8040599999999998E-3</c:v>
                </c:pt>
                <c:pt idx="7328">
                  <c:v>-7.3137300000000001E-3</c:v>
                </c:pt>
                <c:pt idx="7329">
                  <c:v>-6.8960200000000001E-3</c:v>
                </c:pt>
                <c:pt idx="7330">
                  <c:v>-3.2119800000000001E-3</c:v>
                </c:pt>
                <c:pt idx="7331">
                  <c:v>-4.2209600000000002E-3</c:v>
                </c:pt>
                <c:pt idx="7332">
                  <c:v>-1.1058800000000001E-2</c:v>
                </c:pt>
                <c:pt idx="7333">
                  <c:v>-9.2124900000000003E-3</c:v>
                </c:pt>
                <c:pt idx="7334">
                  <c:v>-9.2887899999999999E-3</c:v>
                </c:pt>
                <c:pt idx="7335" formatCode="0.00E+00">
                  <c:v>-7.25079E-3</c:v>
                </c:pt>
                <c:pt idx="7336">
                  <c:v>8.1539199999999996E-4</c:v>
                </c:pt>
                <c:pt idx="7337">
                  <c:v>1.5420900000000001E-3</c:v>
                </c:pt>
                <c:pt idx="7338">
                  <c:v>2.99454E-4</c:v>
                </c:pt>
                <c:pt idx="7339">
                  <c:v>2.5720600000000001E-3</c:v>
                </c:pt>
                <c:pt idx="7340">
                  <c:v>7.1535100000000001E-3</c:v>
                </c:pt>
                <c:pt idx="7341">
                  <c:v>9.0274799999999992E-3</c:v>
                </c:pt>
                <c:pt idx="7342">
                  <c:v>4.8780400000000002E-3</c:v>
                </c:pt>
                <c:pt idx="7343">
                  <c:v>3.7221899999999998E-3</c:v>
                </c:pt>
                <c:pt idx="7344">
                  <c:v>-7.6198599999999998E-4</c:v>
                </c:pt>
                <c:pt idx="7345">
                  <c:v>3.8175599999999998E-3</c:v>
                </c:pt>
                <c:pt idx="7346">
                  <c:v>5.3739499999999997E-3</c:v>
                </c:pt>
                <c:pt idx="7347">
                  <c:v>4.5785899999999996E-3</c:v>
                </c:pt>
                <c:pt idx="7348" formatCode="0.00E+00">
                  <c:v>3.7193300000000002E-5</c:v>
                </c:pt>
                <c:pt idx="7349">
                  <c:v>-2.1829599999999998E-3</c:v>
                </c:pt>
                <c:pt idx="7350">
                  <c:v>1.8940000000000001E-3</c:v>
                </c:pt>
                <c:pt idx="7351">
                  <c:v>-1.2064000000000001E-3</c:v>
                </c:pt>
                <c:pt idx="7352">
                  <c:v>2.0647E-3</c:v>
                </c:pt>
                <c:pt idx="7353">
                  <c:v>1.6355499999999999E-3</c:v>
                </c:pt>
                <c:pt idx="7354">
                  <c:v>-6.4163199999999997E-3</c:v>
                </c:pt>
                <c:pt idx="7355">
                  <c:v>1.04046E-3</c:v>
                </c:pt>
                <c:pt idx="7356">
                  <c:v>-9.6311599999999997E-3</c:v>
                </c:pt>
                <c:pt idx="7357">
                  <c:v>-6.0386700000000003E-3</c:v>
                </c:pt>
                <c:pt idx="7358">
                  <c:v>-2.3622500000000002E-3</c:v>
                </c:pt>
                <c:pt idx="7359">
                  <c:v>2.0113000000000002E-3</c:v>
                </c:pt>
                <c:pt idx="7360">
                  <c:v>6.6041900000000002E-3</c:v>
                </c:pt>
                <c:pt idx="7361">
                  <c:v>-1.32084E-3</c:v>
                </c:pt>
                <c:pt idx="7362">
                  <c:v>-1.8033999999999999E-3</c:v>
                </c:pt>
                <c:pt idx="7363">
                  <c:v>2.1371799999999998E-3</c:v>
                </c:pt>
                <c:pt idx="7364">
                  <c:v>2.59399E-3</c:v>
                </c:pt>
                <c:pt idx="7365">
                  <c:v>4.6014799999999998E-3</c:v>
                </c:pt>
                <c:pt idx="7366">
                  <c:v>5.77831E-3</c:v>
                </c:pt>
                <c:pt idx="7367">
                  <c:v>3.00884E-3</c:v>
                </c:pt>
                <c:pt idx="7368">
                  <c:v>-8.6717600000000006E-3</c:v>
                </c:pt>
                <c:pt idx="7369">
                  <c:v>-5.9175499999999997E-3</c:v>
                </c:pt>
                <c:pt idx="7370">
                  <c:v>3.7336299999999999E-3</c:v>
                </c:pt>
                <c:pt idx="7371">
                  <c:v>-4.2820000000000002E-3</c:v>
                </c:pt>
                <c:pt idx="7372" formatCode="0.00E+00">
                  <c:v>-7.1840300000000001E-3</c:v>
                </c:pt>
                <c:pt idx="7373">
                  <c:v>-6.9503799999999999E-3</c:v>
                </c:pt>
                <c:pt idx="7374">
                  <c:v>-4.5137399999999996E-3</c:v>
                </c:pt>
                <c:pt idx="7375">
                  <c:v>3.3617E-3</c:v>
                </c:pt>
                <c:pt idx="7376">
                  <c:v>-1.5192000000000001E-3</c:v>
                </c:pt>
                <c:pt idx="7377">
                  <c:v>-1.47915E-3</c:v>
                </c:pt>
                <c:pt idx="7378">
                  <c:v>8.3637200000000005E-4</c:v>
                </c:pt>
                <c:pt idx="7379">
                  <c:v>-2.7675600000000001E-3</c:v>
                </c:pt>
                <c:pt idx="7380">
                  <c:v>-4.8761400000000002E-3</c:v>
                </c:pt>
                <c:pt idx="7381">
                  <c:v>-8.5725799999999998E-3</c:v>
                </c:pt>
                <c:pt idx="7382">
                  <c:v>4.5652399999999999E-3</c:v>
                </c:pt>
                <c:pt idx="7383">
                  <c:v>8.1577300000000002E-3</c:v>
                </c:pt>
                <c:pt idx="7384">
                  <c:v>-3.4952199999999998E-3</c:v>
                </c:pt>
                <c:pt idx="7385">
                  <c:v>-4.3525700000000001E-3</c:v>
                </c:pt>
                <c:pt idx="7386">
                  <c:v>-4.0950800000000001E-3</c:v>
                </c:pt>
                <c:pt idx="7387">
                  <c:v>-1.9769700000000002E-3</c:v>
                </c:pt>
                <c:pt idx="7388">
                  <c:v>4.9257299999999997E-3</c:v>
                </c:pt>
                <c:pt idx="7389">
                  <c:v>-5.7849900000000003E-3</c:v>
                </c:pt>
                <c:pt idx="7390">
                  <c:v>-3.0975299999999998E-3</c:v>
                </c:pt>
                <c:pt idx="7391">
                  <c:v>-8.4838899999999991E-3</c:v>
                </c:pt>
                <c:pt idx="7392">
                  <c:v>-6.49834E-3</c:v>
                </c:pt>
                <c:pt idx="7393">
                  <c:v>-4.42123E-3</c:v>
                </c:pt>
                <c:pt idx="7394">
                  <c:v>-5.4502500000000002E-3</c:v>
                </c:pt>
                <c:pt idx="7395">
                  <c:v>-3.7393600000000002E-3</c:v>
                </c:pt>
                <c:pt idx="7396">
                  <c:v>3.1576199999999999E-3</c:v>
                </c:pt>
                <c:pt idx="7397">
                  <c:v>4.1732799999999997E-3</c:v>
                </c:pt>
                <c:pt idx="7398">
                  <c:v>-6.17981E-3</c:v>
                </c:pt>
                <c:pt idx="7399">
                  <c:v>-6.9370300000000003E-3</c:v>
                </c:pt>
                <c:pt idx="7400">
                  <c:v>-1.03731E-2</c:v>
                </c:pt>
                <c:pt idx="7401">
                  <c:v>-1.2375799999999999E-2</c:v>
                </c:pt>
                <c:pt idx="7402">
                  <c:v>-1.371E-2</c:v>
                </c:pt>
                <c:pt idx="7403">
                  <c:v>-1.02644E-2</c:v>
                </c:pt>
                <c:pt idx="7404">
                  <c:v>-8.1825300000000004E-3</c:v>
                </c:pt>
                <c:pt idx="7405">
                  <c:v>-8.0881100000000008E-3</c:v>
                </c:pt>
                <c:pt idx="7406">
                  <c:v>-7.3366200000000003E-3</c:v>
                </c:pt>
                <c:pt idx="7407">
                  <c:v>-6.2046100000000002E-3</c:v>
                </c:pt>
                <c:pt idx="7408">
                  <c:v>-1.73569E-3</c:v>
                </c:pt>
                <c:pt idx="7409">
                  <c:v>-6.8483399999999996E-3</c:v>
                </c:pt>
                <c:pt idx="7410">
                  <c:v>-9.5195799999999997E-3</c:v>
                </c:pt>
                <c:pt idx="7411">
                  <c:v>-1.6184799999999999E-2</c:v>
                </c:pt>
                <c:pt idx="7412">
                  <c:v>-1.05705E-2</c:v>
                </c:pt>
                <c:pt idx="7413">
                  <c:v>3.6611600000000001E-3</c:v>
                </c:pt>
                <c:pt idx="7414">
                  <c:v>3.1518900000000001E-3</c:v>
                </c:pt>
                <c:pt idx="7415">
                  <c:v>-4.5423499999999997E-3</c:v>
                </c:pt>
                <c:pt idx="7416">
                  <c:v>-1.36347E-2</c:v>
                </c:pt>
                <c:pt idx="7417">
                  <c:v>-1.0352099999999999E-2</c:v>
                </c:pt>
                <c:pt idx="7418">
                  <c:v>-7.7543300000000003E-3</c:v>
                </c:pt>
                <c:pt idx="7419">
                  <c:v>-6.4849900000000004E-3</c:v>
                </c:pt>
                <c:pt idx="7420">
                  <c:v>-1.96934E-3</c:v>
                </c:pt>
                <c:pt idx="7421">
                  <c:v>-7.2670000000000005E-4</c:v>
                </c:pt>
                <c:pt idx="7422">
                  <c:v>5.2175499999999996E-3</c:v>
                </c:pt>
                <c:pt idx="7423">
                  <c:v>7.6866100000000002E-4</c:v>
                </c:pt>
                <c:pt idx="7424">
                  <c:v>-2.2468599999999998E-3</c:v>
                </c:pt>
                <c:pt idx="7425">
                  <c:v>-2.9220600000000002E-3</c:v>
                </c:pt>
                <c:pt idx="7426">
                  <c:v>1.88065E-3</c:v>
                </c:pt>
                <c:pt idx="7427">
                  <c:v>9.1342899999999998E-3</c:v>
                </c:pt>
                <c:pt idx="7428">
                  <c:v>1.65081E-3</c:v>
                </c:pt>
                <c:pt idx="7429">
                  <c:v>1.3074899999999999E-3</c:v>
                </c:pt>
                <c:pt idx="7430">
                  <c:v>-2.64072E-3</c:v>
                </c:pt>
                <c:pt idx="7431">
                  <c:v>-3.28064E-3</c:v>
                </c:pt>
                <c:pt idx="7432">
                  <c:v>-4.45175E-3</c:v>
                </c:pt>
                <c:pt idx="7433">
                  <c:v>-1.64986E-4</c:v>
                </c:pt>
                <c:pt idx="7434">
                  <c:v>5.0105999999999996E-3</c:v>
                </c:pt>
                <c:pt idx="7435">
                  <c:v>5.2099199999999998E-3</c:v>
                </c:pt>
                <c:pt idx="7436">
                  <c:v>-1.25685E-2</c:v>
                </c:pt>
                <c:pt idx="7437">
                  <c:v>-1.0308299999999999E-2</c:v>
                </c:pt>
                <c:pt idx="7438">
                  <c:v>6.0272199999999998E-4</c:v>
                </c:pt>
                <c:pt idx="7439">
                  <c:v>2.54631E-3</c:v>
                </c:pt>
                <c:pt idx="7440">
                  <c:v>1.60027E-3</c:v>
                </c:pt>
                <c:pt idx="7441">
                  <c:v>-1.1348700000000001E-4</c:v>
                </c:pt>
                <c:pt idx="7442">
                  <c:v>-2.0141600000000001E-3</c:v>
                </c:pt>
                <c:pt idx="7443">
                  <c:v>-8.2969700000000001E-4</c:v>
                </c:pt>
                <c:pt idx="7444">
                  <c:v>3.0317299999999998E-3</c:v>
                </c:pt>
                <c:pt idx="7445">
                  <c:v>-2.4671599999999999E-3</c:v>
                </c:pt>
                <c:pt idx="7446">
                  <c:v>7.1315800000000002E-3</c:v>
                </c:pt>
                <c:pt idx="7447">
                  <c:v>4.4631999999999996E-3</c:v>
                </c:pt>
                <c:pt idx="7448">
                  <c:v>-5.2404399999999999E-3</c:v>
                </c:pt>
                <c:pt idx="7449">
                  <c:v>-2.0246499999999998E-3</c:v>
                </c:pt>
                <c:pt idx="7450">
                  <c:v>3.2329599999999999E-4</c:v>
                </c:pt>
                <c:pt idx="7451">
                  <c:v>-6.6184999999999996E-4</c:v>
                </c:pt>
                <c:pt idx="7452">
                  <c:v>1.8186599999999999E-3</c:v>
                </c:pt>
                <c:pt idx="7453">
                  <c:v>-1.91975E-3</c:v>
                </c:pt>
                <c:pt idx="7454" formatCode="0.00E+00">
                  <c:v>7.1525600000000005E-5</c:v>
                </c:pt>
                <c:pt idx="7455">
                  <c:v>-1.36204E-2</c:v>
                </c:pt>
                <c:pt idx="7456">
                  <c:v>-7.7028299999999999E-3</c:v>
                </c:pt>
                <c:pt idx="7457">
                  <c:v>-1.05515E-2</c:v>
                </c:pt>
                <c:pt idx="7458">
                  <c:v>-7.2641399999999997E-3</c:v>
                </c:pt>
                <c:pt idx="7459">
                  <c:v>-2.3622500000000002E-3</c:v>
                </c:pt>
                <c:pt idx="7460">
                  <c:v>-8.7680799999999993E-3</c:v>
                </c:pt>
                <c:pt idx="7461">
                  <c:v>-8.3389299999999996E-3</c:v>
                </c:pt>
                <c:pt idx="7462">
                  <c:v>-9.9458700000000008E-3</c:v>
                </c:pt>
                <c:pt idx="7463">
                  <c:v>-1.0434199999999999E-2</c:v>
                </c:pt>
                <c:pt idx="7464">
                  <c:v>-1.45121E-2</c:v>
                </c:pt>
                <c:pt idx="7465">
                  <c:v>-1.2868900000000001E-2</c:v>
                </c:pt>
                <c:pt idx="7466">
                  <c:v>-1.19934E-2</c:v>
                </c:pt>
                <c:pt idx="7467">
                  <c:v>-6.38676E-3</c:v>
                </c:pt>
                <c:pt idx="7468">
                  <c:v>-5.9976600000000001E-3</c:v>
                </c:pt>
                <c:pt idx="7469">
                  <c:v>-9.9239299999999992E-3</c:v>
                </c:pt>
                <c:pt idx="7470">
                  <c:v>-6.5040599999999999E-3</c:v>
                </c:pt>
                <c:pt idx="7471">
                  <c:v>-1.3408700000000001E-3</c:v>
                </c:pt>
                <c:pt idx="7472">
                  <c:v>-7.66659E-3</c:v>
                </c:pt>
                <c:pt idx="7473">
                  <c:v>1.7232899999999999E-3</c:v>
                </c:pt>
                <c:pt idx="7474">
                  <c:v>-3.8499799999999998E-3</c:v>
                </c:pt>
                <c:pt idx="7475">
                  <c:v>-3.61729E-3</c:v>
                </c:pt>
                <c:pt idx="7476">
                  <c:v>1.84059E-3</c:v>
                </c:pt>
                <c:pt idx="7477">
                  <c:v>-6.6852600000000002E-4</c:v>
                </c:pt>
                <c:pt idx="7478">
                  <c:v>-1.1003499999999999E-2</c:v>
                </c:pt>
                <c:pt idx="7479">
                  <c:v>-1.01519E-2</c:v>
                </c:pt>
                <c:pt idx="7480">
                  <c:v>-3.0307799999999998E-3</c:v>
                </c:pt>
                <c:pt idx="7481">
                  <c:v>-9.6998199999999996E-3</c:v>
                </c:pt>
                <c:pt idx="7482">
                  <c:v>-5.6715000000000003E-3</c:v>
                </c:pt>
                <c:pt idx="7483">
                  <c:v>-6.4687700000000004E-3</c:v>
                </c:pt>
                <c:pt idx="7484">
                  <c:v>-6.0558300000000003E-4</c:v>
                </c:pt>
                <c:pt idx="7485">
                  <c:v>-4.4784500000000001E-3</c:v>
                </c:pt>
                <c:pt idx="7486">
                  <c:v>-1.47467E-2</c:v>
                </c:pt>
                <c:pt idx="7487">
                  <c:v>-1.7437000000000001E-2</c:v>
                </c:pt>
                <c:pt idx="7488">
                  <c:v>-1.7240499999999999E-2</c:v>
                </c:pt>
                <c:pt idx="7489">
                  <c:v>-1.10121E-2</c:v>
                </c:pt>
                <c:pt idx="7490">
                  <c:v>-1.5745200000000001E-2</c:v>
                </c:pt>
                <c:pt idx="7491">
                  <c:v>-1.6282999999999999E-2</c:v>
                </c:pt>
                <c:pt idx="7492">
                  <c:v>-1.20058E-2</c:v>
                </c:pt>
                <c:pt idx="7493">
                  <c:v>-8.7947800000000003E-3</c:v>
                </c:pt>
                <c:pt idx="7494">
                  <c:v>-8.1968300000000004E-3</c:v>
                </c:pt>
                <c:pt idx="7495">
                  <c:v>-1.00651E-2</c:v>
                </c:pt>
                <c:pt idx="7496">
                  <c:v>-1.45702E-2</c:v>
                </c:pt>
                <c:pt idx="7497">
                  <c:v>-1.0071800000000001E-2</c:v>
                </c:pt>
                <c:pt idx="7498">
                  <c:v>-1.8718700000000001E-2</c:v>
                </c:pt>
                <c:pt idx="7499">
                  <c:v>-1.92347E-2</c:v>
                </c:pt>
                <c:pt idx="7500">
                  <c:v>-1.4326999999999999E-2</c:v>
                </c:pt>
                <c:pt idx="7501">
                  <c:v>-1.2897499999999999E-2</c:v>
                </c:pt>
                <c:pt idx="7502">
                  <c:v>-3.3054400000000002E-3</c:v>
                </c:pt>
                <c:pt idx="7503">
                  <c:v>-8.9206700000000003E-3</c:v>
                </c:pt>
                <c:pt idx="7504">
                  <c:v>-8.4629100000000006E-3</c:v>
                </c:pt>
                <c:pt idx="7505" formatCode="0.00E+00">
                  <c:v>-1.3336199999999999E-2</c:v>
                </c:pt>
                <c:pt idx="7506">
                  <c:v>-1.3556500000000001E-2</c:v>
                </c:pt>
                <c:pt idx="7507">
                  <c:v>-7.6312999999999997E-3</c:v>
                </c:pt>
                <c:pt idx="7508">
                  <c:v>-1.1003499999999999E-2</c:v>
                </c:pt>
                <c:pt idx="7509">
                  <c:v>-9.5815699999999993E-3</c:v>
                </c:pt>
                <c:pt idx="7510">
                  <c:v>-1.9896500000000001E-2</c:v>
                </c:pt>
                <c:pt idx="7511">
                  <c:v>-1.2012500000000001E-2</c:v>
                </c:pt>
                <c:pt idx="7512">
                  <c:v>-1.05457E-2</c:v>
                </c:pt>
                <c:pt idx="7513">
                  <c:v>-1.1310600000000001E-2</c:v>
                </c:pt>
                <c:pt idx="7514">
                  <c:v>-6.13308E-3</c:v>
                </c:pt>
                <c:pt idx="7515">
                  <c:v>-1.17521E-2</c:v>
                </c:pt>
                <c:pt idx="7516">
                  <c:v>-1.2249899999999999E-2</c:v>
                </c:pt>
                <c:pt idx="7517">
                  <c:v>-1.4556899999999999E-2</c:v>
                </c:pt>
                <c:pt idx="7518">
                  <c:v>-1.9331000000000001E-3</c:v>
                </c:pt>
                <c:pt idx="7519">
                  <c:v>-2.7008100000000001E-3</c:v>
                </c:pt>
                <c:pt idx="7520">
                  <c:v>-4.2543399999999997E-3</c:v>
                </c:pt>
                <c:pt idx="7521">
                  <c:v>-7.2288500000000002E-3</c:v>
                </c:pt>
                <c:pt idx="7522">
                  <c:v>-4.6291400000000003E-3</c:v>
                </c:pt>
                <c:pt idx="7523">
                  <c:v>-7.5817100000000002E-3</c:v>
                </c:pt>
                <c:pt idx="7524">
                  <c:v>-5.0067899999999997E-3</c:v>
                </c:pt>
                <c:pt idx="7525">
                  <c:v>-5.1689099999999997E-3</c:v>
                </c:pt>
                <c:pt idx="7526">
                  <c:v>-1.6536700000000001E-2</c:v>
                </c:pt>
                <c:pt idx="7527">
                  <c:v>-6.3857999999999996E-3</c:v>
                </c:pt>
                <c:pt idx="7528">
                  <c:v>-1.30177E-2</c:v>
                </c:pt>
                <c:pt idx="7529">
                  <c:v>-3.8299599999999999E-3</c:v>
                </c:pt>
                <c:pt idx="7530">
                  <c:v>-8.9416500000000006E-3</c:v>
                </c:pt>
                <c:pt idx="7531">
                  <c:v>-6.3495599999999998E-3</c:v>
                </c:pt>
                <c:pt idx="7532">
                  <c:v>-3.3492999999999999E-3</c:v>
                </c:pt>
                <c:pt idx="7533">
                  <c:v>-1.10302E-2</c:v>
                </c:pt>
                <c:pt idx="7534">
                  <c:v>-3.42655E-3</c:v>
                </c:pt>
                <c:pt idx="7535">
                  <c:v>-5.2938500000000001E-3</c:v>
                </c:pt>
                <c:pt idx="7536">
                  <c:v>-3.1786000000000002E-3</c:v>
                </c:pt>
                <c:pt idx="7537">
                  <c:v>4.6520199999999998E-3</c:v>
                </c:pt>
                <c:pt idx="7538">
                  <c:v>-2.8886799999999998E-3</c:v>
                </c:pt>
                <c:pt idx="7539">
                  <c:v>-6.7062399999999996E-3</c:v>
                </c:pt>
                <c:pt idx="7540">
                  <c:v>-6.1168699999999999E-3</c:v>
                </c:pt>
                <c:pt idx="7541">
                  <c:v>-4.5976599999999999E-3</c:v>
                </c:pt>
                <c:pt idx="7542">
                  <c:v>-5.22041E-3</c:v>
                </c:pt>
                <c:pt idx="7543">
                  <c:v>1.3074899999999999E-3</c:v>
                </c:pt>
                <c:pt idx="7544">
                  <c:v>1.8787400000000001E-4</c:v>
                </c:pt>
                <c:pt idx="7545">
                  <c:v>7.4825300000000003E-3</c:v>
                </c:pt>
                <c:pt idx="7546">
                  <c:v>6.27708E-3</c:v>
                </c:pt>
                <c:pt idx="7547">
                  <c:v>7.0505100000000003E-3</c:v>
                </c:pt>
                <c:pt idx="7548">
                  <c:v>5.2881200000000003E-3</c:v>
                </c:pt>
                <c:pt idx="7549">
                  <c:v>1.1615799999999999E-3</c:v>
                </c:pt>
                <c:pt idx="7550">
                  <c:v>1.04294E-2</c:v>
                </c:pt>
                <c:pt idx="7551">
                  <c:v>8.3541899999999992E-3</c:v>
                </c:pt>
                <c:pt idx="7552">
                  <c:v>5.0897599999999996E-3</c:v>
                </c:pt>
                <c:pt idx="7553">
                  <c:v>3.39222E-3</c:v>
                </c:pt>
                <c:pt idx="7554">
                  <c:v>7.9860699999999996E-3</c:v>
                </c:pt>
                <c:pt idx="7555">
                  <c:v>5.2576100000000002E-3</c:v>
                </c:pt>
                <c:pt idx="7556">
                  <c:v>2.7809100000000002E-3</c:v>
                </c:pt>
                <c:pt idx="7557">
                  <c:v>4.9171400000000004E-3</c:v>
                </c:pt>
                <c:pt idx="7558">
                  <c:v>3.53813E-3</c:v>
                </c:pt>
                <c:pt idx="7559">
                  <c:v>1.8987699999999999E-3</c:v>
                </c:pt>
                <c:pt idx="7560">
                  <c:v>3.0202900000000001E-3</c:v>
                </c:pt>
                <c:pt idx="7561">
                  <c:v>-2.4776500000000001E-3</c:v>
                </c:pt>
                <c:pt idx="7562">
                  <c:v>-3.1566599999999999E-3</c:v>
                </c:pt>
                <c:pt idx="7563">
                  <c:v>-4.7740899999999999E-3</c:v>
                </c:pt>
                <c:pt idx="7564">
                  <c:v>-3.5762799999999998E-3</c:v>
                </c:pt>
                <c:pt idx="7565">
                  <c:v>-1.5830999999999999E-4</c:v>
                </c:pt>
                <c:pt idx="7566">
                  <c:v>-6.5259899999999997E-3</c:v>
                </c:pt>
                <c:pt idx="7567">
                  <c:v>-1.35765E-2</c:v>
                </c:pt>
                <c:pt idx="7568">
                  <c:v>-1.26944E-2</c:v>
                </c:pt>
                <c:pt idx="7569">
                  <c:v>-8.7432900000000008E-3</c:v>
                </c:pt>
                <c:pt idx="7570">
                  <c:v>-5.5093800000000004E-3</c:v>
                </c:pt>
                <c:pt idx="7571">
                  <c:v>-5.4559700000000001E-3</c:v>
                </c:pt>
                <c:pt idx="7572">
                  <c:v>-7.5531000000000001E-3</c:v>
                </c:pt>
                <c:pt idx="7573">
                  <c:v>-1.1265799999999999E-2</c:v>
                </c:pt>
                <c:pt idx="7574">
                  <c:v>-3.84235E-3</c:v>
                </c:pt>
                <c:pt idx="7575">
                  <c:v>-1.78976E-2</c:v>
                </c:pt>
                <c:pt idx="7576">
                  <c:v>-6.5031100000000003E-3</c:v>
                </c:pt>
                <c:pt idx="7577">
                  <c:v>-1.08719E-3</c:v>
                </c:pt>
                <c:pt idx="7578">
                  <c:v>-9.65214E-3</c:v>
                </c:pt>
                <c:pt idx="7579">
                  <c:v>-1.17693E-2</c:v>
                </c:pt>
                <c:pt idx="7580">
                  <c:v>-1.2347199999999999E-2</c:v>
                </c:pt>
                <c:pt idx="7581">
                  <c:v>-1.4057200000000001E-2</c:v>
                </c:pt>
                <c:pt idx="7582">
                  <c:v>-1.28174E-2</c:v>
                </c:pt>
                <c:pt idx="7583">
                  <c:v>-4.4527100000000003E-3</c:v>
                </c:pt>
                <c:pt idx="7584">
                  <c:v>-2.0999899999999999E-3</c:v>
                </c:pt>
                <c:pt idx="7585">
                  <c:v>-9.4127700000000009E-3</c:v>
                </c:pt>
                <c:pt idx="7586">
                  <c:v>-1.22147E-2</c:v>
                </c:pt>
                <c:pt idx="7587">
                  <c:v>-6.6728600000000001E-3</c:v>
                </c:pt>
                <c:pt idx="7588">
                  <c:v>-3.8375900000000001E-3</c:v>
                </c:pt>
                <c:pt idx="7589">
                  <c:v>-3.0307799999999998E-3</c:v>
                </c:pt>
                <c:pt idx="7590">
                  <c:v>-1.22623E-2</c:v>
                </c:pt>
                <c:pt idx="7591">
                  <c:v>-3.9081599999999999E-3</c:v>
                </c:pt>
                <c:pt idx="7592">
                  <c:v>-3.13854E-3</c:v>
                </c:pt>
                <c:pt idx="7593">
                  <c:v>6.3419300000000002E-4</c:v>
                </c:pt>
                <c:pt idx="7594">
                  <c:v>-8.3141299999999994E-3</c:v>
                </c:pt>
                <c:pt idx="7595">
                  <c:v>-9.3269299999999996E-4</c:v>
                </c:pt>
                <c:pt idx="7596">
                  <c:v>-3.3330899999999999E-3</c:v>
                </c:pt>
                <c:pt idx="7597">
                  <c:v>-1.0456999999999999E-2</c:v>
                </c:pt>
                <c:pt idx="7598">
                  <c:v>-4.6062500000000001E-3</c:v>
                </c:pt>
                <c:pt idx="7599">
                  <c:v>-5.6285900000000002E-3</c:v>
                </c:pt>
                <c:pt idx="7600">
                  <c:v>-5.2957500000000001E-3</c:v>
                </c:pt>
                <c:pt idx="7601">
                  <c:v>-1.8053100000000001E-3</c:v>
                </c:pt>
                <c:pt idx="7602" formatCode="0.00E+00">
                  <c:v>-9.5367399999999998E-5</c:v>
                </c:pt>
                <c:pt idx="7603">
                  <c:v>3.2701499999999999E-3</c:v>
                </c:pt>
                <c:pt idx="7604">
                  <c:v>-4.3611500000000003E-3</c:v>
                </c:pt>
                <c:pt idx="7605">
                  <c:v>-5.7811700000000004E-3</c:v>
                </c:pt>
                <c:pt idx="7606">
                  <c:v>-7.6770799999999998E-4</c:v>
                </c:pt>
                <c:pt idx="7607">
                  <c:v>-3.1337700000000001E-3</c:v>
                </c:pt>
                <c:pt idx="7608">
                  <c:v>-4.1351299999999999E-3</c:v>
                </c:pt>
                <c:pt idx="7609">
                  <c:v>-5.36442E-3</c:v>
                </c:pt>
                <c:pt idx="7610">
                  <c:v>-7.20215E-3</c:v>
                </c:pt>
                <c:pt idx="7611">
                  <c:v>-9.5796600000000003E-3</c:v>
                </c:pt>
                <c:pt idx="7612">
                  <c:v>-9.9697099999999997E-3</c:v>
                </c:pt>
                <c:pt idx="7613">
                  <c:v>-3.8223300000000001E-3</c:v>
                </c:pt>
                <c:pt idx="7614">
                  <c:v>-2.64072E-3</c:v>
                </c:pt>
                <c:pt idx="7615">
                  <c:v>-5.9766799999999998E-3</c:v>
                </c:pt>
                <c:pt idx="7616">
                  <c:v>-1.0698300000000001E-2</c:v>
                </c:pt>
                <c:pt idx="7617">
                  <c:v>-1.37415E-2</c:v>
                </c:pt>
                <c:pt idx="7618">
                  <c:v>-1.29471E-2</c:v>
                </c:pt>
                <c:pt idx="7619">
                  <c:v>-4.3725999999999999E-3</c:v>
                </c:pt>
                <c:pt idx="7620">
                  <c:v>1.7023100000000001E-3</c:v>
                </c:pt>
                <c:pt idx="7621">
                  <c:v>3.8375900000000001E-3</c:v>
                </c:pt>
                <c:pt idx="7622">
                  <c:v>-7.5178099999999998E-3</c:v>
                </c:pt>
                <c:pt idx="7623">
                  <c:v>-9.01508E-3</c:v>
                </c:pt>
                <c:pt idx="7624">
                  <c:v>-9.4957400000000008E-3</c:v>
                </c:pt>
                <c:pt idx="7625">
                  <c:v>-8.56495E-3</c:v>
                </c:pt>
                <c:pt idx="7626">
                  <c:v>-1.7404600000000001E-3</c:v>
                </c:pt>
                <c:pt idx="7627">
                  <c:v>-5.2108800000000002E-3</c:v>
                </c:pt>
                <c:pt idx="7628">
                  <c:v>8.1539199999999996E-4</c:v>
                </c:pt>
                <c:pt idx="7629">
                  <c:v>5.4635999999999999E-3</c:v>
                </c:pt>
                <c:pt idx="7630">
                  <c:v>-5.95665E-3</c:v>
                </c:pt>
                <c:pt idx="7631">
                  <c:v>-2.45094E-3</c:v>
                </c:pt>
                <c:pt idx="7632">
                  <c:v>6.6022900000000002E-3</c:v>
                </c:pt>
                <c:pt idx="7633">
                  <c:v>2.9258700000000001E-3</c:v>
                </c:pt>
                <c:pt idx="7634">
                  <c:v>9.1266600000000002E-4</c:v>
                </c:pt>
                <c:pt idx="7635">
                  <c:v>2.1362299999999998E-3</c:v>
                </c:pt>
                <c:pt idx="7636">
                  <c:v>1.6361199999999999E-2</c:v>
                </c:pt>
                <c:pt idx="7637">
                  <c:v>8.7919199999999999E-3</c:v>
                </c:pt>
                <c:pt idx="7638">
                  <c:v>9.4375599999999994E-3</c:v>
                </c:pt>
                <c:pt idx="7639">
                  <c:v>1.47219E-2</c:v>
                </c:pt>
                <c:pt idx="7640">
                  <c:v>2.3450900000000002E-3</c:v>
                </c:pt>
                <c:pt idx="7641">
                  <c:v>-2.9544800000000002E-3</c:v>
                </c:pt>
                <c:pt idx="7642">
                  <c:v>-2.29836E-4</c:v>
                </c:pt>
                <c:pt idx="7643">
                  <c:v>5.3348500000000004E-3</c:v>
                </c:pt>
                <c:pt idx="7644">
                  <c:v>3.3435800000000001E-3</c:v>
                </c:pt>
                <c:pt idx="7645">
                  <c:v>-1.26362E-3</c:v>
                </c:pt>
                <c:pt idx="7646">
                  <c:v>-3.6134700000000001E-3</c:v>
                </c:pt>
                <c:pt idx="7647">
                  <c:v>5.8078799999999996E-3</c:v>
                </c:pt>
                <c:pt idx="7648">
                  <c:v>-3.7212399999999998E-3</c:v>
                </c:pt>
                <c:pt idx="7649">
                  <c:v>1.88255E-3</c:v>
                </c:pt>
                <c:pt idx="7650">
                  <c:v>-4.8027E-3</c:v>
                </c:pt>
                <c:pt idx="7651">
                  <c:v>7.1678200000000001E-3</c:v>
                </c:pt>
                <c:pt idx="7652">
                  <c:v>3.41129E-3</c:v>
                </c:pt>
                <c:pt idx="7653">
                  <c:v>-6.3610100000000003E-3</c:v>
                </c:pt>
                <c:pt idx="7654">
                  <c:v>-4.4755899999999998E-3</c:v>
                </c:pt>
                <c:pt idx="7655">
                  <c:v>8.9836099999999997E-4</c:v>
                </c:pt>
                <c:pt idx="7656">
                  <c:v>3.4246400000000001E-3</c:v>
                </c:pt>
                <c:pt idx="7657">
                  <c:v>1.24741E-3</c:v>
                </c:pt>
                <c:pt idx="7658">
                  <c:v>3.1747799999999999E-3</c:v>
                </c:pt>
                <c:pt idx="7659">
                  <c:v>-5.53131E-4</c:v>
                </c:pt>
                <c:pt idx="7660">
                  <c:v>1.3275100000000001E-3</c:v>
                </c:pt>
                <c:pt idx="7661">
                  <c:v>6.10065E-3</c:v>
                </c:pt>
                <c:pt idx="7662">
                  <c:v>3.5810500000000001E-3</c:v>
                </c:pt>
                <c:pt idx="7663">
                  <c:v>-5.0201400000000002E-3</c:v>
                </c:pt>
                <c:pt idx="7664">
                  <c:v>-5.5408499999999999E-3</c:v>
                </c:pt>
                <c:pt idx="7665">
                  <c:v>2.4271000000000002E-3</c:v>
                </c:pt>
                <c:pt idx="7666">
                  <c:v>5.4950700000000003E-3</c:v>
                </c:pt>
                <c:pt idx="7667">
                  <c:v>7.5855300000000001E-3</c:v>
                </c:pt>
                <c:pt idx="7668">
                  <c:v>7.1687699999999997E-3</c:v>
                </c:pt>
                <c:pt idx="7669">
                  <c:v>-3.8614299999999999E-3</c:v>
                </c:pt>
                <c:pt idx="7670">
                  <c:v>-2.6845900000000002E-3</c:v>
                </c:pt>
                <c:pt idx="7671">
                  <c:v>3.5934399999999998E-3</c:v>
                </c:pt>
                <c:pt idx="7672">
                  <c:v>2.81906E-3</c:v>
                </c:pt>
                <c:pt idx="7673">
                  <c:v>2.0875899999999998E-3</c:v>
                </c:pt>
                <c:pt idx="7674">
                  <c:v>-5.1345799999999997E-3</c:v>
                </c:pt>
                <c:pt idx="7675">
                  <c:v>-2.7923599999999998E-3</c:v>
                </c:pt>
                <c:pt idx="7676">
                  <c:v>4.40121E-3</c:v>
                </c:pt>
                <c:pt idx="7677">
                  <c:v>9.2983200000000001E-4</c:v>
                </c:pt>
                <c:pt idx="7678">
                  <c:v>-3.8309099999999999E-3</c:v>
                </c:pt>
                <c:pt idx="7679">
                  <c:v>-3.0279199999999999E-3</c:v>
                </c:pt>
                <c:pt idx="7680">
                  <c:v>3.5572099999999998E-4</c:v>
                </c:pt>
                <c:pt idx="7681" formatCode="0.00E+00">
                  <c:v>3.7193300000000002E-5</c:v>
                </c:pt>
                <c:pt idx="7682">
                  <c:v>-8.7499599999999993E-3</c:v>
                </c:pt>
                <c:pt idx="7683">
                  <c:v>-1.18494E-2</c:v>
                </c:pt>
                <c:pt idx="7684">
                  <c:v>-4.5108799999999999E-4</c:v>
                </c:pt>
                <c:pt idx="7685">
                  <c:v>-6.6575999999999996E-3</c:v>
                </c:pt>
                <c:pt idx="7686">
                  <c:v>-1.17178E-2</c:v>
                </c:pt>
                <c:pt idx="7687">
                  <c:v>-1.2426400000000001E-2</c:v>
                </c:pt>
                <c:pt idx="7688">
                  <c:v>-5.4168699999999998E-3</c:v>
                </c:pt>
                <c:pt idx="7689">
                  <c:v>-2.71988E-3</c:v>
                </c:pt>
                <c:pt idx="7690">
                  <c:v>-6.0596499999999998E-3</c:v>
                </c:pt>
                <c:pt idx="7691">
                  <c:v>-4.5947999999999996E-3</c:v>
                </c:pt>
                <c:pt idx="7692">
                  <c:v>-6.2646899999999998E-3</c:v>
                </c:pt>
                <c:pt idx="7693">
                  <c:v>-9.5052699999999997E-3</c:v>
                </c:pt>
                <c:pt idx="7694">
                  <c:v>-5.90801E-3</c:v>
                </c:pt>
                <c:pt idx="7695">
                  <c:v>-5.7239500000000002E-3</c:v>
                </c:pt>
                <c:pt idx="7696">
                  <c:v>-9.5233899999999996E-3</c:v>
                </c:pt>
                <c:pt idx="7697">
                  <c:v>-1.32675E-2</c:v>
                </c:pt>
                <c:pt idx="7698">
                  <c:v>-1.04837E-2</c:v>
                </c:pt>
                <c:pt idx="7699">
                  <c:v>-3.7507999999999999E-3</c:v>
                </c:pt>
                <c:pt idx="7700">
                  <c:v>1.0053599999999999E-2</c:v>
                </c:pt>
                <c:pt idx="7701">
                  <c:v>-4.8809099999999996E-3</c:v>
                </c:pt>
                <c:pt idx="7702">
                  <c:v>2.08187E-3</c:v>
                </c:pt>
                <c:pt idx="7703">
                  <c:v>1.0776500000000001E-3</c:v>
                </c:pt>
                <c:pt idx="7704">
                  <c:v>1.9607499999999998E-3</c:v>
                </c:pt>
                <c:pt idx="7705">
                  <c:v>8.7003700000000007E-3</c:v>
                </c:pt>
                <c:pt idx="7706">
                  <c:v>7.4310299999999999E-3</c:v>
                </c:pt>
                <c:pt idx="7707">
                  <c:v>3.31497E-3</c:v>
                </c:pt>
                <c:pt idx="7708">
                  <c:v>-9.2411000000000001E-4</c:v>
                </c:pt>
                <c:pt idx="7709">
                  <c:v>8.1663099999999995E-3</c:v>
                </c:pt>
                <c:pt idx="7710">
                  <c:v>5.1021599999999997E-3</c:v>
                </c:pt>
                <c:pt idx="7711">
                  <c:v>5.3310400000000004E-3</c:v>
                </c:pt>
                <c:pt idx="7712">
                  <c:v>1.5830999999999999E-4</c:v>
                </c:pt>
                <c:pt idx="7713">
                  <c:v>3.1786000000000002E-3</c:v>
                </c:pt>
                <c:pt idx="7714">
                  <c:v>-6.1569199999999998E-3</c:v>
                </c:pt>
                <c:pt idx="7715">
                  <c:v>-3.3521699999999998E-3</c:v>
                </c:pt>
                <c:pt idx="7716">
                  <c:v>2.1848700000000002E-3</c:v>
                </c:pt>
                <c:pt idx="7717">
                  <c:v>-4.3296799999999998E-3</c:v>
                </c:pt>
                <c:pt idx="7718">
                  <c:v>6.3066499999999996E-3</c:v>
                </c:pt>
                <c:pt idx="7719" formatCode="0.00E+00">
                  <c:v>-8.3923299999999997E-5</c:v>
                </c:pt>
                <c:pt idx="7720">
                  <c:v>2.9344599999999998E-3</c:v>
                </c:pt>
                <c:pt idx="7721">
                  <c:v>-1.7919500000000001E-3</c:v>
                </c:pt>
                <c:pt idx="7722">
                  <c:v>-8.1062300000000007E-3</c:v>
                </c:pt>
                <c:pt idx="7723">
                  <c:v>3.2529799999999999E-3</c:v>
                </c:pt>
                <c:pt idx="7724">
                  <c:v>1.2226100000000001E-3</c:v>
                </c:pt>
                <c:pt idx="7725">
                  <c:v>-9.4404199999999997E-3</c:v>
                </c:pt>
                <c:pt idx="7726">
                  <c:v>-7.3862099999999998E-3</c:v>
                </c:pt>
                <c:pt idx="7727">
                  <c:v>-1.3278999999999999E-2</c:v>
                </c:pt>
                <c:pt idx="7728">
                  <c:v>-2.9907200000000001E-3</c:v>
                </c:pt>
                <c:pt idx="7729">
                  <c:v>-2.2001299999999998E-3</c:v>
                </c:pt>
                <c:pt idx="7730">
                  <c:v>-6.9303500000000001E-3</c:v>
                </c:pt>
                <c:pt idx="7731">
                  <c:v>-6.1693199999999998E-3</c:v>
                </c:pt>
                <c:pt idx="7732">
                  <c:v>-1.9775399999999999E-2</c:v>
                </c:pt>
                <c:pt idx="7733">
                  <c:v>-1.14918E-2</c:v>
                </c:pt>
                <c:pt idx="7734">
                  <c:v>-6.1798099999999998E-4</c:v>
                </c:pt>
                <c:pt idx="7735">
                  <c:v>-2.2792799999999999E-4</c:v>
                </c:pt>
                <c:pt idx="7736">
                  <c:v>6.7911100000000004E-3</c:v>
                </c:pt>
                <c:pt idx="7737">
                  <c:v>-7.01141E-3</c:v>
                </c:pt>
                <c:pt idx="7738">
                  <c:v>-1.63937E-3</c:v>
                </c:pt>
                <c:pt idx="7739">
                  <c:v>-1.16062E-3</c:v>
                </c:pt>
                <c:pt idx="7740">
                  <c:v>3.3569300000000003E-4</c:v>
                </c:pt>
                <c:pt idx="7741">
                  <c:v>-8.8672600000000001E-3</c:v>
                </c:pt>
                <c:pt idx="7742">
                  <c:v>-3.0422199999999999E-4</c:v>
                </c:pt>
                <c:pt idx="7743">
                  <c:v>-1.6384100000000001E-3</c:v>
                </c:pt>
                <c:pt idx="7744">
                  <c:v>-6.8111400000000002E-3</c:v>
                </c:pt>
                <c:pt idx="7745">
                  <c:v>5.7306299999999996E-3</c:v>
                </c:pt>
                <c:pt idx="7746">
                  <c:v>-2.72751E-4</c:v>
                </c:pt>
                <c:pt idx="7747">
                  <c:v>8.2740799999999996E-3</c:v>
                </c:pt>
                <c:pt idx="7748">
                  <c:v>9.0074500000000002E-3</c:v>
                </c:pt>
                <c:pt idx="7749">
                  <c:v>2.1266899999999999E-4</c:v>
                </c:pt>
                <c:pt idx="7750">
                  <c:v>-6.4582800000000003E-3</c:v>
                </c:pt>
                <c:pt idx="7751">
                  <c:v>-1.3427700000000001E-3</c:v>
                </c:pt>
                <c:pt idx="7752">
                  <c:v>3.31402E-3</c:v>
                </c:pt>
                <c:pt idx="7753">
                  <c:v>4.0969800000000001E-3</c:v>
                </c:pt>
                <c:pt idx="7754">
                  <c:v>1.7547600000000001E-4</c:v>
                </c:pt>
                <c:pt idx="7755">
                  <c:v>3.9644199999999997E-3</c:v>
                </c:pt>
                <c:pt idx="7756">
                  <c:v>-1.0423699999999999E-3</c:v>
                </c:pt>
                <c:pt idx="7757">
                  <c:v>1.40629E-2</c:v>
                </c:pt>
                <c:pt idx="7758">
                  <c:v>1.0172799999999999E-2</c:v>
                </c:pt>
                <c:pt idx="7759">
                  <c:v>1.7008800000000001E-2</c:v>
                </c:pt>
                <c:pt idx="7760">
                  <c:v>1.7325400000000001E-2</c:v>
                </c:pt>
                <c:pt idx="7761">
                  <c:v>1.37863E-2</c:v>
                </c:pt>
                <c:pt idx="7762">
                  <c:v>1.07508E-2</c:v>
                </c:pt>
                <c:pt idx="7763">
                  <c:v>1.39322E-2</c:v>
                </c:pt>
                <c:pt idx="7764">
                  <c:v>1.46103E-2</c:v>
                </c:pt>
                <c:pt idx="7765">
                  <c:v>1.2888E-2</c:v>
                </c:pt>
                <c:pt idx="7766">
                  <c:v>1.9074399999999998E-2</c:v>
                </c:pt>
                <c:pt idx="7767">
                  <c:v>8.7652200000000006E-3</c:v>
                </c:pt>
                <c:pt idx="7768">
                  <c:v>1.41373E-2</c:v>
                </c:pt>
                <c:pt idx="7769">
                  <c:v>9.5510500000000002E-3</c:v>
                </c:pt>
                <c:pt idx="7770">
                  <c:v>5.7496999999999999E-3</c:v>
                </c:pt>
                <c:pt idx="7771">
                  <c:v>1.2146000000000001E-2</c:v>
                </c:pt>
                <c:pt idx="7772">
                  <c:v>6.9427500000000001E-3</c:v>
                </c:pt>
                <c:pt idx="7773">
                  <c:v>1.5756599999999999E-2</c:v>
                </c:pt>
                <c:pt idx="7774">
                  <c:v>5.7601900000000001E-3</c:v>
                </c:pt>
                <c:pt idx="7775">
                  <c:v>6.9026900000000004E-3</c:v>
                </c:pt>
                <c:pt idx="7776">
                  <c:v>2.0317999999999999E-2</c:v>
                </c:pt>
                <c:pt idx="7777">
                  <c:v>1.00746E-2</c:v>
                </c:pt>
                <c:pt idx="7778">
                  <c:v>6.2093699999999996E-3</c:v>
                </c:pt>
                <c:pt idx="7779">
                  <c:v>-6.8941100000000002E-3</c:v>
                </c:pt>
                <c:pt idx="7780">
                  <c:v>-5.5684999999999997E-3</c:v>
                </c:pt>
                <c:pt idx="7781">
                  <c:v>2.0561199999999998E-3</c:v>
                </c:pt>
                <c:pt idx="7782">
                  <c:v>-1.70612E-3</c:v>
                </c:pt>
                <c:pt idx="7783">
                  <c:v>-4.4908500000000002E-3</c:v>
                </c:pt>
                <c:pt idx="7784">
                  <c:v>-1.8367800000000001E-3</c:v>
                </c:pt>
                <c:pt idx="7785">
                  <c:v>1.43147E-3</c:v>
                </c:pt>
                <c:pt idx="7786">
                  <c:v>5.8841700000000004E-4</c:v>
                </c:pt>
                <c:pt idx="7787">
                  <c:v>3.1661999999999999E-4</c:v>
                </c:pt>
                <c:pt idx="7788">
                  <c:v>-2.08187E-3</c:v>
                </c:pt>
                <c:pt idx="7789">
                  <c:v>1.2641899999999999E-2</c:v>
                </c:pt>
                <c:pt idx="7790">
                  <c:v>6.4697299999999999E-3</c:v>
                </c:pt>
                <c:pt idx="7791">
                  <c:v>9.2897399999999995E-3</c:v>
                </c:pt>
                <c:pt idx="7792">
                  <c:v>7.7142699999999996E-3</c:v>
                </c:pt>
                <c:pt idx="7793">
                  <c:v>1.9645700000000001E-3</c:v>
                </c:pt>
                <c:pt idx="7794">
                  <c:v>-2.5377300000000002E-3</c:v>
                </c:pt>
                <c:pt idx="7795">
                  <c:v>3.8795499999999998E-3</c:v>
                </c:pt>
                <c:pt idx="7796">
                  <c:v>5.7506600000000005E-4</c:v>
                </c:pt>
                <c:pt idx="7797">
                  <c:v>1.49727E-4</c:v>
                </c:pt>
                <c:pt idx="7798">
                  <c:v>-7.4234000000000001E-3</c:v>
                </c:pt>
                <c:pt idx="7799">
                  <c:v>-3.6697399999999999E-3</c:v>
                </c:pt>
                <c:pt idx="7800">
                  <c:v>-1.3418200000000001E-3</c:v>
                </c:pt>
                <c:pt idx="7801">
                  <c:v>-1.1177100000000001E-3</c:v>
                </c:pt>
                <c:pt idx="7802">
                  <c:v>-7.5292600000000003E-3</c:v>
                </c:pt>
                <c:pt idx="7803">
                  <c:v>-3.4942599999999999E-3</c:v>
                </c:pt>
                <c:pt idx="7804">
                  <c:v>2.8562499999999998E-3</c:v>
                </c:pt>
                <c:pt idx="7805">
                  <c:v>-3.1004000000000001E-3</c:v>
                </c:pt>
                <c:pt idx="7806">
                  <c:v>-1.1400199999999999E-2</c:v>
                </c:pt>
                <c:pt idx="7807">
                  <c:v>-1.1739700000000001E-3</c:v>
                </c:pt>
                <c:pt idx="7808">
                  <c:v>-1.43051E-4</c:v>
                </c:pt>
                <c:pt idx="7809">
                  <c:v>-6.4420700000000003E-3</c:v>
                </c:pt>
                <c:pt idx="7810">
                  <c:v>1.30463E-3</c:v>
                </c:pt>
                <c:pt idx="7811">
                  <c:v>3.6373099999999999E-3</c:v>
                </c:pt>
                <c:pt idx="7812">
                  <c:v>3.8023000000000002E-3</c:v>
                </c:pt>
                <c:pt idx="7813">
                  <c:v>-2.3145700000000002E-3</c:v>
                </c:pt>
                <c:pt idx="7814">
                  <c:v>7.2612800000000002E-3</c:v>
                </c:pt>
                <c:pt idx="7815">
                  <c:v>1.44482E-2</c:v>
                </c:pt>
                <c:pt idx="7816">
                  <c:v>9.8695799999999993E-3</c:v>
                </c:pt>
                <c:pt idx="7817">
                  <c:v>1.04151E-2</c:v>
                </c:pt>
                <c:pt idx="7818">
                  <c:v>6.8159099999999997E-3</c:v>
                </c:pt>
                <c:pt idx="7819">
                  <c:v>1.49946E-2</c:v>
                </c:pt>
                <c:pt idx="7820">
                  <c:v>1.2840300000000001E-2</c:v>
                </c:pt>
                <c:pt idx="7821">
                  <c:v>6.8340299999999996E-3</c:v>
                </c:pt>
                <c:pt idx="7822">
                  <c:v>6.5612800000000001E-3</c:v>
                </c:pt>
                <c:pt idx="7823">
                  <c:v>2.6979399999999998E-3</c:v>
                </c:pt>
                <c:pt idx="7824">
                  <c:v>1.0967300000000001E-4</c:v>
                </c:pt>
                <c:pt idx="7825">
                  <c:v>6.1597800000000001E-3</c:v>
                </c:pt>
                <c:pt idx="7826">
                  <c:v>5.1994299999999997E-3</c:v>
                </c:pt>
                <c:pt idx="7827">
                  <c:v>7.6904299999999998E-3</c:v>
                </c:pt>
                <c:pt idx="7828">
                  <c:v>9.2306100000000002E-3</c:v>
                </c:pt>
                <c:pt idx="7829">
                  <c:v>5.4731399999999996E-3</c:v>
                </c:pt>
                <c:pt idx="7830">
                  <c:v>1.0273900000000001E-2</c:v>
                </c:pt>
                <c:pt idx="7831">
                  <c:v>2.89726E-3</c:v>
                </c:pt>
                <c:pt idx="7832">
                  <c:v>1.90639E-3</c:v>
                </c:pt>
                <c:pt idx="7833">
                  <c:v>7.3757199999999997E-3</c:v>
                </c:pt>
                <c:pt idx="7834">
                  <c:v>6.8750399999999998E-3</c:v>
                </c:pt>
                <c:pt idx="7835">
                  <c:v>1.0219600000000001E-2</c:v>
                </c:pt>
                <c:pt idx="7836">
                  <c:v>5.7611499999999996E-3</c:v>
                </c:pt>
                <c:pt idx="7837">
                  <c:v>8.3150900000000007E-3</c:v>
                </c:pt>
                <c:pt idx="7838">
                  <c:v>8.4114099999999994E-3</c:v>
                </c:pt>
                <c:pt idx="7839">
                  <c:v>5.8050200000000001E-3</c:v>
                </c:pt>
                <c:pt idx="7840">
                  <c:v>5.2823999999999996E-3</c:v>
                </c:pt>
                <c:pt idx="7841">
                  <c:v>9.3326599999999996E-3</c:v>
                </c:pt>
                <c:pt idx="7842">
                  <c:v>7.8420599999999997E-3</c:v>
                </c:pt>
                <c:pt idx="7843">
                  <c:v>8.1567800000000006E-3</c:v>
                </c:pt>
                <c:pt idx="7844">
                  <c:v>1.6501399999999999E-2</c:v>
                </c:pt>
                <c:pt idx="7845">
                  <c:v>6.2894800000000001E-3</c:v>
                </c:pt>
                <c:pt idx="7846">
                  <c:v>2.7608899999999998E-3</c:v>
                </c:pt>
                <c:pt idx="7847">
                  <c:v>8.7194400000000002E-3</c:v>
                </c:pt>
                <c:pt idx="7848">
                  <c:v>1.4377600000000001E-2</c:v>
                </c:pt>
                <c:pt idx="7849">
                  <c:v>1.47171E-2</c:v>
                </c:pt>
                <c:pt idx="7850">
                  <c:v>6.7157700000000002E-3</c:v>
                </c:pt>
                <c:pt idx="7851">
                  <c:v>4.8122399999999997E-3</c:v>
                </c:pt>
                <c:pt idx="7852">
                  <c:v>1.0803200000000001E-2</c:v>
                </c:pt>
                <c:pt idx="7853">
                  <c:v>9.3889200000000003E-3</c:v>
                </c:pt>
                <c:pt idx="7854">
                  <c:v>2.7675600000000001E-3</c:v>
                </c:pt>
                <c:pt idx="7855">
                  <c:v>1.08814E-3</c:v>
                </c:pt>
                <c:pt idx="7856">
                  <c:v>-3.4256E-3</c:v>
                </c:pt>
                <c:pt idx="7857">
                  <c:v>1.2311900000000001E-3</c:v>
                </c:pt>
                <c:pt idx="7858" formatCode="0.00E+00">
                  <c:v>1.6212500000000001E-5</c:v>
                </c:pt>
                <c:pt idx="7859">
                  <c:v>2.91348E-3</c:v>
                </c:pt>
                <c:pt idx="7860">
                  <c:v>1.2740100000000001E-2</c:v>
                </c:pt>
                <c:pt idx="7861">
                  <c:v>9.6969599999999993E-3</c:v>
                </c:pt>
                <c:pt idx="7862">
                  <c:v>1.23587E-2</c:v>
                </c:pt>
                <c:pt idx="7863">
                  <c:v>8.5458800000000005E-3</c:v>
                </c:pt>
                <c:pt idx="7864">
                  <c:v>4.0864899999999999E-3</c:v>
                </c:pt>
                <c:pt idx="7865">
                  <c:v>-5.3501099999999995E-4</c:v>
                </c:pt>
                <c:pt idx="7866">
                  <c:v>-2.7294200000000002E-3</c:v>
                </c:pt>
                <c:pt idx="7867">
                  <c:v>-4.2610199999999999E-3</c:v>
                </c:pt>
                <c:pt idx="7868">
                  <c:v>4.3640099999999998E-3</c:v>
                </c:pt>
                <c:pt idx="7869">
                  <c:v>-6.66046E-3</c:v>
                </c:pt>
                <c:pt idx="7870">
                  <c:v>1.77765E-3</c:v>
                </c:pt>
                <c:pt idx="7871">
                  <c:v>-1.2833600000000001E-2</c:v>
                </c:pt>
                <c:pt idx="7872">
                  <c:v>-3.1814600000000001E-3</c:v>
                </c:pt>
                <c:pt idx="7873">
                  <c:v>2.9973999999999999E-3</c:v>
                </c:pt>
                <c:pt idx="7874">
                  <c:v>9.8876999999999993E-3</c:v>
                </c:pt>
                <c:pt idx="7875">
                  <c:v>3.82614E-3</c:v>
                </c:pt>
                <c:pt idx="7876">
                  <c:v>1.7499900000000001E-3</c:v>
                </c:pt>
                <c:pt idx="7877">
                  <c:v>-1.7166100000000001E-4</c:v>
                </c:pt>
                <c:pt idx="7878">
                  <c:v>-3.47328E-3</c:v>
                </c:pt>
                <c:pt idx="7879">
                  <c:v>4.1666000000000003E-3</c:v>
                </c:pt>
                <c:pt idx="7880">
                  <c:v>-3.9453500000000002E-3</c:v>
                </c:pt>
                <c:pt idx="7881">
                  <c:v>-4.4727300000000003E-3</c:v>
                </c:pt>
                <c:pt idx="7882">
                  <c:v>-1.14231E-2</c:v>
                </c:pt>
                <c:pt idx="7883">
                  <c:v>-8.6479199999999999E-3</c:v>
                </c:pt>
                <c:pt idx="7884">
                  <c:v>-1.23138E-2</c:v>
                </c:pt>
                <c:pt idx="7885">
                  <c:v>-5.2375800000000004E-3</c:v>
                </c:pt>
                <c:pt idx="7886">
                  <c:v>-3.02601E-3</c:v>
                </c:pt>
                <c:pt idx="7887">
                  <c:v>-5.7182300000000004E-3</c:v>
                </c:pt>
                <c:pt idx="7888">
                  <c:v>-1.1062599999999999E-4</c:v>
                </c:pt>
                <c:pt idx="7889">
                  <c:v>-4.3430300000000003E-3</c:v>
                </c:pt>
                <c:pt idx="7890">
                  <c:v>-1.09577E-3</c:v>
                </c:pt>
                <c:pt idx="7891">
                  <c:v>5.7039300000000003E-3</c:v>
                </c:pt>
                <c:pt idx="7892">
                  <c:v>-6.7901599999999995E-4</c:v>
                </c:pt>
                <c:pt idx="7893">
                  <c:v>-8.8024100000000003E-4</c:v>
                </c:pt>
                <c:pt idx="7894">
                  <c:v>-3.3073400000000002E-3</c:v>
                </c:pt>
                <c:pt idx="7895">
                  <c:v>-4.7464400000000002E-3</c:v>
                </c:pt>
                <c:pt idx="7896">
                  <c:v>7.97081E-3</c:v>
                </c:pt>
                <c:pt idx="7897">
                  <c:v>1.36089E-2</c:v>
                </c:pt>
                <c:pt idx="7898">
                  <c:v>7.4052800000000002E-3</c:v>
                </c:pt>
                <c:pt idx="7899">
                  <c:v>2.8019E-3</c:v>
                </c:pt>
                <c:pt idx="7900">
                  <c:v>4.82082E-3</c:v>
                </c:pt>
                <c:pt idx="7901">
                  <c:v>8.8558200000000004E-3</c:v>
                </c:pt>
                <c:pt idx="7902">
                  <c:v>1.05095E-2</c:v>
                </c:pt>
                <c:pt idx="7903">
                  <c:v>1.7632499999999999E-2</c:v>
                </c:pt>
                <c:pt idx="7904">
                  <c:v>2.09932E-2</c:v>
                </c:pt>
                <c:pt idx="7905">
                  <c:v>1.26867E-2</c:v>
                </c:pt>
                <c:pt idx="7906">
                  <c:v>1.1202800000000001E-2</c:v>
                </c:pt>
                <c:pt idx="7907">
                  <c:v>3.16811E-3</c:v>
                </c:pt>
                <c:pt idx="7908">
                  <c:v>5.7220500000000002E-3</c:v>
                </c:pt>
                <c:pt idx="7909">
                  <c:v>6.2046100000000002E-3</c:v>
                </c:pt>
                <c:pt idx="7910">
                  <c:v>-3.0698800000000001E-3</c:v>
                </c:pt>
                <c:pt idx="7911">
                  <c:v>5.72205E-4</c:v>
                </c:pt>
                <c:pt idx="7912">
                  <c:v>-9.5272099999999995E-3</c:v>
                </c:pt>
                <c:pt idx="7913">
                  <c:v>-3.07369E-3</c:v>
                </c:pt>
                <c:pt idx="7914">
                  <c:v>2.8390899999999998E-3</c:v>
                </c:pt>
                <c:pt idx="7915">
                  <c:v>7.8105899999999996E-4</c:v>
                </c:pt>
                <c:pt idx="7916">
                  <c:v>-6.2866199999999997E-3</c:v>
                </c:pt>
                <c:pt idx="7917">
                  <c:v>-7.5435599999999997E-4</c:v>
                </c:pt>
                <c:pt idx="7918">
                  <c:v>-3.2749200000000002E-3</c:v>
                </c:pt>
                <c:pt idx="7919">
                  <c:v>-3.4170200000000002E-3</c:v>
                </c:pt>
                <c:pt idx="7920">
                  <c:v>3.4637499999999998E-3</c:v>
                </c:pt>
                <c:pt idx="7921">
                  <c:v>2.56062E-3</c:v>
                </c:pt>
                <c:pt idx="7922">
                  <c:v>2.5596600000000001E-3</c:v>
                </c:pt>
                <c:pt idx="7923">
                  <c:v>6.5898900000000002E-4</c:v>
                </c:pt>
                <c:pt idx="7924">
                  <c:v>-3.71456E-3</c:v>
                </c:pt>
                <c:pt idx="7925">
                  <c:v>-5.4426199999999996E-3</c:v>
                </c:pt>
                <c:pt idx="7926">
                  <c:v>-4.0540699999999999E-3</c:v>
                </c:pt>
                <c:pt idx="7927">
                  <c:v>2.1734200000000001E-3</c:v>
                </c:pt>
                <c:pt idx="7928">
                  <c:v>3.2157900000000001E-3</c:v>
                </c:pt>
                <c:pt idx="7929">
                  <c:v>2.9849999999999998E-3</c:v>
                </c:pt>
                <c:pt idx="7930">
                  <c:v>8.2492799999999995E-4</c:v>
                </c:pt>
                <c:pt idx="7931">
                  <c:v>-4.70734E-3</c:v>
                </c:pt>
                <c:pt idx="7932">
                  <c:v>1.0108899999999999E-4</c:v>
                </c:pt>
                <c:pt idx="7933">
                  <c:v>-7.8582800000000003E-4</c:v>
                </c:pt>
                <c:pt idx="7934">
                  <c:v>6.0081499999999999E-4</c:v>
                </c:pt>
                <c:pt idx="7935">
                  <c:v>-2.5730100000000001E-3</c:v>
                </c:pt>
                <c:pt idx="7936">
                  <c:v>-4.2343099999999998E-3</c:v>
                </c:pt>
                <c:pt idx="7937">
                  <c:v>1.47915E-3</c:v>
                </c:pt>
                <c:pt idx="7938">
                  <c:v>4.2028400000000002E-3</c:v>
                </c:pt>
                <c:pt idx="7939">
                  <c:v>6.2398899999999997E-3</c:v>
                </c:pt>
                <c:pt idx="7940">
                  <c:v>8.6011899999999999E-3</c:v>
                </c:pt>
                <c:pt idx="7941">
                  <c:v>7.5035099999999997E-3</c:v>
                </c:pt>
                <c:pt idx="7942">
                  <c:v>7.8716299999999993E-3</c:v>
                </c:pt>
                <c:pt idx="7943">
                  <c:v>4.3573400000000003E-3</c:v>
                </c:pt>
                <c:pt idx="7944">
                  <c:v>5.9995700000000001E-3</c:v>
                </c:pt>
                <c:pt idx="7945">
                  <c:v>9.7131700000000001E-3</c:v>
                </c:pt>
                <c:pt idx="7946">
                  <c:v>6.4916599999999998E-3</c:v>
                </c:pt>
                <c:pt idx="7947">
                  <c:v>5.4225899999999997E-3</c:v>
                </c:pt>
                <c:pt idx="7948">
                  <c:v>1.1795E-2</c:v>
                </c:pt>
                <c:pt idx="7949">
                  <c:v>8.0452000000000006E-3</c:v>
                </c:pt>
                <c:pt idx="7950">
                  <c:v>5.7086899999999998E-3</c:v>
                </c:pt>
                <c:pt idx="7951">
                  <c:v>-4.0149700000000001E-4</c:v>
                </c:pt>
                <c:pt idx="7952">
                  <c:v>6.4392099999999999E-3</c:v>
                </c:pt>
                <c:pt idx="7953">
                  <c:v>1.2702E-2</c:v>
                </c:pt>
                <c:pt idx="7954">
                  <c:v>8.3351099999999997E-3</c:v>
                </c:pt>
                <c:pt idx="7955">
                  <c:v>-6.1636E-3</c:v>
                </c:pt>
                <c:pt idx="7956">
                  <c:v>-1.16825E-3</c:v>
                </c:pt>
                <c:pt idx="7957">
                  <c:v>1.0968200000000001E-2</c:v>
                </c:pt>
                <c:pt idx="7958">
                  <c:v>1.2859300000000001E-2</c:v>
                </c:pt>
                <c:pt idx="7959">
                  <c:v>1.30005E-2</c:v>
                </c:pt>
                <c:pt idx="7960">
                  <c:v>7.9460099999999999E-3</c:v>
                </c:pt>
                <c:pt idx="7961">
                  <c:v>9.8819700000000003E-3</c:v>
                </c:pt>
                <c:pt idx="7962">
                  <c:v>5.0077400000000001E-3</c:v>
                </c:pt>
                <c:pt idx="7963">
                  <c:v>2.25544E-3</c:v>
                </c:pt>
                <c:pt idx="7964">
                  <c:v>1.4514899999999999E-3</c:v>
                </c:pt>
                <c:pt idx="7965">
                  <c:v>8.7146800000000007E-3</c:v>
                </c:pt>
                <c:pt idx="7966">
                  <c:v>5.7840299999999999E-3</c:v>
                </c:pt>
                <c:pt idx="7967">
                  <c:v>9.9926000000000008E-3</c:v>
                </c:pt>
                <c:pt idx="7968">
                  <c:v>1.2500799999999999E-2</c:v>
                </c:pt>
                <c:pt idx="7969">
                  <c:v>2.0688100000000001E-2</c:v>
                </c:pt>
                <c:pt idx="7970">
                  <c:v>1.2645699999999999E-2</c:v>
                </c:pt>
                <c:pt idx="7971">
                  <c:v>1.74856E-2</c:v>
                </c:pt>
                <c:pt idx="7972">
                  <c:v>1.97687E-2</c:v>
                </c:pt>
                <c:pt idx="7973">
                  <c:v>7.3289899999999996E-3</c:v>
                </c:pt>
                <c:pt idx="7974">
                  <c:v>6.2379799999999997E-3</c:v>
                </c:pt>
                <c:pt idx="7975">
                  <c:v>9.3107199999999998E-3</c:v>
                </c:pt>
                <c:pt idx="7976">
                  <c:v>9.7227100000000007E-3</c:v>
                </c:pt>
                <c:pt idx="7977">
                  <c:v>8.5945099999999996E-3</c:v>
                </c:pt>
                <c:pt idx="7978">
                  <c:v>1.2911799999999999E-2</c:v>
                </c:pt>
                <c:pt idx="7979">
                  <c:v>6.8387999999999999E-3</c:v>
                </c:pt>
                <c:pt idx="7980">
                  <c:v>4.4126499999999997E-3</c:v>
                </c:pt>
                <c:pt idx="7981">
                  <c:v>4.2867699999999996E-3</c:v>
                </c:pt>
                <c:pt idx="7982">
                  <c:v>1.1659600000000001E-2</c:v>
                </c:pt>
                <c:pt idx="7983">
                  <c:v>9.6349699999999996E-3</c:v>
                </c:pt>
                <c:pt idx="7984">
                  <c:v>8.0013299999999992E-3</c:v>
                </c:pt>
                <c:pt idx="7985">
                  <c:v>6.2437100000000004E-3</c:v>
                </c:pt>
                <c:pt idx="7986">
                  <c:v>5.5313100000000002E-3</c:v>
                </c:pt>
                <c:pt idx="7987">
                  <c:v>1.01633E-2</c:v>
                </c:pt>
                <c:pt idx="7988" formatCode="0.00E+00">
                  <c:v>1.0722199999999999E-2</c:v>
                </c:pt>
                <c:pt idx="7989">
                  <c:v>7.58743E-3</c:v>
                </c:pt>
                <c:pt idx="7990">
                  <c:v>8.9073199999999998E-3</c:v>
                </c:pt>
                <c:pt idx="7991">
                  <c:v>-2.5834999999999999E-3</c:v>
                </c:pt>
                <c:pt idx="7992">
                  <c:v>-4.5852699999999998E-3</c:v>
                </c:pt>
                <c:pt idx="7993">
                  <c:v>-1.2846000000000001E-3</c:v>
                </c:pt>
                <c:pt idx="7994">
                  <c:v>7.5845699999999997E-3</c:v>
                </c:pt>
                <c:pt idx="7995">
                  <c:v>4.8875799999999999E-3</c:v>
                </c:pt>
                <c:pt idx="7996">
                  <c:v>-1.8348699999999999E-3</c:v>
                </c:pt>
                <c:pt idx="7997">
                  <c:v>2.5482199999999999E-3</c:v>
                </c:pt>
                <c:pt idx="7998">
                  <c:v>1.1202800000000001E-2</c:v>
                </c:pt>
                <c:pt idx="7999" formatCode="0.00E+00">
                  <c:v>4.9276399999999996E-3</c:v>
                </c:pt>
                <c:pt idx="8000">
                  <c:v>-1.2044899999999999E-3</c:v>
                </c:pt>
                <c:pt idx="8001">
                  <c:v>4.8284499999999998E-3</c:v>
                </c:pt>
                <c:pt idx="8002">
                  <c:v>-5.8660500000000003E-3</c:v>
                </c:pt>
                <c:pt idx="8003">
                  <c:v>4.2295500000000003E-3</c:v>
                </c:pt>
                <c:pt idx="8004">
                  <c:v>-1.7156599999999999E-3</c:v>
                </c:pt>
                <c:pt idx="8005">
                  <c:v>1.95217E-3</c:v>
                </c:pt>
                <c:pt idx="8006">
                  <c:v>5.3796800000000004E-3</c:v>
                </c:pt>
                <c:pt idx="8007">
                  <c:v>3.0183800000000002E-3</c:v>
                </c:pt>
                <c:pt idx="8008">
                  <c:v>1.2664799999999999E-3</c:v>
                </c:pt>
                <c:pt idx="8009">
                  <c:v>2.41566E-3</c:v>
                </c:pt>
                <c:pt idx="8010">
                  <c:v>9.9372900000000005E-4</c:v>
                </c:pt>
                <c:pt idx="8011">
                  <c:v>-6.6375699999999995E-4</c:v>
                </c:pt>
                <c:pt idx="8012">
                  <c:v>1.6307800000000001E-3</c:v>
                </c:pt>
                <c:pt idx="8013">
                  <c:v>-2.5749200000000001E-4</c:v>
                </c:pt>
                <c:pt idx="8014">
                  <c:v>2.3555799999999999E-3</c:v>
                </c:pt>
                <c:pt idx="8015">
                  <c:v>-3.4179700000000002E-3</c:v>
                </c:pt>
                <c:pt idx="8016">
                  <c:v>-4.9543399999999998E-3</c:v>
                </c:pt>
                <c:pt idx="8017">
                  <c:v>-1.17722E-2</c:v>
                </c:pt>
                <c:pt idx="8018">
                  <c:v>-9.0913799999999996E-3</c:v>
                </c:pt>
                <c:pt idx="8019">
                  <c:v>-2.1778100000000002E-2</c:v>
                </c:pt>
                <c:pt idx="8020">
                  <c:v>-1.2743000000000001E-2</c:v>
                </c:pt>
                <c:pt idx="8021">
                  <c:v>2.0437200000000002E-3</c:v>
                </c:pt>
                <c:pt idx="8022">
                  <c:v>-3.9586999999999999E-3</c:v>
                </c:pt>
                <c:pt idx="8023">
                  <c:v>-3.9739600000000003E-3</c:v>
                </c:pt>
                <c:pt idx="8024">
                  <c:v>-3.4160599999999998E-3</c:v>
                </c:pt>
                <c:pt idx="8025">
                  <c:v>-1.6832399999999999E-3</c:v>
                </c:pt>
                <c:pt idx="8026">
                  <c:v>8.9454699999999999E-4</c:v>
                </c:pt>
                <c:pt idx="8027">
                  <c:v>-1.4114399999999999E-3</c:v>
                </c:pt>
                <c:pt idx="8028">
                  <c:v>-2.9697399999999998E-3</c:v>
                </c:pt>
                <c:pt idx="8029">
                  <c:v>-5.3281800000000001E-3</c:v>
                </c:pt>
                <c:pt idx="8030">
                  <c:v>-1.65558E-3</c:v>
                </c:pt>
                <c:pt idx="8031">
                  <c:v>2.7017600000000001E-3</c:v>
                </c:pt>
                <c:pt idx="8032">
                  <c:v>-4.5394899999999999E-4</c:v>
                </c:pt>
                <c:pt idx="8033">
                  <c:v>8.3627700000000003E-3</c:v>
                </c:pt>
                <c:pt idx="8034">
                  <c:v>7.7838899999999999E-3</c:v>
                </c:pt>
                <c:pt idx="8035">
                  <c:v>3.7584300000000001E-3</c:v>
                </c:pt>
                <c:pt idx="8036">
                  <c:v>-1.6365100000000001E-3</c:v>
                </c:pt>
                <c:pt idx="8037">
                  <c:v>-5.9671400000000001E-3</c:v>
                </c:pt>
                <c:pt idx="8038">
                  <c:v>5.4845800000000002E-3</c:v>
                </c:pt>
                <c:pt idx="8039" formatCode="0.00E+00">
                  <c:v>8.2015999999999995E-5</c:v>
                </c:pt>
                <c:pt idx="8040">
                  <c:v>9.0503700000000003E-4</c:v>
                </c:pt>
                <c:pt idx="8041">
                  <c:v>-1.6031299999999999E-3</c:v>
                </c:pt>
                <c:pt idx="8042">
                  <c:v>5.9986100000000004E-4</c:v>
                </c:pt>
                <c:pt idx="8043">
                  <c:v>-4.8923499999999997E-4</c:v>
                </c:pt>
                <c:pt idx="8044">
                  <c:v>-7.1430199999999999E-4</c:v>
                </c:pt>
                <c:pt idx="8045">
                  <c:v>1.0960599999999999E-2</c:v>
                </c:pt>
                <c:pt idx="8046">
                  <c:v>-2.1085700000000001E-3</c:v>
                </c:pt>
                <c:pt idx="8047">
                  <c:v>-7.3881099999999998E-3</c:v>
                </c:pt>
                <c:pt idx="8048">
                  <c:v>-1.95313E-3</c:v>
                </c:pt>
                <c:pt idx="8049">
                  <c:v>-3.68023E-3</c:v>
                </c:pt>
                <c:pt idx="8050">
                  <c:v>6.7777599999999999E-3</c:v>
                </c:pt>
                <c:pt idx="8051">
                  <c:v>-5.16987E-3</c:v>
                </c:pt>
                <c:pt idx="8052">
                  <c:v>4.7397599999999998E-4</c:v>
                </c:pt>
                <c:pt idx="8053">
                  <c:v>-1.7318699999999999E-3</c:v>
                </c:pt>
                <c:pt idx="8054">
                  <c:v>1.07956E-3</c:v>
                </c:pt>
                <c:pt idx="8055">
                  <c:v>1.41144E-4</c:v>
                </c:pt>
                <c:pt idx="8056">
                  <c:v>2.7313200000000002E-3</c:v>
                </c:pt>
                <c:pt idx="8057">
                  <c:v>2.1104800000000001E-3</c:v>
                </c:pt>
                <c:pt idx="8058">
                  <c:v>7.7114100000000001E-3</c:v>
                </c:pt>
                <c:pt idx="8059">
                  <c:v>8.0108599999999999E-3</c:v>
                </c:pt>
                <c:pt idx="8060">
                  <c:v>1.8463100000000001E-3</c:v>
                </c:pt>
                <c:pt idx="8061">
                  <c:v>9.8075899999999997E-3</c:v>
                </c:pt>
                <c:pt idx="8062">
                  <c:v>-2.9039399999999998E-3</c:v>
                </c:pt>
                <c:pt idx="8063">
                  <c:v>1.1234299999999999E-3</c:v>
                </c:pt>
                <c:pt idx="8064">
                  <c:v>-5.5189100000000001E-3</c:v>
                </c:pt>
                <c:pt idx="8065">
                  <c:v>-8.4409700000000008E-3</c:v>
                </c:pt>
                <c:pt idx="8066">
                  <c:v>-9.1772099999999999E-3</c:v>
                </c:pt>
                <c:pt idx="8067">
                  <c:v>-9.6483200000000002E-3</c:v>
                </c:pt>
                <c:pt idx="8068">
                  <c:v>-2.7284599999999998E-3</c:v>
                </c:pt>
                <c:pt idx="8069">
                  <c:v>-8.6450599999999996E-3</c:v>
                </c:pt>
                <c:pt idx="8070">
                  <c:v>-1.3150200000000001E-2</c:v>
                </c:pt>
                <c:pt idx="8071">
                  <c:v>-2.7437199999999998E-3</c:v>
                </c:pt>
                <c:pt idx="8072" formatCode="0.00E+00">
                  <c:v>6.3848500000000001E-3</c:v>
                </c:pt>
                <c:pt idx="8073">
                  <c:v>1.9082999999999999E-3</c:v>
                </c:pt>
                <c:pt idx="8074">
                  <c:v>3.00789E-3</c:v>
                </c:pt>
                <c:pt idx="8075">
                  <c:v>9.1257100000000004E-3</c:v>
                </c:pt>
                <c:pt idx="8076">
                  <c:v>7.6560999999999999E-3</c:v>
                </c:pt>
                <c:pt idx="8077">
                  <c:v>1.2616199999999999E-2</c:v>
                </c:pt>
                <c:pt idx="8078">
                  <c:v>1.3311399999999999E-2</c:v>
                </c:pt>
                <c:pt idx="8079">
                  <c:v>1.05524E-2</c:v>
                </c:pt>
                <c:pt idx="8080">
                  <c:v>4.7788600000000002E-3</c:v>
                </c:pt>
                <c:pt idx="8081">
                  <c:v>-8.3189000000000006E-3</c:v>
                </c:pt>
                <c:pt idx="8082">
                  <c:v>-7.7342999999999997E-4</c:v>
                </c:pt>
                <c:pt idx="8083">
                  <c:v>7.5330700000000002E-3</c:v>
                </c:pt>
                <c:pt idx="8084">
                  <c:v>1.0578199999999999E-2</c:v>
                </c:pt>
                <c:pt idx="8085">
                  <c:v>3.7002600000000002E-4</c:v>
                </c:pt>
                <c:pt idx="8086">
                  <c:v>9.4222999999999998E-3</c:v>
                </c:pt>
                <c:pt idx="8087">
                  <c:v>-1.36662E-3</c:v>
                </c:pt>
                <c:pt idx="8088">
                  <c:v>1.4772400000000001E-3</c:v>
                </c:pt>
                <c:pt idx="8089">
                  <c:v>-1.42574E-3</c:v>
                </c:pt>
                <c:pt idx="8090">
                  <c:v>-1.02997E-4</c:v>
                </c:pt>
                <c:pt idx="8091">
                  <c:v>-1.27983E-3</c:v>
                </c:pt>
                <c:pt idx="8092">
                  <c:v>-4.4765500000000001E-3</c:v>
                </c:pt>
                <c:pt idx="8093" formatCode="0.00E+00">
                  <c:v>-9.8228500000000003E-5</c:v>
                </c:pt>
                <c:pt idx="8094">
                  <c:v>1.28841E-3</c:v>
                </c:pt>
                <c:pt idx="8095">
                  <c:v>1.2656199999999999E-2</c:v>
                </c:pt>
                <c:pt idx="8096">
                  <c:v>2.8390899999999998E-3</c:v>
                </c:pt>
                <c:pt idx="8097">
                  <c:v>-8.2397500000000001E-4</c:v>
                </c:pt>
                <c:pt idx="8098">
                  <c:v>-4.41933E-3</c:v>
                </c:pt>
                <c:pt idx="8099">
                  <c:v>-9.1905600000000004E-3</c:v>
                </c:pt>
                <c:pt idx="8100">
                  <c:v>-6.5517400000000001E-4</c:v>
                </c:pt>
                <c:pt idx="8101">
                  <c:v>5.9003800000000002E-3</c:v>
                </c:pt>
                <c:pt idx="8102">
                  <c:v>1.04809E-3</c:v>
                </c:pt>
                <c:pt idx="8103">
                  <c:v>-6.6184999999999996E-4</c:v>
                </c:pt>
                <c:pt idx="8104">
                  <c:v>-2.5558500000000001E-4</c:v>
                </c:pt>
                <c:pt idx="8105">
                  <c:v>1.6832399999999999E-3</c:v>
                </c:pt>
                <c:pt idx="8106">
                  <c:v>5.4216400000000001E-3</c:v>
                </c:pt>
                <c:pt idx="8107">
                  <c:v>8.9559600000000007E-3</c:v>
                </c:pt>
                <c:pt idx="8108">
                  <c:v>4.1761400000000001E-3</c:v>
                </c:pt>
                <c:pt idx="8109">
                  <c:v>5.7172799999999999E-3</c:v>
                </c:pt>
                <c:pt idx="8110">
                  <c:v>3.66783E-3</c:v>
                </c:pt>
                <c:pt idx="8111">
                  <c:v>4.6453500000000003E-3</c:v>
                </c:pt>
                <c:pt idx="8112">
                  <c:v>5.2337599999999996E-3</c:v>
                </c:pt>
                <c:pt idx="8113">
                  <c:v>8.1481899999999996E-3</c:v>
                </c:pt>
                <c:pt idx="8114">
                  <c:v>6.0138700000000002E-3</c:v>
                </c:pt>
                <c:pt idx="8115">
                  <c:v>1.8930399999999999E-3</c:v>
                </c:pt>
                <c:pt idx="8116">
                  <c:v>3.6306400000000001E-3</c:v>
                </c:pt>
                <c:pt idx="8117">
                  <c:v>-5.0134699999999999E-3</c:v>
                </c:pt>
                <c:pt idx="8118">
                  <c:v>-4.4536599999999999E-3</c:v>
                </c:pt>
                <c:pt idx="8119">
                  <c:v>1.32942E-3</c:v>
                </c:pt>
                <c:pt idx="8120">
                  <c:v>8.1920599999999993E-3</c:v>
                </c:pt>
                <c:pt idx="8121">
                  <c:v>1.22328E-2</c:v>
                </c:pt>
                <c:pt idx="8122">
                  <c:v>8.3808900000000002E-3</c:v>
                </c:pt>
                <c:pt idx="8123">
                  <c:v>-8.0299400000000002E-4</c:v>
                </c:pt>
                <c:pt idx="8124">
                  <c:v>-2.8858199999999999E-3</c:v>
                </c:pt>
                <c:pt idx="8125">
                  <c:v>1.19209E-3</c:v>
                </c:pt>
                <c:pt idx="8126">
                  <c:v>4.5614200000000001E-3</c:v>
                </c:pt>
                <c:pt idx="8127">
                  <c:v>-2.3412699999999999E-3</c:v>
                </c:pt>
                <c:pt idx="8128">
                  <c:v>-5.5313100000000002E-3</c:v>
                </c:pt>
                <c:pt idx="8129">
                  <c:v>-8.8224400000000008E-3</c:v>
                </c:pt>
                <c:pt idx="8130">
                  <c:v>-5.4664600000000002E-3</c:v>
                </c:pt>
                <c:pt idx="8131">
                  <c:v>2.5081600000000001E-4</c:v>
                </c:pt>
                <c:pt idx="8132">
                  <c:v>-5.2404399999999999E-3</c:v>
                </c:pt>
                <c:pt idx="8133">
                  <c:v>-3.7069300000000002E-3</c:v>
                </c:pt>
                <c:pt idx="8134">
                  <c:v>-3.10421E-3</c:v>
                </c:pt>
                <c:pt idx="8135">
                  <c:v>-6.5679600000000003E-3</c:v>
                </c:pt>
                <c:pt idx="8136">
                  <c:v>-1.021E-2</c:v>
                </c:pt>
                <c:pt idx="8137">
                  <c:v>-6.6537899999999997E-3</c:v>
                </c:pt>
                <c:pt idx="8138">
                  <c:v>1.2588500000000001E-4</c:v>
                </c:pt>
                <c:pt idx="8139">
                  <c:v>4.7168699999999997E-3</c:v>
                </c:pt>
                <c:pt idx="8140">
                  <c:v>2.3727399999999999E-3</c:v>
                </c:pt>
                <c:pt idx="8141">
                  <c:v>-2.6140199999999999E-3</c:v>
                </c:pt>
                <c:pt idx="8142">
                  <c:v>-3.9510700000000001E-3</c:v>
                </c:pt>
                <c:pt idx="8143">
                  <c:v>-4.6815900000000002E-3</c:v>
                </c:pt>
                <c:pt idx="8144">
                  <c:v>-4.3411300000000003E-3</c:v>
                </c:pt>
                <c:pt idx="8145">
                  <c:v>-7.3776199999999997E-3</c:v>
                </c:pt>
                <c:pt idx="8146">
                  <c:v>-6.5994299999999999E-3</c:v>
                </c:pt>
                <c:pt idx="8147">
                  <c:v>-9.17339E-3</c:v>
                </c:pt>
                <c:pt idx="8148">
                  <c:v>-6.3667300000000001E-3</c:v>
                </c:pt>
                <c:pt idx="8149">
                  <c:v>-6.83498E-3</c:v>
                </c:pt>
                <c:pt idx="8150">
                  <c:v>8.2273499999999996E-3</c:v>
                </c:pt>
                <c:pt idx="8151">
                  <c:v>8.1176800000000004E-3</c:v>
                </c:pt>
                <c:pt idx="8152">
                  <c:v>6.4506499999999996E-3</c:v>
                </c:pt>
                <c:pt idx="8153">
                  <c:v>8.7451900000000003E-4</c:v>
                </c:pt>
                <c:pt idx="8154">
                  <c:v>-1.1799799999999999E-2</c:v>
                </c:pt>
                <c:pt idx="8155">
                  <c:v>-9.6149400000000006E-3</c:v>
                </c:pt>
                <c:pt idx="8156">
                  <c:v>-1.2152700000000001E-2</c:v>
                </c:pt>
                <c:pt idx="8157">
                  <c:v>-1.21546E-2</c:v>
                </c:pt>
                <c:pt idx="8158">
                  <c:v>-1.2833600000000001E-2</c:v>
                </c:pt>
                <c:pt idx="8159">
                  <c:v>-1.62115E-2</c:v>
                </c:pt>
                <c:pt idx="8160">
                  <c:v>-5.79453E-3</c:v>
                </c:pt>
                <c:pt idx="8161">
                  <c:v>-7.9021500000000001E-3</c:v>
                </c:pt>
                <c:pt idx="8162">
                  <c:v>-9.87911E-3</c:v>
                </c:pt>
                <c:pt idx="8163">
                  <c:v>-2.9068000000000002E-3</c:v>
                </c:pt>
                <c:pt idx="8164">
                  <c:v>-3.44086E-3</c:v>
                </c:pt>
                <c:pt idx="8165">
                  <c:v>-4.2629199999999999E-3</c:v>
                </c:pt>
                <c:pt idx="8166">
                  <c:v>-6.5679600000000003E-3</c:v>
                </c:pt>
                <c:pt idx="8167">
                  <c:v>1.74522E-3</c:v>
                </c:pt>
                <c:pt idx="8168">
                  <c:v>5.1946600000000002E-3</c:v>
                </c:pt>
                <c:pt idx="8169">
                  <c:v>5.04208E-3</c:v>
                </c:pt>
                <c:pt idx="8170">
                  <c:v>3.3378599999999998E-4</c:v>
                </c:pt>
                <c:pt idx="8171">
                  <c:v>-5.8765400000000004E-3</c:v>
                </c:pt>
                <c:pt idx="8172">
                  <c:v>-7.12395E-4</c:v>
                </c:pt>
                <c:pt idx="8173">
                  <c:v>4.4260000000000002E-3</c:v>
                </c:pt>
                <c:pt idx="8174">
                  <c:v>2.0532599999999999E-3</c:v>
                </c:pt>
                <c:pt idx="8175">
                  <c:v>1.55449E-3</c:v>
                </c:pt>
                <c:pt idx="8176">
                  <c:v>-3.2329599999999999E-4</c:v>
                </c:pt>
                <c:pt idx="8177">
                  <c:v>-3.9005300000000001E-4</c:v>
                </c:pt>
                <c:pt idx="8178">
                  <c:v>-1.04809E-3</c:v>
                </c:pt>
                <c:pt idx="8179">
                  <c:v>-3.96919E-3</c:v>
                </c:pt>
                <c:pt idx="8180">
                  <c:v>2.02179E-4</c:v>
                </c:pt>
                <c:pt idx="8181">
                  <c:v>-1.79386E-3</c:v>
                </c:pt>
                <c:pt idx="8182">
                  <c:v>-5.7334899999999999E-3</c:v>
                </c:pt>
                <c:pt idx="8183">
                  <c:v>-3.81088E-3</c:v>
                </c:pt>
                <c:pt idx="8184">
                  <c:v>-3.4685100000000002E-3</c:v>
                </c:pt>
                <c:pt idx="8185">
                  <c:v>-6.8855299999999995E-4</c:v>
                </c:pt>
                <c:pt idx="8186">
                  <c:v>-2.69032E-3</c:v>
                </c:pt>
                <c:pt idx="8187">
                  <c:v>7.6322600000000001E-3</c:v>
                </c:pt>
                <c:pt idx="8188">
                  <c:v>-5.0954800000000003E-3</c:v>
                </c:pt>
                <c:pt idx="8189">
                  <c:v>5.7773599999999996E-3</c:v>
                </c:pt>
                <c:pt idx="8190">
                  <c:v>1.5306499999999999E-3</c:v>
                </c:pt>
                <c:pt idx="8191">
                  <c:v>1.10531E-3</c:v>
                </c:pt>
                <c:pt idx="8192">
                  <c:v>2.8324099999999999E-4</c:v>
                </c:pt>
                <c:pt idx="8193">
                  <c:v>-2.48146E-3</c:v>
                </c:pt>
                <c:pt idx="8194">
                  <c:v>1.1253400000000001E-3</c:v>
                </c:pt>
                <c:pt idx="8195">
                  <c:v>3.4980800000000002E-3</c:v>
                </c:pt>
                <c:pt idx="8196">
                  <c:v>7.4310299999999999E-3</c:v>
                </c:pt>
                <c:pt idx="8197">
                  <c:v>-1.0017399999999999E-2</c:v>
                </c:pt>
                <c:pt idx="8198">
                  <c:v>-1.4845799999999999E-2</c:v>
                </c:pt>
                <c:pt idx="8199">
                  <c:v>-7.0819899999999998E-3</c:v>
                </c:pt>
                <c:pt idx="8200">
                  <c:v>-4.9810399999999999E-3</c:v>
                </c:pt>
                <c:pt idx="8201">
                  <c:v>-4.9591100000000001E-3</c:v>
                </c:pt>
                <c:pt idx="8202">
                  <c:v>5.0516099999999998E-3</c:v>
                </c:pt>
                <c:pt idx="8203">
                  <c:v>6.6738099999999996E-3</c:v>
                </c:pt>
                <c:pt idx="8204">
                  <c:v>2.9459E-3</c:v>
                </c:pt>
                <c:pt idx="8205">
                  <c:v>3.36361E-3</c:v>
                </c:pt>
                <c:pt idx="8206">
                  <c:v>1.0498E-2</c:v>
                </c:pt>
                <c:pt idx="8207">
                  <c:v>1.3332399999999999E-2</c:v>
                </c:pt>
                <c:pt idx="8208">
                  <c:v>1.03321E-2</c:v>
                </c:pt>
                <c:pt idx="8209">
                  <c:v>2.9668799999999999E-3</c:v>
                </c:pt>
                <c:pt idx="8210">
                  <c:v>4.4269599999999997E-3</c:v>
                </c:pt>
                <c:pt idx="8211">
                  <c:v>4.0941199999999997E-3</c:v>
                </c:pt>
                <c:pt idx="8212">
                  <c:v>-9.1361999999999997E-4</c:v>
                </c:pt>
                <c:pt idx="8213">
                  <c:v>5.9042000000000001E-3</c:v>
                </c:pt>
                <c:pt idx="8214">
                  <c:v>-7.8010600000000003E-4</c:v>
                </c:pt>
                <c:pt idx="8215">
                  <c:v>1.4219300000000001E-3</c:v>
                </c:pt>
                <c:pt idx="8216">
                  <c:v>-1.0356899999999999E-3</c:v>
                </c:pt>
                <c:pt idx="8217">
                  <c:v>-2.2973999999999998E-3</c:v>
                </c:pt>
                <c:pt idx="8218">
                  <c:v>6.1292600000000001E-3</c:v>
                </c:pt>
                <c:pt idx="8219">
                  <c:v>1.1081699999999999E-3</c:v>
                </c:pt>
                <c:pt idx="8220">
                  <c:v>-3.0679700000000002E-3</c:v>
                </c:pt>
                <c:pt idx="8221">
                  <c:v>-4.9572000000000001E-3</c:v>
                </c:pt>
                <c:pt idx="8222">
                  <c:v>-9.7942399999999992E-3</c:v>
                </c:pt>
                <c:pt idx="8223">
                  <c:v>1.0042199999999999E-3</c:v>
                </c:pt>
                <c:pt idx="8224">
                  <c:v>2.99549E-3</c:v>
                </c:pt>
                <c:pt idx="8225">
                  <c:v>2.5224700000000002E-3</c:v>
                </c:pt>
                <c:pt idx="8226" formatCode="0.00E+00">
                  <c:v>6.1988800000000005E-5</c:v>
                </c:pt>
                <c:pt idx="8227">
                  <c:v>1.3008099999999999E-3</c:v>
                </c:pt>
                <c:pt idx="8228">
                  <c:v>4.2381299999999997E-3</c:v>
                </c:pt>
                <c:pt idx="8229">
                  <c:v>4.4746400000000002E-3</c:v>
                </c:pt>
                <c:pt idx="8230">
                  <c:v>2.7561199999999999E-3</c:v>
                </c:pt>
                <c:pt idx="8231">
                  <c:v>2.1877300000000001E-3</c:v>
                </c:pt>
                <c:pt idx="8232">
                  <c:v>3.6354099999999999E-3</c:v>
                </c:pt>
                <c:pt idx="8233">
                  <c:v>2.1381400000000002E-3</c:v>
                </c:pt>
                <c:pt idx="8234">
                  <c:v>1.30558E-3</c:v>
                </c:pt>
                <c:pt idx="8235">
                  <c:v>-1.2207E-4</c:v>
                </c:pt>
                <c:pt idx="8236" formatCode="0.00E+00">
                  <c:v>1.7166100000000002E-5</c:v>
                </c:pt>
                <c:pt idx="8237">
                  <c:v>4.9486199999999999E-3</c:v>
                </c:pt>
                <c:pt idx="8238">
                  <c:v>-2.24113E-3</c:v>
                </c:pt>
                <c:pt idx="8239">
                  <c:v>-4.1856799999999998E-3</c:v>
                </c:pt>
                <c:pt idx="8240">
                  <c:v>-5.5789899999999998E-3</c:v>
                </c:pt>
                <c:pt idx="8241">
                  <c:v>-3.9978000000000001E-3</c:v>
                </c:pt>
                <c:pt idx="8242">
                  <c:v>-5.2042E-3</c:v>
                </c:pt>
                <c:pt idx="8243">
                  <c:v>-6.6404300000000001E-3</c:v>
                </c:pt>
                <c:pt idx="8244">
                  <c:v>-6.43349E-3</c:v>
                </c:pt>
                <c:pt idx="8245">
                  <c:v>-7.0648200000000003E-3</c:v>
                </c:pt>
                <c:pt idx="8246">
                  <c:v>-8.6812999999999994E-3</c:v>
                </c:pt>
                <c:pt idx="8247">
                  <c:v>-2.89631E-3</c:v>
                </c:pt>
                <c:pt idx="8248" formatCode="0.00E+00">
                  <c:v>4.00543E-5</c:v>
                </c:pt>
                <c:pt idx="8249">
                  <c:v>-8.0003699999999997E-3</c:v>
                </c:pt>
                <c:pt idx="8250">
                  <c:v>-6.35624E-3</c:v>
                </c:pt>
                <c:pt idx="8251">
                  <c:v>-2.35462E-3</c:v>
                </c:pt>
                <c:pt idx="8252">
                  <c:v>-3.3054400000000002E-3</c:v>
                </c:pt>
                <c:pt idx="8253">
                  <c:v>-1.0312999999999999E-2</c:v>
                </c:pt>
                <c:pt idx="8254">
                  <c:v>-9.7122200000000006E-3</c:v>
                </c:pt>
                <c:pt idx="8255">
                  <c:v>-1.30825E-2</c:v>
                </c:pt>
                <c:pt idx="8256">
                  <c:v>-1.57127E-2</c:v>
                </c:pt>
                <c:pt idx="8257">
                  <c:v>-8.2168599999999994E-3</c:v>
                </c:pt>
                <c:pt idx="8258">
                  <c:v>-2.89536E-3</c:v>
                </c:pt>
                <c:pt idx="8259">
                  <c:v>-3.0021700000000002E-3</c:v>
                </c:pt>
                <c:pt idx="8260">
                  <c:v>-5.2166000000000001E-3</c:v>
                </c:pt>
                <c:pt idx="8261">
                  <c:v>-1.05486E-2</c:v>
                </c:pt>
                <c:pt idx="8262">
                  <c:v>-1.31903E-2</c:v>
                </c:pt>
                <c:pt idx="8263">
                  <c:v>-7.1992899999999997E-3</c:v>
                </c:pt>
                <c:pt idx="8264">
                  <c:v>-9.3879700000000007E-3</c:v>
                </c:pt>
                <c:pt idx="8265">
                  <c:v>-1.52216E-2</c:v>
                </c:pt>
                <c:pt idx="8266">
                  <c:v>-1.5644100000000001E-2</c:v>
                </c:pt>
                <c:pt idx="8267">
                  <c:v>-1.38998E-2</c:v>
                </c:pt>
                <c:pt idx="8268">
                  <c:v>-8.4056900000000004E-3</c:v>
                </c:pt>
                <c:pt idx="8269">
                  <c:v>-1.6178100000000001E-2</c:v>
                </c:pt>
                <c:pt idx="8270">
                  <c:v>-1.8532799999999999E-2</c:v>
                </c:pt>
                <c:pt idx="8271">
                  <c:v>-1.5214E-2</c:v>
                </c:pt>
                <c:pt idx="8272">
                  <c:v>-1.6695999999999999E-2</c:v>
                </c:pt>
                <c:pt idx="8273">
                  <c:v>-6.05202E-3</c:v>
                </c:pt>
                <c:pt idx="8274">
                  <c:v>-7.6675399999999996E-3</c:v>
                </c:pt>
                <c:pt idx="8275">
                  <c:v>-8.8777500000000002E-3</c:v>
                </c:pt>
                <c:pt idx="8276">
                  <c:v>-3.29781E-3</c:v>
                </c:pt>
                <c:pt idx="8277">
                  <c:v>3.5409899999999999E-3</c:v>
                </c:pt>
                <c:pt idx="8278">
                  <c:v>1.00613E-3</c:v>
                </c:pt>
                <c:pt idx="8279">
                  <c:v>-6.0854000000000004E-3</c:v>
                </c:pt>
                <c:pt idx="8280">
                  <c:v>-5.49316E-4</c:v>
                </c:pt>
                <c:pt idx="8281">
                  <c:v>-4.2629199999999999E-3</c:v>
                </c:pt>
                <c:pt idx="8282">
                  <c:v>-9.7131700000000001E-3</c:v>
                </c:pt>
                <c:pt idx="8283">
                  <c:v>-1.35202E-2</c:v>
                </c:pt>
                <c:pt idx="8284">
                  <c:v>-5.7764100000000001E-3</c:v>
                </c:pt>
                <c:pt idx="8285">
                  <c:v>-1.0168999999999999E-2</c:v>
                </c:pt>
                <c:pt idx="8286">
                  <c:v>-5.7077400000000002E-3</c:v>
                </c:pt>
                <c:pt idx="8287">
                  <c:v>-1.1273399999999999E-2</c:v>
                </c:pt>
                <c:pt idx="8288">
                  <c:v>-1.17474E-2</c:v>
                </c:pt>
                <c:pt idx="8289">
                  <c:v>-9.1505100000000006E-3</c:v>
                </c:pt>
                <c:pt idx="8290">
                  <c:v>-1.0305399999999999E-2</c:v>
                </c:pt>
                <c:pt idx="8291">
                  <c:v>-7.2822599999999996E-3</c:v>
                </c:pt>
                <c:pt idx="8292">
                  <c:v>-2.41661E-3</c:v>
                </c:pt>
                <c:pt idx="8293">
                  <c:v>-3.8681000000000002E-3</c:v>
                </c:pt>
                <c:pt idx="8294">
                  <c:v>-2.3937199999999998E-3</c:v>
                </c:pt>
                <c:pt idx="8295">
                  <c:v>-7.18594E-3</c:v>
                </c:pt>
                <c:pt idx="8296">
                  <c:v>-8.7432900000000008E-3</c:v>
                </c:pt>
                <c:pt idx="8297">
                  <c:v>-1.1069300000000001E-2</c:v>
                </c:pt>
                <c:pt idx="8298">
                  <c:v>-2.22778E-3</c:v>
                </c:pt>
                <c:pt idx="8299">
                  <c:v>-4.6987499999999998E-3</c:v>
                </c:pt>
                <c:pt idx="8300">
                  <c:v>-6.3505200000000001E-3</c:v>
                </c:pt>
                <c:pt idx="8301">
                  <c:v>-5.1679600000000001E-3</c:v>
                </c:pt>
                <c:pt idx="8302">
                  <c:v>2.6702900000000001E-4</c:v>
                </c:pt>
                <c:pt idx="8303">
                  <c:v>7.1458800000000003E-3</c:v>
                </c:pt>
                <c:pt idx="8304">
                  <c:v>5.4836299999999998E-3</c:v>
                </c:pt>
                <c:pt idx="8305">
                  <c:v>-3.74413E-3</c:v>
                </c:pt>
                <c:pt idx="8306">
                  <c:v>-6.4621000000000001E-3</c:v>
                </c:pt>
                <c:pt idx="8307">
                  <c:v>-3.3979399999999999E-3</c:v>
                </c:pt>
                <c:pt idx="8308">
                  <c:v>-1.79386E-3</c:v>
                </c:pt>
                <c:pt idx="8309">
                  <c:v>-1.8262899999999999E-3</c:v>
                </c:pt>
                <c:pt idx="8310">
                  <c:v>7.5435599999999997E-4</c:v>
                </c:pt>
                <c:pt idx="8311">
                  <c:v>2.4528499999999999E-3</c:v>
                </c:pt>
                <c:pt idx="8312">
                  <c:v>7.0190400000000005E-4</c:v>
                </c:pt>
                <c:pt idx="8313">
                  <c:v>6.7501100000000001E-3</c:v>
                </c:pt>
                <c:pt idx="8314">
                  <c:v>4.4145599999999997E-3</c:v>
                </c:pt>
                <c:pt idx="8315">
                  <c:v>1.76048E-3</c:v>
                </c:pt>
                <c:pt idx="8316">
                  <c:v>-3.0698800000000001E-3</c:v>
                </c:pt>
                <c:pt idx="8317">
                  <c:v>-3.3178299999999999E-3</c:v>
                </c:pt>
                <c:pt idx="8318">
                  <c:v>3.9091100000000004E-3</c:v>
                </c:pt>
                <c:pt idx="8319">
                  <c:v>2.78473E-3</c:v>
                </c:pt>
                <c:pt idx="8320">
                  <c:v>-1.14536E-3</c:v>
                </c:pt>
                <c:pt idx="8321">
                  <c:v>6.1664600000000003E-3</c:v>
                </c:pt>
                <c:pt idx="8322">
                  <c:v>-6.7043300000000001E-4</c:v>
                </c:pt>
                <c:pt idx="8323">
                  <c:v>2.8057099999999999E-3</c:v>
                </c:pt>
                <c:pt idx="8324">
                  <c:v>3.7517499999999999E-3</c:v>
                </c:pt>
                <c:pt idx="8325">
                  <c:v>1.15738E-2</c:v>
                </c:pt>
                <c:pt idx="8326">
                  <c:v>7.3289899999999996E-3</c:v>
                </c:pt>
                <c:pt idx="8327">
                  <c:v>1.07193E-3</c:v>
                </c:pt>
                <c:pt idx="8328">
                  <c:v>3.44181E-3</c:v>
                </c:pt>
                <c:pt idx="8329">
                  <c:v>2.9354099999999998E-3</c:v>
                </c:pt>
                <c:pt idx="8330">
                  <c:v>9.06181E-3</c:v>
                </c:pt>
                <c:pt idx="8331">
                  <c:v>9.1743499999999995E-3</c:v>
                </c:pt>
                <c:pt idx="8332">
                  <c:v>1.1105500000000001E-2</c:v>
                </c:pt>
                <c:pt idx="8333">
                  <c:v>7.2269400000000003E-3</c:v>
                </c:pt>
                <c:pt idx="8334">
                  <c:v>6.3247700000000004E-3</c:v>
                </c:pt>
                <c:pt idx="8335">
                  <c:v>6.3352599999999997E-3</c:v>
                </c:pt>
                <c:pt idx="8336">
                  <c:v>1.30806E-2</c:v>
                </c:pt>
                <c:pt idx="8337">
                  <c:v>8.2635899999999995E-3</c:v>
                </c:pt>
                <c:pt idx="8338">
                  <c:v>4.7655099999999997E-3</c:v>
                </c:pt>
                <c:pt idx="8339">
                  <c:v>6.3991500000000002E-4</c:v>
                </c:pt>
                <c:pt idx="8340">
                  <c:v>-8.02135E-3</c:v>
                </c:pt>
                <c:pt idx="8341">
                  <c:v>-5.5761300000000003E-3</c:v>
                </c:pt>
                <c:pt idx="8342">
                  <c:v>2.3651100000000001E-4</c:v>
                </c:pt>
                <c:pt idx="8343">
                  <c:v>1.45273E-2</c:v>
                </c:pt>
                <c:pt idx="8344">
                  <c:v>1.7358800000000001E-2</c:v>
                </c:pt>
                <c:pt idx="8345">
                  <c:v>1.07832E-2</c:v>
                </c:pt>
                <c:pt idx="8346">
                  <c:v>1.2331999999999999E-2</c:v>
                </c:pt>
                <c:pt idx="8347">
                  <c:v>1.65434E-2</c:v>
                </c:pt>
                <c:pt idx="8348">
                  <c:v>1.6703599999999999E-2</c:v>
                </c:pt>
                <c:pt idx="8349" formatCode="0.00E+00">
                  <c:v>1.26143E-2</c:v>
                </c:pt>
                <c:pt idx="8350">
                  <c:v>-1.0347399999999999E-3</c:v>
                </c:pt>
                <c:pt idx="8351">
                  <c:v>4.6472500000000003E-3</c:v>
                </c:pt>
                <c:pt idx="8352">
                  <c:v>4.2171500000000002E-3</c:v>
                </c:pt>
                <c:pt idx="8353">
                  <c:v>-3.6907200000000002E-4</c:v>
                </c:pt>
                <c:pt idx="8354">
                  <c:v>2.4604800000000001E-4</c:v>
                </c:pt>
                <c:pt idx="8355" formatCode="0.00E+00">
                  <c:v>9.7274800000000006E-5</c:v>
                </c:pt>
                <c:pt idx="8356">
                  <c:v>-1.43242E-3</c:v>
                </c:pt>
                <c:pt idx="8357">
                  <c:v>-4.4565200000000003E-3</c:v>
                </c:pt>
                <c:pt idx="8358">
                  <c:v>-9.1485999999999998E-3</c:v>
                </c:pt>
                <c:pt idx="8359">
                  <c:v>1.4419599999999999E-3</c:v>
                </c:pt>
                <c:pt idx="8360">
                  <c:v>8.1529600000000008E-3</c:v>
                </c:pt>
                <c:pt idx="8361">
                  <c:v>2.5796899999999999E-3</c:v>
                </c:pt>
                <c:pt idx="8362">
                  <c:v>1.21784E-3</c:v>
                </c:pt>
                <c:pt idx="8363">
                  <c:v>-3.02601E-3</c:v>
                </c:pt>
                <c:pt idx="8364">
                  <c:v>-2.63214E-4</c:v>
                </c:pt>
                <c:pt idx="8365">
                  <c:v>3.8499799999999998E-3</c:v>
                </c:pt>
                <c:pt idx="8366">
                  <c:v>-2.0504E-4</c:v>
                </c:pt>
                <c:pt idx="8367">
                  <c:v>-9.3078599999999996E-4</c:v>
                </c:pt>
                <c:pt idx="8368">
                  <c:v>-9.2248899999999995E-3</c:v>
                </c:pt>
                <c:pt idx="8369">
                  <c:v>-1.38569E-2</c:v>
                </c:pt>
                <c:pt idx="8370">
                  <c:v>-1.31302E-2</c:v>
                </c:pt>
                <c:pt idx="8371">
                  <c:v>-1.7343500000000001E-2</c:v>
                </c:pt>
                <c:pt idx="8372">
                  <c:v>-8.6374299999999998E-3</c:v>
                </c:pt>
                <c:pt idx="8373">
                  <c:v>-7.4100499999999996E-3</c:v>
                </c:pt>
                <c:pt idx="8374" formatCode="0.00E+00">
                  <c:v>-6.0367600000000004E-3</c:v>
                </c:pt>
                <c:pt idx="8375">
                  <c:v>1.7108900000000001E-3</c:v>
                </c:pt>
                <c:pt idx="8376">
                  <c:v>-3.8013500000000002E-3</c:v>
                </c:pt>
                <c:pt idx="8377">
                  <c:v>-2.0723299999999998E-3</c:v>
                </c:pt>
                <c:pt idx="8378">
                  <c:v>-5.4292699999999999E-3</c:v>
                </c:pt>
                <c:pt idx="8379">
                  <c:v>-3.4294099999999999E-3</c:v>
                </c:pt>
                <c:pt idx="8380">
                  <c:v>-8.1520099999999995E-3</c:v>
                </c:pt>
                <c:pt idx="8381">
                  <c:v>-7.0428799999999996E-3</c:v>
                </c:pt>
                <c:pt idx="8382">
                  <c:v>-7.8048700000000002E-3</c:v>
                </c:pt>
                <c:pt idx="8383">
                  <c:v>-9.4137200000000004E-3</c:v>
                </c:pt>
                <c:pt idx="8384">
                  <c:v>-1.0211E-2</c:v>
                </c:pt>
                <c:pt idx="8385">
                  <c:v>-6.7615499999999999E-3</c:v>
                </c:pt>
                <c:pt idx="8386">
                  <c:v>-8.2969700000000007E-3</c:v>
                </c:pt>
                <c:pt idx="8387">
                  <c:v>1.2702900000000001E-3</c:v>
                </c:pt>
                <c:pt idx="8388">
                  <c:v>-3.9453500000000002E-3</c:v>
                </c:pt>
                <c:pt idx="8389">
                  <c:v>-5.8994299999999998E-3</c:v>
                </c:pt>
                <c:pt idx="8390">
                  <c:v>-9.7322499999999996E-3</c:v>
                </c:pt>
                <c:pt idx="8391">
                  <c:v>-3.00884E-3</c:v>
                </c:pt>
                <c:pt idx="8392" formatCode="0.00E+00">
                  <c:v>7.6293900000000003E-6</c:v>
                </c:pt>
                <c:pt idx="8393">
                  <c:v>-7.8830700000000007E-3</c:v>
                </c:pt>
                <c:pt idx="8394">
                  <c:v>-1.12152E-3</c:v>
                </c:pt>
                <c:pt idx="8395">
                  <c:v>3.2482100000000001E-3</c:v>
                </c:pt>
                <c:pt idx="8396">
                  <c:v>-5.7468399999999996E-3</c:v>
                </c:pt>
                <c:pt idx="8397">
                  <c:v>-1.4478700000000001E-2</c:v>
                </c:pt>
                <c:pt idx="8398">
                  <c:v>-1.07355E-2</c:v>
                </c:pt>
                <c:pt idx="8399">
                  <c:v>-1.5468599999999999E-3</c:v>
                </c:pt>
                <c:pt idx="8400">
                  <c:v>3.7956200000000001E-4</c:v>
                </c:pt>
                <c:pt idx="8401">
                  <c:v>-7.9345700000000002E-3</c:v>
                </c:pt>
                <c:pt idx="8402">
                  <c:v>-1.2868900000000001E-2</c:v>
                </c:pt>
                <c:pt idx="8403">
                  <c:v>-1.8815999999999999E-2</c:v>
                </c:pt>
                <c:pt idx="8404">
                  <c:v>-1.01385E-2</c:v>
                </c:pt>
                <c:pt idx="8405">
                  <c:v>-8.9845700000000008E-3</c:v>
                </c:pt>
                <c:pt idx="8406">
                  <c:v>-1.4085800000000001E-2</c:v>
                </c:pt>
                <c:pt idx="8407">
                  <c:v>-1.72081E-2</c:v>
                </c:pt>
                <c:pt idx="8408">
                  <c:v>-1.4374700000000001E-2</c:v>
                </c:pt>
                <c:pt idx="8409">
                  <c:v>-1.2491199999999999E-2</c:v>
                </c:pt>
                <c:pt idx="8410">
                  <c:v>-5.29766E-3</c:v>
                </c:pt>
                <c:pt idx="8411">
                  <c:v>1.2283299999999999E-3</c:v>
                </c:pt>
                <c:pt idx="8412">
                  <c:v>-1.64032E-3</c:v>
                </c:pt>
                <c:pt idx="8413">
                  <c:v>-2.5739700000000001E-3</c:v>
                </c:pt>
                <c:pt idx="8414">
                  <c:v>-6.9980600000000004E-3</c:v>
                </c:pt>
                <c:pt idx="8415">
                  <c:v>-3.0679700000000002E-3</c:v>
                </c:pt>
                <c:pt idx="8416">
                  <c:v>-3.4685100000000002E-3</c:v>
                </c:pt>
                <c:pt idx="8417">
                  <c:v>-2.8419500000000002E-3</c:v>
                </c:pt>
                <c:pt idx="8418">
                  <c:v>-4.6577500000000004E-3</c:v>
                </c:pt>
                <c:pt idx="8419">
                  <c:v>-6.6404300000000001E-3</c:v>
                </c:pt>
                <c:pt idx="8420">
                  <c:v>-4.7788600000000002E-3</c:v>
                </c:pt>
                <c:pt idx="8421">
                  <c:v>-2.23923E-3</c:v>
                </c:pt>
                <c:pt idx="8422">
                  <c:v>5.7439800000000001E-3</c:v>
                </c:pt>
                <c:pt idx="8423">
                  <c:v>1.1550899999999999E-2</c:v>
                </c:pt>
                <c:pt idx="8424">
                  <c:v>3.9854000000000001E-3</c:v>
                </c:pt>
                <c:pt idx="8425">
                  <c:v>9.84669E-3</c:v>
                </c:pt>
                <c:pt idx="8426">
                  <c:v>1.19209E-3</c:v>
                </c:pt>
                <c:pt idx="8427">
                  <c:v>5.0458899999999999E-3</c:v>
                </c:pt>
                <c:pt idx="8428">
                  <c:v>3.8652399999999998E-3</c:v>
                </c:pt>
                <c:pt idx="8429">
                  <c:v>7.9202700000000001E-3</c:v>
                </c:pt>
                <c:pt idx="8430">
                  <c:v>5.2604699999999997E-3</c:v>
                </c:pt>
                <c:pt idx="8431">
                  <c:v>6.2160499999999999E-3</c:v>
                </c:pt>
                <c:pt idx="8432">
                  <c:v>-2.4881399999999998E-3</c:v>
                </c:pt>
                <c:pt idx="8433">
                  <c:v>-4.5137399999999996E-3</c:v>
                </c:pt>
                <c:pt idx="8434">
                  <c:v>-4.4622400000000001E-3</c:v>
                </c:pt>
                <c:pt idx="8435">
                  <c:v>-1.09482E-3</c:v>
                </c:pt>
                <c:pt idx="8436">
                  <c:v>3.9968499999999997E-3</c:v>
                </c:pt>
                <c:pt idx="8437">
                  <c:v>1.3494500000000001E-3</c:v>
                </c:pt>
                <c:pt idx="8438">
                  <c:v>9.2735300000000003E-3</c:v>
                </c:pt>
                <c:pt idx="8439">
                  <c:v>7.4348399999999999E-3</c:v>
                </c:pt>
                <c:pt idx="8440">
                  <c:v>5.52273E-3</c:v>
                </c:pt>
                <c:pt idx="8441" formatCode="0.00E+00">
                  <c:v>5.6743599999999998E-3</c:v>
                </c:pt>
                <c:pt idx="8442">
                  <c:v>6.9990199999999999E-3</c:v>
                </c:pt>
                <c:pt idx="8443" formatCode="0.00E+00">
                  <c:v>1.44958E-2</c:v>
                </c:pt>
                <c:pt idx="8444">
                  <c:v>1.08929E-2</c:v>
                </c:pt>
                <c:pt idx="8445">
                  <c:v>3.3006699999999999E-3</c:v>
                </c:pt>
                <c:pt idx="8446">
                  <c:v>1.04799E-2</c:v>
                </c:pt>
                <c:pt idx="8447">
                  <c:v>1.11427E-2</c:v>
                </c:pt>
                <c:pt idx="8448">
                  <c:v>1.8192300000000002E-2</c:v>
                </c:pt>
                <c:pt idx="8449">
                  <c:v>1.6436599999999999E-2</c:v>
                </c:pt>
                <c:pt idx="8450">
                  <c:v>2.07233E-2</c:v>
                </c:pt>
                <c:pt idx="8451">
                  <c:v>1.6428000000000002E-2</c:v>
                </c:pt>
                <c:pt idx="8452">
                  <c:v>7.5111400000000004E-3</c:v>
                </c:pt>
                <c:pt idx="8453">
                  <c:v>1.0676400000000001E-2</c:v>
                </c:pt>
                <c:pt idx="8454">
                  <c:v>1.26581E-2</c:v>
                </c:pt>
                <c:pt idx="8455">
                  <c:v>9.0980499999999999E-3</c:v>
                </c:pt>
                <c:pt idx="8456">
                  <c:v>5.9909799999999999E-3</c:v>
                </c:pt>
                <c:pt idx="8457">
                  <c:v>4.3067899999999996E-3</c:v>
                </c:pt>
                <c:pt idx="8458">
                  <c:v>1.10302E-2</c:v>
                </c:pt>
                <c:pt idx="8459">
                  <c:v>6.6337599999999998E-3</c:v>
                </c:pt>
                <c:pt idx="8460">
                  <c:v>1.36776E-2</c:v>
                </c:pt>
                <c:pt idx="8461">
                  <c:v>1.71223E-2</c:v>
                </c:pt>
                <c:pt idx="8462">
                  <c:v>9.0904200000000001E-3</c:v>
                </c:pt>
                <c:pt idx="8463">
                  <c:v>1.37568E-2</c:v>
                </c:pt>
                <c:pt idx="8464">
                  <c:v>8.6107300000000005E-3</c:v>
                </c:pt>
                <c:pt idx="8465">
                  <c:v>1.0741199999999999E-2</c:v>
                </c:pt>
                <c:pt idx="8466">
                  <c:v>1.2893699999999999E-2</c:v>
                </c:pt>
                <c:pt idx="8467">
                  <c:v>1.1676799999999999E-2</c:v>
                </c:pt>
                <c:pt idx="8468">
                  <c:v>7.1144099999999998E-3</c:v>
                </c:pt>
                <c:pt idx="8469">
                  <c:v>1.57547E-3</c:v>
                </c:pt>
                <c:pt idx="8470">
                  <c:v>1.2302400000000001E-4</c:v>
                </c:pt>
                <c:pt idx="8471">
                  <c:v>6.3800800000000002E-4</c:v>
                </c:pt>
                <c:pt idx="8472">
                  <c:v>-3.7584300000000001E-3</c:v>
                </c:pt>
                <c:pt idx="8473">
                  <c:v>1.09673E-3</c:v>
                </c:pt>
                <c:pt idx="8474">
                  <c:v>-1.9187900000000001E-3</c:v>
                </c:pt>
                <c:pt idx="8475">
                  <c:v>-5.4683700000000002E-3</c:v>
                </c:pt>
                <c:pt idx="8476">
                  <c:v>-4.4965700000000001E-3</c:v>
                </c:pt>
                <c:pt idx="8477">
                  <c:v>-7.8325300000000007E-3</c:v>
                </c:pt>
                <c:pt idx="8478">
                  <c:v>-7.6980599999999996E-3</c:v>
                </c:pt>
                <c:pt idx="8479">
                  <c:v>-7.9622300000000007E-3</c:v>
                </c:pt>
                <c:pt idx="8480">
                  <c:v>-9.3421900000000002E-3</c:v>
                </c:pt>
                <c:pt idx="8481">
                  <c:v>-8.7203999999999997E-3</c:v>
                </c:pt>
                <c:pt idx="8482">
                  <c:v>-9.1905600000000004E-3</c:v>
                </c:pt>
                <c:pt idx="8483">
                  <c:v>-1.5542E-2</c:v>
                </c:pt>
                <c:pt idx="8484">
                  <c:v>-1.52187E-2</c:v>
                </c:pt>
                <c:pt idx="8485">
                  <c:v>-1.0723099999999999E-2</c:v>
                </c:pt>
                <c:pt idx="8486">
                  <c:v>3.18527E-3</c:v>
                </c:pt>
                <c:pt idx="8487">
                  <c:v>-1.7404600000000001E-3</c:v>
                </c:pt>
                <c:pt idx="8488">
                  <c:v>-7.3957399999999996E-3</c:v>
                </c:pt>
                <c:pt idx="8489">
                  <c:v>-1.2702E-2</c:v>
                </c:pt>
                <c:pt idx="8490">
                  <c:v>-1.1013999999999999E-2</c:v>
                </c:pt>
                <c:pt idx="8491">
                  <c:v>-9.9945099999999999E-3</c:v>
                </c:pt>
                <c:pt idx="8492">
                  <c:v>-3.8461699999999999E-3</c:v>
                </c:pt>
                <c:pt idx="8493">
                  <c:v>-1.64633E-2</c:v>
                </c:pt>
                <c:pt idx="8494">
                  <c:v>-1.18847E-2</c:v>
                </c:pt>
                <c:pt idx="8495">
                  <c:v>-1.39971E-2</c:v>
                </c:pt>
                <c:pt idx="8496">
                  <c:v>-7.7238100000000002E-3</c:v>
                </c:pt>
                <c:pt idx="8497">
                  <c:v>-7.6379799999999999E-3</c:v>
                </c:pt>
                <c:pt idx="8498">
                  <c:v>-8.9511899999999995E-3</c:v>
                </c:pt>
                <c:pt idx="8499">
                  <c:v>3.6220599999999999E-3</c:v>
                </c:pt>
                <c:pt idx="8500">
                  <c:v>-5.66673E-3</c:v>
                </c:pt>
                <c:pt idx="8501">
                  <c:v>-7.0476499999999999E-3</c:v>
                </c:pt>
                <c:pt idx="8502">
                  <c:v>-1.24893E-2</c:v>
                </c:pt>
                <c:pt idx="8503">
                  <c:v>-1.04513E-2</c:v>
                </c:pt>
                <c:pt idx="8504">
                  <c:v>-1.37672E-2</c:v>
                </c:pt>
                <c:pt idx="8505">
                  <c:v>-1.0115600000000001E-2</c:v>
                </c:pt>
                <c:pt idx="8506">
                  <c:v>-5.9137299999999999E-3</c:v>
                </c:pt>
                <c:pt idx="8507">
                  <c:v>-1.16119E-2</c:v>
                </c:pt>
                <c:pt idx="8508">
                  <c:v>-9.1381099999999996E-3</c:v>
                </c:pt>
                <c:pt idx="8509">
                  <c:v>-8.6784399999999999E-4</c:v>
                </c:pt>
                <c:pt idx="8510">
                  <c:v>-4.7912600000000003E-3</c:v>
                </c:pt>
                <c:pt idx="8511">
                  <c:v>-1.10531E-2</c:v>
                </c:pt>
                <c:pt idx="8512">
                  <c:v>-9.0694399999999998E-3</c:v>
                </c:pt>
                <c:pt idx="8513">
                  <c:v>-1.44625E-2</c:v>
                </c:pt>
                <c:pt idx="8514">
                  <c:v>-9.9992799999999993E-3</c:v>
                </c:pt>
                <c:pt idx="8515">
                  <c:v>-3.08895E-3</c:v>
                </c:pt>
                <c:pt idx="8516">
                  <c:v>-6.4373E-3</c:v>
                </c:pt>
                <c:pt idx="8517">
                  <c:v>-5.1956199999999998E-3</c:v>
                </c:pt>
                <c:pt idx="8518">
                  <c:v>-5.4197300000000002E-3</c:v>
                </c:pt>
                <c:pt idx="8519">
                  <c:v>-5.8669999999999998E-3</c:v>
                </c:pt>
                <c:pt idx="8520">
                  <c:v>-3.3044799999999998E-3</c:v>
                </c:pt>
                <c:pt idx="8521">
                  <c:v>1.59359E-3</c:v>
                </c:pt>
                <c:pt idx="8522">
                  <c:v>6.8912499999999998E-3</c:v>
                </c:pt>
                <c:pt idx="8523">
                  <c:v>3.2234199999999998E-3</c:v>
                </c:pt>
                <c:pt idx="8524">
                  <c:v>6.62804E-3</c:v>
                </c:pt>
                <c:pt idx="8525">
                  <c:v>1.00403E-2</c:v>
                </c:pt>
                <c:pt idx="8526">
                  <c:v>1.11284E-2</c:v>
                </c:pt>
                <c:pt idx="8527">
                  <c:v>1.00775E-2</c:v>
                </c:pt>
                <c:pt idx="8528">
                  <c:v>9.4480499999999995E-3</c:v>
                </c:pt>
                <c:pt idx="8529">
                  <c:v>1.93596E-3</c:v>
                </c:pt>
                <c:pt idx="8530">
                  <c:v>4.0779099999999997E-3</c:v>
                </c:pt>
                <c:pt idx="8531">
                  <c:v>4.5070600000000002E-3</c:v>
                </c:pt>
                <c:pt idx="8532">
                  <c:v>8.4590900000000005E-4</c:v>
                </c:pt>
                <c:pt idx="8533">
                  <c:v>3.4341799999999998E-3</c:v>
                </c:pt>
                <c:pt idx="8534">
                  <c:v>-6.5097799999999997E-3</c:v>
                </c:pt>
                <c:pt idx="8535">
                  <c:v>-3.9291400000000001E-4</c:v>
                </c:pt>
                <c:pt idx="8536">
                  <c:v>-2.7513500000000001E-3</c:v>
                </c:pt>
                <c:pt idx="8537">
                  <c:v>-2.2230100000000001E-3</c:v>
                </c:pt>
                <c:pt idx="8538">
                  <c:v>-6.6394799999999997E-3</c:v>
                </c:pt>
                <c:pt idx="8539">
                  <c:v>-3.3903100000000001E-3</c:v>
                </c:pt>
                <c:pt idx="8540">
                  <c:v>-1.6422299999999999E-3</c:v>
                </c:pt>
                <c:pt idx="8541">
                  <c:v>-8.0280300000000002E-3</c:v>
                </c:pt>
                <c:pt idx="8542">
                  <c:v>-5.0220500000000001E-3</c:v>
                </c:pt>
                <c:pt idx="8543">
                  <c:v>3.2291400000000001E-3</c:v>
                </c:pt>
                <c:pt idx="8544">
                  <c:v>9.8638500000000004E-3</c:v>
                </c:pt>
                <c:pt idx="8545">
                  <c:v>1.9817400000000001E-3</c:v>
                </c:pt>
                <c:pt idx="8546">
                  <c:v>-2.5730100000000001E-3</c:v>
                </c:pt>
                <c:pt idx="8547">
                  <c:v>2.52819E-3</c:v>
                </c:pt>
                <c:pt idx="8548">
                  <c:v>1.87397E-3</c:v>
                </c:pt>
                <c:pt idx="8549">
                  <c:v>3.1566599999999999E-3</c:v>
                </c:pt>
                <c:pt idx="8550">
                  <c:v>1.1602400000000001E-2</c:v>
                </c:pt>
                <c:pt idx="8551">
                  <c:v>1.14717E-2</c:v>
                </c:pt>
                <c:pt idx="8552">
                  <c:v>6.8216300000000004E-3</c:v>
                </c:pt>
                <c:pt idx="8553">
                  <c:v>2.0780600000000001E-3</c:v>
                </c:pt>
                <c:pt idx="8554">
                  <c:v>3.4961699999999998E-3</c:v>
                </c:pt>
                <c:pt idx="8555">
                  <c:v>4.8017499999999996E-3</c:v>
                </c:pt>
                <c:pt idx="8556">
                  <c:v>2.28977E-3</c:v>
                </c:pt>
                <c:pt idx="8557">
                  <c:v>6.8016099999999996E-3</c:v>
                </c:pt>
                <c:pt idx="8558">
                  <c:v>3.7174199999999999E-3</c:v>
                </c:pt>
                <c:pt idx="8559">
                  <c:v>6.7195900000000001E-3</c:v>
                </c:pt>
                <c:pt idx="8560">
                  <c:v>1.0788000000000001E-2</c:v>
                </c:pt>
                <c:pt idx="8561">
                  <c:v>7.3995600000000003E-3</c:v>
                </c:pt>
                <c:pt idx="8562">
                  <c:v>8.9397399999999998E-3</c:v>
                </c:pt>
                <c:pt idx="8563">
                  <c:v>5.2318599999999996E-3</c:v>
                </c:pt>
                <c:pt idx="8564">
                  <c:v>8.9035E-3</c:v>
                </c:pt>
                <c:pt idx="8565">
                  <c:v>8.6679500000000007E-3</c:v>
                </c:pt>
                <c:pt idx="8566">
                  <c:v>9.0532300000000007E-3</c:v>
                </c:pt>
                <c:pt idx="8567">
                  <c:v>8.9588199999999993E-3</c:v>
                </c:pt>
                <c:pt idx="8568">
                  <c:v>7.7943800000000001E-3</c:v>
                </c:pt>
                <c:pt idx="8569">
                  <c:v>1.0503800000000001E-2</c:v>
                </c:pt>
                <c:pt idx="8570">
                  <c:v>9.2639899999999997E-3</c:v>
                </c:pt>
                <c:pt idx="8571">
                  <c:v>8.1443799999999997E-3</c:v>
                </c:pt>
                <c:pt idx="8572">
                  <c:v>6.0939799999999997E-3</c:v>
                </c:pt>
                <c:pt idx="8573">
                  <c:v>1.04752E-2</c:v>
                </c:pt>
                <c:pt idx="8574">
                  <c:v>-8.0585499999999996E-4</c:v>
                </c:pt>
                <c:pt idx="8575">
                  <c:v>1.28841E-3</c:v>
                </c:pt>
                <c:pt idx="8576">
                  <c:v>2.1905900000000001E-3</c:v>
                </c:pt>
                <c:pt idx="8577">
                  <c:v>-2.8133400000000001E-3</c:v>
                </c:pt>
                <c:pt idx="8578">
                  <c:v>1.7099400000000001E-3</c:v>
                </c:pt>
                <c:pt idx="8579">
                  <c:v>2.2296899999999999E-3</c:v>
                </c:pt>
                <c:pt idx="8580">
                  <c:v>8.5096400000000006E-3</c:v>
                </c:pt>
                <c:pt idx="8581">
                  <c:v>1.06993E-2</c:v>
                </c:pt>
                <c:pt idx="8582">
                  <c:v>2.8457600000000001E-3</c:v>
                </c:pt>
                <c:pt idx="8583">
                  <c:v>2.2783299999999999E-3</c:v>
                </c:pt>
                <c:pt idx="8584">
                  <c:v>-1.0767000000000001E-3</c:v>
                </c:pt>
                <c:pt idx="8585">
                  <c:v>-1.9788700000000002E-3</c:v>
                </c:pt>
                <c:pt idx="8586" formatCode="0.00E+00">
                  <c:v>-7.7247600000000002E-5</c:v>
                </c:pt>
                <c:pt idx="8587">
                  <c:v>-1.7175700000000001E-3</c:v>
                </c:pt>
                <c:pt idx="8588">
                  <c:v>1.5268300000000001E-3</c:v>
                </c:pt>
                <c:pt idx="8589">
                  <c:v>-4.7111499999999999E-3</c:v>
                </c:pt>
                <c:pt idx="8590">
                  <c:v>-9.8562200000000006E-3</c:v>
                </c:pt>
                <c:pt idx="8591">
                  <c:v>-7.7743500000000002E-3</c:v>
                </c:pt>
                <c:pt idx="8592">
                  <c:v>-3.1175600000000001E-3</c:v>
                </c:pt>
                <c:pt idx="8593">
                  <c:v>5.8441200000000004E-3</c:v>
                </c:pt>
                <c:pt idx="8594">
                  <c:v>3.4961699999999998E-3</c:v>
                </c:pt>
                <c:pt idx="8595">
                  <c:v>2.96211E-3</c:v>
                </c:pt>
                <c:pt idx="8596">
                  <c:v>5.3214999999999998E-3</c:v>
                </c:pt>
                <c:pt idx="8597">
                  <c:v>5.6171400000000005E-4</c:v>
                </c:pt>
                <c:pt idx="8598">
                  <c:v>-2.3260099999999999E-3</c:v>
                </c:pt>
                <c:pt idx="8599">
                  <c:v>2.1839099999999998E-3</c:v>
                </c:pt>
                <c:pt idx="8600">
                  <c:v>3.6888099999999998E-3</c:v>
                </c:pt>
                <c:pt idx="8601">
                  <c:v>2.4871799999999999E-3</c:v>
                </c:pt>
                <c:pt idx="8602">
                  <c:v>5.2881200000000003E-3</c:v>
                </c:pt>
                <c:pt idx="8603" formatCode="0.00E+00">
                  <c:v>4.1007999999999998E-5</c:v>
                </c:pt>
                <c:pt idx="8604">
                  <c:v>8.6164499999999995E-3</c:v>
                </c:pt>
                <c:pt idx="8605">
                  <c:v>7.5531000000000001E-3</c:v>
                </c:pt>
                <c:pt idx="8606">
                  <c:v>2.9468499999999999E-4</c:v>
                </c:pt>
                <c:pt idx="8607">
                  <c:v>-8.2416499999999997E-3</c:v>
                </c:pt>
                <c:pt idx="8608">
                  <c:v>-6.1464299999999996E-3</c:v>
                </c:pt>
                <c:pt idx="8609">
                  <c:v>-1.1908500000000001E-2</c:v>
                </c:pt>
                <c:pt idx="8610">
                  <c:v>-1.24273E-2</c:v>
                </c:pt>
                <c:pt idx="8611">
                  <c:v>-5.5541999999999996E-3</c:v>
                </c:pt>
                <c:pt idx="8612">
                  <c:v>3.29876E-3</c:v>
                </c:pt>
                <c:pt idx="8613">
                  <c:v>-1.6765599999999999E-3</c:v>
                </c:pt>
                <c:pt idx="8614">
                  <c:v>-6.27518E-3</c:v>
                </c:pt>
                <c:pt idx="8615">
                  <c:v>-5.1526999999999996E-3</c:v>
                </c:pt>
                <c:pt idx="8616">
                  <c:v>-3.50761E-3</c:v>
                </c:pt>
                <c:pt idx="8617">
                  <c:v>3.6697399999999999E-3</c:v>
                </c:pt>
                <c:pt idx="8618">
                  <c:v>7.1907000000000004E-4</c:v>
                </c:pt>
                <c:pt idx="8619">
                  <c:v>-9.1171299999999998E-4</c:v>
                </c:pt>
                <c:pt idx="8620">
                  <c:v>5.0792700000000003E-3</c:v>
                </c:pt>
                <c:pt idx="8621">
                  <c:v>6.7024199999999997E-3</c:v>
                </c:pt>
                <c:pt idx="8622">
                  <c:v>6.1349899999999999E-3</c:v>
                </c:pt>
                <c:pt idx="8623">
                  <c:v>1.3793E-2</c:v>
                </c:pt>
                <c:pt idx="8624">
                  <c:v>5.9452100000000003E-3</c:v>
                </c:pt>
                <c:pt idx="8625">
                  <c:v>9.9420499999999992E-3</c:v>
                </c:pt>
                <c:pt idx="8626">
                  <c:v>1.2120199999999999E-2</c:v>
                </c:pt>
                <c:pt idx="8627">
                  <c:v>1.4363300000000001E-2</c:v>
                </c:pt>
                <c:pt idx="8628">
                  <c:v>7.7648200000000004E-3</c:v>
                </c:pt>
                <c:pt idx="8629">
                  <c:v>2.63214E-4</c:v>
                </c:pt>
                <c:pt idx="8630">
                  <c:v>7.7238100000000002E-3</c:v>
                </c:pt>
                <c:pt idx="8631">
                  <c:v>8.5640000000000004E-3</c:v>
                </c:pt>
                <c:pt idx="8632">
                  <c:v>5.3834900000000003E-3</c:v>
                </c:pt>
                <c:pt idx="8633">
                  <c:v>-3.28445E-3</c:v>
                </c:pt>
                <c:pt idx="8634">
                  <c:v>4.5385399999999998E-3</c:v>
                </c:pt>
                <c:pt idx="8635">
                  <c:v>3.9129300000000002E-3</c:v>
                </c:pt>
                <c:pt idx="8636" formatCode="0.00E+00">
                  <c:v>9.7274799999999995E-4</c:v>
                </c:pt>
                <c:pt idx="8637">
                  <c:v>-2.80285E-3</c:v>
                </c:pt>
                <c:pt idx="8638">
                  <c:v>2.51293E-3</c:v>
                </c:pt>
                <c:pt idx="8639">
                  <c:v>2.7332300000000001E-3</c:v>
                </c:pt>
                <c:pt idx="8640">
                  <c:v>-7.0381199999999995E-4</c:v>
                </c:pt>
                <c:pt idx="8641">
                  <c:v>1.2922299999999999E-3</c:v>
                </c:pt>
                <c:pt idx="8642">
                  <c:v>-3.8289999999999999E-3</c:v>
                </c:pt>
                <c:pt idx="8643">
                  <c:v>1.27983E-3</c:v>
                </c:pt>
                <c:pt idx="8644">
                  <c:v>8.3084100000000004E-3</c:v>
                </c:pt>
                <c:pt idx="8645">
                  <c:v>4.6024300000000002E-3</c:v>
                </c:pt>
                <c:pt idx="8646">
                  <c:v>-1.32084E-3</c:v>
                </c:pt>
                <c:pt idx="8647">
                  <c:v>-1.1558499999999999E-3</c:v>
                </c:pt>
                <c:pt idx="8648">
                  <c:v>5.8517500000000002E-3</c:v>
                </c:pt>
                <c:pt idx="8649">
                  <c:v>8.6088199999999997E-3</c:v>
                </c:pt>
                <c:pt idx="8650">
                  <c:v>2.8314600000000001E-3</c:v>
                </c:pt>
                <c:pt idx="8651">
                  <c:v>-9.1552699999999996E-4</c:v>
                </c:pt>
                <c:pt idx="8652">
                  <c:v>1.17874E-3</c:v>
                </c:pt>
                <c:pt idx="8653">
                  <c:v>5.5179599999999997E-3</c:v>
                </c:pt>
                <c:pt idx="8654">
                  <c:v>4.8389399999999999E-3</c:v>
                </c:pt>
                <c:pt idx="8655">
                  <c:v>-1.61648E-3</c:v>
                </c:pt>
                <c:pt idx="8656">
                  <c:v>1.77765E-3</c:v>
                </c:pt>
                <c:pt idx="8657">
                  <c:v>5.28336E-3</c:v>
                </c:pt>
                <c:pt idx="8658" formatCode="0.00E+00">
                  <c:v>-5.0544699999999997E-5</c:v>
                </c:pt>
                <c:pt idx="8659">
                  <c:v>-1.6775099999999999E-3</c:v>
                </c:pt>
                <c:pt idx="8660">
                  <c:v>-9.4890600000000001E-4</c:v>
                </c:pt>
                <c:pt idx="8661">
                  <c:v>1.8158E-3</c:v>
                </c:pt>
                <c:pt idx="8662">
                  <c:v>-2.0904500000000002E-3</c:v>
                </c:pt>
                <c:pt idx="8663">
                  <c:v>4.282E-4</c:v>
                </c:pt>
                <c:pt idx="8664">
                  <c:v>-1.6059900000000001E-3</c:v>
                </c:pt>
                <c:pt idx="8665">
                  <c:v>-2.73609E-3</c:v>
                </c:pt>
                <c:pt idx="8666">
                  <c:v>-4.2800900000000003E-3</c:v>
                </c:pt>
                <c:pt idx="8667">
                  <c:v>-4.6606099999999999E-3</c:v>
                </c:pt>
                <c:pt idx="8668">
                  <c:v>-9.9849699999999993E-3</c:v>
                </c:pt>
                <c:pt idx="8669">
                  <c:v>-1.28603E-2</c:v>
                </c:pt>
                <c:pt idx="8670">
                  <c:v>-3.0898999999999998E-4</c:v>
                </c:pt>
                <c:pt idx="8671">
                  <c:v>7.4577300000000003E-4</c:v>
                </c:pt>
                <c:pt idx="8672">
                  <c:v>-1.2311900000000001E-3</c:v>
                </c:pt>
                <c:pt idx="8673">
                  <c:v>1.98364E-4</c:v>
                </c:pt>
                <c:pt idx="8674">
                  <c:v>-3.77941E-3</c:v>
                </c:pt>
                <c:pt idx="8675">
                  <c:v>-2.3431799999999998E-3</c:v>
                </c:pt>
                <c:pt idx="8676">
                  <c:v>-8.7652200000000006E-3</c:v>
                </c:pt>
                <c:pt idx="8677">
                  <c:v>-4.8551599999999999E-3</c:v>
                </c:pt>
                <c:pt idx="8678">
                  <c:v>6.6947899999999995E-4</c:v>
                </c:pt>
                <c:pt idx="8679">
                  <c:v>-4.5900300000000002E-3</c:v>
                </c:pt>
                <c:pt idx="8680">
                  <c:v>-4.9848599999999998E-3</c:v>
                </c:pt>
                <c:pt idx="8681">
                  <c:v>-1.63364E-3</c:v>
                </c:pt>
                <c:pt idx="8682">
                  <c:v>1.7080299999999999E-3</c:v>
                </c:pt>
                <c:pt idx="8683">
                  <c:v>1.19305E-3</c:v>
                </c:pt>
                <c:pt idx="8684">
                  <c:v>-2.0275100000000002E-3</c:v>
                </c:pt>
                <c:pt idx="8685">
                  <c:v>-3.9033900000000001E-3</c:v>
                </c:pt>
                <c:pt idx="8686">
                  <c:v>-4.8303599999999997E-3</c:v>
                </c:pt>
                <c:pt idx="8687">
                  <c:v>-3.1909899999999999E-3</c:v>
                </c:pt>
                <c:pt idx="8688">
                  <c:v>4.8360800000000004E-3</c:v>
                </c:pt>
                <c:pt idx="8689">
                  <c:v>2.1486299999999999E-3</c:v>
                </c:pt>
                <c:pt idx="8690">
                  <c:v>-3.1738299999999999E-3</c:v>
                </c:pt>
                <c:pt idx="8691">
                  <c:v>-8.9960100000000005E-3</c:v>
                </c:pt>
                <c:pt idx="8692">
                  <c:v>-6.2646899999999998E-3</c:v>
                </c:pt>
                <c:pt idx="8693" formatCode="0.00E+00">
                  <c:v>-7.6293900000000003E-6</c:v>
                </c:pt>
                <c:pt idx="8694">
                  <c:v>-1.27125E-3</c:v>
                </c:pt>
                <c:pt idx="8695">
                  <c:v>-6.8922000000000002E-3</c:v>
                </c:pt>
                <c:pt idx="8696">
                  <c:v>-4.9085600000000002E-3</c:v>
                </c:pt>
                <c:pt idx="8697">
                  <c:v>-1.52874E-3</c:v>
                </c:pt>
                <c:pt idx="8698">
                  <c:v>-9.9058199999999992E-3</c:v>
                </c:pt>
                <c:pt idx="8699">
                  <c:v>-1.20535E-2</c:v>
                </c:pt>
                <c:pt idx="8700" formatCode="0.00E+00">
                  <c:v>3.7193300000000002E-5</c:v>
                </c:pt>
                <c:pt idx="8701">
                  <c:v>3.0794099999999999E-3</c:v>
                </c:pt>
                <c:pt idx="8702">
                  <c:v>3.84331E-3</c:v>
                </c:pt>
                <c:pt idx="8703">
                  <c:v>5.2700000000000004E-3</c:v>
                </c:pt>
                <c:pt idx="8704">
                  <c:v>8.7499599999999993E-3</c:v>
                </c:pt>
                <c:pt idx="8705">
                  <c:v>5.9757200000000003E-3</c:v>
                </c:pt>
                <c:pt idx="8706">
                  <c:v>6.0319900000000001E-3</c:v>
                </c:pt>
                <c:pt idx="8707">
                  <c:v>1.4370900000000001E-2</c:v>
                </c:pt>
                <c:pt idx="8708">
                  <c:v>1.1270499999999999E-2</c:v>
                </c:pt>
                <c:pt idx="8709">
                  <c:v>5.8250400000000001E-3</c:v>
                </c:pt>
                <c:pt idx="8710">
                  <c:v>4.2581600000000004E-3</c:v>
                </c:pt>
                <c:pt idx="8711">
                  <c:v>6.0996999999999996E-3</c:v>
                </c:pt>
                <c:pt idx="8712">
                  <c:v>5.8746299999999996E-3</c:v>
                </c:pt>
                <c:pt idx="8713">
                  <c:v>2.2134799999999999E-3</c:v>
                </c:pt>
                <c:pt idx="8714">
                  <c:v>9.30309E-3</c:v>
                </c:pt>
                <c:pt idx="8715">
                  <c:v>1.6235400000000001E-2</c:v>
                </c:pt>
                <c:pt idx="8716">
                  <c:v>1.3099700000000001E-2</c:v>
                </c:pt>
                <c:pt idx="8717">
                  <c:v>1.49555E-2</c:v>
                </c:pt>
                <c:pt idx="8718">
                  <c:v>1.5022300000000001E-2</c:v>
                </c:pt>
                <c:pt idx="8719">
                  <c:v>1.7354000000000001E-2</c:v>
                </c:pt>
                <c:pt idx="8720">
                  <c:v>2.1287E-2</c:v>
                </c:pt>
                <c:pt idx="8721">
                  <c:v>1.8218000000000002E-2</c:v>
                </c:pt>
                <c:pt idx="8722">
                  <c:v>2.0916000000000001E-2</c:v>
                </c:pt>
                <c:pt idx="8723">
                  <c:v>1.0020299999999999E-2</c:v>
                </c:pt>
                <c:pt idx="8724">
                  <c:v>7.2393400000000004E-3</c:v>
                </c:pt>
                <c:pt idx="8725">
                  <c:v>7.6570500000000003E-3</c:v>
                </c:pt>
                <c:pt idx="8726">
                  <c:v>1.3546900000000001E-2</c:v>
                </c:pt>
                <c:pt idx="8727">
                  <c:v>1.4359500000000001E-2</c:v>
                </c:pt>
                <c:pt idx="8728">
                  <c:v>6.49834E-3</c:v>
                </c:pt>
                <c:pt idx="8729">
                  <c:v>2.2192000000000002E-3</c:v>
                </c:pt>
                <c:pt idx="8730">
                  <c:v>2.27451E-3</c:v>
                </c:pt>
                <c:pt idx="8731">
                  <c:v>5.4693199999999997E-3</c:v>
                </c:pt>
                <c:pt idx="8732">
                  <c:v>5.6905699999999998E-3</c:v>
                </c:pt>
                <c:pt idx="8733">
                  <c:v>1.18122E-2</c:v>
                </c:pt>
                <c:pt idx="8734">
                  <c:v>1.29938E-2</c:v>
                </c:pt>
                <c:pt idx="8735">
                  <c:v>1.7476999999999999E-2</c:v>
                </c:pt>
                <c:pt idx="8736">
                  <c:v>2.00825E-2</c:v>
                </c:pt>
                <c:pt idx="8737">
                  <c:v>1.40257E-2</c:v>
                </c:pt>
                <c:pt idx="8738">
                  <c:v>1.1609100000000001E-2</c:v>
                </c:pt>
                <c:pt idx="8739">
                  <c:v>1.99404E-2</c:v>
                </c:pt>
                <c:pt idx="8740">
                  <c:v>1.7808899999999999E-2</c:v>
                </c:pt>
                <c:pt idx="8741">
                  <c:v>1.789E-2</c:v>
                </c:pt>
                <c:pt idx="8742">
                  <c:v>1.6446100000000002E-2</c:v>
                </c:pt>
                <c:pt idx="8743">
                  <c:v>1.2249899999999999E-2</c:v>
                </c:pt>
                <c:pt idx="8744" formatCode="0.00E+00">
                  <c:v>1.21546E-2</c:v>
                </c:pt>
                <c:pt idx="8745">
                  <c:v>9.7141299999999996E-3</c:v>
                </c:pt>
                <c:pt idx="8746">
                  <c:v>4.1170099999999999E-3</c:v>
                </c:pt>
                <c:pt idx="8747">
                  <c:v>2.7961700000000002E-3</c:v>
                </c:pt>
                <c:pt idx="8748">
                  <c:v>4.6634699999999999E-4</c:v>
                </c:pt>
                <c:pt idx="8749">
                  <c:v>1.6288800000000001E-3</c:v>
                </c:pt>
                <c:pt idx="8750">
                  <c:v>5.90801E-3</c:v>
                </c:pt>
                <c:pt idx="8751">
                  <c:v>2.8610199999999999E-4</c:v>
                </c:pt>
                <c:pt idx="8752">
                  <c:v>5.1116900000000001E-4</c:v>
                </c:pt>
                <c:pt idx="8753">
                  <c:v>-3.8976700000000002E-3</c:v>
                </c:pt>
                <c:pt idx="8754">
                  <c:v>-7.6808900000000001E-3</c:v>
                </c:pt>
                <c:pt idx="8755">
                  <c:v>-1.2476900000000001E-2</c:v>
                </c:pt>
                <c:pt idx="8756">
                  <c:v>-8.2349799999999994E-3</c:v>
                </c:pt>
                <c:pt idx="8757">
                  <c:v>-6.7186399999999997E-3</c:v>
                </c:pt>
                <c:pt idx="8758">
                  <c:v>-2.1705600000000002E-3</c:v>
                </c:pt>
                <c:pt idx="8759">
                  <c:v>-6.5250400000000002E-3</c:v>
                </c:pt>
                <c:pt idx="8760">
                  <c:v>-6.2160499999999999E-3</c:v>
                </c:pt>
                <c:pt idx="8761">
                  <c:v>2.2335100000000002E-3</c:v>
                </c:pt>
                <c:pt idx="8762">
                  <c:v>7.2431600000000002E-3</c:v>
                </c:pt>
                <c:pt idx="8763">
                  <c:v>6.3705400000000001E-3</c:v>
                </c:pt>
                <c:pt idx="8764">
                  <c:v>-1.60027E-3</c:v>
                </c:pt>
                <c:pt idx="8765">
                  <c:v>-6.2828099999999998E-3</c:v>
                </c:pt>
                <c:pt idx="8766">
                  <c:v>-1.10245E-3</c:v>
                </c:pt>
                <c:pt idx="8767">
                  <c:v>-2.5730100000000001E-3</c:v>
                </c:pt>
                <c:pt idx="8768">
                  <c:v>-2.3956300000000002E-3</c:v>
                </c:pt>
                <c:pt idx="8769">
                  <c:v>-3.9634700000000002E-3</c:v>
                </c:pt>
                <c:pt idx="8770">
                  <c:v>-2.1791499999999999E-3</c:v>
                </c:pt>
                <c:pt idx="8771">
                  <c:v>-1.3647100000000001E-3</c:v>
                </c:pt>
                <c:pt idx="8772">
                  <c:v>-3.66402E-3</c:v>
                </c:pt>
                <c:pt idx="8773">
                  <c:v>-1.7786E-3</c:v>
                </c:pt>
                <c:pt idx="8774">
                  <c:v>4.9295399999999996E-3</c:v>
                </c:pt>
                <c:pt idx="8775">
                  <c:v>3.8042100000000001E-3</c:v>
                </c:pt>
                <c:pt idx="8776">
                  <c:v>-4.6768199999999999E-3</c:v>
                </c:pt>
                <c:pt idx="8777">
                  <c:v>-3.7632E-3</c:v>
                </c:pt>
                <c:pt idx="8778">
                  <c:v>-1.1634799999999999E-3</c:v>
                </c:pt>
                <c:pt idx="8779">
                  <c:v>7.27654E-4</c:v>
                </c:pt>
                <c:pt idx="8780">
                  <c:v>-3.8175599999999998E-3</c:v>
                </c:pt>
                <c:pt idx="8781">
                  <c:v>-5.1250499999999999E-3</c:v>
                </c:pt>
                <c:pt idx="8782">
                  <c:v>-7.8802100000000003E-3</c:v>
                </c:pt>
                <c:pt idx="8783">
                  <c:v>-2.6445399999999999E-3</c:v>
                </c:pt>
                <c:pt idx="8784">
                  <c:v>-1.1730200000000001E-3</c:v>
                </c:pt>
                <c:pt idx="8785">
                  <c:v>-4.3411300000000003E-3</c:v>
                </c:pt>
                <c:pt idx="8786">
                  <c:v>-6.3171399999999997E-3</c:v>
                </c:pt>
                <c:pt idx="8787">
                  <c:v>-7.7648200000000004E-3</c:v>
                </c:pt>
                <c:pt idx="8788">
                  <c:v>-1.93787E-3</c:v>
                </c:pt>
                <c:pt idx="8789">
                  <c:v>-4.1790000000000004E-3</c:v>
                </c:pt>
                <c:pt idx="8790">
                  <c:v>-1.26324E-2</c:v>
                </c:pt>
                <c:pt idx="8791">
                  <c:v>-1.1238100000000001E-2</c:v>
                </c:pt>
                <c:pt idx="8792">
                  <c:v>-6.9084200000000002E-3</c:v>
                </c:pt>
                <c:pt idx="8793">
                  <c:v>2.2058500000000001E-3</c:v>
                </c:pt>
                <c:pt idx="8794">
                  <c:v>4.1961699999999999E-3</c:v>
                </c:pt>
                <c:pt idx="8795">
                  <c:v>-1.49059E-3</c:v>
                </c:pt>
                <c:pt idx="8796">
                  <c:v>5.0039300000000002E-3</c:v>
                </c:pt>
                <c:pt idx="8797">
                  <c:v>8.5258499999999997E-3</c:v>
                </c:pt>
                <c:pt idx="8798">
                  <c:v>3.3083000000000001E-3</c:v>
                </c:pt>
                <c:pt idx="8799">
                  <c:v>1.05762E-3</c:v>
                </c:pt>
                <c:pt idx="8800">
                  <c:v>-6.1788600000000004E-3</c:v>
                </c:pt>
                <c:pt idx="8801">
                  <c:v>-3.4532500000000002E-3</c:v>
                </c:pt>
                <c:pt idx="8802">
                  <c:v>-2.68936E-4</c:v>
                </c:pt>
                <c:pt idx="8803">
                  <c:v>1.0919599999999999E-3</c:v>
                </c:pt>
                <c:pt idx="8804">
                  <c:v>-8.1157699999999996E-4</c:v>
                </c:pt>
                <c:pt idx="8805">
                  <c:v>-1.9960400000000001E-3</c:v>
                </c:pt>
                <c:pt idx="8806">
                  <c:v>2.0065299999999999E-3</c:v>
                </c:pt>
                <c:pt idx="8807">
                  <c:v>1.3151199999999999E-3</c:v>
                </c:pt>
                <c:pt idx="8808">
                  <c:v>-4.2762800000000004E-3</c:v>
                </c:pt>
                <c:pt idx="8809">
                  <c:v>-5.3596500000000001E-4</c:v>
                </c:pt>
                <c:pt idx="8810">
                  <c:v>-6.3800800000000002E-4</c:v>
                </c:pt>
                <c:pt idx="8811">
                  <c:v>-6.9885299999999997E-3</c:v>
                </c:pt>
                <c:pt idx="8812">
                  <c:v>-5.76401E-3</c:v>
                </c:pt>
                <c:pt idx="8813">
                  <c:v>5.8555599999999999E-4</c:v>
                </c:pt>
                <c:pt idx="8814" formatCode="0.00E+00">
                  <c:v>3.8146999999999999E-5</c:v>
                </c:pt>
                <c:pt idx="8815">
                  <c:v>2.2859600000000001E-3</c:v>
                </c:pt>
                <c:pt idx="8816">
                  <c:v>4.7416699999999999E-3</c:v>
                </c:pt>
                <c:pt idx="8817">
                  <c:v>8.2597699999999996E-3</c:v>
                </c:pt>
                <c:pt idx="8818">
                  <c:v>6.9684999999999999E-3</c:v>
                </c:pt>
                <c:pt idx="8819">
                  <c:v>9.4881099999999993E-3</c:v>
                </c:pt>
                <c:pt idx="8820">
                  <c:v>8.3303500000000003E-3</c:v>
                </c:pt>
                <c:pt idx="8821">
                  <c:v>5.74589E-3</c:v>
                </c:pt>
                <c:pt idx="8822">
                  <c:v>7.4653599999999999E-3</c:v>
                </c:pt>
                <c:pt idx="8823">
                  <c:v>5.5265399999999999E-3</c:v>
                </c:pt>
                <c:pt idx="8824">
                  <c:v>1.1694899999999999E-2</c:v>
                </c:pt>
                <c:pt idx="8825">
                  <c:v>7.8611400000000008E-3</c:v>
                </c:pt>
                <c:pt idx="8826">
                  <c:v>4.8713699999999999E-3</c:v>
                </c:pt>
                <c:pt idx="8827">
                  <c:v>1.0088E-2</c:v>
                </c:pt>
                <c:pt idx="8828">
                  <c:v>1.21183E-2</c:v>
                </c:pt>
                <c:pt idx="8829">
                  <c:v>1.34649E-2</c:v>
                </c:pt>
                <c:pt idx="8830">
                  <c:v>8.6002300000000004E-3</c:v>
                </c:pt>
                <c:pt idx="8831">
                  <c:v>5.7172799999999999E-3</c:v>
                </c:pt>
                <c:pt idx="8832">
                  <c:v>1.09768E-2</c:v>
                </c:pt>
                <c:pt idx="8833">
                  <c:v>5.4130599999999999E-3</c:v>
                </c:pt>
                <c:pt idx="8834">
                  <c:v>1.1348700000000001E-3</c:v>
                </c:pt>
                <c:pt idx="8835">
                  <c:v>4.9428900000000001E-3</c:v>
                </c:pt>
                <c:pt idx="8836">
                  <c:v>6.1206799999999999E-3</c:v>
                </c:pt>
                <c:pt idx="8837">
                  <c:v>4.3163300000000002E-3</c:v>
                </c:pt>
                <c:pt idx="8838">
                  <c:v>-3.8337700000000001E-4</c:v>
                </c:pt>
                <c:pt idx="8839">
                  <c:v>-1.5583000000000001E-3</c:v>
                </c:pt>
                <c:pt idx="8840">
                  <c:v>5.0296799999999999E-3</c:v>
                </c:pt>
                <c:pt idx="8841">
                  <c:v>1.3128300000000001E-2</c:v>
                </c:pt>
                <c:pt idx="8842">
                  <c:v>8.0556900000000008E-3</c:v>
                </c:pt>
                <c:pt idx="8843">
                  <c:v>5.6371700000000004E-3</c:v>
                </c:pt>
                <c:pt idx="8844">
                  <c:v>1.0529500000000001E-2</c:v>
                </c:pt>
                <c:pt idx="8845">
                  <c:v>9.6988700000000001E-3</c:v>
                </c:pt>
                <c:pt idx="8846">
                  <c:v>9.1934200000000008E-3</c:v>
                </c:pt>
                <c:pt idx="8847">
                  <c:v>2.6550300000000001E-3</c:v>
                </c:pt>
                <c:pt idx="8848">
                  <c:v>4.5766799999999996E-3</c:v>
                </c:pt>
                <c:pt idx="8849">
                  <c:v>4.8627899999999996E-3</c:v>
                </c:pt>
                <c:pt idx="8850">
                  <c:v>4.22668E-3</c:v>
                </c:pt>
                <c:pt idx="8851">
                  <c:v>5.9852600000000001E-3</c:v>
                </c:pt>
                <c:pt idx="8852">
                  <c:v>5.6276299999999998E-3</c:v>
                </c:pt>
                <c:pt idx="8853">
                  <c:v>3.9319999999999997E-3</c:v>
                </c:pt>
                <c:pt idx="8854">
                  <c:v>4.4813199999999996E-3</c:v>
                </c:pt>
                <c:pt idx="8855">
                  <c:v>2.7713799999999999E-3</c:v>
                </c:pt>
                <c:pt idx="8856">
                  <c:v>1.8138900000000001E-3</c:v>
                </c:pt>
                <c:pt idx="8857">
                  <c:v>8.7165799999999998E-4</c:v>
                </c:pt>
                <c:pt idx="8858">
                  <c:v>2.2831000000000001E-3</c:v>
                </c:pt>
                <c:pt idx="8859">
                  <c:v>5.0239600000000001E-3</c:v>
                </c:pt>
                <c:pt idx="8860" formatCode="0.00E+00">
                  <c:v>4.7998399999999997E-3</c:v>
                </c:pt>
                <c:pt idx="8861">
                  <c:v>2.0580300000000002E-3</c:v>
                </c:pt>
                <c:pt idx="8862">
                  <c:v>3.7422200000000001E-3</c:v>
                </c:pt>
                <c:pt idx="8863">
                  <c:v>1.2855500000000001E-3</c:v>
                </c:pt>
                <c:pt idx="8864">
                  <c:v>1.35899E-3</c:v>
                </c:pt>
                <c:pt idx="8865">
                  <c:v>9.6540500000000008E-3</c:v>
                </c:pt>
                <c:pt idx="8866">
                  <c:v>1.0623900000000001E-3</c:v>
                </c:pt>
                <c:pt idx="8867">
                  <c:v>-2.0780600000000001E-3</c:v>
                </c:pt>
                <c:pt idx="8868">
                  <c:v>-5.8813099999999998E-3</c:v>
                </c:pt>
                <c:pt idx="8869">
                  <c:v>-5.5351300000000001E-3</c:v>
                </c:pt>
                <c:pt idx="8870">
                  <c:v>-1.92165E-3</c:v>
                </c:pt>
                <c:pt idx="8871">
                  <c:v>1.77574E-3</c:v>
                </c:pt>
                <c:pt idx="8872">
                  <c:v>1.6193399999999999E-3</c:v>
                </c:pt>
                <c:pt idx="8873">
                  <c:v>5.7191799999999999E-3</c:v>
                </c:pt>
                <c:pt idx="8874">
                  <c:v>2.8286000000000001E-3</c:v>
                </c:pt>
                <c:pt idx="8875">
                  <c:v>1.67942E-3</c:v>
                </c:pt>
                <c:pt idx="8876">
                  <c:v>2.91157E-3</c:v>
                </c:pt>
                <c:pt idx="8877">
                  <c:v>1.78528E-3</c:v>
                </c:pt>
                <c:pt idx="8878">
                  <c:v>-3.36361E-3</c:v>
                </c:pt>
                <c:pt idx="8879">
                  <c:v>-4.04835E-3</c:v>
                </c:pt>
                <c:pt idx="8880">
                  <c:v>1.4610300000000001E-3</c:v>
                </c:pt>
                <c:pt idx="8881" formatCode="0.00E+00">
                  <c:v>9.5367400000000008E-6</c:v>
                </c:pt>
                <c:pt idx="8882">
                  <c:v>-1.1243799999999999E-3</c:v>
                </c:pt>
                <c:pt idx="8883">
                  <c:v>-2.6645699999999998E-3</c:v>
                </c:pt>
                <c:pt idx="8884">
                  <c:v>-4.7512099999999996E-3</c:v>
                </c:pt>
                <c:pt idx="8885">
                  <c:v>-5.4445300000000004E-3</c:v>
                </c:pt>
                <c:pt idx="8886">
                  <c:v>-8.5449199999999993E-3</c:v>
                </c:pt>
                <c:pt idx="8887">
                  <c:v>-9.0770699999999996E-3</c:v>
                </c:pt>
                <c:pt idx="8888">
                  <c:v>-8.1396100000000002E-3</c:v>
                </c:pt>
                <c:pt idx="8889">
                  <c:v>-5.1155100000000002E-3</c:v>
                </c:pt>
                <c:pt idx="8890">
                  <c:v>-4.3821299999999997E-3</c:v>
                </c:pt>
                <c:pt idx="8891">
                  <c:v>-9.4070400000000002E-3</c:v>
                </c:pt>
                <c:pt idx="8892">
                  <c:v>-9.3936899999999997E-3</c:v>
                </c:pt>
                <c:pt idx="8893">
                  <c:v>-5.20229E-3</c:v>
                </c:pt>
                <c:pt idx="8894">
                  <c:v>-5.5208200000000001E-3</c:v>
                </c:pt>
                <c:pt idx="8895">
                  <c:v>-6.9541899999999999E-3</c:v>
                </c:pt>
                <c:pt idx="8896">
                  <c:v>7.4768100000000004E-4</c:v>
                </c:pt>
                <c:pt idx="8897">
                  <c:v>5.2585599999999998E-3</c:v>
                </c:pt>
                <c:pt idx="8898">
                  <c:v>3.3206899999999998E-3</c:v>
                </c:pt>
                <c:pt idx="8899">
                  <c:v>-4.0435800000000001E-4</c:v>
                </c:pt>
                <c:pt idx="8900">
                  <c:v>-3.8890800000000001E-3</c:v>
                </c:pt>
                <c:pt idx="8901">
                  <c:v>1.89686E-3</c:v>
                </c:pt>
                <c:pt idx="8902">
                  <c:v>2.9087100000000001E-3</c:v>
                </c:pt>
                <c:pt idx="8903">
                  <c:v>-3.76129E-3</c:v>
                </c:pt>
                <c:pt idx="8904">
                  <c:v>-4.4841799999999999E-3</c:v>
                </c:pt>
                <c:pt idx="8905">
                  <c:v>-1.2989E-3</c:v>
                </c:pt>
                <c:pt idx="8906">
                  <c:v>2.51198E-3</c:v>
                </c:pt>
                <c:pt idx="8907">
                  <c:v>1.6489E-3</c:v>
                </c:pt>
                <c:pt idx="8908">
                  <c:v>-7.1620900000000003E-3</c:v>
                </c:pt>
                <c:pt idx="8909">
                  <c:v>-5.6552900000000003E-3</c:v>
                </c:pt>
                <c:pt idx="8910">
                  <c:v>-1.02425E-3</c:v>
                </c:pt>
                <c:pt idx="8911" formatCode="0.00E+00">
                  <c:v>9.5367399999999998E-5</c:v>
                </c:pt>
                <c:pt idx="8912">
                  <c:v>3.4141500000000002E-4</c:v>
                </c:pt>
                <c:pt idx="8913">
                  <c:v>2.3174300000000001E-3</c:v>
                </c:pt>
                <c:pt idx="8914">
                  <c:v>8.1882499999999993E-3</c:v>
                </c:pt>
                <c:pt idx="8915">
                  <c:v>9.8066300000000002E-3</c:v>
                </c:pt>
                <c:pt idx="8916">
                  <c:v>1.13621E-2</c:v>
                </c:pt>
                <c:pt idx="8917">
                  <c:v>7.8325300000000007E-3</c:v>
                </c:pt>
                <c:pt idx="8918">
                  <c:v>9.3450500000000006E-3</c:v>
                </c:pt>
                <c:pt idx="8919">
                  <c:v>9.0932800000000005E-3</c:v>
                </c:pt>
                <c:pt idx="8920">
                  <c:v>1.3779599999999999E-2</c:v>
                </c:pt>
                <c:pt idx="8921">
                  <c:v>1.8490800000000002E-2</c:v>
                </c:pt>
                <c:pt idx="8922">
                  <c:v>1.47791E-2</c:v>
                </c:pt>
                <c:pt idx="8923">
                  <c:v>1.4287899999999999E-2</c:v>
                </c:pt>
                <c:pt idx="8924">
                  <c:v>8.7575900000000009E-3</c:v>
                </c:pt>
                <c:pt idx="8925">
                  <c:v>6.5584199999999997E-3</c:v>
                </c:pt>
                <c:pt idx="8926">
                  <c:v>8.6975100000000003E-3</c:v>
                </c:pt>
                <c:pt idx="8927">
                  <c:v>8.7976500000000006E-3</c:v>
                </c:pt>
                <c:pt idx="8928">
                  <c:v>6.8626399999999997E-3</c:v>
                </c:pt>
                <c:pt idx="8929">
                  <c:v>6.8960200000000001E-3</c:v>
                </c:pt>
                <c:pt idx="8930">
                  <c:v>4.6253199999999996E-3</c:v>
                </c:pt>
                <c:pt idx="8931">
                  <c:v>1.40285E-3</c:v>
                </c:pt>
                <c:pt idx="8932">
                  <c:v>8.8338900000000005E-3</c:v>
                </c:pt>
                <c:pt idx="8933">
                  <c:v>1.22728E-2</c:v>
                </c:pt>
                <c:pt idx="8934">
                  <c:v>4.1980699999999999E-3</c:v>
                </c:pt>
                <c:pt idx="8935">
                  <c:v>8.3608599999999995E-3</c:v>
                </c:pt>
                <c:pt idx="8936">
                  <c:v>9.6473700000000006E-3</c:v>
                </c:pt>
                <c:pt idx="8937">
                  <c:v>5.0973900000000003E-3</c:v>
                </c:pt>
                <c:pt idx="8938">
                  <c:v>2.44808E-3</c:v>
                </c:pt>
                <c:pt idx="8939">
                  <c:v>-1.18542E-3</c:v>
                </c:pt>
                <c:pt idx="8940">
                  <c:v>-1.4534000000000001E-3</c:v>
                </c:pt>
                <c:pt idx="8941">
                  <c:v>-3.3092499999999998E-4</c:v>
                </c:pt>
                <c:pt idx="8942">
                  <c:v>-2.4728800000000002E-3</c:v>
                </c:pt>
                <c:pt idx="8943">
                  <c:v>-2.0799600000000001E-3</c:v>
                </c:pt>
                <c:pt idx="8944">
                  <c:v>-4.9991599999999999E-3</c:v>
                </c:pt>
                <c:pt idx="8945">
                  <c:v>2.6779199999999999E-3</c:v>
                </c:pt>
                <c:pt idx="8946">
                  <c:v>-7.5626399999999998E-4</c:v>
                </c:pt>
                <c:pt idx="8947">
                  <c:v>-7.1058299999999996E-3</c:v>
                </c:pt>
                <c:pt idx="8948">
                  <c:v>-6.72531E-3</c:v>
                </c:pt>
                <c:pt idx="8949">
                  <c:v>-2.8543499999999999E-3</c:v>
                </c:pt>
                <c:pt idx="8950">
                  <c:v>2.7446699999999998E-3</c:v>
                </c:pt>
                <c:pt idx="8951">
                  <c:v>1.0538100000000001E-3</c:v>
                </c:pt>
                <c:pt idx="8952">
                  <c:v>3.9672900000000002E-4</c:v>
                </c:pt>
                <c:pt idx="8953">
                  <c:v>-2.6035300000000001E-4</c:v>
                </c:pt>
                <c:pt idx="8954">
                  <c:v>3.37696E-3</c:v>
                </c:pt>
                <c:pt idx="8955">
                  <c:v>3.0813199999999998E-3</c:v>
                </c:pt>
                <c:pt idx="8956">
                  <c:v>6.4172700000000001E-3</c:v>
                </c:pt>
                <c:pt idx="8957">
                  <c:v>2.24209E-3</c:v>
                </c:pt>
                <c:pt idx="8958">
                  <c:v>-2.7103399999999999E-3</c:v>
                </c:pt>
                <c:pt idx="8959">
                  <c:v>-1.40095E-3</c:v>
                </c:pt>
                <c:pt idx="8960">
                  <c:v>-5.8994299999999998E-3</c:v>
                </c:pt>
                <c:pt idx="8961">
                  <c:v>-8.1615400000000001E-3</c:v>
                </c:pt>
                <c:pt idx="8962">
                  <c:v>-3.9997100000000001E-3</c:v>
                </c:pt>
                <c:pt idx="8963">
                  <c:v>-1.0567699999999999E-2</c:v>
                </c:pt>
                <c:pt idx="8964">
                  <c:v>-7.7743500000000002E-3</c:v>
                </c:pt>
                <c:pt idx="8965">
                  <c:v>-6.1283099999999997E-3</c:v>
                </c:pt>
                <c:pt idx="8966">
                  <c:v>-4.35638E-3</c:v>
                </c:pt>
                <c:pt idx="8967">
                  <c:v>-7.1334800000000004E-4</c:v>
                </c:pt>
                <c:pt idx="8968">
                  <c:v>-4.4183699999999996E-3</c:v>
                </c:pt>
                <c:pt idx="8969">
                  <c:v>-8.4257099999999994E-3</c:v>
                </c:pt>
                <c:pt idx="8970">
                  <c:v>-1.1645300000000001E-2</c:v>
                </c:pt>
                <c:pt idx="8971">
                  <c:v>-1.39761E-2</c:v>
                </c:pt>
                <c:pt idx="8972">
                  <c:v>-1.1004399999999999E-2</c:v>
                </c:pt>
                <c:pt idx="8973">
                  <c:v>-1.00908E-2</c:v>
                </c:pt>
                <c:pt idx="8974">
                  <c:v>-9.8018600000000008E-3</c:v>
                </c:pt>
                <c:pt idx="8975">
                  <c:v>-7.3232699999999998E-3</c:v>
                </c:pt>
                <c:pt idx="8976">
                  <c:v>-3.8137399999999999E-3</c:v>
                </c:pt>
                <c:pt idx="8977">
                  <c:v>-1.6536700000000001E-3</c:v>
                </c:pt>
                <c:pt idx="8978">
                  <c:v>-4.2552900000000001E-3</c:v>
                </c:pt>
                <c:pt idx="8979">
                  <c:v>-3.5820000000000001E-3</c:v>
                </c:pt>
                <c:pt idx="8980">
                  <c:v>-1.40858E-3</c:v>
                </c:pt>
                <c:pt idx="8981">
                  <c:v>-2.4585700000000002E-3</c:v>
                </c:pt>
                <c:pt idx="8982">
                  <c:v>-5.36251E-3</c:v>
                </c:pt>
                <c:pt idx="8983">
                  <c:v>-4.25339E-4</c:v>
                </c:pt>
                <c:pt idx="8984">
                  <c:v>2.3069399999999999E-3</c:v>
                </c:pt>
                <c:pt idx="8985">
                  <c:v>4.3840399999999996E-3</c:v>
                </c:pt>
                <c:pt idx="8986">
                  <c:v>7.4605899999999996E-3</c:v>
                </c:pt>
                <c:pt idx="8987">
                  <c:v>4.1732799999999997E-3</c:v>
                </c:pt>
                <c:pt idx="8988">
                  <c:v>3.5944000000000002E-3</c:v>
                </c:pt>
                <c:pt idx="8989">
                  <c:v>1.6384100000000001E-3</c:v>
                </c:pt>
                <c:pt idx="8990">
                  <c:v>2.5720600000000001E-3</c:v>
                </c:pt>
                <c:pt idx="8991">
                  <c:v>-2.1753300000000001E-3</c:v>
                </c:pt>
                <c:pt idx="8992">
                  <c:v>-7.5187700000000001E-3</c:v>
                </c:pt>
                <c:pt idx="8993">
                  <c:v>-4.0759999999999998E-3</c:v>
                </c:pt>
                <c:pt idx="8994">
                  <c:v>-4.7016099999999997E-4</c:v>
                </c:pt>
                <c:pt idx="8995">
                  <c:v>-4.3268200000000003E-3</c:v>
                </c:pt>
                <c:pt idx="8996">
                  <c:v>-5.2909899999999998E-3</c:v>
                </c:pt>
                <c:pt idx="8997">
                  <c:v>-4.1551599999999998E-3</c:v>
                </c:pt>
                <c:pt idx="8998">
                  <c:v>3.60203E-3</c:v>
                </c:pt>
                <c:pt idx="8999">
                  <c:v>-2.17819E-3</c:v>
                </c:pt>
                <c:pt idx="9000">
                  <c:v>-1.58405E-3</c:v>
                </c:pt>
                <c:pt idx="9001">
                  <c:v>-3.57246E-3</c:v>
                </c:pt>
                <c:pt idx="9002">
                  <c:v>-7.3709500000000002E-3</c:v>
                </c:pt>
                <c:pt idx="9003">
                  <c:v>-7.1792599999999998E-3</c:v>
                </c:pt>
                <c:pt idx="9004">
                  <c:v>-7.5616800000000003E-3</c:v>
                </c:pt>
                <c:pt idx="9005">
                  <c:v>-5.4521600000000002E-3</c:v>
                </c:pt>
                <c:pt idx="9006">
                  <c:v>-3.6745100000000002E-3</c:v>
                </c:pt>
                <c:pt idx="9007">
                  <c:v>-4.3325400000000002E-3</c:v>
                </c:pt>
                <c:pt idx="9008">
                  <c:v>-5.2280399999999998E-3</c:v>
                </c:pt>
                <c:pt idx="9009">
                  <c:v>-2.7713799999999999E-3</c:v>
                </c:pt>
                <c:pt idx="9010">
                  <c:v>-2.3097999999999999E-3</c:v>
                </c:pt>
                <c:pt idx="9011">
                  <c:v>-3.47328E-3</c:v>
                </c:pt>
                <c:pt idx="9012">
                  <c:v>-4.2667399999999998E-3</c:v>
                </c:pt>
                <c:pt idx="9013">
                  <c:v>-6.3190499999999997E-3</c:v>
                </c:pt>
                <c:pt idx="9014">
                  <c:v>-5.1479300000000002E-3</c:v>
                </c:pt>
                <c:pt idx="9015">
                  <c:v>-4.3716400000000004E-3</c:v>
                </c:pt>
                <c:pt idx="9016">
                  <c:v>-6.2627799999999999E-3</c:v>
                </c:pt>
                <c:pt idx="9017">
                  <c:v>1.9617100000000002E-3</c:v>
                </c:pt>
                <c:pt idx="9018">
                  <c:v>1.56307E-3</c:v>
                </c:pt>
                <c:pt idx="9019">
                  <c:v>1.6021699999999999E-4</c:v>
                </c:pt>
                <c:pt idx="9020">
                  <c:v>-1.2369200000000001E-3</c:v>
                </c:pt>
                <c:pt idx="9021">
                  <c:v>-4.96292E-3</c:v>
                </c:pt>
                <c:pt idx="9022">
                  <c:v>-4.3840399999999996E-3</c:v>
                </c:pt>
                <c:pt idx="9023">
                  <c:v>-8.5477799999999996E-3</c:v>
                </c:pt>
                <c:pt idx="9024">
                  <c:v>-8.5144000000000001E-3</c:v>
                </c:pt>
                <c:pt idx="9025">
                  <c:v>-8.8214899999999995E-3</c:v>
                </c:pt>
                <c:pt idx="9026">
                  <c:v>-1.1013999999999999E-2</c:v>
                </c:pt>
                <c:pt idx="9027">
                  <c:v>-5.2442599999999997E-3</c:v>
                </c:pt>
                <c:pt idx="9028">
                  <c:v>-4.3869E-3</c:v>
                </c:pt>
                <c:pt idx="9029">
                  <c:v>-4.3125200000000002E-3</c:v>
                </c:pt>
                <c:pt idx="9030">
                  <c:v>-3.0441299999999999E-3</c:v>
                </c:pt>
                <c:pt idx="9031">
                  <c:v>-5.7745000000000001E-3</c:v>
                </c:pt>
                <c:pt idx="9032">
                  <c:v>-9.5939600000000003E-3</c:v>
                </c:pt>
                <c:pt idx="9033">
                  <c:v>-7.60555E-3</c:v>
                </c:pt>
                <c:pt idx="9034">
                  <c:v>-6.4411199999999998E-3</c:v>
                </c:pt>
                <c:pt idx="9035">
                  <c:v>-7.73144E-3</c:v>
                </c:pt>
                <c:pt idx="9036">
                  <c:v>-5.2413900000000003E-3</c:v>
                </c:pt>
                <c:pt idx="9037">
                  <c:v>-3.09181E-3</c:v>
                </c:pt>
                <c:pt idx="9038">
                  <c:v>-3.87287E-3</c:v>
                </c:pt>
                <c:pt idx="9039">
                  <c:v>-4.7264100000000003E-3</c:v>
                </c:pt>
                <c:pt idx="9040">
                  <c:v>-4.8284499999999998E-3</c:v>
                </c:pt>
                <c:pt idx="9041">
                  <c:v>-3.4227400000000001E-3</c:v>
                </c:pt>
                <c:pt idx="9042">
                  <c:v>-1.1653900000000001E-3</c:v>
                </c:pt>
                <c:pt idx="9043">
                  <c:v>1.0232900000000001E-3</c:v>
                </c:pt>
                <c:pt idx="9044">
                  <c:v>-1.2588500000000001E-4</c:v>
                </c:pt>
                <c:pt idx="9045">
                  <c:v>-3.31497E-3</c:v>
                </c:pt>
                <c:pt idx="9046">
                  <c:v>-3.8662000000000002E-3</c:v>
                </c:pt>
                <c:pt idx="9047">
                  <c:v>-6.8826699999999996E-3</c:v>
                </c:pt>
                <c:pt idx="9048">
                  <c:v>-7.1144099999999998E-3</c:v>
                </c:pt>
                <c:pt idx="9049">
                  <c:v>-7.2822599999999996E-3</c:v>
                </c:pt>
                <c:pt idx="9050">
                  <c:v>-2.8162E-3</c:v>
                </c:pt>
                <c:pt idx="9051">
                  <c:v>-3.4084300000000001E-3</c:v>
                </c:pt>
                <c:pt idx="9052">
                  <c:v>-8.9368799999999995E-3</c:v>
                </c:pt>
                <c:pt idx="9053">
                  <c:v>-8.1901600000000001E-3</c:v>
                </c:pt>
                <c:pt idx="9054">
                  <c:v>-5.3663299999999999E-3</c:v>
                </c:pt>
                <c:pt idx="9055">
                  <c:v>-4.4898999999999998E-3</c:v>
                </c:pt>
                <c:pt idx="9056">
                  <c:v>-3.2939900000000001E-3</c:v>
                </c:pt>
                <c:pt idx="9057">
                  <c:v>-3.16906E-3</c:v>
                </c:pt>
                <c:pt idx="9058">
                  <c:v>-4.7445300000000003E-3</c:v>
                </c:pt>
                <c:pt idx="9059">
                  <c:v>-2.91538E-3</c:v>
                </c:pt>
                <c:pt idx="9060">
                  <c:v>-3.8528400000000002E-3</c:v>
                </c:pt>
                <c:pt idx="9061">
                  <c:v>-1.22509E-2</c:v>
                </c:pt>
                <c:pt idx="9062">
                  <c:v>-1.1565199999999999E-2</c:v>
                </c:pt>
                <c:pt idx="9063">
                  <c:v>-2.75421E-3</c:v>
                </c:pt>
                <c:pt idx="9064">
                  <c:v>-5.0010699999999998E-3</c:v>
                </c:pt>
                <c:pt idx="9065">
                  <c:v>-8.8891999999999999E-3</c:v>
                </c:pt>
                <c:pt idx="9066">
                  <c:v>-6.4497000000000001E-3</c:v>
                </c:pt>
                <c:pt idx="9067">
                  <c:v>-3.74413E-3</c:v>
                </c:pt>
                <c:pt idx="9068">
                  <c:v>-6.2189100000000002E-3</c:v>
                </c:pt>
                <c:pt idx="9069">
                  <c:v>-8.8453300000000002E-3</c:v>
                </c:pt>
                <c:pt idx="9070">
                  <c:v>-9.29928E-3</c:v>
                </c:pt>
                <c:pt idx="9071">
                  <c:v>-7.3633199999999996E-3</c:v>
                </c:pt>
                <c:pt idx="9072">
                  <c:v>-1.0485599999999999E-2</c:v>
                </c:pt>
                <c:pt idx="9073">
                  <c:v>-1.1112199999999999E-2</c:v>
                </c:pt>
                <c:pt idx="9074">
                  <c:v>-6.7377100000000001E-3</c:v>
                </c:pt>
                <c:pt idx="9075">
                  <c:v>-1.4211700000000001E-2</c:v>
                </c:pt>
                <c:pt idx="9076">
                  <c:v>-1.45121E-2</c:v>
                </c:pt>
                <c:pt idx="9077">
                  <c:v>-1.31302E-2</c:v>
                </c:pt>
                <c:pt idx="9078">
                  <c:v>-1.1943799999999999E-2</c:v>
                </c:pt>
                <c:pt idx="9079">
                  <c:v>-1.22442E-2</c:v>
                </c:pt>
                <c:pt idx="9080">
                  <c:v>-1.18885E-2</c:v>
                </c:pt>
                <c:pt idx="9081">
                  <c:v>-4.6796800000000003E-3</c:v>
                </c:pt>
                <c:pt idx="9082">
                  <c:v>-1.3971299999999999E-3</c:v>
                </c:pt>
                <c:pt idx="9083">
                  <c:v>-3.4513500000000002E-3</c:v>
                </c:pt>
                <c:pt idx="9084">
                  <c:v>-6.0863499999999999E-3</c:v>
                </c:pt>
                <c:pt idx="9085">
                  <c:v>-3.6306400000000001E-3</c:v>
                </c:pt>
                <c:pt idx="9086">
                  <c:v>-4.5576100000000001E-3</c:v>
                </c:pt>
                <c:pt idx="9087">
                  <c:v>-2.0504E-3</c:v>
                </c:pt>
                <c:pt idx="9088">
                  <c:v>6.5612799999999996E-4</c:v>
                </c:pt>
                <c:pt idx="9089">
                  <c:v>8.7547299999999998E-4</c:v>
                </c:pt>
                <c:pt idx="9090">
                  <c:v>3.7117000000000001E-3</c:v>
                </c:pt>
                <c:pt idx="9091">
                  <c:v>5.3377199999999998E-3</c:v>
                </c:pt>
                <c:pt idx="9092">
                  <c:v>6.3943899999999998E-3</c:v>
                </c:pt>
                <c:pt idx="9093">
                  <c:v>4.3525700000000001E-3</c:v>
                </c:pt>
                <c:pt idx="9094">
                  <c:v>1.2426399999999999E-3</c:v>
                </c:pt>
                <c:pt idx="9095" formatCode="0.00E+00">
                  <c:v>4.95911E-5</c:v>
                </c:pt>
                <c:pt idx="9096">
                  <c:v>-4.8255900000000003E-3</c:v>
                </c:pt>
                <c:pt idx="9097">
                  <c:v>-3.7174199999999999E-3</c:v>
                </c:pt>
                <c:pt idx="9098">
                  <c:v>-1.46675E-3</c:v>
                </c:pt>
                <c:pt idx="9099">
                  <c:v>-2.65694E-3</c:v>
                </c:pt>
                <c:pt idx="9100">
                  <c:v>3.9339099999999997E-3</c:v>
                </c:pt>
                <c:pt idx="9101">
                  <c:v>3.5753299999999998E-3</c:v>
                </c:pt>
                <c:pt idx="9102">
                  <c:v>1.7995800000000001E-3</c:v>
                </c:pt>
                <c:pt idx="9103">
                  <c:v>6.3133199999999997E-4</c:v>
                </c:pt>
                <c:pt idx="9104">
                  <c:v>8.6879700000000004E-4</c:v>
                </c:pt>
                <c:pt idx="9105" formatCode="0.00E+00">
                  <c:v>5.1498400000000001E-5</c:v>
                </c:pt>
                <c:pt idx="9106">
                  <c:v>1.0309200000000001E-3</c:v>
                </c:pt>
                <c:pt idx="9107">
                  <c:v>2.99358E-3</c:v>
                </c:pt>
                <c:pt idx="9108">
                  <c:v>9.9945099999999994E-4</c:v>
                </c:pt>
                <c:pt idx="9109">
                  <c:v>-1.79291E-3</c:v>
                </c:pt>
                <c:pt idx="9110">
                  <c:v>-1.3246499999999999E-3</c:v>
                </c:pt>
                <c:pt idx="9111">
                  <c:v>1.48773E-3</c:v>
                </c:pt>
                <c:pt idx="9112">
                  <c:v>1.3246499999999999E-3</c:v>
                </c:pt>
                <c:pt idx="9113">
                  <c:v>-1.6441299999999999E-3</c:v>
                </c:pt>
                <c:pt idx="9114">
                  <c:v>2.3097999999999999E-3</c:v>
                </c:pt>
                <c:pt idx="9115">
                  <c:v>6.6757199999999996E-3</c:v>
                </c:pt>
                <c:pt idx="9116">
                  <c:v>1.84727E-3</c:v>
                </c:pt>
                <c:pt idx="9117">
                  <c:v>-7.5912500000000003E-4</c:v>
                </c:pt>
                <c:pt idx="9118">
                  <c:v>1.1644400000000001E-3</c:v>
                </c:pt>
                <c:pt idx="9119">
                  <c:v>6.2723199999999996E-3</c:v>
                </c:pt>
                <c:pt idx="9120">
                  <c:v>3.41129E-3</c:v>
                </c:pt>
                <c:pt idx="9121">
                  <c:v>-6.6471100000000001E-4</c:v>
                </c:pt>
                <c:pt idx="9122">
                  <c:v>-4.06456E-3</c:v>
                </c:pt>
                <c:pt idx="9123">
                  <c:v>-7.8849799999999998E-3</c:v>
                </c:pt>
                <c:pt idx="9124">
                  <c:v>-2.9687899999999998E-3</c:v>
                </c:pt>
                <c:pt idx="9125">
                  <c:v>-3.79372E-3</c:v>
                </c:pt>
                <c:pt idx="9126">
                  <c:v>-5.8651000000000005E-4</c:v>
                </c:pt>
                <c:pt idx="9127">
                  <c:v>8.7547299999999998E-4</c:v>
                </c:pt>
                <c:pt idx="9128">
                  <c:v>-2.15912E-3</c:v>
                </c:pt>
                <c:pt idx="9129">
                  <c:v>-2.1562600000000001E-3</c:v>
                </c:pt>
                <c:pt idx="9130">
                  <c:v>-4.8456200000000001E-3</c:v>
                </c:pt>
                <c:pt idx="9131">
                  <c:v>-7.2288500000000002E-3</c:v>
                </c:pt>
                <c:pt idx="9132">
                  <c:v>-7.4052800000000002E-3</c:v>
                </c:pt>
                <c:pt idx="9133">
                  <c:v>5.4073299999999995E-4</c:v>
                </c:pt>
                <c:pt idx="9134">
                  <c:v>3.5772299999999998E-3</c:v>
                </c:pt>
                <c:pt idx="9135">
                  <c:v>1.2512199999999999E-3</c:v>
                </c:pt>
                <c:pt idx="9136">
                  <c:v>7.0886600000000001E-3</c:v>
                </c:pt>
                <c:pt idx="9137">
                  <c:v>1.0171899999999999E-2</c:v>
                </c:pt>
                <c:pt idx="9138">
                  <c:v>3.55339E-3</c:v>
                </c:pt>
                <c:pt idx="9139">
                  <c:v>1.091E-3</c:v>
                </c:pt>
                <c:pt idx="9140">
                  <c:v>1.4190699999999999E-3</c:v>
                </c:pt>
                <c:pt idx="9141">
                  <c:v>2.6340500000000002E-3</c:v>
                </c:pt>
                <c:pt idx="9142">
                  <c:v>2.41852E-3</c:v>
                </c:pt>
                <c:pt idx="9143">
                  <c:v>2.4795500000000001E-3</c:v>
                </c:pt>
                <c:pt idx="9144">
                  <c:v>2.3746499999999999E-3</c:v>
                </c:pt>
                <c:pt idx="9145">
                  <c:v>-2.4776500000000001E-3</c:v>
                </c:pt>
                <c:pt idx="9146">
                  <c:v>-4.2562499999999996E-3</c:v>
                </c:pt>
                <c:pt idx="9147">
                  <c:v>-3.8318599999999999E-3</c:v>
                </c:pt>
                <c:pt idx="9148">
                  <c:v>-6.2141399999999999E-3</c:v>
                </c:pt>
                <c:pt idx="9149">
                  <c:v>-4.3439899999999998E-3</c:v>
                </c:pt>
                <c:pt idx="9150">
                  <c:v>-3.3378599999999998E-4</c:v>
                </c:pt>
                <c:pt idx="9151">
                  <c:v>-2.4223299999999999E-3</c:v>
                </c:pt>
                <c:pt idx="9152">
                  <c:v>-8.5658999999999996E-3</c:v>
                </c:pt>
                <c:pt idx="9153">
                  <c:v>-1.5942600000000001E-2</c:v>
                </c:pt>
                <c:pt idx="9154">
                  <c:v>-1.3635599999999999E-2</c:v>
                </c:pt>
                <c:pt idx="9155">
                  <c:v>-1.4556899999999999E-2</c:v>
                </c:pt>
                <c:pt idx="9156">
                  <c:v>-1.3822600000000001E-2</c:v>
                </c:pt>
                <c:pt idx="9157">
                  <c:v>-1.01023E-2</c:v>
                </c:pt>
                <c:pt idx="9158">
                  <c:v>-7.5130500000000003E-3</c:v>
                </c:pt>
                <c:pt idx="9159">
                  <c:v>-6.5498400000000003E-3</c:v>
                </c:pt>
                <c:pt idx="9160">
                  <c:v>-3.7078900000000001E-3</c:v>
                </c:pt>
                <c:pt idx="9161">
                  <c:v>-4.7121000000000003E-3</c:v>
                </c:pt>
                <c:pt idx="9162">
                  <c:v>-7.8668599999999998E-3</c:v>
                </c:pt>
                <c:pt idx="9163">
                  <c:v>-4.1980699999999999E-3</c:v>
                </c:pt>
                <c:pt idx="9164">
                  <c:v>-2.35176E-3</c:v>
                </c:pt>
                <c:pt idx="9165">
                  <c:v>-9.6035000000000001E-4</c:v>
                </c:pt>
                <c:pt idx="9166">
                  <c:v>-3.66497E-3</c:v>
                </c:pt>
                <c:pt idx="9167">
                  <c:v>-2.9840499999999998E-3</c:v>
                </c:pt>
                <c:pt idx="9168">
                  <c:v>2.9849999999999999E-4</c:v>
                </c:pt>
                <c:pt idx="9169">
                  <c:v>-8.7833400000000004E-4</c:v>
                </c:pt>
                <c:pt idx="9170">
                  <c:v>-6.7615500000000001E-4</c:v>
                </c:pt>
                <c:pt idx="9171">
                  <c:v>-4.0807700000000001E-3</c:v>
                </c:pt>
                <c:pt idx="9172">
                  <c:v>-5.8202699999999998E-3</c:v>
                </c:pt>
                <c:pt idx="9173">
                  <c:v>-5.7144199999999996E-3</c:v>
                </c:pt>
                <c:pt idx="9174">
                  <c:v>-7.33185E-3</c:v>
                </c:pt>
                <c:pt idx="9175">
                  <c:v>-6.2036499999999998E-3</c:v>
                </c:pt>
                <c:pt idx="9176">
                  <c:v>-8.1167199999999991E-3</c:v>
                </c:pt>
                <c:pt idx="9177">
                  <c:v>-6.6328000000000003E-3</c:v>
                </c:pt>
                <c:pt idx="9178">
                  <c:v>-8.3408400000000004E-3</c:v>
                </c:pt>
                <c:pt idx="9179">
                  <c:v>-1.48764E-2</c:v>
                </c:pt>
                <c:pt idx="9180">
                  <c:v>-1.9517900000000001E-2</c:v>
                </c:pt>
                <c:pt idx="9181">
                  <c:v>-1.9751500000000002E-2</c:v>
                </c:pt>
                <c:pt idx="9182">
                  <c:v>-1.9068700000000001E-2</c:v>
                </c:pt>
                <c:pt idx="9183">
                  <c:v>-1.99299E-2</c:v>
                </c:pt>
                <c:pt idx="9184">
                  <c:v>-1.8107399999999999E-2</c:v>
                </c:pt>
                <c:pt idx="9185">
                  <c:v>-1.7159500000000001E-2</c:v>
                </c:pt>
                <c:pt idx="9186">
                  <c:v>-1.3813000000000001E-2</c:v>
                </c:pt>
                <c:pt idx="9187">
                  <c:v>-1.09797E-2</c:v>
                </c:pt>
                <c:pt idx="9188">
                  <c:v>-8.4095000000000003E-3</c:v>
                </c:pt>
                <c:pt idx="9189">
                  <c:v>-5.7678199999999999E-3</c:v>
                </c:pt>
                <c:pt idx="9190">
                  <c:v>-6.0262700000000002E-3</c:v>
                </c:pt>
                <c:pt idx="9191">
                  <c:v>-2.6960399999999998E-3</c:v>
                </c:pt>
                <c:pt idx="9192">
                  <c:v>-1.3971299999999999E-3</c:v>
                </c:pt>
                <c:pt idx="9193">
                  <c:v>-8.5029600000000004E-3</c:v>
                </c:pt>
                <c:pt idx="9194">
                  <c:v>-7.4396100000000001E-3</c:v>
                </c:pt>
                <c:pt idx="9195">
                  <c:v>-6.3276299999999999E-3</c:v>
                </c:pt>
                <c:pt idx="9196">
                  <c:v>-4.73785E-3</c:v>
                </c:pt>
                <c:pt idx="9197">
                  <c:v>-6.6833500000000002E-3</c:v>
                </c:pt>
                <c:pt idx="9198">
                  <c:v>-7.1258500000000004E-3</c:v>
                </c:pt>
                <c:pt idx="9199">
                  <c:v>-2.24304E-3</c:v>
                </c:pt>
                <c:pt idx="9200">
                  <c:v>-3.10421E-3</c:v>
                </c:pt>
                <c:pt idx="9201">
                  <c:v>3.0898999999999998E-4</c:v>
                </c:pt>
                <c:pt idx="9202">
                  <c:v>7.9536400000000001E-4</c:v>
                </c:pt>
                <c:pt idx="9203">
                  <c:v>-9.1934199999999997E-4</c:v>
                </c:pt>
                <c:pt idx="9204">
                  <c:v>-1.7175700000000001E-3</c:v>
                </c:pt>
                <c:pt idx="9205">
                  <c:v>-3.9091100000000004E-3</c:v>
                </c:pt>
                <c:pt idx="9206">
                  <c:v>-3.2949400000000001E-3</c:v>
                </c:pt>
                <c:pt idx="9207">
                  <c:v>-1.3542199999999999E-3</c:v>
                </c:pt>
                <c:pt idx="9208">
                  <c:v>-2.1562600000000001E-3</c:v>
                </c:pt>
                <c:pt idx="9209">
                  <c:v>-6.0148199999999997E-3</c:v>
                </c:pt>
                <c:pt idx="9210">
                  <c:v>-5.0325400000000003E-3</c:v>
                </c:pt>
                <c:pt idx="9211">
                  <c:v>-1.19209E-4</c:v>
                </c:pt>
                <c:pt idx="9212">
                  <c:v>1.65749E-3</c:v>
                </c:pt>
                <c:pt idx="9213">
                  <c:v>2.90012E-3</c:v>
                </c:pt>
                <c:pt idx="9214">
                  <c:v>1.28746E-3</c:v>
                </c:pt>
                <c:pt idx="9215">
                  <c:v>-1.7948199999999999E-3</c:v>
                </c:pt>
                <c:pt idx="9216">
                  <c:v>-9.1361999999999997E-4</c:v>
                </c:pt>
                <c:pt idx="9217">
                  <c:v>-7.8582800000000003E-4</c:v>
                </c:pt>
                <c:pt idx="9218">
                  <c:v>1.2912799999999999E-3</c:v>
                </c:pt>
                <c:pt idx="9219">
                  <c:v>2.1553000000000002E-3</c:v>
                </c:pt>
                <c:pt idx="9220">
                  <c:v>6.6328000000000003E-3</c:v>
                </c:pt>
                <c:pt idx="9221">
                  <c:v>1.10159E-2</c:v>
                </c:pt>
                <c:pt idx="9222">
                  <c:v>8.8129000000000002E-3</c:v>
                </c:pt>
                <c:pt idx="9223">
                  <c:v>3.7021599999999999E-3</c:v>
                </c:pt>
                <c:pt idx="9224">
                  <c:v>4.2800900000000003E-3</c:v>
                </c:pt>
                <c:pt idx="9225">
                  <c:v>6.8540600000000004E-3</c:v>
                </c:pt>
                <c:pt idx="9226">
                  <c:v>3.3216500000000002E-3</c:v>
                </c:pt>
                <c:pt idx="9227">
                  <c:v>1.6870500000000001E-3</c:v>
                </c:pt>
                <c:pt idx="9228">
                  <c:v>5.1908500000000003E-3</c:v>
                </c:pt>
                <c:pt idx="9229">
                  <c:v>4.70734E-3</c:v>
                </c:pt>
                <c:pt idx="9230">
                  <c:v>2.5081600000000002E-3</c:v>
                </c:pt>
                <c:pt idx="9231">
                  <c:v>1.8119800000000001E-4</c:v>
                </c:pt>
                <c:pt idx="9232">
                  <c:v>2.8753300000000002E-3</c:v>
                </c:pt>
                <c:pt idx="9233">
                  <c:v>5.82695E-3</c:v>
                </c:pt>
                <c:pt idx="9234">
                  <c:v>3.0374500000000001E-3</c:v>
                </c:pt>
                <c:pt idx="9235">
                  <c:v>5.2557000000000003E-3</c:v>
                </c:pt>
                <c:pt idx="9236">
                  <c:v>7.2307600000000001E-3</c:v>
                </c:pt>
                <c:pt idx="9237">
                  <c:v>9.2697100000000004E-3</c:v>
                </c:pt>
                <c:pt idx="9238">
                  <c:v>1.0542899999999999E-2</c:v>
                </c:pt>
                <c:pt idx="9239">
                  <c:v>9.0551399999999997E-3</c:v>
                </c:pt>
                <c:pt idx="9240">
                  <c:v>6.3762699999999999E-3</c:v>
                </c:pt>
                <c:pt idx="9241">
                  <c:v>9.1066399999999992E-3</c:v>
                </c:pt>
                <c:pt idx="9242">
                  <c:v>1.0641100000000001E-2</c:v>
                </c:pt>
                <c:pt idx="9243">
                  <c:v>1.3883599999999999E-2</c:v>
                </c:pt>
                <c:pt idx="9244">
                  <c:v>1.40228E-2</c:v>
                </c:pt>
                <c:pt idx="9245">
                  <c:v>1.4830599999999999E-2</c:v>
                </c:pt>
                <c:pt idx="9246">
                  <c:v>1.3028100000000001E-2</c:v>
                </c:pt>
                <c:pt idx="9247">
                  <c:v>1.8093100000000001E-2</c:v>
                </c:pt>
                <c:pt idx="9248">
                  <c:v>1.8011099999999999E-2</c:v>
                </c:pt>
                <c:pt idx="9249">
                  <c:v>9.4108600000000001E-3</c:v>
                </c:pt>
                <c:pt idx="9250">
                  <c:v>7.4653599999999999E-3</c:v>
                </c:pt>
                <c:pt idx="9251">
                  <c:v>6.6270799999999996E-3</c:v>
                </c:pt>
                <c:pt idx="9252">
                  <c:v>3.0899E-3</c:v>
                </c:pt>
                <c:pt idx="9253">
                  <c:v>2.8839099999999999E-3</c:v>
                </c:pt>
                <c:pt idx="9254">
                  <c:v>3.9510700000000001E-3</c:v>
                </c:pt>
                <c:pt idx="9255">
                  <c:v>3.2177E-3</c:v>
                </c:pt>
                <c:pt idx="9256">
                  <c:v>4.7712299999999996E-3</c:v>
                </c:pt>
                <c:pt idx="9257">
                  <c:v>8.6460100000000008E-3</c:v>
                </c:pt>
                <c:pt idx="9258">
                  <c:v>1.08252E-2</c:v>
                </c:pt>
                <c:pt idx="9259">
                  <c:v>5.6972500000000001E-3</c:v>
                </c:pt>
                <c:pt idx="9260">
                  <c:v>-9.9563600000000005E-4</c:v>
                </c:pt>
                <c:pt idx="9261">
                  <c:v>-3.4704200000000001E-3</c:v>
                </c:pt>
                <c:pt idx="9262">
                  <c:v>-1.21117E-4</c:v>
                </c:pt>
                <c:pt idx="9263">
                  <c:v>-3.47519E-3</c:v>
                </c:pt>
                <c:pt idx="9264">
                  <c:v>-2.03228E-3</c:v>
                </c:pt>
                <c:pt idx="9265">
                  <c:v>9.9182099999999994E-4</c:v>
                </c:pt>
                <c:pt idx="9266">
                  <c:v>8.2683599999999996E-4</c:v>
                </c:pt>
                <c:pt idx="9267">
                  <c:v>8.9550000000000003E-4</c:v>
                </c:pt>
                <c:pt idx="9268">
                  <c:v>2.6149699999999999E-3</c:v>
                </c:pt>
                <c:pt idx="9269">
                  <c:v>5.9471100000000002E-3</c:v>
                </c:pt>
                <c:pt idx="9270">
                  <c:v>5.9118299999999999E-3</c:v>
                </c:pt>
                <c:pt idx="9271">
                  <c:v>9.4633100000000008E-3</c:v>
                </c:pt>
                <c:pt idx="9272">
                  <c:v>7.1811699999999997E-3</c:v>
                </c:pt>
                <c:pt idx="9273">
                  <c:v>1.29032E-3</c:v>
                </c:pt>
                <c:pt idx="9274">
                  <c:v>4.8618300000000001E-3</c:v>
                </c:pt>
                <c:pt idx="9275">
                  <c:v>7.0343000000000003E-3</c:v>
                </c:pt>
                <c:pt idx="9276">
                  <c:v>7.9479200000000007E-3</c:v>
                </c:pt>
                <c:pt idx="9277">
                  <c:v>7.7037800000000003E-3</c:v>
                </c:pt>
                <c:pt idx="9278">
                  <c:v>7.2660399999999997E-3</c:v>
                </c:pt>
                <c:pt idx="9279">
                  <c:v>3.7221899999999998E-3</c:v>
                </c:pt>
                <c:pt idx="9280">
                  <c:v>-9.4413799999999997E-4</c:v>
                </c:pt>
                <c:pt idx="9281">
                  <c:v>-2.8123900000000001E-3</c:v>
                </c:pt>
                <c:pt idx="9282">
                  <c:v>-4.4736899999999998E-3</c:v>
                </c:pt>
                <c:pt idx="9283">
                  <c:v>-3.0384100000000001E-3</c:v>
                </c:pt>
                <c:pt idx="9284">
                  <c:v>-5.1307700000000002E-4</c:v>
                </c:pt>
                <c:pt idx="9285">
                  <c:v>-6.2732700000000001E-3</c:v>
                </c:pt>
                <c:pt idx="9286">
                  <c:v>-3.6735499999999998E-3</c:v>
                </c:pt>
                <c:pt idx="9287">
                  <c:v>-1.82343E-3</c:v>
                </c:pt>
                <c:pt idx="9288">
                  <c:v>-1.4944100000000001E-3</c:v>
                </c:pt>
                <c:pt idx="9289">
                  <c:v>-1.6098E-3</c:v>
                </c:pt>
                <c:pt idx="9290">
                  <c:v>-4.2371700000000002E-3</c:v>
                </c:pt>
                <c:pt idx="9291">
                  <c:v>9.9277499999999999E-4</c:v>
                </c:pt>
                <c:pt idx="9292">
                  <c:v>-3.1089799999999999E-4</c:v>
                </c:pt>
                <c:pt idx="9293">
                  <c:v>-2.4700200000000002E-4</c:v>
                </c:pt>
                <c:pt idx="9294">
                  <c:v>1.22452E-3</c:v>
                </c:pt>
                <c:pt idx="9295">
                  <c:v>1.3399099999999999E-3</c:v>
                </c:pt>
                <c:pt idx="9296">
                  <c:v>-1.52111E-3</c:v>
                </c:pt>
                <c:pt idx="9297">
                  <c:v>-2.3317300000000002E-3</c:v>
                </c:pt>
                <c:pt idx="9298">
                  <c:v>-5.1307700000000002E-4</c:v>
                </c:pt>
                <c:pt idx="9299">
                  <c:v>1.89686E-3</c:v>
                </c:pt>
                <c:pt idx="9300">
                  <c:v>2.3097999999999999E-3</c:v>
                </c:pt>
                <c:pt idx="9301">
                  <c:v>-2.3088499999999999E-3</c:v>
                </c:pt>
                <c:pt idx="9302">
                  <c:v>6.6566499999999996E-4</c:v>
                </c:pt>
                <c:pt idx="9303">
                  <c:v>1.2512199999999999E-3</c:v>
                </c:pt>
                <c:pt idx="9304">
                  <c:v>-1.85966E-4</c:v>
                </c:pt>
                <c:pt idx="9305">
                  <c:v>3.34644E-3</c:v>
                </c:pt>
                <c:pt idx="9306">
                  <c:v>1.25694E-3</c:v>
                </c:pt>
                <c:pt idx="9307">
                  <c:v>4.64439E-3</c:v>
                </c:pt>
                <c:pt idx="9308">
                  <c:v>2.08187E-3</c:v>
                </c:pt>
                <c:pt idx="9309" formatCode="0.00E+00">
                  <c:v>-2.95639E-5</c:v>
                </c:pt>
                <c:pt idx="9310">
                  <c:v>5.1660500000000002E-3</c:v>
                </c:pt>
                <c:pt idx="9311">
                  <c:v>1.69849E-3</c:v>
                </c:pt>
                <c:pt idx="9312">
                  <c:v>2.8038E-3</c:v>
                </c:pt>
                <c:pt idx="9313">
                  <c:v>5.3587000000000001E-3</c:v>
                </c:pt>
                <c:pt idx="9314">
                  <c:v>5.0678299999999997E-3</c:v>
                </c:pt>
                <c:pt idx="9315">
                  <c:v>5.1765400000000003E-3</c:v>
                </c:pt>
                <c:pt idx="9316">
                  <c:v>5.1374400000000001E-3</c:v>
                </c:pt>
                <c:pt idx="9317">
                  <c:v>1.18446E-3</c:v>
                </c:pt>
                <c:pt idx="9318">
                  <c:v>1.6603500000000001E-3</c:v>
                </c:pt>
                <c:pt idx="9319">
                  <c:v>2.7084400000000001E-4</c:v>
                </c:pt>
                <c:pt idx="9320">
                  <c:v>3.2529799999999999E-3</c:v>
                </c:pt>
                <c:pt idx="9321">
                  <c:v>2.2611599999999999E-3</c:v>
                </c:pt>
                <c:pt idx="9322">
                  <c:v>-2.4890899999999998E-3</c:v>
                </c:pt>
                <c:pt idx="9323">
                  <c:v>3.0136099999999999E-4</c:v>
                </c:pt>
                <c:pt idx="9324">
                  <c:v>2.8419500000000002E-3</c:v>
                </c:pt>
                <c:pt idx="9325">
                  <c:v>6.9952E-3</c:v>
                </c:pt>
                <c:pt idx="9326" formatCode="0.00E+00">
                  <c:v>7.2717700000000003E-3</c:v>
                </c:pt>
                <c:pt idx="9327">
                  <c:v>1.0474199999999999E-2</c:v>
                </c:pt>
                <c:pt idx="9328">
                  <c:v>1.3023399999999999E-2</c:v>
                </c:pt>
                <c:pt idx="9329">
                  <c:v>1.0625799999999999E-2</c:v>
                </c:pt>
                <c:pt idx="9330">
                  <c:v>1.1738800000000001E-2</c:v>
                </c:pt>
                <c:pt idx="9331">
                  <c:v>1.1523200000000001E-2</c:v>
                </c:pt>
                <c:pt idx="9332">
                  <c:v>1.21508E-2</c:v>
                </c:pt>
                <c:pt idx="9333">
                  <c:v>1.0925300000000001E-2</c:v>
                </c:pt>
                <c:pt idx="9334">
                  <c:v>9.9916499999999995E-3</c:v>
                </c:pt>
                <c:pt idx="9335">
                  <c:v>8.5611300000000001E-3</c:v>
                </c:pt>
                <c:pt idx="9336">
                  <c:v>2.48146E-3</c:v>
                </c:pt>
                <c:pt idx="9337">
                  <c:v>2.5110200000000001E-3</c:v>
                </c:pt>
                <c:pt idx="9338">
                  <c:v>5.9032399999999997E-3</c:v>
                </c:pt>
                <c:pt idx="9339">
                  <c:v>8.3780299999999999E-3</c:v>
                </c:pt>
                <c:pt idx="9340">
                  <c:v>8.9139900000000001E-3</c:v>
                </c:pt>
                <c:pt idx="9341">
                  <c:v>8.2473800000000003E-3</c:v>
                </c:pt>
                <c:pt idx="9342">
                  <c:v>9.8981899999999994E-3</c:v>
                </c:pt>
                <c:pt idx="9343">
                  <c:v>8.9063600000000003E-3</c:v>
                </c:pt>
                <c:pt idx="9344">
                  <c:v>6.1063799999999998E-3</c:v>
                </c:pt>
                <c:pt idx="9345">
                  <c:v>6.9084200000000002E-3</c:v>
                </c:pt>
                <c:pt idx="9346">
                  <c:v>4.7740899999999999E-3</c:v>
                </c:pt>
                <c:pt idx="9347">
                  <c:v>4.1360900000000003E-3</c:v>
                </c:pt>
                <c:pt idx="9348">
                  <c:v>2.9058500000000002E-3</c:v>
                </c:pt>
                <c:pt idx="9349">
                  <c:v>3.5009400000000001E-3</c:v>
                </c:pt>
                <c:pt idx="9350">
                  <c:v>4.7683700000000001E-3</c:v>
                </c:pt>
                <c:pt idx="9351">
                  <c:v>6.6108699999999996E-3</c:v>
                </c:pt>
                <c:pt idx="9352">
                  <c:v>4.4746400000000002E-3</c:v>
                </c:pt>
                <c:pt idx="9353">
                  <c:v>1.2264299999999999E-3</c:v>
                </c:pt>
                <c:pt idx="9354">
                  <c:v>3.6611600000000001E-3</c:v>
                </c:pt>
                <c:pt idx="9355">
                  <c:v>3.7345899999999999E-3</c:v>
                </c:pt>
                <c:pt idx="9356">
                  <c:v>9.90868E-4</c:v>
                </c:pt>
                <c:pt idx="9357">
                  <c:v>6.5021499999999999E-3</c:v>
                </c:pt>
                <c:pt idx="9358">
                  <c:v>4.7407200000000004E-3</c:v>
                </c:pt>
                <c:pt idx="9359">
                  <c:v>-4.7969799999999997E-4</c:v>
                </c:pt>
                <c:pt idx="9360">
                  <c:v>1.6078900000000001E-3</c:v>
                </c:pt>
                <c:pt idx="9361">
                  <c:v>5.4254500000000001E-3</c:v>
                </c:pt>
                <c:pt idx="9362">
                  <c:v>7.8382499999999997E-3</c:v>
                </c:pt>
                <c:pt idx="9363">
                  <c:v>6.9589600000000001E-3</c:v>
                </c:pt>
                <c:pt idx="9364">
                  <c:v>4.2448E-3</c:v>
                </c:pt>
                <c:pt idx="9365">
                  <c:v>8.5201300000000008E-3</c:v>
                </c:pt>
                <c:pt idx="9366">
                  <c:v>6.7949300000000002E-3</c:v>
                </c:pt>
                <c:pt idx="9367">
                  <c:v>4.1913999999999996E-3</c:v>
                </c:pt>
                <c:pt idx="9368">
                  <c:v>7.5388E-3</c:v>
                </c:pt>
                <c:pt idx="9369">
                  <c:v>1.02253E-2</c:v>
                </c:pt>
                <c:pt idx="9370">
                  <c:v>7.4415200000000001E-3</c:v>
                </c:pt>
                <c:pt idx="9371">
                  <c:v>7.9231300000000005E-3</c:v>
                </c:pt>
                <c:pt idx="9372">
                  <c:v>1.09777E-2</c:v>
                </c:pt>
                <c:pt idx="9373">
                  <c:v>6.4010600000000001E-3</c:v>
                </c:pt>
                <c:pt idx="9374">
                  <c:v>5.4588299999999996E-3</c:v>
                </c:pt>
                <c:pt idx="9375">
                  <c:v>3.79372E-3</c:v>
                </c:pt>
                <c:pt idx="9376">
                  <c:v>7.2088200000000003E-3</c:v>
                </c:pt>
                <c:pt idx="9377">
                  <c:v>9.8609900000000005E-4</c:v>
                </c:pt>
                <c:pt idx="9378">
                  <c:v>-4.1246399999999997E-3</c:v>
                </c:pt>
                <c:pt idx="9379">
                  <c:v>5.5246399999999999E-3</c:v>
                </c:pt>
                <c:pt idx="9380">
                  <c:v>4.1227299999999998E-3</c:v>
                </c:pt>
                <c:pt idx="9381">
                  <c:v>6.0548800000000003E-3</c:v>
                </c:pt>
                <c:pt idx="9382">
                  <c:v>6.0730000000000003E-3</c:v>
                </c:pt>
                <c:pt idx="9383">
                  <c:v>1.8691999999999999E-3</c:v>
                </c:pt>
                <c:pt idx="9384">
                  <c:v>7.2488800000000001E-3</c:v>
                </c:pt>
                <c:pt idx="9385">
                  <c:v>-2.9993099999999998E-3</c:v>
                </c:pt>
                <c:pt idx="9386">
                  <c:v>5.0048799999999997E-3</c:v>
                </c:pt>
                <c:pt idx="9387">
                  <c:v>6.4830799999999996E-3</c:v>
                </c:pt>
                <c:pt idx="9388">
                  <c:v>7.6932900000000002E-3</c:v>
                </c:pt>
                <c:pt idx="9389">
                  <c:v>1.2722E-3</c:v>
                </c:pt>
                <c:pt idx="9390">
                  <c:v>5.7601900000000001E-3</c:v>
                </c:pt>
                <c:pt idx="9391">
                  <c:v>4.0578799999999998E-3</c:v>
                </c:pt>
                <c:pt idx="9392">
                  <c:v>1.22766E-2</c:v>
                </c:pt>
                <c:pt idx="9393">
                  <c:v>3.4494399999999998E-3</c:v>
                </c:pt>
                <c:pt idx="9394" formatCode="0.00E+00">
                  <c:v>3.9882700000000004E-3</c:v>
                </c:pt>
                <c:pt idx="9395">
                  <c:v>-8.2855199999999993E-3</c:v>
                </c:pt>
                <c:pt idx="9396">
                  <c:v>-6.6480599999999999E-3</c:v>
                </c:pt>
                <c:pt idx="9397">
                  <c:v>3.2138799999999998E-4</c:v>
                </c:pt>
                <c:pt idx="9398">
                  <c:v>-7.4462900000000004E-3</c:v>
                </c:pt>
                <c:pt idx="9399">
                  <c:v>1.2907999999999999E-2</c:v>
                </c:pt>
                <c:pt idx="9400">
                  <c:v>-1.24931E-4</c:v>
                </c:pt>
                <c:pt idx="9401">
                  <c:v>3.1299600000000002E-3</c:v>
                </c:pt>
                <c:pt idx="9402">
                  <c:v>-1.7038299999999999E-2</c:v>
                </c:pt>
                <c:pt idx="9403">
                  <c:v>-7.6570500000000003E-3</c:v>
                </c:pt>
                <c:pt idx="9404">
                  <c:v>-7.0400200000000001E-3</c:v>
                </c:pt>
                <c:pt idx="9405">
                  <c:v>1.84011E-2</c:v>
                </c:pt>
                <c:pt idx="9406">
                  <c:v>9.0570400000000006E-3</c:v>
                </c:pt>
                <c:pt idx="9407">
                  <c:v>1.45531E-3</c:v>
                </c:pt>
                <c:pt idx="9408">
                  <c:v>-1.1648199999999999E-2</c:v>
                </c:pt>
                <c:pt idx="9409">
                  <c:v>8.6917899999999996E-3</c:v>
                </c:pt>
                <c:pt idx="9410">
                  <c:v>3.4370400000000001E-3</c:v>
                </c:pt>
                <c:pt idx="9411">
                  <c:v>1.43185E-2</c:v>
                </c:pt>
                <c:pt idx="9412">
                  <c:v>-9.5510500000000002E-3</c:v>
                </c:pt>
                <c:pt idx="9413">
                  <c:v>-1.07975E-2</c:v>
                </c:pt>
                <c:pt idx="9414">
                  <c:v>-1.3668100000000001E-2</c:v>
                </c:pt>
                <c:pt idx="9415">
                  <c:v>-1.7261500000000001E-4</c:v>
                </c:pt>
                <c:pt idx="9416">
                  <c:v>1.3657600000000001E-2</c:v>
                </c:pt>
                <c:pt idx="9417">
                  <c:v>6.2093699999999996E-3</c:v>
                </c:pt>
                <c:pt idx="9418">
                  <c:v>6.5908399999999997E-3</c:v>
                </c:pt>
                <c:pt idx="9419">
                  <c:v>-6.2751799999999998E-4</c:v>
                </c:pt>
                <c:pt idx="9420">
                  <c:v>1.5862500000000002E-2</c:v>
                </c:pt>
                <c:pt idx="9421">
                  <c:v>2.0662300000000001E-2</c:v>
                </c:pt>
                <c:pt idx="9422">
                  <c:v>1.1000599999999999E-2</c:v>
                </c:pt>
                <c:pt idx="9423">
                  <c:v>-3.8928999999999999E-3</c:v>
                </c:pt>
                <c:pt idx="9424">
                  <c:v>7.0505100000000003E-3</c:v>
                </c:pt>
                <c:pt idx="9425">
                  <c:v>3.32928E-3</c:v>
                </c:pt>
                <c:pt idx="9426">
                  <c:v>1.00613E-2</c:v>
                </c:pt>
                <c:pt idx="9427">
                  <c:v>-3.6354099999999999E-3</c:v>
                </c:pt>
                <c:pt idx="9428">
                  <c:v>5.1507899999999997E-3</c:v>
                </c:pt>
                <c:pt idx="9429">
                  <c:v>7.6227200000000004E-3</c:v>
                </c:pt>
                <c:pt idx="9430">
                  <c:v>1.41087E-2</c:v>
                </c:pt>
                <c:pt idx="9431">
                  <c:v>-4.7788600000000002E-3</c:v>
                </c:pt>
                <c:pt idx="9432">
                  <c:v>-2.5987599999999999E-3</c:v>
                </c:pt>
                <c:pt idx="9433">
                  <c:v>-1.11933E-2</c:v>
                </c:pt>
                <c:pt idx="9434">
                  <c:v>1.49727E-4</c:v>
                </c:pt>
                <c:pt idx="9435">
                  <c:v>2.19345E-3</c:v>
                </c:pt>
                <c:pt idx="9436">
                  <c:v>2.3222E-3</c:v>
                </c:pt>
                <c:pt idx="9437">
                  <c:v>1.7709699999999998E-2</c:v>
                </c:pt>
                <c:pt idx="9438">
                  <c:v>-9.4862000000000002E-3</c:v>
                </c:pt>
                <c:pt idx="9439">
                  <c:v>2.14577E-4</c:v>
                </c:pt>
                <c:pt idx="9440">
                  <c:v>3.9968499999999997E-3</c:v>
                </c:pt>
                <c:pt idx="9441">
                  <c:v>9.92584E-3</c:v>
                </c:pt>
                <c:pt idx="9442">
                  <c:v>9.9639900000000007E-3</c:v>
                </c:pt>
                <c:pt idx="9443">
                  <c:v>-1.7910000000000001E-3</c:v>
                </c:pt>
                <c:pt idx="9444">
                  <c:v>-3.5638800000000002E-3</c:v>
                </c:pt>
                <c:pt idx="9445">
                  <c:v>1.7017399999999998E-2</c:v>
                </c:pt>
                <c:pt idx="9446">
                  <c:v>2.1836299999999999E-2</c:v>
                </c:pt>
                <c:pt idx="9447">
                  <c:v>2.6910799999999999E-2</c:v>
                </c:pt>
                <c:pt idx="9448">
                  <c:v>1.72777E-2</c:v>
                </c:pt>
                <c:pt idx="9449">
                  <c:v>1.0807000000000001E-2</c:v>
                </c:pt>
                <c:pt idx="9450">
                  <c:v>7.3347100000000004E-3</c:v>
                </c:pt>
                <c:pt idx="9451">
                  <c:v>8.0947899999999993E-3</c:v>
                </c:pt>
                <c:pt idx="9452">
                  <c:v>9.3870199999999994E-3</c:v>
                </c:pt>
                <c:pt idx="9453">
                  <c:v>-4.4927600000000002E-3</c:v>
                </c:pt>
                <c:pt idx="9454">
                  <c:v>2.70653E-3</c:v>
                </c:pt>
                <c:pt idx="9455">
                  <c:v>8.7728500000000004E-3</c:v>
                </c:pt>
                <c:pt idx="9456">
                  <c:v>7.3242200000000002E-3</c:v>
                </c:pt>
                <c:pt idx="9457">
                  <c:v>2.3283999999999999E-2</c:v>
                </c:pt>
                <c:pt idx="9458">
                  <c:v>1.06707E-2</c:v>
                </c:pt>
                <c:pt idx="9459">
                  <c:v>1.0020299999999999E-2</c:v>
                </c:pt>
                <c:pt idx="9460">
                  <c:v>1.3030999999999999E-2</c:v>
                </c:pt>
                <c:pt idx="9461">
                  <c:v>7.7323899999999996E-3</c:v>
                </c:pt>
                <c:pt idx="9462">
                  <c:v>1.21336E-2</c:v>
                </c:pt>
                <c:pt idx="9463">
                  <c:v>1.02139E-2</c:v>
                </c:pt>
                <c:pt idx="9464">
                  <c:v>2.2756599999999998E-2</c:v>
                </c:pt>
                <c:pt idx="9465">
                  <c:v>5.3014799999999999E-3</c:v>
                </c:pt>
                <c:pt idx="9466">
                  <c:v>1.9837400000000002E-2</c:v>
                </c:pt>
                <c:pt idx="9467">
                  <c:v>2.1898299999999999E-2</c:v>
                </c:pt>
                <c:pt idx="9468">
                  <c:v>3.57056E-3</c:v>
                </c:pt>
                <c:pt idx="9469">
                  <c:v>2.84958E-3</c:v>
                </c:pt>
                <c:pt idx="9470">
                  <c:v>2.9172899999999999E-3</c:v>
                </c:pt>
                <c:pt idx="9471">
                  <c:v>-5.6467100000000001E-3</c:v>
                </c:pt>
                <c:pt idx="9472">
                  <c:v>7.3165900000000004E-3</c:v>
                </c:pt>
                <c:pt idx="9473">
                  <c:v>1.5626000000000001E-2</c:v>
                </c:pt>
                <c:pt idx="9474">
                  <c:v>1.06239E-2</c:v>
                </c:pt>
                <c:pt idx="9475">
                  <c:v>2.0456300000000001E-3</c:v>
                </c:pt>
                <c:pt idx="9476">
                  <c:v>-2.8266900000000002E-3</c:v>
                </c:pt>
                <c:pt idx="9477">
                  <c:v>-3.4341799999999998E-3</c:v>
                </c:pt>
                <c:pt idx="9478">
                  <c:v>-8.5935600000000001E-3</c:v>
                </c:pt>
                <c:pt idx="9479">
                  <c:v>5.8364899999999997E-3</c:v>
                </c:pt>
                <c:pt idx="9480">
                  <c:v>-5.9833500000000001E-3</c:v>
                </c:pt>
                <c:pt idx="9481">
                  <c:v>6.9274899999999997E-3</c:v>
                </c:pt>
                <c:pt idx="9482">
                  <c:v>2.0584100000000001E-2</c:v>
                </c:pt>
                <c:pt idx="9483">
                  <c:v>1.50023E-2</c:v>
                </c:pt>
                <c:pt idx="9484">
                  <c:v>2.0213100000000001E-2</c:v>
                </c:pt>
                <c:pt idx="9485">
                  <c:v>1.77422E-2</c:v>
                </c:pt>
                <c:pt idx="9486">
                  <c:v>1.1978100000000001E-3</c:v>
                </c:pt>
                <c:pt idx="9487">
                  <c:v>1.10703E-2</c:v>
                </c:pt>
                <c:pt idx="9488">
                  <c:v>5.3501099999999995E-4</c:v>
                </c:pt>
                <c:pt idx="9489">
                  <c:v>1.2497899999999999E-2</c:v>
                </c:pt>
                <c:pt idx="9490">
                  <c:v>1.20707E-2</c:v>
                </c:pt>
                <c:pt idx="9491">
                  <c:v>1.1616700000000001E-2</c:v>
                </c:pt>
                <c:pt idx="9492">
                  <c:v>1.1073100000000001E-2</c:v>
                </c:pt>
                <c:pt idx="9493">
                  <c:v>1.1630100000000001E-2</c:v>
                </c:pt>
                <c:pt idx="9494">
                  <c:v>9.8037699999999994E-4</c:v>
                </c:pt>
                <c:pt idx="9495">
                  <c:v>2.16198E-3</c:v>
                </c:pt>
                <c:pt idx="9496">
                  <c:v>-5.1307699999999998E-3</c:v>
                </c:pt>
                <c:pt idx="9497">
                  <c:v>-1.12057E-3</c:v>
                </c:pt>
                <c:pt idx="9498">
                  <c:v>7.9603199999999999E-3</c:v>
                </c:pt>
                <c:pt idx="9499">
                  <c:v>-3.56865E-3</c:v>
                </c:pt>
                <c:pt idx="9500">
                  <c:v>4.6396299999999996E-3</c:v>
                </c:pt>
                <c:pt idx="9501">
                  <c:v>1.0290099999999999E-3</c:v>
                </c:pt>
                <c:pt idx="9502">
                  <c:v>-1.06792E-2</c:v>
                </c:pt>
                <c:pt idx="9503">
                  <c:v>-7.9402899999999992E-3</c:v>
                </c:pt>
                <c:pt idx="9504">
                  <c:v>-3.3388100000000002E-3</c:v>
                </c:pt>
                <c:pt idx="9505">
                  <c:v>-6.7834899999999997E-3</c:v>
                </c:pt>
                <c:pt idx="9506">
                  <c:v>-3.8528400000000001E-4</c:v>
                </c:pt>
                <c:pt idx="9507">
                  <c:v>-1.6422299999999999E-3</c:v>
                </c:pt>
                <c:pt idx="9508">
                  <c:v>-4.06456E-3</c:v>
                </c:pt>
                <c:pt idx="9509">
                  <c:v>4.0721900000000001E-4</c:v>
                </c:pt>
                <c:pt idx="9510">
                  <c:v>-1.28651E-3</c:v>
                </c:pt>
                <c:pt idx="9511">
                  <c:v>-8.3713499999999996E-3</c:v>
                </c:pt>
                <c:pt idx="9512">
                  <c:v>-6.7043300000000001E-4</c:v>
                </c:pt>
                <c:pt idx="9513">
                  <c:v>-1.37777E-2</c:v>
                </c:pt>
                <c:pt idx="9514">
                  <c:v>-1.2521699999999999E-3</c:v>
                </c:pt>
                <c:pt idx="9515">
                  <c:v>-1.0891899999999999E-2</c:v>
                </c:pt>
                <c:pt idx="9516">
                  <c:v>3.47424E-3</c:v>
                </c:pt>
                <c:pt idx="9517">
                  <c:v>4.5680999999999999E-4</c:v>
                </c:pt>
                <c:pt idx="9518">
                  <c:v>1.42574E-3</c:v>
                </c:pt>
                <c:pt idx="9519">
                  <c:v>5.9156399999999998E-3</c:v>
                </c:pt>
                <c:pt idx="9520">
                  <c:v>3.8614299999999999E-3</c:v>
                </c:pt>
                <c:pt idx="9521">
                  <c:v>2.3784600000000002E-3</c:v>
                </c:pt>
                <c:pt idx="9522">
                  <c:v>-9.0036400000000003E-3</c:v>
                </c:pt>
                <c:pt idx="9523">
                  <c:v>-7.86304E-3</c:v>
                </c:pt>
                <c:pt idx="9524">
                  <c:v>-1.1606200000000001E-2</c:v>
                </c:pt>
                <c:pt idx="9525">
                  <c:v>-1.2138400000000001E-2</c:v>
                </c:pt>
                <c:pt idx="9526">
                  <c:v>-6.1111500000000001E-3</c:v>
                </c:pt>
                <c:pt idx="9527">
                  <c:v>-1.18303E-2</c:v>
                </c:pt>
                <c:pt idx="9528">
                  <c:v>-1.1065500000000001E-2</c:v>
                </c:pt>
                <c:pt idx="9529">
                  <c:v>-6.8321199999999997E-3</c:v>
                </c:pt>
                <c:pt idx="9530">
                  <c:v>-1.5836699999999999E-2</c:v>
                </c:pt>
                <c:pt idx="9531">
                  <c:v>-1.19848E-2</c:v>
                </c:pt>
                <c:pt idx="9532">
                  <c:v>-9.4690299999999998E-3</c:v>
                </c:pt>
                <c:pt idx="9533">
                  <c:v>-8.4266700000000007E-3</c:v>
                </c:pt>
                <c:pt idx="9534">
                  <c:v>-7.5721700000000002E-4</c:v>
                </c:pt>
                <c:pt idx="9535">
                  <c:v>-5.4626500000000003E-3</c:v>
                </c:pt>
                <c:pt idx="9536">
                  <c:v>-3.29971E-3</c:v>
                </c:pt>
                <c:pt idx="9537">
                  <c:v>7.5063700000000001E-3</c:v>
                </c:pt>
                <c:pt idx="9538" formatCode="0.00E+00">
                  <c:v>2.1934500000000001E-5</c:v>
                </c:pt>
                <c:pt idx="9539">
                  <c:v>3.0813199999999998E-3</c:v>
                </c:pt>
                <c:pt idx="9540">
                  <c:v>6.8702700000000004E-3</c:v>
                </c:pt>
                <c:pt idx="9541">
                  <c:v>-1.5735600000000001E-3</c:v>
                </c:pt>
                <c:pt idx="9542">
                  <c:v>1.0021199999999999E-2</c:v>
                </c:pt>
                <c:pt idx="9543">
                  <c:v>-3.1919499999999998E-3</c:v>
                </c:pt>
                <c:pt idx="9544">
                  <c:v>4.0350000000000004E-3</c:v>
                </c:pt>
                <c:pt idx="9545">
                  <c:v>1.1014900000000001E-3</c:v>
                </c:pt>
                <c:pt idx="9546">
                  <c:v>-1.7642999999999999E-3</c:v>
                </c:pt>
                <c:pt idx="9547">
                  <c:v>-8.4972400000000005E-4</c:v>
                </c:pt>
                <c:pt idx="9548">
                  <c:v>2.43092E-3</c:v>
                </c:pt>
                <c:pt idx="9549">
                  <c:v>-8.7156300000000003E-3</c:v>
                </c:pt>
                <c:pt idx="9550">
                  <c:v>-4.9448000000000001E-3</c:v>
                </c:pt>
                <c:pt idx="9551">
                  <c:v>-2.2706E-2</c:v>
                </c:pt>
                <c:pt idx="9552">
                  <c:v>-4.0492999999999996E-3</c:v>
                </c:pt>
                <c:pt idx="9553">
                  <c:v>3.6125200000000001E-3</c:v>
                </c:pt>
                <c:pt idx="9554">
                  <c:v>-5.3071999999999998E-3</c:v>
                </c:pt>
                <c:pt idx="9555">
                  <c:v>-8.2950599999999999E-3</c:v>
                </c:pt>
                <c:pt idx="9556">
                  <c:v>2.28977E-3</c:v>
                </c:pt>
                <c:pt idx="9557">
                  <c:v>2.51579E-3</c:v>
                </c:pt>
                <c:pt idx="9558">
                  <c:v>-5.4311799999999999E-3</c:v>
                </c:pt>
                <c:pt idx="9559">
                  <c:v>8.6517299999999998E-3</c:v>
                </c:pt>
                <c:pt idx="9560">
                  <c:v>-7.9803500000000006E-3</c:v>
                </c:pt>
                <c:pt idx="9561">
                  <c:v>6.9608700000000001E-3</c:v>
                </c:pt>
                <c:pt idx="9562">
                  <c:v>9.1075900000000005E-3</c:v>
                </c:pt>
                <c:pt idx="9563">
                  <c:v>1.37968E-2</c:v>
                </c:pt>
                <c:pt idx="9564">
                  <c:v>1.58167E-2</c:v>
                </c:pt>
                <c:pt idx="9565">
                  <c:v>1.1781700000000001E-2</c:v>
                </c:pt>
                <c:pt idx="9566">
                  <c:v>1.0935800000000001E-2</c:v>
                </c:pt>
                <c:pt idx="9567">
                  <c:v>7.7304799999999996E-3</c:v>
                </c:pt>
                <c:pt idx="9568">
                  <c:v>-3.4484899999999998E-3</c:v>
                </c:pt>
                <c:pt idx="9569">
                  <c:v>1.24168E-2</c:v>
                </c:pt>
                <c:pt idx="9570">
                  <c:v>6.5460199999999996E-3</c:v>
                </c:pt>
                <c:pt idx="9571">
                  <c:v>1.3543100000000001E-2</c:v>
                </c:pt>
                <c:pt idx="9572">
                  <c:v>1.51539E-2</c:v>
                </c:pt>
                <c:pt idx="9573">
                  <c:v>5.0125100000000004E-3</c:v>
                </c:pt>
                <c:pt idx="9574">
                  <c:v>-3.4532500000000002E-3</c:v>
                </c:pt>
                <c:pt idx="9575">
                  <c:v>3.9672900000000002E-4</c:v>
                </c:pt>
                <c:pt idx="9576">
                  <c:v>-1.0737399999999999E-2</c:v>
                </c:pt>
                <c:pt idx="9577">
                  <c:v>-4.4298200000000001E-3</c:v>
                </c:pt>
                <c:pt idx="9578">
                  <c:v>-6.2704099999999997E-3</c:v>
                </c:pt>
                <c:pt idx="9579">
                  <c:v>-1.68991E-3</c:v>
                </c:pt>
                <c:pt idx="9580">
                  <c:v>-1.32818E-2</c:v>
                </c:pt>
                <c:pt idx="9581">
                  <c:v>5.7601899999999999E-4</c:v>
                </c:pt>
                <c:pt idx="9582">
                  <c:v>-1.35307E-2</c:v>
                </c:pt>
                <c:pt idx="9583">
                  <c:v>-8.5163099999999992E-3</c:v>
                </c:pt>
                <c:pt idx="9584">
                  <c:v>-9.0084099999999997E-3</c:v>
                </c:pt>
                <c:pt idx="9585">
                  <c:v>-1.5379E-2</c:v>
                </c:pt>
                <c:pt idx="9586">
                  <c:v>-1.4244100000000001E-2</c:v>
                </c:pt>
                <c:pt idx="9587">
                  <c:v>-2.15826E-2</c:v>
                </c:pt>
                <c:pt idx="9588">
                  <c:v>3.7431700000000001E-3</c:v>
                </c:pt>
                <c:pt idx="9589">
                  <c:v>5.6905699999999998E-3</c:v>
                </c:pt>
                <c:pt idx="9590">
                  <c:v>2.8664599999999998E-2</c:v>
                </c:pt>
                <c:pt idx="9591">
                  <c:v>-5.7077400000000002E-3</c:v>
                </c:pt>
                <c:pt idx="9592" formatCode="0.00E+00">
                  <c:v>5.2452099999999999E-5</c:v>
                </c:pt>
                <c:pt idx="9593">
                  <c:v>-7.8525499999999998E-3</c:v>
                </c:pt>
                <c:pt idx="9594">
                  <c:v>-1.20831E-3</c:v>
                </c:pt>
                <c:pt idx="9595">
                  <c:v>-9.1037800000000006E-3</c:v>
                </c:pt>
                <c:pt idx="9596">
                  <c:v>-1.30653E-4</c:v>
                </c:pt>
                <c:pt idx="9597">
                  <c:v>-2.5851200000000001E-2</c:v>
                </c:pt>
                <c:pt idx="9598">
                  <c:v>-1.06106E-2</c:v>
                </c:pt>
                <c:pt idx="9599">
                  <c:v>-4.6768199999999999E-3</c:v>
                </c:pt>
                <c:pt idx="9600">
                  <c:v>3.8471199999999999E-3</c:v>
                </c:pt>
                <c:pt idx="9601">
                  <c:v>4.6482099999999998E-3</c:v>
                </c:pt>
                <c:pt idx="9602">
                  <c:v>-2.8381299999999999E-3</c:v>
                </c:pt>
                <c:pt idx="9603">
                  <c:v>-2.0231200000000001E-2</c:v>
                </c:pt>
                <c:pt idx="9604">
                  <c:v>-2.97832E-3</c:v>
                </c:pt>
                <c:pt idx="9605">
                  <c:v>1.6970599999999999E-2</c:v>
                </c:pt>
                <c:pt idx="9606">
                  <c:v>9.7885100000000003E-3</c:v>
                </c:pt>
                <c:pt idx="9607">
                  <c:v>8.5191699999999995E-3</c:v>
                </c:pt>
                <c:pt idx="9608">
                  <c:v>-4.4298200000000001E-3</c:v>
                </c:pt>
                <c:pt idx="9609">
                  <c:v>-1.2998599999999999E-3</c:v>
                </c:pt>
                <c:pt idx="9610">
                  <c:v>-5.0039300000000002E-3</c:v>
                </c:pt>
                <c:pt idx="9611">
                  <c:v>3.3006699999999999E-3</c:v>
                </c:pt>
                <c:pt idx="9612">
                  <c:v>-9.7808800000000005E-3</c:v>
                </c:pt>
                <c:pt idx="9613">
                  <c:v>2.5444E-3</c:v>
                </c:pt>
                <c:pt idx="9614">
                  <c:v>1.5659300000000001E-3</c:v>
                </c:pt>
                <c:pt idx="9615">
                  <c:v>3.8023000000000002E-3</c:v>
                </c:pt>
                <c:pt idx="9616">
                  <c:v>-1.2630499999999999E-2</c:v>
                </c:pt>
                <c:pt idx="9617">
                  <c:v>-1.9989000000000001E-3</c:v>
                </c:pt>
                <c:pt idx="9618">
                  <c:v>-3.1755400000000003E-2</c:v>
                </c:pt>
                <c:pt idx="9619">
                  <c:v>-4.1408499999999997E-3</c:v>
                </c:pt>
                <c:pt idx="9620">
                  <c:v>2.2211100000000001E-3</c:v>
                </c:pt>
                <c:pt idx="9621">
                  <c:v>1.1072199999999999E-3</c:v>
                </c:pt>
                <c:pt idx="9622">
                  <c:v>-1.2571300000000001E-2</c:v>
                </c:pt>
                <c:pt idx="9623">
                  <c:v>-3.0649200000000001E-2</c:v>
                </c:pt>
                <c:pt idx="9624">
                  <c:v>-1.09806E-2</c:v>
                </c:pt>
                <c:pt idx="9625">
                  <c:v>-1.0230100000000001E-2</c:v>
                </c:pt>
                <c:pt idx="9626">
                  <c:v>1.15204E-3</c:v>
                </c:pt>
                <c:pt idx="9627">
                  <c:v>-1.4783900000000001E-2</c:v>
                </c:pt>
                <c:pt idx="9628">
                  <c:v>-1.7927200000000001E-2</c:v>
                </c:pt>
                <c:pt idx="9629">
                  <c:v>-2.4120300000000001E-2</c:v>
                </c:pt>
                <c:pt idx="9630">
                  <c:v>1.79501E-2</c:v>
                </c:pt>
                <c:pt idx="9631">
                  <c:v>-1.76516E-2</c:v>
                </c:pt>
                <c:pt idx="9632">
                  <c:v>1.00012E-2</c:v>
                </c:pt>
                <c:pt idx="9633">
                  <c:v>6.0110099999999998E-3</c:v>
                </c:pt>
                <c:pt idx="9634">
                  <c:v>7.34806E-3</c:v>
                </c:pt>
                <c:pt idx="9635">
                  <c:v>-1.41621E-2</c:v>
                </c:pt>
                <c:pt idx="9636">
                  <c:v>1.38636E-2</c:v>
                </c:pt>
                <c:pt idx="9637">
                  <c:v>-2.9754599999999999E-4</c:v>
                </c:pt>
                <c:pt idx="9638">
                  <c:v>9.9277499999999999E-4</c:v>
                </c:pt>
                <c:pt idx="9639">
                  <c:v>2.4547599999999998E-3</c:v>
                </c:pt>
                <c:pt idx="9640">
                  <c:v>-1.9588499999999998E-3</c:v>
                </c:pt>
                <c:pt idx="9641">
                  <c:v>8.3827999999999993E-3</c:v>
                </c:pt>
                <c:pt idx="9642">
                  <c:v>7.2431600000000002E-3</c:v>
                </c:pt>
                <c:pt idx="9643">
                  <c:v>-1.45264E-2</c:v>
                </c:pt>
                <c:pt idx="9644">
                  <c:v>-2.9382700000000002E-3</c:v>
                </c:pt>
                <c:pt idx="9645">
                  <c:v>-7.0867500000000002E-3</c:v>
                </c:pt>
                <c:pt idx="9646">
                  <c:v>-7.6999700000000004E-3</c:v>
                </c:pt>
                <c:pt idx="9647">
                  <c:v>-8.6460100000000008E-3</c:v>
                </c:pt>
                <c:pt idx="9648">
                  <c:v>-7.5511900000000002E-3</c:v>
                </c:pt>
                <c:pt idx="9649">
                  <c:v>9.2334700000000006E-3</c:v>
                </c:pt>
                <c:pt idx="9650">
                  <c:v>-1.8082600000000001E-2</c:v>
                </c:pt>
                <c:pt idx="9651">
                  <c:v>1.8708200000000001E-2</c:v>
                </c:pt>
                <c:pt idx="9652">
                  <c:v>-3.76415E-3</c:v>
                </c:pt>
                <c:pt idx="9653">
                  <c:v>-1.2148900000000001E-2</c:v>
                </c:pt>
                <c:pt idx="9654">
                  <c:v>-2.11363E-2</c:v>
                </c:pt>
                <c:pt idx="9655">
                  <c:v>-1.8330599999999999E-2</c:v>
                </c:pt>
                <c:pt idx="9656">
                  <c:v>-2.0467800000000001E-2</c:v>
                </c:pt>
                <c:pt idx="9657">
                  <c:v>5.0830800000000002E-3</c:v>
                </c:pt>
                <c:pt idx="9658">
                  <c:v>7.0362100000000002E-3</c:v>
                </c:pt>
                <c:pt idx="9659">
                  <c:v>-1.9617100000000002E-3</c:v>
                </c:pt>
                <c:pt idx="9660">
                  <c:v>-4.6968499999999998E-3</c:v>
                </c:pt>
                <c:pt idx="9661">
                  <c:v>-1.51539E-2</c:v>
                </c:pt>
                <c:pt idx="9662">
                  <c:v>-1.21021E-3</c:v>
                </c:pt>
                <c:pt idx="9663">
                  <c:v>2.5501299999999998E-3</c:v>
                </c:pt>
                <c:pt idx="9664">
                  <c:v>-8.1119499999999997E-3</c:v>
                </c:pt>
                <c:pt idx="9665">
                  <c:v>-4.5385399999999998E-3</c:v>
                </c:pt>
                <c:pt idx="9666">
                  <c:v>7.6608700000000002E-3</c:v>
                </c:pt>
                <c:pt idx="9667">
                  <c:v>-1.21193E-2</c:v>
                </c:pt>
                <c:pt idx="9668">
                  <c:v>1.6984900000000001E-2</c:v>
                </c:pt>
                <c:pt idx="9669">
                  <c:v>1.5259699999999999E-2</c:v>
                </c:pt>
                <c:pt idx="9670">
                  <c:v>5.4464300000000004E-3</c:v>
                </c:pt>
                <c:pt idx="9671">
                  <c:v>-1.0272E-2</c:v>
                </c:pt>
                <c:pt idx="9672">
                  <c:v>1.75161E-2</c:v>
                </c:pt>
                <c:pt idx="9673">
                  <c:v>-2.3055099999999999E-2</c:v>
                </c:pt>
                <c:pt idx="9674">
                  <c:v>4.1275000000000001E-3</c:v>
                </c:pt>
                <c:pt idx="9675">
                  <c:v>6.0234099999999999E-3</c:v>
                </c:pt>
                <c:pt idx="9676">
                  <c:v>-2.7027100000000001E-3</c:v>
                </c:pt>
                <c:pt idx="9677">
                  <c:v>-4.8437100000000002E-3</c:v>
                </c:pt>
                <c:pt idx="9678">
                  <c:v>1.36194E-2</c:v>
                </c:pt>
                <c:pt idx="9679">
                  <c:v>1.64032E-3</c:v>
                </c:pt>
                <c:pt idx="9680">
                  <c:v>-1.06249E-2</c:v>
                </c:pt>
                <c:pt idx="9681">
                  <c:v>1.0935800000000001E-2</c:v>
                </c:pt>
                <c:pt idx="9682">
                  <c:v>-3.2415399999999998E-3</c:v>
                </c:pt>
                <c:pt idx="9683">
                  <c:v>3.3550300000000002E-3</c:v>
                </c:pt>
                <c:pt idx="9684">
                  <c:v>-8.2407000000000001E-3</c:v>
                </c:pt>
                <c:pt idx="9685">
                  <c:v>5.3329500000000004E-3</c:v>
                </c:pt>
                <c:pt idx="9686">
                  <c:v>-1.9352899999999999E-2</c:v>
                </c:pt>
                <c:pt idx="9687">
                  <c:v>1.5325499999999999E-3</c:v>
                </c:pt>
                <c:pt idx="9688" formatCode="0.00E+00">
                  <c:v>1.23978E-5</c:v>
                </c:pt>
                <c:pt idx="9689">
                  <c:v>-6.9389300000000003E-3</c:v>
                </c:pt>
                <c:pt idx="9690">
                  <c:v>1.7480900000000001E-3</c:v>
                </c:pt>
                <c:pt idx="9691">
                  <c:v>-9.4509100000000001E-4</c:v>
                </c:pt>
                <c:pt idx="9692">
                  <c:v>-1.2130699999999999E-3</c:v>
                </c:pt>
                <c:pt idx="9693">
                  <c:v>-5.65243E-3</c:v>
                </c:pt>
                <c:pt idx="9694">
                  <c:v>5.4979299999999998E-3</c:v>
                </c:pt>
                <c:pt idx="9695">
                  <c:v>-2.3057899999999999E-2</c:v>
                </c:pt>
                <c:pt idx="9696">
                  <c:v>-1.28012E-2</c:v>
                </c:pt>
                <c:pt idx="9697">
                  <c:v>-1.2242299999999999E-2</c:v>
                </c:pt>
                <c:pt idx="9698">
                  <c:v>-1.9225099999999998E-2</c:v>
                </c:pt>
                <c:pt idx="9699">
                  <c:v>-4.8074700000000003E-3</c:v>
                </c:pt>
                <c:pt idx="9700">
                  <c:v>-1.35307E-2</c:v>
                </c:pt>
                <c:pt idx="9701">
                  <c:v>-1.9113499999999999E-2</c:v>
                </c:pt>
                <c:pt idx="9702">
                  <c:v>-3.6964400000000001E-3</c:v>
                </c:pt>
                <c:pt idx="9703">
                  <c:v>-2.82001E-3</c:v>
                </c:pt>
                <c:pt idx="9704">
                  <c:v>-2.14033E-2</c:v>
                </c:pt>
                <c:pt idx="9705" formatCode="0.00E+00">
                  <c:v>-9.5367399999999999E-7</c:v>
                </c:pt>
                <c:pt idx="9706">
                  <c:v>7.9841600000000006E-3</c:v>
                </c:pt>
                <c:pt idx="9707">
                  <c:v>-7.79819E-3</c:v>
                </c:pt>
                <c:pt idx="9708">
                  <c:v>-7.1287199999999998E-3</c:v>
                </c:pt>
                <c:pt idx="9709">
                  <c:v>-4.0807700000000001E-3</c:v>
                </c:pt>
                <c:pt idx="9710">
                  <c:v>-1.1133199999999999E-2</c:v>
                </c:pt>
                <c:pt idx="9711">
                  <c:v>-2.3183800000000001E-3</c:v>
                </c:pt>
                <c:pt idx="9712">
                  <c:v>-1.76697E-2</c:v>
                </c:pt>
                <c:pt idx="9713">
                  <c:v>-2.6130700000000001E-4</c:v>
                </c:pt>
                <c:pt idx="9714">
                  <c:v>-9.6550000000000004E-3</c:v>
                </c:pt>
                <c:pt idx="9715">
                  <c:v>-1.83964E-2</c:v>
                </c:pt>
                <c:pt idx="9716">
                  <c:v>-7.3518799999999999E-3</c:v>
                </c:pt>
                <c:pt idx="9717">
                  <c:v>1.19486E-2</c:v>
                </c:pt>
                <c:pt idx="9718">
                  <c:v>-4.5108800000000001E-3</c:v>
                </c:pt>
                <c:pt idx="9719">
                  <c:v>-9.3860599999999999E-3</c:v>
                </c:pt>
                <c:pt idx="9720">
                  <c:v>-3.92056E-3</c:v>
                </c:pt>
                <c:pt idx="9721">
                  <c:v>1.5254E-2</c:v>
                </c:pt>
                <c:pt idx="9722">
                  <c:v>-9.6025499999999996E-3</c:v>
                </c:pt>
                <c:pt idx="9723">
                  <c:v>-5.92422E-3</c:v>
                </c:pt>
                <c:pt idx="9724">
                  <c:v>-3.8633299999999999E-3</c:v>
                </c:pt>
                <c:pt idx="9725">
                  <c:v>-2.11697E-2</c:v>
                </c:pt>
                <c:pt idx="9726">
                  <c:v>-1.1489900000000001E-2</c:v>
                </c:pt>
                <c:pt idx="9727">
                  <c:v>3.6373099999999999E-3</c:v>
                </c:pt>
                <c:pt idx="9728">
                  <c:v>-1.18475E-2</c:v>
                </c:pt>
                <c:pt idx="9729">
                  <c:v>-2.0961799999999999E-2</c:v>
                </c:pt>
                <c:pt idx="9730">
                  <c:v>1.0744099999999999E-2</c:v>
                </c:pt>
                <c:pt idx="9731">
                  <c:v>-6.6690400000000002E-3</c:v>
                </c:pt>
                <c:pt idx="9732">
                  <c:v>-4.3087000000000004E-3</c:v>
                </c:pt>
                <c:pt idx="9733">
                  <c:v>1.27888E-3</c:v>
                </c:pt>
                <c:pt idx="9734">
                  <c:v>-3.1633400000000002E-3</c:v>
                </c:pt>
                <c:pt idx="9735">
                  <c:v>5.47409E-3</c:v>
                </c:pt>
                <c:pt idx="9736">
                  <c:v>-1.8469800000000001E-2</c:v>
                </c:pt>
                <c:pt idx="9737">
                  <c:v>-2.04659E-3</c:v>
                </c:pt>
                <c:pt idx="9738">
                  <c:v>8.9998200000000004E-3</c:v>
                </c:pt>
                <c:pt idx="9739">
                  <c:v>-1.3254200000000001E-2</c:v>
                </c:pt>
                <c:pt idx="9740">
                  <c:v>-6.9217699999999998E-3</c:v>
                </c:pt>
                <c:pt idx="9741">
                  <c:v>6.8960200000000001E-3</c:v>
                </c:pt>
                <c:pt idx="9742">
                  <c:v>8.9740800000000004E-4</c:v>
                </c:pt>
                <c:pt idx="9743">
                  <c:v>-6.3915300000000003E-3</c:v>
                </c:pt>
                <c:pt idx="9744">
                  <c:v>-7.6341600000000001E-3</c:v>
                </c:pt>
                <c:pt idx="9745">
                  <c:v>-8.93211E-3</c:v>
                </c:pt>
                <c:pt idx="9746">
                  <c:v>2.84863E-3</c:v>
                </c:pt>
                <c:pt idx="9747">
                  <c:v>-7.0009199999999999E-3</c:v>
                </c:pt>
                <c:pt idx="9748">
                  <c:v>-5.2947999999999997E-3</c:v>
                </c:pt>
                <c:pt idx="9749">
                  <c:v>-7.70092E-3</c:v>
                </c:pt>
                <c:pt idx="9750">
                  <c:v>-8.0280300000000002E-3</c:v>
                </c:pt>
                <c:pt idx="9751">
                  <c:v>-5.476E-3</c:v>
                </c:pt>
                <c:pt idx="9752">
                  <c:v>-1.2195599999999999E-2</c:v>
                </c:pt>
                <c:pt idx="9753">
                  <c:v>-2.1061900000000001E-2</c:v>
                </c:pt>
                <c:pt idx="9754">
                  <c:v>6.8321199999999997E-3</c:v>
                </c:pt>
                <c:pt idx="9755">
                  <c:v>-8.3312999999999998E-3</c:v>
                </c:pt>
                <c:pt idx="9756">
                  <c:v>-8.5029600000000004E-3</c:v>
                </c:pt>
                <c:pt idx="9757">
                  <c:v>1.3355300000000001E-2</c:v>
                </c:pt>
                <c:pt idx="9758">
                  <c:v>-4.5394899999999999E-4</c:v>
                </c:pt>
                <c:pt idx="9759">
                  <c:v>-1.24741E-3</c:v>
                </c:pt>
                <c:pt idx="9760">
                  <c:v>-8.1920599999999993E-3</c:v>
                </c:pt>
                <c:pt idx="9761">
                  <c:v>1.9779200000000002E-3</c:v>
                </c:pt>
                <c:pt idx="9762">
                  <c:v>2.0084399999999998E-3</c:v>
                </c:pt>
                <c:pt idx="9763">
                  <c:v>-1.0223400000000001E-3</c:v>
                </c:pt>
                <c:pt idx="9764">
                  <c:v>1.6263E-2</c:v>
                </c:pt>
                <c:pt idx="9765" formatCode="0.00E+00">
                  <c:v>1.24578E-2</c:v>
                </c:pt>
                <c:pt idx="9766">
                  <c:v>9.4442399999999996E-3</c:v>
                </c:pt>
                <c:pt idx="9767">
                  <c:v>5.6543399999999999E-3</c:v>
                </c:pt>
                <c:pt idx="9768">
                  <c:v>-5.8441200000000004E-3</c:v>
                </c:pt>
                <c:pt idx="9769">
                  <c:v>1.6239199999999999E-2</c:v>
                </c:pt>
                <c:pt idx="9770">
                  <c:v>5.8746299999999998E-4</c:v>
                </c:pt>
                <c:pt idx="9771">
                  <c:v>-9.5186200000000002E-3</c:v>
                </c:pt>
                <c:pt idx="9772">
                  <c:v>-1.15786E-2</c:v>
                </c:pt>
                <c:pt idx="9773">
                  <c:v>-8.8958700000000002E-3</c:v>
                </c:pt>
                <c:pt idx="9774">
                  <c:v>-3.95298E-3</c:v>
                </c:pt>
                <c:pt idx="9775">
                  <c:v>-1.1415500000000001E-3</c:v>
                </c:pt>
                <c:pt idx="9776">
                  <c:v>-1.8119799999999999E-3</c:v>
                </c:pt>
                <c:pt idx="9777">
                  <c:v>-1.0363600000000001E-2</c:v>
                </c:pt>
                <c:pt idx="9778">
                  <c:v>-2.41117E-2</c:v>
                </c:pt>
                <c:pt idx="9779">
                  <c:v>-1.2496E-2</c:v>
                </c:pt>
                <c:pt idx="9780">
                  <c:v>-4.0674200000000004E-3</c:v>
                </c:pt>
                <c:pt idx="9781">
                  <c:v>-1.2908899999999999E-2</c:v>
                </c:pt>
                <c:pt idx="9782">
                  <c:v>-5.0620999999999999E-3</c:v>
                </c:pt>
                <c:pt idx="9783">
                  <c:v>-3.3473999999999998E-4</c:v>
                </c:pt>
                <c:pt idx="9784">
                  <c:v>-1.6536700000000001E-3</c:v>
                </c:pt>
                <c:pt idx="9785">
                  <c:v>-8.8987400000000005E-3</c:v>
                </c:pt>
                <c:pt idx="9786">
                  <c:v>5.5599200000000005E-4</c:v>
                </c:pt>
                <c:pt idx="9787">
                  <c:v>-1.0889100000000001E-2</c:v>
                </c:pt>
                <c:pt idx="9788">
                  <c:v>-1.2466400000000001E-2</c:v>
                </c:pt>
                <c:pt idx="9789">
                  <c:v>-1.15299E-3</c:v>
                </c:pt>
                <c:pt idx="9790">
                  <c:v>8.2235299999999997E-3</c:v>
                </c:pt>
                <c:pt idx="9791">
                  <c:v>-4.5385399999999998E-3</c:v>
                </c:pt>
                <c:pt idx="9792">
                  <c:v>-6.1101899999999997E-3</c:v>
                </c:pt>
                <c:pt idx="9793">
                  <c:v>4.6825399999999998E-4</c:v>
                </c:pt>
                <c:pt idx="9794">
                  <c:v>-2.5329599999999999E-3</c:v>
                </c:pt>
                <c:pt idx="9795">
                  <c:v>-6.4773599999999997E-3</c:v>
                </c:pt>
                <c:pt idx="9796">
                  <c:v>-7.0543300000000001E-3</c:v>
                </c:pt>
                <c:pt idx="9797">
                  <c:v>-2.0864500000000001E-2</c:v>
                </c:pt>
                <c:pt idx="9798">
                  <c:v>-2.3156199999999998E-2</c:v>
                </c:pt>
                <c:pt idx="9799">
                  <c:v>-1.03102E-2</c:v>
                </c:pt>
                <c:pt idx="9800">
                  <c:v>-7.4977899999999998E-3</c:v>
                </c:pt>
                <c:pt idx="9801">
                  <c:v>-9.1457400000000003E-4</c:v>
                </c:pt>
                <c:pt idx="9802">
                  <c:v>-2.13051E-2</c:v>
                </c:pt>
                <c:pt idx="9803">
                  <c:v>1.1558499999999999E-3</c:v>
                </c:pt>
                <c:pt idx="9804">
                  <c:v>-3.3283200000000001E-3</c:v>
                </c:pt>
                <c:pt idx="9805">
                  <c:v>-8.1157699999999996E-3</c:v>
                </c:pt>
                <c:pt idx="9806">
                  <c:v>-1.58072E-2</c:v>
                </c:pt>
                <c:pt idx="9807">
                  <c:v>-9.6473700000000006E-3</c:v>
                </c:pt>
                <c:pt idx="9808">
                  <c:v>-3.2606100000000002E-3</c:v>
                </c:pt>
                <c:pt idx="9809">
                  <c:v>-3.27969E-3</c:v>
                </c:pt>
                <c:pt idx="9810">
                  <c:v>3.66402E-3</c:v>
                </c:pt>
                <c:pt idx="9811">
                  <c:v>-1.1035E-2</c:v>
                </c:pt>
                <c:pt idx="9812">
                  <c:v>3.9281799999999999E-3</c:v>
                </c:pt>
                <c:pt idx="9813">
                  <c:v>-1.4700899999999999E-2</c:v>
                </c:pt>
                <c:pt idx="9814" formatCode="0.00E+00">
                  <c:v>5.7220499999999997E-6</c:v>
                </c:pt>
                <c:pt idx="9815">
                  <c:v>-4.6491600000000003E-3</c:v>
                </c:pt>
                <c:pt idx="9816">
                  <c:v>-1.18876E-2</c:v>
                </c:pt>
                <c:pt idx="9817">
                  <c:v>-1.10064E-2</c:v>
                </c:pt>
                <c:pt idx="9818">
                  <c:v>1.66512E-3</c:v>
                </c:pt>
                <c:pt idx="9819">
                  <c:v>-6.8311700000000001E-3</c:v>
                </c:pt>
                <c:pt idx="9820">
                  <c:v>-7.6685E-3</c:v>
                </c:pt>
                <c:pt idx="9821">
                  <c:v>1.36843E-2</c:v>
                </c:pt>
                <c:pt idx="9822">
                  <c:v>-1.13239E-2</c:v>
                </c:pt>
                <c:pt idx="9823">
                  <c:v>-1.54533E-2</c:v>
                </c:pt>
                <c:pt idx="9824">
                  <c:v>-8.9674000000000004E-3</c:v>
                </c:pt>
                <c:pt idx="9825">
                  <c:v>4.3611500000000003E-3</c:v>
                </c:pt>
                <c:pt idx="9826">
                  <c:v>-2.0231200000000001E-2</c:v>
                </c:pt>
                <c:pt idx="9827">
                  <c:v>-3.7012099999999999E-3</c:v>
                </c:pt>
                <c:pt idx="9828">
                  <c:v>-7.2479200000000004E-4</c:v>
                </c:pt>
                <c:pt idx="9829">
                  <c:v>-1.3303799999999999E-2</c:v>
                </c:pt>
                <c:pt idx="9830">
                  <c:v>-2.0636600000000001E-2</c:v>
                </c:pt>
                <c:pt idx="9831">
                  <c:v>2.4881399999999998E-3</c:v>
                </c:pt>
                <c:pt idx="9832">
                  <c:v>4.6071999999999997E-3</c:v>
                </c:pt>
                <c:pt idx="9833">
                  <c:v>3.9196000000000001E-4</c:v>
                </c:pt>
                <c:pt idx="9834">
                  <c:v>1.27802E-2</c:v>
                </c:pt>
                <c:pt idx="9835">
                  <c:v>1.01528E-2</c:v>
                </c:pt>
                <c:pt idx="9836">
                  <c:v>1.2048700000000001E-2</c:v>
                </c:pt>
                <c:pt idx="9837">
                  <c:v>2.07005E-2</c:v>
                </c:pt>
                <c:pt idx="9838">
                  <c:v>1.6703599999999999E-2</c:v>
                </c:pt>
                <c:pt idx="9839">
                  <c:v>9.2811600000000001E-3</c:v>
                </c:pt>
                <c:pt idx="9840">
                  <c:v>4.3830900000000001E-3</c:v>
                </c:pt>
                <c:pt idx="9841">
                  <c:v>1.70317E-2</c:v>
                </c:pt>
                <c:pt idx="9842">
                  <c:v>2.3654000000000001E-2</c:v>
                </c:pt>
                <c:pt idx="9843">
                  <c:v>1.0211E-2</c:v>
                </c:pt>
                <c:pt idx="9844">
                  <c:v>1.2350099999999999E-2</c:v>
                </c:pt>
                <c:pt idx="9845">
                  <c:v>1.1410699999999999E-2</c:v>
                </c:pt>
                <c:pt idx="9846">
                  <c:v>1.3114900000000001E-2</c:v>
                </c:pt>
                <c:pt idx="9847">
                  <c:v>2.1111499999999998E-2</c:v>
                </c:pt>
                <c:pt idx="9848">
                  <c:v>1.23844E-2</c:v>
                </c:pt>
                <c:pt idx="9849">
                  <c:v>4.8580200000000002E-3</c:v>
                </c:pt>
                <c:pt idx="9850">
                  <c:v>7.2746299999999998E-3</c:v>
                </c:pt>
                <c:pt idx="9851">
                  <c:v>-8.0547299999999995E-3</c:v>
                </c:pt>
                <c:pt idx="9852">
                  <c:v>1.88522E-2</c:v>
                </c:pt>
                <c:pt idx="9853">
                  <c:v>1.3851199999999999E-2</c:v>
                </c:pt>
                <c:pt idx="9854">
                  <c:v>1.56975E-3</c:v>
                </c:pt>
                <c:pt idx="9855">
                  <c:v>5.3682299999999999E-3</c:v>
                </c:pt>
                <c:pt idx="9856">
                  <c:v>1.2448300000000001E-2</c:v>
                </c:pt>
                <c:pt idx="9857">
                  <c:v>3.5028500000000001E-3</c:v>
                </c:pt>
                <c:pt idx="9858">
                  <c:v>1.6832399999999999E-3</c:v>
                </c:pt>
                <c:pt idx="9859">
                  <c:v>1.0643E-2</c:v>
                </c:pt>
                <c:pt idx="9860">
                  <c:v>1.09701E-2</c:v>
                </c:pt>
                <c:pt idx="9861">
                  <c:v>1.41811E-2</c:v>
                </c:pt>
                <c:pt idx="9862">
                  <c:v>1.3111100000000001E-2</c:v>
                </c:pt>
                <c:pt idx="9863">
                  <c:v>2.3249599999999999E-2</c:v>
                </c:pt>
                <c:pt idx="9864">
                  <c:v>1.2850800000000001E-2</c:v>
                </c:pt>
                <c:pt idx="9865">
                  <c:v>4.8103299999999998E-3</c:v>
                </c:pt>
                <c:pt idx="9866">
                  <c:v>1.8762600000000001E-2</c:v>
                </c:pt>
                <c:pt idx="9867">
                  <c:v>2.09751E-2</c:v>
                </c:pt>
                <c:pt idx="9868">
                  <c:v>1.2130699999999999E-2</c:v>
                </c:pt>
                <c:pt idx="9869">
                  <c:v>-2.1076200000000002E-3</c:v>
                </c:pt>
                <c:pt idx="9870">
                  <c:v>2.59981E-2</c:v>
                </c:pt>
                <c:pt idx="9871">
                  <c:v>1.8296199999999999E-2</c:v>
                </c:pt>
                <c:pt idx="9872">
                  <c:v>8.2187700000000002E-3</c:v>
                </c:pt>
                <c:pt idx="9873">
                  <c:v>1.0067899999999999E-2</c:v>
                </c:pt>
                <c:pt idx="9874">
                  <c:v>2.85463E-2</c:v>
                </c:pt>
                <c:pt idx="9875">
                  <c:v>2.2506700000000002E-3</c:v>
                </c:pt>
                <c:pt idx="9876">
                  <c:v>1.10226E-2</c:v>
                </c:pt>
                <c:pt idx="9877">
                  <c:v>1.14412E-2</c:v>
                </c:pt>
                <c:pt idx="9878">
                  <c:v>1.09768E-3</c:v>
                </c:pt>
                <c:pt idx="9879">
                  <c:v>1.3549800000000001E-2</c:v>
                </c:pt>
                <c:pt idx="9880">
                  <c:v>1.65844E-3</c:v>
                </c:pt>
                <c:pt idx="9881">
                  <c:v>-2.3183800000000001E-3</c:v>
                </c:pt>
                <c:pt idx="9882">
                  <c:v>-4.6434400000000004E-3</c:v>
                </c:pt>
                <c:pt idx="9883">
                  <c:v>1.20068E-2</c:v>
                </c:pt>
                <c:pt idx="9884">
                  <c:v>-3.5438499999999999E-3</c:v>
                </c:pt>
                <c:pt idx="9885">
                  <c:v>-8.05378E-3</c:v>
                </c:pt>
                <c:pt idx="9886">
                  <c:v>-2.37083E-3</c:v>
                </c:pt>
                <c:pt idx="9887">
                  <c:v>4.8742300000000002E-3</c:v>
                </c:pt>
                <c:pt idx="9888">
                  <c:v>-1.37196E-2</c:v>
                </c:pt>
                <c:pt idx="9889">
                  <c:v>-3.8833600000000002E-3</c:v>
                </c:pt>
                <c:pt idx="9890">
                  <c:v>-7.2755800000000002E-3</c:v>
                </c:pt>
                <c:pt idx="9891">
                  <c:v>-4.19617E-4</c:v>
                </c:pt>
                <c:pt idx="9892">
                  <c:v>-1.0600099999999999E-2</c:v>
                </c:pt>
                <c:pt idx="9893">
                  <c:v>-9.8590899999999992E-3</c:v>
                </c:pt>
                <c:pt idx="9894">
                  <c:v>-4.1503900000000003E-3</c:v>
                </c:pt>
                <c:pt idx="9895">
                  <c:v>-2.18468E-2</c:v>
                </c:pt>
                <c:pt idx="9896">
                  <c:v>-1.16425E-2</c:v>
                </c:pt>
                <c:pt idx="9897">
                  <c:v>-1.4348E-2</c:v>
                </c:pt>
                <c:pt idx="9898">
                  <c:v>-1.05667E-3</c:v>
                </c:pt>
                <c:pt idx="9899">
                  <c:v>-1.42717E-2</c:v>
                </c:pt>
                <c:pt idx="9900">
                  <c:v>-1.81341E-2</c:v>
                </c:pt>
                <c:pt idx="9901">
                  <c:v>2.8276400000000002E-3</c:v>
                </c:pt>
                <c:pt idx="9902">
                  <c:v>-1.1634800000000001E-2</c:v>
                </c:pt>
                <c:pt idx="9903">
                  <c:v>-1.9490199999999999E-2</c:v>
                </c:pt>
                <c:pt idx="9904">
                  <c:v>-2.0790100000000001E-3</c:v>
                </c:pt>
                <c:pt idx="9905">
                  <c:v>-9.2630400000000002E-3</c:v>
                </c:pt>
                <c:pt idx="9906">
                  <c:v>-3.0901000000000001E-2</c:v>
                </c:pt>
                <c:pt idx="9907">
                  <c:v>-1.9067799999999999E-2</c:v>
                </c:pt>
                <c:pt idx="9908">
                  <c:v>-1.07136E-2</c:v>
                </c:pt>
                <c:pt idx="9909">
                  <c:v>-2.98853E-2</c:v>
                </c:pt>
                <c:pt idx="9910">
                  <c:v>-2.0025299999999999E-2</c:v>
                </c:pt>
                <c:pt idx="9911">
                  <c:v>-1.3750099999999999E-2</c:v>
                </c:pt>
                <c:pt idx="9912">
                  <c:v>-3.5095199999999999E-3</c:v>
                </c:pt>
                <c:pt idx="9913">
                  <c:v>-1.0108000000000001E-2</c:v>
                </c:pt>
                <c:pt idx="9914">
                  <c:v>-7.0962899999999999E-3</c:v>
                </c:pt>
                <c:pt idx="9915">
                  <c:v>-2.0599400000000001E-4</c:v>
                </c:pt>
                <c:pt idx="9916">
                  <c:v>-1.0110900000000001E-2</c:v>
                </c:pt>
                <c:pt idx="9917">
                  <c:v>-1.1299099999999999E-2</c:v>
                </c:pt>
                <c:pt idx="9918">
                  <c:v>-6.3314399999999998E-3</c:v>
                </c:pt>
                <c:pt idx="9919">
                  <c:v>2.3832300000000001E-3</c:v>
                </c:pt>
                <c:pt idx="9920">
                  <c:v>-1.03254E-2</c:v>
                </c:pt>
                <c:pt idx="9921">
                  <c:v>-1.8441200000000001E-2</c:v>
                </c:pt>
                <c:pt idx="9922">
                  <c:v>1.7636300000000001E-2</c:v>
                </c:pt>
                <c:pt idx="9923">
                  <c:v>-7.5340299999999997E-3</c:v>
                </c:pt>
                <c:pt idx="9924">
                  <c:v>-1.5212099999999999E-2</c:v>
                </c:pt>
                <c:pt idx="9925">
                  <c:v>9.5892000000000008E-3</c:v>
                </c:pt>
                <c:pt idx="9926">
                  <c:v>5.4283100000000004E-3</c:v>
                </c:pt>
                <c:pt idx="9927">
                  <c:v>-7.6589600000000002E-3</c:v>
                </c:pt>
                <c:pt idx="9928">
                  <c:v>-3.4036600000000002E-3</c:v>
                </c:pt>
                <c:pt idx="9929">
                  <c:v>1.6517599999999999E-3</c:v>
                </c:pt>
                <c:pt idx="9930">
                  <c:v>-1.43938E-2</c:v>
                </c:pt>
                <c:pt idx="9931">
                  <c:v>-6.3991500000000002E-3</c:v>
                </c:pt>
                <c:pt idx="9932">
                  <c:v>-3.1890899999999999E-3</c:v>
                </c:pt>
                <c:pt idx="9933">
                  <c:v>-5.4693199999999997E-3</c:v>
                </c:pt>
                <c:pt idx="9934">
                  <c:v>-1.6489E-3</c:v>
                </c:pt>
                <c:pt idx="9935">
                  <c:v>8.5430100000000002E-3</c:v>
                </c:pt>
                <c:pt idx="9936">
                  <c:v>-6.5584199999999997E-3</c:v>
                </c:pt>
                <c:pt idx="9937">
                  <c:v>-1.19276E-2</c:v>
                </c:pt>
                <c:pt idx="9938">
                  <c:v>8.1939700000000001E-3</c:v>
                </c:pt>
                <c:pt idx="9939" formatCode="0.00E+00">
                  <c:v>5.1021599999999997E-3</c:v>
                </c:pt>
                <c:pt idx="9940">
                  <c:v>5.2261399999999998E-3</c:v>
                </c:pt>
                <c:pt idx="9941">
                  <c:v>-6.64425E-3</c:v>
                </c:pt>
                <c:pt idx="9942">
                  <c:v>5.3081500000000002E-3</c:v>
                </c:pt>
                <c:pt idx="9943">
                  <c:v>1.61304E-2</c:v>
                </c:pt>
                <c:pt idx="9944">
                  <c:v>1.7024999999999998E-2</c:v>
                </c:pt>
                <c:pt idx="9945">
                  <c:v>-1.3074899999999999E-3</c:v>
                </c:pt>
                <c:pt idx="9946">
                  <c:v>3.4352300000000002E-2</c:v>
                </c:pt>
                <c:pt idx="9947">
                  <c:v>3.28255E-3</c:v>
                </c:pt>
                <c:pt idx="9948">
                  <c:v>1.8626199999999999E-2</c:v>
                </c:pt>
                <c:pt idx="9949">
                  <c:v>2.0419099999999999E-2</c:v>
                </c:pt>
                <c:pt idx="9950">
                  <c:v>2.2584900000000002E-2</c:v>
                </c:pt>
                <c:pt idx="9951">
                  <c:v>1.5379E-2</c:v>
                </c:pt>
                <c:pt idx="9952">
                  <c:v>2.30455E-2</c:v>
                </c:pt>
                <c:pt idx="9953">
                  <c:v>2.18935E-2</c:v>
                </c:pt>
                <c:pt idx="9954">
                  <c:v>1.9819300000000001E-2</c:v>
                </c:pt>
                <c:pt idx="9955">
                  <c:v>1.14555E-2</c:v>
                </c:pt>
                <c:pt idx="9956">
                  <c:v>3.2853100000000003E-2</c:v>
                </c:pt>
                <c:pt idx="9957">
                  <c:v>1.8181800000000001E-2</c:v>
                </c:pt>
                <c:pt idx="9958">
                  <c:v>1.1738800000000001E-2</c:v>
                </c:pt>
                <c:pt idx="9959">
                  <c:v>2.26774E-2</c:v>
                </c:pt>
                <c:pt idx="9960">
                  <c:v>2.7143500000000001E-2</c:v>
                </c:pt>
                <c:pt idx="9961">
                  <c:v>8.5763899999999997E-3</c:v>
                </c:pt>
                <c:pt idx="9962">
                  <c:v>1.9341500000000001E-2</c:v>
                </c:pt>
                <c:pt idx="9963">
                  <c:v>2.2109E-2</c:v>
                </c:pt>
                <c:pt idx="9964" formatCode="0.00E+00">
                  <c:v>6.1397600000000002E-3</c:v>
                </c:pt>
                <c:pt idx="9965">
                  <c:v>2.2793799999999999E-2</c:v>
                </c:pt>
                <c:pt idx="9966">
                  <c:v>1.99738E-2</c:v>
                </c:pt>
                <c:pt idx="9967">
                  <c:v>2.7551699999999998E-2</c:v>
                </c:pt>
                <c:pt idx="9968">
                  <c:v>2.2956799999999999E-2</c:v>
                </c:pt>
                <c:pt idx="9969">
                  <c:v>1.75943E-2</c:v>
                </c:pt>
                <c:pt idx="9970">
                  <c:v>1.7499899999999999E-2</c:v>
                </c:pt>
                <c:pt idx="9971">
                  <c:v>1.6710300000000001E-2</c:v>
                </c:pt>
                <c:pt idx="9972">
                  <c:v>2.7265499999999999E-3</c:v>
                </c:pt>
                <c:pt idx="9973">
                  <c:v>1.01919E-2</c:v>
                </c:pt>
                <c:pt idx="9974">
                  <c:v>2.7462E-2</c:v>
                </c:pt>
                <c:pt idx="9975">
                  <c:v>2.1536799999999998E-2</c:v>
                </c:pt>
                <c:pt idx="9976">
                  <c:v>4.8055600000000004E-3</c:v>
                </c:pt>
                <c:pt idx="9977">
                  <c:v>1.4287899999999999E-2</c:v>
                </c:pt>
                <c:pt idx="9978">
                  <c:v>2.04306E-2</c:v>
                </c:pt>
                <c:pt idx="9979">
                  <c:v>1.2134600000000001E-2</c:v>
                </c:pt>
                <c:pt idx="9980">
                  <c:v>9.9067700000000005E-3</c:v>
                </c:pt>
                <c:pt idx="9981">
                  <c:v>6.5908399999999997E-3</c:v>
                </c:pt>
                <c:pt idx="9982">
                  <c:v>8.13293E-3</c:v>
                </c:pt>
                <c:pt idx="9983">
                  <c:v>-2.3002600000000002E-3</c:v>
                </c:pt>
                <c:pt idx="9984">
                  <c:v>1.2361499999999999E-2</c:v>
                </c:pt>
                <c:pt idx="9985">
                  <c:v>7.9765300000000008E-3</c:v>
                </c:pt>
                <c:pt idx="9986">
                  <c:v>9.4633100000000008E-3</c:v>
                </c:pt>
                <c:pt idx="9987">
                  <c:v>1.57547E-2</c:v>
                </c:pt>
                <c:pt idx="9988">
                  <c:v>1.86529E-2</c:v>
                </c:pt>
                <c:pt idx="9989">
                  <c:v>8.0509199999999996E-3</c:v>
                </c:pt>
                <c:pt idx="9990">
                  <c:v>1.57185E-2</c:v>
                </c:pt>
                <c:pt idx="9991">
                  <c:v>1.2581800000000001E-2</c:v>
                </c:pt>
                <c:pt idx="9992">
                  <c:v>8.6078600000000002E-3</c:v>
                </c:pt>
                <c:pt idx="9993">
                  <c:v>4.1217800000000002E-3</c:v>
                </c:pt>
                <c:pt idx="9994">
                  <c:v>8.5382500000000007E-3</c:v>
                </c:pt>
                <c:pt idx="9995">
                  <c:v>-1.22547E-3</c:v>
                </c:pt>
                <c:pt idx="9996">
                  <c:v>9.6130399999999998E-3</c:v>
                </c:pt>
                <c:pt idx="9997">
                  <c:v>6.2179599999999998E-4</c:v>
                </c:pt>
                <c:pt idx="9998">
                  <c:v>5.9356699999999997E-3</c:v>
                </c:pt>
                <c:pt idx="9999">
                  <c:v>-1.63174E-3</c:v>
                </c:pt>
                <c:pt idx="10000">
                  <c:v>-8.8481900000000006E-3</c:v>
                </c:pt>
                <c:pt idx="10001" formatCode="0.00E+00">
                  <c:v>4.6730000000000002E-5</c:v>
                </c:pt>
                <c:pt idx="10002">
                  <c:v>-5.1898999999999999E-3</c:v>
                </c:pt>
                <c:pt idx="10003">
                  <c:v>3.1576199999999999E-3</c:v>
                </c:pt>
                <c:pt idx="10004">
                  <c:v>-1.9989000000000001E-3</c:v>
                </c:pt>
                <c:pt idx="10005">
                  <c:v>-1.13373E-2</c:v>
                </c:pt>
                <c:pt idx="10006">
                  <c:v>4.6978000000000002E-3</c:v>
                </c:pt>
                <c:pt idx="10007">
                  <c:v>-6.6852600000000002E-3</c:v>
                </c:pt>
                <c:pt idx="10008">
                  <c:v>-7.3032399999999999E-3</c:v>
                </c:pt>
                <c:pt idx="10009">
                  <c:v>-5.2080199999999998E-3</c:v>
                </c:pt>
                <c:pt idx="10010">
                  <c:v>-1.19953E-2</c:v>
                </c:pt>
                <c:pt idx="10011">
                  <c:v>-1.2623799999999999E-2</c:v>
                </c:pt>
                <c:pt idx="10012">
                  <c:v>-2.4604800000000001E-4</c:v>
                </c:pt>
                <c:pt idx="10013">
                  <c:v>-9.1362000000000006E-3</c:v>
                </c:pt>
                <c:pt idx="10014">
                  <c:v>-1.19705E-2</c:v>
                </c:pt>
                <c:pt idx="10015">
                  <c:v>-2.59695E-2</c:v>
                </c:pt>
                <c:pt idx="10016">
                  <c:v>-1.0149E-2</c:v>
                </c:pt>
                <c:pt idx="10017">
                  <c:v>-1.47057E-3</c:v>
                </c:pt>
                <c:pt idx="10018">
                  <c:v>3.9863600000000001E-4</c:v>
                </c:pt>
                <c:pt idx="10019">
                  <c:v>-3.0717800000000001E-3</c:v>
                </c:pt>
                <c:pt idx="10020">
                  <c:v>2.0694699999999999E-3</c:v>
                </c:pt>
                <c:pt idx="10021">
                  <c:v>-9.1190300000000002E-3</c:v>
                </c:pt>
                <c:pt idx="10022">
                  <c:v>-3.2253300000000002E-3</c:v>
                </c:pt>
                <c:pt idx="10023">
                  <c:v>1.65358E-2</c:v>
                </c:pt>
                <c:pt idx="10024">
                  <c:v>-1.33142E-2</c:v>
                </c:pt>
                <c:pt idx="10025">
                  <c:v>1.4772400000000001E-3</c:v>
                </c:pt>
                <c:pt idx="10026">
                  <c:v>1.42431E-2</c:v>
                </c:pt>
                <c:pt idx="10027">
                  <c:v>-1.08442E-2</c:v>
                </c:pt>
                <c:pt idx="10028">
                  <c:v>-3.9653800000000001E-3</c:v>
                </c:pt>
                <c:pt idx="10029">
                  <c:v>2.9735600000000001E-3</c:v>
                </c:pt>
                <c:pt idx="10030">
                  <c:v>1.02367E-2</c:v>
                </c:pt>
                <c:pt idx="10031">
                  <c:v>2.32697E-4</c:v>
                </c:pt>
                <c:pt idx="10032">
                  <c:v>-2.1743800000000001E-3</c:v>
                </c:pt>
                <c:pt idx="10033">
                  <c:v>-3.2577499999999998E-3</c:v>
                </c:pt>
                <c:pt idx="10034">
                  <c:v>-7.4987400000000003E-3</c:v>
                </c:pt>
                <c:pt idx="10035">
                  <c:v>-6.5364799999999999E-3</c:v>
                </c:pt>
                <c:pt idx="10036">
                  <c:v>-5.1822700000000001E-3</c:v>
                </c:pt>
                <c:pt idx="10037">
                  <c:v>1.38378E-3</c:v>
                </c:pt>
                <c:pt idx="10038">
                  <c:v>2.9439900000000001E-3</c:v>
                </c:pt>
                <c:pt idx="10039">
                  <c:v>-8.6660399999999999E-3</c:v>
                </c:pt>
                <c:pt idx="10040">
                  <c:v>6.01959E-3</c:v>
                </c:pt>
                <c:pt idx="10041">
                  <c:v>2.1638899999999999E-3</c:v>
                </c:pt>
                <c:pt idx="10042">
                  <c:v>-1.1100800000000001E-3</c:v>
                </c:pt>
                <c:pt idx="10043">
                  <c:v>-4.8503900000000004E-3</c:v>
                </c:pt>
                <c:pt idx="10044">
                  <c:v>-1.64528E-2</c:v>
                </c:pt>
                <c:pt idx="10045">
                  <c:v>-1.39904E-3</c:v>
                </c:pt>
                <c:pt idx="10046">
                  <c:v>1.2494999999999999E-2</c:v>
                </c:pt>
                <c:pt idx="10047">
                  <c:v>9.0160399999999995E-3</c:v>
                </c:pt>
                <c:pt idx="10048">
                  <c:v>3.4666100000000002E-3</c:v>
                </c:pt>
                <c:pt idx="10049">
                  <c:v>1.18084E-2</c:v>
                </c:pt>
                <c:pt idx="10050">
                  <c:v>4.3487500000000002E-3</c:v>
                </c:pt>
                <c:pt idx="10051">
                  <c:v>9.0055499999999993E-3</c:v>
                </c:pt>
                <c:pt idx="10052">
                  <c:v>1.3835E-2</c:v>
                </c:pt>
                <c:pt idx="10053">
                  <c:v>2.2442799999999999E-2</c:v>
                </c:pt>
                <c:pt idx="10054">
                  <c:v>2.6042900000000001E-2</c:v>
                </c:pt>
                <c:pt idx="10055">
                  <c:v>1.9002000000000002E-2</c:v>
                </c:pt>
                <c:pt idx="10056">
                  <c:v>1.46313E-2</c:v>
                </c:pt>
                <c:pt idx="10057">
                  <c:v>2.19116E-2</c:v>
                </c:pt>
                <c:pt idx="10058">
                  <c:v>2.9959699999999999E-2</c:v>
                </c:pt>
                <c:pt idx="10059">
                  <c:v>2.18859E-2</c:v>
                </c:pt>
                <c:pt idx="10060">
                  <c:v>7.0362100000000002E-3</c:v>
                </c:pt>
                <c:pt idx="10061">
                  <c:v>1.0186199999999999E-2</c:v>
                </c:pt>
                <c:pt idx="10062">
                  <c:v>9.8295199999999996E-3</c:v>
                </c:pt>
                <c:pt idx="10063">
                  <c:v>2.87046E-2</c:v>
                </c:pt>
                <c:pt idx="10064">
                  <c:v>2.6650400000000001E-2</c:v>
                </c:pt>
                <c:pt idx="10065">
                  <c:v>1.3679500000000001E-2</c:v>
                </c:pt>
                <c:pt idx="10066">
                  <c:v>2.0062400000000001E-2</c:v>
                </c:pt>
                <c:pt idx="10067">
                  <c:v>2.3290600000000002E-2</c:v>
                </c:pt>
                <c:pt idx="10068">
                  <c:v>1.11275E-2</c:v>
                </c:pt>
                <c:pt idx="10069">
                  <c:v>1.1753100000000001E-2</c:v>
                </c:pt>
                <c:pt idx="10070">
                  <c:v>1.9232699999999998E-2</c:v>
                </c:pt>
                <c:pt idx="10071">
                  <c:v>2.5923700000000001E-2</c:v>
                </c:pt>
                <c:pt idx="10072">
                  <c:v>1.5740400000000002E-2</c:v>
                </c:pt>
                <c:pt idx="10073">
                  <c:v>1.0791800000000001E-2</c:v>
                </c:pt>
                <c:pt idx="10074">
                  <c:v>2.2025099999999999E-2</c:v>
                </c:pt>
                <c:pt idx="10075">
                  <c:v>2.51627E-2</c:v>
                </c:pt>
                <c:pt idx="10076">
                  <c:v>1.23634E-2</c:v>
                </c:pt>
                <c:pt idx="10077">
                  <c:v>1.34687E-2</c:v>
                </c:pt>
                <c:pt idx="10078">
                  <c:v>2.5963799999999999E-2</c:v>
                </c:pt>
                <c:pt idx="10079">
                  <c:v>2.3879999999999999E-3</c:v>
                </c:pt>
                <c:pt idx="10080">
                  <c:v>8.8510499999999992E-3</c:v>
                </c:pt>
                <c:pt idx="10081">
                  <c:v>1.8967600000000001E-2</c:v>
                </c:pt>
                <c:pt idx="10082">
                  <c:v>1.6753199999999999E-2</c:v>
                </c:pt>
                <c:pt idx="10083">
                  <c:v>3.1730700000000001E-2</c:v>
                </c:pt>
                <c:pt idx="10084">
                  <c:v>1.4279399999999999E-2</c:v>
                </c:pt>
                <c:pt idx="10085">
                  <c:v>1.2844100000000001E-2</c:v>
                </c:pt>
                <c:pt idx="10086">
                  <c:v>1.0971099999999999E-2</c:v>
                </c:pt>
                <c:pt idx="10087">
                  <c:v>9.0684900000000002E-3</c:v>
                </c:pt>
                <c:pt idx="10088">
                  <c:v>1.0330199999999999E-2</c:v>
                </c:pt>
                <c:pt idx="10089">
                  <c:v>1.8096899999999999E-2</c:v>
                </c:pt>
                <c:pt idx="10090">
                  <c:v>-3.4170200000000002E-3</c:v>
                </c:pt>
                <c:pt idx="10091">
                  <c:v>-4.5108799999999999E-4</c:v>
                </c:pt>
                <c:pt idx="10092">
                  <c:v>2.54726E-3</c:v>
                </c:pt>
                <c:pt idx="10093">
                  <c:v>9.1877E-3</c:v>
                </c:pt>
                <c:pt idx="10094">
                  <c:v>5.0554299999999996E-3</c:v>
                </c:pt>
                <c:pt idx="10095">
                  <c:v>-4.1256000000000001E-3</c:v>
                </c:pt>
                <c:pt idx="10096">
                  <c:v>6.6061000000000002E-3</c:v>
                </c:pt>
                <c:pt idx="10097">
                  <c:v>1.4171599999999999E-2</c:v>
                </c:pt>
                <c:pt idx="10098">
                  <c:v>-1.52016E-3</c:v>
                </c:pt>
                <c:pt idx="10099">
                  <c:v>3.6201499999999999E-3</c:v>
                </c:pt>
                <c:pt idx="10100">
                  <c:v>4.5242299999999997E-3</c:v>
                </c:pt>
                <c:pt idx="10101">
                  <c:v>-7.8849799999999998E-3</c:v>
                </c:pt>
                <c:pt idx="10102">
                  <c:v>-1.4204E-2</c:v>
                </c:pt>
                <c:pt idx="10103">
                  <c:v>4.8923499999999997E-4</c:v>
                </c:pt>
                <c:pt idx="10104">
                  <c:v>-1.15204E-3</c:v>
                </c:pt>
                <c:pt idx="10105">
                  <c:v>-7.36427E-3</c:v>
                </c:pt>
                <c:pt idx="10106">
                  <c:v>2.74658E-4</c:v>
                </c:pt>
                <c:pt idx="10107">
                  <c:v>5.5217699999999996E-3</c:v>
                </c:pt>
                <c:pt idx="10108">
                  <c:v>-5.3558299999999998E-3</c:v>
                </c:pt>
                <c:pt idx="10109">
                  <c:v>-1.02673E-2</c:v>
                </c:pt>
                <c:pt idx="10110">
                  <c:v>2.4204299999999999E-3</c:v>
                </c:pt>
                <c:pt idx="10111">
                  <c:v>-7.4148199999999999E-3</c:v>
                </c:pt>
                <c:pt idx="10112">
                  <c:v>-1.4500600000000001E-2</c:v>
                </c:pt>
                <c:pt idx="10113">
                  <c:v>-2.3908599999999999E-3</c:v>
                </c:pt>
                <c:pt idx="10114">
                  <c:v>-2.5644299999999999E-3</c:v>
                </c:pt>
                <c:pt idx="10115" formatCode="0.00E+00">
                  <c:v>-7.0571899999999994E-5</c:v>
                </c:pt>
                <c:pt idx="10116">
                  <c:v>-3.56865E-3</c:v>
                </c:pt>
                <c:pt idx="10117">
                  <c:v>-5.0525700000000002E-3</c:v>
                </c:pt>
                <c:pt idx="10118">
                  <c:v>-3.3512099999999999E-3</c:v>
                </c:pt>
                <c:pt idx="10119">
                  <c:v>-6.0148199999999997E-3</c:v>
                </c:pt>
                <c:pt idx="10120">
                  <c:v>-1.2966200000000001E-2</c:v>
                </c:pt>
                <c:pt idx="10121">
                  <c:v>-8.5582699999999998E-3</c:v>
                </c:pt>
                <c:pt idx="10122">
                  <c:v>-9.9124899999999995E-3</c:v>
                </c:pt>
                <c:pt idx="10123">
                  <c:v>-9.8218899999999998E-3</c:v>
                </c:pt>
                <c:pt idx="10124">
                  <c:v>1.1568100000000001E-3</c:v>
                </c:pt>
                <c:pt idx="10125">
                  <c:v>-1.8363999999999998E-2</c:v>
                </c:pt>
                <c:pt idx="10126">
                  <c:v>-9.0780300000000008E-3</c:v>
                </c:pt>
                <c:pt idx="10127">
                  <c:v>-2.5361999999999999E-2</c:v>
                </c:pt>
                <c:pt idx="10128">
                  <c:v>-1.4362299999999999E-3</c:v>
                </c:pt>
                <c:pt idx="10129">
                  <c:v>-2.1368000000000002E-2</c:v>
                </c:pt>
                <c:pt idx="10130">
                  <c:v>-7.0104599999999996E-3</c:v>
                </c:pt>
                <c:pt idx="10131">
                  <c:v>-2.8703699999999999E-2</c:v>
                </c:pt>
                <c:pt idx="10132">
                  <c:v>-1.5652699999999999E-2</c:v>
                </c:pt>
                <c:pt idx="10133">
                  <c:v>-2.85053E-3</c:v>
                </c:pt>
                <c:pt idx="10134">
                  <c:v>6.5088300000000002E-3</c:v>
                </c:pt>
                <c:pt idx="10135">
                  <c:v>-1.6371699999999999E-2</c:v>
                </c:pt>
                <c:pt idx="10136">
                  <c:v>-1.3776800000000001E-2</c:v>
                </c:pt>
                <c:pt idx="10137">
                  <c:v>-1.6786599999999999E-2</c:v>
                </c:pt>
                <c:pt idx="10138">
                  <c:v>-1.02539E-2</c:v>
                </c:pt>
                <c:pt idx="10139">
                  <c:v>-1.47762E-2</c:v>
                </c:pt>
                <c:pt idx="10140">
                  <c:v>5.3777699999999996E-3</c:v>
                </c:pt>
                <c:pt idx="10141">
                  <c:v>-6.8588299999999998E-3</c:v>
                </c:pt>
                <c:pt idx="10142">
                  <c:v>-1.2731599999999999E-2</c:v>
                </c:pt>
                <c:pt idx="10143">
                  <c:v>-7.98893E-3</c:v>
                </c:pt>
                <c:pt idx="10144">
                  <c:v>-2.0704299999999998E-3</c:v>
                </c:pt>
                <c:pt idx="10145">
                  <c:v>1.78432E-3</c:v>
                </c:pt>
                <c:pt idx="10146">
                  <c:v>-1.7406499999999998E-2</c:v>
                </c:pt>
                <c:pt idx="10147">
                  <c:v>-6.9208100000000003E-3</c:v>
                </c:pt>
                <c:pt idx="10148">
                  <c:v>-1.6851399999999999E-2</c:v>
                </c:pt>
                <c:pt idx="10149">
                  <c:v>4.3744999999999999E-3</c:v>
                </c:pt>
                <c:pt idx="10150">
                  <c:v>-1.6578699999999998E-2</c:v>
                </c:pt>
                <c:pt idx="10151">
                  <c:v>1.25513E-2</c:v>
                </c:pt>
                <c:pt idx="10152">
                  <c:v>2.5997199999999998E-3</c:v>
                </c:pt>
                <c:pt idx="10153">
                  <c:v>-5.2528399999999999E-3</c:v>
                </c:pt>
                <c:pt idx="10154">
                  <c:v>-5.5942500000000003E-3</c:v>
                </c:pt>
                <c:pt idx="10155">
                  <c:v>4.91428E-3</c:v>
                </c:pt>
                <c:pt idx="10156">
                  <c:v>-9.6149400000000006E-3</c:v>
                </c:pt>
                <c:pt idx="10157">
                  <c:v>-9.4270699999999992E-3</c:v>
                </c:pt>
                <c:pt idx="10158">
                  <c:v>4.6167400000000003E-3</c:v>
                </c:pt>
                <c:pt idx="10159">
                  <c:v>1.1633900000000001E-2</c:v>
                </c:pt>
                <c:pt idx="10160">
                  <c:v>1.20459E-2</c:v>
                </c:pt>
                <c:pt idx="10161">
                  <c:v>-2.4213799999999999E-3</c:v>
                </c:pt>
                <c:pt idx="10162">
                  <c:v>8.9693099999999994E-3</c:v>
                </c:pt>
                <c:pt idx="10163">
                  <c:v>1.3961799999999999E-3</c:v>
                </c:pt>
                <c:pt idx="10164">
                  <c:v>1.25141E-2</c:v>
                </c:pt>
                <c:pt idx="10165">
                  <c:v>4.35448E-3</c:v>
                </c:pt>
                <c:pt idx="10166">
                  <c:v>6.7281700000000003E-3</c:v>
                </c:pt>
                <c:pt idx="10167">
                  <c:v>2.4747800000000002E-3</c:v>
                </c:pt>
                <c:pt idx="10168">
                  <c:v>9.7846999999999995E-4</c:v>
                </c:pt>
                <c:pt idx="10169">
                  <c:v>1.789E-2</c:v>
                </c:pt>
                <c:pt idx="10170">
                  <c:v>2.11182E-2</c:v>
                </c:pt>
                <c:pt idx="10171">
                  <c:v>1.3587E-2</c:v>
                </c:pt>
                <c:pt idx="10172">
                  <c:v>2.6626599999999999E-3</c:v>
                </c:pt>
                <c:pt idx="10173">
                  <c:v>7.1964300000000002E-3</c:v>
                </c:pt>
                <c:pt idx="10174">
                  <c:v>1.12534E-2</c:v>
                </c:pt>
                <c:pt idx="10175">
                  <c:v>-2.41756E-3</c:v>
                </c:pt>
                <c:pt idx="10176">
                  <c:v>7.4453399999999999E-3</c:v>
                </c:pt>
                <c:pt idx="10177">
                  <c:v>-1.07956E-3</c:v>
                </c:pt>
                <c:pt idx="10178">
                  <c:v>2.2792799999999999E-4</c:v>
                </c:pt>
                <c:pt idx="10179">
                  <c:v>-6.2084200000000003E-4</c:v>
                </c:pt>
                <c:pt idx="10180">
                  <c:v>-5.9413900000000004E-3</c:v>
                </c:pt>
                <c:pt idx="10181">
                  <c:v>6.2379799999999997E-3</c:v>
                </c:pt>
                <c:pt idx="10182">
                  <c:v>8.56495E-3</c:v>
                </c:pt>
                <c:pt idx="10183">
                  <c:v>-1.37901E-3</c:v>
                </c:pt>
                <c:pt idx="10184">
                  <c:v>-6.7234E-4</c:v>
                </c:pt>
                <c:pt idx="10185">
                  <c:v>1.70002E-2</c:v>
                </c:pt>
                <c:pt idx="10186">
                  <c:v>8.9511899999999995E-3</c:v>
                </c:pt>
                <c:pt idx="10187">
                  <c:v>3.3025699999999999E-3</c:v>
                </c:pt>
                <c:pt idx="10188">
                  <c:v>1.9072499999999999E-2</c:v>
                </c:pt>
                <c:pt idx="10189">
                  <c:v>2.2037500000000002E-2</c:v>
                </c:pt>
                <c:pt idx="10190">
                  <c:v>1.10378E-2</c:v>
                </c:pt>
                <c:pt idx="10191">
                  <c:v>1.7552399999999999E-2</c:v>
                </c:pt>
                <c:pt idx="10192">
                  <c:v>8.3875700000000004E-3</c:v>
                </c:pt>
                <c:pt idx="10193">
                  <c:v>4.4412599999999998E-3</c:v>
                </c:pt>
                <c:pt idx="10194">
                  <c:v>1.0178599999999999E-2</c:v>
                </c:pt>
                <c:pt idx="10195">
                  <c:v>1.38359E-2</c:v>
                </c:pt>
                <c:pt idx="10196">
                  <c:v>1.9728699999999998E-2</c:v>
                </c:pt>
                <c:pt idx="10197">
                  <c:v>9.1896100000000008E-3</c:v>
                </c:pt>
                <c:pt idx="10198">
                  <c:v>5.1956199999999998E-3</c:v>
                </c:pt>
                <c:pt idx="10199">
                  <c:v>9.7122200000000006E-3</c:v>
                </c:pt>
                <c:pt idx="10200" formatCode="0.00E+00">
                  <c:v>-1.8119799999999999E-5</c:v>
                </c:pt>
                <c:pt idx="10201">
                  <c:v>8.0299399999999993E-3</c:v>
                </c:pt>
                <c:pt idx="10202" formatCode="0.00E+00">
                  <c:v>-2.0980800000000001E-5</c:v>
                </c:pt>
                <c:pt idx="10203">
                  <c:v>7.5912500000000003E-4</c:v>
                </c:pt>
                <c:pt idx="10204">
                  <c:v>2.36988E-3</c:v>
                </c:pt>
                <c:pt idx="10205">
                  <c:v>9.9668499999999993E-3</c:v>
                </c:pt>
                <c:pt idx="10206">
                  <c:v>1.3723400000000001E-3</c:v>
                </c:pt>
                <c:pt idx="10207">
                  <c:v>1.7974899999999999E-2</c:v>
                </c:pt>
                <c:pt idx="10208">
                  <c:v>6.83689E-3</c:v>
                </c:pt>
                <c:pt idx="10209">
                  <c:v>1.89018E-3</c:v>
                </c:pt>
                <c:pt idx="10210">
                  <c:v>5.6743599999999998E-3</c:v>
                </c:pt>
                <c:pt idx="10211">
                  <c:v>7.0629100000000004E-3</c:v>
                </c:pt>
                <c:pt idx="10212">
                  <c:v>-4.9114199999999997E-4</c:v>
                </c:pt>
                <c:pt idx="10213">
                  <c:v>-1.45016E-2</c:v>
                </c:pt>
                <c:pt idx="10214" formatCode="0.00E+00">
                  <c:v>6.0081499999999997E-5</c:v>
                </c:pt>
                <c:pt idx="10215">
                  <c:v>8.0318500000000001E-3</c:v>
                </c:pt>
                <c:pt idx="10216">
                  <c:v>2.6063900000000001E-3</c:v>
                </c:pt>
                <c:pt idx="10217">
                  <c:v>-4.3477999999999998E-3</c:v>
                </c:pt>
                <c:pt idx="10218">
                  <c:v>1.0681200000000001E-3</c:v>
                </c:pt>
                <c:pt idx="10219">
                  <c:v>4.0845899999999999E-3</c:v>
                </c:pt>
                <c:pt idx="10220">
                  <c:v>9.3650799999999996E-3</c:v>
                </c:pt>
                <c:pt idx="10221">
                  <c:v>3.8023000000000002E-3</c:v>
                </c:pt>
                <c:pt idx="10222">
                  <c:v>-5.8317200000000003E-3</c:v>
                </c:pt>
                <c:pt idx="10223">
                  <c:v>-4.8694599999999999E-3</c:v>
                </c:pt>
                <c:pt idx="10224">
                  <c:v>-9.0589499999999996E-3</c:v>
                </c:pt>
                <c:pt idx="10225">
                  <c:v>8.1148100000000001E-3</c:v>
                </c:pt>
                <c:pt idx="10226">
                  <c:v>-4.2972599999999998E-3</c:v>
                </c:pt>
                <c:pt idx="10227">
                  <c:v>-4.2209600000000002E-3</c:v>
                </c:pt>
                <c:pt idx="10228">
                  <c:v>-1.46284E-2</c:v>
                </c:pt>
                <c:pt idx="10229">
                  <c:v>-1.9352000000000001E-2</c:v>
                </c:pt>
                <c:pt idx="10230">
                  <c:v>-2.2913900000000001E-2</c:v>
                </c:pt>
                <c:pt idx="10231">
                  <c:v>-6.5994299999999999E-3</c:v>
                </c:pt>
                <c:pt idx="10232">
                  <c:v>-1.406E-2</c:v>
                </c:pt>
                <c:pt idx="10233">
                  <c:v>-1.40257E-2</c:v>
                </c:pt>
                <c:pt idx="10234">
                  <c:v>-1.2929899999999999E-2</c:v>
                </c:pt>
                <c:pt idx="10235">
                  <c:v>-2.48566E-2</c:v>
                </c:pt>
                <c:pt idx="10236">
                  <c:v>-1.0518100000000001E-2</c:v>
                </c:pt>
                <c:pt idx="10237">
                  <c:v>-1.5913E-2</c:v>
                </c:pt>
                <c:pt idx="10238">
                  <c:v>-8.1396100000000002E-3</c:v>
                </c:pt>
                <c:pt idx="10239">
                  <c:v>-9.3402899999999994E-3</c:v>
                </c:pt>
                <c:pt idx="10240">
                  <c:v>-6.80637E-3</c:v>
                </c:pt>
                <c:pt idx="10241">
                  <c:v>-4.9266800000000001E-3</c:v>
                </c:pt>
                <c:pt idx="10242">
                  <c:v>-2.6888800000000001E-2</c:v>
                </c:pt>
                <c:pt idx="10243">
                  <c:v>-1.8899900000000001E-2</c:v>
                </c:pt>
                <c:pt idx="10244">
                  <c:v>-1.4884E-2</c:v>
                </c:pt>
                <c:pt idx="10245">
                  <c:v>-2.5769199999999999E-2</c:v>
                </c:pt>
                <c:pt idx="10246">
                  <c:v>-3.7783600000000001E-2</c:v>
                </c:pt>
                <c:pt idx="10247">
                  <c:v>-3.3707599999999997E-2</c:v>
                </c:pt>
                <c:pt idx="10248">
                  <c:v>-1.2342499999999999E-2</c:v>
                </c:pt>
                <c:pt idx="10249">
                  <c:v>-2.45066E-2</c:v>
                </c:pt>
                <c:pt idx="10250">
                  <c:v>-3.1677200000000003E-2</c:v>
                </c:pt>
                <c:pt idx="10251">
                  <c:v>-1.32055E-2</c:v>
                </c:pt>
                <c:pt idx="10252">
                  <c:v>-1.4557799999999999E-2</c:v>
                </c:pt>
                <c:pt idx="10253">
                  <c:v>-2.1840999999999999E-2</c:v>
                </c:pt>
                <c:pt idx="10254">
                  <c:v>-2.73504E-2</c:v>
                </c:pt>
                <c:pt idx="10255">
                  <c:v>-1.89648E-2</c:v>
                </c:pt>
                <c:pt idx="10256">
                  <c:v>-2.2450399999999999E-2</c:v>
                </c:pt>
                <c:pt idx="10257">
                  <c:v>-2.0743399999999999E-2</c:v>
                </c:pt>
                <c:pt idx="10258">
                  <c:v>-2.2701300000000001E-2</c:v>
                </c:pt>
                <c:pt idx="10259">
                  <c:v>-1.9526499999999999E-2</c:v>
                </c:pt>
                <c:pt idx="10260">
                  <c:v>-2.26669E-2</c:v>
                </c:pt>
                <c:pt idx="10261">
                  <c:v>-2.21167E-2</c:v>
                </c:pt>
                <c:pt idx="10262">
                  <c:v>-1.2296700000000001E-2</c:v>
                </c:pt>
                <c:pt idx="10263">
                  <c:v>-2.0638500000000001E-2</c:v>
                </c:pt>
                <c:pt idx="10264" formatCode="0.00E+00">
                  <c:v>-9.4404199999999997E-3</c:v>
                </c:pt>
                <c:pt idx="10265">
                  <c:v>-7.4720400000000001E-3</c:v>
                </c:pt>
                <c:pt idx="10266">
                  <c:v>-1.6210599999999999E-2</c:v>
                </c:pt>
                <c:pt idx="10267">
                  <c:v>-9.4137200000000004E-3</c:v>
                </c:pt>
                <c:pt idx="10268">
                  <c:v>-4.2543399999999997E-3</c:v>
                </c:pt>
                <c:pt idx="10269">
                  <c:v>1.53732E-3</c:v>
                </c:pt>
                <c:pt idx="10270" formatCode="0.00E+00">
                  <c:v>-2.7351400000000001E-3</c:v>
                </c:pt>
                <c:pt idx="10271">
                  <c:v>-6.2971099999999999E-3</c:v>
                </c:pt>
                <c:pt idx="10272">
                  <c:v>-6.2580099999999996E-3</c:v>
                </c:pt>
                <c:pt idx="10273" formatCode="0.00E+00">
                  <c:v>-2.3975400000000001E-3</c:v>
                </c:pt>
                <c:pt idx="10274">
                  <c:v>-7.2212200000000004E-3</c:v>
                </c:pt>
                <c:pt idx="10275">
                  <c:v>-3.5038000000000001E-3</c:v>
                </c:pt>
                <c:pt idx="10276">
                  <c:v>6.2046100000000002E-3</c:v>
                </c:pt>
                <c:pt idx="10277">
                  <c:v>5.6972500000000001E-3</c:v>
                </c:pt>
                <c:pt idx="10278">
                  <c:v>-1.5875799999999999E-2</c:v>
                </c:pt>
                <c:pt idx="10279" formatCode="0.00E+00">
                  <c:v>5.3405800000000003E-5</c:v>
                </c:pt>
                <c:pt idx="10280">
                  <c:v>-4.7788600000000002E-3</c:v>
                </c:pt>
                <c:pt idx="10281">
                  <c:v>5.8679600000000002E-3</c:v>
                </c:pt>
                <c:pt idx="10282">
                  <c:v>-5.7172799999999999E-3</c:v>
                </c:pt>
                <c:pt idx="10283">
                  <c:v>-2.6006699999999998E-3</c:v>
                </c:pt>
                <c:pt idx="10284">
                  <c:v>-1.38474E-3</c:v>
                </c:pt>
                <c:pt idx="10285">
                  <c:v>2.1905900000000001E-3</c:v>
                </c:pt>
                <c:pt idx="10286">
                  <c:v>-5.8021499999999998E-3</c:v>
                </c:pt>
                <c:pt idx="10287">
                  <c:v>7.1611399999999999E-3</c:v>
                </c:pt>
                <c:pt idx="10288">
                  <c:v>1.9960400000000001E-3</c:v>
                </c:pt>
                <c:pt idx="10289">
                  <c:v>-1.0572399999999999E-2</c:v>
                </c:pt>
                <c:pt idx="10290">
                  <c:v>-5.6324000000000001E-3</c:v>
                </c:pt>
                <c:pt idx="10291">
                  <c:v>6.9684999999999999E-3</c:v>
                </c:pt>
                <c:pt idx="10292">
                  <c:v>7.4319800000000004E-3</c:v>
                </c:pt>
                <c:pt idx="10293">
                  <c:v>1.15023E-2</c:v>
                </c:pt>
                <c:pt idx="10294">
                  <c:v>1.5163399999999999E-3</c:v>
                </c:pt>
                <c:pt idx="10295">
                  <c:v>-1.3826400000000001E-2</c:v>
                </c:pt>
                <c:pt idx="10296">
                  <c:v>5.0344500000000002E-3</c:v>
                </c:pt>
                <c:pt idx="10297">
                  <c:v>-4.2581600000000004E-3</c:v>
                </c:pt>
                <c:pt idx="10298">
                  <c:v>1.7194700000000001E-3</c:v>
                </c:pt>
                <c:pt idx="10299">
                  <c:v>2.9716500000000002E-3</c:v>
                </c:pt>
                <c:pt idx="10300">
                  <c:v>5.0125100000000004E-3</c:v>
                </c:pt>
                <c:pt idx="10301">
                  <c:v>-1.8701600000000001E-3</c:v>
                </c:pt>
                <c:pt idx="10302">
                  <c:v>-2.3765599999999998E-3</c:v>
                </c:pt>
                <c:pt idx="10303">
                  <c:v>1.1637700000000001E-2</c:v>
                </c:pt>
                <c:pt idx="10304">
                  <c:v>-1.06335E-3</c:v>
                </c:pt>
                <c:pt idx="10305">
                  <c:v>-1.58215E-3</c:v>
                </c:pt>
                <c:pt idx="10306">
                  <c:v>-9.7656299999999995E-4</c:v>
                </c:pt>
                <c:pt idx="10307">
                  <c:v>-5.4454799999999995E-4</c:v>
                </c:pt>
                <c:pt idx="10308">
                  <c:v>-3.4523000000000002E-3</c:v>
                </c:pt>
                <c:pt idx="10309">
                  <c:v>1.56975E-2</c:v>
                </c:pt>
                <c:pt idx="10310">
                  <c:v>3.3664699999999998E-4</c:v>
                </c:pt>
                <c:pt idx="10311">
                  <c:v>-7.0686300000000002E-3</c:v>
                </c:pt>
                <c:pt idx="10312">
                  <c:v>-1.07718E-2</c:v>
                </c:pt>
                <c:pt idx="10313">
                  <c:v>6.2837600000000002E-3</c:v>
                </c:pt>
                <c:pt idx="10314">
                  <c:v>-1.3005299999999999E-2</c:v>
                </c:pt>
                <c:pt idx="10315">
                  <c:v>-2.1076200000000002E-3</c:v>
                </c:pt>
                <c:pt idx="10316">
                  <c:v>-1.22662E-2</c:v>
                </c:pt>
                <c:pt idx="10317">
                  <c:v>3.5572099999999999E-3</c:v>
                </c:pt>
                <c:pt idx="10318">
                  <c:v>5.2013399999999996E-3</c:v>
                </c:pt>
                <c:pt idx="10319">
                  <c:v>-2.5663399999999999E-3</c:v>
                </c:pt>
                <c:pt idx="10320">
                  <c:v>1.06993E-2</c:v>
                </c:pt>
                <c:pt idx="10321">
                  <c:v>7.77817E-3</c:v>
                </c:pt>
                <c:pt idx="10322" formatCode="0.00E+00">
                  <c:v>-8.2969700000000006E-5</c:v>
                </c:pt>
                <c:pt idx="10323">
                  <c:v>-7.7438400000000001E-3</c:v>
                </c:pt>
                <c:pt idx="10324">
                  <c:v>7.7991500000000004E-3</c:v>
                </c:pt>
                <c:pt idx="10325">
                  <c:v>5.5093800000000004E-3</c:v>
                </c:pt>
                <c:pt idx="10326">
                  <c:v>-3.7527099999999998E-3</c:v>
                </c:pt>
                <c:pt idx="10327">
                  <c:v>-1.7341599999999999E-2</c:v>
                </c:pt>
                <c:pt idx="10328">
                  <c:v>-8.1148100000000001E-3</c:v>
                </c:pt>
                <c:pt idx="10329">
                  <c:v>-9.6244799999999995E-3</c:v>
                </c:pt>
                <c:pt idx="10330">
                  <c:v>-2.9525799999999998E-3</c:v>
                </c:pt>
                <c:pt idx="10331">
                  <c:v>-1.50318E-2</c:v>
                </c:pt>
                <c:pt idx="10332">
                  <c:v>-4.5461700000000004E-3</c:v>
                </c:pt>
                <c:pt idx="10333">
                  <c:v>-2.7405700000000002E-2</c:v>
                </c:pt>
                <c:pt idx="10334">
                  <c:v>-5.3939799999999996E-3</c:v>
                </c:pt>
                <c:pt idx="10335" formatCode="0.00E+00">
                  <c:v>-7.77817E-3</c:v>
                </c:pt>
                <c:pt idx="10336">
                  <c:v>-3.2377199999999999E-3</c:v>
                </c:pt>
                <c:pt idx="10337">
                  <c:v>-1.0442699999999999E-3</c:v>
                </c:pt>
                <c:pt idx="10338">
                  <c:v>-1.4704699999999999E-2</c:v>
                </c:pt>
                <c:pt idx="10339">
                  <c:v>-1.6298300000000002E-2</c:v>
                </c:pt>
                <c:pt idx="10340">
                  <c:v>-2.3677799999999999E-2</c:v>
                </c:pt>
                <c:pt idx="10341">
                  <c:v>-1.5810999999999999E-2</c:v>
                </c:pt>
                <c:pt idx="10342">
                  <c:v>-5.8326699999999999E-3</c:v>
                </c:pt>
                <c:pt idx="10343">
                  <c:v>-1.32599E-2</c:v>
                </c:pt>
                <c:pt idx="10344">
                  <c:v>-6.4268099999999998E-3</c:v>
                </c:pt>
                <c:pt idx="10345">
                  <c:v>-1.25761E-2</c:v>
                </c:pt>
                <c:pt idx="10346">
                  <c:v>-7.2946499999999997E-3</c:v>
                </c:pt>
                <c:pt idx="10347">
                  <c:v>-1.48697E-2</c:v>
                </c:pt>
                <c:pt idx="10348">
                  <c:v>-7.07626E-3</c:v>
                </c:pt>
                <c:pt idx="10349">
                  <c:v>-1.41344E-2</c:v>
                </c:pt>
                <c:pt idx="10350">
                  <c:v>-2.40469E-2</c:v>
                </c:pt>
                <c:pt idx="10351">
                  <c:v>-1.8402100000000001E-2</c:v>
                </c:pt>
                <c:pt idx="10352">
                  <c:v>-2.5567099999999999E-2</c:v>
                </c:pt>
                <c:pt idx="10353">
                  <c:v>-1.4149699999999999E-2</c:v>
                </c:pt>
                <c:pt idx="10354">
                  <c:v>2.1734200000000001E-3</c:v>
                </c:pt>
                <c:pt idx="10355">
                  <c:v>-1.5364600000000001E-2</c:v>
                </c:pt>
                <c:pt idx="10356">
                  <c:v>-1.7686799999999999E-2</c:v>
                </c:pt>
                <c:pt idx="10357">
                  <c:v>-2.2707000000000001E-2</c:v>
                </c:pt>
                <c:pt idx="10358">
                  <c:v>-1.08366E-2</c:v>
                </c:pt>
                <c:pt idx="10359">
                  <c:v>-8.8891999999999999E-3</c:v>
                </c:pt>
                <c:pt idx="10360">
                  <c:v>-4.6482099999999998E-3</c:v>
                </c:pt>
                <c:pt idx="10361">
                  <c:v>-1.8187499999999999E-2</c:v>
                </c:pt>
                <c:pt idx="10362">
                  <c:v>-1.0396000000000001E-2</c:v>
                </c:pt>
                <c:pt idx="10363">
                  <c:v>-8.0480599999999992E-3</c:v>
                </c:pt>
                <c:pt idx="10364">
                  <c:v>-1.48287E-2</c:v>
                </c:pt>
                <c:pt idx="10365">
                  <c:v>-1.8405900000000001E-4</c:v>
                </c:pt>
                <c:pt idx="10366">
                  <c:v>-4.8332200000000001E-3</c:v>
                </c:pt>
                <c:pt idx="10367">
                  <c:v>-1.1494600000000001E-2</c:v>
                </c:pt>
                <c:pt idx="10368">
                  <c:v>-2.1642700000000001E-2</c:v>
                </c:pt>
                <c:pt idx="10369">
                  <c:v>2.9220600000000002E-3</c:v>
                </c:pt>
                <c:pt idx="10370">
                  <c:v>-4.2133300000000004E-3</c:v>
                </c:pt>
                <c:pt idx="10371">
                  <c:v>5.4874399999999997E-3</c:v>
                </c:pt>
                <c:pt idx="10372">
                  <c:v>-1.45416E-2</c:v>
                </c:pt>
                <c:pt idx="10373">
                  <c:v>-4.3945299999999998E-3</c:v>
                </c:pt>
                <c:pt idx="10374">
                  <c:v>-9.57298E-3</c:v>
                </c:pt>
                <c:pt idx="10375">
                  <c:v>-7.92408E-3</c:v>
                </c:pt>
                <c:pt idx="10376">
                  <c:v>-4.7397599999999998E-4</c:v>
                </c:pt>
                <c:pt idx="10377">
                  <c:v>-2.19011E-2</c:v>
                </c:pt>
                <c:pt idx="10378">
                  <c:v>-4.8580200000000002E-3</c:v>
                </c:pt>
                <c:pt idx="10379">
                  <c:v>-2.4082200000000002E-2</c:v>
                </c:pt>
                <c:pt idx="10380">
                  <c:v>1.3160699999999999E-3</c:v>
                </c:pt>
                <c:pt idx="10381">
                  <c:v>-1.26629E-2</c:v>
                </c:pt>
                <c:pt idx="10382">
                  <c:v>-3.8242300000000001E-4</c:v>
                </c:pt>
                <c:pt idx="10383">
                  <c:v>2.26021E-4</c:v>
                </c:pt>
                <c:pt idx="10384">
                  <c:v>-9.76372E-3</c:v>
                </c:pt>
                <c:pt idx="10385">
                  <c:v>-1.6623499999999999E-2</c:v>
                </c:pt>
                <c:pt idx="10386">
                  <c:v>-9.6197100000000001E-3</c:v>
                </c:pt>
                <c:pt idx="10387">
                  <c:v>2.2630699999999998E-3</c:v>
                </c:pt>
                <c:pt idx="10388">
                  <c:v>-1.3690900000000001E-2</c:v>
                </c:pt>
                <c:pt idx="10389">
                  <c:v>-3.47424E-3</c:v>
                </c:pt>
                <c:pt idx="10390" formatCode="0.00E+00">
                  <c:v>3.0641599999999998E-3</c:v>
                </c:pt>
                <c:pt idx="10391">
                  <c:v>-6.4449299999999998E-3</c:v>
                </c:pt>
                <c:pt idx="10392">
                  <c:v>-8.3351099999999997E-3</c:v>
                </c:pt>
                <c:pt idx="10393">
                  <c:v>-5.7649600000000004E-3</c:v>
                </c:pt>
                <c:pt idx="10394">
                  <c:v>-3.1433099999999999E-3</c:v>
                </c:pt>
                <c:pt idx="10395">
                  <c:v>-1.1262899999999999E-2</c:v>
                </c:pt>
                <c:pt idx="10396">
                  <c:v>-2.1333700000000001E-2</c:v>
                </c:pt>
                <c:pt idx="10397">
                  <c:v>-1.3416300000000001E-2</c:v>
                </c:pt>
                <c:pt idx="10398">
                  <c:v>-1.2995700000000001E-2</c:v>
                </c:pt>
                <c:pt idx="10399">
                  <c:v>-3.8681000000000002E-3</c:v>
                </c:pt>
                <c:pt idx="10400" formatCode="0.00E+00">
                  <c:v>3.7193300000000002E-5</c:v>
                </c:pt>
                <c:pt idx="10401">
                  <c:v>4.5671499999999999E-3</c:v>
                </c:pt>
                <c:pt idx="10402">
                  <c:v>-9.1276199999999995E-3</c:v>
                </c:pt>
                <c:pt idx="10403">
                  <c:v>-5.6104700000000002E-3</c:v>
                </c:pt>
                <c:pt idx="10404">
                  <c:v>1.4615100000000001E-2</c:v>
                </c:pt>
                <c:pt idx="10405">
                  <c:v>7.00951E-3</c:v>
                </c:pt>
                <c:pt idx="10406">
                  <c:v>-2.84195E-4</c:v>
                </c:pt>
                <c:pt idx="10407">
                  <c:v>-5.3186400000000003E-3</c:v>
                </c:pt>
                <c:pt idx="10408">
                  <c:v>7.2002400000000001E-3</c:v>
                </c:pt>
                <c:pt idx="10409">
                  <c:v>1.1654899999999999E-2</c:v>
                </c:pt>
                <c:pt idx="10410" formatCode="0.00E+00">
                  <c:v>-3.8146999999999999E-5</c:v>
                </c:pt>
                <c:pt idx="10411">
                  <c:v>1.47762E-2</c:v>
                </c:pt>
                <c:pt idx="10412">
                  <c:v>2.2859600000000001E-3</c:v>
                </c:pt>
                <c:pt idx="10413">
                  <c:v>5.8908500000000004E-3</c:v>
                </c:pt>
                <c:pt idx="10414">
                  <c:v>3.49045E-3</c:v>
                </c:pt>
                <c:pt idx="10415">
                  <c:v>1.7309199999999999E-3</c:v>
                </c:pt>
                <c:pt idx="10416" formatCode="0.00E+00">
                  <c:v>-2.89822E-3</c:v>
                </c:pt>
                <c:pt idx="10417">
                  <c:v>1.40285E-3</c:v>
                </c:pt>
                <c:pt idx="10418">
                  <c:v>8.3112700000000008E-3</c:v>
                </c:pt>
                <c:pt idx="10419">
                  <c:v>1.86443E-3</c:v>
                </c:pt>
                <c:pt idx="10420">
                  <c:v>-3.07369E-3</c:v>
                </c:pt>
                <c:pt idx="10421">
                  <c:v>8.5744900000000006E-3</c:v>
                </c:pt>
                <c:pt idx="10422">
                  <c:v>-7.1020099999999997E-3</c:v>
                </c:pt>
                <c:pt idx="10423">
                  <c:v>8.1939700000000001E-3</c:v>
                </c:pt>
                <c:pt idx="10424">
                  <c:v>-4.3973900000000002E-3</c:v>
                </c:pt>
                <c:pt idx="10425">
                  <c:v>7.5902900000000004E-3</c:v>
                </c:pt>
                <c:pt idx="10426">
                  <c:v>2.38514E-3</c:v>
                </c:pt>
                <c:pt idx="10427">
                  <c:v>-6.05202E-3</c:v>
                </c:pt>
                <c:pt idx="10428">
                  <c:v>-1.5957800000000001E-2</c:v>
                </c:pt>
                <c:pt idx="10429">
                  <c:v>-1.7688800000000001E-2</c:v>
                </c:pt>
                <c:pt idx="10430">
                  <c:v>-9.0866100000000002E-3</c:v>
                </c:pt>
                <c:pt idx="10431">
                  <c:v>-9.6855199999999995E-3</c:v>
                </c:pt>
                <c:pt idx="10432">
                  <c:v>-8.2140000000000008E-3</c:v>
                </c:pt>
                <c:pt idx="10433">
                  <c:v>-4.5414000000000001E-3</c:v>
                </c:pt>
                <c:pt idx="10434">
                  <c:v>-6.4945200000000002E-4</c:v>
                </c:pt>
                <c:pt idx="10435">
                  <c:v>-6.7043300000000001E-4</c:v>
                </c:pt>
                <c:pt idx="10436">
                  <c:v>1.05591E-2</c:v>
                </c:pt>
                <c:pt idx="10437">
                  <c:v>5.0182300000000003E-3</c:v>
                </c:pt>
                <c:pt idx="10438">
                  <c:v>1.7413100000000001E-2</c:v>
                </c:pt>
                <c:pt idx="10439">
                  <c:v>-6.3953400000000002E-3</c:v>
                </c:pt>
                <c:pt idx="10440">
                  <c:v>-1.08051E-3</c:v>
                </c:pt>
                <c:pt idx="10441">
                  <c:v>-6.0005199999999996E-3</c:v>
                </c:pt>
                <c:pt idx="10442">
                  <c:v>5.0363500000000002E-3</c:v>
                </c:pt>
                <c:pt idx="10443">
                  <c:v>4.4632E-4</c:v>
                </c:pt>
                <c:pt idx="10444">
                  <c:v>-1.6136200000000001E-3</c:v>
                </c:pt>
                <c:pt idx="10445">
                  <c:v>-3.92246E-3</c:v>
                </c:pt>
                <c:pt idx="10446">
                  <c:v>-3.8375900000000001E-3</c:v>
                </c:pt>
                <c:pt idx="10447">
                  <c:v>-1.6088499999999999E-2</c:v>
                </c:pt>
                <c:pt idx="10448">
                  <c:v>-1.4839199999999999E-3</c:v>
                </c:pt>
                <c:pt idx="10449">
                  <c:v>-7.4148199999999999E-3</c:v>
                </c:pt>
                <c:pt idx="10450">
                  <c:v>-1.5659300000000001E-3</c:v>
                </c:pt>
                <c:pt idx="10451">
                  <c:v>-1.7991099999999999E-2</c:v>
                </c:pt>
                <c:pt idx="10452">
                  <c:v>-4.0931700000000001E-3</c:v>
                </c:pt>
                <c:pt idx="10453">
                  <c:v>2.4051699999999999E-3</c:v>
                </c:pt>
                <c:pt idx="10454">
                  <c:v>2.9973999999999999E-3</c:v>
                </c:pt>
                <c:pt idx="10455">
                  <c:v>-2.5978099999999999E-3</c:v>
                </c:pt>
                <c:pt idx="10456">
                  <c:v>-1.08051E-3</c:v>
                </c:pt>
                <c:pt idx="10457">
                  <c:v>3.0994399999999999E-4</c:v>
                </c:pt>
                <c:pt idx="10458">
                  <c:v>-6.6938400000000004E-3</c:v>
                </c:pt>
                <c:pt idx="10459">
                  <c:v>8.6612700000000004E-3</c:v>
                </c:pt>
                <c:pt idx="10460">
                  <c:v>3.87383E-3</c:v>
                </c:pt>
                <c:pt idx="10461">
                  <c:v>8.6975100000000003E-3</c:v>
                </c:pt>
                <c:pt idx="10462">
                  <c:v>-1.04942E-2</c:v>
                </c:pt>
                <c:pt idx="10463">
                  <c:v>4.3487499999999999E-4</c:v>
                </c:pt>
                <c:pt idx="10464">
                  <c:v>-6.4039199999999996E-3</c:v>
                </c:pt>
                <c:pt idx="10465">
                  <c:v>-1.3294200000000001E-2</c:v>
                </c:pt>
                <c:pt idx="10466">
                  <c:v>1.1879900000000001E-2</c:v>
                </c:pt>
                <c:pt idx="10467">
                  <c:v>-4.0798199999999996E-3</c:v>
                </c:pt>
                <c:pt idx="10468">
                  <c:v>-1.8487E-2</c:v>
                </c:pt>
                <c:pt idx="10469">
                  <c:v>-1.6031299999999999E-3</c:v>
                </c:pt>
                <c:pt idx="10470">
                  <c:v>1.1630100000000001E-2</c:v>
                </c:pt>
                <c:pt idx="10471">
                  <c:v>6.1235400000000002E-3</c:v>
                </c:pt>
                <c:pt idx="10472" formatCode="0.00E+00">
                  <c:v>-8.4876999999999994E-5</c:v>
                </c:pt>
                <c:pt idx="10473">
                  <c:v>3.47424E-3</c:v>
                </c:pt>
                <c:pt idx="10474">
                  <c:v>5.6924799999999998E-3</c:v>
                </c:pt>
                <c:pt idx="10475">
                  <c:v>5.7239500000000002E-3</c:v>
                </c:pt>
                <c:pt idx="10476">
                  <c:v>6.4744900000000003E-3</c:v>
                </c:pt>
                <c:pt idx="10477">
                  <c:v>1.4194500000000001E-2</c:v>
                </c:pt>
                <c:pt idx="10478">
                  <c:v>6.6823999999999998E-3</c:v>
                </c:pt>
                <c:pt idx="10479" formatCode="0.00E+00">
                  <c:v>1.8119799999999999E-5</c:v>
                </c:pt>
                <c:pt idx="10480">
                  <c:v>5.1498400000000001E-4</c:v>
                </c:pt>
                <c:pt idx="10481">
                  <c:v>1.26467E-2</c:v>
                </c:pt>
                <c:pt idx="10482">
                  <c:v>5.4807700000000003E-3</c:v>
                </c:pt>
                <c:pt idx="10483">
                  <c:v>1.16825E-3</c:v>
                </c:pt>
                <c:pt idx="10484">
                  <c:v>6.2866199999999997E-3</c:v>
                </c:pt>
                <c:pt idx="10485">
                  <c:v>1.6005499999999999E-2</c:v>
                </c:pt>
                <c:pt idx="10486">
                  <c:v>-8.1157699999999996E-4</c:v>
                </c:pt>
                <c:pt idx="10487">
                  <c:v>1.7013499999999999E-3</c:v>
                </c:pt>
                <c:pt idx="10488">
                  <c:v>1.97191E-2</c:v>
                </c:pt>
                <c:pt idx="10489">
                  <c:v>1.1712999999999999E-2</c:v>
                </c:pt>
                <c:pt idx="10490">
                  <c:v>1.53236E-2</c:v>
                </c:pt>
                <c:pt idx="10491">
                  <c:v>1.5468600000000001E-2</c:v>
                </c:pt>
                <c:pt idx="10492">
                  <c:v>9.8543199999999997E-3</c:v>
                </c:pt>
                <c:pt idx="10493">
                  <c:v>-1.2811700000000001E-2</c:v>
                </c:pt>
                <c:pt idx="10494">
                  <c:v>-4.2390800000000001E-3</c:v>
                </c:pt>
                <c:pt idx="10495">
                  <c:v>-9.0589499999999996E-3</c:v>
                </c:pt>
                <c:pt idx="10496">
                  <c:v>-4.4574699999999998E-3</c:v>
                </c:pt>
                <c:pt idx="10497">
                  <c:v>1.367E-2</c:v>
                </c:pt>
                <c:pt idx="10498">
                  <c:v>9.7732500000000007E-3</c:v>
                </c:pt>
                <c:pt idx="10499">
                  <c:v>1.0776500000000001E-3</c:v>
                </c:pt>
                <c:pt idx="10500">
                  <c:v>-3.9606099999999998E-3</c:v>
                </c:pt>
                <c:pt idx="10501">
                  <c:v>6.1206799999999999E-3</c:v>
                </c:pt>
                <c:pt idx="10502">
                  <c:v>4.4803600000000001E-3</c:v>
                </c:pt>
                <c:pt idx="10503">
                  <c:v>2.17438E-4</c:v>
                </c:pt>
                <c:pt idx="10504">
                  <c:v>-4.1589699999999997E-3</c:v>
                </c:pt>
                <c:pt idx="10505">
                  <c:v>6.6709500000000001E-3</c:v>
                </c:pt>
                <c:pt idx="10506">
                  <c:v>1.0929100000000001E-3</c:v>
                </c:pt>
                <c:pt idx="10507">
                  <c:v>2.3326900000000001E-3</c:v>
                </c:pt>
                <c:pt idx="10508">
                  <c:v>-4.8971199999999996E-3</c:v>
                </c:pt>
                <c:pt idx="10509">
                  <c:v>2.3489000000000001E-3</c:v>
                </c:pt>
                <c:pt idx="10510">
                  <c:v>4.97913E-3</c:v>
                </c:pt>
                <c:pt idx="10511">
                  <c:v>-3.0021700000000002E-3</c:v>
                </c:pt>
                <c:pt idx="10512">
                  <c:v>-1.3931300000000001E-2</c:v>
                </c:pt>
                <c:pt idx="10513">
                  <c:v>-6.5708199999999998E-3</c:v>
                </c:pt>
                <c:pt idx="10514">
                  <c:v>8.2397500000000001E-4</c:v>
                </c:pt>
                <c:pt idx="10515">
                  <c:v>8.6212200000000006E-3</c:v>
                </c:pt>
                <c:pt idx="10516" formatCode="0.00E+00">
                  <c:v>-8.3923299999999997E-5</c:v>
                </c:pt>
                <c:pt idx="10517">
                  <c:v>3.7193299999999999E-3</c:v>
                </c:pt>
                <c:pt idx="10518">
                  <c:v>4.9209600000000003E-4</c:v>
                </c:pt>
                <c:pt idx="10519">
                  <c:v>1.05762E-3</c:v>
                </c:pt>
                <c:pt idx="10520">
                  <c:v>6.2990199999999998E-3</c:v>
                </c:pt>
                <c:pt idx="10521">
                  <c:v>-3.64876E-3</c:v>
                </c:pt>
                <c:pt idx="10522">
                  <c:v>1.1742600000000001E-2</c:v>
                </c:pt>
                <c:pt idx="10523">
                  <c:v>6.9570500000000002E-3</c:v>
                </c:pt>
                <c:pt idx="10524">
                  <c:v>-9.0475099999999999E-3</c:v>
                </c:pt>
                <c:pt idx="10525">
                  <c:v>6.3896200000000004E-3</c:v>
                </c:pt>
                <c:pt idx="10526">
                  <c:v>1.6038899999999998E-2</c:v>
                </c:pt>
                <c:pt idx="10527">
                  <c:v>5.1145599999999998E-3</c:v>
                </c:pt>
                <c:pt idx="10528">
                  <c:v>-7.5178099999999998E-3</c:v>
                </c:pt>
                <c:pt idx="10529">
                  <c:v>-7.0037800000000002E-3</c:v>
                </c:pt>
                <c:pt idx="10530">
                  <c:v>4.80461E-3</c:v>
                </c:pt>
                <c:pt idx="10531">
                  <c:v>-4.7321300000000002E-3</c:v>
                </c:pt>
                <c:pt idx="10532">
                  <c:v>1.7223399999999999E-3</c:v>
                </c:pt>
                <c:pt idx="10533" formatCode="0.00E+00">
                  <c:v>-8.3923299999999997E-5</c:v>
                </c:pt>
                <c:pt idx="10534">
                  <c:v>8.2826600000000007E-3</c:v>
                </c:pt>
                <c:pt idx="10535">
                  <c:v>7.5950599999999998E-3</c:v>
                </c:pt>
                <c:pt idx="10536">
                  <c:v>4.2944000000000003E-3</c:v>
                </c:pt>
                <c:pt idx="10537">
                  <c:v>-2.5577500000000001E-3</c:v>
                </c:pt>
                <c:pt idx="10538">
                  <c:v>1.96743E-3</c:v>
                </c:pt>
                <c:pt idx="10539">
                  <c:v>1.3577499999999999E-2</c:v>
                </c:pt>
                <c:pt idx="10540">
                  <c:v>3.60298E-3</c:v>
                </c:pt>
                <c:pt idx="10541">
                  <c:v>-7.2908399999999998E-3</c:v>
                </c:pt>
                <c:pt idx="10542">
                  <c:v>8.1577300000000002E-3</c:v>
                </c:pt>
                <c:pt idx="10543">
                  <c:v>1.4106799999999999E-2</c:v>
                </c:pt>
                <c:pt idx="10544">
                  <c:v>9.82857E-3</c:v>
                </c:pt>
                <c:pt idx="10545">
                  <c:v>4.6348599999999999E-4</c:v>
                </c:pt>
                <c:pt idx="10546">
                  <c:v>-3.5104799999999999E-3</c:v>
                </c:pt>
                <c:pt idx="10547">
                  <c:v>1.3936E-2</c:v>
                </c:pt>
                <c:pt idx="10548">
                  <c:v>7.2345700000000001E-3</c:v>
                </c:pt>
                <c:pt idx="10549">
                  <c:v>2.91348E-3</c:v>
                </c:pt>
                <c:pt idx="10550">
                  <c:v>1.27773E-2</c:v>
                </c:pt>
                <c:pt idx="10551">
                  <c:v>7.5521499999999997E-3</c:v>
                </c:pt>
                <c:pt idx="10552">
                  <c:v>1.0182399999999999E-2</c:v>
                </c:pt>
                <c:pt idx="10553">
                  <c:v>5.0678299999999997E-3</c:v>
                </c:pt>
                <c:pt idx="10554">
                  <c:v>1.17903E-2</c:v>
                </c:pt>
                <c:pt idx="10555">
                  <c:v>-3.0040699999999999E-4</c:v>
                </c:pt>
                <c:pt idx="10556">
                  <c:v>1.3380100000000001E-2</c:v>
                </c:pt>
                <c:pt idx="10557">
                  <c:v>-1.6355499999999999E-3</c:v>
                </c:pt>
                <c:pt idx="10558">
                  <c:v>1.9080199999999999E-2</c:v>
                </c:pt>
                <c:pt idx="10559">
                  <c:v>-8.3923299999999999E-4</c:v>
                </c:pt>
                <c:pt idx="10560">
                  <c:v>1.8859899999999999E-2</c:v>
                </c:pt>
                <c:pt idx="10561">
                  <c:v>1.2840300000000001E-2</c:v>
                </c:pt>
                <c:pt idx="10562">
                  <c:v>1.3988499999999999E-2</c:v>
                </c:pt>
                <c:pt idx="10563">
                  <c:v>2.0281799999999999E-2</c:v>
                </c:pt>
                <c:pt idx="10564">
                  <c:v>1.9184099999999999E-2</c:v>
                </c:pt>
                <c:pt idx="10565">
                  <c:v>4.6195999999999997E-3</c:v>
                </c:pt>
                <c:pt idx="10566">
                  <c:v>-1.2226100000000001E-3</c:v>
                </c:pt>
                <c:pt idx="10567">
                  <c:v>1.3287500000000001E-2</c:v>
                </c:pt>
                <c:pt idx="10568">
                  <c:v>1.7927200000000001E-2</c:v>
                </c:pt>
                <c:pt idx="10569">
                  <c:v>9.0360600000000003E-3</c:v>
                </c:pt>
                <c:pt idx="10570">
                  <c:v>-6.6661799999999998E-3</c:v>
                </c:pt>
                <c:pt idx="10571">
                  <c:v>1.41239E-2</c:v>
                </c:pt>
                <c:pt idx="10572">
                  <c:v>7.2307600000000001E-3</c:v>
                </c:pt>
                <c:pt idx="10573">
                  <c:v>2.2751799999999999E-2</c:v>
                </c:pt>
                <c:pt idx="10574">
                  <c:v>9.7780200000000001E-3</c:v>
                </c:pt>
                <c:pt idx="10575">
                  <c:v>2.0768200000000001E-2</c:v>
                </c:pt>
                <c:pt idx="10576">
                  <c:v>7.6713600000000003E-3</c:v>
                </c:pt>
                <c:pt idx="10577">
                  <c:v>1.5764199999999999E-2</c:v>
                </c:pt>
                <c:pt idx="10578">
                  <c:v>1.9570400000000002E-2</c:v>
                </c:pt>
                <c:pt idx="10579">
                  <c:v>2.04897E-2</c:v>
                </c:pt>
                <c:pt idx="10580" formatCode="0.00E+00">
                  <c:v>6.3571900000000004E-3</c:v>
                </c:pt>
                <c:pt idx="10581">
                  <c:v>1.9616100000000001E-2</c:v>
                </c:pt>
                <c:pt idx="10582">
                  <c:v>-3.9482100000000001E-4</c:v>
                </c:pt>
                <c:pt idx="10583">
                  <c:v>9.4184899999999998E-3</c:v>
                </c:pt>
                <c:pt idx="10584">
                  <c:v>-4.0435799999999997E-3</c:v>
                </c:pt>
                <c:pt idx="10585">
                  <c:v>3.07722E-2</c:v>
                </c:pt>
                <c:pt idx="10586">
                  <c:v>9.0599099999999991E-3</c:v>
                </c:pt>
                <c:pt idx="10587">
                  <c:v>1.43061E-2</c:v>
                </c:pt>
                <c:pt idx="10588">
                  <c:v>2.0696599999999999E-2</c:v>
                </c:pt>
                <c:pt idx="10589">
                  <c:v>1.6847600000000001E-2</c:v>
                </c:pt>
                <c:pt idx="10590">
                  <c:v>2.0328499999999999E-2</c:v>
                </c:pt>
                <c:pt idx="10591">
                  <c:v>9.8724399999999997E-3</c:v>
                </c:pt>
                <c:pt idx="10592">
                  <c:v>2.3134200000000001E-2</c:v>
                </c:pt>
                <c:pt idx="10593">
                  <c:v>1.4830599999999999E-2</c:v>
                </c:pt>
                <c:pt idx="10594">
                  <c:v>9.0026900000000007E-3</c:v>
                </c:pt>
                <c:pt idx="10595">
                  <c:v>1.3289499999999999E-2</c:v>
                </c:pt>
                <c:pt idx="10596">
                  <c:v>1.6386000000000001E-2</c:v>
                </c:pt>
                <c:pt idx="10597">
                  <c:v>1.64108E-2</c:v>
                </c:pt>
                <c:pt idx="10598">
                  <c:v>8.8081400000000008E-3</c:v>
                </c:pt>
                <c:pt idx="10599">
                  <c:v>1.39227E-2</c:v>
                </c:pt>
                <c:pt idx="10600">
                  <c:v>7.0543300000000001E-3</c:v>
                </c:pt>
                <c:pt idx="10601">
                  <c:v>-1.0442699999999999E-3</c:v>
                </c:pt>
                <c:pt idx="10602">
                  <c:v>4.1513399999999999E-3</c:v>
                </c:pt>
                <c:pt idx="10603">
                  <c:v>1.38292E-2</c:v>
                </c:pt>
                <c:pt idx="10604">
                  <c:v>1.60027E-3</c:v>
                </c:pt>
                <c:pt idx="10605">
                  <c:v>2.7322800000000001E-3</c:v>
                </c:pt>
                <c:pt idx="10606">
                  <c:v>3.0273399999999999E-2</c:v>
                </c:pt>
                <c:pt idx="10607">
                  <c:v>1.35107E-2</c:v>
                </c:pt>
                <c:pt idx="10608">
                  <c:v>-3.5905799999999999E-3</c:v>
                </c:pt>
                <c:pt idx="10609">
                  <c:v>1.18952E-2</c:v>
                </c:pt>
                <c:pt idx="10610">
                  <c:v>1.54448E-2</c:v>
                </c:pt>
                <c:pt idx="10611">
                  <c:v>1.39866E-2</c:v>
                </c:pt>
                <c:pt idx="10612">
                  <c:v>1.5377999999999999E-2</c:v>
                </c:pt>
                <c:pt idx="10613">
                  <c:v>1.7995799999999999E-2</c:v>
                </c:pt>
                <c:pt idx="10614">
                  <c:v>5.0668700000000002E-3</c:v>
                </c:pt>
                <c:pt idx="10615">
                  <c:v>5.0382600000000001E-3</c:v>
                </c:pt>
                <c:pt idx="10616">
                  <c:v>2.9026E-2</c:v>
                </c:pt>
                <c:pt idx="10617">
                  <c:v>1.1439299999999999E-2</c:v>
                </c:pt>
                <c:pt idx="10618">
                  <c:v>2.4408300000000001E-2</c:v>
                </c:pt>
                <c:pt idx="10619">
                  <c:v>1.61028E-2</c:v>
                </c:pt>
                <c:pt idx="10620">
                  <c:v>6.1111500000000001E-3</c:v>
                </c:pt>
                <c:pt idx="10621">
                  <c:v>8.0461500000000002E-3</c:v>
                </c:pt>
                <c:pt idx="10622">
                  <c:v>1.4445299999999999E-2</c:v>
                </c:pt>
                <c:pt idx="10623">
                  <c:v>1.8729200000000001E-2</c:v>
                </c:pt>
                <c:pt idx="10624">
                  <c:v>2.0206499999999999E-2</c:v>
                </c:pt>
                <c:pt idx="10625">
                  <c:v>1.09577E-3</c:v>
                </c:pt>
                <c:pt idx="10626">
                  <c:v>6.5555600000000002E-3</c:v>
                </c:pt>
                <c:pt idx="10627">
                  <c:v>3.9148300000000002E-3</c:v>
                </c:pt>
                <c:pt idx="10628">
                  <c:v>6.62804E-3</c:v>
                </c:pt>
                <c:pt idx="10629">
                  <c:v>1.02396E-2</c:v>
                </c:pt>
                <c:pt idx="10630">
                  <c:v>1.01099E-2</c:v>
                </c:pt>
                <c:pt idx="10631">
                  <c:v>9.7284299999999997E-3</c:v>
                </c:pt>
                <c:pt idx="10632">
                  <c:v>6.54888E-3</c:v>
                </c:pt>
                <c:pt idx="10633">
                  <c:v>1.2659999999999999E-2</c:v>
                </c:pt>
                <c:pt idx="10634">
                  <c:v>6.2274899999999996E-3</c:v>
                </c:pt>
                <c:pt idx="10635">
                  <c:v>-1.34745E-2</c:v>
                </c:pt>
                <c:pt idx="10636">
                  <c:v>2.9277800000000001E-3</c:v>
                </c:pt>
                <c:pt idx="10637">
                  <c:v>1.01852E-2</c:v>
                </c:pt>
                <c:pt idx="10638">
                  <c:v>-1.2722000000000001E-2</c:v>
                </c:pt>
                <c:pt idx="10639">
                  <c:v>-1.66607E-3</c:v>
                </c:pt>
                <c:pt idx="10640">
                  <c:v>-1.93882E-3</c:v>
                </c:pt>
                <c:pt idx="10641">
                  <c:v>5.8460200000000004E-3</c:v>
                </c:pt>
                <c:pt idx="10642">
                  <c:v>-2.89917E-3</c:v>
                </c:pt>
                <c:pt idx="10643">
                  <c:v>-1.056E-2</c:v>
                </c:pt>
                <c:pt idx="10644">
                  <c:v>-7.1182299999999997E-3</c:v>
                </c:pt>
                <c:pt idx="10645">
                  <c:v>-7.6885199999999999E-3</c:v>
                </c:pt>
                <c:pt idx="10646">
                  <c:v>-1.5602100000000001E-2</c:v>
                </c:pt>
                <c:pt idx="10647">
                  <c:v>1.1396399999999999E-3</c:v>
                </c:pt>
                <c:pt idx="10648">
                  <c:v>2.4681099999999999E-3</c:v>
                </c:pt>
                <c:pt idx="10649">
                  <c:v>-6.3591000000000003E-3</c:v>
                </c:pt>
                <c:pt idx="10650">
                  <c:v>-2.1863E-2</c:v>
                </c:pt>
                <c:pt idx="10651">
                  <c:v>-1.66416E-3</c:v>
                </c:pt>
                <c:pt idx="10652">
                  <c:v>3.6153800000000001E-3</c:v>
                </c:pt>
                <c:pt idx="10653">
                  <c:v>-4.5490299999999999E-3</c:v>
                </c:pt>
                <c:pt idx="10654">
                  <c:v>5.7821299999999999E-3</c:v>
                </c:pt>
                <c:pt idx="10655">
                  <c:v>4.4202800000000004E-3</c:v>
                </c:pt>
                <c:pt idx="10656">
                  <c:v>2.52914E-3</c:v>
                </c:pt>
                <c:pt idx="10657">
                  <c:v>-2.2163399999999998E-3</c:v>
                </c:pt>
                <c:pt idx="10658">
                  <c:v>1.24607E-2</c:v>
                </c:pt>
                <c:pt idx="10659">
                  <c:v>-1.6880000000000001E-4</c:v>
                </c:pt>
                <c:pt idx="10660">
                  <c:v>-7.0619599999999999E-3</c:v>
                </c:pt>
                <c:pt idx="10661">
                  <c:v>-7.4625000000000004E-3</c:v>
                </c:pt>
                <c:pt idx="10662">
                  <c:v>-7.02953E-3</c:v>
                </c:pt>
                <c:pt idx="10663">
                  <c:v>-1.0995899999999999E-3</c:v>
                </c:pt>
                <c:pt idx="10664">
                  <c:v>2.94495E-3</c:v>
                </c:pt>
                <c:pt idx="10665">
                  <c:v>-2.6035300000000002E-3</c:v>
                </c:pt>
                <c:pt idx="10666">
                  <c:v>1.40333E-2</c:v>
                </c:pt>
                <c:pt idx="10667">
                  <c:v>6.6633200000000004E-3</c:v>
                </c:pt>
                <c:pt idx="10668">
                  <c:v>2.18105E-2</c:v>
                </c:pt>
                <c:pt idx="10669" formatCode="0.00E+00">
                  <c:v>1.16816E-2</c:v>
                </c:pt>
                <c:pt idx="10670">
                  <c:v>1.01595E-2</c:v>
                </c:pt>
                <c:pt idx="10671">
                  <c:v>1.9445400000000002E-2</c:v>
                </c:pt>
                <c:pt idx="10672">
                  <c:v>-3.28064E-3</c:v>
                </c:pt>
                <c:pt idx="10673">
                  <c:v>1.09386E-2</c:v>
                </c:pt>
                <c:pt idx="10674">
                  <c:v>1.27525E-2</c:v>
                </c:pt>
                <c:pt idx="10675">
                  <c:v>2.52905E-2</c:v>
                </c:pt>
                <c:pt idx="10676">
                  <c:v>8.0900199999999999E-3</c:v>
                </c:pt>
                <c:pt idx="10677">
                  <c:v>2.5605200000000002E-2</c:v>
                </c:pt>
                <c:pt idx="10678">
                  <c:v>-2.1534000000000002E-3</c:v>
                </c:pt>
                <c:pt idx="10679">
                  <c:v>1.84145E-2</c:v>
                </c:pt>
                <c:pt idx="10680">
                  <c:v>-5.8841700000000004E-4</c:v>
                </c:pt>
                <c:pt idx="10681">
                  <c:v>2.31524E-2</c:v>
                </c:pt>
                <c:pt idx="10682">
                  <c:v>2.8485300000000002E-2</c:v>
                </c:pt>
                <c:pt idx="10683">
                  <c:v>1.37234E-2</c:v>
                </c:pt>
                <c:pt idx="10684">
                  <c:v>2.2771799999999998E-2</c:v>
                </c:pt>
                <c:pt idx="10685">
                  <c:v>1.6289700000000001E-2</c:v>
                </c:pt>
                <c:pt idx="10686">
                  <c:v>1.55058E-2</c:v>
                </c:pt>
                <c:pt idx="10687">
                  <c:v>1.48916E-2</c:v>
                </c:pt>
                <c:pt idx="10688">
                  <c:v>1.9673300000000001E-2</c:v>
                </c:pt>
                <c:pt idx="10689">
                  <c:v>2.7732799999999998E-2</c:v>
                </c:pt>
                <c:pt idx="10690">
                  <c:v>1.37348E-2</c:v>
                </c:pt>
                <c:pt idx="10691">
                  <c:v>2.54726E-3</c:v>
                </c:pt>
                <c:pt idx="10692">
                  <c:v>2.3824700000000001E-2</c:v>
                </c:pt>
                <c:pt idx="10693">
                  <c:v>2.4659199999999999E-2</c:v>
                </c:pt>
                <c:pt idx="10694">
                  <c:v>2.81076E-2</c:v>
                </c:pt>
                <c:pt idx="10695">
                  <c:v>1.7209100000000001E-2</c:v>
                </c:pt>
                <c:pt idx="10696">
                  <c:v>1.98803E-2</c:v>
                </c:pt>
                <c:pt idx="10697">
                  <c:v>1.86033E-2</c:v>
                </c:pt>
                <c:pt idx="10698">
                  <c:v>2.3303999999999998E-2</c:v>
                </c:pt>
                <c:pt idx="10699">
                  <c:v>1.5885400000000001E-2</c:v>
                </c:pt>
                <c:pt idx="10700">
                  <c:v>3.79648E-2</c:v>
                </c:pt>
                <c:pt idx="10701">
                  <c:v>1.4783900000000001E-2</c:v>
                </c:pt>
                <c:pt idx="10702">
                  <c:v>1.45273E-2</c:v>
                </c:pt>
                <c:pt idx="10703">
                  <c:v>9.6931499999999993E-3</c:v>
                </c:pt>
                <c:pt idx="10704">
                  <c:v>1.8317199999999999E-2</c:v>
                </c:pt>
                <c:pt idx="10705">
                  <c:v>1.1097900000000001E-2</c:v>
                </c:pt>
                <c:pt idx="10706">
                  <c:v>1.8935199999999999E-2</c:v>
                </c:pt>
                <c:pt idx="10707">
                  <c:v>1.5206300000000001E-2</c:v>
                </c:pt>
                <c:pt idx="10708">
                  <c:v>1.6467099999999998E-2</c:v>
                </c:pt>
                <c:pt idx="10709">
                  <c:v>9.8943699999999996E-3</c:v>
                </c:pt>
                <c:pt idx="10710">
                  <c:v>2.3711200000000002E-2</c:v>
                </c:pt>
                <c:pt idx="10711">
                  <c:v>1.7942400000000001E-2</c:v>
                </c:pt>
                <c:pt idx="10712">
                  <c:v>1.10636E-2</c:v>
                </c:pt>
                <c:pt idx="10713">
                  <c:v>9.1485999999999998E-3</c:v>
                </c:pt>
                <c:pt idx="10714">
                  <c:v>9.8905599999999996E-3</c:v>
                </c:pt>
                <c:pt idx="10715">
                  <c:v>1.8445E-2</c:v>
                </c:pt>
                <c:pt idx="10716">
                  <c:v>5.3663299999999999E-3</c:v>
                </c:pt>
                <c:pt idx="10717">
                  <c:v>9.9592199999999995E-3</c:v>
                </c:pt>
                <c:pt idx="10718">
                  <c:v>-8.1443800000000001E-4</c:v>
                </c:pt>
                <c:pt idx="10719">
                  <c:v>1.7463699999999999E-2</c:v>
                </c:pt>
                <c:pt idx="10720">
                  <c:v>9.2601800000000002E-4</c:v>
                </c:pt>
                <c:pt idx="10721">
                  <c:v>1.54343E-2</c:v>
                </c:pt>
                <c:pt idx="10722">
                  <c:v>6.9837600000000003E-3</c:v>
                </c:pt>
                <c:pt idx="10723">
                  <c:v>2.5062600000000001E-2</c:v>
                </c:pt>
                <c:pt idx="10724">
                  <c:v>2.0381900000000001E-2</c:v>
                </c:pt>
                <c:pt idx="10725">
                  <c:v>1.1522299999999999E-2</c:v>
                </c:pt>
                <c:pt idx="10726">
                  <c:v>-2.1028499999999999E-3</c:v>
                </c:pt>
                <c:pt idx="10727">
                  <c:v>8.4037799999999996E-3</c:v>
                </c:pt>
                <c:pt idx="10728">
                  <c:v>1.13115E-2</c:v>
                </c:pt>
                <c:pt idx="10729">
                  <c:v>7.0476499999999999E-4</c:v>
                </c:pt>
                <c:pt idx="10730">
                  <c:v>-1.7166100000000001E-4</c:v>
                </c:pt>
                <c:pt idx="10731">
                  <c:v>-9.0456000000000009E-3</c:v>
                </c:pt>
                <c:pt idx="10732">
                  <c:v>1.0961500000000001E-2</c:v>
                </c:pt>
                <c:pt idx="10733">
                  <c:v>1.07136E-2</c:v>
                </c:pt>
                <c:pt idx="10734">
                  <c:v>1.16825E-3</c:v>
                </c:pt>
                <c:pt idx="10735">
                  <c:v>-9.6826599999999992E-3</c:v>
                </c:pt>
                <c:pt idx="10736">
                  <c:v>-4.5661900000000004E-3</c:v>
                </c:pt>
                <c:pt idx="10737">
                  <c:v>-9.6092199999999999E-3</c:v>
                </c:pt>
                <c:pt idx="10738">
                  <c:v>1.4668499999999999E-2</c:v>
                </c:pt>
                <c:pt idx="10739">
                  <c:v>-2.0255999999999998E-3</c:v>
                </c:pt>
                <c:pt idx="10740">
                  <c:v>7.8248999999999992E-3</c:v>
                </c:pt>
                <c:pt idx="10741">
                  <c:v>-3.2177E-3</c:v>
                </c:pt>
                <c:pt idx="10742">
                  <c:v>-4.3582899999999999E-3</c:v>
                </c:pt>
                <c:pt idx="10743">
                  <c:v>-1.3381000000000001E-2</c:v>
                </c:pt>
                <c:pt idx="10744" formatCode="0.00E+00">
                  <c:v>4.6730000000000002E-5</c:v>
                </c:pt>
                <c:pt idx="10745">
                  <c:v>-4.6596500000000004E-3</c:v>
                </c:pt>
                <c:pt idx="10746">
                  <c:v>9.6998199999999996E-3</c:v>
                </c:pt>
                <c:pt idx="10747">
                  <c:v>-1.5670799999999999E-2</c:v>
                </c:pt>
                <c:pt idx="10748">
                  <c:v>-4.6634699999999999E-4</c:v>
                </c:pt>
                <c:pt idx="10749">
                  <c:v>-1.09091E-2</c:v>
                </c:pt>
                <c:pt idx="10750">
                  <c:v>-7.5922000000000003E-3</c:v>
                </c:pt>
                <c:pt idx="10751">
                  <c:v>-1.52493E-2</c:v>
                </c:pt>
                <c:pt idx="10752">
                  <c:v>8.1062300000000001E-4</c:v>
                </c:pt>
                <c:pt idx="10753">
                  <c:v>-9.7970999999999996E-3</c:v>
                </c:pt>
                <c:pt idx="10754">
                  <c:v>-2.5303800000000001E-2</c:v>
                </c:pt>
                <c:pt idx="10755">
                  <c:v>3.8309099999999999E-3</c:v>
                </c:pt>
                <c:pt idx="10756">
                  <c:v>-1.2475E-2</c:v>
                </c:pt>
                <c:pt idx="10757">
                  <c:v>3.9987599999999996E-3</c:v>
                </c:pt>
                <c:pt idx="10758">
                  <c:v>-1.12047E-2</c:v>
                </c:pt>
                <c:pt idx="10759">
                  <c:v>3.21865E-3</c:v>
                </c:pt>
                <c:pt idx="10760">
                  <c:v>-1.9188899999999998E-2</c:v>
                </c:pt>
                <c:pt idx="10761">
                  <c:v>-7.9479200000000007E-3</c:v>
                </c:pt>
                <c:pt idx="10762">
                  <c:v>-2.0011899999999999E-2</c:v>
                </c:pt>
                <c:pt idx="10763">
                  <c:v>-2.1257400000000001E-3</c:v>
                </c:pt>
                <c:pt idx="10764">
                  <c:v>-1.9101099999999999E-2</c:v>
                </c:pt>
                <c:pt idx="10765">
                  <c:v>-1.4982199999999999E-2</c:v>
                </c:pt>
                <c:pt idx="10766">
                  <c:v>-9.0007799999999999E-3</c:v>
                </c:pt>
                <c:pt idx="10767">
                  <c:v>-9.0694399999999998E-3</c:v>
                </c:pt>
                <c:pt idx="10768">
                  <c:v>-1.27344E-2</c:v>
                </c:pt>
                <c:pt idx="10769">
                  <c:v>-2.8533899999999999E-3</c:v>
                </c:pt>
                <c:pt idx="10770">
                  <c:v>-1.05848E-2</c:v>
                </c:pt>
                <c:pt idx="10771">
                  <c:v>-1.5673599999999999E-2</c:v>
                </c:pt>
                <c:pt idx="10772">
                  <c:v>-1.0652500000000001E-2</c:v>
                </c:pt>
                <c:pt idx="10773">
                  <c:v>-6.7529699999999996E-3</c:v>
                </c:pt>
                <c:pt idx="10774">
                  <c:v>-1.01566E-3</c:v>
                </c:pt>
                <c:pt idx="10775">
                  <c:v>-2.0065300000000001E-2</c:v>
                </c:pt>
                <c:pt idx="10776">
                  <c:v>-1.17483E-2</c:v>
                </c:pt>
                <c:pt idx="10777">
                  <c:v>-6.5526999999999998E-3</c:v>
                </c:pt>
                <c:pt idx="10778">
                  <c:v>-7.8735400000000001E-3</c:v>
                </c:pt>
                <c:pt idx="10779">
                  <c:v>-6.3905699999999999E-3</c:v>
                </c:pt>
                <c:pt idx="10780">
                  <c:v>-3.1604799999999998E-3</c:v>
                </c:pt>
                <c:pt idx="10781">
                  <c:v>-9.1819799999999993E-3</c:v>
                </c:pt>
                <c:pt idx="10782">
                  <c:v>-7.0123700000000004E-3</c:v>
                </c:pt>
                <c:pt idx="10783">
                  <c:v>-1.0992099999999999E-2</c:v>
                </c:pt>
                <c:pt idx="10784">
                  <c:v>9.4432800000000001E-3</c:v>
                </c:pt>
                <c:pt idx="10785">
                  <c:v>-3.1251899999999999E-3</c:v>
                </c:pt>
                <c:pt idx="10786">
                  <c:v>8.3064999999999996E-3</c:v>
                </c:pt>
                <c:pt idx="10787">
                  <c:v>-1.6655E-2</c:v>
                </c:pt>
                <c:pt idx="10788">
                  <c:v>4.41742E-3</c:v>
                </c:pt>
                <c:pt idx="10789">
                  <c:v>-6.3514699999999997E-3</c:v>
                </c:pt>
                <c:pt idx="10790">
                  <c:v>1.12143E-2</c:v>
                </c:pt>
                <c:pt idx="10791">
                  <c:v>2.1375700000000001E-2</c:v>
                </c:pt>
                <c:pt idx="10792">
                  <c:v>-7.9011900000000006E-3</c:v>
                </c:pt>
                <c:pt idx="10793">
                  <c:v>-1.2207000000000001E-2</c:v>
                </c:pt>
                <c:pt idx="10794">
                  <c:v>-1.1415500000000001E-3</c:v>
                </c:pt>
                <c:pt idx="10795">
                  <c:v>1.4874500000000001E-2</c:v>
                </c:pt>
                <c:pt idx="10796">
                  <c:v>3.3073400000000002E-3</c:v>
                </c:pt>
                <c:pt idx="10797">
                  <c:v>8.7146800000000007E-3</c:v>
                </c:pt>
                <c:pt idx="10798">
                  <c:v>-9.63783E-3</c:v>
                </c:pt>
                <c:pt idx="10799">
                  <c:v>4.1751899999999996E-3</c:v>
                </c:pt>
                <c:pt idx="10800">
                  <c:v>-1.0680200000000001E-2</c:v>
                </c:pt>
                <c:pt idx="10801">
                  <c:v>1.8835999999999999E-2</c:v>
                </c:pt>
                <c:pt idx="10802">
                  <c:v>-8.0013299999999996E-4</c:v>
                </c:pt>
                <c:pt idx="10803">
                  <c:v>1.50747E-2</c:v>
                </c:pt>
                <c:pt idx="10804">
                  <c:v>-3.7546200000000002E-3</c:v>
                </c:pt>
                <c:pt idx="10805">
                  <c:v>-6.5031100000000003E-3</c:v>
                </c:pt>
                <c:pt idx="10806">
                  <c:v>-2.7599299999999998E-3</c:v>
                </c:pt>
                <c:pt idx="10807">
                  <c:v>1.36232E-2</c:v>
                </c:pt>
                <c:pt idx="10808">
                  <c:v>1.7173799999999999E-2</c:v>
                </c:pt>
                <c:pt idx="10809">
                  <c:v>6.1140099999999996E-3</c:v>
                </c:pt>
                <c:pt idx="10810">
                  <c:v>1.17579E-2</c:v>
                </c:pt>
                <c:pt idx="10811">
                  <c:v>5.0735500000000002E-4</c:v>
                </c:pt>
                <c:pt idx="10812">
                  <c:v>5.1212299999999996E-4</c:v>
                </c:pt>
                <c:pt idx="10813">
                  <c:v>1.09482E-3</c:v>
                </c:pt>
                <c:pt idx="10814">
                  <c:v>1.33238E-2</c:v>
                </c:pt>
                <c:pt idx="10815">
                  <c:v>7.0056900000000002E-3</c:v>
                </c:pt>
                <c:pt idx="10816">
                  <c:v>3.9472600000000002E-3</c:v>
                </c:pt>
                <c:pt idx="10817">
                  <c:v>2.0122500000000001E-3</c:v>
                </c:pt>
                <c:pt idx="10818">
                  <c:v>6.64234E-3</c:v>
                </c:pt>
                <c:pt idx="10819">
                  <c:v>2.3717899999999999E-3</c:v>
                </c:pt>
                <c:pt idx="10820">
                  <c:v>1.17626E-2</c:v>
                </c:pt>
                <c:pt idx="10821">
                  <c:v>2.7131999999999998E-3</c:v>
                </c:pt>
                <c:pt idx="10822">
                  <c:v>1.6915300000000001E-2</c:v>
                </c:pt>
                <c:pt idx="10823">
                  <c:v>-1.6052199999999999E-2</c:v>
                </c:pt>
                <c:pt idx="10824">
                  <c:v>1.3538400000000001E-2</c:v>
                </c:pt>
                <c:pt idx="10825">
                  <c:v>-3.0050300000000001E-3</c:v>
                </c:pt>
                <c:pt idx="10826">
                  <c:v>2.0648E-2</c:v>
                </c:pt>
                <c:pt idx="10827">
                  <c:v>-4.7416699999999999E-3</c:v>
                </c:pt>
                <c:pt idx="10828">
                  <c:v>-8.5773499999999992E-3</c:v>
                </c:pt>
                <c:pt idx="10829">
                  <c:v>-1.4485400000000001E-2</c:v>
                </c:pt>
                <c:pt idx="10830">
                  <c:v>-2.5377300000000002E-3</c:v>
                </c:pt>
                <c:pt idx="10831">
                  <c:v>3.4809099999999998E-3</c:v>
                </c:pt>
                <c:pt idx="10832">
                  <c:v>1.2038200000000001E-2</c:v>
                </c:pt>
                <c:pt idx="10833">
                  <c:v>-4.2972599999999998E-3</c:v>
                </c:pt>
                <c:pt idx="10834">
                  <c:v>-6.5460199999999996E-3</c:v>
                </c:pt>
                <c:pt idx="10835">
                  <c:v>2.0294200000000001E-3</c:v>
                </c:pt>
                <c:pt idx="10836">
                  <c:v>7.2078699999999999E-3</c:v>
                </c:pt>
                <c:pt idx="10837">
                  <c:v>1.8540399999999999E-2</c:v>
                </c:pt>
                <c:pt idx="10838">
                  <c:v>-3.2730099999999998E-3</c:v>
                </c:pt>
                <c:pt idx="10839">
                  <c:v>3.5638800000000002E-3</c:v>
                </c:pt>
                <c:pt idx="10840">
                  <c:v>-1.3299E-2</c:v>
                </c:pt>
                <c:pt idx="10841">
                  <c:v>-2.3469900000000002E-3</c:v>
                </c:pt>
                <c:pt idx="10842">
                  <c:v>-4.5337700000000003E-3</c:v>
                </c:pt>
                <c:pt idx="10843" formatCode="0.00E+00">
                  <c:v>-9.1552700000000002E-5</c:v>
                </c:pt>
                <c:pt idx="10844">
                  <c:v>-1.6760799999999999E-2</c:v>
                </c:pt>
                <c:pt idx="10845">
                  <c:v>-1.5767099999999999E-2</c:v>
                </c:pt>
                <c:pt idx="10846">
                  <c:v>-2.5199900000000001E-2</c:v>
                </c:pt>
                <c:pt idx="10847">
                  <c:v>-1.2465499999999999E-2</c:v>
                </c:pt>
                <c:pt idx="10848">
                  <c:v>-5.5751799999999999E-3</c:v>
                </c:pt>
                <c:pt idx="10849">
                  <c:v>-8.2569099999999993E-3</c:v>
                </c:pt>
                <c:pt idx="10850">
                  <c:v>-1.05982E-2</c:v>
                </c:pt>
                <c:pt idx="10851">
                  <c:v>-1.6879999999999999E-2</c:v>
                </c:pt>
                <c:pt idx="10852">
                  <c:v>-1.6098E-3</c:v>
                </c:pt>
                <c:pt idx="10853">
                  <c:v>-9.5548600000000001E-3</c:v>
                </c:pt>
                <c:pt idx="10854">
                  <c:v>-1.78432E-2</c:v>
                </c:pt>
                <c:pt idx="10855">
                  <c:v>-8.0776200000000006E-3</c:v>
                </c:pt>
                <c:pt idx="10856">
                  <c:v>-1.9075399999999999E-2</c:v>
                </c:pt>
                <c:pt idx="10857">
                  <c:v>-1.5296000000000001E-2</c:v>
                </c:pt>
                <c:pt idx="10858">
                  <c:v>-3.2288600000000001E-2</c:v>
                </c:pt>
                <c:pt idx="10859">
                  <c:v>-1.8960999999999999E-2</c:v>
                </c:pt>
                <c:pt idx="10860">
                  <c:v>-1.2076399999999999E-2</c:v>
                </c:pt>
                <c:pt idx="10861">
                  <c:v>-2.4133700000000001E-2</c:v>
                </c:pt>
                <c:pt idx="10862">
                  <c:v>-1.1374499999999999E-2</c:v>
                </c:pt>
                <c:pt idx="10863">
                  <c:v>-2.8194400000000001E-2</c:v>
                </c:pt>
                <c:pt idx="10864">
                  <c:v>-1.49164E-2</c:v>
                </c:pt>
                <c:pt idx="10865">
                  <c:v>-1.8546099999999999E-2</c:v>
                </c:pt>
                <c:pt idx="10866">
                  <c:v>-8.9845700000000008E-3</c:v>
                </c:pt>
                <c:pt idx="10867">
                  <c:v>-2.54145E-2</c:v>
                </c:pt>
                <c:pt idx="10868" formatCode="0.00E+00">
                  <c:v>-1.4682799999999999E-2</c:v>
                </c:pt>
                <c:pt idx="10869">
                  <c:v>-1.6550100000000002E-2</c:v>
                </c:pt>
                <c:pt idx="10870">
                  <c:v>-1.40667E-2</c:v>
                </c:pt>
                <c:pt idx="10871">
                  <c:v>-2.34241E-2</c:v>
                </c:pt>
                <c:pt idx="10872">
                  <c:v>-2.9635399999999999E-2</c:v>
                </c:pt>
                <c:pt idx="10873">
                  <c:v>-1.91612E-2</c:v>
                </c:pt>
                <c:pt idx="10874">
                  <c:v>-2.41385E-2</c:v>
                </c:pt>
                <c:pt idx="10875">
                  <c:v>-3.2539400000000003E-2</c:v>
                </c:pt>
                <c:pt idx="10876">
                  <c:v>-2.5161699999999999E-2</c:v>
                </c:pt>
                <c:pt idx="10877">
                  <c:v>-1.36776E-2</c:v>
                </c:pt>
                <c:pt idx="10878">
                  <c:v>-1.0133700000000001E-2</c:v>
                </c:pt>
                <c:pt idx="10879">
                  <c:v>-1.68781E-2</c:v>
                </c:pt>
                <c:pt idx="10880">
                  <c:v>-2.78225E-2</c:v>
                </c:pt>
                <c:pt idx="10881">
                  <c:v>-2.78149E-2</c:v>
                </c:pt>
                <c:pt idx="10882">
                  <c:v>-3.9129300000000002E-3</c:v>
                </c:pt>
                <c:pt idx="10883">
                  <c:v>-1.6716000000000002E-2</c:v>
                </c:pt>
                <c:pt idx="10884">
                  <c:v>-4.47006E-2</c:v>
                </c:pt>
                <c:pt idx="10885">
                  <c:v>-6.8607299999999998E-3</c:v>
                </c:pt>
                <c:pt idx="10886">
                  <c:v>-2.6082999999999999E-2</c:v>
                </c:pt>
                <c:pt idx="10887">
                  <c:v>-1.5998800000000001E-2</c:v>
                </c:pt>
                <c:pt idx="10888">
                  <c:v>-3.0870399999999999E-2</c:v>
                </c:pt>
                <c:pt idx="10889">
                  <c:v>-1.14403E-2</c:v>
                </c:pt>
                <c:pt idx="10890">
                  <c:v>-2.0948399999999999E-2</c:v>
                </c:pt>
                <c:pt idx="10891">
                  <c:v>-6.5278999999999997E-3</c:v>
                </c:pt>
                <c:pt idx="10892">
                  <c:v>-2.0671800000000001E-2</c:v>
                </c:pt>
                <c:pt idx="10893">
                  <c:v>-1.66912E-2</c:v>
                </c:pt>
                <c:pt idx="10894">
                  <c:v>-5.9442499999999999E-3</c:v>
                </c:pt>
                <c:pt idx="10895">
                  <c:v>-1.34506E-2</c:v>
                </c:pt>
                <c:pt idx="10896">
                  <c:v>-2.3913400000000001E-2</c:v>
                </c:pt>
                <c:pt idx="10897">
                  <c:v>-2.54631E-3</c:v>
                </c:pt>
                <c:pt idx="10898">
                  <c:v>-1.8745399999999999E-2</c:v>
                </c:pt>
                <c:pt idx="10899">
                  <c:v>-1.64633E-2</c:v>
                </c:pt>
                <c:pt idx="10900">
                  <c:v>-1.50642E-2</c:v>
                </c:pt>
                <c:pt idx="10901">
                  <c:v>-1.16682E-2</c:v>
                </c:pt>
                <c:pt idx="10902">
                  <c:v>-2.0877799999999998E-2</c:v>
                </c:pt>
                <c:pt idx="10903">
                  <c:v>-5.9089700000000004E-3</c:v>
                </c:pt>
                <c:pt idx="10904">
                  <c:v>-3.4007999999999998E-3</c:v>
                </c:pt>
                <c:pt idx="10905">
                  <c:v>-1.73864E-2</c:v>
                </c:pt>
                <c:pt idx="10906">
                  <c:v>-3.0508000000000002E-3</c:v>
                </c:pt>
                <c:pt idx="10907">
                  <c:v>-7.2488800000000001E-3</c:v>
                </c:pt>
                <c:pt idx="10908">
                  <c:v>-2.9268300000000001E-3</c:v>
                </c:pt>
                <c:pt idx="10909" formatCode="0.00E+00">
                  <c:v>-3.87383E-3</c:v>
                </c:pt>
                <c:pt idx="10910">
                  <c:v>-1.0413199999999999E-2</c:v>
                </c:pt>
                <c:pt idx="10911">
                  <c:v>-1.76668E-2</c:v>
                </c:pt>
                <c:pt idx="10912">
                  <c:v>-3.3426300000000001E-3</c:v>
                </c:pt>
                <c:pt idx="10913">
                  <c:v>-8.5630399999999992E-3</c:v>
                </c:pt>
                <c:pt idx="10914">
                  <c:v>-1.5132E-2</c:v>
                </c:pt>
                <c:pt idx="10915">
                  <c:v>-1.16329E-2</c:v>
                </c:pt>
                <c:pt idx="10916">
                  <c:v>-6.8655000000000001E-3</c:v>
                </c:pt>
                <c:pt idx="10917">
                  <c:v>-1.24388E-2</c:v>
                </c:pt>
                <c:pt idx="10918">
                  <c:v>-1.1447000000000001E-2</c:v>
                </c:pt>
                <c:pt idx="10919">
                  <c:v>2.20299E-4</c:v>
                </c:pt>
                <c:pt idx="10920">
                  <c:v>-8.1834799999999999E-3</c:v>
                </c:pt>
                <c:pt idx="10921">
                  <c:v>-7.8849799999999998E-3</c:v>
                </c:pt>
                <c:pt idx="10922">
                  <c:v>-9.9496800000000007E-3</c:v>
                </c:pt>
                <c:pt idx="10923">
                  <c:v>7.8191800000000002E-3</c:v>
                </c:pt>
                <c:pt idx="10924">
                  <c:v>-5.1240900000000004E-3</c:v>
                </c:pt>
                <c:pt idx="10925">
                  <c:v>5.0010699999999998E-3</c:v>
                </c:pt>
                <c:pt idx="10926">
                  <c:v>-7.7161799999999996E-3</c:v>
                </c:pt>
                <c:pt idx="10927">
                  <c:v>1.1580500000000001E-2</c:v>
                </c:pt>
                <c:pt idx="10928">
                  <c:v>-6.7052800000000001E-3</c:v>
                </c:pt>
                <c:pt idx="10929">
                  <c:v>-8.4972400000000005E-4</c:v>
                </c:pt>
                <c:pt idx="10930">
                  <c:v>6.6413899999999996E-3</c:v>
                </c:pt>
                <c:pt idx="10931">
                  <c:v>2.2888199999999999E-4</c:v>
                </c:pt>
                <c:pt idx="10932">
                  <c:v>4.27246E-4</c:v>
                </c:pt>
                <c:pt idx="10933">
                  <c:v>-9.47571E-3</c:v>
                </c:pt>
                <c:pt idx="10934">
                  <c:v>1.9707700000000002E-2</c:v>
                </c:pt>
                <c:pt idx="10935">
                  <c:v>-8.2359300000000007E-3</c:v>
                </c:pt>
                <c:pt idx="10936">
                  <c:v>6.1130500000000003E-4</c:v>
                </c:pt>
                <c:pt idx="10937">
                  <c:v>1.3690000000000001E-2</c:v>
                </c:pt>
                <c:pt idx="10938">
                  <c:v>1.14441E-3</c:v>
                </c:pt>
                <c:pt idx="10939">
                  <c:v>2.81525E-3</c:v>
                </c:pt>
                <c:pt idx="10940">
                  <c:v>-1.1329700000000001E-3</c:v>
                </c:pt>
                <c:pt idx="10941">
                  <c:v>8.4991500000000005E-3</c:v>
                </c:pt>
                <c:pt idx="10942">
                  <c:v>-5.29766E-3</c:v>
                </c:pt>
                <c:pt idx="10943">
                  <c:v>-1.25599E-3</c:v>
                </c:pt>
                <c:pt idx="10944">
                  <c:v>-4.6052899999999997E-3</c:v>
                </c:pt>
                <c:pt idx="10945">
                  <c:v>6.9847099999999999E-3</c:v>
                </c:pt>
                <c:pt idx="10946">
                  <c:v>-4.1570699999999997E-3</c:v>
                </c:pt>
                <c:pt idx="10947">
                  <c:v>3.10612E-3</c:v>
                </c:pt>
                <c:pt idx="10948">
                  <c:v>-4.6901699999999996E-3</c:v>
                </c:pt>
                <c:pt idx="10949">
                  <c:v>-1.3504000000000001E-3</c:v>
                </c:pt>
                <c:pt idx="10950">
                  <c:v>-6.2684999999999998E-3</c:v>
                </c:pt>
                <c:pt idx="10951">
                  <c:v>-6.8931599999999997E-3</c:v>
                </c:pt>
                <c:pt idx="10952">
                  <c:v>-6.2637300000000003E-3</c:v>
                </c:pt>
                <c:pt idx="10953" formatCode="0.00E+00">
                  <c:v>-6.2942500000000003E-5</c:v>
                </c:pt>
                <c:pt idx="10954">
                  <c:v>-2.3731200000000001E-2</c:v>
                </c:pt>
                <c:pt idx="10955">
                  <c:v>-2.2039400000000002E-3</c:v>
                </c:pt>
                <c:pt idx="10956">
                  <c:v>-1.2989E-3</c:v>
                </c:pt>
                <c:pt idx="10957">
                  <c:v>-5.98717E-3</c:v>
                </c:pt>
                <c:pt idx="10958">
                  <c:v>-1.38865E-2</c:v>
                </c:pt>
                <c:pt idx="10959">
                  <c:v>-4.9419399999999997E-3</c:v>
                </c:pt>
                <c:pt idx="10960">
                  <c:v>-7.36427E-3</c:v>
                </c:pt>
                <c:pt idx="10961">
                  <c:v>-2.4339699999999999E-2</c:v>
                </c:pt>
                <c:pt idx="10962">
                  <c:v>-2.4852799999999999E-3</c:v>
                </c:pt>
                <c:pt idx="10963">
                  <c:v>-1.4777200000000001E-2</c:v>
                </c:pt>
                <c:pt idx="10964">
                  <c:v>2.4442700000000001E-3</c:v>
                </c:pt>
                <c:pt idx="10965">
                  <c:v>-1.9193600000000002E-2</c:v>
                </c:pt>
                <c:pt idx="10966">
                  <c:v>-1.1302899999999999E-2</c:v>
                </c:pt>
                <c:pt idx="10967">
                  <c:v>-1.29175E-2</c:v>
                </c:pt>
                <c:pt idx="10968">
                  <c:v>-1.6204799999999998E-2</c:v>
                </c:pt>
                <c:pt idx="10969">
                  <c:v>-1.88036E-2</c:v>
                </c:pt>
                <c:pt idx="10970">
                  <c:v>-5.1431699999999999E-3</c:v>
                </c:pt>
                <c:pt idx="10971">
                  <c:v>-1.55783E-2</c:v>
                </c:pt>
                <c:pt idx="10972">
                  <c:v>-7.7438400000000001E-3</c:v>
                </c:pt>
                <c:pt idx="10973">
                  <c:v>-3.06244E-2</c:v>
                </c:pt>
                <c:pt idx="10974">
                  <c:v>-7.1592299999999999E-3</c:v>
                </c:pt>
                <c:pt idx="10975">
                  <c:v>-1.9832599999999999E-2</c:v>
                </c:pt>
                <c:pt idx="10976">
                  <c:v>-1.9559900000000002E-2</c:v>
                </c:pt>
                <c:pt idx="10977">
                  <c:v>-2.67878E-2</c:v>
                </c:pt>
                <c:pt idx="10978">
                  <c:v>-2.50978E-2</c:v>
                </c:pt>
                <c:pt idx="10979">
                  <c:v>-1.52006E-2</c:v>
                </c:pt>
                <c:pt idx="10980">
                  <c:v>-2.98223E-2</c:v>
                </c:pt>
                <c:pt idx="10981">
                  <c:v>-1.0985399999999999E-2</c:v>
                </c:pt>
                <c:pt idx="10982">
                  <c:v>-2.48623E-2</c:v>
                </c:pt>
                <c:pt idx="10983">
                  <c:v>-1.89047E-2</c:v>
                </c:pt>
                <c:pt idx="10984">
                  <c:v>-3.7854199999999998E-2</c:v>
                </c:pt>
                <c:pt idx="10985">
                  <c:v>-1.9105E-2</c:v>
                </c:pt>
                <c:pt idx="10986">
                  <c:v>-1.1981E-2</c:v>
                </c:pt>
                <c:pt idx="10987">
                  <c:v>-2.4240500000000002E-2</c:v>
                </c:pt>
                <c:pt idx="10988">
                  <c:v>-1.6073199999999999E-2</c:v>
                </c:pt>
                <c:pt idx="10989">
                  <c:v>-1.88522E-2</c:v>
                </c:pt>
                <c:pt idx="10990">
                  <c:v>-2.30064E-2</c:v>
                </c:pt>
                <c:pt idx="10991">
                  <c:v>-2.94495E-2</c:v>
                </c:pt>
                <c:pt idx="10992">
                  <c:v>-2.3122799999999999E-2</c:v>
                </c:pt>
                <c:pt idx="10993">
                  <c:v>-1.6511000000000001E-2</c:v>
                </c:pt>
                <c:pt idx="10994">
                  <c:v>-1.8270499999999999E-2</c:v>
                </c:pt>
                <c:pt idx="10995">
                  <c:v>-2.6250800000000001E-2</c:v>
                </c:pt>
                <c:pt idx="10996">
                  <c:v>-3.5470000000000002E-2</c:v>
                </c:pt>
                <c:pt idx="10997">
                  <c:v>-9.7999599999999999E-3</c:v>
                </c:pt>
                <c:pt idx="10998">
                  <c:v>-1.94235E-2</c:v>
                </c:pt>
                <c:pt idx="10999">
                  <c:v>-2.6521699999999999E-2</c:v>
                </c:pt>
                <c:pt idx="11000">
                  <c:v>-2.1741900000000002E-2</c:v>
                </c:pt>
                <c:pt idx="11001">
                  <c:v>-2.6363399999999999E-2</c:v>
                </c:pt>
                <c:pt idx="11002">
                  <c:v>-1.6068499999999999E-2</c:v>
                </c:pt>
                <c:pt idx="11003">
                  <c:v>-1.94054E-2</c:v>
                </c:pt>
                <c:pt idx="11004">
                  <c:v>-1.23234E-2</c:v>
                </c:pt>
                <c:pt idx="11005">
                  <c:v>-1.0284400000000001E-2</c:v>
                </c:pt>
                <c:pt idx="11006">
                  <c:v>-2.5278100000000001E-2</c:v>
                </c:pt>
                <c:pt idx="11007">
                  <c:v>-1.2757299999999999E-2</c:v>
                </c:pt>
                <c:pt idx="11008">
                  <c:v>8.8682199999999996E-3</c:v>
                </c:pt>
                <c:pt idx="11009">
                  <c:v>-5.3873100000000002E-3</c:v>
                </c:pt>
                <c:pt idx="11010">
                  <c:v>-3.1938600000000002E-3</c:v>
                </c:pt>
                <c:pt idx="11011">
                  <c:v>-4.86565E-3</c:v>
                </c:pt>
                <c:pt idx="11012">
                  <c:v>1.4495799999999999E-4</c:v>
                </c:pt>
                <c:pt idx="11013">
                  <c:v>-1.88217E-2</c:v>
                </c:pt>
                <c:pt idx="11014">
                  <c:v>-3.5514800000000001E-3</c:v>
                </c:pt>
                <c:pt idx="11015">
                  <c:v>-1.0693599999999999E-2</c:v>
                </c:pt>
                <c:pt idx="11016">
                  <c:v>2.7799600000000002E-3</c:v>
                </c:pt>
                <c:pt idx="11017">
                  <c:v>-6.26087E-3</c:v>
                </c:pt>
                <c:pt idx="11018">
                  <c:v>4.5022999999999999E-3</c:v>
                </c:pt>
                <c:pt idx="11019">
                  <c:v>-4.6834900000000002E-3</c:v>
                </c:pt>
                <c:pt idx="11020">
                  <c:v>-1.5928299999999999E-2</c:v>
                </c:pt>
                <c:pt idx="11021">
                  <c:v>-1.20535E-2</c:v>
                </c:pt>
                <c:pt idx="11022">
                  <c:v>4.4746400000000002E-3</c:v>
                </c:pt>
                <c:pt idx="11023">
                  <c:v>8.1920599999999993E-3</c:v>
                </c:pt>
                <c:pt idx="11024" formatCode="0.00E+00">
                  <c:v>4.2915299999999999E-5</c:v>
                </c:pt>
                <c:pt idx="11025">
                  <c:v>1.70422E-3</c:v>
                </c:pt>
                <c:pt idx="11026">
                  <c:v>1.01128E-2</c:v>
                </c:pt>
                <c:pt idx="11027">
                  <c:v>-2.2172899999999998E-3</c:v>
                </c:pt>
                <c:pt idx="11028">
                  <c:v>-1.04399E-2</c:v>
                </c:pt>
                <c:pt idx="11029">
                  <c:v>-9.9801999999999998E-3</c:v>
                </c:pt>
                <c:pt idx="11030">
                  <c:v>8.6917899999999996E-3</c:v>
                </c:pt>
                <c:pt idx="11031">
                  <c:v>6.4888000000000003E-3</c:v>
                </c:pt>
                <c:pt idx="11032">
                  <c:v>5.9585599999999999E-3</c:v>
                </c:pt>
                <c:pt idx="11033">
                  <c:v>2.7351400000000001E-3</c:v>
                </c:pt>
                <c:pt idx="11034">
                  <c:v>1.3587999999999999E-2</c:v>
                </c:pt>
                <c:pt idx="11035">
                  <c:v>1.2059200000000001E-2</c:v>
                </c:pt>
                <c:pt idx="11036">
                  <c:v>8.4934199999999998E-3</c:v>
                </c:pt>
                <c:pt idx="11037">
                  <c:v>1.64347E-2</c:v>
                </c:pt>
                <c:pt idx="11038">
                  <c:v>1.8386800000000001E-3</c:v>
                </c:pt>
                <c:pt idx="11039" formatCode="0.00E+00">
                  <c:v>-6.5898900000000002E-4</c:v>
                </c:pt>
                <c:pt idx="11040">
                  <c:v>4.8065199999999999E-3</c:v>
                </c:pt>
                <c:pt idx="11041">
                  <c:v>9.7560900000000002E-3</c:v>
                </c:pt>
                <c:pt idx="11042">
                  <c:v>2.0093899999999998E-3</c:v>
                </c:pt>
                <c:pt idx="11043">
                  <c:v>2.0084399999999998E-3</c:v>
                </c:pt>
                <c:pt idx="11044">
                  <c:v>5.8116900000000004E-3</c:v>
                </c:pt>
                <c:pt idx="11045">
                  <c:v>8.27789E-4</c:v>
                </c:pt>
                <c:pt idx="11046">
                  <c:v>9.7064999999999999E-3</c:v>
                </c:pt>
                <c:pt idx="11047">
                  <c:v>3.9148300000000002E-3</c:v>
                </c:pt>
                <c:pt idx="11048">
                  <c:v>-5.1345799999999997E-3</c:v>
                </c:pt>
                <c:pt idx="11049">
                  <c:v>5.1403000000000004E-3</c:v>
                </c:pt>
                <c:pt idx="11050">
                  <c:v>-3.3197399999999998E-3</c:v>
                </c:pt>
                <c:pt idx="11051">
                  <c:v>5.9213599999999996E-3</c:v>
                </c:pt>
                <c:pt idx="11052">
                  <c:v>-1.5449499999999999E-4</c:v>
                </c:pt>
                <c:pt idx="11053">
                  <c:v>1.4297499999999999E-2</c:v>
                </c:pt>
                <c:pt idx="11054">
                  <c:v>1.4517800000000001E-2</c:v>
                </c:pt>
                <c:pt idx="11055">
                  <c:v>-4.03404E-4</c:v>
                </c:pt>
                <c:pt idx="11056">
                  <c:v>-2.65789E-3</c:v>
                </c:pt>
                <c:pt idx="11057">
                  <c:v>1.2331999999999999E-2</c:v>
                </c:pt>
                <c:pt idx="11058">
                  <c:v>5.1746400000000003E-3</c:v>
                </c:pt>
                <c:pt idx="11059">
                  <c:v>-4.40598E-4</c:v>
                </c:pt>
                <c:pt idx="11060">
                  <c:v>3.2081599999999998E-3</c:v>
                </c:pt>
                <c:pt idx="11061">
                  <c:v>1.33162E-2</c:v>
                </c:pt>
                <c:pt idx="11062">
                  <c:v>3.2081599999999998E-3</c:v>
                </c:pt>
                <c:pt idx="11063">
                  <c:v>1.3966599999999999E-2</c:v>
                </c:pt>
                <c:pt idx="11064">
                  <c:v>6.1426199999999997E-3</c:v>
                </c:pt>
                <c:pt idx="11065">
                  <c:v>1.30081E-2</c:v>
                </c:pt>
                <c:pt idx="11066">
                  <c:v>8.9855200000000003E-3</c:v>
                </c:pt>
                <c:pt idx="11067">
                  <c:v>1.02129E-2</c:v>
                </c:pt>
                <c:pt idx="11068">
                  <c:v>-3.1099299999999999E-3</c:v>
                </c:pt>
                <c:pt idx="11069">
                  <c:v>6.9036499999999999E-3</c:v>
                </c:pt>
                <c:pt idx="11070">
                  <c:v>1.8863700000000001E-2</c:v>
                </c:pt>
                <c:pt idx="11071">
                  <c:v>8.0661799999999992E-3</c:v>
                </c:pt>
                <c:pt idx="11072">
                  <c:v>1.22871E-2</c:v>
                </c:pt>
                <c:pt idx="11073">
                  <c:v>-8.0032300000000001E-3</c:v>
                </c:pt>
                <c:pt idx="11074">
                  <c:v>1.6801799999999999E-2</c:v>
                </c:pt>
                <c:pt idx="11075">
                  <c:v>-2.0319899999999998E-2</c:v>
                </c:pt>
                <c:pt idx="11076">
                  <c:v>-2.41852E-3</c:v>
                </c:pt>
                <c:pt idx="11077">
                  <c:v>1.39141E-3</c:v>
                </c:pt>
                <c:pt idx="11078">
                  <c:v>1.9499800000000001E-2</c:v>
                </c:pt>
                <c:pt idx="11079">
                  <c:v>-4.0893600000000002E-3</c:v>
                </c:pt>
                <c:pt idx="11080">
                  <c:v>-7.7056900000000003E-3</c:v>
                </c:pt>
                <c:pt idx="11081">
                  <c:v>1.2422600000000001E-2</c:v>
                </c:pt>
                <c:pt idx="11082">
                  <c:v>1.4839199999999999E-3</c:v>
                </c:pt>
                <c:pt idx="11083">
                  <c:v>1.30758E-2</c:v>
                </c:pt>
                <c:pt idx="11084">
                  <c:v>-6.5898900000000002E-4</c:v>
                </c:pt>
                <c:pt idx="11085">
                  <c:v>2.59209E-3</c:v>
                </c:pt>
                <c:pt idx="11086">
                  <c:v>-8.5525500000000008E-3</c:v>
                </c:pt>
                <c:pt idx="11087">
                  <c:v>-4.7206899999999998E-4</c:v>
                </c:pt>
                <c:pt idx="11088">
                  <c:v>1.11494E-2</c:v>
                </c:pt>
                <c:pt idx="11089">
                  <c:v>4.0454899999999997E-3</c:v>
                </c:pt>
                <c:pt idx="11090">
                  <c:v>7.0200000000000002E-3</c:v>
                </c:pt>
                <c:pt idx="11091">
                  <c:v>-1.9660899999999999E-2</c:v>
                </c:pt>
                <c:pt idx="11092">
                  <c:v>-3.7479400000000002E-4</c:v>
                </c:pt>
                <c:pt idx="11093">
                  <c:v>-1.2571300000000001E-2</c:v>
                </c:pt>
                <c:pt idx="11094">
                  <c:v>-1.65081E-3</c:v>
                </c:pt>
                <c:pt idx="11095">
                  <c:v>3.5572099999999998E-4</c:v>
                </c:pt>
                <c:pt idx="11096">
                  <c:v>-2.3908599999999999E-3</c:v>
                </c:pt>
                <c:pt idx="11097">
                  <c:v>-3.1566599999999999E-3</c:v>
                </c:pt>
                <c:pt idx="11098">
                  <c:v>-2.4318699999999999E-4</c:v>
                </c:pt>
                <c:pt idx="11099">
                  <c:v>-7.2641399999999997E-3</c:v>
                </c:pt>
                <c:pt idx="11100">
                  <c:v>2.0113000000000002E-3</c:v>
                </c:pt>
                <c:pt idx="11101">
                  <c:v>-4.3487500000000002E-3</c:v>
                </c:pt>
                <c:pt idx="11102">
                  <c:v>2.1734200000000001E-3</c:v>
                </c:pt>
                <c:pt idx="11103">
                  <c:v>-5.8278999999999996E-3</c:v>
                </c:pt>
                <c:pt idx="11104">
                  <c:v>-8.3208099999999997E-3</c:v>
                </c:pt>
                <c:pt idx="11105">
                  <c:v>4.0149700000000001E-4</c:v>
                </c:pt>
                <c:pt idx="11106">
                  <c:v>2.2783299999999999E-3</c:v>
                </c:pt>
                <c:pt idx="11107">
                  <c:v>-5.2404399999999999E-3</c:v>
                </c:pt>
                <c:pt idx="11108">
                  <c:v>2.0504E-3</c:v>
                </c:pt>
                <c:pt idx="11109">
                  <c:v>-4.8446699999999997E-3</c:v>
                </c:pt>
                <c:pt idx="11110">
                  <c:v>3.4360900000000002E-3</c:v>
                </c:pt>
                <c:pt idx="11111">
                  <c:v>4.4612899999999997E-3</c:v>
                </c:pt>
                <c:pt idx="11112">
                  <c:v>-5.4264099999999996E-3</c:v>
                </c:pt>
                <c:pt idx="11113">
                  <c:v>9.4823800000000003E-3</c:v>
                </c:pt>
                <c:pt idx="11114">
                  <c:v>-8.6326600000000003E-3</c:v>
                </c:pt>
                <c:pt idx="11115">
                  <c:v>1.8664400000000001E-2</c:v>
                </c:pt>
                <c:pt idx="11116">
                  <c:v>-4.24385E-4</c:v>
                </c:pt>
                <c:pt idx="11117">
                  <c:v>2.4881399999999998E-3</c:v>
                </c:pt>
                <c:pt idx="11118">
                  <c:v>-1.27888E-3</c:v>
                </c:pt>
                <c:pt idx="11119">
                  <c:v>3.4399000000000001E-3</c:v>
                </c:pt>
                <c:pt idx="11120">
                  <c:v>-2.0923600000000001E-3</c:v>
                </c:pt>
                <c:pt idx="11121">
                  <c:v>4.8370399999999999E-3</c:v>
                </c:pt>
                <c:pt idx="11122">
                  <c:v>1.30653E-3</c:v>
                </c:pt>
                <c:pt idx="11123">
                  <c:v>1.3250400000000001E-2</c:v>
                </c:pt>
                <c:pt idx="11124">
                  <c:v>-2.2020299999999998E-3</c:v>
                </c:pt>
                <c:pt idx="11125">
                  <c:v>6.6070599999999997E-3</c:v>
                </c:pt>
                <c:pt idx="11126">
                  <c:v>1.1519400000000001E-2</c:v>
                </c:pt>
                <c:pt idx="11127">
                  <c:v>-8.5525500000000008E-3</c:v>
                </c:pt>
                <c:pt idx="11128">
                  <c:v>3.1261399999999999E-3</c:v>
                </c:pt>
                <c:pt idx="11129">
                  <c:v>1.18017E-2</c:v>
                </c:pt>
                <c:pt idx="11130">
                  <c:v>1.6443300000000001E-2</c:v>
                </c:pt>
                <c:pt idx="11131">
                  <c:v>4.6920800000000004E-3</c:v>
                </c:pt>
                <c:pt idx="11132">
                  <c:v>1.70755E-2</c:v>
                </c:pt>
                <c:pt idx="11133">
                  <c:v>1.8064500000000001E-2</c:v>
                </c:pt>
                <c:pt idx="11134">
                  <c:v>3.7002599999999999E-3</c:v>
                </c:pt>
                <c:pt idx="11135">
                  <c:v>1.0585799999999999E-2</c:v>
                </c:pt>
                <c:pt idx="11136">
                  <c:v>1.49231E-2</c:v>
                </c:pt>
                <c:pt idx="11137">
                  <c:v>1.089E-2</c:v>
                </c:pt>
                <c:pt idx="11138">
                  <c:v>1.4027599999999999E-2</c:v>
                </c:pt>
                <c:pt idx="11139">
                  <c:v>4.5824100000000003E-3</c:v>
                </c:pt>
                <c:pt idx="11140">
                  <c:v>1.6716000000000002E-2</c:v>
                </c:pt>
                <c:pt idx="11141">
                  <c:v>1.65825E-2</c:v>
                </c:pt>
                <c:pt idx="11142">
                  <c:v>1.09549E-2</c:v>
                </c:pt>
                <c:pt idx="11143">
                  <c:v>1.17588E-2</c:v>
                </c:pt>
                <c:pt idx="11144">
                  <c:v>1.0925300000000001E-2</c:v>
                </c:pt>
                <c:pt idx="11145">
                  <c:v>1.6397499999999999E-2</c:v>
                </c:pt>
                <c:pt idx="11146">
                  <c:v>-3.20244E-3</c:v>
                </c:pt>
                <c:pt idx="11147">
                  <c:v>1.8953299999999999E-2</c:v>
                </c:pt>
                <c:pt idx="11148">
                  <c:v>8.0289799999999998E-3</c:v>
                </c:pt>
                <c:pt idx="11149">
                  <c:v>1.10359E-2</c:v>
                </c:pt>
                <c:pt idx="11150">
                  <c:v>5.7592399999999997E-3</c:v>
                </c:pt>
                <c:pt idx="11151">
                  <c:v>2.4884199999999999E-2</c:v>
                </c:pt>
                <c:pt idx="11152">
                  <c:v>1.12934E-2</c:v>
                </c:pt>
                <c:pt idx="11153">
                  <c:v>1.37529E-2</c:v>
                </c:pt>
                <c:pt idx="11154">
                  <c:v>7.4405699999999996E-3</c:v>
                </c:pt>
                <c:pt idx="11155">
                  <c:v>5.8918E-3</c:v>
                </c:pt>
                <c:pt idx="11156">
                  <c:v>9.1762500000000004E-3</c:v>
                </c:pt>
                <c:pt idx="11157">
                  <c:v>1.4211700000000001E-2</c:v>
                </c:pt>
                <c:pt idx="11158">
                  <c:v>8.7642699999999994E-3</c:v>
                </c:pt>
                <c:pt idx="11159">
                  <c:v>6.4563800000000003E-4</c:v>
                </c:pt>
                <c:pt idx="11160">
                  <c:v>1.7030699999999999E-2</c:v>
                </c:pt>
                <c:pt idx="11161">
                  <c:v>1.40419E-2</c:v>
                </c:pt>
                <c:pt idx="11162">
                  <c:v>8.3446499999999995E-4</c:v>
                </c:pt>
                <c:pt idx="11163">
                  <c:v>1.10025E-2</c:v>
                </c:pt>
                <c:pt idx="11164">
                  <c:v>9.60541E-3</c:v>
                </c:pt>
                <c:pt idx="11165">
                  <c:v>1.34048E-2</c:v>
                </c:pt>
                <c:pt idx="11166">
                  <c:v>9.8247500000000001E-3</c:v>
                </c:pt>
                <c:pt idx="11167">
                  <c:v>1.54819E-2</c:v>
                </c:pt>
                <c:pt idx="11168">
                  <c:v>1.38397E-2</c:v>
                </c:pt>
                <c:pt idx="11169">
                  <c:v>1.0773700000000001E-2</c:v>
                </c:pt>
                <c:pt idx="11170">
                  <c:v>1.48354E-2</c:v>
                </c:pt>
                <c:pt idx="11171">
                  <c:v>1.5767099999999999E-2</c:v>
                </c:pt>
                <c:pt idx="11172">
                  <c:v>2.1101000000000002E-2</c:v>
                </c:pt>
                <c:pt idx="11173">
                  <c:v>2.8013199999999999E-2</c:v>
                </c:pt>
                <c:pt idx="11174">
                  <c:v>2.5324800000000001E-2</c:v>
                </c:pt>
                <c:pt idx="11175">
                  <c:v>1.6998300000000001E-2</c:v>
                </c:pt>
                <c:pt idx="11176">
                  <c:v>1.53437E-2</c:v>
                </c:pt>
                <c:pt idx="11177">
                  <c:v>1.04475E-2</c:v>
                </c:pt>
                <c:pt idx="11178">
                  <c:v>2.4567599999999998E-2</c:v>
                </c:pt>
                <c:pt idx="11179">
                  <c:v>2.775E-2</c:v>
                </c:pt>
                <c:pt idx="11180">
                  <c:v>1.2914699999999999E-2</c:v>
                </c:pt>
                <c:pt idx="11181">
                  <c:v>1.36414E-2</c:v>
                </c:pt>
                <c:pt idx="11182">
                  <c:v>1.01423E-2</c:v>
                </c:pt>
                <c:pt idx="11183">
                  <c:v>2.7883499999999999E-2</c:v>
                </c:pt>
                <c:pt idx="11184">
                  <c:v>2.73294E-2</c:v>
                </c:pt>
                <c:pt idx="11185">
                  <c:v>2.43015E-2</c:v>
                </c:pt>
                <c:pt idx="11186">
                  <c:v>1.3301800000000001E-2</c:v>
                </c:pt>
                <c:pt idx="11187">
                  <c:v>2.5437399999999999E-2</c:v>
                </c:pt>
                <c:pt idx="11188">
                  <c:v>2.11725E-2</c:v>
                </c:pt>
                <c:pt idx="11189">
                  <c:v>1.9093499999999999E-2</c:v>
                </c:pt>
                <c:pt idx="11190">
                  <c:v>4.0569300000000003E-3</c:v>
                </c:pt>
                <c:pt idx="11191">
                  <c:v>1.62115E-2</c:v>
                </c:pt>
                <c:pt idx="11192">
                  <c:v>1.2721100000000001E-2</c:v>
                </c:pt>
                <c:pt idx="11193">
                  <c:v>1.7265300000000001E-2</c:v>
                </c:pt>
                <c:pt idx="11194">
                  <c:v>1.8863700000000001E-2</c:v>
                </c:pt>
                <c:pt idx="11195">
                  <c:v>1.15108E-2</c:v>
                </c:pt>
                <c:pt idx="11196">
                  <c:v>1.44577E-2</c:v>
                </c:pt>
                <c:pt idx="11197">
                  <c:v>1.3847399999999999E-2</c:v>
                </c:pt>
                <c:pt idx="11198">
                  <c:v>1.25971E-2</c:v>
                </c:pt>
                <c:pt idx="11199">
                  <c:v>-5.1212299999999996E-4</c:v>
                </c:pt>
                <c:pt idx="11200">
                  <c:v>5.38063E-3</c:v>
                </c:pt>
                <c:pt idx="11201">
                  <c:v>1.51567E-2</c:v>
                </c:pt>
                <c:pt idx="11202">
                  <c:v>2.0583199999999999E-2</c:v>
                </c:pt>
                <c:pt idx="11203">
                  <c:v>1.04694E-2</c:v>
                </c:pt>
                <c:pt idx="11204">
                  <c:v>-7.6675400000000002E-4</c:v>
                </c:pt>
                <c:pt idx="11205">
                  <c:v>7.7018700000000004E-3</c:v>
                </c:pt>
                <c:pt idx="11206">
                  <c:v>4.7655099999999997E-3</c:v>
                </c:pt>
                <c:pt idx="11207">
                  <c:v>1.1606200000000001E-2</c:v>
                </c:pt>
                <c:pt idx="11208">
                  <c:v>5.2366299999999999E-3</c:v>
                </c:pt>
                <c:pt idx="11209">
                  <c:v>2.0729999999999998E-2</c:v>
                </c:pt>
                <c:pt idx="11210">
                  <c:v>1.8283799999999999E-2</c:v>
                </c:pt>
                <c:pt idx="11211">
                  <c:v>6.0205500000000004E-3</c:v>
                </c:pt>
                <c:pt idx="11212">
                  <c:v>-2.6874500000000001E-3</c:v>
                </c:pt>
                <c:pt idx="11213">
                  <c:v>7.3928800000000001E-3</c:v>
                </c:pt>
                <c:pt idx="11214">
                  <c:v>1.4686599999999999E-2</c:v>
                </c:pt>
                <c:pt idx="11215">
                  <c:v>1.43909E-2</c:v>
                </c:pt>
                <c:pt idx="11216">
                  <c:v>5.4559700000000001E-3</c:v>
                </c:pt>
                <c:pt idx="11217">
                  <c:v>6.4010600000000001E-3</c:v>
                </c:pt>
                <c:pt idx="11218">
                  <c:v>8.1663099999999995E-3</c:v>
                </c:pt>
                <c:pt idx="11219">
                  <c:v>1.59159E-2</c:v>
                </c:pt>
                <c:pt idx="11220">
                  <c:v>2.0227399999999999E-3</c:v>
                </c:pt>
                <c:pt idx="11221">
                  <c:v>1.42784E-2</c:v>
                </c:pt>
                <c:pt idx="11222">
                  <c:v>7.68661E-3</c:v>
                </c:pt>
                <c:pt idx="11223">
                  <c:v>1.36328E-2</c:v>
                </c:pt>
                <c:pt idx="11224">
                  <c:v>-9.6244799999999995E-3</c:v>
                </c:pt>
                <c:pt idx="11225">
                  <c:v>-6.4792599999999997E-3</c:v>
                </c:pt>
                <c:pt idx="11226">
                  <c:v>4.1751899999999996E-3</c:v>
                </c:pt>
                <c:pt idx="11227">
                  <c:v>8.2826600000000007E-3</c:v>
                </c:pt>
                <c:pt idx="11228">
                  <c:v>1.0929100000000001E-3</c:v>
                </c:pt>
                <c:pt idx="11229">
                  <c:v>-7.1725799999999996E-3</c:v>
                </c:pt>
                <c:pt idx="11230">
                  <c:v>2.3107499999999999E-3</c:v>
                </c:pt>
                <c:pt idx="11231">
                  <c:v>8.3932899999999994E-3</c:v>
                </c:pt>
                <c:pt idx="11232">
                  <c:v>3.5324100000000002E-3</c:v>
                </c:pt>
                <c:pt idx="11233">
                  <c:v>1.0283499999999999E-2</c:v>
                </c:pt>
                <c:pt idx="11234">
                  <c:v>7.4768100000000004E-3</c:v>
                </c:pt>
                <c:pt idx="11235">
                  <c:v>4.25911E-3</c:v>
                </c:pt>
                <c:pt idx="11236">
                  <c:v>5.4702800000000001E-3</c:v>
                </c:pt>
                <c:pt idx="11237">
                  <c:v>1.0655400000000001E-2</c:v>
                </c:pt>
                <c:pt idx="11238" formatCode="0.00E+00">
                  <c:v>5.3405800000000003E-5</c:v>
                </c:pt>
                <c:pt idx="11239">
                  <c:v>1.29795E-2</c:v>
                </c:pt>
                <c:pt idx="11240" formatCode="0.00E+00">
                  <c:v>5.8526999999999997E-3</c:v>
                </c:pt>
                <c:pt idx="11241">
                  <c:v>-7.1754499999999999E-3</c:v>
                </c:pt>
                <c:pt idx="11242">
                  <c:v>6.8359400000000004E-3</c:v>
                </c:pt>
                <c:pt idx="11243">
                  <c:v>-3.9672900000000002E-4</c:v>
                </c:pt>
                <c:pt idx="11244">
                  <c:v>6.1664600000000003E-3</c:v>
                </c:pt>
                <c:pt idx="11245">
                  <c:v>-9.1781599999999994E-3</c:v>
                </c:pt>
                <c:pt idx="11246">
                  <c:v>8.3446499999999995E-4</c:v>
                </c:pt>
                <c:pt idx="11247">
                  <c:v>-1.5106200000000001E-3</c:v>
                </c:pt>
                <c:pt idx="11248">
                  <c:v>-2.1848700000000002E-3</c:v>
                </c:pt>
                <c:pt idx="11249">
                  <c:v>8.06808E-3</c:v>
                </c:pt>
                <c:pt idx="11250">
                  <c:v>-2.62737E-3</c:v>
                </c:pt>
                <c:pt idx="11251">
                  <c:v>1.76716E-3</c:v>
                </c:pt>
                <c:pt idx="11252">
                  <c:v>1.3894999999999999E-3</c:v>
                </c:pt>
                <c:pt idx="11253">
                  <c:v>1.10226E-2</c:v>
                </c:pt>
                <c:pt idx="11254">
                  <c:v>4.7521600000000001E-3</c:v>
                </c:pt>
                <c:pt idx="11255">
                  <c:v>1.25589E-2</c:v>
                </c:pt>
                <c:pt idx="11256">
                  <c:v>4.8160599999999998E-4</c:v>
                </c:pt>
                <c:pt idx="11257">
                  <c:v>1.17016E-3</c:v>
                </c:pt>
                <c:pt idx="11258">
                  <c:v>1.2081100000000001E-2</c:v>
                </c:pt>
                <c:pt idx="11259">
                  <c:v>1.6679800000000002E-2</c:v>
                </c:pt>
                <c:pt idx="11260">
                  <c:v>2.02303E-2</c:v>
                </c:pt>
                <c:pt idx="11261" formatCode="0.00E+00">
                  <c:v>4.7683700000000004E-6</c:v>
                </c:pt>
                <c:pt idx="11262">
                  <c:v>1.2454E-2</c:v>
                </c:pt>
                <c:pt idx="11263">
                  <c:v>6.4373E-3</c:v>
                </c:pt>
                <c:pt idx="11264">
                  <c:v>1.3251300000000001E-2</c:v>
                </c:pt>
                <c:pt idx="11265">
                  <c:v>1.8568000000000001E-2</c:v>
                </c:pt>
                <c:pt idx="11266">
                  <c:v>-7.9917900000000001E-4</c:v>
                </c:pt>
                <c:pt idx="11267">
                  <c:v>2.9630699999999999E-3</c:v>
                </c:pt>
                <c:pt idx="11268">
                  <c:v>9.5052699999999997E-3</c:v>
                </c:pt>
                <c:pt idx="11269">
                  <c:v>8.74138E-3</c:v>
                </c:pt>
                <c:pt idx="11270">
                  <c:v>8.0423400000000003E-3</c:v>
                </c:pt>
                <c:pt idx="11271">
                  <c:v>2.707E-2</c:v>
                </c:pt>
                <c:pt idx="11272">
                  <c:v>1.9188899999999998E-2</c:v>
                </c:pt>
                <c:pt idx="11273">
                  <c:v>2.3299199999999999E-2</c:v>
                </c:pt>
                <c:pt idx="11274">
                  <c:v>1.14851E-2</c:v>
                </c:pt>
                <c:pt idx="11275">
                  <c:v>2.34795E-2</c:v>
                </c:pt>
                <c:pt idx="11276">
                  <c:v>1.23482E-2</c:v>
                </c:pt>
                <c:pt idx="11277">
                  <c:v>2.4435999999999999E-2</c:v>
                </c:pt>
                <c:pt idx="11278">
                  <c:v>2.4369200000000001E-2</c:v>
                </c:pt>
                <c:pt idx="11279">
                  <c:v>2.57282E-2</c:v>
                </c:pt>
                <c:pt idx="11280">
                  <c:v>2.47555E-2</c:v>
                </c:pt>
                <c:pt idx="11281">
                  <c:v>3.1434999999999998E-2</c:v>
                </c:pt>
                <c:pt idx="11282">
                  <c:v>2.78482E-2</c:v>
                </c:pt>
                <c:pt idx="11283">
                  <c:v>1.7211000000000001E-2</c:v>
                </c:pt>
                <c:pt idx="11284">
                  <c:v>2.66628E-2</c:v>
                </c:pt>
                <c:pt idx="11285">
                  <c:v>4.0298500000000001E-2</c:v>
                </c:pt>
                <c:pt idx="11286">
                  <c:v>2.48728E-2</c:v>
                </c:pt>
                <c:pt idx="11287">
                  <c:v>2.37255E-2</c:v>
                </c:pt>
                <c:pt idx="11288">
                  <c:v>2.2177700000000002E-2</c:v>
                </c:pt>
                <c:pt idx="11289">
                  <c:v>3.0908600000000001E-2</c:v>
                </c:pt>
                <c:pt idx="11290">
                  <c:v>1.72853E-2</c:v>
                </c:pt>
                <c:pt idx="11291">
                  <c:v>1.9476899999999998E-2</c:v>
                </c:pt>
                <c:pt idx="11292">
                  <c:v>2.0114900000000002E-2</c:v>
                </c:pt>
                <c:pt idx="11293">
                  <c:v>1.3499300000000001E-2</c:v>
                </c:pt>
                <c:pt idx="11294">
                  <c:v>1.6999199999999999E-2</c:v>
                </c:pt>
                <c:pt idx="11295">
                  <c:v>1.19562E-2</c:v>
                </c:pt>
                <c:pt idx="11296">
                  <c:v>2.67353E-2</c:v>
                </c:pt>
                <c:pt idx="11297">
                  <c:v>9.2630400000000002E-3</c:v>
                </c:pt>
                <c:pt idx="11298">
                  <c:v>5.7678199999999999E-3</c:v>
                </c:pt>
                <c:pt idx="11299" formatCode="0.00E+00">
                  <c:v>1.44777E-2</c:v>
                </c:pt>
                <c:pt idx="11300">
                  <c:v>2.0364799999999999E-2</c:v>
                </c:pt>
                <c:pt idx="11301">
                  <c:v>2.3602499999999998E-2</c:v>
                </c:pt>
                <c:pt idx="11302">
                  <c:v>3.26443E-3</c:v>
                </c:pt>
                <c:pt idx="11303">
                  <c:v>1.7730699999999999E-2</c:v>
                </c:pt>
                <c:pt idx="11304">
                  <c:v>1.98202E-2</c:v>
                </c:pt>
                <c:pt idx="11305">
                  <c:v>1.6100900000000001E-2</c:v>
                </c:pt>
                <c:pt idx="11306">
                  <c:v>9.8667100000000008E-3</c:v>
                </c:pt>
                <c:pt idx="11307">
                  <c:v>1.85366E-2</c:v>
                </c:pt>
                <c:pt idx="11308">
                  <c:v>7.2917900000000003E-3</c:v>
                </c:pt>
                <c:pt idx="11309">
                  <c:v>9.0026900000000007E-3</c:v>
                </c:pt>
                <c:pt idx="11310">
                  <c:v>1.7045000000000001E-2</c:v>
                </c:pt>
                <c:pt idx="11311">
                  <c:v>1.14202E-2</c:v>
                </c:pt>
                <c:pt idx="11312">
                  <c:v>1.0705900000000001E-2</c:v>
                </c:pt>
                <c:pt idx="11313">
                  <c:v>-8.3932899999999994E-3</c:v>
                </c:pt>
                <c:pt idx="11314">
                  <c:v>2.1246000000000001E-2</c:v>
                </c:pt>
                <c:pt idx="11315">
                  <c:v>9.3145399999999996E-3</c:v>
                </c:pt>
                <c:pt idx="11316">
                  <c:v>1.3556500000000001E-2</c:v>
                </c:pt>
                <c:pt idx="11317">
                  <c:v>-7.0381199999999995E-4</c:v>
                </c:pt>
                <c:pt idx="11318">
                  <c:v>-7.7857999999999998E-3</c:v>
                </c:pt>
                <c:pt idx="11319">
                  <c:v>-3.76415E-3</c:v>
                </c:pt>
                <c:pt idx="11320">
                  <c:v>-1.17369E-2</c:v>
                </c:pt>
                <c:pt idx="11321">
                  <c:v>6.9980600000000004E-3</c:v>
                </c:pt>
                <c:pt idx="11322">
                  <c:v>-4.9209600000000003E-3</c:v>
                </c:pt>
                <c:pt idx="11323">
                  <c:v>-1.6976399999999999E-2</c:v>
                </c:pt>
                <c:pt idx="11324">
                  <c:v>4.11987E-4</c:v>
                </c:pt>
                <c:pt idx="11325">
                  <c:v>-7.15542E-3</c:v>
                </c:pt>
                <c:pt idx="11326">
                  <c:v>1.83964E-3</c:v>
                </c:pt>
                <c:pt idx="11327">
                  <c:v>-1.8187499999999999E-2</c:v>
                </c:pt>
                <c:pt idx="11328">
                  <c:v>1.2359599999999999E-3</c:v>
                </c:pt>
                <c:pt idx="11329">
                  <c:v>-1.7801299999999999E-2</c:v>
                </c:pt>
                <c:pt idx="11330">
                  <c:v>-8.6717600000000006E-3</c:v>
                </c:pt>
                <c:pt idx="11331">
                  <c:v>-1.11532E-2</c:v>
                </c:pt>
                <c:pt idx="11332">
                  <c:v>-2.3465199999999999E-2</c:v>
                </c:pt>
                <c:pt idx="11333">
                  <c:v>-1.1632E-2</c:v>
                </c:pt>
                <c:pt idx="11334">
                  <c:v>-4.6930299999999999E-3</c:v>
                </c:pt>
                <c:pt idx="11335">
                  <c:v>-8.9302099999999992E-3</c:v>
                </c:pt>
                <c:pt idx="11336">
                  <c:v>-5.3110099999999997E-3</c:v>
                </c:pt>
                <c:pt idx="11337">
                  <c:v>-7.2402999999999999E-3</c:v>
                </c:pt>
                <c:pt idx="11338">
                  <c:v>-2.1420499999999999E-2</c:v>
                </c:pt>
                <c:pt idx="11339">
                  <c:v>-1.22728E-2</c:v>
                </c:pt>
                <c:pt idx="11340">
                  <c:v>-1.6209600000000001E-2</c:v>
                </c:pt>
                <c:pt idx="11341">
                  <c:v>4.53281E-3</c:v>
                </c:pt>
                <c:pt idx="11342">
                  <c:v>-2.9829000000000001E-2</c:v>
                </c:pt>
                <c:pt idx="11343">
                  <c:v>-1.64289E-2</c:v>
                </c:pt>
                <c:pt idx="11344">
                  <c:v>-2.3478499999999999E-2</c:v>
                </c:pt>
                <c:pt idx="11345">
                  <c:v>-7.0371599999999998E-3</c:v>
                </c:pt>
                <c:pt idx="11346">
                  <c:v>-1.7952900000000001E-2</c:v>
                </c:pt>
                <c:pt idx="11347">
                  <c:v>-2.1803900000000001E-2</c:v>
                </c:pt>
                <c:pt idx="11348">
                  <c:v>-6.0586900000000003E-3</c:v>
                </c:pt>
                <c:pt idx="11349">
                  <c:v>-1.6105700000000001E-2</c:v>
                </c:pt>
                <c:pt idx="11350">
                  <c:v>-1.4394799999999999E-2</c:v>
                </c:pt>
                <c:pt idx="11351">
                  <c:v>1.19209E-3</c:v>
                </c:pt>
                <c:pt idx="11352">
                  <c:v>1.53542E-3</c:v>
                </c:pt>
                <c:pt idx="11353" formatCode="0.00E+00">
                  <c:v>-3.2138800000000001E-3</c:v>
                </c:pt>
                <c:pt idx="11354">
                  <c:v>-6.1101899999999997E-3</c:v>
                </c:pt>
                <c:pt idx="11355">
                  <c:v>-2.0046199999999999E-3</c:v>
                </c:pt>
                <c:pt idx="11356">
                  <c:v>-8.1624999999999996E-3</c:v>
                </c:pt>
                <c:pt idx="11357">
                  <c:v>4.4441199999999999E-4</c:v>
                </c:pt>
                <c:pt idx="11358">
                  <c:v>2.0103500000000002E-3</c:v>
                </c:pt>
                <c:pt idx="11359">
                  <c:v>-1.0499999999999999E-3</c:v>
                </c:pt>
                <c:pt idx="11360">
                  <c:v>-1.04122E-2</c:v>
                </c:pt>
                <c:pt idx="11361">
                  <c:v>-7.2736700000000003E-3</c:v>
                </c:pt>
                <c:pt idx="11362">
                  <c:v>-1.6117099999999999E-4</c:v>
                </c:pt>
                <c:pt idx="11363">
                  <c:v>-7.4138600000000004E-3</c:v>
                </c:pt>
                <c:pt idx="11364">
                  <c:v>1.0376000000000001E-3</c:v>
                </c:pt>
                <c:pt idx="11365">
                  <c:v>-9.6130399999999998E-3</c:v>
                </c:pt>
                <c:pt idx="11366">
                  <c:v>2.1104800000000001E-3</c:v>
                </c:pt>
                <c:pt idx="11367">
                  <c:v>-5.7487500000000004E-3</c:v>
                </c:pt>
                <c:pt idx="11368">
                  <c:v>-1.06525E-3</c:v>
                </c:pt>
                <c:pt idx="11369">
                  <c:v>-6.5746299999999997E-3</c:v>
                </c:pt>
                <c:pt idx="11370">
                  <c:v>-3.6888099999999998E-3</c:v>
                </c:pt>
                <c:pt idx="11371">
                  <c:v>-9.5272100000000001E-4</c:v>
                </c:pt>
                <c:pt idx="11372">
                  <c:v>3.34644E-3</c:v>
                </c:pt>
                <c:pt idx="11373">
                  <c:v>6.2379799999999997E-3</c:v>
                </c:pt>
                <c:pt idx="11374">
                  <c:v>1.9178400000000001E-3</c:v>
                </c:pt>
                <c:pt idx="11375">
                  <c:v>-4.1866300000000002E-3</c:v>
                </c:pt>
                <c:pt idx="11376">
                  <c:v>6.9465600000000001E-3</c:v>
                </c:pt>
                <c:pt idx="11377">
                  <c:v>-2.5596600000000001E-3</c:v>
                </c:pt>
                <c:pt idx="11378">
                  <c:v>1.2187999999999999E-3</c:v>
                </c:pt>
                <c:pt idx="11379">
                  <c:v>7.9994200000000001E-3</c:v>
                </c:pt>
                <c:pt idx="11380">
                  <c:v>5.7611499999999996E-3</c:v>
                </c:pt>
                <c:pt idx="11381">
                  <c:v>4.2123799999999999E-3</c:v>
                </c:pt>
                <c:pt idx="11382">
                  <c:v>-2.9420900000000001E-3</c:v>
                </c:pt>
                <c:pt idx="11383">
                  <c:v>2.6216500000000001E-3</c:v>
                </c:pt>
                <c:pt idx="11384">
                  <c:v>2.9840499999999998E-3</c:v>
                </c:pt>
                <c:pt idx="11385">
                  <c:v>1.5511499999999999E-2</c:v>
                </c:pt>
                <c:pt idx="11386">
                  <c:v>1.7115600000000002E-2</c:v>
                </c:pt>
                <c:pt idx="11387">
                  <c:v>1.1013999999999999E-2</c:v>
                </c:pt>
                <c:pt idx="11388">
                  <c:v>1.3546900000000001E-2</c:v>
                </c:pt>
                <c:pt idx="11389">
                  <c:v>1.7061199999999999E-2</c:v>
                </c:pt>
                <c:pt idx="11390">
                  <c:v>2.8038E-3</c:v>
                </c:pt>
                <c:pt idx="11391">
                  <c:v>2.7484900000000001E-3</c:v>
                </c:pt>
                <c:pt idx="11392">
                  <c:v>1.02091E-2</c:v>
                </c:pt>
                <c:pt idx="11393">
                  <c:v>9.3011900000000008E-3</c:v>
                </c:pt>
                <c:pt idx="11394">
                  <c:v>-5.4721800000000001E-3</c:v>
                </c:pt>
                <c:pt idx="11395">
                  <c:v>-5.84316E-3</c:v>
                </c:pt>
                <c:pt idx="11396">
                  <c:v>1.2959500000000001E-2</c:v>
                </c:pt>
                <c:pt idx="11397">
                  <c:v>8.2092299999999997E-3</c:v>
                </c:pt>
                <c:pt idx="11398">
                  <c:v>4.7273599999999999E-3</c:v>
                </c:pt>
                <c:pt idx="11399">
                  <c:v>3.5963100000000001E-3</c:v>
                </c:pt>
                <c:pt idx="11400">
                  <c:v>4.7883999999999999E-3</c:v>
                </c:pt>
                <c:pt idx="11401">
                  <c:v>2.81906E-3</c:v>
                </c:pt>
                <c:pt idx="11402" formatCode="0.00E+00">
                  <c:v>-8.4876999999999994E-5</c:v>
                </c:pt>
                <c:pt idx="11403">
                  <c:v>1.0899499999999999E-2</c:v>
                </c:pt>
                <c:pt idx="11404">
                  <c:v>1.7423600000000001E-3</c:v>
                </c:pt>
                <c:pt idx="11405">
                  <c:v>-3.4198800000000001E-3</c:v>
                </c:pt>
                <c:pt idx="11406">
                  <c:v>-4.9724599999999997E-3</c:v>
                </c:pt>
                <c:pt idx="11407">
                  <c:v>-5.7792700000000004E-3</c:v>
                </c:pt>
                <c:pt idx="11408">
                  <c:v>-1.2855500000000001E-3</c:v>
                </c:pt>
                <c:pt idx="11409" formatCode="0.00E+00">
                  <c:v>-4.1961700000000002E-5</c:v>
                </c:pt>
                <c:pt idx="11410">
                  <c:v>-5.2642799999999997E-3</c:v>
                </c:pt>
                <c:pt idx="11411">
                  <c:v>-2.3021700000000001E-3</c:v>
                </c:pt>
                <c:pt idx="11412">
                  <c:v>-1.0795600000000001E-2</c:v>
                </c:pt>
                <c:pt idx="11413">
                  <c:v>-9.5415099999999996E-3</c:v>
                </c:pt>
                <c:pt idx="11414">
                  <c:v>-1.3459199999999999E-2</c:v>
                </c:pt>
                <c:pt idx="11415">
                  <c:v>1.43147E-3</c:v>
                </c:pt>
                <c:pt idx="11416">
                  <c:v>-1.0828000000000001E-2</c:v>
                </c:pt>
                <c:pt idx="11417">
                  <c:v>-1.4927899999999999E-2</c:v>
                </c:pt>
                <c:pt idx="11418">
                  <c:v>-1.70031E-2</c:v>
                </c:pt>
                <c:pt idx="11419">
                  <c:v>-1.10846E-2</c:v>
                </c:pt>
                <c:pt idx="11420">
                  <c:v>-1.91097E-2</c:v>
                </c:pt>
                <c:pt idx="11421">
                  <c:v>-3.1089799999999999E-3</c:v>
                </c:pt>
                <c:pt idx="11422">
                  <c:v>-8.27694E-3</c:v>
                </c:pt>
                <c:pt idx="11423">
                  <c:v>-7.9956100000000002E-3</c:v>
                </c:pt>
                <c:pt idx="11424">
                  <c:v>-9.7436899999999993E-3</c:v>
                </c:pt>
                <c:pt idx="11425">
                  <c:v>-1.8758799999999999E-3</c:v>
                </c:pt>
                <c:pt idx="11426">
                  <c:v>-7.85923E-3</c:v>
                </c:pt>
                <c:pt idx="11427">
                  <c:v>-1.15738E-2</c:v>
                </c:pt>
                <c:pt idx="11428">
                  <c:v>-5.8727299999999996E-3</c:v>
                </c:pt>
                <c:pt idx="11429">
                  <c:v>-1.9521699999999999E-2</c:v>
                </c:pt>
                <c:pt idx="11430">
                  <c:v>-1.2145E-2</c:v>
                </c:pt>
                <c:pt idx="11431">
                  <c:v>-2.1512E-2</c:v>
                </c:pt>
                <c:pt idx="11432">
                  <c:v>-1.6889600000000001E-2</c:v>
                </c:pt>
                <c:pt idx="11433">
                  <c:v>-1.8399200000000001E-2</c:v>
                </c:pt>
                <c:pt idx="11434">
                  <c:v>1.7919500000000001E-3</c:v>
                </c:pt>
                <c:pt idx="11435">
                  <c:v>-2.4702100000000001E-2</c:v>
                </c:pt>
                <c:pt idx="11436">
                  <c:v>5.0659199999999998E-3</c:v>
                </c:pt>
                <c:pt idx="11437">
                  <c:v>-1.5461900000000001E-2</c:v>
                </c:pt>
                <c:pt idx="11438">
                  <c:v>-5.9509299999999999E-4</c:v>
                </c:pt>
                <c:pt idx="11439">
                  <c:v>-1.53227E-2</c:v>
                </c:pt>
                <c:pt idx="11440">
                  <c:v>-1.01423E-2</c:v>
                </c:pt>
                <c:pt idx="11441">
                  <c:v>-1.14698E-2</c:v>
                </c:pt>
                <c:pt idx="11442">
                  <c:v>-2.2349399999999998E-2</c:v>
                </c:pt>
                <c:pt idx="11443">
                  <c:v>-1.3833E-2</c:v>
                </c:pt>
                <c:pt idx="11444">
                  <c:v>-8.8939699999999993E-3</c:v>
                </c:pt>
                <c:pt idx="11445">
                  <c:v>-1.1907600000000001E-2</c:v>
                </c:pt>
                <c:pt idx="11446">
                  <c:v>-1.4914500000000001E-2</c:v>
                </c:pt>
                <c:pt idx="11447">
                  <c:v>-7.4472399999999999E-3</c:v>
                </c:pt>
                <c:pt idx="11448">
                  <c:v>-1.5966399999999999E-2</c:v>
                </c:pt>
                <c:pt idx="11449">
                  <c:v>-9.4156299999999995E-3</c:v>
                </c:pt>
                <c:pt idx="11450">
                  <c:v>-1.0918600000000001E-2</c:v>
                </c:pt>
                <c:pt idx="11451">
                  <c:v>-3.5924899999999998E-3</c:v>
                </c:pt>
                <c:pt idx="11452">
                  <c:v>-9.2792499999999993E-3</c:v>
                </c:pt>
                <c:pt idx="11453">
                  <c:v>4.2429E-3</c:v>
                </c:pt>
                <c:pt idx="11454">
                  <c:v>-1.32017E-2</c:v>
                </c:pt>
                <c:pt idx="11455">
                  <c:v>-2.19345E-3</c:v>
                </c:pt>
                <c:pt idx="11456">
                  <c:v>-4.3907199999999999E-3</c:v>
                </c:pt>
                <c:pt idx="11457">
                  <c:v>-1.68896E-3</c:v>
                </c:pt>
                <c:pt idx="11458">
                  <c:v>-4.32205E-3</c:v>
                </c:pt>
                <c:pt idx="11459">
                  <c:v>-4.4956199999999997E-3</c:v>
                </c:pt>
                <c:pt idx="11460">
                  <c:v>-7.2126400000000002E-3</c:v>
                </c:pt>
                <c:pt idx="11461">
                  <c:v>-9.8266599999999992E-3</c:v>
                </c:pt>
                <c:pt idx="11462">
                  <c:v>-9.4709400000000006E-3</c:v>
                </c:pt>
                <c:pt idx="11463">
                  <c:v>1.74522E-3</c:v>
                </c:pt>
                <c:pt idx="11464">
                  <c:v>-7.4119600000000004E-3</c:v>
                </c:pt>
                <c:pt idx="11465">
                  <c:v>2.43378E-3</c:v>
                </c:pt>
                <c:pt idx="11466">
                  <c:v>1.86348E-3</c:v>
                </c:pt>
                <c:pt idx="11467">
                  <c:v>-9.0484599999999995E-3</c:v>
                </c:pt>
                <c:pt idx="11468">
                  <c:v>-6.7110099999999999E-3</c:v>
                </c:pt>
                <c:pt idx="11469">
                  <c:v>-2.0694699999999999E-3</c:v>
                </c:pt>
                <c:pt idx="11470">
                  <c:v>-1.1493700000000001E-2</c:v>
                </c:pt>
                <c:pt idx="11471">
                  <c:v>-4.0397599999999999E-3</c:v>
                </c:pt>
                <c:pt idx="11472">
                  <c:v>-1.02644E-2</c:v>
                </c:pt>
                <c:pt idx="11473">
                  <c:v>-1.45941E-2</c:v>
                </c:pt>
                <c:pt idx="11474">
                  <c:v>-2.4099299999999998E-3</c:v>
                </c:pt>
                <c:pt idx="11475" formatCode="0.00E+00">
                  <c:v>3.88145E-4</c:v>
                </c:pt>
                <c:pt idx="11476">
                  <c:v>3.5400399999999999E-3</c:v>
                </c:pt>
                <c:pt idx="11477">
                  <c:v>-1.03245E-2</c:v>
                </c:pt>
                <c:pt idx="11478">
                  <c:v>-7.6484700000000003E-4</c:v>
                </c:pt>
                <c:pt idx="11479">
                  <c:v>1.68896E-3</c:v>
                </c:pt>
                <c:pt idx="11480">
                  <c:v>-7.8029600000000003E-3</c:v>
                </c:pt>
                <c:pt idx="11481">
                  <c:v>-7.0209499999999998E-3</c:v>
                </c:pt>
                <c:pt idx="11482">
                  <c:v>3.7260100000000001E-3</c:v>
                </c:pt>
                <c:pt idx="11483">
                  <c:v>8.3932899999999994E-3</c:v>
                </c:pt>
                <c:pt idx="11484">
                  <c:v>-6.7329399999999998E-3</c:v>
                </c:pt>
                <c:pt idx="11485">
                  <c:v>1.35841E-2</c:v>
                </c:pt>
                <c:pt idx="11486">
                  <c:v>5.7954800000000004E-3</c:v>
                </c:pt>
                <c:pt idx="11487">
                  <c:v>4.4345900000000004E-3</c:v>
                </c:pt>
                <c:pt idx="11488">
                  <c:v>7.2574599999999999E-4</c:v>
                </c:pt>
                <c:pt idx="11489" formatCode="0.00E+00">
                  <c:v>1.47057E-3</c:v>
                </c:pt>
                <c:pt idx="11490">
                  <c:v>-1.1806499999999999E-2</c:v>
                </c:pt>
                <c:pt idx="11491">
                  <c:v>-4.2123799999999999E-3</c:v>
                </c:pt>
                <c:pt idx="11492">
                  <c:v>-6.9274899999999997E-3</c:v>
                </c:pt>
                <c:pt idx="11493">
                  <c:v>5.5522899999999997E-3</c:v>
                </c:pt>
                <c:pt idx="11494">
                  <c:v>7.6389299999999997E-4</c:v>
                </c:pt>
                <c:pt idx="11495">
                  <c:v>-5.6638699999999997E-3</c:v>
                </c:pt>
                <c:pt idx="11496">
                  <c:v>-4.8065199999999999E-3</c:v>
                </c:pt>
                <c:pt idx="11497">
                  <c:v>-6.9494200000000004E-3</c:v>
                </c:pt>
                <c:pt idx="11498">
                  <c:v>-1.5576400000000001E-2</c:v>
                </c:pt>
                <c:pt idx="11499">
                  <c:v>-9.0351100000000007E-3</c:v>
                </c:pt>
                <c:pt idx="11500">
                  <c:v>-9.0827900000000003E-3</c:v>
                </c:pt>
                <c:pt idx="11501">
                  <c:v>-1.17216E-2</c:v>
                </c:pt>
                <c:pt idx="11502">
                  <c:v>-1.60637E-2</c:v>
                </c:pt>
                <c:pt idx="11503">
                  <c:v>-1.8444100000000001E-2</c:v>
                </c:pt>
                <c:pt idx="11504">
                  <c:v>-1.08442E-2</c:v>
                </c:pt>
                <c:pt idx="11505">
                  <c:v>-1.15719E-2</c:v>
                </c:pt>
                <c:pt idx="11506">
                  <c:v>-7.3652300000000004E-3</c:v>
                </c:pt>
                <c:pt idx="11507">
                  <c:v>-5.52273E-3</c:v>
                </c:pt>
                <c:pt idx="11508">
                  <c:v>-1.0312099999999999E-2</c:v>
                </c:pt>
                <c:pt idx="11509">
                  <c:v>-2.0156899999999998E-2</c:v>
                </c:pt>
                <c:pt idx="11510">
                  <c:v>-8.4447900000000006E-3</c:v>
                </c:pt>
                <c:pt idx="11511">
                  <c:v>-1.5746099999999999E-2</c:v>
                </c:pt>
                <c:pt idx="11512">
                  <c:v>-1.73426E-2</c:v>
                </c:pt>
                <c:pt idx="11513">
                  <c:v>-1.14927E-2</c:v>
                </c:pt>
                <c:pt idx="11514">
                  <c:v>-1.2707700000000001E-2</c:v>
                </c:pt>
                <c:pt idx="11515">
                  <c:v>-1.2097399999999999E-2</c:v>
                </c:pt>
                <c:pt idx="11516">
                  <c:v>-1.40676E-2</c:v>
                </c:pt>
                <c:pt idx="11517">
                  <c:v>-2.63824E-2</c:v>
                </c:pt>
                <c:pt idx="11518">
                  <c:v>-1.4838199999999999E-2</c:v>
                </c:pt>
                <c:pt idx="11519">
                  <c:v>-2.1558799999999999E-2</c:v>
                </c:pt>
                <c:pt idx="11520">
                  <c:v>-2.1448100000000001E-2</c:v>
                </c:pt>
                <c:pt idx="11521">
                  <c:v>-1.9288099999999999E-2</c:v>
                </c:pt>
                <c:pt idx="11522">
                  <c:v>-2.3413699999999999E-2</c:v>
                </c:pt>
                <c:pt idx="11523">
                  <c:v>-1.29242E-2</c:v>
                </c:pt>
                <c:pt idx="11524">
                  <c:v>-9.4661699999999994E-3</c:v>
                </c:pt>
                <c:pt idx="11525">
                  <c:v>-9.8581299999999997E-3</c:v>
                </c:pt>
                <c:pt idx="11526">
                  <c:v>-1.17435E-2</c:v>
                </c:pt>
                <c:pt idx="11527">
                  <c:v>-1.50948E-2</c:v>
                </c:pt>
                <c:pt idx="11528">
                  <c:v>-2.4915699999999999E-2</c:v>
                </c:pt>
                <c:pt idx="11529">
                  <c:v>-5.18608E-3</c:v>
                </c:pt>
                <c:pt idx="11530">
                  <c:v>-1.7663000000000002E-2</c:v>
                </c:pt>
                <c:pt idx="11531">
                  <c:v>-1.7896700000000001E-2</c:v>
                </c:pt>
                <c:pt idx="11532">
                  <c:v>-1.6518600000000001E-2</c:v>
                </c:pt>
                <c:pt idx="11533">
                  <c:v>-1.7081300000000001E-2</c:v>
                </c:pt>
                <c:pt idx="11534">
                  <c:v>-1.3207399999999999E-2</c:v>
                </c:pt>
                <c:pt idx="11535">
                  <c:v>-2.8718899999999999E-2</c:v>
                </c:pt>
                <c:pt idx="11536">
                  <c:v>-1.8352500000000001E-2</c:v>
                </c:pt>
                <c:pt idx="11537">
                  <c:v>-1.7050699999999998E-2</c:v>
                </c:pt>
                <c:pt idx="11538">
                  <c:v>-2.0112000000000001E-2</c:v>
                </c:pt>
                <c:pt idx="11539">
                  <c:v>-2.31781E-2</c:v>
                </c:pt>
                <c:pt idx="11540">
                  <c:v>-9.9449199999999995E-3</c:v>
                </c:pt>
                <c:pt idx="11541">
                  <c:v>-1.05095E-2</c:v>
                </c:pt>
                <c:pt idx="11542">
                  <c:v>-5.37682E-3</c:v>
                </c:pt>
                <c:pt idx="11543">
                  <c:v>-8.2740799999999996E-3</c:v>
                </c:pt>
                <c:pt idx="11544">
                  <c:v>-1.26848E-2</c:v>
                </c:pt>
                <c:pt idx="11545">
                  <c:v>-8.4724399999999995E-3</c:v>
                </c:pt>
                <c:pt idx="11546">
                  <c:v>-1.6080899999999999E-2</c:v>
                </c:pt>
                <c:pt idx="11547">
                  <c:v>-1.2641899999999999E-2</c:v>
                </c:pt>
                <c:pt idx="11548">
                  <c:v>-1.3251300000000001E-2</c:v>
                </c:pt>
                <c:pt idx="11549">
                  <c:v>-9.5357900000000006E-3</c:v>
                </c:pt>
                <c:pt idx="11550">
                  <c:v>-1.0499E-2</c:v>
                </c:pt>
                <c:pt idx="11551">
                  <c:v>-2.61211E-3</c:v>
                </c:pt>
                <c:pt idx="11552">
                  <c:v>4.1017500000000004E-3</c:v>
                </c:pt>
                <c:pt idx="11553">
                  <c:v>2.2487599999999998E-3</c:v>
                </c:pt>
                <c:pt idx="11554">
                  <c:v>-5.2490200000000001E-3</c:v>
                </c:pt>
                <c:pt idx="11555">
                  <c:v>-9.8028200000000003E-3</c:v>
                </c:pt>
                <c:pt idx="11556">
                  <c:v>-5.6467100000000001E-3</c:v>
                </c:pt>
                <c:pt idx="11557">
                  <c:v>-2.7580299999999999E-3</c:v>
                </c:pt>
                <c:pt idx="11558">
                  <c:v>-2.3727399999999999E-3</c:v>
                </c:pt>
                <c:pt idx="11559">
                  <c:v>-7.8735400000000001E-3</c:v>
                </c:pt>
                <c:pt idx="11560">
                  <c:v>-3.9291400000000001E-4</c:v>
                </c:pt>
                <c:pt idx="11561">
                  <c:v>-5.6467100000000001E-3</c:v>
                </c:pt>
                <c:pt idx="11562">
                  <c:v>3.4532500000000002E-3</c:v>
                </c:pt>
                <c:pt idx="11563" formatCode="0.00E+00">
                  <c:v>7.1373000000000001E-3</c:v>
                </c:pt>
                <c:pt idx="11564">
                  <c:v>1.32465E-2</c:v>
                </c:pt>
                <c:pt idx="11565">
                  <c:v>8.6593599999999998E-4</c:v>
                </c:pt>
                <c:pt idx="11566">
                  <c:v>1.2534099999999999E-2</c:v>
                </c:pt>
                <c:pt idx="11567">
                  <c:v>5.23472E-3</c:v>
                </c:pt>
                <c:pt idx="11568">
                  <c:v>-6.3953400000000002E-3</c:v>
                </c:pt>
                <c:pt idx="11569">
                  <c:v>1.3820600000000001E-2</c:v>
                </c:pt>
                <c:pt idx="11570">
                  <c:v>2.0784400000000001E-2</c:v>
                </c:pt>
                <c:pt idx="11571">
                  <c:v>1.7011600000000002E-2</c:v>
                </c:pt>
                <c:pt idx="11572">
                  <c:v>-4.1103399999999997E-3</c:v>
                </c:pt>
                <c:pt idx="11573">
                  <c:v>-5.4368999999999997E-3</c:v>
                </c:pt>
                <c:pt idx="11574">
                  <c:v>2.4690599999999999E-3</c:v>
                </c:pt>
                <c:pt idx="11575">
                  <c:v>7.0838899999999998E-3</c:v>
                </c:pt>
                <c:pt idx="11576">
                  <c:v>-8.42094E-3</c:v>
                </c:pt>
                <c:pt idx="11577">
                  <c:v>1.8691999999999999E-3</c:v>
                </c:pt>
                <c:pt idx="11578">
                  <c:v>-1.6841899999999999E-3</c:v>
                </c:pt>
                <c:pt idx="11579">
                  <c:v>-6.37245E-3</c:v>
                </c:pt>
                <c:pt idx="11580">
                  <c:v>-7.5511900000000002E-3</c:v>
                </c:pt>
                <c:pt idx="11581">
                  <c:v>1.4490100000000001E-2</c:v>
                </c:pt>
                <c:pt idx="11582">
                  <c:v>-3.0612899999999999E-3</c:v>
                </c:pt>
                <c:pt idx="11583">
                  <c:v>-1.91307E-3</c:v>
                </c:pt>
                <c:pt idx="11584">
                  <c:v>-6.61182E-3</c:v>
                </c:pt>
                <c:pt idx="11585">
                  <c:v>4.8427599999999998E-3</c:v>
                </c:pt>
                <c:pt idx="11586">
                  <c:v>5.1317200000000002E-3</c:v>
                </c:pt>
                <c:pt idx="11587">
                  <c:v>3.09086E-3</c:v>
                </c:pt>
                <c:pt idx="11588">
                  <c:v>-1.23405E-3</c:v>
                </c:pt>
                <c:pt idx="11589">
                  <c:v>8.9931500000000003E-4</c:v>
                </c:pt>
                <c:pt idx="11590">
                  <c:v>2.6798199999999999E-3</c:v>
                </c:pt>
                <c:pt idx="11591">
                  <c:v>-8.2187700000000002E-3</c:v>
                </c:pt>
                <c:pt idx="11592">
                  <c:v>-8.5544600000000005E-4</c:v>
                </c:pt>
                <c:pt idx="11593">
                  <c:v>6.7167299999999997E-3</c:v>
                </c:pt>
                <c:pt idx="11594">
                  <c:v>6.09875E-3</c:v>
                </c:pt>
                <c:pt idx="11595">
                  <c:v>-2.72179E-3</c:v>
                </c:pt>
                <c:pt idx="11596">
                  <c:v>3.6430399999999997E-4</c:v>
                </c:pt>
                <c:pt idx="11597">
                  <c:v>-6.7024199999999997E-3</c:v>
                </c:pt>
                <c:pt idx="11598">
                  <c:v>3.12328E-3</c:v>
                </c:pt>
                <c:pt idx="11599">
                  <c:v>-3.6230099999999999E-3</c:v>
                </c:pt>
                <c:pt idx="11600">
                  <c:v>-2.06375E-3</c:v>
                </c:pt>
                <c:pt idx="11601">
                  <c:v>-8.9645399999999998E-4</c:v>
                </c:pt>
                <c:pt idx="11602">
                  <c:v>2.08187E-3</c:v>
                </c:pt>
                <c:pt idx="11603">
                  <c:v>-9.984970000000001E-4</c:v>
                </c:pt>
                <c:pt idx="11604">
                  <c:v>-4.4965700000000001E-3</c:v>
                </c:pt>
                <c:pt idx="11605">
                  <c:v>-7.0819899999999998E-3</c:v>
                </c:pt>
                <c:pt idx="11606">
                  <c:v>-2.32315E-3</c:v>
                </c:pt>
                <c:pt idx="11607">
                  <c:v>-1.3469699999999999E-2</c:v>
                </c:pt>
                <c:pt idx="11608">
                  <c:v>-8.9693099999999994E-3</c:v>
                </c:pt>
                <c:pt idx="11609">
                  <c:v>-1.2592300000000001E-2</c:v>
                </c:pt>
                <c:pt idx="11610">
                  <c:v>-1.1424999999999999E-2</c:v>
                </c:pt>
                <c:pt idx="11611">
                  <c:v>-1.09243E-2</c:v>
                </c:pt>
                <c:pt idx="11612">
                  <c:v>-4.8418000000000003E-3</c:v>
                </c:pt>
                <c:pt idx="11613">
                  <c:v>-4.2629199999999999E-3</c:v>
                </c:pt>
                <c:pt idx="11614">
                  <c:v>-1.0533300000000001E-2</c:v>
                </c:pt>
                <c:pt idx="11615">
                  <c:v>-4.2152400000000003E-3</c:v>
                </c:pt>
                <c:pt idx="11616">
                  <c:v>6.5231299999999996E-4</c:v>
                </c:pt>
                <c:pt idx="11617">
                  <c:v>-1.41382E-2</c:v>
                </c:pt>
                <c:pt idx="11618">
                  <c:v>-1.6549100000000001E-2</c:v>
                </c:pt>
                <c:pt idx="11619">
                  <c:v>-5.6075999999999999E-3</c:v>
                </c:pt>
                <c:pt idx="11620">
                  <c:v>-1.7356900000000001E-2</c:v>
                </c:pt>
                <c:pt idx="11621">
                  <c:v>-3.76415E-3</c:v>
                </c:pt>
                <c:pt idx="11622">
                  <c:v>-4.81892E-3</c:v>
                </c:pt>
                <c:pt idx="11623">
                  <c:v>-4.6434400000000004E-3</c:v>
                </c:pt>
                <c:pt idx="11624">
                  <c:v>-6.7739499999999999E-3</c:v>
                </c:pt>
                <c:pt idx="11625">
                  <c:v>-1.6386999999999999E-2</c:v>
                </c:pt>
                <c:pt idx="11626">
                  <c:v>1.70422E-3</c:v>
                </c:pt>
                <c:pt idx="11627">
                  <c:v>-7.58934E-3</c:v>
                </c:pt>
                <c:pt idx="11628">
                  <c:v>-1.04942E-2</c:v>
                </c:pt>
                <c:pt idx="11629">
                  <c:v>-6.2551500000000001E-3</c:v>
                </c:pt>
                <c:pt idx="11630">
                  <c:v>-1.07946E-2</c:v>
                </c:pt>
                <c:pt idx="11631">
                  <c:v>-9.0198499999999994E-3</c:v>
                </c:pt>
                <c:pt idx="11632" formatCode="0.00E+00">
                  <c:v>7.0724500000000001E-3</c:v>
                </c:pt>
                <c:pt idx="11633">
                  <c:v>-7.0066499999999997E-3</c:v>
                </c:pt>
                <c:pt idx="11634">
                  <c:v>-1.49822E-3</c:v>
                </c:pt>
                <c:pt idx="11635">
                  <c:v>-1.4385200000000001E-2</c:v>
                </c:pt>
                <c:pt idx="11636">
                  <c:v>2.0799600000000001E-3</c:v>
                </c:pt>
                <c:pt idx="11637">
                  <c:v>-2.8238299999999998E-3</c:v>
                </c:pt>
                <c:pt idx="11638">
                  <c:v>1.9788700000000002E-3</c:v>
                </c:pt>
                <c:pt idx="11639">
                  <c:v>6.8054200000000004E-3</c:v>
                </c:pt>
                <c:pt idx="11640">
                  <c:v>-3.16906E-3</c:v>
                </c:pt>
                <c:pt idx="11641">
                  <c:v>3.5886799999999999E-3</c:v>
                </c:pt>
                <c:pt idx="11642">
                  <c:v>-3.4046199999999998E-4</c:v>
                </c:pt>
                <c:pt idx="11643">
                  <c:v>3.4770999999999999E-3</c:v>
                </c:pt>
                <c:pt idx="11644">
                  <c:v>-3.37791E-3</c:v>
                </c:pt>
                <c:pt idx="11645">
                  <c:v>6.8883900000000003E-3</c:v>
                </c:pt>
                <c:pt idx="11646">
                  <c:v>-8.9817000000000004E-3</c:v>
                </c:pt>
                <c:pt idx="11647">
                  <c:v>-3.45612E-3</c:v>
                </c:pt>
                <c:pt idx="11648">
                  <c:v>5.5751799999999999E-3</c:v>
                </c:pt>
                <c:pt idx="11649">
                  <c:v>-2.6416800000000001E-4</c:v>
                </c:pt>
                <c:pt idx="11650">
                  <c:v>-1.8463100000000001E-3</c:v>
                </c:pt>
                <c:pt idx="11651">
                  <c:v>6.2503799999999998E-3</c:v>
                </c:pt>
                <c:pt idx="11652">
                  <c:v>1.7480900000000001E-3</c:v>
                </c:pt>
                <c:pt idx="11653">
                  <c:v>1.6861000000000001E-3</c:v>
                </c:pt>
                <c:pt idx="11654">
                  <c:v>1.41897E-2</c:v>
                </c:pt>
                <c:pt idx="11655">
                  <c:v>4.4555699999999998E-3</c:v>
                </c:pt>
                <c:pt idx="11656">
                  <c:v>1.1284799999999999E-2</c:v>
                </c:pt>
                <c:pt idx="11657">
                  <c:v>9.3116799999999993E-3</c:v>
                </c:pt>
                <c:pt idx="11658">
                  <c:v>1.17521E-2</c:v>
                </c:pt>
                <c:pt idx="11659">
                  <c:v>8.3227200000000005E-3</c:v>
                </c:pt>
                <c:pt idx="11660">
                  <c:v>1.35231E-2</c:v>
                </c:pt>
                <c:pt idx="11661">
                  <c:v>7.36237E-3</c:v>
                </c:pt>
                <c:pt idx="11662">
                  <c:v>7.2374300000000004E-3</c:v>
                </c:pt>
                <c:pt idx="11663">
                  <c:v>1.2426400000000001E-2</c:v>
                </c:pt>
                <c:pt idx="11664">
                  <c:v>1.11532E-2</c:v>
                </c:pt>
                <c:pt idx="11665">
                  <c:v>1.6460400000000001E-3</c:v>
                </c:pt>
                <c:pt idx="11666">
                  <c:v>4.0006599999999996E-3</c:v>
                </c:pt>
                <c:pt idx="11667">
                  <c:v>6.3247700000000004E-3</c:v>
                </c:pt>
                <c:pt idx="11668">
                  <c:v>1.26753E-2</c:v>
                </c:pt>
                <c:pt idx="11669">
                  <c:v>6.2656400000000003E-3</c:v>
                </c:pt>
                <c:pt idx="11670">
                  <c:v>8.7995499999999997E-3</c:v>
                </c:pt>
                <c:pt idx="11671">
                  <c:v>6.3314399999999998E-3</c:v>
                </c:pt>
                <c:pt idx="11672">
                  <c:v>9.6864700000000008E-3</c:v>
                </c:pt>
                <c:pt idx="11673">
                  <c:v>1.3070099999999999E-2</c:v>
                </c:pt>
                <c:pt idx="11674">
                  <c:v>7.5159099999999998E-3</c:v>
                </c:pt>
                <c:pt idx="11675">
                  <c:v>6.9131899999999996E-3</c:v>
                </c:pt>
                <c:pt idx="11676">
                  <c:v>1.19696E-2</c:v>
                </c:pt>
                <c:pt idx="11677">
                  <c:v>1.5594500000000001E-2</c:v>
                </c:pt>
                <c:pt idx="11678">
                  <c:v>1.0664E-2</c:v>
                </c:pt>
                <c:pt idx="11679">
                  <c:v>8.7203999999999997E-3</c:v>
                </c:pt>
                <c:pt idx="11680">
                  <c:v>2.2211100000000001E-3</c:v>
                </c:pt>
                <c:pt idx="11681">
                  <c:v>1.6750299999999999E-2</c:v>
                </c:pt>
                <c:pt idx="11682">
                  <c:v>2.68936E-4</c:v>
                </c:pt>
                <c:pt idx="11683">
                  <c:v>1.6441299999999999E-3</c:v>
                </c:pt>
                <c:pt idx="11684">
                  <c:v>1.4511100000000001E-2</c:v>
                </c:pt>
                <c:pt idx="11685">
                  <c:v>4.88377E-3</c:v>
                </c:pt>
                <c:pt idx="11686">
                  <c:v>-6.8120999999999998E-3</c:v>
                </c:pt>
                <c:pt idx="11687">
                  <c:v>1.19209E-4</c:v>
                </c:pt>
                <c:pt idx="11688">
                  <c:v>6.5698600000000003E-3</c:v>
                </c:pt>
                <c:pt idx="11689">
                  <c:v>2.7828200000000001E-3</c:v>
                </c:pt>
                <c:pt idx="11690">
                  <c:v>-2.65884E-3</c:v>
                </c:pt>
                <c:pt idx="11691">
                  <c:v>-4.9305E-3</c:v>
                </c:pt>
                <c:pt idx="11692">
                  <c:v>-2.87056E-4</c:v>
                </c:pt>
                <c:pt idx="11693">
                  <c:v>1.03283E-2</c:v>
                </c:pt>
                <c:pt idx="11694">
                  <c:v>2.3345900000000001E-3</c:v>
                </c:pt>
                <c:pt idx="11695">
                  <c:v>7.2002399999999999E-4</c:v>
                </c:pt>
                <c:pt idx="11696">
                  <c:v>3.87383E-3</c:v>
                </c:pt>
                <c:pt idx="11697">
                  <c:v>8.9311600000000005E-3</c:v>
                </c:pt>
                <c:pt idx="11698">
                  <c:v>-2.8743699999999998E-3</c:v>
                </c:pt>
                <c:pt idx="11699">
                  <c:v>1.3570800000000001E-3</c:v>
                </c:pt>
                <c:pt idx="11700" formatCode="0.00E+00">
                  <c:v>3.7193300000000002E-5</c:v>
                </c:pt>
                <c:pt idx="11701">
                  <c:v>8.2349799999999994E-3</c:v>
                </c:pt>
                <c:pt idx="11702">
                  <c:v>-9.1762500000000004E-3</c:v>
                </c:pt>
                <c:pt idx="11703">
                  <c:v>3.2291400000000001E-3</c:v>
                </c:pt>
                <c:pt idx="11704">
                  <c:v>9.95827E-3</c:v>
                </c:pt>
                <c:pt idx="11705">
                  <c:v>-1.56879E-3</c:v>
                </c:pt>
                <c:pt idx="11706">
                  <c:v>4.7616999999999998E-3</c:v>
                </c:pt>
                <c:pt idx="11707">
                  <c:v>-1.4228800000000001E-3</c:v>
                </c:pt>
                <c:pt idx="11708">
                  <c:v>1.0824200000000001E-2</c:v>
                </c:pt>
                <c:pt idx="11709">
                  <c:v>-3.2596600000000002E-3</c:v>
                </c:pt>
                <c:pt idx="11710">
                  <c:v>-9.7265200000000007E-3</c:v>
                </c:pt>
                <c:pt idx="11711">
                  <c:v>-1.5950200000000001E-2</c:v>
                </c:pt>
                <c:pt idx="11712">
                  <c:v>-1.6111400000000001E-2</c:v>
                </c:pt>
                <c:pt idx="11713">
                  <c:v>-1.09978E-2</c:v>
                </c:pt>
                <c:pt idx="11714">
                  <c:v>-1.6706499999999999E-2</c:v>
                </c:pt>
                <c:pt idx="11715">
                  <c:v>-2.2764199999999999E-3</c:v>
                </c:pt>
                <c:pt idx="11716">
                  <c:v>-1.1964799999999999E-2</c:v>
                </c:pt>
                <c:pt idx="11717">
                  <c:v>-6.8721800000000003E-3</c:v>
                </c:pt>
                <c:pt idx="11718">
                  <c:v>-4.5919400000000001E-3</c:v>
                </c:pt>
                <c:pt idx="11719">
                  <c:v>2.00081E-3</c:v>
                </c:pt>
                <c:pt idx="11720">
                  <c:v>-1.2577100000000001E-2</c:v>
                </c:pt>
                <c:pt idx="11721">
                  <c:v>-6.6194499999999998E-3</c:v>
                </c:pt>
                <c:pt idx="11722">
                  <c:v>-3.6468500000000001E-3</c:v>
                </c:pt>
                <c:pt idx="11723">
                  <c:v>3.66783E-3</c:v>
                </c:pt>
                <c:pt idx="11724">
                  <c:v>3.7431700000000001E-3</c:v>
                </c:pt>
                <c:pt idx="11725">
                  <c:v>2.8085699999999998E-3</c:v>
                </c:pt>
                <c:pt idx="11726">
                  <c:v>-1.5726099999999999E-3</c:v>
                </c:pt>
                <c:pt idx="11727">
                  <c:v>2.99454E-4</c:v>
                </c:pt>
                <c:pt idx="11728">
                  <c:v>2.9363599999999998E-3</c:v>
                </c:pt>
                <c:pt idx="11729">
                  <c:v>4.5604699999999996E-3</c:v>
                </c:pt>
                <c:pt idx="11730">
                  <c:v>-2.1200199999999998E-3</c:v>
                </c:pt>
                <c:pt idx="11731">
                  <c:v>1.1186600000000001E-3</c:v>
                </c:pt>
                <c:pt idx="11732">
                  <c:v>-3.4828200000000002E-3</c:v>
                </c:pt>
                <c:pt idx="11733">
                  <c:v>3.1089799999999999E-3</c:v>
                </c:pt>
                <c:pt idx="11734">
                  <c:v>6.2866199999999997E-3</c:v>
                </c:pt>
                <c:pt idx="11735">
                  <c:v>-3.1004000000000001E-3</c:v>
                </c:pt>
                <c:pt idx="11736">
                  <c:v>4.7922099999999999E-3</c:v>
                </c:pt>
                <c:pt idx="11737">
                  <c:v>3.8156499999999999E-3</c:v>
                </c:pt>
                <c:pt idx="11738">
                  <c:v>6.5240899999999998E-3</c:v>
                </c:pt>
                <c:pt idx="11739">
                  <c:v>-1.00479E-2</c:v>
                </c:pt>
                <c:pt idx="11740">
                  <c:v>9.9496800000000007E-3</c:v>
                </c:pt>
                <c:pt idx="11741">
                  <c:v>2.7456300000000002E-3</c:v>
                </c:pt>
                <c:pt idx="11742">
                  <c:v>8.3284399999999995E-3</c:v>
                </c:pt>
                <c:pt idx="11743">
                  <c:v>-4.8484799999999996E-3</c:v>
                </c:pt>
                <c:pt idx="11744">
                  <c:v>4.7826800000000001E-3</c:v>
                </c:pt>
                <c:pt idx="11745">
                  <c:v>3.4303699999999999E-3</c:v>
                </c:pt>
                <c:pt idx="11746" formatCode="0.00E+00">
                  <c:v>1.2599000000000001E-2</c:v>
                </c:pt>
                <c:pt idx="11747">
                  <c:v>9.6063599999999996E-3</c:v>
                </c:pt>
                <c:pt idx="11748">
                  <c:v>5.3195999999999998E-3</c:v>
                </c:pt>
                <c:pt idx="11749">
                  <c:v>8.8920600000000002E-3</c:v>
                </c:pt>
                <c:pt idx="11750">
                  <c:v>-1.9588499999999998E-3</c:v>
                </c:pt>
                <c:pt idx="11751">
                  <c:v>1.5377E-2</c:v>
                </c:pt>
                <c:pt idx="11752">
                  <c:v>5.9452100000000003E-3</c:v>
                </c:pt>
                <c:pt idx="11753">
                  <c:v>1.6994499999999999E-2</c:v>
                </c:pt>
                <c:pt idx="11754">
                  <c:v>6.3123700000000003E-3</c:v>
                </c:pt>
                <c:pt idx="11755">
                  <c:v>1.7173799999999999E-2</c:v>
                </c:pt>
                <c:pt idx="11756">
                  <c:v>7.52449E-3</c:v>
                </c:pt>
                <c:pt idx="11757">
                  <c:v>8.2712199999999993E-3</c:v>
                </c:pt>
                <c:pt idx="11758">
                  <c:v>7.4481999999999999E-4</c:v>
                </c:pt>
                <c:pt idx="11759">
                  <c:v>7.3299400000000001E-3</c:v>
                </c:pt>
                <c:pt idx="11760">
                  <c:v>3.5495800000000001E-3</c:v>
                </c:pt>
                <c:pt idx="11761">
                  <c:v>1.0280599999999999E-3</c:v>
                </c:pt>
                <c:pt idx="11762">
                  <c:v>3.8032500000000002E-3</c:v>
                </c:pt>
                <c:pt idx="11763">
                  <c:v>5.2280399999999998E-3</c:v>
                </c:pt>
                <c:pt idx="11764">
                  <c:v>1.5136699999999999E-2</c:v>
                </c:pt>
                <c:pt idx="11765">
                  <c:v>1.38969E-2</c:v>
                </c:pt>
                <c:pt idx="11766">
                  <c:v>1.1658699999999999E-2</c:v>
                </c:pt>
                <c:pt idx="11767">
                  <c:v>1.40953E-3</c:v>
                </c:pt>
                <c:pt idx="11768">
                  <c:v>8.7442400000000003E-3</c:v>
                </c:pt>
                <c:pt idx="11769">
                  <c:v>6.0405700000000003E-3</c:v>
                </c:pt>
                <c:pt idx="11770" formatCode="0.00E+00">
                  <c:v>1.33419E-2</c:v>
                </c:pt>
                <c:pt idx="11771">
                  <c:v>7.0400200000000001E-3</c:v>
                </c:pt>
                <c:pt idx="11772">
                  <c:v>1.4511100000000001E-2</c:v>
                </c:pt>
                <c:pt idx="11773">
                  <c:v>8.7490099999999998E-3</c:v>
                </c:pt>
                <c:pt idx="11774">
                  <c:v>1.1173199999999999E-2</c:v>
                </c:pt>
                <c:pt idx="11775">
                  <c:v>9.8991400000000007E-3</c:v>
                </c:pt>
                <c:pt idx="11776">
                  <c:v>1.7416999999999998E-2</c:v>
                </c:pt>
                <c:pt idx="11777">
                  <c:v>6.8512E-3</c:v>
                </c:pt>
                <c:pt idx="11778">
                  <c:v>7.5111400000000004E-3</c:v>
                </c:pt>
                <c:pt idx="11779">
                  <c:v>7.7085499999999998E-3</c:v>
                </c:pt>
                <c:pt idx="11780">
                  <c:v>1.64986E-4</c:v>
                </c:pt>
                <c:pt idx="11781">
                  <c:v>9.3145399999999996E-3</c:v>
                </c:pt>
                <c:pt idx="11782">
                  <c:v>6.1750399999999997E-3</c:v>
                </c:pt>
                <c:pt idx="11783">
                  <c:v>4.5204199999999998E-3</c:v>
                </c:pt>
                <c:pt idx="11784">
                  <c:v>-2.8543499999999999E-3</c:v>
                </c:pt>
                <c:pt idx="11785">
                  <c:v>1.0863299999999999E-2</c:v>
                </c:pt>
                <c:pt idx="11786">
                  <c:v>9.2124899999999996E-4</c:v>
                </c:pt>
                <c:pt idx="11787">
                  <c:v>3.4999800000000002E-3</c:v>
                </c:pt>
                <c:pt idx="11788">
                  <c:v>-2.0723299999999998E-3</c:v>
                </c:pt>
                <c:pt idx="11789">
                  <c:v>7.7095000000000002E-3</c:v>
                </c:pt>
                <c:pt idx="11790">
                  <c:v>-6.5946599999999996E-3</c:v>
                </c:pt>
                <c:pt idx="11791">
                  <c:v>1.05572E-3</c:v>
                </c:pt>
                <c:pt idx="11792">
                  <c:v>4.2676900000000002E-3</c:v>
                </c:pt>
                <c:pt idx="11793">
                  <c:v>4.1360900000000003E-3</c:v>
                </c:pt>
                <c:pt idx="11794">
                  <c:v>-4.282E-4</c:v>
                </c:pt>
                <c:pt idx="11795">
                  <c:v>4.2495700000000003E-3</c:v>
                </c:pt>
                <c:pt idx="11796">
                  <c:v>4.5070600000000002E-3</c:v>
                </c:pt>
                <c:pt idx="11797">
                  <c:v>5.2595100000000002E-3</c:v>
                </c:pt>
                <c:pt idx="11798">
                  <c:v>1.2235599999999999E-2</c:v>
                </c:pt>
                <c:pt idx="11799">
                  <c:v>2.5091200000000001E-3</c:v>
                </c:pt>
                <c:pt idx="11800">
                  <c:v>1.26696E-2</c:v>
                </c:pt>
                <c:pt idx="11801">
                  <c:v>8.1024200000000008E-3</c:v>
                </c:pt>
                <c:pt idx="11802">
                  <c:v>1.73712E-2</c:v>
                </c:pt>
                <c:pt idx="11803">
                  <c:v>5.7363500000000003E-3</c:v>
                </c:pt>
                <c:pt idx="11804">
                  <c:v>6.2618300000000003E-3</c:v>
                </c:pt>
                <c:pt idx="11805">
                  <c:v>1.1226699999999999E-2</c:v>
                </c:pt>
                <c:pt idx="11806">
                  <c:v>1.0129000000000001E-2</c:v>
                </c:pt>
                <c:pt idx="11807">
                  <c:v>4.8780400000000002E-3</c:v>
                </c:pt>
                <c:pt idx="11808">
                  <c:v>7.1010600000000002E-3</c:v>
                </c:pt>
                <c:pt idx="11809">
                  <c:v>2.6779199999999999E-3</c:v>
                </c:pt>
                <c:pt idx="11810">
                  <c:v>6.0558300000000003E-4</c:v>
                </c:pt>
                <c:pt idx="11811">
                  <c:v>-3.79372E-3</c:v>
                </c:pt>
                <c:pt idx="11812">
                  <c:v>4.27246E-4</c:v>
                </c:pt>
                <c:pt idx="11813">
                  <c:v>5.1012000000000002E-3</c:v>
                </c:pt>
                <c:pt idx="11814">
                  <c:v>1.0024999999999999E-2</c:v>
                </c:pt>
                <c:pt idx="11815">
                  <c:v>5.8631899999999999E-3</c:v>
                </c:pt>
                <c:pt idx="11816">
                  <c:v>4.7798199999999997E-3</c:v>
                </c:pt>
                <c:pt idx="11817">
                  <c:v>1.9990000000000001E-2</c:v>
                </c:pt>
                <c:pt idx="11818">
                  <c:v>6.1664600000000003E-3</c:v>
                </c:pt>
                <c:pt idx="11819">
                  <c:v>1.30968E-2</c:v>
                </c:pt>
                <c:pt idx="11820">
                  <c:v>1.1919000000000001E-2</c:v>
                </c:pt>
                <c:pt idx="11821">
                  <c:v>1.6056999999999998E-2</c:v>
                </c:pt>
                <c:pt idx="11822">
                  <c:v>5.7363500000000003E-3</c:v>
                </c:pt>
                <c:pt idx="11823">
                  <c:v>6.9255799999999998E-3</c:v>
                </c:pt>
                <c:pt idx="11824">
                  <c:v>8.4161800000000005E-3</c:v>
                </c:pt>
                <c:pt idx="11825">
                  <c:v>1.03397E-2</c:v>
                </c:pt>
                <c:pt idx="11826">
                  <c:v>9.8619499999999995E-3</c:v>
                </c:pt>
                <c:pt idx="11827">
                  <c:v>1.07899E-2</c:v>
                </c:pt>
                <c:pt idx="11828">
                  <c:v>8.6278899999999992E-3</c:v>
                </c:pt>
                <c:pt idx="11829">
                  <c:v>5.84126E-3</c:v>
                </c:pt>
                <c:pt idx="11830">
                  <c:v>1.89543E-2</c:v>
                </c:pt>
                <c:pt idx="11831">
                  <c:v>1.2486499999999999E-2</c:v>
                </c:pt>
                <c:pt idx="11832">
                  <c:v>1.1858E-2</c:v>
                </c:pt>
                <c:pt idx="11833">
                  <c:v>1.5500099999999999E-2</c:v>
                </c:pt>
                <c:pt idx="11834">
                  <c:v>1.59731E-2</c:v>
                </c:pt>
                <c:pt idx="11835">
                  <c:v>-6.5507899999999999E-3</c:v>
                </c:pt>
                <c:pt idx="11836">
                  <c:v>6.1988799999999997E-4</c:v>
                </c:pt>
                <c:pt idx="11837">
                  <c:v>-8.21209E-3</c:v>
                </c:pt>
                <c:pt idx="11838">
                  <c:v>-3.52287E-3</c:v>
                </c:pt>
                <c:pt idx="11839">
                  <c:v>-7.4539200000000002E-3</c:v>
                </c:pt>
                <c:pt idx="11840">
                  <c:v>3.48949E-3</c:v>
                </c:pt>
                <c:pt idx="11841">
                  <c:v>3.3855400000000003E-4</c:v>
                </c:pt>
                <c:pt idx="11842">
                  <c:v>-7.9021500000000001E-3</c:v>
                </c:pt>
                <c:pt idx="11843">
                  <c:v>3.6849999999999999E-3</c:v>
                </c:pt>
                <c:pt idx="11844">
                  <c:v>2.11077E-2</c:v>
                </c:pt>
                <c:pt idx="11845">
                  <c:v>1.34068E-2</c:v>
                </c:pt>
                <c:pt idx="11846">
                  <c:v>4.46606E-3</c:v>
                </c:pt>
                <c:pt idx="11847">
                  <c:v>2.4375899999999999E-3</c:v>
                </c:pt>
                <c:pt idx="11848">
                  <c:v>1.87302E-3</c:v>
                </c:pt>
                <c:pt idx="11849">
                  <c:v>-7.8458799999999995E-3</c:v>
                </c:pt>
                <c:pt idx="11850">
                  <c:v>-1.0452300000000001E-3</c:v>
                </c:pt>
                <c:pt idx="11851" formatCode="0.00E+00">
                  <c:v>1.31378E-2</c:v>
                </c:pt>
                <c:pt idx="11852">
                  <c:v>3.3016199999999999E-3</c:v>
                </c:pt>
                <c:pt idx="11853">
                  <c:v>3.1108899999999998E-3</c:v>
                </c:pt>
                <c:pt idx="11854">
                  <c:v>7.7772099999999997E-3</c:v>
                </c:pt>
                <c:pt idx="11855">
                  <c:v>2.8684600000000001E-2</c:v>
                </c:pt>
                <c:pt idx="11856">
                  <c:v>1.36385E-2</c:v>
                </c:pt>
                <c:pt idx="11857">
                  <c:v>5.9671400000000001E-3</c:v>
                </c:pt>
                <c:pt idx="11858">
                  <c:v>7.5025600000000001E-3</c:v>
                </c:pt>
                <c:pt idx="11859">
                  <c:v>9.8819700000000003E-3</c:v>
                </c:pt>
                <c:pt idx="11860">
                  <c:v>-4.8913999999999997E-3</c:v>
                </c:pt>
                <c:pt idx="11861">
                  <c:v>2.6712400000000001E-3</c:v>
                </c:pt>
                <c:pt idx="11862">
                  <c:v>2.3145700000000002E-3</c:v>
                </c:pt>
                <c:pt idx="11863">
                  <c:v>1.22433E-2</c:v>
                </c:pt>
                <c:pt idx="11864">
                  <c:v>9.8857900000000002E-3</c:v>
                </c:pt>
                <c:pt idx="11865">
                  <c:v>5.28526E-3</c:v>
                </c:pt>
                <c:pt idx="11866">
                  <c:v>5.7687800000000003E-3</c:v>
                </c:pt>
                <c:pt idx="11867">
                  <c:v>3.7040699999999998E-3</c:v>
                </c:pt>
                <c:pt idx="11868">
                  <c:v>-3.9835000000000001E-3</c:v>
                </c:pt>
                <c:pt idx="11869">
                  <c:v>-2.5815999999999999E-3</c:v>
                </c:pt>
                <c:pt idx="11870">
                  <c:v>9.8485900000000008E-3</c:v>
                </c:pt>
                <c:pt idx="11871">
                  <c:v>-6.6585500000000001E-3</c:v>
                </c:pt>
                <c:pt idx="11872">
                  <c:v>-1.26457E-3</c:v>
                </c:pt>
                <c:pt idx="11873">
                  <c:v>-1.28937E-3</c:v>
                </c:pt>
                <c:pt idx="11874">
                  <c:v>3.0488999999999998E-3</c:v>
                </c:pt>
                <c:pt idx="11875">
                  <c:v>-4.5967100000000004E-3</c:v>
                </c:pt>
                <c:pt idx="11876">
                  <c:v>-1.04198E-2</c:v>
                </c:pt>
                <c:pt idx="11877">
                  <c:v>-6.8531E-3</c:v>
                </c:pt>
                <c:pt idx="11878">
                  <c:v>1.0623900000000001E-3</c:v>
                </c:pt>
                <c:pt idx="11879">
                  <c:v>-4.8255900000000003E-3</c:v>
                </c:pt>
                <c:pt idx="11880">
                  <c:v>4.2209600000000002E-3</c:v>
                </c:pt>
                <c:pt idx="11881">
                  <c:v>1.65939E-3</c:v>
                </c:pt>
                <c:pt idx="11882">
                  <c:v>4.5881300000000002E-3</c:v>
                </c:pt>
                <c:pt idx="11883">
                  <c:v>-1.56879E-3</c:v>
                </c:pt>
                <c:pt idx="11884">
                  <c:v>-1.45721E-3</c:v>
                </c:pt>
                <c:pt idx="11885">
                  <c:v>2.9420900000000001E-3</c:v>
                </c:pt>
                <c:pt idx="11886">
                  <c:v>-1.24931E-3</c:v>
                </c:pt>
                <c:pt idx="11887">
                  <c:v>-1.7385499999999999E-3</c:v>
                </c:pt>
                <c:pt idx="11888">
                  <c:v>-9.0160399999999995E-3</c:v>
                </c:pt>
                <c:pt idx="11889" formatCode="0.00E+00">
                  <c:v>-3.4332300000000003E-5</c:v>
                </c:pt>
                <c:pt idx="11890">
                  <c:v>-1.03588E-2</c:v>
                </c:pt>
                <c:pt idx="11891">
                  <c:v>1.3875999999999999E-3</c:v>
                </c:pt>
                <c:pt idx="11892">
                  <c:v>-5.55325E-3</c:v>
                </c:pt>
                <c:pt idx="11893" formatCode="0.00E+00">
                  <c:v>5.2833600000000002E-4</c:v>
                </c:pt>
                <c:pt idx="11894">
                  <c:v>-4.5318600000000004E-3</c:v>
                </c:pt>
                <c:pt idx="11895">
                  <c:v>-1.75095E-3</c:v>
                </c:pt>
                <c:pt idx="11896">
                  <c:v>-2.8305100000000001E-3</c:v>
                </c:pt>
                <c:pt idx="11897">
                  <c:v>-1.3438200000000001E-2</c:v>
                </c:pt>
                <c:pt idx="11898">
                  <c:v>-1.3233200000000001E-2</c:v>
                </c:pt>
                <c:pt idx="11899">
                  <c:v>-1.1864700000000001E-2</c:v>
                </c:pt>
                <c:pt idx="11900">
                  <c:v>-6.6995600000000002E-3</c:v>
                </c:pt>
                <c:pt idx="11901">
                  <c:v>-1.00365E-2</c:v>
                </c:pt>
                <c:pt idx="11902">
                  <c:v>-1.3891199999999999E-2</c:v>
                </c:pt>
                <c:pt idx="11903">
                  <c:v>-1.1738800000000001E-2</c:v>
                </c:pt>
                <c:pt idx="11904" formatCode="0.00E+00">
                  <c:v>-5.4607400000000004E-3</c:v>
                </c:pt>
                <c:pt idx="11905">
                  <c:v>-2.44884E-2</c:v>
                </c:pt>
                <c:pt idx="11906">
                  <c:v>-1.3513600000000001E-2</c:v>
                </c:pt>
                <c:pt idx="11907">
                  <c:v>-9.8609900000000005E-4</c:v>
                </c:pt>
                <c:pt idx="11908">
                  <c:v>-8.6402899999999999E-4</c:v>
                </c:pt>
                <c:pt idx="11909">
                  <c:v>-3.5800900000000002E-3</c:v>
                </c:pt>
                <c:pt idx="11910">
                  <c:v>-1.0252E-3</c:v>
                </c:pt>
                <c:pt idx="11911">
                  <c:v>-1.8033999999999999E-3</c:v>
                </c:pt>
                <c:pt idx="11912" formatCode="0.00E+00">
                  <c:v>1.8701600000000001E-3</c:v>
                </c:pt>
                <c:pt idx="11913">
                  <c:v>-7.2956099999999999E-4</c:v>
                </c:pt>
                <c:pt idx="11914">
                  <c:v>4.6529800000000001E-3</c:v>
                </c:pt>
                <c:pt idx="11915">
                  <c:v>1.9149799999999999E-3</c:v>
                </c:pt>
                <c:pt idx="11916">
                  <c:v>-6.0777699999999997E-3</c:v>
                </c:pt>
                <c:pt idx="11917">
                  <c:v>5.1317200000000002E-3</c:v>
                </c:pt>
                <c:pt idx="11918">
                  <c:v>3.3741000000000001E-3</c:v>
                </c:pt>
                <c:pt idx="11919">
                  <c:v>5.2118299999999998E-3</c:v>
                </c:pt>
                <c:pt idx="11920">
                  <c:v>5.3377199999999998E-3</c:v>
                </c:pt>
                <c:pt idx="11921">
                  <c:v>5.6905699999999998E-3</c:v>
                </c:pt>
                <c:pt idx="11922">
                  <c:v>2.3565299999999999E-3</c:v>
                </c:pt>
                <c:pt idx="11923">
                  <c:v>-2.9334999999999999E-3</c:v>
                </c:pt>
                <c:pt idx="11924">
                  <c:v>-4.1875799999999998E-3</c:v>
                </c:pt>
                <c:pt idx="11925">
                  <c:v>9.9096299999999991E-3</c:v>
                </c:pt>
                <c:pt idx="11926">
                  <c:v>5.8946600000000004E-3</c:v>
                </c:pt>
                <c:pt idx="11927">
                  <c:v>-4.5833599999999999E-3</c:v>
                </c:pt>
                <c:pt idx="11928">
                  <c:v>-3.6201499999999999E-3</c:v>
                </c:pt>
                <c:pt idx="11929">
                  <c:v>4.5003899999999999E-3</c:v>
                </c:pt>
                <c:pt idx="11930">
                  <c:v>1.03979E-2</c:v>
                </c:pt>
                <c:pt idx="11931" formatCode="0.00E+00">
                  <c:v>1.3809200000000001E-3</c:v>
                </c:pt>
                <c:pt idx="11932">
                  <c:v>6.0491599999999996E-3</c:v>
                </c:pt>
                <c:pt idx="11933">
                  <c:v>8.3046000000000005E-3</c:v>
                </c:pt>
                <c:pt idx="11934">
                  <c:v>7.5635900000000002E-3</c:v>
                </c:pt>
                <c:pt idx="11935">
                  <c:v>1.03283E-3</c:v>
                </c:pt>
                <c:pt idx="11936">
                  <c:v>1.14889E-2</c:v>
                </c:pt>
                <c:pt idx="11937">
                  <c:v>1.56898E-2</c:v>
                </c:pt>
                <c:pt idx="11938">
                  <c:v>1.53446E-2</c:v>
                </c:pt>
                <c:pt idx="11939">
                  <c:v>1.35975E-2</c:v>
                </c:pt>
                <c:pt idx="11940">
                  <c:v>2.1972700000000001E-2</c:v>
                </c:pt>
                <c:pt idx="11941">
                  <c:v>2.1341300000000001E-2</c:v>
                </c:pt>
                <c:pt idx="11942">
                  <c:v>1.2595200000000001E-2</c:v>
                </c:pt>
                <c:pt idx="11943">
                  <c:v>2.1193500000000001E-2</c:v>
                </c:pt>
                <c:pt idx="11944">
                  <c:v>2.08273E-2</c:v>
                </c:pt>
                <c:pt idx="11945">
                  <c:v>8.98266E-3</c:v>
                </c:pt>
                <c:pt idx="11946">
                  <c:v>8.6727100000000001E-3</c:v>
                </c:pt>
                <c:pt idx="11947">
                  <c:v>9.3116799999999993E-3</c:v>
                </c:pt>
                <c:pt idx="11948">
                  <c:v>-1.76716E-3</c:v>
                </c:pt>
                <c:pt idx="11949">
                  <c:v>-2.1057099999999998E-3</c:v>
                </c:pt>
                <c:pt idx="11950">
                  <c:v>-6.4754500000000002E-4</c:v>
                </c:pt>
                <c:pt idx="11951">
                  <c:v>-3.4122499999999999E-3</c:v>
                </c:pt>
                <c:pt idx="11952">
                  <c:v>-1.5239699999999999E-3</c:v>
                </c:pt>
                <c:pt idx="11953">
                  <c:v>-3.79467E-3</c:v>
                </c:pt>
                <c:pt idx="11954">
                  <c:v>6.2360799999999997E-3</c:v>
                </c:pt>
                <c:pt idx="11955">
                  <c:v>-8.7633099999999998E-3</c:v>
                </c:pt>
                <c:pt idx="11956">
                  <c:v>-2.14481E-3</c:v>
                </c:pt>
                <c:pt idx="11957">
                  <c:v>-1.2195599999999999E-2</c:v>
                </c:pt>
                <c:pt idx="11958">
                  <c:v>3.11852E-4</c:v>
                </c:pt>
                <c:pt idx="11959">
                  <c:v>-2.91348E-3</c:v>
                </c:pt>
                <c:pt idx="11960">
                  <c:v>-1.4576E-2</c:v>
                </c:pt>
                <c:pt idx="11961">
                  <c:v>-6.2942500000000004E-3</c:v>
                </c:pt>
                <c:pt idx="11962">
                  <c:v>-8.9254399999999998E-3</c:v>
                </c:pt>
                <c:pt idx="11963">
                  <c:v>-2.6473999999999998E-3</c:v>
                </c:pt>
                <c:pt idx="11964">
                  <c:v>-1.58949E-2</c:v>
                </c:pt>
                <c:pt idx="11965">
                  <c:v>-9.8524100000000007E-3</c:v>
                </c:pt>
                <c:pt idx="11966">
                  <c:v>-1.1096E-2</c:v>
                </c:pt>
                <c:pt idx="11967">
                  <c:v>-1.13831E-2</c:v>
                </c:pt>
                <c:pt idx="11968">
                  <c:v>-1.24922E-2</c:v>
                </c:pt>
                <c:pt idx="11969">
                  <c:v>-2.3603399999999998E-3</c:v>
                </c:pt>
                <c:pt idx="11970">
                  <c:v>6.4430199999999998E-3</c:v>
                </c:pt>
                <c:pt idx="11971">
                  <c:v>1.0414100000000001E-2</c:v>
                </c:pt>
                <c:pt idx="11972">
                  <c:v>8.2969700000000007E-3</c:v>
                </c:pt>
                <c:pt idx="11973">
                  <c:v>8.9569100000000002E-3</c:v>
                </c:pt>
                <c:pt idx="11974">
                  <c:v>8.6650800000000004E-3</c:v>
                </c:pt>
                <c:pt idx="11975" formatCode="0.00E+00">
                  <c:v>-2.38419E-5</c:v>
                </c:pt>
                <c:pt idx="11976">
                  <c:v>3.1824100000000001E-3</c:v>
                </c:pt>
                <c:pt idx="11977">
                  <c:v>-2.2363700000000001E-3</c:v>
                </c:pt>
                <c:pt idx="11978">
                  <c:v>2.4595300000000001E-3</c:v>
                </c:pt>
                <c:pt idx="11979">
                  <c:v>-7.0037800000000002E-3</c:v>
                </c:pt>
                <c:pt idx="11980">
                  <c:v>1.20068E-3</c:v>
                </c:pt>
                <c:pt idx="11981">
                  <c:v>-1.7128E-3</c:v>
                </c:pt>
                <c:pt idx="11982">
                  <c:v>2.89917E-4</c:v>
                </c:pt>
                <c:pt idx="11983">
                  <c:v>-1.1928599999999999E-2</c:v>
                </c:pt>
                <c:pt idx="11984">
                  <c:v>-1.3399099999999999E-3</c:v>
                </c:pt>
                <c:pt idx="11985">
                  <c:v>-5.8317200000000003E-3</c:v>
                </c:pt>
                <c:pt idx="11986">
                  <c:v>-3.2100700000000002E-3</c:v>
                </c:pt>
                <c:pt idx="11987">
                  <c:v>-4.9018900000000003E-4</c:v>
                </c:pt>
                <c:pt idx="11988">
                  <c:v>4.7826800000000001E-3</c:v>
                </c:pt>
                <c:pt idx="11989">
                  <c:v>-1.7491300000000001E-2</c:v>
                </c:pt>
                <c:pt idx="11990">
                  <c:v>-1.0994E-2</c:v>
                </c:pt>
                <c:pt idx="11991">
                  <c:v>-4.7521600000000001E-3</c:v>
                </c:pt>
                <c:pt idx="11992">
                  <c:v>-6.4792599999999997E-3</c:v>
                </c:pt>
                <c:pt idx="11993">
                  <c:v>-1.6346900000000001E-2</c:v>
                </c:pt>
                <c:pt idx="11994">
                  <c:v>9.6702599999999995E-4</c:v>
                </c:pt>
                <c:pt idx="11995">
                  <c:v>1.5830999999999999E-4</c:v>
                </c:pt>
                <c:pt idx="11996">
                  <c:v>-7.8782999999999995E-3</c:v>
                </c:pt>
                <c:pt idx="11997">
                  <c:v>-6.3324000000000002E-3</c:v>
                </c:pt>
                <c:pt idx="11998">
                  <c:v>3.9978000000000001E-3</c:v>
                </c:pt>
                <c:pt idx="11999">
                  <c:v>1.24025E-2</c:v>
                </c:pt>
                <c:pt idx="12000">
                  <c:v>-1.48201E-3</c:v>
                </c:pt>
                <c:pt idx="12001">
                  <c:v>1.8197999999999999E-2</c:v>
                </c:pt>
                <c:pt idx="12002">
                  <c:v>8.2655000000000003E-3</c:v>
                </c:pt>
                <c:pt idx="12003">
                  <c:v>1.0593399999999999E-2</c:v>
                </c:pt>
                <c:pt idx="12004">
                  <c:v>9.4671200000000007E-3</c:v>
                </c:pt>
                <c:pt idx="12005">
                  <c:v>7.1430199999999999E-3</c:v>
                </c:pt>
                <c:pt idx="12006">
                  <c:v>1.1282E-3</c:v>
                </c:pt>
                <c:pt idx="12007">
                  <c:v>7.2937000000000002E-3</c:v>
                </c:pt>
                <c:pt idx="12008">
                  <c:v>-8.1348399999999995E-4</c:v>
                </c:pt>
                <c:pt idx="12009">
                  <c:v>1.66216E-2</c:v>
                </c:pt>
                <c:pt idx="12010">
                  <c:v>7.3108699999999997E-3</c:v>
                </c:pt>
                <c:pt idx="12011">
                  <c:v>1.2742E-2</c:v>
                </c:pt>
                <c:pt idx="12012">
                  <c:v>1.2731599999999999E-2</c:v>
                </c:pt>
                <c:pt idx="12013">
                  <c:v>1.40638E-2</c:v>
                </c:pt>
                <c:pt idx="12014">
                  <c:v>5.3272199999999997E-3</c:v>
                </c:pt>
                <c:pt idx="12015">
                  <c:v>9.4528200000000007E-3</c:v>
                </c:pt>
                <c:pt idx="12016">
                  <c:v>5.7449299999999997E-3</c:v>
                </c:pt>
                <c:pt idx="12017">
                  <c:v>5.3472499999999996E-3</c:v>
                </c:pt>
                <c:pt idx="12018">
                  <c:v>2.27261E-3</c:v>
                </c:pt>
                <c:pt idx="12019">
                  <c:v>-5.3834900000000003E-3</c:v>
                </c:pt>
                <c:pt idx="12020">
                  <c:v>6.4268099999999998E-3</c:v>
                </c:pt>
                <c:pt idx="12021">
                  <c:v>2.6931799999999999E-3</c:v>
                </c:pt>
                <c:pt idx="12022">
                  <c:v>1.0855699999999999E-2</c:v>
                </c:pt>
                <c:pt idx="12023">
                  <c:v>-5.17178E-3</c:v>
                </c:pt>
                <c:pt idx="12024">
                  <c:v>2.74658E-4</c:v>
                </c:pt>
                <c:pt idx="12025">
                  <c:v>4.7502500000000001E-3</c:v>
                </c:pt>
                <c:pt idx="12026">
                  <c:v>4.3001200000000002E-3</c:v>
                </c:pt>
                <c:pt idx="12027">
                  <c:v>-2.3336400000000001E-3</c:v>
                </c:pt>
                <c:pt idx="12028">
                  <c:v>4.04835E-3</c:v>
                </c:pt>
                <c:pt idx="12029">
                  <c:v>5.5742300000000003E-3</c:v>
                </c:pt>
                <c:pt idx="12030">
                  <c:v>6.1445199999999997E-3</c:v>
                </c:pt>
                <c:pt idx="12031">
                  <c:v>4.7960299999999997E-3</c:v>
                </c:pt>
                <c:pt idx="12032">
                  <c:v>-1.80244E-4</c:v>
                </c:pt>
                <c:pt idx="12033">
                  <c:v>-8.0079999999999995E-3</c:v>
                </c:pt>
                <c:pt idx="12034">
                  <c:v>-2.8114300000000002E-3</c:v>
                </c:pt>
                <c:pt idx="12035">
                  <c:v>6.5107300000000002E-3</c:v>
                </c:pt>
                <c:pt idx="12036">
                  <c:v>1.6288800000000001E-3</c:v>
                </c:pt>
                <c:pt idx="12037">
                  <c:v>-1.0585799999999999E-3</c:v>
                </c:pt>
                <c:pt idx="12038">
                  <c:v>7.3699999999999998E-3</c:v>
                </c:pt>
                <c:pt idx="12039">
                  <c:v>6.4277599999999996E-4</c:v>
                </c:pt>
                <c:pt idx="12040">
                  <c:v>8.3656300000000006E-3</c:v>
                </c:pt>
                <c:pt idx="12041">
                  <c:v>-3.02696E-3</c:v>
                </c:pt>
                <c:pt idx="12042">
                  <c:v>-4.6091099999999996E-3</c:v>
                </c:pt>
                <c:pt idx="12043">
                  <c:v>3.1509400000000001E-3</c:v>
                </c:pt>
                <c:pt idx="12044">
                  <c:v>4.6415299999999996E-3</c:v>
                </c:pt>
                <c:pt idx="12045">
                  <c:v>-1.3639500000000001E-2</c:v>
                </c:pt>
                <c:pt idx="12046">
                  <c:v>-6.7195900000000001E-3</c:v>
                </c:pt>
                <c:pt idx="12047">
                  <c:v>-9.0007799999999999E-3</c:v>
                </c:pt>
                <c:pt idx="12048">
                  <c:v>-1.0028799999999999E-2</c:v>
                </c:pt>
                <c:pt idx="12049">
                  <c:v>3.3483499999999999E-3</c:v>
                </c:pt>
                <c:pt idx="12050">
                  <c:v>-1.04113E-2</c:v>
                </c:pt>
                <c:pt idx="12051">
                  <c:v>-9.1838800000000002E-4</c:v>
                </c:pt>
                <c:pt idx="12052">
                  <c:v>-1.4547300000000001E-2</c:v>
                </c:pt>
                <c:pt idx="12053">
                  <c:v>-3.3283200000000001E-3</c:v>
                </c:pt>
                <c:pt idx="12054">
                  <c:v>-1.0833699999999999E-3</c:v>
                </c:pt>
                <c:pt idx="12055">
                  <c:v>5.36442E-3</c:v>
                </c:pt>
                <c:pt idx="12056">
                  <c:v>7.2937000000000002E-3</c:v>
                </c:pt>
                <c:pt idx="12057">
                  <c:v>4.3945299999999998E-3</c:v>
                </c:pt>
                <c:pt idx="12058">
                  <c:v>-4.9905799999999997E-3</c:v>
                </c:pt>
                <c:pt idx="12059">
                  <c:v>2.0265600000000002E-3</c:v>
                </c:pt>
                <c:pt idx="12060">
                  <c:v>-9.3488700000000004E-3</c:v>
                </c:pt>
                <c:pt idx="12061">
                  <c:v>2.6226000000000001E-3</c:v>
                </c:pt>
                <c:pt idx="12062">
                  <c:v>-5.4912600000000004E-3</c:v>
                </c:pt>
                <c:pt idx="12063">
                  <c:v>1.7728799999999999E-3</c:v>
                </c:pt>
                <c:pt idx="12064" formatCode="0.00E+00">
                  <c:v>-8.0108600000000001E-5</c:v>
                </c:pt>
                <c:pt idx="12065">
                  <c:v>-7.4548699999999997E-3</c:v>
                </c:pt>
                <c:pt idx="12066" formatCode="0.00E+00">
                  <c:v>-4.1007999999999998E-5</c:v>
                </c:pt>
                <c:pt idx="12067">
                  <c:v>-1.2999500000000001E-2</c:v>
                </c:pt>
                <c:pt idx="12068">
                  <c:v>-3.9434400000000003E-3</c:v>
                </c:pt>
                <c:pt idx="12069">
                  <c:v>-2.2649800000000001E-2</c:v>
                </c:pt>
                <c:pt idx="12070">
                  <c:v>6.0367600000000004E-3</c:v>
                </c:pt>
                <c:pt idx="12071">
                  <c:v>-6.1874399999999998E-3</c:v>
                </c:pt>
                <c:pt idx="12072">
                  <c:v>-2.6597999999999999E-3</c:v>
                </c:pt>
                <c:pt idx="12073">
                  <c:v>-2.3744600000000001E-2</c:v>
                </c:pt>
                <c:pt idx="12074">
                  <c:v>-2.3435600000000001E-2</c:v>
                </c:pt>
                <c:pt idx="12075">
                  <c:v>-1.8931400000000001E-2</c:v>
                </c:pt>
                <c:pt idx="12076">
                  <c:v>-2.0835900000000001E-2</c:v>
                </c:pt>
                <c:pt idx="12077">
                  <c:v>-1.36156E-2</c:v>
                </c:pt>
                <c:pt idx="12078">
                  <c:v>-3.25451E-2</c:v>
                </c:pt>
                <c:pt idx="12079">
                  <c:v>-2.61335E-2</c:v>
                </c:pt>
                <c:pt idx="12080">
                  <c:v>-2.1373699999999999E-2</c:v>
                </c:pt>
                <c:pt idx="12081">
                  <c:v>1.07212E-2</c:v>
                </c:pt>
                <c:pt idx="12082">
                  <c:v>-6.7157700000000002E-3</c:v>
                </c:pt>
                <c:pt idx="12083">
                  <c:v>-9.0065000000000006E-3</c:v>
                </c:pt>
                <c:pt idx="12084">
                  <c:v>-4.2047500000000002E-2</c:v>
                </c:pt>
                <c:pt idx="12085">
                  <c:v>-2.5259E-2</c:v>
                </c:pt>
                <c:pt idx="12086">
                  <c:v>-1.0249100000000001E-2</c:v>
                </c:pt>
                <c:pt idx="12087">
                  <c:v>9.4070400000000002E-3</c:v>
                </c:pt>
                <c:pt idx="12088">
                  <c:v>-2.8114300000000002E-3</c:v>
                </c:pt>
                <c:pt idx="12089">
                  <c:v>-8.2731200000000001E-3</c:v>
                </c:pt>
                <c:pt idx="12090">
                  <c:v>-2.13175E-2</c:v>
                </c:pt>
                <c:pt idx="12091">
                  <c:v>4.1675599999999998E-3</c:v>
                </c:pt>
                <c:pt idx="12092">
                  <c:v>9.1476400000000003E-3</c:v>
                </c:pt>
                <c:pt idx="12093">
                  <c:v>6.2074699999999997E-3</c:v>
                </c:pt>
                <c:pt idx="12094">
                  <c:v>-9.2515900000000005E-3</c:v>
                </c:pt>
                <c:pt idx="12095">
                  <c:v>4.3487500000000002E-3</c:v>
                </c:pt>
                <c:pt idx="12096">
                  <c:v>2.3895300000000001E-2</c:v>
                </c:pt>
                <c:pt idx="12097">
                  <c:v>-5.8841700000000004E-4</c:v>
                </c:pt>
                <c:pt idx="12098">
                  <c:v>-6.4945200000000002E-4</c:v>
                </c:pt>
                <c:pt idx="12099">
                  <c:v>-5.2928899999999995E-4</c:v>
                </c:pt>
                <c:pt idx="12100">
                  <c:v>1.8262899999999999E-2</c:v>
                </c:pt>
                <c:pt idx="12101">
                  <c:v>1.52636E-2</c:v>
                </c:pt>
                <c:pt idx="12102">
                  <c:v>1.6714099999999999E-2</c:v>
                </c:pt>
                <c:pt idx="12103">
                  <c:v>6.8120999999999998E-3</c:v>
                </c:pt>
                <c:pt idx="12104">
                  <c:v>-7.4119600000000004E-3</c:v>
                </c:pt>
                <c:pt idx="12105">
                  <c:v>3.3674199999999999E-3</c:v>
                </c:pt>
                <c:pt idx="12106">
                  <c:v>8.5115399999999997E-3</c:v>
                </c:pt>
                <c:pt idx="12107">
                  <c:v>1.8568999999999999E-2</c:v>
                </c:pt>
                <c:pt idx="12108">
                  <c:v>3.0927699999999999E-3</c:v>
                </c:pt>
                <c:pt idx="12109">
                  <c:v>9.9229799999999996E-3</c:v>
                </c:pt>
                <c:pt idx="12110">
                  <c:v>1.04609E-2</c:v>
                </c:pt>
                <c:pt idx="12111">
                  <c:v>1.3715700000000001E-2</c:v>
                </c:pt>
                <c:pt idx="12112">
                  <c:v>1.21613E-2</c:v>
                </c:pt>
                <c:pt idx="12113">
                  <c:v>4.7950700000000002E-3</c:v>
                </c:pt>
                <c:pt idx="12114">
                  <c:v>-9.3450500000000006E-3</c:v>
                </c:pt>
                <c:pt idx="12115">
                  <c:v>6.7176800000000002E-3</c:v>
                </c:pt>
                <c:pt idx="12116">
                  <c:v>-3.9997100000000001E-3</c:v>
                </c:pt>
                <c:pt idx="12117">
                  <c:v>2.80228E-2</c:v>
                </c:pt>
                <c:pt idx="12118">
                  <c:v>2.8533899999999999E-3</c:v>
                </c:pt>
                <c:pt idx="12119">
                  <c:v>3.3554100000000003E-2</c:v>
                </c:pt>
                <c:pt idx="12120">
                  <c:v>6.3638699999999998E-3</c:v>
                </c:pt>
                <c:pt idx="12121">
                  <c:v>5.3854000000000003E-3</c:v>
                </c:pt>
                <c:pt idx="12122">
                  <c:v>1.40638E-2</c:v>
                </c:pt>
                <c:pt idx="12123">
                  <c:v>2.7338000000000001E-2</c:v>
                </c:pt>
                <c:pt idx="12124">
                  <c:v>3.8072599999999998E-2</c:v>
                </c:pt>
                <c:pt idx="12125">
                  <c:v>1.6465199999999999E-2</c:v>
                </c:pt>
                <c:pt idx="12126">
                  <c:v>2.3284900000000001E-2</c:v>
                </c:pt>
                <c:pt idx="12127">
                  <c:v>1.8344900000000001E-2</c:v>
                </c:pt>
                <c:pt idx="12128">
                  <c:v>2.7019499999999998E-2</c:v>
                </c:pt>
                <c:pt idx="12129">
                  <c:v>2.4035500000000001E-2</c:v>
                </c:pt>
                <c:pt idx="12130">
                  <c:v>3.0687300000000001E-2</c:v>
                </c:pt>
                <c:pt idx="12131">
                  <c:v>-1.2455000000000001E-3</c:v>
                </c:pt>
                <c:pt idx="12132">
                  <c:v>1.60666E-2</c:v>
                </c:pt>
                <c:pt idx="12133">
                  <c:v>1.4593099999999999E-2</c:v>
                </c:pt>
                <c:pt idx="12134">
                  <c:v>3.3865000000000002E-3</c:v>
                </c:pt>
                <c:pt idx="12135">
                  <c:v>1.48973E-2</c:v>
                </c:pt>
                <c:pt idx="12136">
                  <c:v>1.69754E-3</c:v>
                </c:pt>
                <c:pt idx="12137">
                  <c:v>3.57246E-3</c:v>
                </c:pt>
                <c:pt idx="12138">
                  <c:v>1.25475E-2</c:v>
                </c:pt>
                <c:pt idx="12139">
                  <c:v>-8.0137300000000002E-3</c:v>
                </c:pt>
                <c:pt idx="12140">
                  <c:v>5.2719100000000003E-3</c:v>
                </c:pt>
                <c:pt idx="12141">
                  <c:v>-1.51682E-2</c:v>
                </c:pt>
                <c:pt idx="12142">
                  <c:v>1.04904E-4</c:v>
                </c:pt>
                <c:pt idx="12143">
                  <c:v>-1.40944E-2</c:v>
                </c:pt>
                <c:pt idx="12144">
                  <c:v>3.2243699999999998E-3</c:v>
                </c:pt>
                <c:pt idx="12145">
                  <c:v>-8.4180799999999997E-3</c:v>
                </c:pt>
                <c:pt idx="12146">
                  <c:v>-8.2988699999999999E-3</c:v>
                </c:pt>
                <c:pt idx="12147">
                  <c:v>-2.41566E-3</c:v>
                </c:pt>
                <c:pt idx="12148">
                  <c:v>-1.0995899999999999E-3</c:v>
                </c:pt>
                <c:pt idx="12149">
                  <c:v>-8.4276200000000002E-3</c:v>
                </c:pt>
                <c:pt idx="12150">
                  <c:v>-5.3396199999999998E-3</c:v>
                </c:pt>
                <c:pt idx="12151">
                  <c:v>4.2486199999999998E-3</c:v>
                </c:pt>
                <c:pt idx="12152">
                  <c:v>-9.6139899999999993E-3</c:v>
                </c:pt>
                <c:pt idx="12153">
                  <c:v>-1.10521E-2</c:v>
                </c:pt>
                <c:pt idx="12154">
                  <c:v>-1.8575700000000001E-2</c:v>
                </c:pt>
                <c:pt idx="12155">
                  <c:v>7.9507799999999993E-3</c:v>
                </c:pt>
                <c:pt idx="12156">
                  <c:v>-1.45903E-2</c:v>
                </c:pt>
                <c:pt idx="12157">
                  <c:v>-6.0453399999999997E-3</c:v>
                </c:pt>
                <c:pt idx="12158">
                  <c:v>-1.9009600000000001E-2</c:v>
                </c:pt>
                <c:pt idx="12159">
                  <c:v>1.51253E-3</c:v>
                </c:pt>
                <c:pt idx="12160">
                  <c:v>-1.6716999999999999E-2</c:v>
                </c:pt>
                <c:pt idx="12161">
                  <c:v>-6.5231300000000002E-3</c:v>
                </c:pt>
                <c:pt idx="12162">
                  <c:v>-1.6879999999999999E-2</c:v>
                </c:pt>
                <c:pt idx="12163">
                  <c:v>-1.3239900000000001E-2</c:v>
                </c:pt>
                <c:pt idx="12164">
                  <c:v>-4.3258699999999999E-3</c:v>
                </c:pt>
                <c:pt idx="12165">
                  <c:v>-4.3258699999999999E-3</c:v>
                </c:pt>
                <c:pt idx="12166">
                  <c:v>-1.3103500000000001E-3</c:v>
                </c:pt>
                <c:pt idx="12167">
                  <c:v>4.2858100000000001E-3</c:v>
                </c:pt>
                <c:pt idx="12168">
                  <c:v>-2.6898399999999999E-2</c:v>
                </c:pt>
                <c:pt idx="12169">
                  <c:v>-1.9870800000000001E-2</c:v>
                </c:pt>
                <c:pt idx="12170">
                  <c:v>-2.5081599999999999E-2</c:v>
                </c:pt>
                <c:pt idx="12171">
                  <c:v>-8.5058200000000007E-3</c:v>
                </c:pt>
                <c:pt idx="12172">
                  <c:v>-2.2403699999999999E-2</c:v>
                </c:pt>
                <c:pt idx="12173">
                  <c:v>-1.42469E-2</c:v>
                </c:pt>
                <c:pt idx="12174">
                  <c:v>-1.3524100000000001E-2</c:v>
                </c:pt>
                <c:pt idx="12175">
                  <c:v>-1.4708499999999999E-2</c:v>
                </c:pt>
                <c:pt idx="12176">
                  <c:v>-1.36986E-2</c:v>
                </c:pt>
                <c:pt idx="12177">
                  <c:v>-5.6676900000000004E-3</c:v>
                </c:pt>
                <c:pt idx="12178">
                  <c:v>-6.5879800000000002E-3</c:v>
                </c:pt>
                <c:pt idx="12179">
                  <c:v>-2.13127E-2</c:v>
                </c:pt>
                <c:pt idx="12180">
                  <c:v>-1.04914E-2</c:v>
                </c:pt>
                <c:pt idx="12181">
                  <c:v>-1.7058400000000001E-2</c:v>
                </c:pt>
                <c:pt idx="12182">
                  <c:v>-1.19991E-2</c:v>
                </c:pt>
                <c:pt idx="12183">
                  <c:v>-2.4937600000000001E-2</c:v>
                </c:pt>
                <c:pt idx="12184">
                  <c:v>-2.5176E-2</c:v>
                </c:pt>
                <c:pt idx="12185">
                  <c:v>-2.14863E-2</c:v>
                </c:pt>
                <c:pt idx="12186">
                  <c:v>-1.0500900000000001E-2</c:v>
                </c:pt>
                <c:pt idx="12187">
                  <c:v>-1.06163E-2</c:v>
                </c:pt>
                <c:pt idx="12188">
                  <c:v>-1.4394799999999999E-2</c:v>
                </c:pt>
                <c:pt idx="12189">
                  <c:v>-3.37601E-3</c:v>
                </c:pt>
                <c:pt idx="12190">
                  <c:v>-3.65067E-3</c:v>
                </c:pt>
                <c:pt idx="12191">
                  <c:v>-1.3653800000000001E-2</c:v>
                </c:pt>
                <c:pt idx="12192">
                  <c:v>2.2506699999999999E-4</c:v>
                </c:pt>
                <c:pt idx="12193">
                  <c:v>-5.3558299999999998E-3</c:v>
                </c:pt>
                <c:pt idx="12194">
                  <c:v>-1.29795E-2</c:v>
                </c:pt>
                <c:pt idx="12195">
                  <c:v>-7.6208100000000004E-3</c:v>
                </c:pt>
                <c:pt idx="12196">
                  <c:v>-6.9026900000000004E-3</c:v>
                </c:pt>
                <c:pt idx="12197">
                  <c:v>-1.3333299999999999E-2</c:v>
                </c:pt>
                <c:pt idx="12198">
                  <c:v>-1.1998200000000001E-2</c:v>
                </c:pt>
                <c:pt idx="12199">
                  <c:v>-6.6785799999999999E-3</c:v>
                </c:pt>
                <c:pt idx="12200">
                  <c:v>-1.9915599999999999E-2</c:v>
                </c:pt>
                <c:pt idx="12201">
                  <c:v>-1.1446E-2</c:v>
                </c:pt>
                <c:pt idx="12202">
                  <c:v>-2.0937000000000001E-2</c:v>
                </c:pt>
                <c:pt idx="12203">
                  <c:v>9.0103100000000005E-3</c:v>
                </c:pt>
                <c:pt idx="12204">
                  <c:v>-9.1562299999999996E-3</c:v>
                </c:pt>
                <c:pt idx="12205">
                  <c:v>9.0103100000000005E-3</c:v>
                </c:pt>
                <c:pt idx="12206">
                  <c:v>-3.9043400000000001E-3</c:v>
                </c:pt>
                <c:pt idx="12207">
                  <c:v>6.6051499999999997E-3</c:v>
                </c:pt>
                <c:pt idx="12208">
                  <c:v>1.3711900000000001E-2</c:v>
                </c:pt>
                <c:pt idx="12209">
                  <c:v>1.37043E-3</c:v>
                </c:pt>
                <c:pt idx="12210">
                  <c:v>1.58253E-2</c:v>
                </c:pt>
                <c:pt idx="12211">
                  <c:v>8.7556800000000001E-3</c:v>
                </c:pt>
                <c:pt idx="12212">
                  <c:v>1.3176E-2</c:v>
                </c:pt>
                <c:pt idx="12213">
                  <c:v>1.6489E-3</c:v>
                </c:pt>
                <c:pt idx="12214">
                  <c:v>1.1922800000000001E-2</c:v>
                </c:pt>
                <c:pt idx="12215">
                  <c:v>2.1882100000000002E-2</c:v>
                </c:pt>
                <c:pt idx="12216">
                  <c:v>1.77574E-2</c:v>
                </c:pt>
                <c:pt idx="12217">
                  <c:v>2.3028400000000001E-2</c:v>
                </c:pt>
                <c:pt idx="12218">
                  <c:v>3.4585999999999999E-2</c:v>
                </c:pt>
                <c:pt idx="12219">
                  <c:v>3.0729300000000001E-2</c:v>
                </c:pt>
                <c:pt idx="12220">
                  <c:v>2.25163E-2</c:v>
                </c:pt>
                <c:pt idx="12221">
                  <c:v>1.15061E-2</c:v>
                </c:pt>
                <c:pt idx="12222">
                  <c:v>2.3078899999999999E-2</c:v>
                </c:pt>
                <c:pt idx="12223">
                  <c:v>7.3594999999999997E-3</c:v>
                </c:pt>
                <c:pt idx="12224">
                  <c:v>1.18771E-2</c:v>
                </c:pt>
                <c:pt idx="12225">
                  <c:v>1.2300500000000001E-2</c:v>
                </c:pt>
                <c:pt idx="12226">
                  <c:v>1.23243E-2</c:v>
                </c:pt>
                <c:pt idx="12227">
                  <c:v>2.2466699999999999E-2</c:v>
                </c:pt>
                <c:pt idx="12228">
                  <c:v>2.5289499999999999E-2</c:v>
                </c:pt>
                <c:pt idx="12229">
                  <c:v>1.81522E-2</c:v>
                </c:pt>
                <c:pt idx="12230">
                  <c:v>1.98488E-2</c:v>
                </c:pt>
                <c:pt idx="12231">
                  <c:v>1.8183700000000001E-2</c:v>
                </c:pt>
                <c:pt idx="12232">
                  <c:v>2.74649E-2</c:v>
                </c:pt>
                <c:pt idx="12233">
                  <c:v>1.4121999999999999E-2</c:v>
                </c:pt>
                <c:pt idx="12234">
                  <c:v>7.8191800000000002E-3</c:v>
                </c:pt>
                <c:pt idx="12235">
                  <c:v>2.2485700000000001E-2</c:v>
                </c:pt>
                <c:pt idx="12236">
                  <c:v>5.6152299999999997E-3</c:v>
                </c:pt>
                <c:pt idx="12237">
                  <c:v>1.09949E-2</c:v>
                </c:pt>
                <c:pt idx="12238" formatCode="0.00E+00">
                  <c:v>-3.0136099999999999E-4</c:v>
                </c:pt>
                <c:pt idx="12239">
                  <c:v>1.47429E-2</c:v>
                </c:pt>
                <c:pt idx="12240">
                  <c:v>3.8042100000000001E-3</c:v>
                </c:pt>
                <c:pt idx="12241">
                  <c:v>1.1177100000000001E-2</c:v>
                </c:pt>
                <c:pt idx="12242">
                  <c:v>4.7893500000000004E-3</c:v>
                </c:pt>
                <c:pt idx="12243">
                  <c:v>1.09015E-2</c:v>
                </c:pt>
                <c:pt idx="12244">
                  <c:v>1.4676099999999999E-2</c:v>
                </c:pt>
                <c:pt idx="12245">
                  <c:v>1.7973900000000001E-2</c:v>
                </c:pt>
                <c:pt idx="12246">
                  <c:v>5.7535199999999998E-3</c:v>
                </c:pt>
                <c:pt idx="12247">
                  <c:v>9.3603100000000002E-3</c:v>
                </c:pt>
                <c:pt idx="12248">
                  <c:v>1.28317E-2</c:v>
                </c:pt>
                <c:pt idx="12249">
                  <c:v>4.6148300000000003E-3</c:v>
                </c:pt>
                <c:pt idx="12250">
                  <c:v>-2.1886800000000001E-3</c:v>
                </c:pt>
                <c:pt idx="12251">
                  <c:v>-9.7379700000000003E-3</c:v>
                </c:pt>
                <c:pt idx="12252">
                  <c:v>-5.5608699999999999E-3</c:v>
                </c:pt>
                <c:pt idx="12253">
                  <c:v>-1.4991799999999999E-3</c:v>
                </c:pt>
                <c:pt idx="12254">
                  <c:v>-1.34573E-2</c:v>
                </c:pt>
                <c:pt idx="12255">
                  <c:v>4.9295399999999996E-3</c:v>
                </c:pt>
                <c:pt idx="12256">
                  <c:v>-1.8239999999999999E-2</c:v>
                </c:pt>
                <c:pt idx="12257">
                  <c:v>-2.8238299999999998E-3</c:v>
                </c:pt>
                <c:pt idx="12258">
                  <c:v>-1.02215E-2</c:v>
                </c:pt>
                <c:pt idx="12259">
                  <c:v>-1.9042E-2</c:v>
                </c:pt>
                <c:pt idx="12260">
                  <c:v>3.5247799999999999E-3</c:v>
                </c:pt>
                <c:pt idx="12261">
                  <c:v>-1.81236E-2</c:v>
                </c:pt>
                <c:pt idx="12262">
                  <c:v>-3.9176899999999997E-3</c:v>
                </c:pt>
                <c:pt idx="12263">
                  <c:v>-1.8931400000000001E-2</c:v>
                </c:pt>
                <c:pt idx="12264">
                  <c:v>5.7611499999999996E-3</c:v>
                </c:pt>
                <c:pt idx="12265">
                  <c:v>-1.66264E-2</c:v>
                </c:pt>
                <c:pt idx="12266">
                  <c:v>1.0271099999999999E-3</c:v>
                </c:pt>
                <c:pt idx="12267">
                  <c:v>-1.3678600000000001E-2</c:v>
                </c:pt>
                <c:pt idx="12268">
                  <c:v>-2.6746700000000002E-2</c:v>
                </c:pt>
                <c:pt idx="12269">
                  <c:v>-4.4966699999999998E-2</c:v>
                </c:pt>
                <c:pt idx="12270">
                  <c:v>-3.0967700000000001E-2</c:v>
                </c:pt>
                <c:pt idx="12271">
                  <c:v>-5.2309000000000001E-2</c:v>
                </c:pt>
                <c:pt idx="12272">
                  <c:v>-3.5639799999999999E-2</c:v>
                </c:pt>
                <c:pt idx="12273">
                  <c:v>-1.2142200000000001E-2</c:v>
                </c:pt>
                <c:pt idx="12274">
                  <c:v>-1.2264300000000001E-2</c:v>
                </c:pt>
                <c:pt idx="12275">
                  <c:v>-1.3827300000000001E-2</c:v>
                </c:pt>
                <c:pt idx="12276">
                  <c:v>-1.34249E-2</c:v>
                </c:pt>
                <c:pt idx="12277">
                  <c:v>-1.46713E-2</c:v>
                </c:pt>
                <c:pt idx="12278">
                  <c:v>-2.0561200000000002E-2</c:v>
                </c:pt>
                <c:pt idx="12279">
                  <c:v>-1.5973999999999999E-2</c:v>
                </c:pt>
                <c:pt idx="12280">
                  <c:v>-2.4311099999999999E-2</c:v>
                </c:pt>
                <c:pt idx="12281">
                  <c:v>-7.2317099999999997E-3</c:v>
                </c:pt>
                <c:pt idx="12282">
                  <c:v>-6.7014700000000002E-3</c:v>
                </c:pt>
                <c:pt idx="12283">
                  <c:v>-9.0303399999999995E-3</c:v>
                </c:pt>
                <c:pt idx="12284">
                  <c:v>-1.6946800000000001E-3</c:v>
                </c:pt>
                <c:pt idx="12285">
                  <c:v>5.9328100000000002E-3</c:v>
                </c:pt>
                <c:pt idx="12286">
                  <c:v>-1.7876599999999999E-2</c:v>
                </c:pt>
                <c:pt idx="12287">
                  <c:v>3.3178299999999999E-3</c:v>
                </c:pt>
                <c:pt idx="12288">
                  <c:v>-1.0723099999999999E-2</c:v>
                </c:pt>
                <c:pt idx="12289">
                  <c:v>-8.0327999999999997E-3</c:v>
                </c:pt>
                <c:pt idx="12290">
                  <c:v>-5.6695900000000004E-3</c:v>
                </c:pt>
                <c:pt idx="12291">
                  <c:v>3.9281799999999999E-3</c:v>
                </c:pt>
                <c:pt idx="12292">
                  <c:v>2.2020299999999998E-3</c:v>
                </c:pt>
                <c:pt idx="12293">
                  <c:v>5.4884E-3</c:v>
                </c:pt>
                <c:pt idx="12294">
                  <c:v>-9.7370100000000008E-3</c:v>
                </c:pt>
                <c:pt idx="12295">
                  <c:v>-7.92408E-3</c:v>
                </c:pt>
                <c:pt idx="12296">
                  <c:v>3.1433099999999999E-3</c:v>
                </c:pt>
                <c:pt idx="12297">
                  <c:v>-7.8277599999999996E-3</c:v>
                </c:pt>
                <c:pt idx="12298">
                  <c:v>-5.2404399999999999E-3</c:v>
                </c:pt>
                <c:pt idx="12299">
                  <c:v>-2.4987200000000001E-2</c:v>
                </c:pt>
                <c:pt idx="12300">
                  <c:v>-2.3703599999999998E-2</c:v>
                </c:pt>
                <c:pt idx="12301">
                  <c:v>-1.34468E-2</c:v>
                </c:pt>
                <c:pt idx="12302">
                  <c:v>-1.6842800000000002E-2</c:v>
                </c:pt>
                <c:pt idx="12303">
                  <c:v>-1.04008E-2</c:v>
                </c:pt>
                <c:pt idx="12304">
                  <c:v>-2.4134599999999999E-2</c:v>
                </c:pt>
                <c:pt idx="12305">
                  <c:v>-1.6827600000000002E-2</c:v>
                </c:pt>
                <c:pt idx="12306">
                  <c:v>-2.0402900000000002E-2</c:v>
                </c:pt>
                <c:pt idx="12307">
                  <c:v>-5.4283100000000004E-3</c:v>
                </c:pt>
                <c:pt idx="12308">
                  <c:v>-1.1939999999999999E-2</c:v>
                </c:pt>
                <c:pt idx="12309">
                  <c:v>-2.4900399999999998E-3</c:v>
                </c:pt>
                <c:pt idx="12310">
                  <c:v>-2.1444299999999999E-2</c:v>
                </c:pt>
                <c:pt idx="12311">
                  <c:v>3.0498499999999998E-3</c:v>
                </c:pt>
                <c:pt idx="12312">
                  <c:v>-5.3148300000000004E-3</c:v>
                </c:pt>
                <c:pt idx="12313">
                  <c:v>2.1031399999999999E-2</c:v>
                </c:pt>
                <c:pt idx="12314">
                  <c:v>-1.39265E-2</c:v>
                </c:pt>
                <c:pt idx="12315">
                  <c:v>-1.3799699999999999E-3</c:v>
                </c:pt>
                <c:pt idx="12316">
                  <c:v>-7.7609999999999997E-3</c:v>
                </c:pt>
                <c:pt idx="12317">
                  <c:v>1.4200199999999999E-3</c:v>
                </c:pt>
                <c:pt idx="12318">
                  <c:v>1.9559900000000002E-2</c:v>
                </c:pt>
                <c:pt idx="12319">
                  <c:v>4.0903099999999998E-3</c:v>
                </c:pt>
                <c:pt idx="12320">
                  <c:v>1.09797E-2</c:v>
                </c:pt>
                <c:pt idx="12321">
                  <c:v>-4.0006599999999996E-3</c:v>
                </c:pt>
                <c:pt idx="12322">
                  <c:v>1.5047100000000001E-2</c:v>
                </c:pt>
                <c:pt idx="12323">
                  <c:v>1.0776500000000001E-3</c:v>
                </c:pt>
                <c:pt idx="12324">
                  <c:v>2.1069500000000001E-2</c:v>
                </c:pt>
                <c:pt idx="12325">
                  <c:v>4.0454899999999997E-3</c:v>
                </c:pt>
                <c:pt idx="12326">
                  <c:v>1.2331999999999999E-2</c:v>
                </c:pt>
                <c:pt idx="12327">
                  <c:v>-1.1014899999999999E-2</c:v>
                </c:pt>
                <c:pt idx="12328" formatCode="0.00E+00">
                  <c:v>1.13039E-2</c:v>
                </c:pt>
                <c:pt idx="12329">
                  <c:v>1.9404399999999999E-2</c:v>
                </c:pt>
                <c:pt idx="12330">
                  <c:v>4.37069E-3</c:v>
                </c:pt>
                <c:pt idx="12331">
                  <c:v>2.0021400000000002E-2</c:v>
                </c:pt>
                <c:pt idx="12332">
                  <c:v>-1.87111E-3</c:v>
                </c:pt>
                <c:pt idx="12333">
                  <c:v>1.57261E-2</c:v>
                </c:pt>
                <c:pt idx="12334">
                  <c:v>2.2269199999999999E-2</c:v>
                </c:pt>
                <c:pt idx="12335">
                  <c:v>1.47686E-2</c:v>
                </c:pt>
                <c:pt idx="12336">
                  <c:v>2.8080000000000001E-2</c:v>
                </c:pt>
                <c:pt idx="12337">
                  <c:v>7.9030999999999997E-3</c:v>
                </c:pt>
                <c:pt idx="12338">
                  <c:v>1.18494E-2</c:v>
                </c:pt>
                <c:pt idx="12339">
                  <c:v>2.35176E-3</c:v>
                </c:pt>
                <c:pt idx="12340">
                  <c:v>1.0781300000000001E-2</c:v>
                </c:pt>
                <c:pt idx="12341">
                  <c:v>-5.9661899999999997E-3</c:v>
                </c:pt>
                <c:pt idx="12342">
                  <c:v>1.2851700000000001E-2</c:v>
                </c:pt>
                <c:pt idx="12343">
                  <c:v>1.40076E-2</c:v>
                </c:pt>
                <c:pt idx="12344">
                  <c:v>1.40085E-2</c:v>
                </c:pt>
                <c:pt idx="12345">
                  <c:v>1.8042599999999999E-2</c:v>
                </c:pt>
                <c:pt idx="12346">
                  <c:v>1.5655499999999999E-2</c:v>
                </c:pt>
                <c:pt idx="12347">
                  <c:v>3.1643900000000003E-2</c:v>
                </c:pt>
                <c:pt idx="12348">
                  <c:v>1.7644900000000002E-2</c:v>
                </c:pt>
                <c:pt idx="12349">
                  <c:v>3.0992499999999999E-2</c:v>
                </c:pt>
                <c:pt idx="12350">
                  <c:v>5.6409800000000003E-3</c:v>
                </c:pt>
                <c:pt idx="12351">
                  <c:v>3.1147000000000002E-3</c:v>
                </c:pt>
                <c:pt idx="12352">
                  <c:v>2.5558500000000001E-4</c:v>
                </c:pt>
                <c:pt idx="12353">
                  <c:v>1.43795E-2</c:v>
                </c:pt>
                <c:pt idx="12354">
                  <c:v>2.2916799999999999E-3</c:v>
                </c:pt>
                <c:pt idx="12355">
                  <c:v>2.8410000000000002E-3</c:v>
                </c:pt>
                <c:pt idx="12356">
                  <c:v>-1.15385E-2</c:v>
                </c:pt>
                <c:pt idx="12357">
                  <c:v>7.63607E-3</c:v>
                </c:pt>
                <c:pt idx="12358">
                  <c:v>7.4262599999999996E-3</c:v>
                </c:pt>
                <c:pt idx="12359">
                  <c:v>4.0044800000000004E-3</c:v>
                </c:pt>
                <c:pt idx="12360">
                  <c:v>1.45016E-2</c:v>
                </c:pt>
                <c:pt idx="12361">
                  <c:v>5.1774999999999998E-3</c:v>
                </c:pt>
                <c:pt idx="12362">
                  <c:v>1.9865E-3</c:v>
                </c:pt>
                <c:pt idx="12363">
                  <c:v>3.47614E-3</c:v>
                </c:pt>
                <c:pt idx="12364">
                  <c:v>-1.6402199999999999E-2</c:v>
                </c:pt>
                <c:pt idx="12365">
                  <c:v>-1.6603500000000001E-3</c:v>
                </c:pt>
                <c:pt idx="12366">
                  <c:v>-1.0553399999999999E-2</c:v>
                </c:pt>
                <c:pt idx="12367">
                  <c:v>-1.23377E-2</c:v>
                </c:pt>
                <c:pt idx="12368">
                  <c:v>-1.34611E-2</c:v>
                </c:pt>
                <c:pt idx="12369">
                  <c:v>-1.9832599999999999E-2</c:v>
                </c:pt>
                <c:pt idx="12370">
                  <c:v>-7.4338900000000003E-3</c:v>
                </c:pt>
                <c:pt idx="12371">
                  <c:v>-7.0543300000000001E-3</c:v>
                </c:pt>
                <c:pt idx="12372">
                  <c:v>-4.2533900000000001E-3</c:v>
                </c:pt>
                <c:pt idx="12373">
                  <c:v>-5.6009299999999996E-3</c:v>
                </c:pt>
                <c:pt idx="12374">
                  <c:v>-1.72043E-3</c:v>
                </c:pt>
                <c:pt idx="12375">
                  <c:v>2.2499100000000001E-2</c:v>
                </c:pt>
                <c:pt idx="12376">
                  <c:v>-1.06287E-2</c:v>
                </c:pt>
                <c:pt idx="12377">
                  <c:v>8.5258499999999997E-3</c:v>
                </c:pt>
                <c:pt idx="12378">
                  <c:v>-8.2607300000000008E-3</c:v>
                </c:pt>
                <c:pt idx="12379">
                  <c:v>-7.7581400000000002E-3</c:v>
                </c:pt>
                <c:pt idx="12380">
                  <c:v>-6.6223100000000002E-3</c:v>
                </c:pt>
                <c:pt idx="12381">
                  <c:v>1.35937E-2</c:v>
                </c:pt>
                <c:pt idx="12382">
                  <c:v>3.29876E-3</c:v>
                </c:pt>
                <c:pt idx="12383">
                  <c:v>-2.8638800000000001E-3</c:v>
                </c:pt>
                <c:pt idx="12384">
                  <c:v>-3.37791E-3</c:v>
                </c:pt>
                <c:pt idx="12385">
                  <c:v>-1.67942E-3</c:v>
                </c:pt>
                <c:pt idx="12386">
                  <c:v>-7.1239500000000004E-3</c:v>
                </c:pt>
                <c:pt idx="12387">
                  <c:v>-6.9637299999999996E-3</c:v>
                </c:pt>
                <c:pt idx="12388">
                  <c:v>1.12925E-2</c:v>
                </c:pt>
                <c:pt idx="12389">
                  <c:v>2.51293E-3</c:v>
                </c:pt>
                <c:pt idx="12390">
                  <c:v>-1.46637E-2</c:v>
                </c:pt>
                <c:pt idx="12391">
                  <c:v>-3.5667400000000002E-4</c:v>
                </c:pt>
                <c:pt idx="12392">
                  <c:v>-5.1879900000000002E-4</c:v>
                </c:pt>
                <c:pt idx="12393">
                  <c:v>-1.0114700000000001E-2</c:v>
                </c:pt>
                <c:pt idx="12394">
                  <c:v>-1.3033899999999999E-2</c:v>
                </c:pt>
                <c:pt idx="12395">
                  <c:v>-1.4826799999999999E-2</c:v>
                </c:pt>
                <c:pt idx="12396">
                  <c:v>-2.1028499999999999E-2</c:v>
                </c:pt>
                <c:pt idx="12397">
                  <c:v>-4.6482099999999998E-3</c:v>
                </c:pt>
                <c:pt idx="12398">
                  <c:v>3.1757399999999998E-3</c:v>
                </c:pt>
                <c:pt idx="12399">
                  <c:v>-9.6330600000000006E-3</c:v>
                </c:pt>
                <c:pt idx="12400">
                  <c:v>-4.0235499999999999E-3</c:v>
                </c:pt>
                <c:pt idx="12401">
                  <c:v>2.5110200000000001E-3</c:v>
                </c:pt>
                <c:pt idx="12402">
                  <c:v>5.4836299999999998E-3</c:v>
                </c:pt>
                <c:pt idx="12403" formatCode="0.00E+00">
                  <c:v>-4.1961700000000002E-5</c:v>
                </c:pt>
                <c:pt idx="12404">
                  <c:v>8.7251700000000008E-3</c:v>
                </c:pt>
                <c:pt idx="12405">
                  <c:v>-1.53618E-2</c:v>
                </c:pt>
                <c:pt idx="12406">
                  <c:v>-1.20106E-2</c:v>
                </c:pt>
                <c:pt idx="12407">
                  <c:v>-2.36425E-2</c:v>
                </c:pt>
                <c:pt idx="12408">
                  <c:v>-1.8543199999999999E-2</c:v>
                </c:pt>
                <c:pt idx="12409">
                  <c:v>-7.4110000000000001E-3</c:v>
                </c:pt>
                <c:pt idx="12410">
                  <c:v>8.9263899999999998E-4</c:v>
                </c:pt>
                <c:pt idx="12411">
                  <c:v>6.3619599999999998E-3</c:v>
                </c:pt>
                <c:pt idx="12412">
                  <c:v>-4.6157799999999998E-4</c:v>
                </c:pt>
                <c:pt idx="12413">
                  <c:v>-1.0252E-3</c:v>
                </c:pt>
                <c:pt idx="12414">
                  <c:v>-7.7161799999999996E-3</c:v>
                </c:pt>
                <c:pt idx="12415">
                  <c:v>-7.3814400000000004E-3</c:v>
                </c:pt>
                <c:pt idx="12416">
                  <c:v>-1.35899E-2</c:v>
                </c:pt>
                <c:pt idx="12417">
                  <c:v>-7.6093699999999998E-3</c:v>
                </c:pt>
                <c:pt idx="12418">
                  <c:v>-1.01986E-2</c:v>
                </c:pt>
                <c:pt idx="12419">
                  <c:v>-2.0725299999999999E-2</c:v>
                </c:pt>
                <c:pt idx="12420">
                  <c:v>-1.3033899999999999E-2</c:v>
                </c:pt>
                <c:pt idx="12421">
                  <c:v>-9.5443699999999999E-3</c:v>
                </c:pt>
                <c:pt idx="12422">
                  <c:v>-1.5942600000000001E-2</c:v>
                </c:pt>
                <c:pt idx="12423">
                  <c:v>-1.53341E-2</c:v>
                </c:pt>
                <c:pt idx="12424">
                  <c:v>-8.9778900000000005E-3</c:v>
                </c:pt>
                <c:pt idx="12425">
                  <c:v>-4.9257299999999997E-3</c:v>
                </c:pt>
                <c:pt idx="12426">
                  <c:v>-8.3637199999999998E-3</c:v>
                </c:pt>
                <c:pt idx="12427">
                  <c:v>-9.3078599999999996E-4</c:v>
                </c:pt>
                <c:pt idx="12428">
                  <c:v>1.46036E-2</c:v>
                </c:pt>
                <c:pt idx="12429">
                  <c:v>2.5243800000000001E-3</c:v>
                </c:pt>
                <c:pt idx="12430">
                  <c:v>1.14155E-2</c:v>
                </c:pt>
                <c:pt idx="12431">
                  <c:v>5.4159200000000003E-3</c:v>
                </c:pt>
                <c:pt idx="12432">
                  <c:v>-1.2693400000000001E-3</c:v>
                </c:pt>
                <c:pt idx="12433">
                  <c:v>5.5265399999999999E-3</c:v>
                </c:pt>
                <c:pt idx="12434">
                  <c:v>-1.2893699999999999E-2</c:v>
                </c:pt>
                <c:pt idx="12435">
                  <c:v>3.5762800000000003E-4</c:v>
                </c:pt>
                <c:pt idx="12436">
                  <c:v>1.02615E-2</c:v>
                </c:pt>
                <c:pt idx="12437">
                  <c:v>1.2807799999999999E-2</c:v>
                </c:pt>
                <c:pt idx="12438">
                  <c:v>1.7805099999999999E-3</c:v>
                </c:pt>
                <c:pt idx="12439">
                  <c:v>1.7930000000000001E-2</c:v>
                </c:pt>
                <c:pt idx="12440">
                  <c:v>1.31874E-2</c:v>
                </c:pt>
                <c:pt idx="12441">
                  <c:v>1.5317000000000001E-2</c:v>
                </c:pt>
                <c:pt idx="12442">
                  <c:v>6.8407099999999998E-3</c:v>
                </c:pt>
                <c:pt idx="12443">
                  <c:v>1.44691E-2</c:v>
                </c:pt>
                <c:pt idx="12444">
                  <c:v>8.9464200000000001E-3</c:v>
                </c:pt>
                <c:pt idx="12445">
                  <c:v>4.15802E-4</c:v>
                </c:pt>
                <c:pt idx="12446">
                  <c:v>1.88656E-2</c:v>
                </c:pt>
                <c:pt idx="12447">
                  <c:v>4.6300899999999999E-3</c:v>
                </c:pt>
                <c:pt idx="12448">
                  <c:v>2.3698799999999999E-2</c:v>
                </c:pt>
                <c:pt idx="12449">
                  <c:v>4.1284599999999996E-3</c:v>
                </c:pt>
                <c:pt idx="12450">
                  <c:v>1.9946100000000001E-2</c:v>
                </c:pt>
                <c:pt idx="12451">
                  <c:v>7.3871600000000003E-3</c:v>
                </c:pt>
                <c:pt idx="12452">
                  <c:v>2.0957E-2</c:v>
                </c:pt>
                <c:pt idx="12453">
                  <c:v>7.8582800000000005E-3</c:v>
                </c:pt>
                <c:pt idx="12454">
                  <c:v>2.3989699999999999E-2</c:v>
                </c:pt>
                <c:pt idx="12455">
                  <c:v>1.5295E-2</c:v>
                </c:pt>
                <c:pt idx="12456">
                  <c:v>2.5175099999999999E-2</c:v>
                </c:pt>
                <c:pt idx="12457">
                  <c:v>5.9690500000000001E-3</c:v>
                </c:pt>
                <c:pt idx="12458">
                  <c:v>3.0810400000000002E-2</c:v>
                </c:pt>
                <c:pt idx="12459">
                  <c:v>3.0775099999999999E-3</c:v>
                </c:pt>
                <c:pt idx="12460">
                  <c:v>2.0867299999999998E-2</c:v>
                </c:pt>
                <c:pt idx="12461">
                  <c:v>2.2049900000000001E-2</c:v>
                </c:pt>
                <c:pt idx="12462">
                  <c:v>1.8356299999999999E-2</c:v>
                </c:pt>
                <c:pt idx="12463">
                  <c:v>3.5486200000000002E-3</c:v>
                </c:pt>
                <c:pt idx="12464">
                  <c:v>7.4071900000000001E-3</c:v>
                </c:pt>
                <c:pt idx="12465">
                  <c:v>4.0092499999999998E-3</c:v>
                </c:pt>
                <c:pt idx="12466">
                  <c:v>1.6596799999999998E-2</c:v>
                </c:pt>
                <c:pt idx="12467">
                  <c:v>7.2574600000000003E-3</c:v>
                </c:pt>
                <c:pt idx="12468">
                  <c:v>2.33727E-2</c:v>
                </c:pt>
                <c:pt idx="12469">
                  <c:v>-3.2854099999999999E-3</c:v>
                </c:pt>
                <c:pt idx="12470">
                  <c:v>-2.03514E-3</c:v>
                </c:pt>
                <c:pt idx="12471">
                  <c:v>1.3322799999999999E-3</c:v>
                </c:pt>
                <c:pt idx="12472">
                  <c:v>-9.2191700000000005E-3</c:v>
                </c:pt>
                <c:pt idx="12473">
                  <c:v>4.5680999999999999E-4</c:v>
                </c:pt>
                <c:pt idx="12474">
                  <c:v>-1.45407E-2</c:v>
                </c:pt>
                <c:pt idx="12475">
                  <c:v>-9.3078599999999996E-4</c:v>
                </c:pt>
                <c:pt idx="12476">
                  <c:v>-9.5253000000000004E-3</c:v>
                </c:pt>
                <c:pt idx="12477">
                  <c:v>-5.6257199999999999E-3</c:v>
                </c:pt>
                <c:pt idx="12478">
                  <c:v>-1.5789999999999998E-2</c:v>
                </c:pt>
                <c:pt idx="12479">
                  <c:v>-1.5719400000000001E-2</c:v>
                </c:pt>
                <c:pt idx="12480">
                  <c:v>-1.0824200000000001E-2</c:v>
                </c:pt>
                <c:pt idx="12481">
                  <c:v>-5.0830799999999996E-4</c:v>
                </c:pt>
                <c:pt idx="12482">
                  <c:v>-1.15604E-2</c:v>
                </c:pt>
                <c:pt idx="12483">
                  <c:v>-1.0652500000000001E-2</c:v>
                </c:pt>
                <c:pt idx="12484">
                  <c:v>-3.0641599999999998E-3</c:v>
                </c:pt>
                <c:pt idx="12485">
                  <c:v>-4.7264100000000003E-3</c:v>
                </c:pt>
                <c:pt idx="12486">
                  <c:v>-1.90315E-2</c:v>
                </c:pt>
                <c:pt idx="12487">
                  <c:v>-1.0432200000000001E-2</c:v>
                </c:pt>
                <c:pt idx="12488">
                  <c:v>7.2240799999999999E-3</c:v>
                </c:pt>
                <c:pt idx="12489">
                  <c:v>5.1136000000000003E-3</c:v>
                </c:pt>
                <c:pt idx="12490">
                  <c:v>1.73664E-3</c:v>
                </c:pt>
                <c:pt idx="12491">
                  <c:v>-1.1797E-2</c:v>
                </c:pt>
                <c:pt idx="12492">
                  <c:v>1.4521600000000001E-2</c:v>
                </c:pt>
                <c:pt idx="12493">
                  <c:v>-4.8160599999999998E-4</c:v>
                </c:pt>
                <c:pt idx="12494">
                  <c:v>1.5708E-2</c:v>
                </c:pt>
                <c:pt idx="12495">
                  <c:v>3.1337700000000001E-3</c:v>
                </c:pt>
                <c:pt idx="12496">
                  <c:v>1.1428799999999999E-2</c:v>
                </c:pt>
                <c:pt idx="12497">
                  <c:v>8.0862E-3</c:v>
                </c:pt>
                <c:pt idx="12498">
                  <c:v>-3.3512099999999999E-3</c:v>
                </c:pt>
                <c:pt idx="12499">
                  <c:v>2.0416299999999998E-2</c:v>
                </c:pt>
                <c:pt idx="12500">
                  <c:v>7.6713600000000003E-3</c:v>
                </c:pt>
                <c:pt idx="12501">
                  <c:v>2.0190199999999998E-2</c:v>
                </c:pt>
                <c:pt idx="12502">
                  <c:v>1.1081699999999999E-3</c:v>
                </c:pt>
                <c:pt idx="12503">
                  <c:v>2.3656799999999999E-2</c:v>
                </c:pt>
                <c:pt idx="12504">
                  <c:v>2.4613400000000001E-2</c:v>
                </c:pt>
                <c:pt idx="12505">
                  <c:v>3.1739200000000002E-2</c:v>
                </c:pt>
                <c:pt idx="12506">
                  <c:v>2.3041699999999998E-2</c:v>
                </c:pt>
                <c:pt idx="12507">
                  <c:v>1.14603E-2</c:v>
                </c:pt>
                <c:pt idx="12508">
                  <c:v>1.5266399999999999E-2</c:v>
                </c:pt>
                <c:pt idx="12509">
                  <c:v>9.3002299999999996E-3</c:v>
                </c:pt>
                <c:pt idx="12510">
                  <c:v>-4.2552900000000001E-3</c:v>
                </c:pt>
                <c:pt idx="12511">
                  <c:v>-1.8959000000000001E-3</c:v>
                </c:pt>
                <c:pt idx="12512">
                  <c:v>-2.31056E-2</c:v>
                </c:pt>
                <c:pt idx="12513">
                  <c:v>-1.8230400000000001E-2</c:v>
                </c:pt>
                <c:pt idx="12514">
                  <c:v>-1.93586E-2</c:v>
                </c:pt>
                <c:pt idx="12515">
                  <c:v>-1.4121999999999999E-2</c:v>
                </c:pt>
                <c:pt idx="12516">
                  <c:v>2.89536E-3</c:v>
                </c:pt>
                <c:pt idx="12517">
                  <c:v>-1.38149E-2</c:v>
                </c:pt>
                <c:pt idx="12518">
                  <c:v>-1.9316699999999999E-2</c:v>
                </c:pt>
                <c:pt idx="12519">
                  <c:v>-2.6749599999999998E-2</c:v>
                </c:pt>
                <c:pt idx="12520">
                  <c:v>-8.8586800000000007E-3</c:v>
                </c:pt>
                <c:pt idx="12521">
                  <c:v>-1.08109E-2</c:v>
                </c:pt>
                <c:pt idx="12522">
                  <c:v>-5.4540600000000002E-3</c:v>
                </c:pt>
                <c:pt idx="12523">
                  <c:v>-1.38893E-2</c:v>
                </c:pt>
                <c:pt idx="12524">
                  <c:v>1.9865E-3</c:v>
                </c:pt>
                <c:pt idx="12525">
                  <c:v>-1.4412899999999999E-2</c:v>
                </c:pt>
                <c:pt idx="12526">
                  <c:v>5.5475200000000002E-3</c:v>
                </c:pt>
                <c:pt idx="12527">
                  <c:v>3.8547500000000001E-3</c:v>
                </c:pt>
                <c:pt idx="12528">
                  <c:v>7.2116899999999998E-3</c:v>
                </c:pt>
                <c:pt idx="12529">
                  <c:v>5.6715000000000003E-3</c:v>
                </c:pt>
                <c:pt idx="12530">
                  <c:v>5.4483400000000003E-3</c:v>
                </c:pt>
                <c:pt idx="12531">
                  <c:v>-3.9844499999999996E-3</c:v>
                </c:pt>
                <c:pt idx="12532">
                  <c:v>3.8776399999999999E-3</c:v>
                </c:pt>
                <c:pt idx="12533">
                  <c:v>3.1004000000000001E-3</c:v>
                </c:pt>
                <c:pt idx="12534">
                  <c:v>-7.1134600000000003E-3</c:v>
                </c:pt>
                <c:pt idx="12535">
                  <c:v>-3.0975299999999998E-3</c:v>
                </c:pt>
                <c:pt idx="12536">
                  <c:v>-6.1130500000000001E-3</c:v>
                </c:pt>
                <c:pt idx="12537">
                  <c:v>6.2971099999999999E-3</c:v>
                </c:pt>
                <c:pt idx="12538">
                  <c:v>-1.00946E-2</c:v>
                </c:pt>
                <c:pt idx="12539">
                  <c:v>7.3432900000000004E-4</c:v>
                </c:pt>
                <c:pt idx="12540">
                  <c:v>-1.2142200000000001E-2</c:v>
                </c:pt>
                <c:pt idx="12541">
                  <c:v>-9.7694400000000008E-3</c:v>
                </c:pt>
                <c:pt idx="12542">
                  <c:v>-3.0031200000000002E-3</c:v>
                </c:pt>
                <c:pt idx="12543">
                  <c:v>-1.71843E-2</c:v>
                </c:pt>
                <c:pt idx="12544">
                  <c:v>-9.1266600000000002E-4</c:v>
                </c:pt>
                <c:pt idx="12545">
                  <c:v>-2.5844600000000001E-4</c:v>
                </c:pt>
                <c:pt idx="12546">
                  <c:v>-6.0062400000000004E-3</c:v>
                </c:pt>
                <c:pt idx="12547">
                  <c:v>-1.6705500000000002E-2</c:v>
                </c:pt>
                <c:pt idx="12548">
                  <c:v>-6.7892100000000004E-3</c:v>
                </c:pt>
                <c:pt idx="12549">
                  <c:v>-7.0524200000000002E-3</c:v>
                </c:pt>
                <c:pt idx="12550">
                  <c:v>2.4657200000000001E-2</c:v>
                </c:pt>
                <c:pt idx="12551">
                  <c:v>-4.7674199999999996E-3</c:v>
                </c:pt>
                <c:pt idx="12552">
                  <c:v>6.6366200000000002E-3</c:v>
                </c:pt>
                <c:pt idx="12553">
                  <c:v>9.0122199999999996E-3</c:v>
                </c:pt>
                <c:pt idx="12554">
                  <c:v>9.4156299999999995E-3</c:v>
                </c:pt>
                <c:pt idx="12555">
                  <c:v>2.44646E-2</c:v>
                </c:pt>
                <c:pt idx="12556">
                  <c:v>1.61572E-2</c:v>
                </c:pt>
                <c:pt idx="12557">
                  <c:v>6.0339E-3</c:v>
                </c:pt>
                <c:pt idx="12558">
                  <c:v>8.2740799999999996E-3</c:v>
                </c:pt>
                <c:pt idx="12559">
                  <c:v>7.2917900000000003E-3</c:v>
                </c:pt>
                <c:pt idx="12560">
                  <c:v>1.45302E-2</c:v>
                </c:pt>
                <c:pt idx="12561">
                  <c:v>8.9473699999999996E-3</c:v>
                </c:pt>
                <c:pt idx="12562">
                  <c:v>1.1245700000000001E-2</c:v>
                </c:pt>
                <c:pt idx="12563">
                  <c:v>4.0836300000000004E-3</c:v>
                </c:pt>
                <c:pt idx="12564">
                  <c:v>-5.2557000000000003E-3</c:v>
                </c:pt>
                <c:pt idx="12565">
                  <c:v>3.5638800000000002E-3</c:v>
                </c:pt>
                <c:pt idx="12566">
                  <c:v>8.59737E-3</c:v>
                </c:pt>
                <c:pt idx="12567">
                  <c:v>2.4810800000000001E-2</c:v>
                </c:pt>
                <c:pt idx="12568">
                  <c:v>2.5510799999999998E-3</c:v>
                </c:pt>
                <c:pt idx="12569">
                  <c:v>1.6904800000000001E-2</c:v>
                </c:pt>
                <c:pt idx="12570">
                  <c:v>1.9559899999999999E-3</c:v>
                </c:pt>
                <c:pt idx="12571">
                  <c:v>2.0163500000000001E-2</c:v>
                </c:pt>
                <c:pt idx="12572">
                  <c:v>-2.5711100000000001E-3</c:v>
                </c:pt>
                <c:pt idx="12573">
                  <c:v>1.3250400000000001E-2</c:v>
                </c:pt>
                <c:pt idx="12574">
                  <c:v>3.0231499999999999E-4</c:v>
                </c:pt>
                <c:pt idx="12575">
                  <c:v>7.7056900000000003E-3</c:v>
                </c:pt>
                <c:pt idx="12576">
                  <c:v>2.0464900000000001E-2</c:v>
                </c:pt>
                <c:pt idx="12577">
                  <c:v>1.43909E-2</c:v>
                </c:pt>
                <c:pt idx="12578">
                  <c:v>2.3101799999999999E-2</c:v>
                </c:pt>
                <c:pt idx="12579">
                  <c:v>6.2341699999999998E-3</c:v>
                </c:pt>
                <c:pt idx="12580">
                  <c:v>3.10526E-2</c:v>
                </c:pt>
                <c:pt idx="12581">
                  <c:v>1.2652399999999999E-2</c:v>
                </c:pt>
                <c:pt idx="12582">
                  <c:v>2.35882E-2</c:v>
                </c:pt>
                <c:pt idx="12583">
                  <c:v>1.1810299999999999E-2</c:v>
                </c:pt>
                <c:pt idx="12584">
                  <c:v>3.2689099999999999E-2</c:v>
                </c:pt>
                <c:pt idx="12585">
                  <c:v>1.8129300000000001E-2</c:v>
                </c:pt>
                <c:pt idx="12586">
                  <c:v>2.0386700000000001E-2</c:v>
                </c:pt>
                <c:pt idx="12587">
                  <c:v>2.7865399999999999E-2</c:v>
                </c:pt>
                <c:pt idx="12588">
                  <c:v>1.6965899999999999E-2</c:v>
                </c:pt>
                <c:pt idx="12589">
                  <c:v>1.85051E-2</c:v>
                </c:pt>
                <c:pt idx="12590">
                  <c:v>7.3986099999999999E-3</c:v>
                </c:pt>
                <c:pt idx="12591">
                  <c:v>7.7133200000000001E-3</c:v>
                </c:pt>
                <c:pt idx="12592">
                  <c:v>2.57778E-3</c:v>
                </c:pt>
                <c:pt idx="12593">
                  <c:v>1.8704399999999999E-2</c:v>
                </c:pt>
                <c:pt idx="12594">
                  <c:v>1.5153899999999999E-3</c:v>
                </c:pt>
                <c:pt idx="12595">
                  <c:v>4.2171500000000002E-3</c:v>
                </c:pt>
                <c:pt idx="12596">
                  <c:v>1.5897800000000001E-3</c:v>
                </c:pt>
                <c:pt idx="12597">
                  <c:v>1.0755499999999999E-2</c:v>
                </c:pt>
                <c:pt idx="12598" formatCode="0.00E+00">
                  <c:v>7.3556899999999998E-3</c:v>
                </c:pt>
                <c:pt idx="12599">
                  <c:v>3.3226000000000002E-3</c:v>
                </c:pt>
                <c:pt idx="12600">
                  <c:v>5.9776300000000003E-3</c:v>
                </c:pt>
                <c:pt idx="12601">
                  <c:v>-9.9601700000000008E-3</c:v>
                </c:pt>
                <c:pt idx="12602">
                  <c:v>-6.2313100000000003E-3</c:v>
                </c:pt>
                <c:pt idx="12603">
                  <c:v>-4.0426300000000002E-3</c:v>
                </c:pt>
                <c:pt idx="12604">
                  <c:v>5.3720499999999997E-3</c:v>
                </c:pt>
                <c:pt idx="12605">
                  <c:v>1.21593E-3</c:v>
                </c:pt>
                <c:pt idx="12606">
                  <c:v>-1.1091200000000001E-2</c:v>
                </c:pt>
                <c:pt idx="12607">
                  <c:v>5.7344400000000004E-3</c:v>
                </c:pt>
                <c:pt idx="12608">
                  <c:v>1.2101199999999999E-2</c:v>
                </c:pt>
                <c:pt idx="12609">
                  <c:v>5.7506600000000003E-3</c:v>
                </c:pt>
                <c:pt idx="12610">
                  <c:v>9.6826599999999992E-3</c:v>
                </c:pt>
                <c:pt idx="12611">
                  <c:v>1.22051E-2</c:v>
                </c:pt>
                <c:pt idx="12612">
                  <c:v>-1.38664E-3</c:v>
                </c:pt>
                <c:pt idx="12613">
                  <c:v>2.6168799999999998E-3</c:v>
                </c:pt>
                <c:pt idx="12614">
                  <c:v>-3.2157900000000001E-3</c:v>
                </c:pt>
                <c:pt idx="12615">
                  <c:v>2.56157E-3</c:v>
                </c:pt>
                <c:pt idx="12616">
                  <c:v>1.6517599999999999E-3</c:v>
                </c:pt>
                <c:pt idx="12617">
                  <c:v>-1.3275100000000001E-3</c:v>
                </c:pt>
                <c:pt idx="12618">
                  <c:v>-1.3647100000000001E-3</c:v>
                </c:pt>
                <c:pt idx="12619">
                  <c:v>-1.98364E-4</c:v>
                </c:pt>
                <c:pt idx="12620">
                  <c:v>-7.07626E-3</c:v>
                </c:pt>
                <c:pt idx="12621">
                  <c:v>-7.7838899999999999E-3</c:v>
                </c:pt>
                <c:pt idx="12622">
                  <c:v>-2.4354899999999999E-2</c:v>
                </c:pt>
                <c:pt idx="12623">
                  <c:v>-7.5597800000000003E-3</c:v>
                </c:pt>
                <c:pt idx="12624">
                  <c:v>-3.39508E-3</c:v>
                </c:pt>
                <c:pt idx="12625">
                  <c:v>-6.3085600000000004E-3</c:v>
                </c:pt>
                <c:pt idx="12626">
                  <c:v>-4.46606E-3</c:v>
                </c:pt>
                <c:pt idx="12627">
                  <c:v>-1.8686299999999999E-2</c:v>
                </c:pt>
                <c:pt idx="12628">
                  <c:v>-1.80073E-2</c:v>
                </c:pt>
                <c:pt idx="12629">
                  <c:v>-1.9964200000000001E-2</c:v>
                </c:pt>
                <c:pt idx="12630">
                  <c:v>-8.4333399999999992E-3</c:v>
                </c:pt>
                <c:pt idx="12631">
                  <c:v>-1.0828000000000001E-2</c:v>
                </c:pt>
                <c:pt idx="12632">
                  <c:v>-9.9372899999999997E-3</c:v>
                </c:pt>
                <c:pt idx="12633">
                  <c:v>-1.91717E-2</c:v>
                </c:pt>
                <c:pt idx="12634">
                  <c:v>-4.4479400000000001E-3</c:v>
                </c:pt>
                <c:pt idx="12635">
                  <c:v>-3.9424899999999999E-3</c:v>
                </c:pt>
                <c:pt idx="12636">
                  <c:v>-1.6155200000000001E-3</c:v>
                </c:pt>
                <c:pt idx="12637">
                  <c:v>-1.52397E-2</c:v>
                </c:pt>
                <c:pt idx="12638">
                  <c:v>-5.79643E-3</c:v>
                </c:pt>
                <c:pt idx="12639">
                  <c:v>-8.7642699999999994E-3</c:v>
                </c:pt>
                <c:pt idx="12640">
                  <c:v>-2.4993899999999999E-2</c:v>
                </c:pt>
                <c:pt idx="12641">
                  <c:v>-2.0753899999999999E-2</c:v>
                </c:pt>
                <c:pt idx="12642">
                  <c:v>-1.9835499999999999E-2</c:v>
                </c:pt>
                <c:pt idx="12643">
                  <c:v>-9.2020000000000001E-3</c:v>
                </c:pt>
                <c:pt idx="12644">
                  <c:v>-2.2885300000000001E-2</c:v>
                </c:pt>
                <c:pt idx="12645">
                  <c:v>-2.2460899999999999E-2</c:v>
                </c:pt>
                <c:pt idx="12646">
                  <c:v>-1.04723E-2</c:v>
                </c:pt>
                <c:pt idx="12647">
                  <c:v>-1.5481E-2</c:v>
                </c:pt>
                <c:pt idx="12648">
                  <c:v>-2.7126299999999999E-2</c:v>
                </c:pt>
                <c:pt idx="12649">
                  <c:v>-2.45972E-2</c:v>
                </c:pt>
                <c:pt idx="12650">
                  <c:v>-6.6852600000000002E-3</c:v>
                </c:pt>
                <c:pt idx="12651">
                  <c:v>-1.12514E-2</c:v>
                </c:pt>
                <c:pt idx="12652">
                  <c:v>-1.0398900000000001E-2</c:v>
                </c:pt>
                <c:pt idx="12653">
                  <c:v>-5.7954800000000004E-3</c:v>
                </c:pt>
                <c:pt idx="12654">
                  <c:v>-8.8901499999999994E-3</c:v>
                </c:pt>
                <c:pt idx="12655">
                  <c:v>-1.07899E-2</c:v>
                </c:pt>
                <c:pt idx="12656">
                  <c:v>-9.8085399999999993E-3</c:v>
                </c:pt>
                <c:pt idx="12657">
                  <c:v>-7.6713600000000003E-3</c:v>
                </c:pt>
                <c:pt idx="12658">
                  <c:v>4.7759999999999999E-3</c:v>
                </c:pt>
                <c:pt idx="12659">
                  <c:v>4.5652399999999999E-3</c:v>
                </c:pt>
                <c:pt idx="12660">
                  <c:v>1.4576E-2</c:v>
                </c:pt>
                <c:pt idx="12661">
                  <c:v>-1.22118E-2</c:v>
                </c:pt>
                <c:pt idx="12662">
                  <c:v>-2.5596600000000001E-3</c:v>
                </c:pt>
                <c:pt idx="12663">
                  <c:v>3.9300899999999998E-3</c:v>
                </c:pt>
                <c:pt idx="12664">
                  <c:v>1.4700899999999999E-2</c:v>
                </c:pt>
                <c:pt idx="12665">
                  <c:v>-3.5696E-3</c:v>
                </c:pt>
                <c:pt idx="12666">
                  <c:v>-6.9751700000000002E-3</c:v>
                </c:pt>
                <c:pt idx="12667">
                  <c:v>1.0961500000000001E-2</c:v>
                </c:pt>
                <c:pt idx="12668">
                  <c:v>-2.3746499999999999E-3</c:v>
                </c:pt>
                <c:pt idx="12669">
                  <c:v>-2.7103399999999999E-3</c:v>
                </c:pt>
                <c:pt idx="12670">
                  <c:v>6.1550099999999998E-3</c:v>
                </c:pt>
                <c:pt idx="12671">
                  <c:v>1.47324E-2</c:v>
                </c:pt>
                <c:pt idx="12672">
                  <c:v>1.9407300000000001E-3</c:v>
                </c:pt>
                <c:pt idx="12673">
                  <c:v>8.8787099999999997E-3</c:v>
                </c:pt>
                <c:pt idx="12674">
                  <c:v>-5.8689099999999998E-3</c:v>
                </c:pt>
                <c:pt idx="12675">
                  <c:v>-8.7165799999999998E-4</c:v>
                </c:pt>
                <c:pt idx="12676">
                  <c:v>6.3705400000000001E-3</c:v>
                </c:pt>
                <c:pt idx="12677">
                  <c:v>3.2406799999999999E-2</c:v>
                </c:pt>
                <c:pt idx="12678">
                  <c:v>1.3150200000000001E-2</c:v>
                </c:pt>
                <c:pt idx="12679">
                  <c:v>1.0869999999999999E-2</c:v>
                </c:pt>
                <c:pt idx="12680">
                  <c:v>7.7362100000000003E-3</c:v>
                </c:pt>
                <c:pt idx="12681">
                  <c:v>2.2179600000000001E-2</c:v>
                </c:pt>
                <c:pt idx="12682">
                  <c:v>1.5532499999999999E-2</c:v>
                </c:pt>
                <c:pt idx="12683">
                  <c:v>6.80256E-3</c:v>
                </c:pt>
                <c:pt idx="12684">
                  <c:v>1.6572E-2</c:v>
                </c:pt>
                <c:pt idx="12685">
                  <c:v>1.21689E-2</c:v>
                </c:pt>
                <c:pt idx="12686">
                  <c:v>7.6188999999999996E-3</c:v>
                </c:pt>
                <c:pt idx="12687">
                  <c:v>1.81732E-2</c:v>
                </c:pt>
                <c:pt idx="12688">
                  <c:v>1.29385E-2</c:v>
                </c:pt>
                <c:pt idx="12689">
                  <c:v>-3.0231499999999999E-4</c:v>
                </c:pt>
                <c:pt idx="12690">
                  <c:v>3.4551600000000001E-3</c:v>
                </c:pt>
                <c:pt idx="12691">
                  <c:v>-3.3283199999999997E-4</c:v>
                </c:pt>
                <c:pt idx="12692">
                  <c:v>6.82068E-3</c:v>
                </c:pt>
                <c:pt idx="12693">
                  <c:v>-5.2413900000000003E-3</c:v>
                </c:pt>
                <c:pt idx="12694">
                  <c:v>1.51205E-2</c:v>
                </c:pt>
                <c:pt idx="12695">
                  <c:v>-5.9232699999999996E-3</c:v>
                </c:pt>
                <c:pt idx="12696">
                  <c:v>-3.3578900000000001E-3</c:v>
                </c:pt>
                <c:pt idx="12697">
                  <c:v>-3.6907200000000002E-3</c:v>
                </c:pt>
                <c:pt idx="12698">
                  <c:v>-4.5738200000000001E-3</c:v>
                </c:pt>
                <c:pt idx="12699">
                  <c:v>1.9854500000000001E-2</c:v>
                </c:pt>
                <c:pt idx="12700">
                  <c:v>1.00851E-2</c:v>
                </c:pt>
                <c:pt idx="12701">
                  <c:v>1.7033599999999999E-2</c:v>
                </c:pt>
                <c:pt idx="12702">
                  <c:v>1.0615299999999999E-2</c:v>
                </c:pt>
                <c:pt idx="12703">
                  <c:v>1.3750999999999999E-2</c:v>
                </c:pt>
                <c:pt idx="12704">
                  <c:v>1.5388499999999999E-2</c:v>
                </c:pt>
                <c:pt idx="12705">
                  <c:v>2.2637399999999998E-2</c:v>
                </c:pt>
                <c:pt idx="12706">
                  <c:v>5.72968E-3</c:v>
                </c:pt>
                <c:pt idx="12707">
                  <c:v>2.5024399999999999E-3</c:v>
                </c:pt>
                <c:pt idx="12708">
                  <c:v>1.8072100000000001E-3</c:v>
                </c:pt>
                <c:pt idx="12709">
                  <c:v>1.4114399999999999E-3</c:v>
                </c:pt>
                <c:pt idx="12710">
                  <c:v>6.2761300000000004E-3</c:v>
                </c:pt>
                <c:pt idx="12711">
                  <c:v>7.09057E-3</c:v>
                </c:pt>
                <c:pt idx="12712">
                  <c:v>8.0061000000000004E-3</c:v>
                </c:pt>
                <c:pt idx="12713">
                  <c:v>-8.4943799999999993E-3</c:v>
                </c:pt>
                <c:pt idx="12714">
                  <c:v>-1.09491E-2</c:v>
                </c:pt>
                <c:pt idx="12715">
                  <c:v>3.56865E-3</c:v>
                </c:pt>
                <c:pt idx="12716">
                  <c:v>4.5318600000000004E-3</c:v>
                </c:pt>
                <c:pt idx="12717">
                  <c:v>-3.44276E-3</c:v>
                </c:pt>
                <c:pt idx="12718">
                  <c:v>-1.2491199999999999E-2</c:v>
                </c:pt>
                <c:pt idx="12719">
                  <c:v>-1.83182E-2</c:v>
                </c:pt>
                <c:pt idx="12720">
                  <c:v>-1.9756300000000001E-2</c:v>
                </c:pt>
                <c:pt idx="12721">
                  <c:v>-1.4547300000000001E-2</c:v>
                </c:pt>
                <c:pt idx="12722">
                  <c:v>-7.9727200000000002E-4</c:v>
                </c:pt>
                <c:pt idx="12723">
                  <c:v>-2.8772400000000001E-3</c:v>
                </c:pt>
                <c:pt idx="12724">
                  <c:v>-2.32506E-2</c:v>
                </c:pt>
                <c:pt idx="12725">
                  <c:v>-3.8158400000000002E-2</c:v>
                </c:pt>
                <c:pt idx="12726">
                  <c:v>-3.3106799999999999E-2</c:v>
                </c:pt>
                <c:pt idx="12727">
                  <c:v>-2.1855400000000001E-2</c:v>
                </c:pt>
                <c:pt idx="12728">
                  <c:v>-2.1259299999999998E-2</c:v>
                </c:pt>
                <c:pt idx="12729">
                  <c:v>-2.1347000000000001E-2</c:v>
                </c:pt>
                <c:pt idx="12730">
                  <c:v>-3.3256500000000001E-2</c:v>
                </c:pt>
                <c:pt idx="12731">
                  <c:v>-2.6308100000000001E-2</c:v>
                </c:pt>
                <c:pt idx="12732">
                  <c:v>-8.7986000000000002E-3</c:v>
                </c:pt>
                <c:pt idx="12733">
                  <c:v>-8.3007800000000007E-3</c:v>
                </c:pt>
                <c:pt idx="12734">
                  <c:v>-5.5513400000000001E-3</c:v>
                </c:pt>
                <c:pt idx="12735">
                  <c:v>-1.7706900000000001E-2</c:v>
                </c:pt>
                <c:pt idx="12736">
                  <c:v>-2.2559200000000001E-2</c:v>
                </c:pt>
                <c:pt idx="12737">
                  <c:v>-1.8653900000000001E-2</c:v>
                </c:pt>
                <c:pt idx="12738">
                  <c:v>-2.5098800000000001E-2</c:v>
                </c:pt>
                <c:pt idx="12739">
                  <c:v>-1.28717E-2</c:v>
                </c:pt>
                <c:pt idx="12740">
                  <c:v>-1.9578000000000002E-2</c:v>
                </c:pt>
                <c:pt idx="12741">
                  <c:v>-2.6227E-2</c:v>
                </c:pt>
                <c:pt idx="12742">
                  <c:v>-2.8911599999999999E-2</c:v>
                </c:pt>
                <c:pt idx="12743">
                  <c:v>-1.1177100000000001E-2</c:v>
                </c:pt>
                <c:pt idx="12744">
                  <c:v>-1.2396799999999999E-2</c:v>
                </c:pt>
                <c:pt idx="12745">
                  <c:v>-3.3855399999999998E-3</c:v>
                </c:pt>
                <c:pt idx="12746">
                  <c:v>-1.92347E-2</c:v>
                </c:pt>
                <c:pt idx="12747">
                  <c:v>-1.2674299999999999E-2</c:v>
                </c:pt>
                <c:pt idx="12748">
                  <c:v>-1.8560400000000001E-2</c:v>
                </c:pt>
                <c:pt idx="12749">
                  <c:v>-7.0467000000000004E-3</c:v>
                </c:pt>
                <c:pt idx="12750" formatCode="0.00E+00">
                  <c:v>-3.2424900000000002E-5</c:v>
                </c:pt>
                <c:pt idx="12751">
                  <c:v>-5.5236800000000004E-3</c:v>
                </c:pt>
                <c:pt idx="12752">
                  <c:v>-8.3713499999999996E-3</c:v>
                </c:pt>
                <c:pt idx="12753">
                  <c:v>-8.9511899999999995E-3</c:v>
                </c:pt>
                <c:pt idx="12754">
                  <c:v>-1.09444E-2</c:v>
                </c:pt>
                <c:pt idx="12755">
                  <c:v>-1.51339E-2</c:v>
                </c:pt>
                <c:pt idx="12756">
                  <c:v>-1.0911000000000001E-2</c:v>
                </c:pt>
                <c:pt idx="12757">
                  <c:v>4.2171500000000002E-3</c:v>
                </c:pt>
                <c:pt idx="12758">
                  <c:v>-1.47543E-2</c:v>
                </c:pt>
                <c:pt idx="12759">
                  <c:v>-1.13449E-2</c:v>
                </c:pt>
                <c:pt idx="12760">
                  <c:v>-1.5628800000000002E-2</c:v>
                </c:pt>
                <c:pt idx="12761">
                  <c:v>-3.0127500000000002E-2</c:v>
                </c:pt>
                <c:pt idx="12762">
                  <c:v>-1.5811899999999999E-3</c:v>
                </c:pt>
                <c:pt idx="12763">
                  <c:v>-1.5550599999999999E-2</c:v>
                </c:pt>
                <c:pt idx="12764">
                  <c:v>-1.8212300000000001E-2</c:v>
                </c:pt>
                <c:pt idx="12765">
                  <c:v>-1.01633E-2</c:v>
                </c:pt>
                <c:pt idx="12766">
                  <c:v>-1.12009E-2</c:v>
                </c:pt>
                <c:pt idx="12767">
                  <c:v>-8.9359300000000003E-4</c:v>
                </c:pt>
                <c:pt idx="12768">
                  <c:v>1.8137899999999998E-2</c:v>
                </c:pt>
                <c:pt idx="12769">
                  <c:v>-8.8787100000000004E-4</c:v>
                </c:pt>
                <c:pt idx="12770">
                  <c:v>-3.5991700000000001E-3</c:v>
                </c:pt>
                <c:pt idx="12771">
                  <c:v>6.2017399999999999E-3</c:v>
                </c:pt>
                <c:pt idx="12772">
                  <c:v>1.3365699999999999E-2</c:v>
                </c:pt>
                <c:pt idx="12773">
                  <c:v>1.7364500000000001E-2</c:v>
                </c:pt>
                <c:pt idx="12774">
                  <c:v>1.4967899999999999E-2</c:v>
                </c:pt>
                <c:pt idx="12775">
                  <c:v>2.0608900000000001E-3</c:v>
                </c:pt>
                <c:pt idx="12776">
                  <c:v>-8.8310199999999998E-4</c:v>
                </c:pt>
                <c:pt idx="12777">
                  <c:v>2.3155200000000002E-3</c:v>
                </c:pt>
                <c:pt idx="12778">
                  <c:v>2.1736100000000001E-2</c:v>
                </c:pt>
                <c:pt idx="12779">
                  <c:v>2.48566E-2</c:v>
                </c:pt>
                <c:pt idx="12780">
                  <c:v>9.7732500000000007E-3</c:v>
                </c:pt>
                <c:pt idx="12781">
                  <c:v>9.2916500000000003E-3</c:v>
                </c:pt>
                <c:pt idx="12782">
                  <c:v>1.45559E-2</c:v>
                </c:pt>
                <c:pt idx="12783">
                  <c:v>1.3384800000000001E-2</c:v>
                </c:pt>
                <c:pt idx="12784">
                  <c:v>1.50414E-2</c:v>
                </c:pt>
                <c:pt idx="12785">
                  <c:v>1.7818500000000001E-2</c:v>
                </c:pt>
                <c:pt idx="12786">
                  <c:v>2.0032899999999999E-2</c:v>
                </c:pt>
                <c:pt idx="12787">
                  <c:v>2.13308E-2</c:v>
                </c:pt>
                <c:pt idx="12788">
                  <c:v>1.01204E-2</c:v>
                </c:pt>
                <c:pt idx="12789">
                  <c:v>-2.5091200000000001E-3</c:v>
                </c:pt>
                <c:pt idx="12790">
                  <c:v>1.09196E-2</c:v>
                </c:pt>
                <c:pt idx="12791">
                  <c:v>3.74794E-3</c:v>
                </c:pt>
                <c:pt idx="12792">
                  <c:v>1.7141300000000002E-2</c:v>
                </c:pt>
                <c:pt idx="12793">
                  <c:v>1.28078E-3</c:v>
                </c:pt>
                <c:pt idx="12794">
                  <c:v>7.7018700000000004E-3</c:v>
                </c:pt>
                <c:pt idx="12795">
                  <c:v>3.7212399999999998E-3</c:v>
                </c:pt>
                <c:pt idx="12796">
                  <c:v>3.2138800000000001E-3</c:v>
                </c:pt>
                <c:pt idx="12797">
                  <c:v>-5.1631899999999998E-3</c:v>
                </c:pt>
                <c:pt idx="12798" formatCode="0.00E+00">
                  <c:v>1.90735E-5</c:v>
                </c:pt>
                <c:pt idx="12799">
                  <c:v>1.05886E-2</c:v>
                </c:pt>
                <c:pt idx="12800">
                  <c:v>4.4727300000000003E-3</c:v>
                </c:pt>
                <c:pt idx="12801">
                  <c:v>1.24931E-3</c:v>
                </c:pt>
                <c:pt idx="12802">
                  <c:v>-1.86253E-3</c:v>
                </c:pt>
                <c:pt idx="12803">
                  <c:v>9.7951900000000005E-3</c:v>
                </c:pt>
                <c:pt idx="12804">
                  <c:v>2.0895E-2</c:v>
                </c:pt>
                <c:pt idx="12805">
                  <c:v>1.5966399999999999E-2</c:v>
                </c:pt>
                <c:pt idx="12806">
                  <c:v>9.7475099999999992E-3</c:v>
                </c:pt>
                <c:pt idx="12807">
                  <c:v>1.45779E-2</c:v>
                </c:pt>
                <c:pt idx="12808">
                  <c:v>8.1825300000000004E-3</c:v>
                </c:pt>
                <c:pt idx="12809">
                  <c:v>1.24216E-2</c:v>
                </c:pt>
                <c:pt idx="12810">
                  <c:v>1.12867E-2</c:v>
                </c:pt>
                <c:pt idx="12811">
                  <c:v>1.42241E-2</c:v>
                </c:pt>
                <c:pt idx="12812">
                  <c:v>8.66222E-3</c:v>
                </c:pt>
                <c:pt idx="12813">
                  <c:v>-3.12328E-3</c:v>
                </c:pt>
                <c:pt idx="12814">
                  <c:v>-1.31226E-3</c:v>
                </c:pt>
                <c:pt idx="12815">
                  <c:v>1.4286999999999999E-2</c:v>
                </c:pt>
                <c:pt idx="12816">
                  <c:v>-2.7399099999999999E-3</c:v>
                </c:pt>
                <c:pt idx="12817">
                  <c:v>-9.9410999999999996E-3</c:v>
                </c:pt>
                <c:pt idx="12818">
                  <c:v>-5.5513400000000001E-3</c:v>
                </c:pt>
                <c:pt idx="12819">
                  <c:v>-1.28078E-3</c:v>
                </c:pt>
                <c:pt idx="12820">
                  <c:v>3.5896299999999999E-3</c:v>
                </c:pt>
                <c:pt idx="12821">
                  <c:v>-3.10421E-3</c:v>
                </c:pt>
                <c:pt idx="12822">
                  <c:v>-5.7058300000000003E-3</c:v>
                </c:pt>
                <c:pt idx="12823">
                  <c:v>-1.5882500000000001E-2</c:v>
                </c:pt>
                <c:pt idx="12824">
                  <c:v>-8.0890700000000003E-3</c:v>
                </c:pt>
                <c:pt idx="12825">
                  <c:v>5.4378500000000001E-3</c:v>
                </c:pt>
                <c:pt idx="12826">
                  <c:v>-7.2822599999999996E-3</c:v>
                </c:pt>
                <c:pt idx="12827">
                  <c:v>-6.2932999999999999E-3</c:v>
                </c:pt>
                <c:pt idx="12828">
                  <c:v>-2.4616200000000001E-2</c:v>
                </c:pt>
                <c:pt idx="12829">
                  <c:v>-2.0579299999999998E-2</c:v>
                </c:pt>
                <c:pt idx="12830">
                  <c:v>-9.1438300000000004E-3</c:v>
                </c:pt>
                <c:pt idx="12831">
                  <c:v>-1.5727999999999999E-2</c:v>
                </c:pt>
                <c:pt idx="12832">
                  <c:v>-2.8575900000000001E-2</c:v>
                </c:pt>
                <c:pt idx="12833">
                  <c:v>-1.8691099999999999E-2</c:v>
                </c:pt>
                <c:pt idx="12834">
                  <c:v>-1.17331E-2</c:v>
                </c:pt>
                <c:pt idx="12835">
                  <c:v>-1.8723500000000001E-2</c:v>
                </c:pt>
                <c:pt idx="12836">
                  <c:v>-2.1467199999999999E-2</c:v>
                </c:pt>
                <c:pt idx="12837">
                  <c:v>-5.0630600000000003E-3</c:v>
                </c:pt>
                <c:pt idx="12838">
                  <c:v>-1.6993500000000002E-2</c:v>
                </c:pt>
                <c:pt idx="12839">
                  <c:v>-1.32027E-2</c:v>
                </c:pt>
                <c:pt idx="12840">
                  <c:v>-2.1349900000000002E-2</c:v>
                </c:pt>
                <c:pt idx="12841">
                  <c:v>-3.1124099999999998E-2</c:v>
                </c:pt>
                <c:pt idx="12842">
                  <c:v>-1.15957E-2</c:v>
                </c:pt>
                <c:pt idx="12843">
                  <c:v>-3.5503399999999997E-2</c:v>
                </c:pt>
                <c:pt idx="12844">
                  <c:v>-1.8068299999999999E-2</c:v>
                </c:pt>
                <c:pt idx="12845">
                  <c:v>-2.3778000000000001E-2</c:v>
                </c:pt>
                <c:pt idx="12846">
                  <c:v>-8.1338899999999995E-3</c:v>
                </c:pt>
                <c:pt idx="12847">
                  <c:v>-1.55687E-2</c:v>
                </c:pt>
                <c:pt idx="12848">
                  <c:v>-1.74828E-2</c:v>
                </c:pt>
                <c:pt idx="12849">
                  <c:v>-6.6328000000000003E-3</c:v>
                </c:pt>
                <c:pt idx="12850">
                  <c:v>-1.33934E-2</c:v>
                </c:pt>
                <c:pt idx="12851">
                  <c:v>-2.5428800000000001E-2</c:v>
                </c:pt>
                <c:pt idx="12852">
                  <c:v>-1.72129E-2</c:v>
                </c:pt>
                <c:pt idx="12853">
                  <c:v>-1.60322E-2</c:v>
                </c:pt>
                <c:pt idx="12854">
                  <c:v>-1.3570799999999999E-2</c:v>
                </c:pt>
                <c:pt idx="12855">
                  <c:v>-1.0272999999999999E-2</c:v>
                </c:pt>
                <c:pt idx="12856">
                  <c:v>-2.1200199999999998E-3</c:v>
                </c:pt>
                <c:pt idx="12857">
                  <c:v>-8.9721699999999998E-3</c:v>
                </c:pt>
                <c:pt idx="12858">
                  <c:v>-1.1673899999999999E-2</c:v>
                </c:pt>
                <c:pt idx="12859">
                  <c:v>-3.0174300000000002E-3</c:v>
                </c:pt>
                <c:pt idx="12860">
                  <c:v>9.2792500000000002E-4</c:v>
                </c:pt>
                <c:pt idx="12861">
                  <c:v>-5.0449399999999997E-4</c:v>
                </c:pt>
                <c:pt idx="12862">
                  <c:v>2.1762800000000001E-3</c:v>
                </c:pt>
                <c:pt idx="12863">
                  <c:v>4.8894899999999998E-3</c:v>
                </c:pt>
                <c:pt idx="12864">
                  <c:v>2.2926299999999999E-3</c:v>
                </c:pt>
                <c:pt idx="12865">
                  <c:v>-1.08719E-3</c:v>
                </c:pt>
                <c:pt idx="12866">
                  <c:v>7.8077299999999997E-3</c:v>
                </c:pt>
                <c:pt idx="12867">
                  <c:v>1.7949099999999999E-2</c:v>
                </c:pt>
                <c:pt idx="12868">
                  <c:v>-3.3206899999999998E-3</c:v>
                </c:pt>
                <c:pt idx="12869">
                  <c:v>-4.7006599999999997E-3</c:v>
                </c:pt>
                <c:pt idx="12870">
                  <c:v>-2.7427699999999998E-3</c:v>
                </c:pt>
                <c:pt idx="12871">
                  <c:v>1.3286600000000001E-2</c:v>
                </c:pt>
                <c:pt idx="12872">
                  <c:v>3.0034999999999999E-2</c:v>
                </c:pt>
                <c:pt idx="12873">
                  <c:v>2.2089000000000001E-2</c:v>
                </c:pt>
                <c:pt idx="12874">
                  <c:v>-1.68133E-3</c:v>
                </c:pt>
                <c:pt idx="12875">
                  <c:v>-1.7652499999999999E-3</c:v>
                </c:pt>
                <c:pt idx="12876">
                  <c:v>6.6518799999999998E-3</c:v>
                </c:pt>
                <c:pt idx="12877">
                  <c:v>1.3697600000000001E-2</c:v>
                </c:pt>
                <c:pt idx="12878">
                  <c:v>2.0680400000000002E-2</c:v>
                </c:pt>
                <c:pt idx="12879">
                  <c:v>1.23024E-2</c:v>
                </c:pt>
                <c:pt idx="12880">
                  <c:v>8.2693100000000002E-3</c:v>
                </c:pt>
                <c:pt idx="12881">
                  <c:v>1.87397E-3</c:v>
                </c:pt>
                <c:pt idx="12882">
                  <c:v>1.6358399999999999E-2</c:v>
                </c:pt>
                <c:pt idx="12883">
                  <c:v>1.2030600000000001E-2</c:v>
                </c:pt>
                <c:pt idx="12884">
                  <c:v>-1.65081E-3</c:v>
                </c:pt>
                <c:pt idx="12885">
                  <c:v>-8.0118199999999994E-3</c:v>
                </c:pt>
                <c:pt idx="12886">
                  <c:v>-1.7904300000000001E-2</c:v>
                </c:pt>
                <c:pt idx="12887">
                  <c:v>1.93501E-3</c:v>
                </c:pt>
                <c:pt idx="12888">
                  <c:v>1.0255800000000001E-2</c:v>
                </c:pt>
                <c:pt idx="12889">
                  <c:v>5.1488899999999997E-3</c:v>
                </c:pt>
                <c:pt idx="12890">
                  <c:v>1.51606E-2</c:v>
                </c:pt>
                <c:pt idx="12891">
                  <c:v>-2.8381299999999999E-3</c:v>
                </c:pt>
                <c:pt idx="12892">
                  <c:v>-2.3975400000000001E-3</c:v>
                </c:pt>
                <c:pt idx="12893">
                  <c:v>-1.31006E-2</c:v>
                </c:pt>
                <c:pt idx="12894">
                  <c:v>6.8473800000000001E-3</c:v>
                </c:pt>
                <c:pt idx="12895">
                  <c:v>5.8841700000000002E-3</c:v>
                </c:pt>
                <c:pt idx="12896">
                  <c:v>2.52914E-3</c:v>
                </c:pt>
                <c:pt idx="12897">
                  <c:v>-8.2683599999999996E-4</c:v>
                </c:pt>
                <c:pt idx="12898">
                  <c:v>-7.2069200000000003E-3</c:v>
                </c:pt>
                <c:pt idx="12899">
                  <c:v>2.8321300000000001E-2</c:v>
                </c:pt>
                <c:pt idx="12900">
                  <c:v>1.8246700000000001E-2</c:v>
                </c:pt>
                <c:pt idx="12901">
                  <c:v>2.0811099999999999E-2</c:v>
                </c:pt>
                <c:pt idx="12902">
                  <c:v>1.2919399999999999E-2</c:v>
                </c:pt>
                <c:pt idx="12903">
                  <c:v>5.1622400000000002E-3</c:v>
                </c:pt>
                <c:pt idx="12904">
                  <c:v>4.1170099999999999E-3</c:v>
                </c:pt>
                <c:pt idx="12905">
                  <c:v>3.0685400000000002E-2</c:v>
                </c:pt>
                <c:pt idx="12906">
                  <c:v>2.02513E-2</c:v>
                </c:pt>
                <c:pt idx="12907">
                  <c:v>1.59597E-2</c:v>
                </c:pt>
                <c:pt idx="12908">
                  <c:v>1.5833900000000001E-2</c:v>
                </c:pt>
                <c:pt idx="12909">
                  <c:v>5.0315899999999998E-3</c:v>
                </c:pt>
                <c:pt idx="12910">
                  <c:v>5.1422100000000004E-3</c:v>
                </c:pt>
                <c:pt idx="12911">
                  <c:v>1.28536E-2</c:v>
                </c:pt>
                <c:pt idx="12912">
                  <c:v>1.0747899999999999E-2</c:v>
                </c:pt>
                <c:pt idx="12913">
                  <c:v>-2.10762E-4</c:v>
                </c:pt>
                <c:pt idx="12914">
                  <c:v>-6.27518E-3</c:v>
                </c:pt>
                <c:pt idx="12915">
                  <c:v>-3.6430399999999997E-4</c:v>
                </c:pt>
                <c:pt idx="12916">
                  <c:v>5.0363500000000002E-3</c:v>
                </c:pt>
                <c:pt idx="12917">
                  <c:v>3.64971E-3</c:v>
                </c:pt>
                <c:pt idx="12918" formatCode="0.00E+00">
                  <c:v>3.7698699999999998E-3</c:v>
                </c:pt>
                <c:pt idx="12919">
                  <c:v>-6.88362E-3</c:v>
                </c:pt>
                <c:pt idx="12920">
                  <c:v>5.1689100000000001E-4</c:v>
                </c:pt>
                <c:pt idx="12921">
                  <c:v>-1.2624700000000001E-2</c:v>
                </c:pt>
                <c:pt idx="12922">
                  <c:v>1.85966E-4</c:v>
                </c:pt>
                <c:pt idx="12923">
                  <c:v>-4.33922E-4</c:v>
                </c:pt>
                <c:pt idx="12924">
                  <c:v>-2.8781900000000001E-3</c:v>
                </c:pt>
                <c:pt idx="12925">
                  <c:v>-1.4057200000000001E-2</c:v>
                </c:pt>
                <c:pt idx="12926">
                  <c:v>1.0499999999999999E-3</c:v>
                </c:pt>
                <c:pt idx="12927">
                  <c:v>5.72968E-3</c:v>
                </c:pt>
                <c:pt idx="12928">
                  <c:v>6.6585500000000001E-3</c:v>
                </c:pt>
                <c:pt idx="12929">
                  <c:v>2.61211E-3</c:v>
                </c:pt>
                <c:pt idx="12930">
                  <c:v>3.5400399999999999E-3</c:v>
                </c:pt>
                <c:pt idx="12931">
                  <c:v>-1.10245E-3</c:v>
                </c:pt>
                <c:pt idx="12932">
                  <c:v>7.0533799999999997E-3</c:v>
                </c:pt>
                <c:pt idx="12933">
                  <c:v>-1.1151299999999999E-2</c:v>
                </c:pt>
                <c:pt idx="12934">
                  <c:v>7.7543300000000003E-3</c:v>
                </c:pt>
                <c:pt idx="12935">
                  <c:v>5.3033799999999999E-3</c:v>
                </c:pt>
                <c:pt idx="12936">
                  <c:v>1.1638600000000001E-2</c:v>
                </c:pt>
                <c:pt idx="12937">
                  <c:v>1.27239E-2</c:v>
                </c:pt>
                <c:pt idx="12938">
                  <c:v>-2.3565299999999999E-3</c:v>
                </c:pt>
                <c:pt idx="12939">
                  <c:v>5.7353999999999999E-3</c:v>
                </c:pt>
                <c:pt idx="12940">
                  <c:v>5.2795400000000001E-3</c:v>
                </c:pt>
                <c:pt idx="12941">
                  <c:v>-1.32847E-3</c:v>
                </c:pt>
                <c:pt idx="12942">
                  <c:v>-4.8961600000000001E-3</c:v>
                </c:pt>
                <c:pt idx="12943">
                  <c:v>1.8237099999999999E-2</c:v>
                </c:pt>
                <c:pt idx="12944">
                  <c:v>9.0179400000000003E-3</c:v>
                </c:pt>
                <c:pt idx="12945">
                  <c:v>3.1776399999999998E-3</c:v>
                </c:pt>
                <c:pt idx="12946">
                  <c:v>-4.4403100000000003E-3</c:v>
                </c:pt>
                <c:pt idx="12947">
                  <c:v>-8.6593599999999998E-4</c:v>
                </c:pt>
                <c:pt idx="12948">
                  <c:v>1.4266999999999999E-3</c:v>
                </c:pt>
                <c:pt idx="12949">
                  <c:v>1.20735E-3</c:v>
                </c:pt>
                <c:pt idx="12950">
                  <c:v>4.6787299999999999E-3</c:v>
                </c:pt>
                <c:pt idx="12951" formatCode="0.00E+00">
                  <c:v>6.3190499999999997E-3</c:v>
                </c:pt>
                <c:pt idx="12952">
                  <c:v>8.3208099999999997E-3</c:v>
                </c:pt>
                <c:pt idx="12953">
                  <c:v>1.2231799999999999E-2</c:v>
                </c:pt>
                <c:pt idx="12954">
                  <c:v>1.5676499999999999E-2</c:v>
                </c:pt>
                <c:pt idx="12955">
                  <c:v>5.4645500000000003E-3</c:v>
                </c:pt>
                <c:pt idx="12956">
                  <c:v>5.2032500000000004E-3</c:v>
                </c:pt>
                <c:pt idx="12957">
                  <c:v>2.0915E-2</c:v>
                </c:pt>
                <c:pt idx="12958">
                  <c:v>9.1934199999999997E-4</c:v>
                </c:pt>
                <c:pt idx="12959">
                  <c:v>-1.1482199999999999E-3</c:v>
                </c:pt>
                <c:pt idx="12960">
                  <c:v>2.3174299999999999E-4</c:v>
                </c:pt>
                <c:pt idx="12961">
                  <c:v>7.47585E-3</c:v>
                </c:pt>
                <c:pt idx="12962">
                  <c:v>5.4521600000000002E-3</c:v>
                </c:pt>
                <c:pt idx="12963">
                  <c:v>-2.2630699999999998E-3</c:v>
                </c:pt>
                <c:pt idx="12964">
                  <c:v>1.7510399999999999E-2</c:v>
                </c:pt>
                <c:pt idx="12965">
                  <c:v>-3.4179700000000002E-3</c:v>
                </c:pt>
                <c:pt idx="12966">
                  <c:v>-2.9802299999999999E-3</c:v>
                </c:pt>
                <c:pt idx="12967">
                  <c:v>-8.6069100000000006E-3</c:v>
                </c:pt>
                <c:pt idx="12968">
                  <c:v>2.8123900000000001E-3</c:v>
                </c:pt>
                <c:pt idx="12969">
                  <c:v>-2.3879999999999999E-3</c:v>
                </c:pt>
                <c:pt idx="12970">
                  <c:v>3.5028500000000001E-3</c:v>
                </c:pt>
                <c:pt idx="12971">
                  <c:v>2.9973999999999999E-3</c:v>
                </c:pt>
                <c:pt idx="12972">
                  <c:v>-8.9073199999999998E-4</c:v>
                </c:pt>
                <c:pt idx="12973">
                  <c:v>6.5193200000000003E-3</c:v>
                </c:pt>
                <c:pt idx="12974">
                  <c:v>8.3980600000000006E-3</c:v>
                </c:pt>
                <c:pt idx="12975">
                  <c:v>8.8682199999999996E-3</c:v>
                </c:pt>
                <c:pt idx="12976">
                  <c:v>-4.6729999999999997E-4</c:v>
                </c:pt>
                <c:pt idx="12977">
                  <c:v>1.4370000000000001E-2</c:v>
                </c:pt>
                <c:pt idx="12978">
                  <c:v>1.7704999999999999E-2</c:v>
                </c:pt>
                <c:pt idx="12979">
                  <c:v>1.9172700000000001E-2</c:v>
                </c:pt>
                <c:pt idx="12980">
                  <c:v>7.4396100000000001E-3</c:v>
                </c:pt>
                <c:pt idx="12981">
                  <c:v>1.3238E-2</c:v>
                </c:pt>
                <c:pt idx="12982">
                  <c:v>1.4328E-2</c:v>
                </c:pt>
                <c:pt idx="12983">
                  <c:v>7.3146799999999996E-3</c:v>
                </c:pt>
                <c:pt idx="12984">
                  <c:v>1.1047400000000001E-2</c:v>
                </c:pt>
                <c:pt idx="12985">
                  <c:v>7.5769399999999999E-3</c:v>
                </c:pt>
                <c:pt idx="12986">
                  <c:v>8.6460100000000008E-3</c:v>
                </c:pt>
                <c:pt idx="12987">
                  <c:v>8.2540500000000006E-3</c:v>
                </c:pt>
                <c:pt idx="12988">
                  <c:v>1.4019E-2</c:v>
                </c:pt>
                <c:pt idx="12989">
                  <c:v>2.7025199999999999E-2</c:v>
                </c:pt>
                <c:pt idx="12990">
                  <c:v>1.1728300000000001E-2</c:v>
                </c:pt>
                <c:pt idx="12991">
                  <c:v>1.43394E-2</c:v>
                </c:pt>
                <c:pt idx="12992">
                  <c:v>6.7052800000000001E-3</c:v>
                </c:pt>
                <c:pt idx="12993">
                  <c:v>7.8659100000000003E-3</c:v>
                </c:pt>
                <c:pt idx="12994">
                  <c:v>1.67017E-2</c:v>
                </c:pt>
                <c:pt idx="12995">
                  <c:v>6.09875E-3</c:v>
                </c:pt>
                <c:pt idx="12996">
                  <c:v>-5.3596500000000001E-4</c:v>
                </c:pt>
                <c:pt idx="12997">
                  <c:v>1.09634E-2</c:v>
                </c:pt>
                <c:pt idx="12998">
                  <c:v>1.9036299999999999E-2</c:v>
                </c:pt>
                <c:pt idx="12999">
                  <c:v>1.7740200000000001E-2</c:v>
                </c:pt>
                <c:pt idx="13000">
                  <c:v>1.8272399999999999E-3</c:v>
                </c:pt>
                <c:pt idx="13001">
                  <c:v>2.70462E-3</c:v>
                </c:pt>
                <c:pt idx="13002">
                  <c:v>1.05562E-2</c:v>
                </c:pt>
                <c:pt idx="13003">
                  <c:v>9.1781599999999994E-3</c:v>
                </c:pt>
                <c:pt idx="13004">
                  <c:v>1.64452E-2</c:v>
                </c:pt>
                <c:pt idx="13005">
                  <c:v>1.47963E-2</c:v>
                </c:pt>
                <c:pt idx="13006">
                  <c:v>-4.1379900000000002E-3</c:v>
                </c:pt>
                <c:pt idx="13007">
                  <c:v>-4.6014799999999998E-3</c:v>
                </c:pt>
                <c:pt idx="13008">
                  <c:v>-7.9498299999999997E-3</c:v>
                </c:pt>
                <c:pt idx="13009">
                  <c:v>4.9352600000000003E-3</c:v>
                </c:pt>
                <c:pt idx="13010">
                  <c:v>1.80817E-3</c:v>
                </c:pt>
                <c:pt idx="13011">
                  <c:v>3.6888099999999998E-3</c:v>
                </c:pt>
                <c:pt idx="13012">
                  <c:v>-1.9226099999999999E-3</c:v>
                </c:pt>
                <c:pt idx="13013">
                  <c:v>-1.7559100000000001E-2</c:v>
                </c:pt>
                <c:pt idx="13014">
                  <c:v>4.9333600000000003E-3</c:v>
                </c:pt>
                <c:pt idx="13015">
                  <c:v>-3.8328199999999998E-3</c:v>
                </c:pt>
                <c:pt idx="13016">
                  <c:v>1.44224E-2</c:v>
                </c:pt>
                <c:pt idx="13017">
                  <c:v>7.8535099999999993E-3</c:v>
                </c:pt>
                <c:pt idx="13018">
                  <c:v>-8.2597699999999996E-3</c:v>
                </c:pt>
                <c:pt idx="13019">
                  <c:v>-4.1561100000000002E-3</c:v>
                </c:pt>
                <c:pt idx="13020">
                  <c:v>2.9459E-3</c:v>
                </c:pt>
                <c:pt idx="13021">
                  <c:v>1.39589E-2</c:v>
                </c:pt>
                <c:pt idx="13022">
                  <c:v>1.5637399999999999E-2</c:v>
                </c:pt>
                <c:pt idx="13023">
                  <c:v>1.65329E-2</c:v>
                </c:pt>
                <c:pt idx="13024">
                  <c:v>1.6403199999999999E-4</c:v>
                </c:pt>
                <c:pt idx="13025">
                  <c:v>9.6302000000000002E-3</c:v>
                </c:pt>
                <c:pt idx="13026">
                  <c:v>2.5854099999999998E-3</c:v>
                </c:pt>
                <c:pt idx="13027">
                  <c:v>3.4380000000000001E-3</c:v>
                </c:pt>
                <c:pt idx="13028">
                  <c:v>1.9485499999999999E-2</c:v>
                </c:pt>
                <c:pt idx="13029">
                  <c:v>4.6939800000000004E-3</c:v>
                </c:pt>
                <c:pt idx="13030">
                  <c:v>-4.5337700000000003E-3</c:v>
                </c:pt>
                <c:pt idx="13031">
                  <c:v>1.15681E-2</c:v>
                </c:pt>
                <c:pt idx="13032">
                  <c:v>1.19667E-2</c:v>
                </c:pt>
                <c:pt idx="13033">
                  <c:v>2.6464499999999998E-2</c:v>
                </c:pt>
                <c:pt idx="13034">
                  <c:v>1.0602E-2</c:v>
                </c:pt>
                <c:pt idx="13035">
                  <c:v>5.55706E-3</c:v>
                </c:pt>
                <c:pt idx="13036">
                  <c:v>-1.3422999999999999E-2</c:v>
                </c:pt>
                <c:pt idx="13037">
                  <c:v>2.29473E-2</c:v>
                </c:pt>
                <c:pt idx="13038">
                  <c:v>2.74668E-2</c:v>
                </c:pt>
                <c:pt idx="13039">
                  <c:v>1.4209699999999999E-4</c:v>
                </c:pt>
                <c:pt idx="13040">
                  <c:v>-1.2826000000000001E-2</c:v>
                </c:pt>
                <c:pt idx="13041">
                  <c:v>3.8242300000000001E-4</c:v>
                </c:pt>
                <c:pt idx="13042">
                  <c:v>3.8785899999999999E-3</c:v>
                </c:pt>
                <c:pt idx="13043">
                  <c:v>3.10421E-3</c:v>
                </c:pt>
                <c:pt idx="13044">
                  <c:v>1.6835200000000002E-2</c:v>
                </c:pt>
                <c:pt idx="13045">
                  <c:v>3.0155199999999998E-3</c:v>
                </c:pt>
                <c:pt idx="13046">
                  <c:v>5.3873100000000002E-3</c:v>
                </c:pt>
                <c:pt idx="13047">
                  <c:v>-1.39904E-3</c:v>
                </c:pt>
                <c:pt idx="13048">
                  <c:v>-4.18663E-4</c:v>
                </c:pt>
                <c:pt idx="13049">
                  <c:v>-1.1892300000000001E-3</c:v>
                </c:pt>
                <c:pt idx="13050">
                  <c:v>6.3972500000000002E-3</c:v>
                </c:pt>
                <c:pt idx="13051">
                  <c:v>7.8887899999999997E-3</c:v>
                </c:pt>
                <c:pt idx="13052">
                  <c:v>1.4452E-2</c:v>
                </c:pt>
                <c:pt idx="13053">
                  <c:v>-1.3444899999999999E-2</c:v>
                </c:pt>
                <c:pt idx="13054">
                  <c:v>-3.2424900000000002E-3</c:v>
                </c:pt>
                <c:pt idx="13055">
                  <c:v>1.44186E-2</c:v>
                </c:pt>
                <c:pt idx="13056">
                  <c:v>1.7388299999999999E-2</c:v>
                </c:pt>
                <c:pt idx="13057">
                  <c:v>-8.5163099999999992E-3</c:v>
                </c:pt>
                <c:pt idx="13058">
                  <c:v>7.0972400000000003E-3</c:v>
                </c:pt>
                <c:pt idx="13059">
                  <c:v>-2.7971300000000001E-3</c:v>
                </c:pt>
                <c:pt idx="13060">
                  <c:v>-7.1716300000000005E-4</c:v>
                </c:pt>
                <c:pt idx="13061">
                  <c:v>7.0447900000000004E-3</c:v>
                </c:pt>
                <c:pt idx="13062">
                  <c:v>6.32381E-3</c:v>
                </c:pt>
                <c:pt idx="13063">
                  <c:v>-1.8033999999999999E-3</c:v>
                </c:pt>
                <c:pt idx="13064">
                  <c:v>-1.18227E-2</c:v>
                </c:pt>
                <c:pt idx="13065">
                  <c:v>1.6355499999999999E-3</c:v>
                </c:pt>
                <c:pt idx="13066">
                  <c:v>9.3841600000000008E-3</c:v>
                </c:pt>
                <c:pt idx="13067">
                  <c:v>-5.0163300000000003E-3</c:v>
                </c:pt>
                <c:pt idx="13068">
                  <c:v>-7.5492900000000002E-3</c:v>
                </c:pt>
                <c:pt idx="13069">
                  <c:v>2.32315E-3</c:v>
                </c:pt>
                <c:pt idx="13070">
                  <c:v>3.7069300000000002E-3</c:v>
                </c:pt>
                <c:pt idx="13071">
                  <c:v>6.8273500000000003E-3</c:v>
                </c:pt>
                <c:pt idx="13072">
                  <c:v>-5.2738199999999996E-4</c:v>
                </c:pt>
                <c:pt idx="13073">
                  <c:v>1.12152E-3</c:v>
                </c:pt>
                <c:pt idx="13074">
                  <c:v>1.9493100000000001E-3</c:v>
                </c:pt>
                <c:pt idx="13075">
                  <c:v>6.0529700000000004E-3</c:v>
                </c:pt>
                <c:pt idx="13076">
                  <c:v>-5.9499699999999997E-3</c:v>
                </c:pt>
                <c:pt idx="13077">
                  <c:v>-3.4523000000000003E-4</c:v>
                </c:pt>
                <c:pt idx="13078">
                  <c:v>1.0581999999999999E-2</c:v>
                </c:pt>
                <c:pt idx="13079" formatCode="0.00E+00">
                  <c:v>-1.6212500000000001E-5</c:v>
                </c:pt>
                <c:pt idx="13080">
                  <c:v>-3.9615600000000003E-3</c:v>
                </c:pt>
                <c:pt idx="13081">
                  <c:v>-1.3960800000000001E-2</c:v>
                </c:pt>
                <c:pt idx="13082">
                  <c:v>-1.94645E-3</c:v>
                </c:pt>
                <c:pt idx="13083">
                  <c:v>3.2835E-3</c:v>
                </c:pt>
                <c:pt idx="13084">
                  <c:v>-3.0946699999999999E-3</c:v>
                </c:pt>
                <c:pt idx="13085">
                  <c:v>3.02696E-3</c:v>
                </c:pt>
                <c:pt idx="13086">
                  <c:v>-1.20068E-3</c:v>
                </c:pt>
                <c:pt idx="13087">
                  <c:v>-1.3854E-2</c:v>
                </c:pt>
                <c:pt idx="13088">
                  <c:v>-6.6471100000000003E-3</c:v>
                </c:pt>
                <c:pt idx="13089">
                  <c:v>1.5844299999999999E-2</c:v>
                </c:pt>
                <c:pt idx="13090">
                  <c:v>3.82519E-3</c:v>
                </c:pt>
                <c:pt idx="13091">
                  <c:v>1.1577600000000001E-3</c:v>
                </c:pt>
                <c:pt idx="13092">
                  <c:v>-1.3343799999999999E-2</c:v>
                </c:pt>
                <c:pt idx="13093">
                  <c:v>4.9028400000000003E-3</c:v>
                </c:pt>
                <c:pt idx="13094">
                  <c:v>8.5992800000000008E-3</c:v>
                </c:pt>
                <c:pt idx="13095">
                  <c:v>-1.66397E-2</c:v>
                </c:pt>
                <c:pt idx="13096">
                  <c:v>-2.2973999999999998E-3</c:v>
                </c:pt>
                <c:pt idx="13097">
                  <c:v>7.8926099999999996E-3</c:v>
                </c:pt>
                <c:pt idx="13098">
                  <c:v>-2.62547E-3</c:v>
                </c:pt>
                <c:pt idx="13099">
                  <c:v>-1.0600999999999999E-2</c:v>
                </c:pt>
                <c:pt idx="13100">
                  <c:v>9.3212099999999999E-3</c:v>
                </c:pt>
                <c:pt idx="13101">
                  <c:v>3.85857E-3</c:v>
                </c:pt>
                <c:pt idx="13102">
                  <c:v>8.6584100000000001E-3</c:v>
                </c:pt>
                <c:pt idx="13103">
                  <c:v>1.11761E-2</c:v>
                </c:pt>
                <c:pt idx="13104">
                  <c:v>1.5399899999999999E-2</c:v>
                </c:pt>
                <c:pt idx="13105">
                  <c:v>1.1816999999999999E-2</c:v>
                </c:pt>
                <c:pt idx="13106">
                  <c:v>1.0796500000000001E-2</c:v>
                </c:pt>
                <c:pt idx="13107">
                  <c:v>-1.7299699999999999E-3</c:v>
                </c:pt>
                <c:pt idx="13108">
                  <c:v>-2.2850000000000001E-3</c:v>
                </c:pt>
                <c:pt idx="13109">
                  <c:v>-2.3641600000000001E-3</c:v>
                </c:pt>
                <c:pt idx="13110">
                  <c:v>3.6954900000000001E-3</c:v>
                </c:pt>
                <c:pt idx="13111">
                  <c:v>6.1120999999999997E-3</c:v>
                </c:pt>
                <c:pt idx="13112">
                  <c:v>4.5070600000000002E-3</c:v>
                </c:pt>
                <c:pt idx="13113">
                  <c:v>4.57954E-3</c:v>
                </c:pt>
                <c:pt idx="13114">
                  <c:v>5.0840399999999997E-3</c:v>
                </c:pt>
                <c:pt idx="13115">
                  <c:v>1.6832399999999999E-3</c:v>
                </c:pt>
                <c:pt idx="13116">
                  <c:v>5.02777E-3</c:v>
                </c:pt>
                <c:pt idx="13117">
                  <c:v>-3.7956200000000001E-4</c:v>
                </c:pt>
                <c:pt idx="13118">
                  <c:v>5.3682299999999999E-3</c:v>
                </c:pt>
                <c:pt idx="13119">
                  <c:v>4.1790000000000004E-3</c:v>
                </c:pt>
                <c:pt idx="13120">
                  <c:v>5.7496999999999999E-3</c:v>
                </c:pt>
                <c:pt idx="13121">
                  <c:v>9.6731200000000003E-3</c:v>
                </c:pt>
                <c:pt idx="13122">
                  <c:v>3.08895E-2</c:v>
                </c:pt>
                <c:pt idx="13123">
                  <c:v>4.3134699999999998E-3</c:v>
                </c:pt>
                <c:pt idx="13124">
                  <c:v>5.7888000000000004E-4</c:v>
                </c:pt>
                <c:pt idx="13125">
                  <c:v>-1.49097E-2</c:v>
                </c:pt>
                <c:pt idx="13126">
                  <c:v>1.9755399999999999E-2</c:v>
                </c:pt>
                <c:pt idx="13127">
                  <c:v>2.5113099999999999E-2</c:v>
                </c:pt>
                <c:pt idx="13128">
                  <c:v>-4.4965700000000001E-3</c:v>
                </c:pt>
                <c:pt idx="13129">
                  <c:v>3.7279100000000001E-3</c:v>
                </c:pt>
                <c:pt idx="13130">
                  <c:v>1.7452200000000001E-4</c:v>
                </c:pt>
                <c:pt idx="13131">
                  <c:v>7.5416600000000004E-3</c:v>
                </c:pt>
                <c:pt idx="13132">
                  <c:v>-6.90174E-3</c:v>
                </c:pt>
                <c:pt idx="13133">
                  <c:v>-8.5811599999999991E-3</c:v>
                </c:pt>
                <c:pt idx="13134">
                  <c:v>2.3755999999999998E-3</c:v>
                </c:pt>
                <c:pt idx="13135">
                  <c:v>3.8280499999999999E-3</c:v>
                </c:pt>
                <c:pt idx="13136">
                  <c:v>-2.9506699999999999E-3</c:v>
                </c:pt>
                <c:pt idx="13137">
                  <c:v>4.6644199999999999E-3</c:v>
                </c:pt>
                <c:pt idx="13138">
                  <c:v>1.0537100000000001E-2</c:v>
                </c:pt>
                <c:pt idx="13139">
                  <c:v>-5.5074700000000004E-3</c:v>
                </c:pt>
                <c:pt idx="13140">
                  <c:v>-6.0157800000000001E-3</c:v>
                </c:pt>
                <c:pt idx="13141">
                  <c:v>-5.2642800000000001E-4</c:v>
                </c:pt>
                <c:pt idx="13142">
                  <c:v>6.3009299999999997E-3</c:v>
                </c:pt>
                <c:pt idx="13143">
                  <c:v>1.0376E-2</c:v>
                </c:pt>
                <c:pt idx="13144">
                  <c:v>4.0874500000000003E-3</c:v>
                </c:pt>
                <c:pt idx="13145">
                  <c:v>-3.0403100000000001E-3</c:v>
                </c:pt>
                <c:pt idx="13146">
                  <c:v>7.7304799999999996E-3</c:v>
                </c:pt>
                <c:pt idx="13147">
                  <c:v>1.54705E-2</c:v>
                </c:pt>
                <c:pt idx="13148">
                  <c:v>2.0880699999999999E-2</c:v>
                </c:pt>
                <c:pt idx="13149">
                  <c:v>1.56612E-2</c:v>
                </c:pt>
                <c:pt idx="13150">
                  <c:v>-8.5926100000000005E-3</c:v>
                </c:pt>
                <c:pt idx="13151">
                  <c:v>-6.9675400000000004E-3</c:v>
                </c:pt>
                <c:pt idx="13152">
                  <c:v>2.0163500000000001E-2</c:v>
                </c:pt>
                <c:pt idx="13153">
                  <c:v>8.0976499999999996E-3</c:v>
                </c:pt>
                <c:pt idx="13154">
                  <c:v>1.4616000000000001E-2</c:v>
                </c:pt>
                <c:pt idx="13155">
                  <c:v>1.14775E-2</c:v>
                </c:pt>
                <c:pt idx="13156">
                  <c:v>-8.3751699999999995E-3</c:v>
                </c:pt>
                <c:pt idx="13157">
                  <c:v>-1.00231E-2</c:v>
                </c:pt>
                <c:pt idx="13158">
                  <c:v>1.9073500000000001E-4</c:v>
                </c:pt>
                <c:pt idx="13159">
                  <c:v>5.87368E-3</c:v>
                </c:pt>
                <c:pt idx="13160">
                  <c:v>-1.31454E-2</c:v>
                </c:pt>
                <c:pt idx="13161">
                  <c:v>-9.2620800000000007E-3</c:v>
                </c:pt>
                <c:pt idx="13162">
                  <c:v>-2.0154999999999999E-2</c:v>
                </c:pt>
                <c:pt idx="13163">
                  <c:v>-1.3164500000000001E-2</c:v>
                </c:pt>
                <c:pt idx="13164">
                  <c:v>-2.48127E-2</c:v>
                </c:pt>
                <c:pt idx="13165">
                  <c:v>-1.9170800000000002E-2</c:v>
                </c:pt>
                <c:pt idx="13166">
                  <c:v>-6.6871600000000002E-3</c:v>
                </c:pt>
                <c:pt idx="13167">
                  <c:v>-2.4248100000000002E-2</c:v>
                </c:pt>
                <c:pt idx="13168">
                  <c:v>-3.1459800000000003E-2</c:v>
                </c:pt>
                <c:pt idx="13169">
                  <c:v>-1.42355E-2</c:v>
                </c:pt>
                <c:pt idx="13170">
                  <c:v>-2.1028499999999999E-3</c:v>
                </c:pt>
                <c:pt idx="13171">
                  <c:v>-6.6223100000000002E-3</c:v>
                </c:pt>
                <c:pt idx="13172">
                  <c:v>-3.0243900000000001E-2</c:v>
                </c:pt>
                <c:pt idx="13173">
                  <c:v>-1.2497899999999999E-2</c:v>
                </c:pt>
                <c:pt idx="13174">
                  <c:v>-2.06947E-4</c:v>
                </c:pt>
                <c:pt idx="13175">
                  <c:v>-2.66476E-2</c:v>
                </c:pt>
                <c:pt idx="13176">
                  <c:v>-1.8207600000000001E-2</c:v>
                </c:pt>
                <c:pt idx="13177">
                  <c:v>-2.0246500000000001E-2</c:v>
                </c:pt>
                <c:pt idx="13178">
                  <c:v>2.8934500000000001E-3</c:v>
                </c:pt>
                <c:pt idx="13179">
                  <c:v>-1.40858E-3</c:v>
                </c:pt>
                <c:pt idx="13180">
                  <c:v>-2.41642E-2</c:v>
                </c:pt>
                <c:pt idx="13181">
                  <c:v>-2.2445699999999999E-2</c:v>
                </c:pt>
                <c:pt idx="13182">
                  <c:v>-2.3005500000000002E-2</c:v>
                </c:pt>
                <c:pt idx="13183">
                  <c:v>-9.1104500000000008E-3</c:v>
                </c:pt>
                <c:pt idx="13184">
                  <c:v>-1.09882E-2</c:v>
                </c:pt>
                <c:pt idx="13185">
                  <c:v>-2.4969100000000001E-2</c:v>
                </c:pt>
                <c:pt idx="13186">
                  <c:v>-2.6938400000000001E-2</c:v>
                </c:pt>
                <c:pt idx="13187">
                  <c:v>-6.9904299999999997E-3</c:v>
                </c:pt>
                <c:pt idx="13188">
                  <c:v>-2.3815200000000002E-2</c:v>
                </c:pt>
                <c:pt idx="13189">
                  <c:v>-1.8765400000000002E-2</c:v>
                </c:pt>
                <c:pt idx="13190">
                  <c:v>-1.21841E-2</c:v>
                </c:pt>
                <c:pt idx="13191">
                  <c:v>-1.00727E-2</c:v>
                </c:pt>
                <c:pt idx="13192">
                  <c:v>-8.1462900000000005E-3</c:v>
                </c:pt>
                <c:pt idx="13193">
                  <c:v>-2.64969E-2</c:v>
                </c:pt>
                <c:pt idx="13194">
                  <c:v>-1.4677000000000001E-2</c:v>
                </c:pt>
                <c:pt idx="13195">
                  <c:v>-4.5986200000000003E-3</c:v>
                </c:pt>
                <c:pt idx="13196">
                  <c:v>-1.49269E-2</c:v>
                </c:pt>
                <c:pt idx="13197">
                  <c:v>-1.1500399999999999E-2</c:v>
                </c:pt>
                <c:pt idx="13198">
                  <c:v>-7.65228E-3</c:v>
                </c:pt>
                <c:pt idx="13199">
                  <c:v>-8.8262600000000007E-3</c:v>
                </c:pt>
                <c:pt idx="13200">
                  <c:v>3.7775E-3</c:v>
                </c:pt>
                <c:pt idx="13201">
                  <c:v>-1.5749900000000001E-2</c:v>
                </c:pt>
                <c:pt idx="13202">
                  <c:v>-1.9103999999999999E-2</c:v>
                </c:pt>
                <c:pt idx="13203">
                  <c:v>1.37711E-3</c:v>
                </c:pt>
                <c:pt idx="13204">
                  <c:v>1.5720399999999999E-2</c:v>
                </c:pt>
                <c:pt idx="13205">
                  <c:v>-4.0855400000000004E-3</c:v>
                </c:pt>
                <c:pt idx="13206">
                  <c:v>-1.21908E-2</c:v>
                </c:pt>
                <c:pt idx="13207">
                  <c:v>-8.5525500000000008E-3</c:v>
                </c:pt>
                <c:pt idx="13208">
                  <c:v>-5.9309000000000002E-3</c:v>
                </c:pt>
                <c:pt idx="13209">
                  <c:v>-6.8397500000000003E-3</c:v>
                </c:pt>
                <c:pt idx="13210">
                  <c:v>-1.57833E-3</c:v>
                </c:pt>
                <c:pt idx="13211">
                  <c:v>1.1472699999999999E-3</c:v>
                </c:pt>
                <c:pt idx="13212">
                  <c:v>4.46606E-3</c:v>
                </c:pt>
                <c:pt idx="13213">
                  <c:v>-8.1987399999999995E-3</c:v>
                </c:pt>
                <c:pt idx="13214">
                  <c:v>-1.15786E-2</c:v>
                </c:pt>
                <c:pt idx="13215">
                  <c:v>-1.65749E-3</c:v>
                </c:pt>
                <c:pt idx="13216">
                  <c:v>1.6467099999999998E-2</c:v>
                </c:pt>
                <c:pt idx="13217">
                  <c:v>3.6220599999999999E-3</c:v>
                </c:pt>
                <c:pt idx="13218">
                  <c:v>1.23663E-2</c:v>
                </c:pt>
                <c:pt idx="13219">
                  <c:v>-5.2947999999999997E-3</c:v>
                </c:pt>
                <c:pt idx="13220">
                  <c:v>-5.9156399999999998E-3</c:v>
                </c:pt>
                <c:pt idx="13221">
                  <c:v>7.2317099999999997E-3</c:v>
                </c:pt>
                <c:pt idx="13222">
                  <c:v>9.9468200000000003E-3</c:v>
                </c:pt>
                <c:pt idx="13223">
                  <c:v>7.3575999999999997E-3</c:v>
                </c:pt>
                <c:pt idx="13224">
                  <c:v>8.8243499999999999E-3</c:v>
                </c:pt>
                <c:pt idx="13225">
                  <c:v>3.6067999999999998E-3</c:v>
                </c:pt>
                <c:pt idx="13226">
                  <c:v>1.03254E-2</c:v>
                </c:pt>
                <c:pt idx="13227">
                  <c:v>1.56174E-2</c:v>
                </c:pt>
                <c:pt idx="13228">
                  <c:v>1.24598E-2</c:v>
                </c:pt>
                <c:pt idx="13229">
                  <c:v>5.28145E-3</c:v>
                </c:pt>
                <c:pt idx="13230">
                  <c:v>5.6476599999999997E-3</c:v>
                </c:pt>
                <c:pt idx="13231">
                  <c:v>5.4798099999999999E-3</c:v>
                </c:pt>
                <c:pt idx="13232">
                  <c:v>7.5054199999999996E-3</c:v>
                </c:pt>
                <c:pt idx="13233">
                  <c:v>-9.6702599999999995E-4</c:v>
                </c:pt>
                <c:pt idx="13234">
                  <c:v>-4.8379900000000003E-3</c:v>
                </c:pt>
                <c:pt idx="13235">
                  <c:v>-7.9622300000000007E-3</c:v>
                </c:pt>
                <c:pt idx="13236">
                  <c:v>-1.7347300000000001E-3</c:v>
                </c:pt>
                <c:pt idx="13237">
                  <c:v>2.81906E-3</c:v>
                </c:pt>
                <c:pt idx="13238">
                  <c:v>-7.8821199999999994E-3</c:v>
                </c:pt>
                <c:pt idx="13239">
                  <c:v>-4.9409900000000001E-3</c:v>
                </c:pt>
                <c:pt idx="13240">
                  <c:v>-1.4978399999999999E-2</c:v>
                </c:pt>
                <c:pt idx="13241">
                  <c:v>-2.1886800000000001E-3</c:v>
                </c:pt>
                <c:pt idx="13242">
                  <c:v>8.1071900000000002E-3</c:v>
                </c:pt>
                <c:pt idx="13243">
                  <c:v>-9.1056799999999997E-3</c:v>
                </c:pt>
                <c:pt idx="13244">
                  <c:v>-2.41117E-2</c:v>
                </c:pt>
                <c:pt idx="13245" formatCode="0.00E+00">
                  <c:v>-1.46847E-2</c:v>
                </c:pt>
                <c:pt idx="13246">
                  <c:v>-1.4019E-3</c:v>
                </c:pt>
                <c:pt idx="13247">
                  <c:v>5.65052E-3</c:v>
                </c:pt>
                <c:pt idx="13248">
                  <c:v>-6.7539200000000001E-3</c:v>
                </c:pt>
                <c:pt idx="13249">
                  <c:v>-1.3971300000000001E-2</c:v>
                </c:pt>
                <c:pt idx="13250">
                  <c:v>-1.6586299999999998E-2</c:v>
                </c:pt>
                <c:pt idx="13251">
                  <c:v>-1.0227200000000001E-2</c:v>
                </c:pt>
                <c:pt idx="13252">
                  <c:v>-2.8096200000000002E-2</c:v>
                </c:pt>
                <c:pt idx="13253">
                  <c:v>-1.48554E-2</c:v>
                </c:pt>
                <c:pt idx="13254">
                  <c:v>-9.3126300000000006E-3</c:v>
                </c:pt>
                <c:pt idx="13255">
                  <c:v>3.3578900000000001E-3</c:v>
                </c:pt>
                <c:pt idx="13256">
                  <c:v>-2.2732700000000002E-2</c:v>
                </c:pt>
                <c:pt idx="13257">
                  <c:v>-3.2014800000000003E-2</c:v>
                </c:pt>
                <c:pt idx="13258">
                  <c:v>-2.8978299999999999E-2</c:v>
                </c:pt>
                <c:pt idx="13259">
                  <c:v>-9.5958699999999994E-3</c:v>
                </c:pt>
                <c:pt idx="13260">
                  <c:v>-6.5212200000000003E-3</c:v>
                </c:pt>
                <c:pt idx="13261">
                  <c:v>-1.43871E-2</c:v>
                </c:pt>
                <c:pt idx="13262">
                  <c:v>-1.4633200000000001E-2</c:v>
                </c:pt>
                <c:pt idx="13263">
                  <c:v>-2.6868800000000002E-2</c:v>
                </c:pt>
                <c:pt idx="13264">
                  <c:v>-1.54953E-2</c:v>
                </c:pt>
                <c:pt idx="13265">
                  <c:v>-2.27318E-2</c:v>
                </c:pt>
                <c:pt idx="13266">
                  <c:v>-6.0262700000000002E-3</c:v>
                </c:pt>
                <c:pt idx="13267">
                  <c:v>2.78473E-3</c:v>
                </c:pt>
                <c:pt idx="13268">
                  <c:v>-1.8837E-2</c:v>
                </c:pt>
                <c:pt idx="13269">
                  <c:v>-1.5973999999999999E-2</c:v>
                </c:pt>
                <c:pt idx="13270">
                  <c:v>-2.0393399999999999E-2</c:v>
                </c:pt>
                <c:pt idx="13271">
                  <c:v>-1.7395000000000001E-2</c:v>
                </c:pt>
                <c:pt idx="13272" formatCode="0.00E+00">
                  <c:v>-1.0741199999999999E-2</c:v>
                </c:pt>
                <c:pt idx="13273">
                  <c:v>-8.4590900000000005E-4</c:v>
                </c:pt>
                <c:pt idx="13274">
                  <c:v>-1.57185E-2</c:v>
                </c:pt>
                <c:pt idx="13275">
                  <c:v>-1.19276E-2</c:v>
                </c:pt>
                <c:pt idx="13276">
                  <c:v>-1.66397E-2</c:v>
                </c:pt>
                <c:pt idx="13277">
                  <c:v>-1.7160399999999999E-2</c:v>
                </c:pt>
                <c:pt idx="13278">
                  <c:v>-9.6502299999999992E-3</c:v>
                </c:pt>
                <c:pt idx="13279">
                  <c:v>-1.37596E-2</c:v>
                </c:pt>
                <c:pt idx="13280">
                  <c:v>-1.0026E-2</c:v>
                </c:pt>
                <c:pt idx="13281">
                  <c:v>-1.7657300000000001E-2</c:v>
                </c:pt>
                <c:pt idx="13282">
                  <c:v>-2.3385E-2</c:v>
                </c:pt>
                <c:pt idx="13283">
                  <c:v>-2.8385199999999999E-2</c:v>
                </c:pt>
                <c:pt idx="13284">
                  <c:v>-6.7768100000000003E-3</c:v>
                </c:pt>
                <c:pt idx="13285">
                  <c:v>-1.67465E-3</c:v>
                </c:pt>
                <c:pt idx="13286">
                  <c:v>-1.9626600000000001E-2</c:v>
                </c:pt>
                <c:pt idx="13287">
                  <c:v>-2.3356399999999999E-2</c:v>
                </c:pt>
                <c:pt idx="13288">
                  <c:v>-2.1289800000000001E-2</c:v>
                </c:pt>
                <c:pt idx="13289">
                  <c:v>-1.3884499999999999E-2</c:v>
                </c:pt>
                <c:pt idx="13290">
                  <c:v>-2.5612800000000002E-2</c:v>
                </c:pt>
                <c:pt idx="13291">
                  <c:v>-8.2902900000000005E-3</c:v>
                </c:pt>
                <c:pt idx="13292">
                  <c:v>-8.4514599999999992E-3</c:v>
                </c:pt>
                <c:pt idx="13293">
                  <c:v>-1.1937100000000001E-2</c:v>
                </c:pt>
                <c:pt idx="13294">
                  <c:v>-3.1957600000000002E-3</c:v>
                </c:pt>
                <c:pt idx="13295">
                  <c:v>-1.7916700000000001E-2</c:v>
                </c:pt>
                <c:pt idx="13296">
                  <c:v>-1.22805E-2</c:v>
                </c:pt>
                <c:pt idx="13297">
                  <c:v>-1.7356900000000001E-2</c:v>
                </c:pt>
                <c:pt idx="13298">
                  <c:v>6.5574600000000002E-3</c:v>
                </c:pt>
                <c:pt idx="13299">
                  <c:v>-1.6156199999999999E-2</c:v>
                </c:pt>
                <c:pt idx="13300">
                  <c:v>-1.4542599999999999E-2</c:v>
                </c:pt>
                <c:pt idx="13301">
                  <c:v>5.1774999999999998E-3</c:v>
                </c:pt>
                <c:pt idx="13302">
                  <c:v>-7.4768100000000004E-4</c:v>
                </c:pt>
                <c:pt idx="13303">
                  <c:v>-7.8048700000000002E-3</c:v>
                </c:pt>
                <c:pt idx="13304">
                  <c:v>-1.28059E-2</c:v>
                </c:pt>
                <c:pt idx="13305">
                  <c:v>1.23997E-2</c:v>
                </c:pt>
                <c:pt idx="13306">
                  <c:v>1.3214099999999999E-2</c:v>
                </c:pt>
                <c:pt idx="13307">
                  <c:v>-4.4002499999999996E-3</c:v>
                </c:pt>
                <c:pt idx="13308">
                  <c:v>-3.1766899999999998E-3</c:v>
                </c:pt>
                <c:pt idx="13309">
                  <c:v>2.7475400000000001E-3</c:v>
                </c:pt>
                <c:pt idx="13310">
                  <c:v>1.7663999999999999E-2</c:v>
                </c:pt>
                <c:pt idx="13311">
                  <c:v>1.15891E-2</c:v>
                </c:pt>
                <c:pt idx="13312">
                  <c:v>7.1640000000000002E-3</c:v>
                </c:pt>
                <c:pt idx="13313">
                  <c:v>-7.5426099999999999E-3</c:v>
                </c:pt>
                <c:pt idx="13314">
                  <c:v>-1.8043499999999999E-3</c:v>
                </c:pt>
                <c:pt idx="13315">
                  <c:v>-6.9046000000000003E-3</c:v>
                </c:pt>
                <c:pt idx="13316">
                  <c:v>-4.1971200000000004E-3</c:v>
                </c:pt>
                <c:pt idx="13317">
                  <c:v>7.0495599999999999E-3</c:v>
                </c:pt>
                <c:pt idx="13318">
                  <c:v>6.5040599999999999E-3</c:v>
                </c:pt>
                <c:pt idx="13319">
                  <c:v>1.95217E-3</c:v>
                </c:pt>
                <c:pt idx="13320">
                  <c:v>-1.8013000000000001E-2</c:v>
                </c:pt>
                <c:pt idx="13321">
                  <c:v>7.7514599999999999E-3</c:v>
                </c:pt>
                <c:pt idx="13322">
                  <c:v>2.1446199999999999E-2</c:v>
                </c:pt>
                <c:pt idx="13323">
                  <c:v>1.0420799999999999E-2</c:v>
                </c:pt>
                <c:pt idx="13324" formatCode="0.00E+00">
                  <c:v>-2.8429000000000002E-3</c:v>
                </c:pt>
                <c:pt idx="13325">
                  <c:v>3.39317E-3</c:v>
                </c:pt>
                <c:pt idx="13326">
                  <c:v>8.9378400000000007E-3</c:v>
                </c:pt>
                <c:pt idx="13327">
                  <c:v>8.1834799999999999E-3</c:v>
                </c:pt>
                <c:pt idx="13328">
                  <c:v>-2.5663399999999999E-3</c:v>
                </c:pt>
                <c:pt idx="13329">
                  <c:v>-7.3871600000000003E-3</c:v>
                </c:pt>
                <c:pt idx="13330">
                  <c:v>1.9170800000000002E-2</c:v>
                </c:pt>
                <c:pt idx="13331">
                  <c:v>8.8882400000000004E-3</c:v>
                </c:pt>
                <c:pt idx="13332">
                  <c:v>1.7003999999999999E-3</c:v>
                </c:pt>
                <c:pt idx="13333">
                  <c:v>-7.5015999999999998E-3</c:v>
                </c:pt>
                <c:pt idx="13334">
                  <c:v>1.7059299999999999E-2</c:v>
                </c:pt>
                <c:pt idx="13335">
                  <c:v>7.3051500000000005E-4</c:v>
                </c:pt>
                <c:pt idx="13336">
                  <c:v>2.7729E-2</c:v>
                </c:pt>
                <c:pt idx="13337">
                  <c:v>1.9042E-2</c:v>
                </c:pt>
                <c:pt idx="13338">
                  <c:v>1.9337699999999999E-2</c:v>
                </c:pt>
                <c:pt idx="13339">
                  <c:v>1.03579E-2</c:v>
                </c:pt>
                <c:pt idx="13340">
                  <c:v>2.2377000000000001E-2</c:v>
                </c:pt>
                <c:pt idx="13341">
                  <c:v>1.19772E-2</c:v>
                </c:pt>
                <c:pt idx="13342">
                  <c:v>9.9840199999999997E-3</c:v>
                </c:pt>
                <c:pt idx="13343">
                  <c:v>1.7744099999999999E-2</c:v>
                </c:pt>
                <c:pt idx="13344">
                  <c:v>-5.0163300000000003E-3</c:v>
                </c:pt>
                <c:pt idx="13345">
                  <c:v>-1.15595E-2</c:v>
                </c:pt>
                <c:pt idx="13346">
                  <c:v>-1.7258599999999999E-2</c:v>
                </c:pt>
                <c:pt idx="13347">
                  <c:v>1.0413199999999999E-2</c:v>
                </c:pt>
                <c:pt idx="13348">
                  <c:v>1.98154E-2</c:v>
                </c:pt>
                <c:pt idx="13349">
                  <c:v>-3.4160599999999998E-3</c:v>
                </c:pt>
                <c:pt idx="13350">
                  <c:v>9.3174E-3</c:v>
                </c:pt>
                <c:pt idx="13351">
                  <c:v>-1.4657E-2</c:v>
                </c:pt>
                <c:pt idx="13352">
                  <c:v>-1.1939E-2</c:v>
                </c:pt>
                <c:pt idx="13353">
                  <c:v>-5.3043400000000003E-3</c:v>
                </c:pt>
                <c:pt idx="13354">
                  <c:v>2.5224700000000002E-3</c:v>
                </c:pt>
                <c:pt idx="13355">
                  <c:v>-1.2034400000000001E-2</c:v>
                </c:pt>
                <c:pt idx="13356">
                  <c:v>-1.7239600000000001E-2</c:v>
                </c:pt>
                <c:pt idx="13357">
                  <c:v>-2.72274E-3</c:v>
                </c:pt>
                <c:pt idx="13358">
                  <c:v>-2.79598E-2</c:v>
                </c:pt>
                <c:pt idx="13359">
                  <c:v>6.9312999999999996E-3</c:v>
                </c:pt>
                <c:pt idx="13360">
                  <c:v>-1.7966300000000001E-2</c:v>
                </c:pt>
                <c:pt idx="13361">
                  <c:v>-1.20077E-2</c:v>
                </c:pt>
                <c:pt idx="13362">
                  <c:v>-2.09675E-2</c:v>
                </c:pt>
                <c:pt idx="13363">
                  <c:v>7.1048699999999999E-4</c:v>
                </c:pt>
                <c:pt idx="13364">
                  <c:v>-5.7249099999999997E-3</c:v>
                </c:pt>
                <c:pt idx="13365">
                  <c:v>4.2619700000000003E-3</c:v>
                </c:pt>
                <c:pt idx="13366">
                  <c:v>1.48497E-2</c:v>
                </c:pt>
                <c:pt idx="13367">
                  <c:v>4.6711000000000001E-3</c:v>
                </c:pt>
                <c:pt idx="13368">
                  <c:v>-2.3936300000000001E-2</c:v>
                </c:pt>
                <c:pt idx="13369">
                  <c:v>9.9277499999999999E-4</c:v>
                </c:pt>
                <c:pt idx="13370">
                  <c:v>-4.9114199999999997E-4</c:v>
                </c:pt>
                <c:pt idx="13371">
                  <c:v>1.51205E-2</c:v>
                </c:pt>
                <c:pt idx="13372">
                  <c:v>-1.8557500000000001E-2</c:v>
                </c:pt>
                <c:pt idx="13373">
                  <c:v>-5.2261400000000002E-4</c:v>
                </c:pt>
                <c:pt idx="13374">
                  <c:v>3.3121100000000001E-3</c:v>
                </c:pt>
                <c:pt idx="13375">
                  <c:v>1.4200199999999999E-3</c:v>
                </c:pt>
                <c:pt idx="13376">
                  <c:v>-7.8802100000000003E-3</c:v>
                </c:pt>
                <c:pt idx="13377">
                  <c:v>-3.10612E-3</c:v>
                </c:pt>
                <c:pt idx="13378">
                  <c:v>1.4106799999999999E-2</c:v>
                </c:pt>
                <c:pt idx="13379" formatCode="0.00E+00">
                  <c:v>7.9269400000000004E-3</c:v>
                </c:pt>
                <c:pt idx="13380">
                  <c:v>-2.7675600000000001E-3</c:v>
                </c:pt>
                <c:pt idx="13381">
                  <c:v>-1.7114600000000001E-2</c:v>
                </c:pt>
                <c:pt idx="13382">
                  <c:v>6.1321300000000004E-3</c:v>
                </c:pt>
                <c:pt idx="13383">
                  <c:v>-5.2490200000000001E-3</c:v>
                </c:pt>
                <c:pt idx="13384">
                  <c:v>2.4290100000000001E-3</c:v>
                </c:pt>
                <c:pt idx="13385">
                  <c:v>-4.282E-4</c:v>
                </c:pt>
                <c:pt idx="13386">
                  <c:v>1.84822E-3</c:v>
                </c:pt>
                <c:pt idx="13387">
                  <c:v>4.7178300000000001E-3</c:v>
                </c:pt>
                <c:pt idx="13388">
                  <c:v>-3.6230099999999999E-3</c:v>
                </c:pt>
                <c:pt idx="13389">
                  <c:v>-9.7618099999999992E-3</c:v>
                </c:pt>
                <c:pt idx="13390">
                  <c:v>5.2547499999999999E-3</c:v>
                </c:pt>
                <c:pt idx="13391">
                  <c:v>1.3365699999999999E-2</c:v>
                </c:pt>
                <c:pt idx="13392">
                  <c:v>1.01271E-2</c:v>
                </c:pt>
                <c:pt idx="13393">
                  <c:v>2.0282700000000001E-2</c:v>
                </c:pt>
                <c:pt idx="13394">
                  <c:v>-8.5601800000000006E-3</c:v>
                </c:pt>
                <c:pt idx="13395">
                  <c:v>1.48115E-2</c:v>
                </c:pt>
                <c:pt idx="13396">
                  <c:v>-6.7825300000000002E-3</c:v>
                </c:pt>
                <c:pt idx="13397">
                  <c:v>-1.05944E-2</c:v>
                </c:pt>
                <c:pt idx="13398">
                  <c:v>9.8896000000000001E-3</c:v>
                </c:pt>
                <c:pt idx="13399">
                  <c:v>1.45903E-2</c:v>
                </c:pt>
                <c:pt idx="13400">
                  <c:v>1.1282E-3</c:v>
                </c:pt>
                <c:pt idx="13401">
                  <c:v>-1.2412100000000001E-2</c:v>
                </c:pt>
                <c:pt idx="13402">
                  <c:v>-7.9965599999999998E-3</c:v>
                </c:pt>
                <c:pt idx="13403">
                  <c:v>-1.9893599999999999E-3</c:v>
                </c:pt>
                <c:pt idx="13404">
                  <c:v>-1.29795E-3</c:v>
                </c:pt>
                <c:pt idx="13405">
                  <c:v>2.01607E-3</c:v>
                </c:pt>
                <c:pt idx="13406">
                  <c:v>1.0319699999999999E-2</c:v>
                </c:pt>
                <c:pt idx="13407">
                  <c:v>8.3312999999999998E-3</c:v>
                </c:pt>
                <c:pt idx="13408">
                  <c:v>-4.19617E-4</c:v>
                </c:pt>
                <c:pt idx="13409">
                  <c:v>5.8336300000000002E-3</c:v>
                </c:pt>
                <c:pt idx="13410">
                  <c:v>7.7457400000000001E-3</c:v>
                </c:pt>
                <c:pt idx="13411">
                  <c:v>1.47142E-2</c:v>
                </c:pt>
                <c:pt idx="13412">
                  <c:v>5.9099199999999999E-3</c:v>
                </c:pt>
                <c:pt idx="13413">
                  <c:v>4.8542000000000002E-4</c:v>
                </c:pt>
                <c:pt idx="13414">
                  <c:v>-8.7547299999999998E-4</c:v>
                </c:pt>
                <c:pt idx="13415">
                  <c:v>-5.4836299999999995E-4</c:v>
                </c:pt>
                <c:pt idx="13416">
                  <c:v>5.0039300000000002E-3</c:v>
                </c:pt>
                <c:pt idx="13417">
                  <c:v>3.1757399999999998E-3</c:v>
                </c:pt>
                <c:pt idx="13418">
                  <c:v>1.81675E-3</c:v>
                </c:pt>
                <c:pt idx="13419">
                  <c:v>-1.3971299999999999E-3</c:v>
                </c:pt>
                <c:pt idx="13420">
                  <c:v>6.1254500000000002E-3</c:v>
                </c:pt>
                <c:pt idx="13421">
                  <c:v>2.1285999999999999E-2</c:v>
                </c:pt>
                <c:pt idx="13422">
                  <c:v>2.6693300000000001E-3</c:v>
                </c:pt>
                <c:pt idx="13423">
                  <c:v>4.4088399999999998E-3</c:v>
                </c:pt>
                <c:pt idx="13424">
                  <c:v>1.38464E-2</c:v>
                </c:pt>
                <c:pt idx="13425" formatCode="0.00E+00">
                  <c:v>-7.4386600000000004E-5</c:v>
                </c:pt>
                <c:pt idx="13426">
                  <c:v>-1.10245E-3</c:v>
                </c:pt>
                <c:pt idx="13427">
                  <c:v>6.6452000000000004E-3</c:v>
                </c:pt>
                <c:pt idx="13428">
                  <c:v>-2.6512100000000002E-3</c:v>
                </c:pt>
                <c:pt idx="13429">
                  <c:v>-1.37711E-3</c:v>
                </c:pt>
                <c:pt idx="13430">
                  <c:v>3.0651099999999998E-3</c:v>
                </c:pt>
                <c:pt idx="13431">
                  <c:v>-2.20871E-3</c:v>
                </c:pt>
                <c:pt idx="13432">
                  <c:v>-9.9287000000000004E-3</c:v>
                </c:pt>
                <c:pt idx="13433">
                  <c:v>-9.5138500000000008E-3</c:v>
                </c:pt>
                <c:pt idx="13434">
                  <c:v>1.37596E-2</c:v>
                </c:pt>
                <c:pt idx="13435">
                  <c:v>2.5091200000000001E-3</c:v>
                </c:pt>
                <c:pt idx="13436">
                  <c:v>-7.3185000000000004E-3</c:v>
                </c:pt>
                <c:pt idx="13437">
                  <c:v>-5.7029699999999999E-4</c:v>
                </c:pt>
                <c:pt idx="13438">
                  <c:v>5.9366200000000001E-3</c:v>
                </c:pt>
                <c:pt idx="13439">
                  <c:v>-2.6702900000000001E-3</c:v>
                </c:pt>
                <c:pt idx="13440">
                  <c:v>5.7525600000000003E-3</c:v>
                </c:pt>
                <c:pt idx="13441">
                  <c:v>3.3826799999999999E-3</c:v>
                </c:pt>
                <c:pt idx="13442">
                  <c:v>8.0919300000000007E-3</c:v>
                </c:pt>
                <c:pt idx="13443">
                  <c:v>4.3830900000000001E-3</c:v>
                </c:pt>
                <c:pt idx="13444">
                  <c:v>-3.6525700000000002E-4</c:v>
                </c:pt>
                <c:pt idx="13445">
                  <c:v>-1.49727E-3</c:v>
                </c:pt>
                <c:pt idx="13446">
                  <c:v>5.9623699999999998E-3</c:v>
                </c:pt>
                <c:pt idx="13447">
                  <c:v>-7.7819800000000002E-4</c:v>
                </c:pt>
                <c:pt idx="13448">
                  <c:v>5.2137399999999997E-3</c:v>
                </c:pt>
                <c:pt idx="13449">
                  <c:v>4.7616999999999998E-3</c:v>
                </c:pt>
                <c:pt idx="13450">
                  <c:v>-7.0123700000000004E-3</c:v>
                </c:pt>
                <c:pt idx="13451">
                  <c:v>3.4303699999999999E-3</c:v>
                </c:pt>
                <c:pt idx="13452">
                  <c:v>-2.1827699999999998E-2</c:v>
                </c:pt>
                <c:pt idx="13453">
                  <c:v>1.6994499999999999E-3</c:v>
                </c:pt>
                <c:pt idx="13454">
                  <c:v>-5.8622400000000003E-3</c:v>
                </c:pt>
                <c:pt idx="13455">
                  <c:v>1.29356E-2</c:v>
                </c:pt>
                <c:pt idx="13456">
                  <c:v>4.13132E-3</c:v>
                </c:pt>
                <c:pt idx="13457">
                  <c:v>1.29204E-2</c:v>
                </c:pt>
                <c:pt idx="13458">
                  <c:v>7.9822499999999998E-3</c:v>
                </c:pt>
                <c:pt idx="13459">
                  <c:v>1.2419700000000001E-2</c:v>
                </c:pt>
                <c:pt idx="13460">
                  <c:v>3.9844499999999996E-3</c:v>
                </c:pt>
                <c:pt idx="13461">
                  <c:v>3.5419499999999999E-3</c:v>
                </c:pt>
                <c:pt idx="13462">
                  <c:v>2.67429E-2</c:v>
                </c:pt>
                <c:pt idx="13463">
                  <c:v>1.1220900000000001E-2</c:v>
                </c:pt>
                <c:pt idx="13464">
                  <c:v>5.22041E-3</c:v>
                </c:pt>
                <c:pt idx="13465">
                  <c:v>6.4926100000000002E-3</c:v>
                </c:pt>
                <c:pt idx="13466">
                  <c:v>1.60866E-2</c:v>
                </c:pt>
                <c:pt idx="13467">
                  <c:v>1.47724E-2</c:v>
                </c:pt>
                <c:pt idx="13468">
                  <c:v>1.1957199999999999E-2</c:v>
                </c:pt>
                <c:pt idx="13469">
                  <c:v>-1.34563E-3</c:v>
                </c:pt>
                <c:pt idx="13470">
                  <c:v>1.11074E-2</c:v>
                </c:pt>
                <c:pt idx="13471">
                  <c:v>7.0657699999999999E-3</c:v>
                </c:pt>
                <c:pt idx="13472">
                  <c:v>1.3671900000000001E-2</c:v>
                </c:pt>
                <c:pt idx="13473">
                  <c:v>5.7983399999999999E-3</c:v>
                </c:pt>
                <c:pt idx="13474">
                  <c:v>6.0882599999999999E-3</c:v>
                </c:pt>
                <c:pt idx="13475">
                  <c:v>1.00775E-2</c:v>
                </c:pt>
                <c:pt idx="13476">
                  <c:v>2.6207000000000001E-3</c:v>
                </c:pt>
                <c:pt idx="13477">
                  <c:v>1.5854799999999999E-2</c:v>
                </c:pt>
                <c:pt idx="13478">
                  <c:v>1.2558E-2</c:v>
                </c:pt>
                <c:pt idx="13479">
                  <c:v>1.7928099999999999E-2</c:v>
                </c:pt>
                <c:pt idx="13480">
                  <c:v>1.07803E-2</c:v>
                </c:pt>
                <c:pt idx="13481">
                  <c:v>1.4072400000000001E-2</c:v>
                </c:pt>
                <c:pt idx="13482">
                  <c:v>3.2196E-3</c:v>
                </c:pt>
                <c:pt idx="13483">
                  <c:v>9.2229800000000004E-3</c:v>
                </c:pt>
                <c:pt idx="13484">
                  <c:v>9.4690299999999998E-3</c:v>
                </c:pt>
                <c:pt idx="13485">
                  <c:v>1.4707599999999999E-2</c:v>
                </c:pt>
                <c:pt idx="13486">
                  <c:v>1.8564199999999999E-2</c:v>
                </c:pt>
                <c:pt idx="13487">
                  <c:v>1.4586399999999999E-2</c:v>
                </c:pt>
                <c:pt idx="13488">
                  <c:v>5.5608699999999999E-3</c:v>
                </c:pt>
                <c:pt idx="13489">
                  <c:v>1.80769E-2</c:v>
                </c:pt>
                <c:pt idx="13490">
                  <c:v>2.7545900000000002E-2</c:v>
                </c:pt>
                <c:pt idx="13491">
                  <c:v>1.26686E-2</c:v>
                </c:pt>
                <c:pt idx="13492">
                  <c:v>1.6305E-2</c:v>
                </c:pt>
                <c:pt idx="13493">
                  <c:v>2.66314E-2</c:v>
                </c:pt>
                <c:pt idx="13494">
                  <c:v>1.5089E-2</c:v>
                </c:pt>
                <c:pt idx="13495">
                  <c:v>2.1472000000000002E-2</c:v>
                </c:pt>
                <c:pt idx="13496">
                  <c:v>1.4161099999999999E-2</c:v>
                </c:pt>
                <c:pt idx="13497">
                  <c:v>2.2131000000000001E-2</c:v>
                </c:pt>
                <c:pt idx="13498">
                  <c:v>1.9594199999999999E-2</c:v>
                </c:pt>
                <c:pt idx="13499">
                  <c:v>2.5514599999999998E-2</c:v>
                </c:pt>
                <c:pt idx="13500">
                  <c:v>1.6345999999999999E-2</c:v>
                </c:pt>
                <c:pt idx="13501">
                  <c:v>1.7938599999999999E-2</c:v>
                </c:pt>
                <c:pt idx="13502">
                  <c:v>1.2907999999999999E-2</c:v>
                </c:pt>
                <c:pt idx="13503">
                  <c:v>1.1561399999999999E-2</c:v>
                </c:pt>
                <c:pt idx="13504">
                  <c:v>8.8653599999999992E-3</c:v>
                </c:pt>
                <c:pt idx="13505">
                  <c:v>1.82066E-2</c:v>
                </c:pt>
                <c:pt idx="13506">
                  <c:v>3.0020700000000001E-2</c:v>
                </c:pt>
                <c:pt idx="13507">
                  <c:v>2.06661E-2</c:v>
                </c:pt>
                <c:pt idx="13508">
                  <c:v>9.4203900000000007E-3</c:v>
                </c:pt>
                <c:pt idx="13509">
                  <c:v>3.2358199999999999E-3</c:v>
                </c:pt>
                <c:pt idx="13510">
                  <c:v>2.6063900000000001E-3</c:v>
                </c:pt>
                <c:pt idx="13511">
                  <c:v>9.8485900000000008E-3</c:v>
                </c:pt>
                <c:pt idx="13512">
                  <c:v>2.0027200000000001E-4</c:v>
                </c:pt>
                <c:pt idx="13513">
                  <c:v>2.2034600000000001E-2</c:v>
                </c:pt>
                <c:pt idx="13514">
                  <c:v>1.7020199999999999E-2</c:v>
                </c:pt>
                <c:pt idx="13515">
                  <c:v>8.4466899999999998E-3</c:v>
                </c:pt>
                <c:pt idx="13516">
                  <c:v>5.5999800000000001E-3</c:v>
                </c:pt>
                <c:pt idx="13517">
                  <c:v>1.4449099999999999E-2</c:v>
                </c:pt>
                <c:pt idx="13518">
                  <c:v>1.4416699999999999E-2</c:v>
                </c:pt>
                <c:pt idx="13519">
                  <c:v>7.1020099999999997E-3</c:v>
                </c:pt>
                <c:pt idx="13520">
                  <c:v>1.9515000000000001E-2</c:v>
                </c:pt>
                <c:pt idx="13521">
                  <c:v>5.33199E-3</c:v>
                </c:pt>
                <c:pt idx="13522">
                  <c:v>1.11723E-2</c:v>
                </c:pt>
                <c:pt idx="13523">
                  <c:v>1.8787400000000001E-4</c:v>
                </c:pt>
                <c:pt idx="13524">
                  <c:v>2.0592699999999999E-2</c:v>
                </c:pt>
                <c:pt idx="13525">
                  <c:v>5.2337599999999996E-3</c:v>
                </c:pt>
                <c:pt idx="13526">
                  <c:v>1.4882100000000001E-2</c:v>
                </c:pt>
                <c:pt idx="13527">
                  <c:v>3.0536700000000001E-3</c:v>
                </c:pt>
                <c:pt idx="13528">
                  <c:v>1.09768E-3</c:v>
                </c:pt>
                <c:pt idx="13529">
                  <c:v>-4.5423499999999997E-3</c:v>
                </c:pt>
                <c:pt idx="13530">
                  <c:v>-8.0938299999999998E-3</c:v>
                </c:pt>
                <c:pt idx="13531">
                  <c:v>8.5401499999999998E-3</c:v>
                </c:pt>
                <c:pt idx="13532">
                  <c:v>1.05381E-2</c:v>
                </c:pt>
                <c:pt idx="13533">
                  <c:v>7.58743E-3</c:v>
                </c:pt>
                <c:pt idx="13534">
                  <c:v>-3.1957600000000002E-3</c:v>
                </c:pt>
                <c:pt idx="13535">
                  <c:v>7.1678200000000001E-3</c:v>
                </c:pt>
                <c:pt idx="13536">
                  <c:v>9.6111300000000007E-3</c:v>
                </c:pt>
                <c:pt idx="13537">
                  <c:v>9.3507799999999995E-3</c:v>
                </c:pt>
                <c:pt idx="13538">
                  <c:v>6.7520099999999995E-4</c:v>
                </c:pt>
                <c:pt idx="13539">
                  <c:v>-9.1075900000000005E-3</c:v>
                </c:pt>
                <c:pt idx="13540">
                  <c:v>-1.44653E-2</c:v>
                </c:pt>
                <c:pt idx="13541">
                  <c:v>-1.02901E-2</c:v>
                </c:pt>
                <c:pt idx="13542">
                  <c:v>6.1073300000000002E-3</c:v>
                </c:pt>
                <c:pt idx="13543">
                  <c:v>9.5386499999999992E-3</c:v>
                </c:pt>
                <c:pt idx="13544">
                  <c:v>-2.3479500000000001E-3</c:v>
                </c:pt>
                <c:pt idx="13545">
                  <c:v>-8.6040500000000002E-3</c:v>
                </c:pt>
                <c:pt idx="13546">
                  <c:v>-1.07355E-2</c:v>
                </c:pt>
                <c:pt idx="13547">
                  <c:v>1.23777E-2</c:v>
                </c:pt>
                <c:pt idx="13548">
                  <c:v>1.24435E-2</c:v>
                </c:pt>
                <c:pt idx="13549">
                  <c:v>1.7229999999999999E-2</c:v>
                </c:pt>
                <c:pt idx="13550">
                  <c:v>1.1508900000000001E-2</c:v>
                </c:pt>
                <c:pt idx="13551">
                  <c:v>-2.4919500000000002E-3</c:v>
                </c:pt>
                <c:pt idx="13552">
                  <c:v>3.85761E-3</c:v>
                </c:pt>
                <c:pt idx="13553">
                  <c:v>3.4313199999999999E-3</c:v>
                </c:pt>
                <c:pt idx="13554">
                  <c:v>1.46847E-2</c:v>
                </c:pt>
                <c:pt idx="13555">
                  <c:v>1.07279E-2</c:v>
                </c:pt>
                <c:pt idx="13556">
                  <c:v>1.1879900000000001E-2</c:v>
                </c:pt>
                <c:pt idx="13557">
                  <c:v>-5.8555600000000001E-3</c:v>
                </c:pt>
                <c:pt idx="13558">
                  <c:v>5.8784500000000003E-3</c:v>
                </c:pt>
                <c:pt idx="13559">
                  <c:v>3.2625200000000001E-3</c:v>
                </c:pt>
                <c:pt idx="13560">
                  <c:v>7.9898799999999996E-3</c:v>
                </c:pt>
                <c:pt idx="13561">
                  <c:v>5.0430300000000004E-3</c:v>
                </c:pt>
                <c:pt idx="13562">
                  <c:v>-8.8052700000000005E-3</c:v>
                </c:pt>
                <c:pt idx="13563">
                  <c:v>2.6035300000000001E-4</c:v>
                </c:pt>
                <c:pt idx="13564">
                  <c:v>3.2701499999999999E-3</c:v>
                </c:pt>
                <c:pt idx="13565">
                  <c:v>1.58167E-2</c:v>
                </c:pt>
                <c:pt idx="13566">
                  <c:v>-2.7294200000000002E-3</c:v>
                </c:pt>
                <c:pt idx="13567">
                  <c:v>2.5911300000000001E-3</c:v>
                </c:pt>
                <c:pt idx="13568">
                  <c:v>3.0279199999999999E-3</c:v>
                </c:pt>
                <c:pt idx="13569">
                  <c:v>6.89793E-3</c:v>
                </c:pt>
                <c:pt idx="13570">
                  <c:v>1.85127E-2</c:v>
                </c:pt>
                <c:pt idx="13571">
                  <c:v>1.0223400000000001E-2</c:v>
                </c:pt>
                <c:pt idx="13572">
                  <c:v>8.9263899999999998E-4</c:v>
                </c:pt>
                <c:pt idx="13573">
                  <c:v>-3.66402E-3</c:v>
                </c:pt>
                <c:pt idx="13574">
                  <c:v>-4.6825399999999998E-3</c:v>
                </c:pt>
                <c:pt idx="13575">
                  <c:v>2.06404E-2</c:v>
                </c:pt>
                <c:pt idx="13576">
                  <c:v>1.4543499999999999E-2</c:v>
                </c:pt>
                <c:pt idx="13577">
                  <c:v>1.4574999999999999E-2</c:v>
                </c:pt>
                <c:pt idx="13578">
                  <c:v>2.9840499999999998E-3</c:v>
                </c:pt>
                <c:pt idx="13579">
                  <c:v>-7.2383899999999999E-3</c:v>
                </c:pt>
                <c:pt idx="13580">
                  <c:v>1.74675E-2</c:v>
                </c:pt>
                <c:pt idx="13581">
                  <c:v>7.4358000000000002E-3</c:v>
                </c:pt>
                <c:pt idx="13582">
                  <c:v>6.0834900000000004E-3</c:v>
                </c:pt>
                <c:pt idx="13583">
                  <c:v>1.46132E-2</c:v>
                </c:pt>
                <c:pt idx="13584">
                  <c:v>7.9879800000000004E-3</c:v>
                </c:pt>
                <c:pt idx="13585" formatCode="0.00E+00">
                  <c:v>-1.39685E-2</c:v>
                </c:pt>
                <c:pt idx="13586">
                  <c:v>1.36118E-2</c:v>
                </c:pt>
                <c:pt idx="13587">
                  <c:v>1.54953E-2</c:v>
                </c:pt>
                <c:pt idx="13588">
                  <c:v>1.4637900000000001E-2</c:v>
                </c:pt>
                <c:pt idx="13589">
                  <c:v>-2.5167499999999999E-3</c:v>
                </c:pt>
                <c:pt idx="13590">
                  <c:v>6.0796699999999997E-3</c:v>
                </c:pt>
                <c:pt idx="13591">
                  <c:v>1.09768E-2</c:v>
                </c:pt>
                <c:pt idx="13592">
                  <c:v>9.30309E-3</c:v>
                </c:pt>
                <c:pt idx="13593">
                  <c:v>1.9078299999999999E-2</c:v>
                </c:pt>
                <c:pt idx="13594">
                  <c:v>1.9037200000000001E-2</c:v>
                </c:pt>
                <c:pt idx="13595">
                  <c:v>6.5622299999999996E-3</c:v>
                </c:pt>
                <c:pt idx="13596">
                  <c:v>3.86047E-3</c:v>
                </c:pt>
                <c:pt idx="13597">
                  <c:v>1.5468599999999999E-3</c:v>
                </c:pt>
                <c:pt idx="13598">
                  <c:v>1.4629400000000001E-2</c:v>
                </c:pt>
                <c:pt idx="13599">
                  <c:v>1.28202E-2</c:v>
                </c:pt>
                <c:pt idx="13600">
                  <c:v>1.15204E-3</c:v>
                </c:pt>
                <c:pt idx="13601">
                  <c:v>4.0559799999999998E-3</c:v>
                </c:pt>
                <c:pt idx="13602">
                  <c:v>1.1544199999999999E-2</c:v>
                </c:pt>
                <c:pt idx="13603">
                  <c:v>-2.6454899999999999E-3</c:v>
                </c:pt>
                <c:pt idx="13604">
                  <c:v>6.90174E-3</c:v>
                </c:pt>
                <c:pt idx="13605">
                  <c:v>1.18637E-2</c:v>
                </c:pt>
                <c:pt idx="13606">
                  <c:v>1.24216E-2</c:v>
                </c:pt>
                <c:pt idx="13607">
                  <c:v>2.97832E-3</c:v>
                </c:pt>
                <c:pt idx="13608">
                  <c:v>-9.9697099999999997E-3</c:v>
                </c:pt>
                <c:pt idx="13609">
                  <c:v>-7.4014700000000003E-3</c:v>
                </c:pt>
                <c:pt idx="13610">
                  <c:v>-1.00231E-3</c:v>
                </c:pt>
                <c:pt idx="13611">
                  <c:v>-1.06745E-2</c:v>
                </c:pt>
                <c:pt idx="13612">
                  <c:v>5.0620999999999999E-3</c:v>
                </c:pt>
                <c:pt idx="13613">
                  <c:v>1.37959E-2</c:v>
                </c:pt>
                <c:pt idx="13614">
                  <c:v>-3.6468500000000001E-3</c:v>
                </c:pt>
                <c:pt idx="13615">
                  <c:v>-1.1272400000000001E-3</c:v>
                </c:pt>
                <c:pt idx="13616">
                  <c:v>6.7043299999999997E-3</c:v>
                </c:pt>
                <c:pt idx="13617">
                  <c:v>5.7172799999999999E-3</c:v>
                </c:pt>
                <c:pt idx="13618">
                  <c:v>-5.4244999999999996E-3</c:v>
                </c:pt>
                <c:pt idx="13619">
                  <c:v>2.0577399999999999E-2</c:v>
                </c:pt>
                <c:pt idx="13620">
                  <c:v>5.77831E-3</c:v>
                </c:pt>
                <c:pt idx="13621">
                  <c:v>-7.4548699999999997E-3</c:v>
                </c:pt>
                <c:pt idx="13622">
                  <c:v>-6.8941100000000002E-3</c:v>
                </c:pt>
                <c:pt idx="13623" formatCode="0.00E+00">
                  <c:v>-6.5803500000000001E-5</c:v>
                </c:pt>
                <c:pt idx="13624">
                  <c:v>-2.0836799999999999E-2</c:v>
                </c:pt>
                <c:pt idx="13625">
                  <c:v>2.62451E-3</c:v>
                </c:pt>
                <c:pt idx="13626">
                  <c:v>4.7302200000000003E-4</c:v>
                </c:pt>
                <c:pt idx="13627">
                  <c:v>-9.8257099999999997E-3</c:v>
                </c:pt>
                <c:pt idx="13628">
                  <c:v>-1.6402199999999999E-2</c:v>
                </c:pt>
                <c:pt idx="13629">
                  <c:v>-1.3142600000000001E-2</c:v>
                </c:pt>
                <c:pt idx="13630">
                  <c:v>-3.9825399999999997E-3</c:v>
                </c:pt>
                <c:pt idx="13631">
                  <c:v>-1.4616000000000001E-2</c:v>
                </c:pt>
                <c:pt idx="13632">
                  <c:v>-3.6106100000000002E-3</c:v>
                </c:pt>
                <c:pt idx="13633">
                  <c:v>-1.4926E-2</c:v>
                </c:pt>
                <c:pt idx="13634">
                  <c:v>-1.08843E-2</c:v>
                </c:pt>
                <c:pt idx="13635">
                  <c:v>-1.09196E-2</c:v>
                </c:pt>
                <c:pt idx="13636">
                  <c:v>-2.2291200000000001E-2</c:v>
                </c:pt>
                <c:pt idx="13637">
                  <c:v>-1.9048699999999998E-2</c:v>
                </c:pt>
                <c:pt idx="13638">
                  <c:v>3.7212399999999998E-3</c:v>
                </c:pt>
                <c:pt idx="13639">
                  <c:v>-1.0824200000000001E-2</c:v>
                </c:pt>
                <c:pt idx="13640">
                  <c:v>-1.0039299999999999E-2</c:v>
                </c:pt>
                <c:pt idx="13641">
                  <c:v>-2.1430999999999999E-2</c:v>
                </c:pt>
                <c:pt idx="13642">
                  <c:v>-9.9000900000000003E-3</c:v>
                </c:pt>
                <c:pt idx="13643">
                  <c:v>2.1534000000000002E-3</c:v>
                </c:pt>
                <c:pt idx="13644">
                  <c:v>-1.3196899999999999E-2</c:v>
                </c:pt>
                <c:pt idx="13645">
                  <c:v>-2.22702E-2</c:v>
                </c:pt>
                <c:pt idx="13646">
                  <c:v>-1.2368199999999999E-2</c:v>
                </c:pt>
                <c:pt idx="13647">
                  <c:v>-1.6753199999999999E-2</c:v>
                </c:pt>
                <c:pt idx="13648">
                  <c:v>-1.15795E-2</c:v>
                </c:pt>
                <c:pt idx="13649">
                  <c:v>-1.8615700000000001E-3</c:v>
                </c:pt>
                <c:pt idx="13650">
                  <c:v>-5.3310399999999996E-4</c:v>
                </c:pt>
                <c:pt idx="13651">
                  <c:v>-7.3423400000000002E-3</c:v>
                </c:pt>
                <c:pt idx="13652">
                  <c:v>-1.56536E-2</c:v>
                </c:pt>
                <c:pt idx="13653">
                  <c:v>-4.82082E-3</c:v>
                </c:pt>
                <c:pt idx="13654">
                  <c:v>-4.3859499999999996E-3</c:v>
                </c:pt>
                <c:pt idx="13655">
                  <c:v>-1.32084E-3</c:v>
                </c:pt>
                <c:pt idx="13656">
                  <c:v>9.9687600000000001E-3</c:v>
                </c:pt>
                <c:pt idx="13657">
                  <c:v>7.7514599999999999E-3</c:v>
                </c:pt>
                <c:pt idx="13658" formatCode="0.00E+00">
                  <c:v>-3.2424900000000002E-5</c:v>
                </c:pt>
                <c:pt idx="13659">
                  <c:v>-5.6915300000000002E-3</c:v>
                </c:pt>
                <c:pt idx="13660">
                  <c:v>-2.3679700000000001E-3</c:v>
                </c:pt>
                <c:pt idx="13661">
                  <c:v>2.01797E-3</c:v>
                </c:pt>
                <c:pt idx="13662">
                  <c:v>-4.8789999999999997E-3</c:v>
                </c:pt>
                <c:pt idx="13663">
                  <c:v>6.5603299999999996E-3</c:v>
                </c:pt>
                <c:pt idx="13664">
                  <c:v>-5.9633300000000002E-3</c:v>
                </c:pt>
                <c:pt idx="13665">
                  <c:v>-5.2537900000000004E-3</c:v>
                </c:pt>
                <c:pt idx="13666">
                  <c:v>-4.1227299999999998E-3</c:v>
                </c:pt>
                <c:pt idx="13667">
                  <c:v>5.2261400000000002E-4</c:v>
                </c:pt>
                <c:pt idx="13668">
                  <c:v>-1.2283299999999999E-3</c:v>
                </c:pt>
                <c:pt idx="13669" formatCode="0.00E+00">
                  <c:v>7.4768100000000004E-4</c:v>
                </c:pt>
                <c:pt idx="13670">
                  <c:v>9.7847000000000003E-3</c:v>
                </c:pt>
                <c:pt idx="13671">
                  <c:v>5.4884E-3</c:v>
                </c:pt>
                <c:pt idx="13672">
                  <c:v>7.8020099999999998E-3</c:v>
                </c:pt>
                <c:pt idx="13673">
                  <c:v>9.4966900000000003E-3</c:v>
                </c:pt>
                <c:pt idx="13674">
                  <c:v>-5.3453399999999996E-3</c:v>
                </c:pt>
                <c:pt idx="13675">
                  <c:v>1.68896E-3</c:v>
                </c:pt>
                <c:pt idx="13676">
                  <c:v>-1.05839E-2</c:v>
                </c:pt>
                <c:pt idx="13677">
                  <c:v>8.7471000000000007E-3</c:v>
                </c:pt>
                <c:pt idx="13678">
                  <c:v>-1.0519000000000001E-2</c:v>
                </c:pt>
                <c:pt idx="13679">
                  <c:v>1.5726099999999999E-3</c:v>
                </c:pt>
                <c:pt idx="13680">
                  <c:v>-1.1712999999999999E-2</c:v>
                </c:pt>
                <c:pt idx="13681">
                  <c:v>6.2332200000000003E-3</c:v>
                </c:pt>
                <c:pt idx="13682" formatCode="0.00E+00">
                  <c:v>-8.0108600000000001E-5</c:v>
                </c:pt>
                <c:pt idx="13683">
                  <c:v>-2.19345E-3</c:v>
                </c:pt>
                <c:pt idx="13684">
                  <c:v>-4.3830900000000001E-3</c:v>
                </c:pt>
                <c:pt idx="13685">
                  <c:v>1.60503E-2</c:v>
                </c:pt>
                <c:pt idx="13686">
                  <c:v>1.90659E-2</c:v>
                </c:pt>
                <c:pt idx="13687">
                  <c:v>1.1259099999999999E-2</c:v>
                </c:pt>
                <c:pt idx="13688">
                  <c:v>1.88923E-3</c:v>
                </c:pt>
                <c:pt idx="13689">
                  <c:v>-7.5969699999999998E-3</c:v>
                </c:pt>
                <c:pt idx="13690" formatCode="0.00E+00">
                  <c:v>2.8848599999999999E-3</c:v>
                </c:pt>
                <c:pt idx="13691">
                  <c:v>3.9424899999999999E-3</c:v>
                </c:pt>
                <c:pt idx="13692">
                  <c:v>-4.5022999999999999E-3</c:v>
                </c:pt>
                <c:pt idx="13693">
                  <c:v>2.19345E-3</c:v>
                </c:pt>
                <c:pt idx="13694">
                  <c:v>8.2206699999999994E-3</c:v>
                </c:pt>
                <c:pt idx="13695">
                  <c:v>1.37806E-3</c:v>
                </c:pt>
                <c:pt idx="13696">
                  <c:v>8.5353899999999995E-4</c:v>
                </c:pt>
                <c:pt idx="13697">
                  <c:v>-6.41918E-3</c:v>
                </c:pt>
                <c:pt idx="13698">
                  <c:v>-3.9787299999999998E-3</c:v>
                </c:pt>
                <c:pt idx="13699">
                  <c:v>-7.3518799999999999E-3</c:v>
                </c:pt>
                <c:pt idx="13700">
                  <c:v>-1.38607E-2</c:v>
                </c:pt>
                <c:pt idx="13701">
                  <c:v>-5.6562399999999999E-3</c:v>
                </c:pt>
                <c:pt idx="13702">
                  <c:v>-7.1430199999999999E-3</c:v>
                </c:pt>
                <c:pt idx="13703">
                  <c:v>-4.9800900000000004E-3</c:v>
                </c:pt>
                <c:pt idx="13704">
                  <c:v>-1.31235E-2</c:v>
                </c:pt>
                <c:pt idx="13705">
                  <c:v>-1.7700199999999999E-2</c:v>
                </c:pt>
                <c:pt idx="13706" formatCode="0.00E+00">
                  <c:v>-6.6566499999999996E-4</c:v>
                </c:pt>
                <c:pt idx="13707">
                  <c:v>-3.1604799999999998E-3</c:v>
                </c:pt>
                <c:pt idx="13708">
                  <c:v>-4.3869E-3</c:v>
                </c:pt>
                <c:pt idx="13709">
                  <c:v>-8.6746199999999992E-3</c:v>
                </c:pt>
                <c:pt idx="13710">
                  <c:v>-9.1171299999999993E-3</c:v>
                </c:pt>
                <c:pt idx="13711">
                  <c:v>-7.9164500000000002E-3</c:v>
                </c:pt>
                <c:pt idx="13712">
                  <c:v>6.1988800000000004E-3</c:v>
                </c:pt>
                <c:pt idx="13713">
                  <c:v>1.8959000000000001E-3</c:v>
                </c:pt>
                <c:pt idx="13714">
                  <c:v>-1.11065E-2</c:v>
                </c:pt>
                <c:pt idx="13715">
                  <c:v>-7.17163E-3</c:v>
                </c:pt>
                <c:pt idx="13716">
                  <c:v>-2.1610299999999999E-2</c:v>
                </c:pt>
                <c:pt idx="13717">
                  <c:v>-1.18771E-2</c:v>
                </c:pt>
                <c:pt idx="13718">
                  <c:v>-1.1343000000000001E-2</c:v>
                </c:pt>
                <c:pt idx="13719">
                  <c:v>-4.5700100000000002E-3</c:v>
                </c:pt>
                <c:pt idx="13720">
                  <c:v>-7.4481999999999999E-4</c:v>
                </c:pt>
                <c:pt idx="13721">
                  <c:v>-1.9105E-2</c:v>
                </c:pt>
                <c:pt idx="13722">
                  <c:v>-1.40362E-2</c:v>
                </c:pt>
                <c:pt idx="13723">
                  <c:v>-1.41315E-2</c:v>
                </c:pt>
                <c:pt idx="13724">
                  <c:v>-1.3531700000000001E-2</c:v>
                </c:pt>
                <c:pt idx="13725">
                  <c:v>-7.1497000000000002E-3</c:v>
                </c:pt>
                <c:pt idx="13726">
                  <c:v>-1.48535E-2</c:v>
                </c:pt>
                <c:pt idx="13727">
                  <c:v>-1.8064500000000001E-2</c:v>
                </c:pt>
                <c:pt idx="13728">
                  <c:v>-1.7340700000000001E-2</c:v>
                </c:pt>
                <c:pt idx="13729">
                  <c:v>-1.5759499999999999E-2</c:v>
                </c:pt>
                <c:pt idx="13730">
                  <c:v>-1.36375E-2</c:v>
                </c:pt>
                <c:pt idx="13731">
                  <c:v>-2.0202600000000001E-2</c:v>
                </c:pt>
                <c:pt idx="13732">
                  <c:v>-1.20649E-2</c:v>
                </c:pt>
                <c:pt idx="13733">
                  <c:v>-2.2491500000000001E-2</c:v>
                </c:pt>
                <c:pt idx="13734">
                  <c:v>-1.80178E-2</c:v>
                </c:pt>
                <c:pt idx="13735">
                  <c:v>-1.03312E-2</c:v>
                </c:pt>
                <c:pt idx="13736">
                  <c:v>-1.8124600000000001E-2</c:v>
                </c:pt>
                <c:pt idx="13737">
                  <c:v>-1.46389E-2</c:v>
                </c:pt>
                <c:pt idx="13738">
                  <c:v>8.4896099999999999E-3</c:v>
                </c:pt>
                <c:pt idx="13739">
                  <c:v>-1.3539300000000001E-2</c:v>
                </c:pt>
                <c:pt idx="13740">
                  <c:v>-4.3087000000000004E-3</c:v>
                </c:pt>
                <c:pt idx="13741">
                  <c:v>-1.24063E-2</c:v>
                </c:pt>
                <c:pt idx="13742">
                  <c:v>2.2583E-3</c:v>
                </c:pt>
                <c:pt idx="13743">
                  <c:v>5.6543399999999999E-3</c:v>
                </c:pt>
                <c:pt idx="13744">
                  <c:v>-6.4163199999999997E-3</c:v>
                </c:pt>
                <c:pt idx="13745">
                  <c:v>-1.19877E-2</c:v>
                </c:pt>
                <c:pt idx="13746">
                  <c:v>-2.3478499999999999E-2</c:v>
                </c:pt>
                <c:pt idx="13747">
                  <c:v>-5.8345799999999998E-3</c:v>
                </c:pt>
                <c:pt idx="13748">
                  <c:v>-1.6589199999999998E-2</c:v>
                </c:pt>
                <c:pt idx="13749">
                  <c:v>-8.9359300000000003E-4</c:v>
                </c:pt>
                <c:pt idx="13750">
                  <c:v>9.0322500000000003E-3</c:v>
                </c:pt>
                <c:pt idx="13751">
                  <c:v>-7.7199900000000004E-3</c:v>
                </c:pt>
                <c:pt idx="13752">
                  <c:v>-1.76773E-2</c:v>
                </c:pt>
                <c:pt idx="13753">
                  <c:v>-6.9894800000000002E-3</c:v>
                </c:pt>
                <c:pt idx="13754">
                  <c:v>-4.1875799999999998E-3</c:v>
                </c:pt>
                <c:pt idx="13755">
                  <c:v>-1.8226599999999999E-2</c:v>
                </c:pt>
                <c:pt idx="13756">
                  <c:v>-9.1152200000000003E-3</c:v>
                </c:pt>
                <c:pt idx="13757">
                  <c:v>-6.0606000000000002E-3</c:v>
                </c:pt>
                <c:pt idx="13758">
                  <c:v>-1.99347E-2</c:v>
                </c:pt>
                <c:pt idx="13759">
                  <c:v>-1.51091E-2</c:v>
                </c:pt>
                <c:pt idx="13760">
                  <c:v>-6.9999700000000003E-3</c:v>
                </c:pt>
                <c:pt idx="13761">
                  <c:v>3.6926300000000001E-3</c:v>
                </c:pt>
                <c:pt idx="13762">
                  <c:v>-6.9046000000000003E-3</c:v>
                </c:pt>
                <c:pt idx="13763">
                  <c:v>-2.17724E-3</c:v>
                </c:pt>
                <c:pt idx="13764">
                  <c:v>-9.7847000000000003E-3</c:v>
                </c:pt>
                <c:pt idx="13765">
                  <c:v>2.0065299999999999E-3</c:v>
                </c:pt>
                <c:pt idx="13766">
                  <c:v>-1.10378E-2</c:v>
                </c:pt>
                <c:pt idx="13767">
                  <c:v>-3.1118399999999998E-3</c:v>
                </c:pt>
                <c:pt idx="13768">
                  <c:v>4.5681000000000003E-3</c:v>
                </c:pt>
                <c:pt idx="13769">
                  <c:v>-1.4534000000000001E-3</c:v>
                </c:pt>
                <c:pt idx="13770">
                  <c:v>2.3164700000000002E-3</c:v>
                </c:pt>
                <c:pt idx="13771">
                  <c:v>5.9108700000000004E-3</c:v>
                </c:pt>
                <c:pt idx="13772">
                  <c:v>-4.4946700000000001E-3</c:v>
                </c:pt>
                <c:pt idx="13773">
                  <c:v>1.08242E-3</c:v>
                </c:pt>
                <c:pt idx="13774">
                  <c:v>-1.1659600000000001E-2</c:v>
                </c:pt>
                <c:pt idx="13775">
                  <c:v>4.9924899999999996E-3</c:v>
                </c:pt>
                <c:pt idx="13776">
                  <c:v>1.47057E-2</c:v>
                </c:pt>
                <c:pt idx="13777">
                  <c:v>-6.7987400000000002E-3</c:v>
                </c:pt>
                <c:pt idx="13778">
                  <c:v>-9.7522700000000004E-3</c:v>
                </c:pt>
                <c:pt idx="13779">
                  <c:v>1.1320099999999999E-3</c:v>
                </c:pt>
                <c:pt idx="13780">
                  <c:v>-8.6641300000000008E-3</c:v>
                </c:pt>
                <c:pt idx="13781">
                  <c:v>-9.2678099999999996E-3</c:v>
                </c:pt>
                <c:pt idx="13782">
                  <c:v>8.61549E-3</c:v>
                </c:pt>
                <c:pt idx="13783">
                  <c:v>-1.0375000000000001E-2</c:v>
                </c:pt>
                <c:pt idx="13784">
                  <c:v>-7.4224499999999997E-3</c:v>
                </c:pt>
                <c:pt idx="13785">
                  <c:v>-8.2798000000000004E-3</c:v>
                </c:pt>
                <c:pt idx="13786">
                  <c:v>-6.8817100000000001E-3</c:v>
                </c:pt>
                <c:pt idx="13787">
                  <c:v>-5.3453399999999996E-3</c:v>
                </c:pt>
                <c:pt idx="13788">
                  <c:v>-3.3206899999999998E-3</c:v>
                </c:pt>
                <c:pt idx="13789">
                  <c:v>-6.8244899999999999E-3</c:v>
                </c:pt>
                <c:pt idx="13790">
                  <c:v>-1.9525500000000001E-2</c:v>
                </c:pt>
                <c:pt idx="13791">
                  <c:v>-3.34549E-3</c:v>
                </c:pt>
                <c:pt idx="13792">
                  <c:v>-5.9938400000000003E-3</c:v>
                </c:pt>
                <c:pt idx="13793">
                  <c:v>-8.1129099999999992E-3</c:v>
                </c:pt>
                <c:pt idx="13794">
                  <c:v>-1.8262899999999999E-3</c:v>
                </c:pt>
                <c:pt idx="13795">
                  <c:v>-1.9712400000000001E-2</c:v>
                </c:pt>
                <c:pt idx="13796">
                  <c:v>-1.7121299999999999E-2</c:v>
                </c:pt>
                <c:pt idx="13797">
                  <c:v>-1.36518E-2</c:v>
                </c:pt>
                <c:pt idx="13798">
                  <c:v>-1.3391500000000001E-2</c:v>
                </c:pt>
                <c:pt idx="13799">
                  <c:v>-1.17226E-2</c:v>
                </c:pt>
                <c:pt idx="13800">
                  <c:v>-6.4344399999999996E-3</c:v>
                </c:pt>
                <c:pt idx="13801">
                  <c:v>-1.3587E-2</c:v>
                </c:pt>
                <c:pt idx="13802">
                  <c:v>-1.2940399999999999E-2</c:v>
                </c:pt>
                <c:pt idx="13803">
                  <c:v>-2.1779099999999999E-2</c:v>
                </c:pt>
                <c:pt idx="13804">
                  <c:v>-1.8618599999999999E-2</c:v>
                </c:pt>
                <c:pt idx="13805">
                  <c:v>-1.4752400000000001E-2</c:v>
                </c:pt>
                <c:pt idx="13806">
                  <c:v>-9.6826599999999992E-3</c:v>
                </c:pt>
                <c:pt idx="13807">
                  <c:v>-8.0318500000000001E-3</c:v>
                </c:pt>
                <c:pt idx="13808">
                  <c:v>-1.73607E-2</c:v>
                </c:pt>
                <c:pt idx="13809">
                  <c:v>-1.7441700000000001E-2</c:v>
                </c:pt>
                <c:pt idx="13810">
                  <c:v>-2.0563100000000001E-2</c:v>
                </c:pt>
                <c:pt idx="13811">
                  <c:v>-2.0292299999999999E-2</c:v>
                </c:pt>
                <c:pt idx="13812">
                  <c:v>-7.8582800000000003E-4</c:v>
                </c:pt>
                <c:pt idx="13813">
                  <c:v>-8.3713499999999996E-3</c:v>
                </c:pt>
                <c:pt idx="13814">
                  <c:v>-2.6511199999999999E-2</c:v>
                </c:pt>
                <c:pt idx="13815">
                  <c:v>-2.598E-2</c:v>
                </c:pt>
                <c:pt idx="13816">
                  <c:v>-1.90086E-2</c:v>
                </c:pt>
                <c:pt idx="13817">
                  <c:v>-1.0416E-2</c:v>
                </c:pt>
                <c:pt idx="13818">
                  <c:v>-8.0413800000000007E-3</c:v>
                </c:pt>
                <c:pt idx="13819">
                  <c:v>-1.62945E-2</c:v>
                </c:pt>
                <c:pt idx="13820">
                  <c:v>-1.16434E-2</c:v>
                </c:pt>
                <c:pt idx="13821">
                  <c:v>5.2394900000000003E-3</c:v>
                </c:pt>
                <c:pt idx="13822">
                  <c:v>-8.5010499999999996E-3</c:v>
                </c:pt>
                <c:pt idx="13823">
                  <c:v>-2.5556599999999999E-2</c:v>
                </c:pt>
                <c:pt idx="13824">
                  <c:v>-1.5784300000000001E-2</c:v>
                </c:pt>
                <c:pt idx="13825">
                  <c:v>-2.0259900000000001E-2</c:v>
                </c:pt>
                <c:pt idx="13826">
                  <c:v>-1.48935E-2</c:v>
                </c:pt>
                <c:pt idx="13827">
                  <c:v>-1.7012599999999999E-2</c:v>
                </c:pt>
                <c:pt idx="13828">
                  <c:v>-1.67465E-3</c:v>
                </c:pt>
                <c:pt idx="13829">
                  <c:v>-1.5685999999999999E-2</c:v>
                </c:pt>
                <c:pt idx="13830">
                  <c:v>-1.6509099999999999E-2</c:v>
                </c:pt>
                <c:pt idx="13831">
                  <c:v>-1.6148599999999999E-2</c:v>
                </c:pt>
                <c:pt idx="13832">
                  <c:v>-1.41811E-2</c:v>
                </c:pt>
                <c:pt idx="13833">
                  <c:v>2.90012E-3</c:v>
                </c:pt>
                <c:pt idx="13834">
                  <c:v>-1.29318E-2</c:v>
                </c:pt>
                <c:pt idx="13835">
                  <c:v>-2.2943499999999999E-2</c:v>
                </c:pt>
                <c:pt idx="13836">
                  <c:v>-1.7920499999999999E-2</c:v>
                </c:pt>
                <c:pt idx="13837">
                  <c:v>-4.6329500000000003E-3</c:v>
                </c:pt>
                <c:pt idx="13838">
                  <c:v>-1.13878E-2</c:v>
                </c:pt>
                <c:pt idx="13839">
                  <c:v>-9.8600400000000005E-3</c:v>
                </c:pt>
                <c:pt idx="13840">
                  <c:v>-6.5231300000000002E-3</c:v>
                </c:pt>
                <c:pt idx="13841">
                  <c:v>-4.8522900000000004E-3</c:v>
                </c:pt>
                <c:pt idx="13842">
                  <c:v>1.4240299999999999E-2</c:v>
                </c:pt>
                <c:pt idx="13843">
                  <c:v>4.8952099999999997E-3</c:v>
                </c:pt>
                <c:pt idx="13844">
                  <c:v>-4.5537900000000003E-3</c:v>
                </c:pt>
                <c:pt idx="13845">
                  <c:v>-1.27983E-3</c:v>
                </c:pt>
                <c:pt idx="13846">
                  <c:v>3.4961699999999998E-3</c:v>
                </c:pt>
                <c:pt idx="13847">
                  <c:v>-5.23472E-3</c:v>
                </c:pt>
                <c:pt idx="13848">
                  <c:v>-7.4005100000000003E-4</c:v>
                </c:pt>
                <c:pt idx="13849">
                  <c:v>1.13449E-2</c:v>
                </c:pt>
                <c:pt idx="13850">
                  <c:v>1.1631000000000001E-2</c:v>
                </c:pt>
                <c:pt idx="13851">
                  <c:v>6.5517400000000003E-3</c:v>
                </c:pt>
                <c:pt idx="13852">
                  <c:v>-1.1472699999999999E-3</c:v>
                </c:pt>
                <c:pt idx="13853">
                  <c:v>1.70527E-2</c:v>
                </c:pt>
                <c:pt idx="13854">
                  <c:v>3.2310500000000001E-3</c:v>
                </c:pt>
                <c:pt idx="13855">
                  <c:v>2.00796E-2</c:v>
                </c:pt>
                <c:pt idx="13856">
                  <c:v>1.5644999999999999E-2</c:v>
                </c:pt>
                <c:pt idx="13857">
                  <c:v>2.3817999999999999E-2</c:v>
                </c:pt>
                <c:pt idx="13858">
                  <c:v>1.0047E-2</c:v>
                </c:pt>
                <c:pt idx="13859">
                  <c:v>6.7405700000000004E-3</c:v>
                </c:pt>
                <c:pt idx="13860">
                  <c:v>-8.6698499999999998E-3</c:v>
                </c:pt>
                <c:pt idx="13861">
                  <c:v>1.51415E-2</c:v>
                </c:pt>
                <c:pt idx="13862">
                  <c:v>1.7088900000000001E-2</c:v>
                </c:pt>
                <c:pt idx="13863">
                  <c:v>1.9220399999999999E-2</c:v>
                </c:pt>
                <c:pt idx="13864">
                  <c:v>7.4958799999999999E-3</c:v>
                </c:pt>
                <c:pt idx="13865">
                  <c:v>1.9245100000000001E-2</c:v>
                </c:pt>
                <c:pt idx="13866">
                  <c:v>1.9299500000000001E-2</c:v>
                </c:pt>
                <c:pt idx="13867">
                  <c:v>3.1351999999999998E-2</c:v>
                </c:pt>
                <c:pt idx="13868">
                  <c:v>1.41802E-2</c:v>
                </c:pt>
                <c:pt idx="13869">
                  <c:v>1.51129E-2</c:v>
                </c:pt>
                <c:pt idx="13870">
                  <c:v>1.3739599999999999E-2</c:v>
                </c:pt>
                <c:pt idx="13871">
                  <c:v>2.63071E-2</c:v>
                </c:pt>
                <c:pt idx="13872">
                  <c:v>1.0330199999999999E-2</c:v>
                </c:pt>
                <c:pt idx="13873">
                  <c:v>5.8298100000000004E-3</c:v>
                </c:pt>
                <c:pt idx="13874">
                  <c:v>4.5137399999999996E-3</c:v>
                </c:pt>
                <c:pt idx="13875">
                  <c:v>5.1488899999999997E-3</c:v>
                </c:pt>
                <c:pt idx="13876">
                  <c:v>9.0093599999999992E-3</c:v>
                </c:pt>
                <c:pt idx="13877">
                  <c:v>8.1157699999999996E-3</c:v>
                </c:pt>
                <c:pt idx="13878">
                  <c:v>1.7268200000000001E-2</c:v>
                </c:pt>
                <c:pt idx="13879">
                  <c:v>3.3092500000000001E-3</c:v>
                </c:pt>
                <c:pt idx="13880">
                  <c:v>7.78008E-3</c:v>
                </c:pt>
                <c:pt idx="13881">
                  <c:v>-4.8732799999999998E-4</c:v>
                </c:pt>
                <c:pt idx="13882">
                  <c:v>1.9292799999999999E-2</c:v>
                </c:pt>
                <c:pt idx="13883">
                  <c:v>3.0517599999999999E-4</c:v>
                </c:pt>
                <c:pt idx="13884">
                  <c:v>-9.2220300000000002E-4</c:v>
                </c:pt>
                <c:pt idx="13885">
                  <c:v>5.8555600000000001E-3</c:v>
                </c:pt>
                <c:pt idx="13886">
                  <c:v>8.4886600000000003E-3</c:v>
                </c:pt>
                <c:pt idx="13887">
                  <c:v>-4.8284499999999998E-3</c:v>
                </c:pt>
                <c:pt idx="13888">
                  <c:v>-8.6307499999999995E-3</c:v>
                </c:pt>
                <c:pt idx="13889">
                  <c:v>-8.3265300000000004E-3</c:v>
                </c:pt>
                <c:pt idx="13890">
                  <c:v>-1.30844E-2</c:v>
                </c:pt>
                <c:pt idx="13891">
                  <c:v>-8.5449199999999999E-4</c:v>
                </c:pt>
                <c:pt idx="13892">
                  <c:v>9.7198500000000004E-3</c:v>
                </c:pt>
                <c:pt idx="13893">
                  <c:v>7.0724500000000001E-3</c:v>
                </c:pt>
                <c:pt idx="13894">
                  <c:v>-6.7615499999999999E-3</c:v>
                </c:pt>
                <c:pt idx="13895">
                  <c:v>-1.7715499999999999E-2</c:v>
                </c:pt>
                <c:pt idx="13896">
                  <c:v>-6.9961499999999996E-3</c:v>
                </c:pt>
                <c:pt idx="13897">
                  <c:v>1.63937E-3</c:v>
                </c:pt>
                <c:pt idx="13898">
                  <c:v>1.9025800000000001E-3</c:v>
                </c:pt>
                <c:pt idx="13899">
                  <c:v>-3.6144300000000001E-3</c:v>
                </c:pt>
                <c:pt idx="13900">
                  <c:v>-1.3107300000000001E-2</c:v>
                </c:pt>
                <c:pt idx="13901">
                  <c:v>-2.86579E-3</c:v>
                </c:pt>
                <c:pt idx="13902">
                  <c:v>-2.0044300000000001E-2</c:v>
                </c:pt>
                <c:pt idx="13903">
                  <c:v>-8.2902900000000005E-3</c:v>
                </c:pt>
                <c:pt idx="13904">
                  <c:v>-9.7827899999999995E-3</c:v>
                </c:pt>
                <c:pt idx="13905">
                  <c:v>-2.43473E-3</c:v>
                </c:pt>
                <c:pt idx="13906">
                  <c:v>-1.16329E-2</c:v>
                </c:pt>
                <c:pt idx="13907">
                  <c:v>-4.1866300000000002E-3</c:v>
                </c:pt>
                <c:pt idx="13908">
                  <c:v>-4.0063900000000003E-3</c:v>
                </c:pt>
                <c:pt idx="13909">
                  <c:v>-1.0208099999999999E-2</c:v>
                </c:pt>
                <c:pt idx="13910">
                  <c:v>-1.1692E-3</c:v>
                </c:pt>
                <c:pt idx="13911">
                  <c:v>-1.10636E-2</c:v>
                </c:pt>
                <c:pt idx="13912">
                  <c:v>-1.32751E-2</c:v>
                </c:pt>
                <c:pt idx="13913">
                  <c:v>7.5111400000000004E-3</c:v>
                </c:pt>
                <c:pt idx="13914">
                  <c:v>1.0643E-3</c:v>
                </c:pt>
                <c:pt idx="13915">
                  <c:v>-3.4675600000000002E-3</c:v>
                </c:pt>
                <c:pt idx="13916">
                  <c:v>-2.03657E-2</c:v>
                </c:pt>
                <c:pt idx="13917">
                  <c:v>-1.4669400000000001E-2</c:v>
                </c:pt>
                <c:pt idx="13918">
                  <c:v>-3.96919E-3</c:v>
                </c:pt>
                <c:pt idx="13919">
                  <c:v>3.1509400000000001E-3</c:v>
                </c:pt>
                <c:pt idx="13920">
                  <c:v>4.0531200000000001E-4</c:v>
                </c:pt>
                <c:pt idx="13921">
                  <c:v>-1.70031E-2</c:v>
                </c:pt>
                <c:pt idx="13922">
                  <c:v>-1.45168E-2</c:v>
                </c:pt>
                <c:pt idx="13923">
                  <c:v>-2.4023099999999999E-3</c:v>
                </c:pt>
                <c:pt idx="13924">
                  <c:v>-5.8069200000000001E-3</c:v>
                </c:pt>
                <c:pt idx="13925">
                  <c:v>-1.3452499999999999E-2</c:v>
                </c:pt>
                <c:pt idx="13926">
                  <c:v>1.18542E-3</c:v>
                </c:pt>
                <c:pt idx="13927">
                  <c:v>-4.4441199999999999E-4</c:v>
                </c:pt>
                <c:pt idx="13928">
                  <c:v>-4.6329500000000003E-3</c:v>
                </c:pt>
                <c:pt idx="13929">
                  <c:v>-7.4234000000000001E-3</c:v>
                </c:pt>
                <c:pt idx="13930">
                  <c:v>-2.6292799999999999E-3</c:v>
                </c:pt>
                <c:pt idx="13931">
                  <c:v>-1.3084399999999999E-3</c:v>
                </c:pt>
                <c:pt idx="13932">
                  <c:v>2.0761500000000001E-3</c:v>
                </c:pt>
                <c:pt idx="13933">
                  <c:v>-5.2070600000000001E-4</c:v>
                </c:pt>
                <c:pt idx="13934">
                  <c:v>-7.3623700000000005E-4</c:v>
                </c:pt>
                <c:pt idx="13935">
                  <c:v>-2.3803700000000001E-3</c:v>
                </c:pt>
                <c:pt idx="13936">
                  <c:v>6.8330800000000001E-3</c:v>
                </c:pt>
                <c:pt idx="13937">
                  <c:v>-7.2441099999999998E-3</c:v>
                </c:pt>
                <c:pt idx="13938">
                  <c:v>-1.00994E-2</c:v>
                </c:pt>
                <c:pt idx="13939">
                  <c:v>-5.62668E-4</c:v>
                </c:pt>
                <c:pt idx="13940">
                  <c:v>3.2043499999999999E-4</c:v>
                </c:pt>
                <c:pt idx="13941">
                  <c:v>5.0449400000000004E-3</c:v>
                </c:pt>
                <c:pt idx="13942">
                  <c:v>3.21865E-3</c:v>
                </c:pt>
                <c:pt idx="13943">
                  <c:v>1.4662700000000001E-2</c:v>
                </c:pt>
                <c:pt idx="13944">
                  <c:v>-1.4877299999999999E-4</c:v>
                </c:pt>
                <c:pt idx="13945">
                  <c:v>-4.1561100000000002E-3</c:v>
                </c:pt>
                <c:pt idx="13946">
                  <c:v>-5.6791300000000001E-3</c:v>
                </c:pt>
                <c:pt idx="13947">
                  <c:v>2.2899599999999999E-2</c:v>
                </c:pt>
                <c:pt idx="13948">
                  <c:v>1.3044399999999999E-2</c:v>
                </c:pt>
                <c:pt idx="13949">
                  <c:v>1.0204299999999999E-2</c:v>
                </c:pt>
                <c:pt idx="13950">
                  <c:v>2.2382700000000001E-3</c:v>
                </c:pt>
                <c:pt idx="13951">
                  <c:v>1.01566E-3</c:v>
                </c:pt>
                <c:pt idx="13952">
                  <c:v>4.3468500000000002E-3</c:v>
                </c:pt>
                <c:pt idx="13953" formatCode="0.00E+00">
                  <c:v>1.8015900000000001E-2</c:v>
                </c:pt>
                <c:pt idx="13954">
                  <c:v>1.7913800000000001E-2</c:v>
                </c:pt>
                <c:pt idx="13955">
                  <c:v>1.6126600000000001E-2</c:v>
                </c:pt>
                <c:pt idx="13956">
                  <c:v>2.0502099999999999E-2</c:v>
                </c:pt>
                <c:pt idx="13957">
                  <c:v>1.61362E-2</c:v>
                </c:pt>
                <c:pt idx="13958">
                  <c:v>2.1740900000000001E-2</c:v>
                </c:pt>
                <c:pt idx="13959">
                  <c:v>1.8202800000000002E-2</c:v>
                </c:pt>
                <c:pt idx="13960">
                  <c:v>2.5586100000000001E-2</c:v>
                </c:pt>
                <c:pt idx="13961">
                  <c:v>1.7310099999999998E-2</c:v>
                </c:pt>
                <c:pt idx="13962">
                  <c:v>1.43652E-2</c:v>
                </c:pt>
                <c:pt idx="13963">
                  <c:v>1.6435600000000002E-2</c:v>
                </c:pt>
                <c:pt idx="13964">
                  <c:v>9.07612E-3</c:v>
                </c:pt>
                <c:pt idx="13965">
                  <c:v>1.5815699999999999E-2</c:v>
                </c:pt>
                <c:pt idx="13966">
                  <c:v>7.5836200000000001E-3</c:v>
                </c:pt>
                <c:pt idx="13967">
                  <c:v>6.8340299999999996E-3</c:v>
                </c:pt>
                <c:pt idx="13968">
                  <c:v>2.56767E-2</c:v>
                </c:pt>
                <c:pt idx="13969">
                  <c:v>2.0419099999999999E-2</c:v>
                </c:pt>
                <c:pt idx="13970">
                  <c:v>1.09053E-2</c:v>
                </c:pt>
                <c:pt idx="13971">
                  <c:v>2.0695700000000001E-2</c:v>
                </c:pt>
                <c:pt idx="13972">
                  <c:v>1.5110999999999999E-2</c:v>
                </c:pt>
                <c:pt idx="13973">
                  <c:v>2.7177799999999998E-2</c:v>
                </c:pt>
                <c:pt idx="13974">
                  <c:v>1.98879E-2</c:v>
                </c:pt>
                <c:pt idx="13975">
                  <c:v>1.7254800000000001E-2</c:v>
                </c:pt>
                <c:pt idx="13976">
                  <c:v>2.1984099999999999E-2</c:v>
                </c:pt>
                <c:pt idx="13977">
                  <c:v>1.6162900000000001E-2</c:v>
                </c:pt>
                <c:pt idx="13978">
                  <c:v>1.9453000000000002E-2</c:v>
                </c:pt>
                <c:pt idx="13979">
                  <c:v>1.0456999999999999E-2</c:v>
                </c:pt>
                <c:pt idx="13980">
                  <c:v>9.3593600000000006E-3</c:v>
                </c:pt>
                <c:pt idx="13981">
                  <c:v>1.3596499999999999E-2</c:v>
                </c:pt>
                <c:pt idx="13982">
                  <c:v>3.6745100000000002E-3</c:v>
                </c:pt>
                <c:pt idx="13983">
                  <c:v>1.3289499999999999E-2</c:v>
                </c:pt>
                <c:pt idx="13984">
                  <c:v>1.3582199999999999E-2</c:v>
                </c:pt>
                <c:pt idx="13985">
                  <c:v>2.16417E-2</c:v>
                </c:pt>
                <c:pt idx="13986">
                  <c:v>-4.5509299999999999E-3</c:v>
                </c:pt>
                <c:pt idx="13987">
                  <c:v>3.39508E-3</c:v>
                </c:pt>
                <c:pt idx="13988">
                  <c:v>1.2335799999999999E-2</c:v>
                </c:pt>
                <c:pt idx="13989">
                  <c:v>1.36423E-2</c:v>
                </c:pt>
                <c:pt idx="13990">
                  <c:v>-5.2728699999999998E-3</c:v>
                </c:pt>
                <c:pt idx="13991">
                  <c:v>-4.9743699999999997E-3</c:v>
                </c:pt>
                <c:pt idx="13992">
                  <c:v>1.0005E-2</c:v>
                </c:pt>
                <c:pt idx="13993">
                  <c:v>2.5205599999999998E-3</c:v>
                </c:pt>
                <c:pt idx="13994">
                  <c:v>2.3279199999999998E-3</c:v>
                </c:pt>
                <c:pt idx="13995">
                  <c:v>-6.9026900000000004E-3</c:v>
                </c:pt>
                <c:pt idx="13996">
                  <c:v>1.31664E-2</c:v>
                </c:pt>
                <c:pt idx="13997">
                  <c:v>1.05104E-2</c:v>
                </c:pt>
                <c:pt idx="13998">
                  <c:v>1.17683E-3</c:v>
                </c:pt>
                <c:pt idx="13999">
                  <c:v>9.5748900000000008E-3</c:v>
                </c:pt>
                <c:pt idx="14000">
                  <c:v>1.8119800000000001E-4</c:v>
                </c:pt>
                <c:pt idx="14001">
                  <c:v>7.8487399999999999E-3</c:v>
                </c:pt>
                <c:pt idx="14002">
                  <c:v>-5.8965700000000003E-3</c:v>
                </c:pt>
                <c:pt idx="14003">
                  <c:v>4.24385E-4</c:v>
                </c:pt>
                <c:pt idx="14004">
                  <c:v>3.6621100000000002E-4</c:v>
                </c:pt>
                <c:pt idx="14005" formatCode="0.00E+00">
                  <c:v>7.2183600000000001E-3</c:v>
                </c:pt>
                <c:pt idx="14006">
                  <c:v>3.7002600000000002E-4</c:v>
                </c:pt>
                <c:pt idx="14007">
                  <c:v>-1.2534099999999999E-2</c:v>
                </c:pt>
                <c:pt idx="14008">
                  <c:v>-1.18732E-2</c:v>
                </c:pt>
                <c:pt idx="14009">
                  <c:v>-3.6048900000000002E-4</c:v>
                </c:pt>
                <c:pt idx="14010">
                  <c:v>-5.9661899999999997E-3</c:v>
                </c:pt>
                <c:pt idx="14011">
                  <c:v>-3.0775099999999999E-3</c:v>
                </c:pt>
                <c:pt idx="14012">
                  <c:v>3.15475E-3</c:v>
                </c:pt>
                <c:pt idx="14013">
                  <c:v>8.2588200000000001E-4</c:v>
                </c:pt>
                <c:pt idx="14014">
                  <c:v>1.5096700000000001E-3</c:v>
                </c:pt>
                <c:pt idx="14015">
                  <c:v>-1.0830899999999999E-2</c:v>
                </c:pt>
                <c:pt idx="14016">
                  <c:v>4.7826800000000001E-3</c:v>
                </c:pt>
                <c:pt idx="14017">
                  <c:v>5.7105999999999997E-3</c:v>
                </c:pt>
                <c:pt idx="14018">
                  <c:v>9.2143999999999993E-3</c:v>
                </c:pt>
                <c:pt idx="14019">
                  <c:v>-5.5942500000000003E-3</c:v>
                </c:pt>
                <c:pt idx="14020">
                  <c:v>-9.8152199999999995E-3</c:v>
                </c:pt>
                <c:pt idx="14021">
                  <c:v>1.8501300000000001E-4</c:v>
                </c:pt>
                <c:pt idx="14022">
                  <c:v>8.6536400000000006E-3</c:v>
                </c:pt>
                <c:pt idx="14023">
                  <c:v>1.3128300000000001E-2</c:v>
                </c:pt>
                <c:pt idx="14024">
                  <c:v>8.3217599999999992E-3</c:v>
                </c:pt>
                <c:pt idx="14025">
                  <c:v>8.9378400000000007E-3</c:v>
                </c:pt>
                <c:pt idx="14026">
                  <c:v>3.8518900000000002E-3</c:v>
                </c:pt>
                <c:pt idx="14027">
                  <c:v>4.7016099999999997E-4</c:v>
                </c:pt>
                <c:pt idx="14028">
                  <c:v>1.59206E-2</c:v>
                </c:pt>
                <c:pt idx="14029">
                  <c:v>1.0686899999999999E-2</c:v>
                </c:pt>
                <c:pt idx="14030">
                  <c:v>-7.6465600000000002E-3</c:v>
                </c:pt>
                <c:pt idx="14031">
                  <c:v>-4.7588300000000004E-3</c:v>
                </c:pt>
                <c:pt idx="14032">
                  <c:v>4.3287300000000003E-3</c:v>
                </c:pt>
                <c:pt idx="14033">
                  <c:v>6.5040599999999999E-3</c:v>
                </c:pt>
                <c:pt idx="14034">
                  <c:v>9.5081300000000001E-3</c:v>
                </c:pt>
                <c:pt idx="14035">
                  <c:v>1.86138E-2</c:v>
                </c:pt>
                <c:pt idx="14036">
                  <c:v>1.08576E-2</c:v>
                </c:pt>
                <c:pt idx="14037">
                  <c:v>1.88036E-2</c:v>
                </c:pt>
                <c:pt idx="14038">
                  <c:v>1.6360300000000001E-2</c:v>
                </c:pt>
                <c:pt idx="14039">
                  <c:v>1.45912E-2</c:v>
                </c:pt>
                <c:pt idx="14040">
                  <c:v>8.9950599999999992E-3</c:v>
                </c:pt>
                <c:pt idx="14041">
                  <c:v>1.32151E-2</c:v>
                </c:pt>
                <c:pt idx="14042">
                  <c:v>6.5994299999999999E-3</c:v>
                </c:pt>
                <c:pt idx="14043">
                  <c:v>7.6093699999999998E-3</c:v>
                </c:pt>
                <c:pt idx="14044">
                  <c:v>1.3631799999999999E-2</c:v>
                </c:pt>
                <c:pt idx="14045">
                  <c:v>1.1687299999999999E-2</c:v>
                </c:pt>
                <c:pt idx="14046">
                  <c:v>8.3446500000000003E-3</c:v>
                </c:pt>
                <c:pt idx="14047">
                  <c:v>2.2144299999999999E-3</c:v>
                </c:pt>
                <c:pt idx="14048">
                  <c:v>1.52245E-2</c:v>
                </c:pt>
                <c:pt idx="14049">
                  <c:v>5.3739499999999997E-3</c:v>
                </c:pt>
                <c:pt idx="14050">
                  <c:v>2.2716500000000001E-2</c:v>
                </c:pt>
                <c:pt idx="14051">
                  <c:v>2.1451999999999999E-2</c:v>
                </c:pt>
                <c:pt idx="14052">
                  <c:v>9.5853799999999992E-3</c:v>
                </c:pt>
                <c:pt idx="14053">
                  <c:v>4.75597E-3</c:v>
                </c:pt>
                <c:pt idx="14054">
                  <c:v>2.7626000000000001E-2</c:v>
                </c:pt>
                <c:pt idx="14055">
                  <c:v>2.5867500000000002E-2</c:v>
                </c:pt>
                <c:pt idx="14056">
                  <c:v>1.65071E-2</c:v>
                </c:pt>
                <c:pt idx="14057">
                  <c:v>1.9546500000000001E-2</c:v>
                </c:pt>
                <c:pt idx="14058">
                  <c:v>2.3327799999999999E-2</c:v>
                </c:pt>
                <c:pt idx="14059">
                  <c:v>1.18666E-2</c:v>
                </c:pt>
                <c:pt idx="14060">
                  <c:v>2.8392799999999999E-2</c:v>
                </c:pt>
                <c:pt idx="14061">
                  <c:v>2.0683300000000002E-2</c:v>
                </c:pt>
                <c:pt idx="14062">
                  <c:v>1.68571E-2</c:v>
                </c:pt>
                <c:pt idx="14063">
                  <c:v>5.3014799999999999E-3</c:v>
                </c:pt>
                <c:pt idx="14064">
                  <c:v>1.8056900000000001E-2</c:v>
                </c:pt>
                <c:pt idx="14065">
                  <c:v>2.3911499999999999E-2</c:v>
                </c:pt>
                <c:pt idx="14066">
                  <c:v>1.9292799999999999E-2</c:v>
                </c:pt>
                <c:pt idx="14067">
                  <c:v>2.0116800000000001E-2</c:v>
                </c:pt>
                <c:pt idx="14068">
                  <c:v>1.61934E-2</c:v>
                </c:pt>
                <c:pt idx="14069">
                  <c:v>1.76773E-2</c:v>
                </c:pt>
                <c:pt idx="14070">
                  <c:v>2.1824799999999998E-2</c:v>
                </c:pt>
                <c:pt idx="14071">
                  <c:v>4.8131900000000002E-3</c:v>
                </c:pt>
                <c:pt idx="14072">
                  <c:v>8.4447900000000006E-3</c:v>
                </c:pt>
                <c:pt idx="14073">
                  <c:v>1.52435E-2</c:v>
                </c:pt>
                <c:pt idx="14074">
                  <c:v>-3.5448099999999998E-3</c:v>
                </c:pt>
                <c:pt idx="14075">
                  <c:v>-1.9826900000000001E-3</c:v>
                </c:pt>
                <c:pt idx="14076">
                  <c:v>4.7912600000000003E-3</c:v>
                </c:pt>
                <c:pt idx="14077">
                  <c:v>1.04408E-2</c:v>
                </c:pt>
                <c:pt idx="14078">
                  <c:v>8.42094E-3</c:v>
                </c:pt>
                <c:pt idx="14079">
                  <c:v>1.0003099999999999E-2</c:v>
                </c:pt>
                <c:pt idx="14080">
                  <c:v>1.5054700000000001E-2</c:v>
                </c:pt>
                <c:pt idx="14081">
                  <c:v>1.16501E-2</c:v>
                </c:pt>
                <c:pt idx="14082">
                  <c:v>1.1827499999999999E-2</c:v>
                </c:pt>
                <c:pt idx="14083">
                  <c:v>1.6994499999999999E-2</c:v>
                </c:pt>
                <c:pt idx="14084">
                  <c:v>1.6297300000000001E-2</c:v>
                </c:pt>
                <c:pt idx="14085">
                  <c:v>2.1080999999999999E-2</c:v>
                </c:pt>
                <c:pt idx="14086">
                  <c:v>1.0795600000000001E-2</c:v>
                </c:pt>
                <c:pt idx="14087">
                  <c:v>1.48363E-2</c:v>
                </c:pt>
                <c:pt idx="14088">
                  <c:v>1.3413400000000001E-2</c:v>
                </c:pt>
                <c:pt idx="14089">
                  <c:v>5.1784500000000002E-3</c:v>
                </c:pt>
                <c:pt idx="14090">
                  <c:v>1.6223899999999999E-2</c:v>
                </c:pt>
                <c:pt idx="14091">
                  <c:v>7.7905700000000001E-3</c:v>
                </c:pt>
                <c:pt idx="14092" formatCode="0.00E+00">
                  <c:v>1.6059899999999998E-2</c:v>
                </c:pt>
                <c:pt idx="14093">
                  <c:v>1.6476600000000001E-2</c:v>
                </c:pt>
                <c:pt idx="14094">
                  <c:v>1.3873099999999999E-2</c:v>
                </c:pt>
                <c:pt idx="14095">
                  <c:v>6.6022900000000002E-3</c:v>
                </c:pt>
                <c:pt idx="14096">
                  <c:v>1.93882E-3</c:v>
                </c:pt>
                <c:pt idx="14097">
                  <c:v>1.2749699999999999E-2</c:v>
                </c:pt>
                <c:pt idx="14098">
                  <c:v>8.3351099999999997E-3</c:v>
                </c:pt>
                <c:pt idx="14099">
                  <c:v>1.9407300000000001E-3</c:v>
                </c:pt>
                <c:pt idx="14100">
                  <c:v>-3.9291400000000001E-4</c:v>
                </c:pt>
                <c:pt idx="14101">
                  <c:v>1.18437E-2</c:v>
                </c:pt>
                <c:pt idx="14102">
                  <c:v>1.2273799999999999E-3</c:v>
                </c:pt>
                <c:pt idx="14103">
                  <c:v>7.1296700000000003E-3</c:v>
                </c:pt>
                <c:pt idx="14104">
                  <c:v>2.8896299999999998E-3</c:v>
                </c:pt>
                <c:pt idx="14105">
                  <c:v>3.60298E-3</c:v>
                </c:pt>
                <c:pt idx="14106">
                  <c:v>3.0450799999999999E-3</c:v>
                </c:pt>
                <c:pt idx="14107">
                  <c:v>-4.8008E-3</c:v>
                </c:pt>
                <c:pt idx="14108">
                  <c:v>1.2206999999999999E-3</c:v>
                </c:pt>
                <c:pt idx="14109">
                  <c:v>-4.2514800000000002E-3</c:v>
                </c:pt>
                <c:pt idx="14110">
                  <c:v>5.9833500000000001E-3</c:v>
                </c:pt>
                <c:pt idx="14111">
                  <c:v>5.84507E-3</c:v>
                </c:pt>
                <c:pt idx="14112">
                  <c:v>1.0585799999999999E-3</c:v>
                </c:pt>
                <c:pt idx="14113">
                  <c:v>-1.40858E-3</c:v>
                </c:pt>
                <c:pt idx="14114">
                  <c:v>2.7103399999999999E-3</c:v>
                </c:pt>
                <c:pt idx="14115">
                  <c:v>5.3615599999999996E-3</c:v>
                </c:pt>
                <c:pt idx="14116">
                  <c:v>-1.85966E-4</c:v>
                </c:pt>
                <c:pt idx="14117">
                  <c:v>-3.7097900000000001E-3</c:v>
                </c:pt>
                <c:pt idx="14118">
                  <c:v>2.0504E-4</c:v>
                </c:pt>
                <c:pt idx="14119">
                  <c:v>2.16293E-3</c:v>
                </c:pt>
                <c:pt idx="14120">
                  <c:v>-6.6242200000000001E-3</c:v>
                </c:pt>
                <c:pt idx="14121">
                  <c:v>-8.7070500000000005E-4</c:v>
                </c:pt>
                <c:pt idx="14122">
                  <c:v>-7.4386600000000004E-4</c:v>
                </c:pt>
                <c:pt idx="14123">
                  <c:v>-4.7206899999999996E-3</c:v>
                </c:pt>
                <c:pt idx="14124">
                  <c:v>-5.22041E-3</c:v>
                </c:pt>
                <c:pt idx="14125">
                  <c:v>-3.9157899999999997E-3</c:v>
                </c:pt>
                <c:pt idx="14126">
                  <c:v>-3.8185099999999998E-3</c:v>
                </c:pt>
                <c:pt idx="14127">
                  <c:v>-1.31989E-3</c:v>
                </c:pt>
                <c:pt idx="14128">
                  <c:v>-1.8911399999999999E-3</c:v>
                </c:pt>
                <c:pt idx="14129">
                  <c:v>-3.5905799999999999E-3</c:v>
                </c:pt>
                <c:pt idx="14130">
                  <c:v>-2.49767E-3</c:v>
                </c:pt>
                <c:pt idx="14131">
                  <c:v>5.7907100000000001E-3</c:v>
                </c:pt>
                <c:pt idx="14132">
                  <c:v>-8.0528300000000004E-3</c:v>
                </c:pt>
                <c:pt idx="14133">
                  <c:v>-1.017E-2</c:v>
                </c:pt>
                <c:pt idx="14134">
                  <c:v>2.7894999999999999E-3</c:v>
                </c:pt>
                <c:pt idx="14135">
                  <c:v>9.0322500000000003E-3</c:v>
                </c:pt>
                <c:pt idx="14136">
                  <c:v>4.7912600000000003E-3</c:v>
                </c:pt>
                <c:pt idx="14137">
                  <c:v>9.0026900000000007E-3</c:v>
                </c:pt>
                <c:pt idx="14138">
                  <c:v>4.15802E-4</c:v>
                </c:pt>
                <c:pt idx="14139">
                  <c:v>6.3066499999999996E-3</c:v>
                </c:pt>
                <c:pt idx="14140">
                  <c:v>-4.7779099999999998E-4</c:v>
                </c:pt>
                <c:pt idx="14141">
                  <c:v>9.2296600000000006E-3</c:v>
                </c:pt>
                <c:pt idx="14142">
                  <c:v>1.31903E-2</c:v>
                </c:pt>
                <c:pt idx="14143">
                  <c:v>3.0241000000000001E-3</c:v>
                </c:pt>
                <c:pt idx="14144">
                  <c:v>1.3246499999999999E-3</c:v>
                </c:pt>
                <c:pt idx="14145">
                  <c:v>1.29795E-2</c:v>
                </c:pt>
                <c:pt idx="14146">
                  <c:v>1.6339300000000001E-2</c:v>
                </c:pt>
                <c:pt idx="14147">
                  <c:v>4.1007999999999999E-3</c:v>
                </c:pt>
                <c:pt idx="14148">
                  <c:v>-1.41144E-4</c:v>
                </c:pt>
                <c:pt idx="14149">
                  <c:v>-8.9073199999999998E-4</c:v>
                </c:pt>
                <c:pt idx="14150">
                  <c:v>-2.2478099999999998E-3</c:v>
                </c:pt>
                <c:pt idx="14151">
                  <c:v>1.28994E-2</c:v>
                </c:pt>
                <c:pt idx="14152">
                  <c:v>1.65081E-3</c:v>
                </c:pt>
                <c:pt idx="14153">
                  <c:v>-2.78378E-3</c:v>
                </c:pt>
                <c:pt idx="14154">
                  <c:v>2.0952200000000001E-3</c:v>
                </c:pt>
                <c:pt idx="14155">
                  <c:v>1.0747899999999999E-3</c:v>
                </c:pt>
                <c:pt idx="14156">
                  <c:v>5.0067899999999997E-4</c:v>
                </c:pt>
                <c:pt idx="14157">
                  <c:v>3.39603E-3</c:v>
                </c:pt>
                <c:pt idx="14158">
                  <c:v>1.0996799999999999E-2</c:v>
                </c:pt>
                <c:pt idx="14159">
                  <c:v>-2.1181099999999999E-3</c:v>
                </c:pt>
                <c:pt idx="14160">
                  <c:v>9.7713499999999998E-3</c:v>
                </c:pt>
                <c:pt idx="14161">
                  <c:v>-3.5190600000000001E-3</c:v>
                </c:pt>
                <c:pt idx="14162">
                  <c:v>-5.9995700000000001E-3</c:v>
                </c:pt>
                <c:pt idx="14163">
                  <c:v>2.2449499999999999E-3</c:v>
                </c:pt>
                <c:pt idx="14164">
                  <c:v>4.4441200000000002E-3</c:v>
                </c:pt>
                <c:pt idx="14165">
                  <c:v>1.00803E-3</c:v>
                </c:pt>
                <c:pt idx="14166">
                  <c:v>7.5063700000000001E-3</c:v>
                </c:pt>
                <c:pt idx="14167">
                  <c:v>1.0178599999999999E-2</c:v>
                </c:pt>
                <c:pt idx="14168">
                  <c:v>-5.2089700000000003E-3</c:v>
                </c:pt>
                <c:pt idx="14169">
                  <c:v>-1.1587099999999999E-2</c:v>
                </c:pt>
                <c:pt idx="14170">
                  <c:v>-3.8289999999999999E-3</c:v>
                </c:pt>
                <c:pt idx="14171">
                  <c:v>6.3896199999999997E-4</c:v>
                </c:pt>
                <c:pt idx="14172">
                  <c:v>1.5173000000000001E-3</c:v>
                </c:pt>
                <c:pt idx="14173">
                  <c:v>-5.7592399999999997E-3</c:v>
                </c:pt>
                <c:pt idx="14174">
                  <c:v>-9.9191699999999997E-3</c:v>
                </c:pt>
                <c:pt idx="14175">
                  <c:v>-1.14851E-2</c:v>
                </c:pt>
                <c:pt idx="14176">
                  <c:v>-1.80054E-3</c:v>
                </c:pt>
                <c:pt idx="14177" formatCode="0.00E+00">
                  <c:v>-4.1007999999999998E-5</c:v>
                </c:pt>
                <c:pt idx="14178">
                  <c:v>-1.29566E-2</c:v>
                </c:pt>
                <c:pt idx="14179">
                  <c:v>-7.0733999999999997E-3</c:v>
                </c:pt>
                <c:pt idx="14180">
                  <c:v>7.2193099999999998E-4</c:v>
                </c:pt>
                <c:pt idx="14181">
                  <c:v>-3.9024400000000001E-3</c:v>
                </c:pt>
                <c:pt idx="14182">
                  <c:v>2.6521700000000001E-3</c:v>
                </c:pt>
                <c:pt idx="14183">
                  <c:v>-5.4397600000000001E-3</c:v>
                </c:pt>
                <c:pt idx="14184">
                  <c:v>-2.00129E-2</c:v>
                </c:pt>
                <c:pt idx="14185">
                  <c:v>-8.3637199999999998E-3</c:v>
                </c:pt>
                <c:pt idx="14186">
                  <c:v>4.6043400000000002E-3</c:v>
                </c:pt>
                <c:pt idx="14187">
                  <c:v>7.6351199999999996E-3</c:v>
                </c:pt>
                <c:pt idx="14188">
                  <c:v>-3.9758700000000003E-3</c:v>
                </c:pt>
                <c:pt idx="14189">
                  <c:v>-6.7043299999999997E-3</c:v>
                </c:pt>
                <c:pt idx="14190">
                  <c:v>-7.8840300000000002E-3</c:v>
                </c:pt>
                <c:pt idx="14191">
                  <c:v>1.7252000000000001E-3</c:v>
                </c:pt>
                <c:pt idx="14192">
                  <c:v>2.5806399999999999E-3</c:v>
                </c:pt>
                <c:pt idx="14193">
                  <c:v>-8.3208099999999997E-3</c:v>
                </c:pt>
                <c:pt idx="14194">
                  <c:v>-7.6007799999999997E-4</c:v>
                </c:pt>
                <c:pt idx="14195">
                  <c:v>7.3671300000000004E-3</c:v>
                </c:pt>
                <c:pt idx="14196">
                  <c:v>1.41954E-2</c:v>
                </c:pt>
                <c:pt idx="14197">
                  <c:v>-2.3250599999999999E-3</c:v>
                </c:pt>
                <c:pt idx="14198">
                  <c:v>-7.4224499999999997E-3</c:v>
                </c:pt>
                <c:pt idx="14199">
                  <c:v>1.07841E-2</c:v>
                </c:pt>
                <c:pt idx="14200">
                  <c:v>7.7562300000000002E-3</c:v>
                </c:pt>
                <c:pt idx="14201">
                  <c:v>2.4633400000000001E-3</c:v>
                </c:pt>
                <c:pt idx="14202">
                  <c:v>-3.7956200000000001E-4</c:v>
                </c:pt>
                <c:pt idx="14203">
                  <c:v>2.12955E-3</c:v>
                </c:pt>
                <c:pt idx="14204">
                  <c:v>-4.9209600000000003E-3</c:v>
                </c:pt>
                <c:pt idx="14205">
                  <c:v>1.11198E-3</c:v>
                </c:pt>
                <c:pt idx="14206">
                  <c:v>3.9892199999999999E-3</c:v>
                </c:pt>
                <c:pt idx="14207">
                  <c:v>-4.3868999999999999E-4</c:v>
                </c:pt>
                <c:pt idx="14208">
                  <c:v>-2.9382700000000002E-3</c:v>
                </c:pt>
                <c:pt idx="14209">
                  <c:v>-4.2390800000000001E-3</c:v>
                </c:pt>
                <c:pt idx="14210">
                  <c:v>8.6689000000000004E-4</c:v>
                </c:pt>
                <c:pt idx="14211">
                  <c:v>5.3205500000000003E-3</c:v>
                </c:pt>
                <c:pt idx="14212">
                  <c:v>2.8419500000000002E-3</c:v>
                </c:pt>
                <c:pt idx="14213">
                  <c:v>-9.8428700000000001E-3</c:v>
                </c:pt>
                <c:pt idx="14214">
                  <c:v>-1.1522299999999999E-2</c:v>
                </c:pt>
                <c:pt idx="14215">
                  <c:v>-1.0891E-3</c:v>
                </c:pt>
                <c:pt idx="14216">
                  <c:v>-3.8032500000000002E-3</c:v>
                </c:pt>
                <c:pt idx="14217">
                  <c:v>-6.8883900000000003E-3</c:v>
                </c:pt>
                <c:pt idx="14218">
                  <c:v>-3.4961699999999998E-3</c:v>
                </c:pt>
                <c:pt idx="14219">
                  <c:v>-1.0658300000000001E-2</c:v>
                </c:pt>
                <c:pt idx="14220">
                  <c:v>-4.9600599999999996E-3</c:v>
                </c:pt>
                <c:pt idx="14221">
                  <c:v>-6.6366200000000002E-3</c:v>
                </c:pt>
                <c:pt idx="14222">
                  <c:v>5.4454799999999999E-3</c:v>
                </c:pt>
                <c:pt idx="14223">
                  <c:v>1.1348700000000001E-4</c:v>
                </c:pt>
                <c:pt idx="14224">
                  <c:v>-1.59702E-2</c:v>
                </c:pt>
                <c:pt idx="14225">
                  <c:v>-1.20029E-2</c:v>
                </c:pt>
                <c:pt idx="14226">
                  <c:v>-2.99454E-3</c:v>
                </c:pt>
                <c:pt idx="14227">
                  <c:v>-1.0835600000000001E-2</c:v>
                </c:pt>
                <c:pt idx="14228">
                  <c:v>-1.3606999999999999E-2</c:v>
                </c:pt>
                <c:pt idx="14229">
                  <c:v>-1.0441799999999999E-2</c:v>
                </c:pt>
                <c:pt idx="14230">
                  <c:v>-7.8029600000000003E-3</c:v>
                </c:pt>
                <c:pt idx="14231">
                  <c:v>-1.8532799999999999E-2</c:v>
                </c:pt>
                <c:pt idx="14232">
                  <c:v>-1.19915E-2</c:v>
                </c:pt>
                <c:pt idx="14233">
                  <c:v>-6.6223100000000002E-3</c:v>
                </c:pt>
                <c:pt idx="14234">
                  <c:v>-1.0947200000000001E-2</c:v>
                </c:pt>
                <c:pt idx="14235">
                  <c:v>-1.8216099999999999E-2</c:v>
                </c:pt>
                <c:pt idx="14236">
                  <c:v>-4.2543399999999997E-3</c:v>
                </c:pt>
                <c:pt idx="14237">
                  <c:v>-8.8109999999999994E-3</c:v>
                </c:pt>
                <c:pt idx="14238">
                  <c:v>-1.48211E-2</c:v>
                </c:pt>
                <c:pt idx="14239">
                  <c:v>-5.39684E-3</c:v>
                </c:pt>
                <c:pt idx="14240">
                  <c:v>1.07288E-2</c:v>
                </c:pt>
                <c:pt idx="14241">
                  <c:v>-1.1392599999999999E-2</c:v>
                </c:pt>
                <c:pt idx="14242">
                  <c:v>-1.5349399999999999E-2</c:v>
                </c:pt>
                <c:pt idx="14243">
                  <c:v>-8.5926100000000005E-4</c:v>
                </c:pt>
                <c:pt idx="14244">
                  <c:v>-3.7384000000000001E-4</c:v>
                </c:pt>
                <c:pt idx="14245">
                  <c:v>-4.3306400000000002E-3</c:v>
                </c:pt>
                <c:pt idx="14246">
                  <c:v>-4.13132E-3</c:v>
                </c:pt>
                <c:pt idx="14247">
                  <c:v>-1.3959900000000001E-2</c:v>
                </c:pt>
                <c:pt idx="14248">
                  <c:v>-4.9619699999999996E-3</c:v>
                </c:pt>
                <c:pt idx="14249">
                  <c:v>-7.23648E-3</c:v>
                </c:pt>
                <c:pt idx="14250">
                  <c:v>2.8066599999999999E-3</c:v>
                </c:pt>
                <c:pt idx="14251">
                  <c:v>-3.6706899999999999E-3</c:v>
                </c:pt>
                <c:pt idx="14252">
                  <c:v>-1.6689299999999999E-4</c:v>
                </c:pt>
                <c:pt idx="14253">
                  <c:v>6.7234E-4</c:v>
                </c:pt>
                <c:pt idx="14254">
                  <c:v>-9.7503699999999995E-3</c:v>
                </c:pt>
                <c:pt idx="14255">
                  <c:v>-3.4866300000000001E-3</c:v>
                </c:pt>
                <c:pt idx="14256">
                  <c:v>-1.05247E-2</c:v>
                </c:pt>
                <c:pt idx="14257">
                  <c:v>-1.00327E-2</c:v>
                </c:pt>
                <c:pt idx="14258">
                  <c:v>-7.1620899999999999E-4</c:v>
                </c:pt>
                <c:pt idx="14259">
                  <c:v>-1.46456E-2</c:v>
                </c:pt>
                <c:pt idx="14260">
                  <c:v>-8.9626299999999992E-3</c:v>
                </c:pt>
                <c:pt idx="14261">
                  <c:v>-7.36237E-3</c:v>
                </c:pt>
                <c:pt idx="14262">
                  <c:v>-3.4055700000000001E-3</c:v>
                </c:pt>
                <c:pt idx="14263">
                  <c:v>-9.3946499999999992E-3</c:v>
                </c:pt>
                <c:pt idx="14264">
                  <c:v>-1.0975800000000001E-2</c:v>
                </c:pt>
                <c:pt idx="14265">
                  <c:v>-1.1677699999999999E-2</c:v>
                </c:pt>
                <c:pt idx="14266">
                  <c:v>-5.8193200000000002E-3</c:v>
                </c:pt>
                <c:pt idx="14267">
                  <c:v>-2.3679700000000001E-3</c:v>
                </c:pt>
                <c:pt idx="14268">
                  <c:v>4.1790000000000004E-3</c:v>
                </c:pt>
                <c:pt idx="14269">
                  <c:v>-9.0827900000000003E-3</c:v>
                </c:pt>
                <c:pt idx="14270">
                  <c:v>-1.9006699999999999E-3</c:v>
                </c:pt>
                <c:pt idx="14271">
                  <c:v>-1.38378E-3</c:v>
                </c:pt>
                <c:pt idx="14272">
                  <c:v>-7.5779000000000003E-3</c:v>
                </c:pt>
                <c:pt idx="14273">
                  <c:v>-7.02763E-3</c:v>
                </c:pt>
                <c:pt idx="14274">
                  <c:v>-1.2867E-2</c:v>
                </c:pt>
                <c:pt idx="14275">
                  <c:v>-1.9305200000000002E-2</c:v>
                </c:pt>
                <c:pt idx="14276">
                  <c:v>-3.7241000000000002E-3</c:v>
                </c:pt>
                <c:pt idx="14277">
                  <c:v>-3.49045E-3</c:v>
                </c:pt>
                <c:pt idx="14278" formatCode="0.00E+00">
                  <c:v>3.1471299999999998E-5</c:v>
                </c:pt>
                <c:pt idx="14279">
                  <c:v>-6.8731299999999999E-3</c:v>
                </c:pt>
                <c:pt idx="14280">
                  <c:v>-1.5166300000000001E-2</c:v>
                </c:pt>
                <c:pt idx="14281">
                  <c:v>-1.1306800000000001E-2</c:v>
                </c:pt>
                <c:pt idx="14282">
                  <c:v>-5.5961600000000002E-3</c:v>
                </c:pt>
                <c:pt idx="14283">
                  <c:v>-8.8005099999999992E-3</c:v>
                </c:pt>
                <c:pt idx="14284">
                  <c:v>-1.55716E-2</c:v>
                </c:pt>
                <c:pt idx="14285">
                  <c:v>-3.8194700000000002E-3</c:v>
                </c:pt>
                <c:pt idx="14286">
                  <c:v>-9.5615400000000003E-3</c:v>
                </c:pt>
                <c:pt idx="14287">
                  <c:v>-1.0208099999999999E-2</c:v>
                </c:pt>
                <c:pt idx="14288">
                  <c:v>-4.2018899999999998E-3</c:v>
                </c:pt>
                <c:pt idx="14289">
                  <c:v>3.1299600000000002E-3</c:v>
                </c:pt>
                <c:pt idx="14290">
                  <c:v>-1.15862E-2</c:v>
                </c:pt>
                <c:pt idx="14291">
                  <c:v>-1.33705E-2</c:v>
                </c:pt>
                <c:pt idx="14292">
                  <c:v>-1.07613E-2</c:v>
                </c:pt>
                <c:pt idx="14293">
                  <c:v>-2.5682399999999998E-3</c:v>
                </c:pt>
                <c:pt idx="14294">
                  <c:v>3.6106100000000002E-3</c:v>
                </c:pt>
                <c:pt idx="14295">
                  <c:v>-9.7217599999999994E-3</c:v>
                </c:pt>
                <c:pt idx="14296">
                  <c:v>-3.7555700000000002E-3</c:v>
                </c:pt>
                <c:pt idx="14297">
                  <c:v>3.2234199999999998E-4</c:v>
                </c:pt>
                <c:pt idx="14298">
                  <c:v>4.1713699999999998E-3</c:v>
                </c:pt>
                <c:pt idx="14299">
                  <c:v>-5.7935699999999996E-3</c:v>
                </c:pt>
                <c:pt idx="14300">
                  <c:v>-1.70517E-3</c:v>
                </c:pt>
                <c:pt idx="14301">
                  <c:v>-3.5009400000000001E-3</c:v>
                </c:pt>
                <c:pt idx="14302" formatCode="0.00E+00">
                  <c:v>-1.12944E-2</c:v>
                </c:pt>
                <c:pt idx="14303">
                  <c:v>8.6402899999999999E-4</c:v>
                </c:pt>
                <c:pt idx="14304">
                  <c:v>1.2674299999999999E-3</c:v>
                </c:pt>
                <c:pt idx="14305">
                  <c:v>-3.00694E-3</c:v>
                </c:pt>
                <c:pt idx="14306">
                  <c:v>2.4509400000000001E-4</c:v>
                </c:pt>
                <c:pt idx="14307" formatCode="0.00E+00">
                  <c:v>4.8637400000000003E-5</c:v>
                </c:pt>
                <c:pt idx="14308">
                  <c:v>-2.5692000000000002E-3</c:v>
                </c:pt>
                <c:pt idx="14309">
                  <c:v>1.8033999999999999E-3</c:v>
                </c:pt>
                <c:pt idx="14310">
                  <c:v>1.0697399999999999E-2</c:v>
                </c:pt>
                <c:pt idx="14311">
                  <c:v>1.9407300000000001E-3</c:v>
                </c:pt>
                <c:pt idx="14312">
                  <c:v>-3.6706899999999999E-3</c:v>
                </c:pt>
                <c:pt idx="14313">
                  <c:v>7.1420700000000004E-3</c:v>
                </c:pt>
                <c:pt idx="14314">
                  <c:v>5.4387999999999997E-3</c:v>
                </c:pt>
                <c:pt idx="14315">
                  <c:v>-5.9671400000000001E-3</c:v>
                </c:pt>
                <c:pt idx="14316">
                  <c:v>7.6961499999999997E-4</c:v>
                </c:pt>
                <c:pt idx="14317">
                  <c:v>9.7665800000000004E-3</c:v>
                </c:pt>
                <c:pt idx="14318">
                  <c:v>-8.6336099999999999E-3</c:v>
                </c:pt>
                <c:pt idx="14319">
                  <c:v>-1.66597E-2</c:v>
                </c:pt>
                <c:pt idx="14320">
                  <c:v>-1.0866199999999999E-2</c:v>
                </c:pt>
                <c:pt idx="14321">
                  <c:v>-5.5885300000000004E-3</c:v>
                </c:pt>
                <c:pt idx="14322">
                  <c:v>3.6086999999999998E-3</c:v>
                </c:pt>
                <c:pt idx="14323" formatCode="0.00E+00">
                  <c:v>6.5803500000000001E-5</c:v>
                </c:pt>
                <c:pt idx="14324">
                  <c:v>-8.2530999999999993E-3</c:v>
                </c:pt>
                <c:pt idx="14325">
                  <c:v>-1.50814E-2</c:v>
                </c:pt>
                <c:pt idx="14326">
                  <c:v>-1.48754E-2</c:v>
                </c:pt>
                <c:pt idx="14327">
                  <c:v>-5.00965E-3</c:v>
                </c:pt>
                <c:pt idx="14328">
                  <c:v>-8.1911099999999997E-3</c:v>
                </c:pt>
                <c:pt idx="14329">
                  <c:v>-1.3058699999999999E-2</c:v>
                </c:pt>
                <c:pt idx="14330">
                  <c:v>-4.3306400000000002E-3</c:v>
                </c:pt>
                <c:pt idx="14331">
                  <c:v>-1.3822600000000001E-2</c:v>
                </c:pt>
                <c:pt idx="14332">
                  <c:v>-4.8112900000000002E-3</c:v>
                </c:pt>
                <c:pt idx="14333">
                  <c:v>-9.2153500000000006E-3</c:v>
                </c:pt>
                <c:pt idx="14334">
                  <c:v>-3.9739600000000003E-3</c:v>
                </c:pt>
                <c:pt idx="14335">
                  <c:v>-5.8174100000000003E-3</c:v>
                </c:pt>
                <c:pt idx="14336">
                  <c:v>-1.25504E-3</c:v>
                </c:pt>
                <c:pt idx="14337">
                  <c:v>-1.39627E-2</c:v>
                </c:pt>
                <c:pt idx="14338">
                  <c:v>-1.6973499999999999E-2</c:v>
                </c:pt>
                <c:pt idx="14339">
                  <c:v>-5.9337599999999997E-3</c:v>
                </c:pt>
                <c:pt idx="14340">
                  <c:v>-1.29614E-2</c:v>
                </c:pt>
                <c:pt idx="14341">
                  <c:v>-1.6781799999999999E-2</c:v>
                </c:pt>
                <c:pt idx="14342">
                  <c:v>-2.54612E-2</c:v>
                </c:pt>
                <c:pt idx="14343">
                  <c:v>-1.40781E-2</c:v>
                </c:pt>
                <c:pt idx="14344">
                  <c:v>-1.6613000000000001E-3</c:v>
                </c:pt>
                <c:pt idx="14345">
                  <c:v>-5.7811700000000004E-3</c:v>
                </c:pt>
                <c:pt idx="14346">
                  <c:v>-1.9922300000000002E-3</c:v>
                </c:pt>
                <c:pt idx="14347">
                  <c:v>-1.50986E-2</c:v>
                </c:pt>
                <c:pt idx="14348">
                  <c:v>-1.54152E-2</c:v>
                </c:pt>
                <c:pt idx="14349">
                  <c:v>-1.5803299999999999E-2</c:v>
                </c:pt>
                <c:pt idx="14350">
                  <c:v>-5.12314E-3</c:v>
                </c:pt>
                <c:pt idx="14351">
                  <c:v>8.1539199999999996E-4</c:v>
                </c:pt>
                <c:pt idx="14352">
                  <c:v>-1.7578099999999999E-2</c:v>
                </c:pt>
                <c:pt idx="14353">
                  <c:v>-1.11036E-2</c:v>
                </c:pt>
                <c:pt idx="14354">
                  <c:v>-1.3936E-2</c:v>
                </c:pt>
                <c:pt idx="14355">
                  <c:v>-1.5865299999999999E-2</c:v>
                </c:pt>
                <c:pt idx="14356">
                  <c:v>-2.2668800000000002E-3</c:v>
                </c:pt>
                <c:pt idx="14357">
                  <c:v>-1.7631500000000001E-2</c:v>
                </c:pt>
                <c:pt idx="14358">
                  <c:v>-7.9059600000000001E-3</c:v>
                </c:pt>
                <c:pt idx="14359">
                  <c:v>-9.5176700000000006E-3</c:v>
                </c:pt>
                <c:pt idx="14360">
                  <c:v>-1.8241899999999998E-2</c:v>
                </c:pt>
                <c:pt idx="14361">
                  <c:v>-1.62706E-2</c:v>
                </c:pt>
                <c:pt idx="14362">
                  <c:v>-4.4527100000000003E-3</c:v>
                </c:pt>
                <c:pt idx="14363" formatCode="0.00E+00">
                  <c:v>-1.6171499999999998E-2</c:v>
                </c:pt>
                <c:pt idx="14364">
                  <c:v>-2.8293599999999999E-2</c:v>
                </c:pt>
                <c:pt idx="14365">
                  <c:v>-1.19677E-2</c:v>
                </c:pt>
                <c:pt idx="14366">
                  <c:v>-1.3809200000000001E-2</c:v>
                </c:pt>
                <c:pt idx="14367">
                  <c:v>-1.48792E-2</c:v>
                </c:pt>
                <c:pt idx="14368">
                  <c:v>-1.10455E-2</c:v>
                </c:pt>
                <c:pt idx="14369">
                  <c:v>-1.37787E-2</c:v>
                </c:pt>
                <c:pt idx="14370">
                  <c:v>-1.69249E-2</c:v>
                </c:pt>
                <c:pt idx="14371">
                  <c:v>-9.4985999999999994E-3</c:v>
                </c:pt>
                <c:pt idx="14372">
                  <c:v>-4.9591100000000001E-3</c:v>
                </c:pt>
                <c:pt idx="14373">
                  <c:v>-1.78528E-3</c:v>
                </c:pt>
                <c:pt idx="14374">
                  <c:v>-9.7961400000000001E-3</c:v>
                </c:pt>
                <c:pt idx="14375">
                  <c:v>-8.9254399999999998E-3</c:v>
                </c:pt>
                <c:pt idx="14376">
                  <c:v>-2.1451999999999999E-2</c:v>
                </c:pt>
                <c:pt idx="14377">
                  <c:v>-1.63851E-2</c:v>
                </c:pt>
                <c:pt idx="14378">
                  <c:v>-2.1803900000000001E-2</c:v>
                </c:pt>
                <c:pt idx="14379">
                  <c:v>-2.2846200000000001E-2</c:v>
                </c:pt>
                <c:pt idx="14380">
                  <c:v>-3.5657900000000001E-3</c:v>
                </c:pt>
                <c:pt idx="14381">
                  <c:v>-9.8295199999999996E-3</c:v>
                </c:pt>
                <c:pt idx="14382">
                  <c:v>-1.8395399999999999E-2</c:v>
                </c:pt>
                <c:pt idx="14383">
                  <c:v>-2.3243E-2</c:v>
                </c:pt>
                <c:pt idx="14384">
                  <c:v>-1.8163700000000001E-2</c:v>
                </c:pt>
                <c:pt idx="14385">
                  <c:v>-1.13382E-2</c:v>
                </c:pt>
                <c:pt idx="14386">
                  <c:v>-2.3361199999999999E-2</c:v>
                </c:pt>
                <c:pt idx="14387">
                  <c:v>-2.17533E-2</c:v>
                </c:pt>
                <c:pt idx="14388">
                  <c:v>-2.21119E-2</c:v>
                </c:pt>
                <c:pt idx="14389">
                  <c:v>-1.02472E-2</c:v>
                </c:pt>
                <c:pt idx="14390">
                  <c:v>-1.159E-2</c:v>
                </c:pt>
                <c:pt idx="14391">
                  <c:v>-1.6127599999999999E-2</c:v>
                </c:pt>
                <c:pt idx="14392">
                  <c:v>-1.1816999999999999E-2</c:v>
                </c:pt>
                <c:pt idx="14393">
                  <c:v>-1.6708400000000002E-2</c:v>
                </c:pt>
                <c:pt idx="14394">
                  <c:v>-8.6002300000000004E-3</c:v>
                </c:pt>
                <c:pt idx="14395">
                  <c:v>-1.2023000000000001E-2</c:v>
                </c:pt>
                <c:pt idx="14396">
                  <c:v>-8.4791199999999997E-3</c:v>
                </c:pt>
                <c:pt idx="14397">
                  <c:v>-8.5172700000000004E-3</c:v>
                </c:pt>
                <c:pt idx="14398">
                  <c:v>-2.49319E-2</c:v>
                </c:pt>
                <c:pt idx="14399">
                  <c:v>-1.5576400000000001E-2</c:v>
                </c:pt>
                <c:pt idx="14400">
                  <c:v>-7.9231300000000005E-3</c:v>
                </c:pt>
                <c:pt idx="14401">
                  <c:v>4.3115599999999999E-3</c:v>
                </c:pt>
                <c:pt idx="14402">
                  <c:v>-4.83513E-3</c:v>
                </c:pt>
                <c:pt idx="14403">
                  <c:v>-1.3433499999999999E-2</c:v>
                </c:pt>
                <c:pt idx="14404">
                  <c:v>-1.32751E-2</c:v>
                </c:pt>
                <c:pt idx="14405">
                  <c:v>-8.6564999999999993E-3</c:v>
                </c:pt>
                <c:pt idx="14406">
                  <c:v>-6.6490200000000003E-3</c:v>
                </c:pt>
                <c:pt idx="14407">
                  <c:v>2.7284599999999998E-3</c:v>
                </c:pt>
                <c:pt idx="14408">
                  <c:v>2.5405900000000001E-3</c:v>
                </c:pt>
                <c:pt idx="14409">
                  <c:v>-1.91975E-3</c:v>
                </c:pt>
                <c:pt idx="14410">
                  <c:v>-1.90449E-2</c:v>
                </c:pt>
                <c:pt idx="14411">
                  <c:v>-2.9888200000000001E-3</c:v>
                </c:pt>
                <c:pt idx="14412">
                  <c:v>1.0385500000000001E-3</c:v>
                </c:pt>
                <c:pt idx="14413">
                  <c:v>1.9741100000000001E-4</c:v>
                </c:pt>
                <c:pt idx="14414">
                  <c:v>5.1059699999999996E-3</c:v>
                </c:pt>
                <c:pt idx="14415">
                  <c:v>-4.1227299999999998E-3</c:v>
                </c:pt>
                <c:pt idx="14416">
                  <c:v>1.1922800000000001E-2</c:v>
                </c:pt>
                <c:pt idx="14417">
                  <c:v>3.5390899999999999E-3</c:v>
                </c:pt>
                <c:pt idx="14418">
                  <c:v>1.2721100000000001E-2</c:v>
                </c:pt>
                <c:pt idx="14419">
                  <c:v>2.27451E-3</c:v>
                </c:pt>
                <c:pt idx="14420">
                  <c:v>4.6215099999999997E-3</c:v>
                </c:pt>
                <c:pt idx="14421">
                  <c:v>7.4644100000000003E-3</c:v>
                </c:pt>
                <c:pt idx="14422">
                  <c:v>5.6743600000000005E-4</c:v>
                </c:pt>
                <c:pt idx="14423">
                  <c:v>9.1094999999999995E-3</c:v>
                </c:pt>
                <c:pt idx="14424">
                  <c:v>1.1577600000000001E-3</c:v>
                </c:pt>
                <c:pt idx="14425">
                  <c:v>2.5014899999999999E-3</c:v>
                </c:pt>
                <c:pt idx="14426">
                  <c:v>6.1254500000000002E-3</c:v>
                </c:pt>
                <c:pt idx="14427">
                  <c:v>-2.7475400000000001E-3</c:v>
                </c:pt>
                <c:pt idx="14428">
                  <c:v>4.8313100000000001E-3</c:v>
                </c:pt>
                <c:pt idx="14429">
                  <c:v>-1.60122E-3</c:v>
                </c:pt>
                <c:pt idx="14430">
                  <c:v>8.8186299999999992E-3</c:v>
                </c:pt>
                <c:pt idx="14431">
                  <c:v>5.8689099999999998E-3</c:v>
                </c:pt>
                <c:pt idx="14432">
                  <c:v>4.0855400000000004E-3</c:v>
                </c:pt>
                <c:pt idx="14433">
                  <c:v>8.4609999999999998E-3</c:v>
                </c:pt>
                <c:pt idx="14434">
                  <c:v>-4.7121000000000003E-3</c:v>
                </c:pt>
                <c:pt idx="14435">
                  <c:v>9.7761199999999993E-3</c:v>
                </c:pt>
                <c:pt idx="14436">
                  <c:v>4.2142899999999999E-3</c:v>
                </c:pt>
                <c:pt idx="14437">
                  <c:v>1.0536200000000001E-2</c:v>
                </c:pt>
                <c:pt idx="14438">
                  <c:v>4.6033899999999997E-3</c:v>
                </c:pt>
                <c:pt idx="14439">
                  <c:v>8.1577300000000002E-3</c:v>
                </c:pt>
                <c:pt idx="14440">
                  <c:v>-3.3159299999999999E-3</c:v>
                </c:pt>
                <c:pt idx="14441">
                  <c:v>7.1449299999999999E-3</c:v>
                </c:pt>
                <c:pt idx="14442">
                  <c:v>7.8229900000000002E-3</c:v>
                </c:pt>
                <c:pt idx="14443">
                  <c:v>5.9356699999999997E-3</c:v>
                </c:pt>
                <c:pt idx="14444">
                  <c:v>5.1765400000000003E-3</c:v>
                </c:pt>
                <c:pt idx="14445">
                  <c:v>1.11246E-2</c:v>
                </c:pt>
                <c:pt idx="14446">
                  <c:v>-1.4514899999999999E-3</c:v>
                </c:pt>
                <c:pt idx="14447">
                  <c:v>3.1776399999999998E-3</c:v>
                </c:pt>
                <c:pt idx="14448">
                  <c:v>-6.3323999999999997E-4</c:v>
                </c:pt>
                <c:pt idx="14449">
                  <c:v>-6.8721800000000003E-3</c:v>
                </c:pt>
                <c:pt idx="14450">
                  <c:v>-1.0149E-2</c:v>
                </c:pt>
                <c:pt idx="14451">
                  <c:v>-8.7680799999999993E-3</c:v>
                </c:pt>
                <c:pt idx="14452">
                  <c:v>-3.0717800000000001E-3</c:v>
                </c:pt>
                <c:pt idx="14453">
                  <c:v>-1.28889E-2</c:v>
                </c:pt>
                <c:pt idx="14454">
                  <c:v>-3.2138799999999998E-4</c:v>
                </c:pt>
                <c:pt idx="14455" formatCode="0.00E+00">
                  <c:v>-1.3956100000000001E-2</c:v>
                </c:pt>
                <c:pt idx="14456">
                  <c:v>-6.9827999999999999E-3</c:v>
                </c:pt>
                <c:pt idx="14457">
                  <c:v>-5.6142800000000001E-3</c:v>
                </c:pt>
                <c:pt idx="14458" formatCode="0.00E+00">
                  <c:v>3.9100600000000003E-5</c:v>
                </c:pt>
                <c:pt idx="14459">
                  <c:v>-1.8158E-3</c:v>
                </c:pt>
                <c:pt idx="14460">
                  <c:v>-3.6134700000000001E-3</c:v>
                </c:pt>
                <c:pt idx="14461">
                  <c:v>-1.38826E-2</c:v>
                </c:pt>
                <c:pt idx="14462">
                  <c:v>-8.96454E-3</c:v>
                </c:pt>
                <c:pt idx="14463">
                  <c:v>1.98364E-4</c:v>
                </c:pt>
                <c:pt idx="14464">
                  <c:v>3.42655E-3</c:v>
                </c:pt>
                <c:pt idx="14465">
                  <c:v>-6.1626399999999996E-3</c:v>
                </c:pt>
                <c:pt idx="14466">
                  <c:v>-9.5415099999999996E-3</c:v>
                </c:pt>
                <c:pt idx="14467">
                  <c:v>-9.2306100000000002E-3</c:v>
                </c:pt>
                <c:pt idx="14468">
                  <c:v>-4.7960299999999997E-3</c:v>
                </c:pt>
                <c:pt idx="14469">
                  <c:v>6.8950700000000001E-4</c:v>
                </c:pt>
                <c:pt idx="14470">
                  <c:v>-2.2516300000000001E-3</c:v>
                </c:pt>
                <c:pt idx="14471">
                  <c:v>-3.2453500000000001E-3</c:v>
                </c:pt>
                <c:pt idx="14472">
                  <c:v>-3.18623E-3</c:v>
                </c:pt>
                <c:pt idx="14473">
                  <c:v>-1.6689299999999999E-4</c:v>
                </c:pt>
                <c:pt idx="14474">
                  <c:v>-5.2013399999999996E-3</c:v>
                </c:pt>
                <c:pt idx="14475">
                  <c:v>-1.04866E-2</c:v>
                </c:pt>
                <c:pt idx="14476">
                  <c:v>-1.1735000000000001E-2</c:v>
                </c:pt>
                <c:pt idx="14477">
                  <c:v>-4.18663E-4</c:v>
                </c:pt>
                <c:pt idx="14478">
                  <c:v>-7.7838899999999999E-3</c:v>
                </c:pt>
                <c:pt idx="14479">
                  <c:v>-1.1241900000000001E-2</c:v>
                </c:pt>
                <c:pt idx="14480">
                  <c:v>-3.5820000000000001E-3</c:v>
                </c:pt>
                <c:pt idx="14481">
                  <c:v>5.2232700000000003E-3</c:v>
                </c:pt>
                <c:pt idx="14482">
                  <c:v>-2.2792799999999999E-4</c:v>
                </c:pt>
                <c:pt idx="14483">
                  <c:v>-1.11961E-2</c:v>
                </c:pt>
                <c:pt idx="14484">
                  <c:v>-3.5677E-3</c:v>
                </c:pt>
                <c:pt idx="14485">
                  <c:v>-6.8397500000000003E-3</c:v>
                </c:pt>
                <c:pt idx="14486">
                  <c:v>2.5653799999999999E-3</c:v>
                </c:pt>
                <c:pt idx="14487">
                  <c:v>-5.58758E-3</c:v>
                </c:pt>
                <c:pt idx="14488">
                  <c:v>-4.7779099999999998E-4</c:v>
                </c:pt>
                <c:pt idx="14489">
                  <c:v>-1.44768E-3</c:v>
                </c:pt>
                <c:pt idx="14490">
                  <c:v>-9.7236600000000003E-3</c:v>
                </c:pt>
                <c:pt idx="14491">
                  <c:v>-8.4972400000000005E-4</c:v>
                </c:pt>
                <c:pt idx="14492">
                  <c:v>-3.4599299999999999E-3</c:v>
                </c:pt>
                <c:pt idx="14493">
                  <c:v>7.0867500000000002E-3</c:v>
                </c:pt>
                <c:pt idx="14494">
                  <c:v>2.48146E-3</c:v>
                </c:pt>
                <c:pt idx="14495">
                  <c:v>-2.5052999999999998E-3</c:v>
                </c:pt>
                <c:pt idx="14496">
                  <c:v>-6.4754499999999998E-3</c:v>
                </c:pt>
                <c:pt idx="14497">
                  <c:v>-4.6577500000000004E-3</c:v>
                </c:pt>
                <c:pt idx="14498">
                  <c:v>-4.09889E-3</c:v>
                </c:pt>
                <c:pt idx="14499">
                  <c:v>3.36075E-3</c:v>
                </c:pt>
                <c:pt idx="14500">
                  <c:v>7.2383899999999999E-4</c:v>
                </c:pt>
                <c:pt idx="14501">
                  <c:v>4.4841799999999999E-3</c:v>
                </c:pt>
                <c:pt idx="14502">
                  <c:v>-3.5181000000000001E-3</c:v>
                </c:pt>
                <c:pt idx="14503">
                  <c:v>-3.5629300000000002E-3</c:v>
                </c:pt>
                <c:pt idx="14504">
                  <c:v>-1.2167000000000001E-2</c:v>
                </c:pt>
                <c:pt idx="14505">
                  <c:v>-3.6964400000000001E-3</c:v>
                </c:pt>
                <c:pt idx="14506">
                  <c:v>2.0036699999999999E-3</c:v>
                </c:pt>
                <c:pt idx="14507">
                  <c:v>-7.8802100000000003E-3</c:v>
                </c:pt>
                <c:pt idx="14508">
                  <c:v>-4.4927600000000002E-3</c:v>
                </c:pt>
                <c:pt idx="14509">
                  <c:v>-3.1127899999999998E-3</c:v>
                </c:pt>
                <c:pt idx="14510">
                  <c:v>8.9406999999999993E-3</c:v>
                </c:pt>
                <c:pt idx="14511">
                  <c:v>-7.1430199999999999E-4</c:v>
                </c:pt>
                <c:pt idx="14512">
                  <c:v>-8.7642700000000004E-4</c:v>
                </c:pt>
                <c:pt idx="14513">
                  <c:v>-8.1348399999999995E-4</c:v>
                </c:pt>
                <c:pt idx="14514">
                  <c:v>-2.0313300000000001E-4</c:v>
                </c:pt>
                <c:pt idx="14515">
                  <c:v>7.8296700000000004E-3</c:v>
                </c:pt>
                <c:pt idx="14516">
                  <c:v>1.1810299999999999E-2</c:v>
                </c:pt>
                <c:pt idx="14517">
                  <c:v>5.5112800000000003E-3</c:v>
                </c:pt>
                <c:pt idx="14518">
                  <c:v>4.7435799999999998E-3</c:v>
                </c:pt>
                <c:pt idx="14519">
                  <c:v>-2.32315E-3</c:v>
                </c:pt>
                <c:pt idx="14520">
                  <c:v>3.45612E-3</c:v>
                </c:pt>
                <c:pt idx="14521">
                  <c:v>6.2198599999999998E-3</c:v>
                </c:pt>
                <c:pt idx="14522">
                  <c:v>1.40371E-2</c:v>
                </c:pt>
                <c:pt idx="14523">
                  <c:v>8.8558200000000004E-3</c:v>
                </c:pt>
                <c:pt idx="14524">
                  <c:v>-1.43051E-4</c:v>
                </c:pt>
                <c:pt idx="14525">
                  <c:v>1.14021E-2</c:v>
                </c:pt>
                <c:pt idx="14526">
                  <c:v>8.6250300000000005E-3</c:v>
                </c:pt>
                <c:pt idx="14527">
                  <c:v>1.78432E-2</c:v>
                </c:pt>
                <c:pt idx="14528">
                  <c:v>1.3188399999999999E-2</c:v>
                </c:pt>
                <c:pt idx="14529">
                  <c:v>1.50414E-2</c:v>
                </c:pt>
                <c:pt idx="14530">
                  <c:v>1.39656E-2</c:v>
                </c:pt>
                <c:pt idx="14531">
                  <c:v>1.7278700000000001E-2</c:v>
                </c:pt>
                <c:pt idx="14532">
                  <c:v>1.5584000000000001E-2</c:v>
                </c:pt>
                <c:pt idx="14533">
                  <c:v>1.26429E-2</c:v>
                </c:pt>
                <c:pt idx="14534">
                  <c:v>1.17807E-2</c:v>
                </c:pt>
                <c:pt idx="14535">
                  <c:v>1.2788799999999999E-2</c:v>
                </c:pt>
                <c:pt idx="14536">
                  <c:v>1.5691799999999999E-2</c:v>
                </c:pt>
                <c:pt idx="14537">
                  <c:v>2.1806699999999998E-2</c:v>
                </c:pt>
                <c:pt idx="14538">
                  <c:v>1.9017200000000001E-2</c:v>
                </c:pt>
                <c:pt idx="14539">
                  <c:v>1.12181E-2</c:v>
                </c:pt>
                <c:pt idx="14540">
                  <c:v>6.5860700000000003E-3</c:v>
                </c:pt>
                <c:pt idx="14541">
                  <c:v>1.1320099999999999E-3</c:v>
                </c:pt>
                <c:pt idx="14542">
                  <c:v>1.4428099999999999E-2</c:v>
                </c:pt>
                <c:pt idx="14543">
                  <c:v>1.9166900000000001E-2</c:v>
                </c:pt>
                <c:pt idx="14544">
                  <c:v>2.1798100000000001E-2</c:v>
                </c:pt>
                <c:pt idx="14545">
                  <c:v>1.3258900000000001E-2</c:v>
                </c:pt>
                <c:pt idx="14546">
                  <c:v>8.2492799999999995E-3</c:v>
                </c:pt>
                <c:pt idx="14547">
                  <c:v>9.8476399999999995E-3</c:v>
                </c:pt>
                <c:pt idx="14548">
                  <c:v>1.5685999999999999E-2</c:v>
                </c:pt>
                <c:pt idx="14549">
                  <c:v>3.9043400000000001E-3</c:v>
                </c:pt>
                <c:pt idx="14550">
                  <c:v>1.10998E-2</c:v>
                </c:pt>
                <c:pt idx="14551">
                  <c:v>1.61028E-2</c:v>
                </c:pt>
                <c:pt idx="14552">
                  <c:v>1.05915E-2</c:v>
                </c:pt>
                <c:pt idx="14553">
                  <c:v>7.5655000000000002E-3</c:v>
                </c:pt>
                <c:pt idx="14554">
                  <c:v>1.3854999999999999E-2</c:v>
                </c:pt>
                <c:pt idx="14555">
                  <c:v>6.7434299999999999E-3</c:v>
                </c:pt>
                <c:pt idx="14556">
                  <c:v>1.02644E-2</c:v>
                </c:pt>
                <c:pt idx="14557">
                  <c:v>1.5350300000000001E-2</c:v>
                </c:pt>
                <c:pt idx="14558">
                  <c:v>1.17407E-2</c:v>
                </c:pt>
                <c:pt idx="14559">
                  <c:v>2.7570699999999999E-3</c:v>
                </c:pt>
                <c:pt idx="14560">
                  <c:v>8.5763899999999997E-3</c:v>
                </c:pt>
                <c:pt idx="14561">
                  <c:v>1.6386000000000001E-2</c:v>
                </c:pt>
                <c:pt idx="14562">
                  <c:v>4.5604699999999996E-3</c:v>
                </c:pt>
                <c:pt idx="14563">
                  <c:v>-2.5196099999999998E-3</c:v>
                </c:pt>
                <c:pt idx="14564">
                  <c:v>7.3328000000000004E-3</c:v>
                </c:pt>
                <c:pt idx="14565">
                  <c:v>4.6415299999999996E-3</c:v>
                </c:pt>
                <c:pt idx="14566">
                  <c:v>5.2747699999999998E-3</c:v>
                </c:pt>
                <c:pt idx="14567">
                  <c:v>-5.3310399999999996E-4</c:v>
                </c:pt>
                <c:pt idx="14568" formatCode="0.00E+00">
                  <c:v>7.02953E-3</c:v>
                </c:pt>
                <c:pt idx="14569">
                  <c:v>-9.7789799999999996E-3</c:v>
                </c:pt>
                <c:pt idx="14570">
                  <c:v>9.6035000000000001E-4</c:v>
                </c:pt>
                <c:pt idx="14571">
                  <c:v>3.55244E-3</c:v>
                </c:pt>
                <c:pt idx="14572">
                  <c:v>1.4489200000000001E-2</c:v>
                </c:pt>
                <c:pt idx="14573">
                  <c:v>5.22041E-3</c:v>
                </c:pt>
                <c:pt idx="14574">
                  <c:v>-5.9194599999999997E-3</c:v>
                </c:pt>
                <c:pt idx="14575">
                  <c:v>-7.9641299999999998E-3</c:v>
                </c:pt>
                <c:pt idx="14576">
                  <c:v>-1.21231E-2</c:v>
                </c:pt>
                <c:pt idx="14577">
                  <c:v>4.5947999999999996E-3</c:v>
                </c:pt>
                <c:pt idx="14578">
                  <c:v>-8.3684899999999993E-3</c:v>
                </c:pt>
                <c:pt idx="14579">
                  <c:v>-1.11961E-3</c:v>
                </c:pt>
                <c:pt idx="14580">
                  <c:v>-7.9040499999999993E-3</c:v>
                </c:pt>
                <c:pt idx="14581">
                  <c:v>-1.04227E-2</c:v>
                </c:pt>
                <c:pt idx="14582">
                  <c:v>-1.9362399999999998E-2</c:v>
                </c:pt>
                <c:pt idx="14583">
                  <c:v>-5.3558299999999998E-3</c:v>
                </c:pt>
                <c:pt idx="14584">
                  <c:v>-7.2984699999999996E-3</c:v>
                </c:pt>
                <c:pt idx="14585">
                  <c:v>-4.4994400000000004E-3</c:v>
                </c:pt>
                <c:pt idx="14586">
                  <c:v>-9.1886499999999996E-3</c:v>
                </c:pt>
                <c:pt idx="14587">
                  <c:v>-2.3803700000000001E-3</c:v>
                </c:pt>
                <c:pt idx="14588">
                  <c:v>-4.17995E-3</c:v>
                </c:pt>
                <c:pt idx="14589">
                  <c:v>-9.5167199999999993E-3</c:v>
                </c:pt>
                <c:pt idx="14590">
                  <c:v>-1.0003099999999999E-2</c:v>
                </c:pt>
                <c:pt idx="14591">
                  <c:v>-1.6243E-2</c:v>
                </c:pt>
                <c:pt idx="14592">
                  <c:v>-9.0398800000000001E-3</c:v>
                </c:pt>
                <c:pt idx="14593">
                  <c:v>-1.31302E-2</c:v>
                </c:pt>
                <c:pt idx="14594">
                  <c:v>4.2228700000000001E-3</c:v>
                </c:pt>
                <c:pt idx="14595">
                  <c:v>-3.5781900000000002E-3</c:v>
                </c:pt>
                <c:pt idx="14596">
                  <c:v>5.6219099999999999E-3</c:v>
                </c:pt>
                <c:pt idx="14597">
                  <c:v>-3.76129E-3</c:v>
                </c:pt>
                <c:pt idx="14598">
                  <c:v>-4.8008E-3</c:v>
                </c:pt>
                <c:pt idx="14599">
                  <c:v>1.16615E-2</c:v>
                </c:pt>
                <c:pt idx="14600">
                  <c:v>1.73969E-2</c:v>
                </c:pt>
                <c:pt idx="14601">
                  <c:v>6.4649599999999996E-3</c:v>
                </c:pt>
                <c:pt idx="14602" formatCode="0.00E+00">
                  <c:v>1.8119799999999999E-5</c:v>
                </c:pt>
                <c:pt idx="14603">
                  <c:v>-2.2773699999999999E-3</c:v>
                </c:pt>
                <c:pt idx="14604">
                  <c:v>2.09618E-3</c:v>
                </c:pt>
                <c:pt idx="14605">
                  <c:v>-5.9032400000000004E-4</c:v>
                </c:pt>
                <c:pt idx="14606">
                  <c:v>1.0027899999999999E-2</c:v>
                </c:pt>
                <c:pt idx="14607">
                  <c:v>1.4047599999999999E-3</c:v>
                </c:pt>
                <c:pt idx="14608">
                  <c:v>-1.01852E-3</c:v>
                </c:pt>
                <c:pt idx="14609">
                  <c:v>2.29836E-4</c:v>
                </c:pt>
                <c:pt idx="14610">
                  <c:v>3.28064E-3</c:v>
                </c:pt>
                <c:pt idx="14611">
                  <c:v>1.0812799999999999E-2</c:v>
                </c:pt>
                <c:pt idx="14612">
                  <c:v>9.3698500000000007E-3</c:v>
                </c:pt>
                <c:pt idx="14613">
                  <c:v>1.7338800000000001E-2</c:v>
                </c:pt>
                <c:pt idx="14614">
                  <c:v>3.2129300000000001E-3</c:v>
                </c:pt>
                <c:pt idx="14615">
                  <c:v>7.4043299999999998E-3</c:v>
                </c:pt>
                <c:pt idx="14616">
                  <c:v>1.87073E-2</c:v>
                </c:pt>
                <c:pt idx="14617">
                  <c:v>2.1481500000000001E-2</c:v>
                </c:pt>
                <c:pt idx="14618">
                  <c:v>2.0451500000000001E-2</c:v>
                </c:pt>
                <c:pt idx="14619">
                  <c:v>1.28069E-2</c:v>
                </c:pt>
                <c:pt idx="14620">
                  <c:v>1.6948700000000001E-2</c:v>
                </c:pt>
                <c:pt idx="14621">
                  <c:v>2.22416E-2</c:v>
                </c:pt>
                <c:pt idx="14622">
                  <c:v>2.29187E-2</c:v>
                </c:pt>
                <c:pt idx="14623">
                  <c:v>1.84326E-2</c:v>
                </c:pt>
                <c:pt idx="14624">
                  <c:v>2.05603E-2</c:v>
                </c:pt>
                <c:pt idx="14625">
                  <c:v>1.6041799999999998E-2</c:v>
                </c:pt>
                <c:pt idx="14626">
                  <c:v>1.9526499999999999E-2</c:v>
                </c:pt>
                <c:pt idx="14627">
                  <c:v>2.6594199999999998E-2</c:v>
                </c:pt>
                <c:pt idx="14628">
                  <c:v>3.03907E-2</c:v>
                </c:pt>
                <c:pt idx="14629" formatCode="0.00E+00">
                  <c:v>1.60818E-2</c:v>
                </c:pt>
                <c:pt idx="14630">
                  <c:v>2.5418300000000001E-2</c:v>
                </c:pt>
                <c:pt idx="14631">
                  <c:v>1.1403999999999999E-2</c:v>
                </c:pt>
                <c:pt idx="14632">
                  <c:v>1.00327E-2</c:v>
                </c:pt>
                <c:pt idx="14633">
                  <c:v>1.8687200000000001E-2</c:v>
                </c:pt>
                <c:pt idx="14634">
                  <c:v>1.51892E-2</c:v>
                </c:pt>
                <c:pt idx="14635">
                  <c:v>2.66342E-2</c:v>
                </c:pt>
                <c:pt idx="14636">
                  <c:v>1.7707799999999999E-2</c:v>
                </c:pt>
                <c:pt idx="14637">
                  <c:v>1.87855E-2</c:v>
                </c:pt>
                <c:pt idx="14638">
                  <c:v>1.09167E-2</c:v>
                </c:pt>
                <c:pt idx="14639">
                  <c:v>9.0856600000000006E-3</c:v>
                </c:pt>
                <c:pt idx="14640">
                  <c:v>2.9318799999999999E-2</c:v>
                </c:pt>
                <c:pt idx="14641">
                  <c:v>2.2466699999999999E-2</c:v>
                </c:pt>
                <c:pt idx="14642">
                  <c:v>1.9421600000000001E-2</c:v>
                </c:pt>
                <c:pt idx="14643">
                  <c:v>2.34871E-2</c:v>
                </c:pt>
                <c:pt idx="14644">
                  <c:v>1.45016E-2</c:v>
                </c:pt>
                <c:pt idx="14645">
                  <c:v>2.9189099999999999E-2</c:v>
                </c:pt>
                <c:pt idx="14646">
                  <c:v>3.07026E-2</c:v>
                </c:pt>
                <c:pt idx="14647">
                  <c:v>2.58579E-2</c:v>
                </c:pt>
                <c:pt idx="14648">
                  <c:v>2.25811E-2</c:v>
                </c:pt>
                <c:pt idx="14649">
                  <c:v>1.15633E-2</c:v>
                </c:pt>
                <c:pt idx="14650">
                  <c:v>1.4593099999999999E-2</c:v>
                </c:pt>
                <c:pt idx="14651">
                  <c:v>2.3918200000000001E-2</c:v>
                </c:pt>
                <c:pt idx="14652">
                  <c:v>3.1622900000000002E-2</c:v>
                </c:pt>
                <c:pt idx="14653">
                  <c:v>3.2613799999999998E-2</c:v>
                </c:pt>
                <c:pt idx="14654">
                  <c:v>2.84557E-2</c:v>
                </c:pt>
                <c:pt idx="14655">
                  <c:v>2.36683E-2</c:v>
                </c:pt>
                <c:pt idx="14656">
                  <c:v>2.7626000000000001E-2</c:v>
                </c:pt>
                <c:pt idx="14657">
                  <c:v>2.4887099999999999E-2</c:v>
                </c:pt>
                <c:pt idx="14658">
                  <c:v>1.9015299999999999E-2</c:v>
                </c:pt>
                <c:pt idx="14659">
                  <c:v>2.2946399999999999E-2</c:v>
                </c:pt>
                <c:pt idx="14660">
                  <c:v>1.23234E-2</c:v>
                </c:pt>
                <c:pt idx="14661">
                  <c:v>2.1117199999999999E-2</c:v>
                </c:pt>
                <c:pt idx="14662">
                  <c:v>1.9822099999999999E-2</c:v>
                </c:pt>
                <c:pt idx="14663">
                  <c:v>1.7413100000000001E-2</c:v>
                </c:pt>
                <c:pt idx="14664">
                  <c:v>2.0724300000000001E-2</c:v>
                </c:pt>
                <c:pt idx="14665">
                  <c:v>1.46179E-2</c:v>
                </c:pt>
                <c:pt idx="14666">
                  <c:v>1.7616300000000001E-2</c:v>
                </c:pt>
                <c:pt idx="14667">
                  <c:v>2.0278000000000001E-2</c:v>
                </c:pt>
                <c:pt idx="14668">
                  <c:v>1.6402199999999999E-2</c:v>
                </c:pt>
                <c:pt idx="14669">
                  <c:v>2.44751E-2</c:v>
                </c:pt>
                <c:pt idx="14670">
                  <c:v>1.1511800000000001E-2</c:v>
                </c:pt>
                <c:pt idx="14671">
                  <c:v>2.0387599999999999E-2</c:v>
                </c:pt>
                <c:pt idx="14672">
                  <c:v>1.6340299999999999E-2</c:v>
                </c:pt>
                <c:pt idx="14673">
                  <c:v>1.8075899999999999E-2</c:v>
                </c:pt>
                <c:pt idx="14674">
                  <c:v>1.00927E-2</c:v>
                </c:pt>
                <c:pt idx="14675">
                  <c:v>-4.6377199999999997E-3</c:v>
                </c:pt>
                <c:pt idx="14676">
                  <c:v>8.8796599999999993E-3</c:v>
                </c:pt>
                <c:pt idx="14677">
                  <c:v>9.3269300000000006E-3</c:v>
                </c:pt>
                <c:pt idx="14678">
                  <c:v>1.50709E-2</c:v>
                </c:pt>
                <c:pt idx="14679">
                  <c:v>8.6298E-3</c:v>
                </c:pt>
                <c:pt idx="14680">
                  <c:v>4.1427599999999997E-3</c:v>
                </c:pt>
                <c:pt idx="14681">
                  <c:v>-3.9768200000000001E-4</c:v>
                </c:pt>
                <c:pt idx="14682">
                  <c:v>7.6312999999999997E-3</c:v>
                </c:pt>
                <c:pt idx="14683">
                  <c:v>1.1958099999999999E-2</c:v>
                </c:pt>
                <c:pt idx="14684">
                  <c:v>4.3115599999999999E-3</c:v>
                </c:pt>
                <c:pt idx="14685">
                  <c:v>-5.4264099999999996E-4</c:v>
                </c:pt>
                <c:pt idx="14686">
                  <c:v>7.8487399999999997E-4</c:v>
                </c:pt>
                <c:pt idx="14687">
                  <c:v>7.5139999999999998E-3</c:v>
                </c:pt>
                <c:pt idx="14688">
                  <c:v>1.04589E-2</c:v>
                </c:pt>
                <c:pt idx="14689">
                  <c:v>3.2520299999999998E-4</c:v>
                </c:pt>
                <c:pt idx="14690">
                  <c:v>-7.0571900000000005E-4</c:v>
                </c:pt>
                <c:pt idx="14691">
                  <c:v>-4.5490299999999999E-4</c:v>
                </c:pt>
                <c:pt idx="14692">
                  <c:v>4.7197300000000001E-3</c:v>
                </c:pt>
                <c:pt idx="14693">
                  <c:v>-3.5200100000000001E-3</c:v>
                </c:pt>
                <c:pt idx="14694">
                  <c:v>4.8160599999999998E-4</c:v>
                </c:pt>
                <c:pt idx="14695">
                  <c:v>-5.0258599999999996E-4</c:v>
                </c:pt>
                <c:pt idx="14696">
                  <c:v>-4.0893600000000002E-3</c:v>
                </c:pt>
                <c:pt idx="14697">
                  <c:v>-3.3731500000000001E-3</c:v>
                </c:pt>
                <c:pt idx="14698">
                  <c:v>1.6288800000000001E-3</c:v>
                </c:pt>
                <c:pt idx="14699">
                  <c:v>-4.83513E-3</c:v>
                </c:pt>
                <c:pt idx="14700">
                  <c:v>1.3017700000000001E-3</c:v>
                </c:pt>
                <c:pt idx="14701">
                  <c:v>-1.30653E-4</c:v>
                </c:pt>
                <c:pt idx="14702">
                  <c:v>-1.0855699999999999E-2</c:v>
                </c:pt>
                <c:pt idx="14703">
                  <c:v>-2.6769599999999999E-3</c:v>
                </c:pt>
                <c:pt idx="14704">
                  <c:v>8.2302099999999995E-4</c:v>
                </c:pt>
                <c:pt idx="14705">
                  <c:v>2.51389E-3</c:v>
                </c:pt>
                <c:pt idx="14706">
                  <c:v>-4.9104700000000001E-3</c:v>
                </c:pt>
                <c:pt idx="14707">
                  <c:v>4.9724599999999997E-3</c:v>
                </c:pt>
                <c:pt idx="14708">
                  <c:v>2.4423600000000002E-3</c:v>
                </c:pt>
                <c:pt idx="14709">
                  <c:v>1.7194700000000001E-3</c:v>
                </c:pt>
                <c:pt idx="14710">
                  <c:v>-5.0964399999999998E-3</c:v>
                </c:pt>
                <c:pt idx="14711">
                  <c:v>-2.08187E-3</c:v>
                </c:pt>
                <c:pt idx="14712">
                  <c:v>5.9204100000000001E-3</c:v>
                </c:pt>
                <c:pt idx="14713">
                  <c:v>5.4178200000000003E-3</c:v>
                </c:pt>
                <c:pt idx="14714">
                  <c:v>-1.24741E-3</c:v>
                </c:pt>
                <c:pt idx="14715">
                  <c:v>2.1524399999999998E-3</c:v>
                </c:pt>
                <c:pt idx="14716">
                  <c:v>6.5154999999999996E-3</c:v>
                </c:pt>
                <c:pt idx="14717">
                  <c:v>1.1832199999999999E-2</c:v>
                </c:pt>
                <c:pt idx="14718">
                  <c:v>3.7756E-3</c:v>
                </c:pt>
                <c:pt idx="14719">
                  <c:v>1.06459E-2</c:v>
                </c:pt>
                <c:pt idx="14720">
                  <c:v>2.14577E-3</c:v>
                </c:pt>
                <c:pt idx="14721">
                  <c:v>-7.8287099999999991E-3</c:v>
                </c:pt>
                <c:pt idx="14722">
                  <c:v>9.6893299999999995E-4</c:v>
                </c:pt>
                <c:pt idx="14723">
                  <c:v>8.6717600000000006E-3</c:v>
                </c:pt>
                <c:pt idx="14724">
                  <c:v>1.2435E-2</c:v>
                </c:pt>
                <c:pt idx="14725">
                  <c:v>6.3285800000000003E-3</c:v>
                </c:pt>
                <c:pt idx="14726">
                  <c:v>-3.8499799999999998E-3</c:v>
                </c:pt>
                <c:pt idx="14727">
                  <c:v>-8.2111399999999996E-4</c:v>
                </c:pt>
                <c:pt idx="14728">
                  <c:v>6.0558299999999999E-3</c:v>
                </c:pt>
                <c:pt idx="14729" formatCode="0.00E+00">
                  <c:v>9.9334699999999998E-3</c:v>
                </c:pt>
                <c:pt idx="14730">
                  <c:v>4.7578799999999999E-3</c:v>
                </c:pt>
                <c:pt idx="14731">
                  <c:v>-3.4151099999999998E-3</c:v>
                </c:pt>
                <c:pt idx="14732">
                  <c:v>-1.78528E-3</c:v>
                </c:pt>
                <c:pt idx="14733">
                  <c:v>-1.9159299999999999E-3</c:v>
                </c:pt>
                <c:pt idx="14734">
                  <c:v>2.22492E-3</c:v>
                </c:pt>
                <c:pt idx="14735">
                  <c:v>2.9239700000000001E-3</c:v>
                </c:pt>
                <c:pt idx="14736">
                  <c:v>3.24917E-3</c:v>
                </c:pt>
                <c:pt idx="14737">
                  <c:v>2.5596600000000001E-3</c:v>
                </c:pt>
                <c:pt idx="14738">
                  <c:v>-3.7851299999999998E-3</c:v>
                </c:pt>
                <c:pt idx="14739">
                  <c:v>8.6793900000000004E-3</c:v>
                </c:pt>
                <c:pt idx="14740">
                  <c:v>7.7772099999999997E-3</c:v>
                </c:pt>
                <c:pt idx="14741">
                  <c:v>2.1820099999999999E-3</c:v>
                </c:pt>
                <c:pt idx="14742">
                  <c:v>-9.3889200000000003E-3</c:v>
                </c:pt>
                <c:pt idx="14743">
                  <c:v>2.8619800000000001E-3</c:v>
                </c:pt>
                <c:pt idx="14744">
                  <c:v>1.94454E-3</c:v>
                </c:pt>
                <c:pt idx="14745">
                  <c:v>5.2423499999999998E-3</c:v>
                </c:pt>
                <c:pt idx="14746">
                  <c:v>1.77679E-2</c:v>
                </c:pt>
                <c:pt idx="14747">
                  <c:v>5.8841700000000002E-3</c:v>
                </c:pt>
                <c:pt idx="14748">
                  <c:v>6.3438399999999999E-3</c:v>
                </c:pt>
                <c:pt idx="14749">
                  <c:v>1.3996099999999999E-2</c:v>
                </c:pt>
                <c:pt idx="14750">
                  <c:v>9.5300699999999999E-3</c:v>
                </c:pt>
                <c:pt idx="14751">
                  <c:v>9.9163099999999994E-3</c:v>
                </c:pt>
                <c:pt idx="14752">
                  <c:v>4.3153799999999997E-3</c:v>
                </c:pt>
                <c:pt idx="14753">
                  <c:v>1.09406E-2</c:v>
                </c:pt>
                <c:pt idx="14754">
                  <c:v>1.46494E-2</c:v>
                </c:pt>
                <c:pt idx="14755">
                  <c:v>1.28269E-2</c:v>
                </c:pt>
                <c:pt idx="14756">
                  <c:v>9.3269300000000006E-3</c:v>
                </c:pt>
                <c:pt idx="14757">
                  <c:v>3.1948100000000002E-3</c:v>
                </c:pt>
                <c:pt idx="14758">
                  <c:v>8.1405599999999998E-3</c:v>
                </c:pt>
                <c:pt idx="14759">
                  <c:v>1.33924E-2</c:v>
                </c:pt>
                <c:pt idx="14760">
                  <c:v>1.59645E-2</c:v>
                </c:pt>
                <c:pt idx="14761">
                  <c:v>3.6725999999999998E-3</c:v>
                </c:pt>
                <c:pt idx="14762">
                  <c:v>-4.8198700000000004E-3</c:v>
                </c:pt>
                <c:pt idx="14763">
                  <c:v>3.2959E-3</c:v>
                </c:pt>
                <c:pt idx="14764">
                  <c:v>6.5918000000000001E-3</c:v>
                </c:pt>
                <c:pt idx="14765">
                  <c:v>7.7304799999999996E-3</c:v>
                </c:pt>
                <c:pt idx="14766">
                  <c:v>1.58844E-2</c:v>
                </c:pt>
                <c:pt idx="14767">
                  <c:v>1.3294200000000001E-2</c:v>
                </c:pt>
                <c:pt idx="14768">
                  <c:v>2.0065299999999999E-3</c:v>
                </c:pt>
                <c:pt idx="14769">
                  <c:v>-1.1415500000000001E-3</c:v>
                </c:pt>
                <c:pt idx="14770">
                  <c:v>6.4458800000000002E-3</c:v>
                </c:pt>
                <c:pt idx="14771">
                  <c:v>1.28708E-2</c:v>
                </c:pt>
                <c:pt idx="14772">
                  <c:v>1.15166E-2</c:v>
                </c:pt>
                <c:pt idx="14773">
                  <c:v>-3.6430399999999997E-4</c:v>
                </c:pt>
                <c:pt idx="14774">
                  <c:v>5.63431E-3</c:v>
                </c:pt>
                <c:pt idx="14775">
                  <c:v>7.7085499999999998E-3</c:v>
                </c:pt>
                <c:pt idx="14776">
                  <c:v>9.3898799999999998E-3</c:v>
                </c:pt>
                <c:pt idx="14777">
                  <c:v>1.2437800000000001E-2</c:v>
                </c:pt>
                <c:pt idx="14778">
                  <c:v>1.3214099999999999E-2</c:v>
                </c:pt>
                <c:pt idx="14779">
                  <c:v>1.21222E-2</c:v>
                </c:pt>
                <c:pt idx="14780">
                  <c:v>1.5276E-2</c:v>
                </c:pt>
                <c:pt idx="14781">
                  <c:v>9.8381000000000007E-3</c:v>
                </c:pt>
                <c:pt idx="14782">
                  <c:v>1.4143899999999999E-2</c:v>
                </c:pt>
                <c:pt idx="14783">
                  <c:v>1.8755000000000001E-2</c:v>
                </c:pt>
                <c:pt idx="14784">
                  <c:v>1.3582199999999999E-2</c:v>
                </c:pt>
                <c:pt idx="14785">
                  <c:v>7.1620900000000003E-3</c:v>
                </c:pt>
                <c:pt idx="14786">
                  <c:v>-2.8705599999999999E-3</c:v>
                </c:pt>
                <c:pt idx="14787">
                  <c:v>1.09196E-2</c:v>
                </c:pt>
                <c:pt idx="14788">
                  <c:v>2.6226000000000001E-3</c:v>
                </c:pt>
                <c:pt idx="14789">
                  <c:v>2.5787399999999999E-3</c:v>
                </c:pt>
                <c:pt idx="14790">
                  <c:v>-4.1008E-4</c:v>
                </c:pt>
                <c:pt idx="14791">
                  <c:v>4.9171400000000004E-3</c:v>
                </c:pt>
                <c:pt idx="14792">
                  <c:v>-3.8681000000000002E-3</c:v>
                </c:pt>
                <c:pt idx="14793">
                  <c:v>6.3896199999999997E-4</c:v>
                </c:pt>
                <c:pt idx="14794" formatCode="0.00E+00">
                  <c:v>4.48227E-5</c:v>
                </c:pt>
                <c:pt idx="14795">
                  <c:v>5.0191899999999998E-3</c:v>
                </c:pt>
                <c:pt idx="14796">
                  <c:v>-4.5852699999999998E-3</c:v>
                </c:pt>
                <c:pt idx="14797">
                  <c:v>1.56784E-3</c:v>
                </c:pt>
                <c:pt idx="14798">
                  <c:v>6.0415299999999998E-3</c:v>
                </c:pt>
                <c:pt idx="14799">
                  <c:v>-2.6807799999999998E-3</c:v>
                </c:pt>
                <c:pt idx="14800">
                  <c:v>8.2874300000000001E-3</c:v>
                </c:pt>
                <c:pt idx="14801">
                  <c:v>6.8864800000000004E-3</c:v>
                </c:pt>
                <c:pt idx="14802">
                  <c:v>3.5591099999999999E-3</c:v>
                </c:pt>
                <c:pt idx="14803">
                  <c:v>-5.1384000000000004E-3</c:v>
                </c:pt>
                <c:pt idx="14804">
                  <c:v>-1.24836E-3</c:v>
                </c:pt>
                <c:pt idx="14805">
                  <c:v>-6.6347100000000003E-3</c:v>
                </c:pt>
                <c:pt idx="14806">
                  <c:v>5.5408499999999995E-4</c:v>
                </c:pt>
                <c:pt idx="14807">
                  <c:v>2.2602099999999999E-3</c:v>
                </c:pt>
                <c:pt idx="14808">
                  <c:v>-6.7644100000000002E-3</c:v>
                </c:pt>
                <c:pt idx="14809">
                  <c:v>-5.0086999999999996E-3</c:v>
                </c:pt>
                <c:pt idx="14810">
                  <c:v>-5.2823999999999996E-3</c:v>
                </c:pt>
                <c:pt idx="14811">
                  <c:v>1.04809E-3</c:v>
                </c:pt>
                <c:pt idx="14812">
                  <c:v>1.2693400000000001E-3</c:v>
                </c:pt>
                <c:pt idx="14813">
                  <c:v>-9.55868E-3</c:v>
                </c:pt>
                <c:pt idx="14814">
                  <c:v>-9.1037800000000006E-3</c:v>
                </c:pt>
                <c:pt idx="14815">
                  <c:v>1.8148400000000001E-3</c:v>
                </c:pt>
                <c:pt idx="14816">
                  <c:v>2.93159E-3</c:v>
                </c:pt>
                <c:pt idx="14817">
                  <c:v>-2.0875899999999998E-3</c:v>
                </c:pt>
                <c:pt idx="14818">
                  <c:v>-4.22478E-3</c:v>
                </c:pt>
                <c:pt idx="14819">
                  <c:v>-3.26538E-3</c:v>
                </c:pt>
                <c:pt idx="14820">
                  <c:v>-7.1497000000000002E-3</c:v>
                </c:pt>
                <c:pt idx="14821">
                  <c:v>-1.9721999999999999E-3</c:v>
                </c:pt>
                <c:pt idx="14822">
                  <c:v>5.2137399999999997E-3</c:v>
                </c:pt>
                <c:pt idx="14823">
                  <c:v>1.40285E-3</c:v>
                </c:pt>
                <c:pt idx="14824">
                  <c:v>-1.7833700000000001E-4</c:v>
                </c:pt>
                <c:pt idx="14825">
                  <c:v>-1.6183900000000001E-2</c:v>
                </c:pt>
                <c:pt idx="14826">
                  <c:v>-8.8863399999999995E-3</c:v>
                </c:pt>
                <c:pt idx="14827">
                  <c:v>6.2370300000000002E-3</c:v>
                </c:pt>
                <c:pt idx="14828">
                  <c:v>2.6035300000000001E-4</c:v>
                </c:pt>
                <c:pt idx="14829">
                  <c:v>-2.80094E-3</c:v>
                </c:pt>
                <c:pt idx="14830">
                  <c:v>-7.7304799999999996E-3</c:v>
                </c:pt>
                <c:pt idx="14831">
                  <c:v>-5.08881E-3</c:v>
                </c:pt>
                <c:pt idx="14832">
                  <c:v>3.6525699999999999E-3</c:v>
                </c:pt>
                <c:pt idx="14833">
                  <c:v>1.9455E-3</c:v>
                </c:pt>
                <c:pt idx="14834" formatCode="0.00E+00">
                  <c:v>1.38636E-2</c:v>
                </c:pt>
                <c:pt idx="14835">
                  <c:v>1.32418E-2</c:v>
                </c:pt>
                <c:pt idx="14836">
                  <c:v>1.37033E-2</c:v>
                </c:pt>
                <c:pt idx="14837">
                  <c:v>2.99454E-3</c:v>
                </c:pt>
                <c:pt idx="14838">
                  <c:v>7.7886600000000002E-3</c:v>
                </c:pt>
                <c:pt idx="14839">
                  <c:v>1.09196E-2</c:v>
                </c:pt>
                <c:pt idx="14840">
                  <c:v>1.6518600000000001E-2</c:v>
                </c:pt>
                <c:pt idx="14841">
                  <c:v>5.7449299999999997E-3</c:v>
                </c:pt>
                <c:pt idx="14842">
                  <c:v>7.1039199999999997E-3</c:v>
                </c:pt>
                <c:pt idx="14843">
                  <c:v>-2.4023099999999999E-3</c:v>
                </c:pt>
                <c:pt idx="14844">
                  <c:v>4.3525700000000001E-3</c:v>
                </c:pt>
                <c:pt idx="14845">
                  <c:v>7.2784399999999997E-3</c:v>
                </c:pt>
                <c:pt idx="14846">
                  <c:v>8.1501000000000004E-3</c:v>
                </c:pt>
                <c:pt idx="14847">
                  <c:v>8.5544600000000005E-4</c:v>
                </c:pt>
                <c:pt idx="14848">
                  <c:v>6.3857999999999996E-3</c:v>
                </c:pt>
                <c:pt idx="14849" formatCode="0.00E+00">
                  <c:v>7.3432900000000006E-5</c:v>
                </c:pt>
                <c:pt idx="14850">
                  <c:v>4.4774999999999997E-3</c:v>
                </c:pt>
                <c:pt idx="14851">
                  <c:v>9.8228499999999993E-3</c:v>
                </c:pt>
                <c:pt idx="14852">
                  <c:v>1.55449E-4</c:v>
                </c:pt>
                <c:pt idx="14853">
                  <c:v>1.0532400000000001E-2</c:v>
                </c:pt>
                <c:pt idx="14854">
                  <c:v>-2.1791499999999999E-3</c:v>
                </c:pt>
                <c:pt idx="14855" formatCode="0.00E+00">
                  <c:v>9.0599099999999998E-5</c:v>
                </c:pt>
                <c:pt idx="14856">
                  <c:v>-5.1574699999999999E-3</c:v>
                </c:pt>
                <c:pt idx="14857">
                  <c:v>6.4287199999999997E-3</c:v>
                </c:pt>
                <c:pt idx="14858">
                  <c:v>1.5486700000000001E-2</c:v>
                </c:pt>
                <c:pt idx="14859">
                  <c:v>1.49918E-2</c:v>
                </c:pt>
                <c:pt idx="14860">
                  <c:v>5.2728699999999998E-3</c:v>
                </c:pt>
                <c:pt idx="14861">
                  <c:v>-1.6517599999999999E-3</c:v>
                </c:pt>
                <c:pt idx="14862">
                  <c:v>1.0316799999999999E-2</c:v>
                </c:pt>
                <c:pt idx="14863">
                  <c:v>5.5828099999999997E-3</c:v>
                </c:pt>
                <c:pt idx="14864">
                  <c:v>1.6640700000000001E-2</c:v>
                </c:pt>
                <c:pt idx="14865">
                  <c:v>5.1012000000000002E-3</c:v>
                </c:pt>
                <c:pt idx="14866">
                  <c:v>4.4813199999999996E-3</c:v>
                </c:pt>
                <c:pt idx="14867">
                  <c:v>3.2863599999999999E-3</c:v>
                </c:pt>
                <c:pt idx="14868">
                  <c:v>-9.5186200000000002E-3</c:v>
                </c:pt>
                <c:pt idx="14869">
                  <c:v>6.3715000000000004E-3</c:v>
                </c:pt>
                <c:pt idx="14870">
                  <c:v>-6.0710900000000003E-3</c:v>
                </c:pt>
                <c:pt idx="14871">
                  <c:v>3.0098E-3</c:v>
                </c:pt>
                <c:pt idx="14872">
                  <c:v>-3.3297500000000001E-2</c:v>
                </c:pt>
                <c:pt idx="14873">
                  <c:v>-7.7924700000000001E-3</c:v>
                </c:pt>
                <c:pt idx="14874">
                  <c:v>-1.8584300000000002E-2</c:v>
                </c:pt>
                <c:pt idx="14875">
                  <c:v>-6.9465600000000001E-3</c:v>
                </c:pt>
                <c:pt idx="14876">
                  <c:v>-1.4931699999999999E-2</c:v>
                </c:pt>
                <c:pt idx="14877">
                  <c:v>-1.12944E-2</c:v>
                </c:pt>
                <c:pt idx="14878">
                  <c:v>1.1136099999999999E-2</c:v>
                </c:pt>
                <c:pt idx="14879">
                  <c:v>-1.0560999999999999E-2</c:v>
                </c:pt>
                <c:pt idx="14880">
                  <c:v>1.9082999999999999E-3</c:v>
                </c:pt>
                <c:pt idx="14881">
                  <c:v>-1.7013499999999999E-3</c:v>
                </c:pt>
                <c:pt idx="14882">
                  <c:v>2.0399099999999998E-3</c:v>
                </c:pt>
                <c:pt idx="14883">
                  <c:v>-5.0279600000000001E-2</c:v>
                </c:pt>
                <c:pt idx="14884">
                  <c:v>-2.1066700000000001E-2</c:v>
                </c:pt>
                <c:pt idx="14885">
                  <c:v>-3.3433900000000003E-2</c:v>
                </c:pt>
                <c:pt idx="14886" formatCode="0.00E+00">
                  <c:v>-5.91278E-5</c:v>
                </c:pt>
                <c:pt idx="14887">
                  <c:v>-1.54171E-2</c:v>
                </c:pt>
                <c:pt idx="14888">
                  <c:v>-5.2681000000000004E-3</c:v>
                </c:pt>
                <c:pt idx="14889">
                  <c:v>-6.0787200000000001E-3</c:v>
                </c:pt>
                <c:pt idx="14890">
                  <c:v>-3.37982E-2</c:v>
                </c:pt>
                <c:pt idx="14891">
                  <c:v>-7.18117E-4</c:v>
                </c:pt>
                <c:pt idx="14892">
                  <c:v>-6.3476599999999998E-3</c:v>
                </c:pt>
                <c:pt idx="14893">
                  <c:v>1.37377E-2</c:v>
                </c:pt>
                <c:pt idx="14894">
                  <c:v>8.43048E-4</c:v>
                </c:pt>
                <c:pt idx="14895">
                  <c:v>-1.59416E-2</c:v>
                </c:pt>
                <c:pt idx="14896">
                  <c:v>-1.7144199999999998E-2</c:v>
                </c:pt>
                <c:pt idx="14897">
                  <c:v>-1.6998300000000001E-2</c:v>
                </c:pt>
                <c:pt idx="14898">
                  <c:v>7.5321199999999998E-3</c:v>
                </c:pt>
                <c:pt idx="14899">
                  <c:v>-1.7356899999999999E-4</c:v>
                </c:pt>
                <c:pt idx="14900">
                  <c:v>2.27356E-3</c:v>
                </c:pt>
                <c:pt idx="14901">
                  <c:v>-2.0278899999999999E-2</c:v>
                </c:pt>
                <c:pt idx="14902">
                  <c:v>-2.5276199999999999E-2</c:v>
                </c:pt>
                <c:pt idx="14903">
                  <c:v>-3.84445E-2</c:v>
                </c:pt>
                <c:pt idx="14904">
                  <c:v>-2.2047000000000001E-2</c:v>
                </c:pt>
                <c:pt idx="14905">
                  <c:v>-4.0655099999999996E-3</c:v>
                </c:pt>
                <c:pt idx="14906">
                  <c:v>-1.6070399999999999E-2</c:v>
                </c:pt>
                <c:pt idx="14907">
                  <c:v>-1.06745E-2</c:v>
                </c:pt>
                <c:pt idx="14908">
                  <c:v>-2.5887500000000001E-2</c:v>
                </c:pt>
                <c:pt idx="14909">
                  <c:v>-5.0344500000000002E-3</c:v>
                </c:pt>
                <c:pt idx="14910">
                  <c:v>-8.5439699999999997E-3</c:v>
                </c:pt>
                <c:pt idx="14911">
                  <c:v>-1.7216700000000001E-2</c:v>
                </c:pt>
                <c:pt idx="14912">
                  <c:v>-2.69403E-2</c:v>
                </c:pt>
                <c:pt idx="14913">
                  <c:v>-2.1752400000000002E-2</c:v>
                </c:pt>
                <c:pt idx="14914">
                  <c:v>-2.0941700000000001E-2</c:v>
                </c:pt>
                <c:pt idx="14915">
                  <c:v>-1.4686599999999999E-2</c:v>
                </c:pt>
                <c:pt idx="14916">
                  <c:v>-1.2851700000000001E-2</c:v>
                </c:pt>
                <c:pt idx="14917">
                  <c:v>-9.7904199999999993E-3</c:v>
                </c:pt>
                <c:pt idx="14918">
                  <c:v>-2.0885500000000001E-4</c:v>
                </c:pt>
                <c:pt idx="14919">
                  <c:v>-4.2009400000000002E-3</c:v>
                </c:pt>
                <c:pt idx="14920">
                  <c:v>-1.8111200000000001E-2</c:v>
                </c:pt>
                <c:pt idx="14921">
                  <c:v>-2.22683E-3</c:v>
                </c:pt>
                <c:pt idx="14922">
                  <c:v>-1.19305E-3</c:v>
                </c:pt>
                <c:pt idx="14923">
                  <c:v>-3.3502599999999999E-3</c:v>
                </c:pt>
                <c:pt idx="14924">
                  <c:v>-2.9557199999999999E-2</c:v>
                </c:pt>
                <c:pt idx="14925">
                  <c:v>-6.0110099999999998E-3</c:v>
                </c:pt>
                <c:pt idx="14926">
                  <c:v>-3.4710900000000003E-2</c:v>
                </c:pt>
                <c:pt idx="14927">
                  <c:v>-1.1716799999999999E-2</c:v>
                </c:pt>
                <c:pt idx="14928">
                  <c:v>-1.30653E-2</c:v>
                </c:pt>
                <c:pt idx="14929">
                  <c:v>-1.3913200000000001E-2</c:v>
                </c:pt>
                <c:pt idx="14930">
                  <c:v>-1.7686799999999999E-2</c:v>
                </c:pt>
                <c:pt idx="14931">
                  <c:v>-2.52409E-2</c:v>
                </c:pt>
                <c:pt idx="14932">
                  <c:v>-2.11773E-2</c:v>
                </c:pt>
                <c:pt idx="14933">
                  <c:v>-2.1401400000000001E-2</c:v>
                </c:pt>
                <c:pt idx="14934">
                  <c:v>4.4736899999999998E-3</c:v>
                </c:pt>
                <c:pt idx="14935">
                  <c:v>-9.4709400000000006E-3</c:v>
                </c:pt>
                <c:pt idx="14936">
                  <c:v>1.4390900000000001E-3</c:v>
                </c:pt>
                <c:pt idx="14937">
                  <c:v>-9.0513199999999999E-3</c:v>
                </c:pt>
                <c:pt idx="14938">
                  <c:v>-2.86484E-3</c:v>
                </c:pt>
                <c:pt idx="14939">
                  <c:v>-1.8029199999999999E-2</c:v>
                </c:pt>
                <c:pt idx="14940" formatCode="0.00E+00">
                  <c:v>-5.5684999999999997E-3</c:v>
                </c:pt>
                <c:pt idx="14941">
                  <c:v>-6.6375699999999995E-4</c:v>
                </c:pt>
                <c:pt idx="14942">
                  <c:v>4.5900300000000002E-3</c:v>
                </c:pt>
                <c:pt idx="14943">
                  <c:v>-1.9696200000000001E-2</c:v>
                </c:pt>
                <c:pt idx="14944">
                  <c:v>-1.4215500000000001E-2</c:v>
                </c:pt>
                <c:pt idx="14945">
                  <c:v>-1.0402700000000001E-2</c:v>
                </c:pt>
                <c:pt idx="14946">
                  <c:v>-1.3949400000000001E-2</c:v>
                </c:pt>
                <c:pt idx="14947">
                  <c:v>1.29528E-2</c:v>
                </c:pt>
                <c:pt idx="14948">
                  <c:v>-1.5901599999999998E-2</c:v>
                </c:pt>
                <c:pt idx="14949">
                  <c:v>3.5648300000000002E-3</c:v>
                </c:pt>
                <c:pt idx="14950">
                  <c:v>-1.9767799999999999E-2</c:v>
                </c:pt>
                <c:pt idx="14951">
                  <c:v>-2.4270099999999999E-2</c:v>
                </c:pt>
                <c:pt idx="14952">
                  <c:v>-2.18496E-2</c:v>
                </c:pt>
                <c:pt idx="14953">
                  <c:v>-1.47934E-2</c:v>
                </c:pt>
                <c:pt idx="14954">
                  <c:v>-5.1889400000000004E-3</c:v>
                </c:pt>
                <c:pt idx="14955">
                  <c:v>-1.3873099999999999E-2</c:v>
                </c:pt>
                <c:pt idx="14956">
                  <c:v>-1.2382499999999999E-2</c:v>
                </c:pt>
                <c:pt idx="14957">
                  <c:v>-1.85337E-2</c:v>
                </c:pt>
                <c:pt idx="14958">
                  <c:v>-1.4071500000000001E-2</c:v>
                </c:pt>
                <c:pt idx="14959">
                  <c:v>-5.95284E-3</c:v>
                </c:pt>
                <c:pt idx="14960" formatCode="0.00E+00">
                  <c:v>-3.3978500000000002E-2</c:v>
                </c:pt>
                <c:pt idx="14961">
                  <c:v>-1.0708799999999999E-2</c:v>
                </c:pt>
                <c:pt idx="14962">
                  <c:v>-2.4591399999999999E-2</c:v>
                </c:pt>
                <c:pt idx="14963" formatCode="0.00E+00">
                  <c:v>-1.9660899999999999E-2</c:v>
                </c:pt>
                <c:pt idx="14964">
                  <c:v>-2.4756400000000001E-2</c:v>
                </c:pt>
                <c:pt idx="14965">
                  <c:v>-1.05886E-2</c:v>
                </c:pt>
                <c:pt idx="14966">
                  <c:v>-8.80623E-3</c:v>
                </c:pt>
                <c:pt idx="14967">
                  <c:v>-1.7602E-2</c:v>
                </c:pt>
                <c:pt idx="14968">
                  <c:v>-1.8973400000000001E-2</c:v>
                </c:pt>
                <c:pt idx="14969">
                  <c:v>-2.12736E-2</c:v>
                </c:pt>
                <c:pt idx="14970">
                  <c:v>1.7576200000000001E-3</c:v>
                </c:pt>
                <c:pt idx="14971">
                  <c:v>-8.89969E-3</c:v>
                </c:pt>
                <c:pt idx="14972">
                  <c:v>8.3952000000000002E-3</c:v>
                </c:pt>
                <c:pt idx="14973">
                  <c:v>-8.3818399999999998E-3</c:v>
                </c:pt>
                <c:pt idx="14974">
                  <c:v>3.0279199999999999E-3</c:v>
                </c:pt>
                <c:pt idx="14975">
                  <c:v>-1.3743399999999999E-2</c:v>
                </c:pt>
                <c:pt idx="14976">
                  <c:v>-5.9318499999999998E-4</c:v>
                </c:pt>
                <c:pt idx="14977">
                  <c:v>-5.5122400000000001E-4</c:v>
                </c:pt>
                <c:pt idx="14978">
                  <c:v>-1.05944E-2</c:v>
                </c:pt>
                <c:pt idx="14979">
                  <c:v>-3.6621100000000001E-3</c:v>
                </c:pt>
                <c:pt idx="14980">
                  <c:v>-1.21727E-2</c:v>
                </c:pt>
                <c:pt idx="14981">
                  <c:v>-6.3753100000000004E-3</c:v>
                </c:pt>
                <c:pt idx="14982">
                  <c:v>3.28064E-3</c:v>
                </c:pt>
                <c:pt idx="14983">
                  <c:v>-4.03404E-3</c:v>
                </c:pt>
                <c:pt idx="14984">
                  <c:v>-1.5337E-2</c:v>
                </c:pt>
                <c:pt idx="14985">
                  <c:v>-8.0862E-3</c:v>
                </c:pt>
                <c:pt idx="14986">
                  <c:v>-2.2058500000000002E-2</c:v>
                </c:pt>
                <c:pt idx="14987">
                  <c:v>-2.25477E-2</c:v>
                </c:pt>
                <c:pt idx="14988" formatCode="0.00E+00">
                  <c:v>-9.1962799999999994E-3</c:v>
                </c:pt>
                <c:pt idx="14989">
                  <c:v>-7.8935600000000009E-3</c:v>
                </c:pt>
                <c:pt idx="14990">
                  <c:v>-9.1447799999999999E-3</c:v>
                </c:pt>
                <c:pt idx="14991">
                  <c:v>-9.1190300000000002E-3</c:v>
                </c:pt>
                <c:pt idx="14992">
                  <c:v>-5.77831E-3</c:v>
                </c:pt>
                <c:pt idx="14993">
                  <c:v>-7.3528299999999999E-4</c:v>
                </c:pt>
                <c:pt idx="14994">
                  <c:v>-7.86304E-3</c:v>
                </c:pt>
                <c:pt idx="14995">
                  <c:v>3.7889500000000001E-3</c:v>
                </c:pt>
                <c:pt idx="14996">
                  <c:v>-3.85571E-3</c:v>
                </c:pt>
                <c:pt idx="14997">
                  <c:v>-7.97462E-3</c:v>
                </c:pt>
                <c:pt idx="14998">
                  <c:v>-3.3006699999999999E-3</c:v>
                </c:pt>
                <c:pt idx="14999">
                  <c:v>-4.6014799999999998E-3</c:v>
                </c:pt>
                <c:pt idx="15000">
                  <c:v>-3.1948099999999999E-4</c:v>
                </c:pt>
                <c:pt idx="15001">
                  <c:v>5.8708199999999997E-3</c:v>
                </c:pt>
                <c:pt idx="15002">
                  <c:v>2.1114300000000001E-3</c:v>
                </c:pt>
                <c:pt idx="15003">
                  <c:v>-1.0500900000000001E-2</c:v>
                </c:pt>
                <c:pt idx="15004">
                  <c:v>-1.51281E-2</c:v>
                </c:pt>
                <c:pt idx="15005">
                  <c:v>-1.6524299999999999E-2</c:v>
                </c:pt>
                <c:pt idx="15006">
                  <c:v>-4.3945299999999998E-3</c:v>
                </c:pt>
                <c:pt idx="15007">
                  <c:v>-2.14167E-2</c:v>
                </c:pt>
                <c:pt idx="15008">
                  <c:v>2.0837799999999999E-3</c:v>
                </c:pt>
                <c:pt idx="15009">
                  <c:v>-1.42355E-2</c:v>
                </c:pt>
                <c:pt idx="15010">
                  <c:v>-4.0588400000000002E-3</c:v>
                </c:pt>
                <c:pt idx="15011">
                  <c:v>-1.9554100000000001E-2</c:v>
                </c:pt>
                <c:pt idx="15012">
                  <c:v>-1.4409999999999999E-2</c:v>
                </c:pt>
                <c:pt idx="15013">
                  <c:v>-1.4031399999999999E-2</c:v>
                </c:pt>
                <c:pt idx="15014">
                  <c:v>7.6770799999999998E-4</c:v>
                </c:pt>
                <c:pt idx="15015">
                  <c:v>-1.5981700000000001E-2</c:v>
                </c:pt>
                <c:pt idx="15016">
                  <c:v>-7.2622299999999997E-3</c:v>
                </c:pt>
                <c:pt idx="15017">
                  <c:v>-1.3736699999999999E-2</c:v>
                </c:pt>
                <c:pt idx="15018">
                  <c:v>-3.52192E-3</c:v>
                </c:pt>
                <c:pt idx="15019">
                  <c:v>-1.03531E-2</c:v>
                </c:pt>
                <c:pt idx="15020">
                  <c:v>-1.7406499999999998E-2</c:v>
                </c:pt>
                <c:pt idx="15021">
                  <c:v>-4.3067899999999996E-3</c:v>
                </c:pt>
                <c:pt idx="15022">
                  <c:v>-1.9435899999999999E-2</c:v>
                </c:pt>
                <c:pt idx="15023">
                  <c:v>-5.02777E-3</c:v>
                </c:pt>
                <c:pt idx="15024">
                  <c:v>-1.2062099999999999E-2</c:v>
                </c:pt>
                <c:pt idx="15025">
                  <c:v>-1.14889E-2</c:v>
                </c:pt>
                <c:pt idx="15026">
                  <c:v>-1.1941E-2</c:v>
                </c:pt>
                <c:pt idx="15027">
                  <c:v>-1.2861300000000001E-2</c:v>
                </c:pt>
                <c:pt idx="15028">
                  <c:v>-6.3495599999999998E-3</c:v>
                </c:pt>
                <c:pt idx="15029">
                  <c:v>-1.0071800000000001E-2</c:v>
                </c:pt>
                <c:pt idx="15030">
                  <c:v>-2.45113E-2</c:v>
                </c:pt>
                <c:pt idx="15031">
                  <c:v>-1.42069E-2</c:v>
                </c:pt>
                <c:pt idx="15032">
                  <c:v>-1.7142299999999999E-2</c:v>
                </c:pt>
                <c:pt idx="15033">
                  <c:v>-1.56851E-2</c:v>
                </c:pt>
                <c:pt idx="15034">
                  <c:v>-1.28193E-2</c:v>
                </c:pt>
                <c:pt idx="15035">
                  <c:v>-1.05524E-2</c:v>
                </c:pt>
                <c:pt idx="15036">
                  <c:v>-1.38998E-2</c:v>
                </c:pt>
                <c:pt idx="15037">
                  <c:v>-6.3009299999999997E-3</c:v>
                </c:pt>
                <c:pt idx="15038">
                  <c:v>-5.50842E-3</c:v>
                </c:pt>
                <c:pt idx="15039">
                  <c:v>-1.66216E-2</c:v>
                </c:pt>
                <c:pt idx="15040">
                  <c:v>-1.4682799999999999E-2</c:v>
                </c:pt>
                <c:pt idx="15041">
                  <c:v>-8.9406999999999993E-3</c:v>
                </c:pt>
                <c:pt idx="15042">
                  <c:v>-1.20211E-2</c:v>
                </c:pt>
                <c:pt idx="15043">
                  <c:v>-1.93024E-3</c:v>
                </c:pt>
                <c:pt idx="15044">
                  <c:v>2.5033999999999998E-3</c:v>
                </c:pt>
                <c:pt idx="15045">
                  <c:v>-6.7682300000000001E-3</c:v>
                </c:pt>
                <c:pt idx="15046">
                  <c:v>-3.58772E-3</c:v>
                </c:pt>
                <c:pt idx="15047">
                  <c:v>-2.6865000000000001E-3</c:v>
                </c:pt>
                <c:pt idx="15048">
                  <c:v>6.6852600000000002E-4</c:v>
                </c:pt>
                <c:pt idx="15049">
                  <c:v>-6.1874399999999998E-3</c:v>
                </c:pt>
                <c:pt idx="15050">
                  <c:v>-2.5596600000000001E-3</c:v>
                </c:pt>
                <c:pt idx="15051">
                  <c:v>-1.8794100000000001E-2</c:v>
                </c:pt>
                <c:pt idx="15052">
                  <c:v>-2.2141500000000001E-2</c:v>
                </c:pt>
                <c:pt idx="15053">
                  <c:v>-1.36948E-2</c:v>
                </c:pt>
                <c:pt idx="15054">
                  <c:v>-4.3993000000000001E-3</c:v>
                </c:pt>
                <c:pt idx="15055">
                  <c:v>3.74603E-3</c:v>
                </c:pt>
                <c:pt idx="15056">
                  <c:v>-7.20596E-3</c:v>
                </c:pt>
                <c:pt idx="15057">
                  <c:v>-2.7398100000000002E-2</c:v>
                </c:pt>
                <c:pt idx="15058">
                  <c:v>-2.7928399999999999E-2</c:v>
                </c:pt>
                <c:pt idx="15059">
                  <c:v>-3.5349800000000001E-2</c:v>
                </c:pt>
                <c:pt idx="15060">
                  <c:v>-7.82681E-3</c:v>
                </c:pt>
                <c:pt idx="15061">
                  <c:v>-3.21655E-2</c:v>
                </c:pt>
                <c:pt idx="15062">
                  <c:v>-5.9699999999999998E-4</c:v>
                </c:pt>
                <c:pt idx="15063">
                  <c:v>-2.1820099999999999E-2</c:v>
                </c:pt>
                <c:pt idx="15064">
                  <c:v>-2.6207000000000001E-3</c:v>
                </c:pt>
                <c:pt idx="15065">
                  <c:v>7.6169999999999996E-3</c:v>
                </c:pt>
                <c:pt idx="15066">
                  <c:v>-1.4805799999999999E-2</c:v>
                </c:pt>
                <c:pt idx="15067">
                  <c:v>1.8959000000000001E-3</c:v>
                </c:pt>
                <c:pt idx="15068">
                  <c:v>-2.7063400000000001E-2</c:v>
                </c:pt>
                <c:pt idx="15069">
                  <c:v>1.45063E-2</c:v>
                </c:pt>
                <c:pt idx="15070">
                  <c:v>-2.7363800000000001E-2</c:v>
                </c:pt>
                <c:pt idx="15071">
                  <c:v>1.4935500000000001E-2</c:v>
                </c:pt>
                <c:pt idx="15072">
                  <c:v>-1.22004E-2</c:v>
                </c:pt>
                <c:pt idx="15073">
                  <c:v>3.8948099999999999E-3</c:v>
                </c:pt>
                <c:pt idx="15074">
                  <c:v>-3.4851100000000003E-2</c:v>
                </c:pt>
                <c:pt idx="15075">
                  <c:v>-9.2773400000000002E-3</c:v>
                </c:pt>
                <c:pt idx="15076">
                  <c:v>-5.9490200000000002E-3</c:v>
                </c:pt>
                <c:pt idx="15077">
                  <c:v>-1.53084E-2</c:v>
                </c:pt>
                <c:pt idx="15078">
                  <c:v>1.6345999999999999E-2</c:v>
                </c:pt>
                <c:pt idx="15079">
                  <c:v>-1.42183E-2</c:v>
                </c:pt>
                <c:pt idx="15080">
                  <c:v>7.1115500000000003E-3</c:v>
                </c:pt>
                <c:pt idx="15081">
                  <c:v>-1.5550599999999999E-2</c:v>
                </c:pt>
                <c:pt idx="15082">
                  <c:v>8.80623E-3</c:v>
                </c:pt>
                <c:pt idx="15083">
                  <c:v>-3.8175599999999998E-3</c:v>
                </c:pt>
                <c:pt idx="15084">
                  <c:v>-1.06049E-2</c:v>
                </c:pt>
                <c:pt idx="15085">
                  <c:v>-1.11198E-3</c:v>
                </c:pt>
                <c:pt idx="15086">
                  <c:v>-5.4445300000000004E-3</c:v>
                </c:pt>
                <c:pt idx="15087">
                  <c:v>-1.7380699999999999E-2</c:v>
                </c:pt>
                <c:pt idx="15088">
                  <c:v>-2.4561900000000001E-2</c:v>
                </c:pt>
                <c:pt idx="15089">
                  <c:v>-9.3421900000000002E-3</c:v>
                </c:pt>
                <c:pt idx="15090">
                  <c:v>3.9081599999999999E-3</c:v>
                </c:pt>
                <c:pt idx="15091">
                  <c:v>-6.0291299999999997E-3</c:v>
                </c:pt>
                <c:pt idx="15092">
                  <c:v>-1.26114E-2</c:v>
                </c:pt>
                <c:pt idx="15093">
                  <c:v>-1.8838899999999999E-2</c:v>
                </c:pt>
                <c:pt idx="15094">
                  <c:v>-1.8130299999999999E-2</c:v>
                </c:pt>
                <c:pt idx="15095">
                  <c:v>-3.6479900000000003E-2</c:v>
                </c:pt>
                <c:pt idx="15096">
                  <c:v>-8.4590900000000005E-4</c:v>
                </c:pt>
                <c:pt idx="15097">
                  <c:v>-2.6927900000000001E-2</c:v>
                </c:pt>
                <c:pt idx="15098">
                  <c:v>-4.9333600000000003E-3</c:v>
                </c:pt>
                <c:pt idx="15099">
                  <c:v>-1.7283400000000001E-2</c:v>
                </c:pt>
                <c:pt idx="15100">
                  <c:v>-1.17197E-2</c:v>
                </c:pt>
                <c:pt idx="15101">
                  <c:v>-8.70895E-3</c:v>
                </c:pt>
                <c:pt idx="15102">
                  <c:v>-1.31845E-2</c:v>
                </c:pt>
                <c:pt idx="15103">
                  <c:v>-3.48854E-3</c:v>
                </c:pt>
                <c:pt idx="15104">
                  <c:v>-8.9206700000000003E-3</c:v>
                </c:pt>
                <c:pt idx="15105">
                  <c:v>-9.1753000000000008E-3</c:v>
                </c:pt>
                <c:pt idx="15106">
                  <c:v>-2.6493099999999999E-2</c:v>
                </c:pt>
                <c:pt idx="15107">
                  <c:v>-1.2605699999999999E-2</c:v>
                </c:pt>
                <c:pt idx="15108">
                  <c:v>-5.86128E-3</c:v>
                </c:pt>
                <c:pt idx="15109">
                  <c:v>-1.1835099999999999E-2</c:v>
                </c:pt>
                <c:pt idx="15110">
                  <c:v>1.17292E-2</c:v>
                </c:pt>
                <c:pt idx="15111" formatCode="0.00E+00">
                  <c:v>-1.04551E-2</c:v>
                </c:pt>
                <c:pt idx="15112">
                  <c:v>-2.0523099999999999E-3</c:v>
                </c:pt>
                <c:pt idx="15113">
                  <c:v>-3.9558400000000004E-3</c:v>
                </c:pt>
                <c:pt idx="15114">
                  <c:v>-1.19934E-2</c:v>
                </c:pt>
                <c:pt idx="15115" formatCode="0.00E+00">
                  <c:v>-2.3225800000000001E-2</c:v>
                </c:pt>
                <c:pt idx="15116">
                  <c:v>-3.79467E-3</c:v>
                </c:pt>
                <c:pt idx="15117">
                  <c:v>-3.6115599999999998E-2</c:v>
                </c:pt>
                <c:pt idx="15118">
                  <c:v>-1.52102E-2</c:v>
                </c:pt>
                <c:pt idx="15119">
                  <c:v>-1.0795600000000001E-2</c:v>
                </c:pt>
                <c:pt idx="15120">
                  <c:v>-1.7883300000000001E-2</c:v>
                </c:pt>
                <c:pt idx="15121">
                  <c:v>-1.1324900000000001E-2</c:v>
                </c:pt>
                <c:pt idx="15122">
                  <c:v>-1.7710699999999999E-2</c:v>
                </c:pt>
                <c:pt idx="15123">
                  <c:v>3.47233E-3</c:v>
                </c:pt>
                <c:pt idx="15124">
                  <c:v>-2.5855099999999999E-2</c:v>
                </c:pt>
                <c:pt idx="15125">
                  <c:v>2.7732799999999999E-3</c:v>
                </c:pt>
                <c:pt idx="15126">
                  <c:v>-5.09262E-3</c:v>
                </c:pt>
                <c:pt idx="15127">
                  <c:v>1.56975E-2</c:v>
                </c:pt>
                <c:pt idx="15128">
                  <c:v>4.25911E-3</c:v>
                </c:pt>
                <c:pt idx="15129">
                  <c:v>-1.09596E-2</c:v>
                </c:pt>
                <c:pt idx="15130">
                  <c:v>-9.3202600000000003E-3</c:v>
                </c:pt>
                <c:pt idx="15131">
                  <c:v>1.08814E-3</c:v>
                </c:pt>
                <c:pt idx="15132">
                  <c:v>-3.4847300000000001E-3</c:v>
                </c:pt>
                <c:pt idx="15133">
                  <c:v>6.5317200000000004E-3</c:v>
                </c:pt>
                <c:pt idx="15134">
                  <c:v>-4.9810399999999999E-3</c:v>
                </c:pt>
                <c:pt idx="15135">
                  <c:v>-1.9766800000000001E-2</c:v>
                </c:pt>
                <c:pt idx="15136">
                  <c:v>-1.35937E-2</c:v>
                </c:pt>
                <c:pt idx="15137">
                  <c:v>-1.57909E-2</c:v>
                </c:pt>
                <c:pt idx="15138">
                  <c:v>2.3516700000000001E-2</c:v>
                </c:pt>
                <c:pt idx="15139">
                  <c:v>-2.1120099999999999E-2</c:v>
                </c:pt>
                <c:pt idx="15140">
                  <c:v>-1.1399299999999999E-2</c:v>
                </c:pt>
                <c:pt idx="15141">
                  <c:v>-1.96676E-2</c:v>
                </c:pt>
                <c:pt idx="15142">
                  <c:v>-1.9085899999999999E-2</c:v>
                </c:pt>
                <c:pt idx="15143">
                  <c:v>-1.7777399999999999E-2</c:v>
                </c:pt>
                <c:pt idx="15144">
                  <c:v>-3.2091099999999998E-3</c:v>
                </c:pt>
                <c:pt idx="15145">
                  <c:v>-8.2387899999999993E-3</c:v>
                </c:pt>
                <c:pt idx="15146">
                  <c:v>-6.94847E-3</c:v>
                </c:pt>
                <c:pt idx="15147">
                  <c:v>-1.04504E-2</c:v>
                </c:pt>
                <c:pt idx="15148">
                  <c:v>-2.3336400000000001E-3</c:v>
                </c:pt>
                <c:pt idx="15149">
                  <c:v>-1.3005299999999999E-2</c:v>
                </c:pt>
                <c:pt idx="15150">
                  <c:v>1.0686899999999999E-2</c:v>
                </c:pt>
                <c:pt idx="15151">
                  <c:v>4.5032500000000003E-3</c:v>
                </c:pt>
                <c:pt idx="15152">
                  <c:v>-6.9713600000000002E-3</c:v>
                </c:pt>
                <c:pt idx="15153">
                  <c:v>4.3392200000000004E-3</c:v>
                </c:pt>
                <c:pt idx="15154">
                  <c:v>-1.02615E-3</c:v>
                </c:pt>
                <c:pt idx="15155">
                  <c:v>1.89362E-2</c:v>
                </c:pt>
                <c:pt idx="15156">
                  <c:v>2.2153899999999998E-3</c:v>
                </c:pt>
                <c:pt idx="15157">
                  <c:v>1.0603E-2</c:v>
                </c:pt>
                <c:pt idx="15158">
                  <c:v>-1.56307E-3</c:v>
                </c:pt>
                <c:pt idx="15159">
                  <c:v>4.1275000000000001E-3</c:v>
                </c:pt>
                <c:pt idx="15160">
                  <c:v>-9.7236600000000003E-3</c:v>
                </c:pt>
                <c:pt idx="15161">
                  <c:v>2.01607E-3</c:v>
                </c:pt>
                <c:pt idx="15162">
                  <c:v>2.9344599999999998E-3</c:v>
                </c:pt>
                <c:pt idx="15163">
                  <c:v>1.12257E-2</c:v>
                </c:pt>
                <c:pt idx="15164">
                  <c:v>1.3700499999999999E-2</c:v>
                </c:pt>
                <c:pt idx="15165">
                  <c:v>4.3153799999999997E-3</c:v>
                </c:pt>
                <c:pt idx="15166">
                  <c:v>2.7275099999999998E-3</c:v>
                </c:pt>
                <c:pt idx="15167">
                  <c:v>3.4780499999999999E-3</c:v>
                </c:pt>
                <c:pt idx="15168">
                  <c:v>3.4105299999999998E-2</c:v>
                </c:pt>
                <c:pt idx="15169">
                  <c:v>7.18784E-3</c:v>
                </c:pt>
                <c:pt idx="15170">
                  <c:v>1.9486400000000001E-2</c:v>
                </c:pt>
                <c:pt idx="15171">
                  <c:v>1.47429E-2</c:v>
                </c:pt>
                <c:pt idx="15172">
                  <c:v>-7.3280300000000001E-3</c:v>
                </c:pt>
                <c:pt idx="15173">
                  <c:v>1.42279E-2</c:v>
                </c:pt>
                <c:pt idx="15174">
                  <c:v>1.0787E-2</c:v>
                </c:pt>
                <c:pt idx="15175">
                  <c:v>3.5200100000000001E-3</c:v>
                </c:pt>
                <c:pt idx="15176">
                  <c:v>1.91212E-3</c:v>
                </c:pt>
                <c:pt idx="15177">
                  <c:v>8.1729899999999996E-4</c:v>
                </c:pt>
                <c:pt idx="15178">
                  <c:v>2.41566E-3</c:v>
                </c:pt>
                <c:pt idx="15179">
                  <c:v>2.0434399999999998E-2</c:v>
                </c:pt>
                <c:pt idx="15180">
                  <c:v>2.7676599999999999E-2</c:v>
                </c:pt>
                <c:pt idx="15181">
                  <c:v>8.0766699999999993E-3</c:v>
                </c:pt>
                <c:pt idx="15182">
                  <c:v>2.6585600000000001E-2</c:v>
                </c:pt>
                <c:pt idx="15183">
                  <c:v>2.2773700000000001E-2</c:v>
                </c:pt>
                <c:pt idx="15184">
                  <c:v>1.25685E-2</c:v>
                </c:pt>
                <c:pt idx="15185">
                  <c:v>1.02615E-2</c:v>
                </c:pt>
                <c:pt idx="15186">
                  <c:v>1.75295E-2</c:v>
                </c:pt>
                <c:pt idx="15187">
                  <c:v>1.86062E-2</c:v>
                </c:pt>
                <c:pt idx="15188">
                  <c:v>2.6397700000000001E-3</c:v>
                </c:pt>
                <c:pt idx="15189">
                  <c:v>1.5331300000000001E-2</c:v>
                </c:pt>
                <c:pt idx="15190">
                  <c:v>8.9616799999999996E-3</c:v>
                </c:pt>
                <c:pt idx="15191">
                  <c:v>5.44357E-3</c:v>
                </c:pt>
                <c:pt idx="15192">
                  <c:v>2.05259E-2</c:v>
                </c:pt>
                <c:pt idx="15193">
                  <c:v>1.27449E-2</c:v>
                </c:pt>
                <c:pt idx="15194">
                  <c:v>3.96919E-3</c:v>
                </c:pt>
                <c:pt idx="15195">
                  <c:v>1.5888200000000002E-2</c:v>
                </c:pt>
                <c:pt idx="15196">
                  <c:v>-2.3460399999999999E-4</c:v>
                </c:pt>
                <c:pt idx="15197">
                  <c:v>3.0126599999999999E-3</c:v>
                </c:pt>
                <c:pt idx="15198">
                  <c:v>-1.4467200000000001E-3</c:v>
                </c:pt>
                <c:pt idx="15199">
                  <c:v>1.2282400000000001E-2</c:v>
                </c:pt>
                <c:pt idx="15200">
                  <c:v>2.3093200000000001E-2</c:v>
                </c:pt>
                <c:pt idx="15201">
                  <c:v>6.8864800000000004E-3</c:v>
                </c:pt>
                <c:pt idx="15202">
                  <c:v>1.4308899999999999E-2</c:v>
                </c:pt>
                <c:pt idx="15203">
                  <c:v>1.1979099999999999E-2</c:v>
                </c:pt>
                <c:pt idx="15204">
                  <c:v>5.8898900000000001E-3</c:v>
                </c:pt>
                <c:pt idx="15205">
                  <c:v>3.5591099999999999E-3</c:v>
                </c:pt>
                <c:pt idx="15206">
                  <c:v>1.0986299999999999E-2</c:v>
                </c:pt>
                <c:pt idx="15207">
                  <c:v>-1.4133500000000001E-3</c:v>
                </c:pt>
                <c:pt idx="15208">
                  <c:v>2.84967E-2</c:v>
                </c:pt>
                <c:pt idx="15209">
                  <c:v>1.95789E-2</c:v>
                </c:pt>
                <c:pt idx="15210">
                  <c:v>1.42679E-2</c:v>
                </c:pt>
                <c:pt idx="15211">
                  <c:v>4.0836300000000004E-3</c:v>
                </c:pt>
                <c:pt idx="15212">
                  <c:v>2.2123299999999999E-2</c:v>
                </c:pt>
                <c:pt idx="15213">
                  <c:v>6.1807600000000004E-3</c:v>
                </c:pt>
                <c:pt idx="15214">
                  <c:v>8.9559600000000007E-3</c:v>
                </c:pt>
                <c:pt idx="15215">
                  <c:v>1.0986299999999999E-2</c:v>
                </c:pt>
                <c:pt idx="15216">
                  <c:v>1.5899699999999999E-2</c:v>
                </c:pt>
                <c:pt idx="15217">
                  <c:v>4.2228700000000001E-3</c:v>
                </c:pt>
                <c:pt idx="15218">
                  <c:v>2.2792799999999998E-3</c:v>
                </c:pt>
                <c:pt idx="15219">
                  <c:v>9.5882399999999996E-3</c:v>
                </c:pt>
                <c:pt idx="15220">
                  <c:v>9.9964100000000007E-3</c:v>
                </c:pt>
                <c:pt idx="15221">
                  <c:v>-1.5966399999999999E-2</c:v>
                </c:pt>
                <c:pt idx="15222">
                  <c:v>-6.7691799999999996E-3</c:v>
                </c:pt>
                <c:pt idx="15223">
                  <c:v>-4.0350000000000004E-3</c:v>
                </c:pt>
                <c:pt idx="15224">
                  <c:v>2.8476700000000001E-3</c:v>
                </c:pt>
                <c:pt idx="15225">
                  <c:v>2.4412199999999998E-2</c:v>
                </c:pt>
                <c:pt idx="15226">
                  <c:v>2.5937100000000001E-2</c:v>
                </c:pt>
                <c:pt idx="15227">
                  <c:v>4.7226000000000004E-3</c:v>
                </c:pt>
                <c:pt idx="15228">
                  <c:v>-8.7871600000000005E-3</c:v>
                </c:pt>
                <c:pt idx="15229">
                  <c:v>-5.5236800000000004E-3</c:v>
                </c:pt>
                <c:pt idx="15230">
                  <c:v>-3.6039399999999999E-3</c:v>
                </c:pt>
                <c:pt idx="15231">
                  <c:v>-2.6035300000000001E-4</c:v>
                </c:pt>
                <c:pt idx="15232">
                  <c:v>-2.2640199999999998E-3</c:v>
                </c:pt>
                <c:pt idx="15233">
                  <c:v>-1.62811E-2</c:v>
                </c:pt>
                <c:pt idx="15234">
                  <c:v>2.2120500000000001E-2</c:v>
                </c:pt>
                <c:pt idx="15235">
                  <c:v>4.2142899999999999E-3</c:v>
                </c:pt>
                <c:pt idx="15236">
                  <c:v>-2.6646599999999999E-2</c:v>
                </c:pt>
                <c:pt idx="15237">
                  <c:v>-3.80898E-2</c:v>
                </c:pt>
                <c:pt idx="15238">
                  <c:v>2.3422199999999999E-3</c:v>
                </c:pt>
                <c:pt idx="15239">
                  <c:v>5.58853E-4</c:v>
                </c:pt>
                <c:pt idx="15240">
                  <c:v>3.34549E-3</c:v>
                </c:pt>
                <c:pt idx="15241">
                  <c:v>3.7689199999999999E-2</c:v>
                </c:pt>
                <c:pt idx="15242">
                  <c:v>1.0686899999999999E-2</c:v>
                </c:pt>
                <c:pt idx="15243">
                  <c:v>3.9131199999999998E-2</c:v>
                </c:pt>
                <c:pt idx="15244">
                  <c:v>4.2087600000000003E-2</c:v>
                </c:pt>
                <c:pt idx="15245">
                  <c:v>1.6034099999999999E-2</c:v>
                </c:pt>
                <c:pt idx="15246">
                  <c:v>9.5033600000000006E-3</c:v>
                </c:pt>
                <c:pt idx="15247">
                  <c:v>-1.4767600000000001E-2</c:v>
                </c:pt>
                <c:pt idx="15248">
                  <c:v>5.8927500000000004E-3</c:v>
                </c:pt>
                <c:pt idx="15249">
                  <c:v>1.99451E-2</c:v>
                </c:pt>
                <c:pt idx="15250">
                  <c:v>3.2234199999999998E-2</c:v>
                </c:pt>
                <c:pt idx="15251">
                  <c:v>1.7682099999999999E-2</c:v>
                </c:pt>
                <c:pt idx="15252">
                  <c:v>-3.0965799999999998E-3</c:v>
                </c:pt>
                <c:pt idx="15253">
                  <c:v>2.7020499999999999E-2</c:v>
                </c:pt>
                <c:pt idx="15254">
                  <c:v>1.5844299999999999E-2</c:v>
                </c:pt>
                <c:pt idx="15255">
                  <c:v>4.6144499999999998E-2</c:v>
                </c:pt>
                <c:pt idx="15256">
                  <c:v>2.63281E-2</c:v>
                </c:pt>
                <c:pt idx="15257">
                  <c:v>6.2560999999999997E-4</c:v>
                </c:pt>
                <c:pt idx="15258">
                  <c:v>3.5164800000000003E-2</c:v>
                </c:pt>
                <c:pt idx="15259">
                  <c:v>3.9912200000000002E-2</c:v>
                </c:pt>
                <c:pt idx="15260">
                  <c:v>5.2803000000000003E-2</c:v>
                </c:pt>
                <c:pt idx="15261">
                  <c:v>4.3578100000000002E-2</c:v>
                </c:pt>
                <c:pt idx="15262">
                  <c:v>4.8885300000000003E-3</c:v>
                </c:pt>
                <c:pt idx="15263">
                  <c:v>-8.1434200000000002E-3</c:v>
                </c:pt>
                <c:pt idx="15264">
                  <c:v>2.4982500000000001E-2</c:v>
                </c:pt>
                <c:pt idx="15265">
                  <c:v>1.46742E-2</c:v>
                </c:pt>
                <c:pt idx="15266">
                  <c:v>-3.3192600000000003E-2</c:v>
                </c:pt>
                <c:pt idx="15267">
                  <c:v>-1.8871300000000001E-2</c:v>
                </c:pt>
                <c:pt idx="15268">
                  <c:v>2.0076799999999999E-2</c:v>
                </c:pt>
                <c:pt idx="15269">
                  <c:v>3.85952E-3</c:v>
                </c:pt>
                <c:pt idx="15270">
                  <c:v>-2.6686700000000001E-2</c:v>
                </c:pt>
                <c:pt idx="15271">
                  <c:v>-1.02921E-2</c:v>
                </c:pt>
                <c:pt idx="15272">
                  <c:v>9.9382399999999992E-3</c:v>
                </c:pt>
                <c:pt idx="15273">
                  <c:v>7.0571900000000005E-4</c:v>
                </c:pt>
                <c:pt idx="15274">
                  <c:v>1.1386899999999999E-3</c:v>
                </c:pt>
                <c:pt idx="15275">
                  <c:v>-1.3794900000000001E-2</c:v>
                </c:pt>
                <c:pt idx="15276">
                  <c:v>-2.1372800000000001E-2</c:v>
                </c:pt>
                <c:pt idx="15277">
                  <c:v>-4.8599200000000002E-3</c:v>
                </c:pt>
                <c:pt idx="15278">
                  <c:v>4.6482099999999998E-3</c:v>
                </c:pt>
                <c:pt idx="15279">
                  <c:v>4.3891899999999998E-2</c:v>
                </c:pt>
                <c:pt idx="15280">
                  <c:v>3.9587999999999998E-2</c:v>
                </c:pt>
                <c:pt idx="15281">
                  <c:v>4.5082999999999998E-2</c:v>
                </c:pt>
                <c:pt idx="15282">
                  <c:v>2.8900100000000001E-2</c:v>
                </c:pt>
                <c:pt idx="15283">
                  <c:v>6.1945899999999998E-2</c:v>
                </c:pt>
                <c:pt idx="15284">
                  <c:v>5.2835500000000001E-2</c:v>
                </c:pt>
                <c:pt idx="15285">
                  <c:v>2.6420599999999999E-2</c:v>
                </c:pt>
                <c:pt idx="15286">
                  <c:v>6.5669999999999999E-3</c:v>
                </c:pt>
                <c:pt idx="15287">
                  <c:v>5.7461699999999998E-2</c:v>
                </c:pt>
                <c:pt idx="15288">
                  <c:v>2.9014600000000002E-2</c:v>
                </c:pt>
                <c:pt idx="15289">
                  <c:v>1.30873E-2</c:v>
                </c:pt>
                <c:pt idx="15290">
                  <c:v>2.4412199999999998E-2</c:v>
                </c:pt>
                <c:pt idx="15291">
                  <c:v>-5.5704099999999996E-3</c:v>
                </c:pt>
                <c:pt idx="15292">
                  <c:v>3.2893199999999997E-2</c:v>
                </c:pt>
                <c:pt idx="15293">
                  <c:v>1.4104800000000001E-2</c:v>
                </c:pt>
                <c:pt idx="15294">
                  <c:v>-1.7271000000000002E-2</c:v>
                </c:pt>
                <c:pt idx="15295">
                  <c:v>2.2805200000000001E-2</c:v>
                </c:pt>
                <c:pt idx="15296">
                  <c:v>2.3714099999999998E-2</c:v>
                </c:pt>
                <c:pt idx="15297">
                  <c:v>2.4163199999999999E-2</c:v>
                </c:pt>
                <c:pt idx="15298">
                  <c:v>2.8347000000000001E-2</c:v>
                </c:pt>
                <c:pt idx="15299" formatCode="0.00E+00">
                  <c:v>1.5740400000000002E-2</c:v>
                </c:pt>
                <c:pt idx="15300">
                  <c:v>-7.0857999999999997E-3</c:v>
                </c:pt>
                <c:pt idx="15301">
                  <c:v>1.9340500000000001E-3</c:v>
                </c:pt>
                <c:pt idx="15302">
                  <c:v>8.0785800000000001E-3</c:v>
                </c:pt>
                <c:pt idx="15303">
                  <c:v>2.98386E-2</c:v>
                </c:pt>
                <c:pt idx="15304">
                  <c:v>1.81265E-2</c:v>
                </c:pt>
                <c:pt idx="15305">
                  <c:v>-1.3588899999999999E-2</c:v>
                </c:pt>
                <c:pt idx="15306">
                  <c:v>4.3477999999999998E-3</c:v>
                </c:pt>
                <c:pt idx="15307">
                  <c:v>2.8039000000000001E-2</c:v>
                </c:pt>
                <c:pt idx="15308">
                  <c:v>-8.8872900000000008E-3</c:v>
                </c:pt>
                <c:pt idx="15309">
                  <c:v>-4.7118199999999999E-2</c:v>
                </c:pt>
                <c:pt idx="15310">
                  <c:v>-2.5332500000000001E-2</c:v>
                </c:pt>
                <c:pt idx="15311">
                  <c:v>-2.2330300000000001E-2</c:v>
                </c:pt>
                <c:pt idx="15312">
                  <c:v>-2.74153E-2</c:v>
                </c:pt>
                <c:pt idx="15313">
                  <c:v>9.6225700000000004E-3</c:v>
                </c:pt>
                <c:pt idx="15314">
                  <c:v>2.6277499999999999E-2</c:v>
                </c:pt>
                <c:pt idx="15315">
                  <c:v>-1.24321E-2</c:v>
                </c:pt>
                <c:pt idx="15316">
                  <c:v>2.80504E-2</c:v>
                </c:pt>
                <c:pt idx="15317">
                  <c:v>1.8453600000000001E-2</c:v>
                </c:pt>
                <c:pt idx="15318">
                  <c:v>8.8796599999999993E-3</c:v>
                </c:pt>
                <c:pt idx="15319">
                  <c:v>5.2836399999999999E-2</c:v>
                </c:pt>
                <c:pt idx="15320">
                  <c:v>3.6088000000000002E-2</c:v>
                </c:pt>
                <c:pt idx="15321">
                  <c:v>2.60506E-2</c:v>
                </c:pt>
                <c:pt idx="15322">
                  <c:v>4.9299200000000001E-2</c:v>
                </c:pt>
                <c:pt idx="15323">
                  <c:v>4.9215299999999997E-2</c:v>
                </c:pt>
                <c:pt idx="15324">
                  <c:v>4.0112500000000002E-2</c:v>
                </c:pt>
                <c:pt idx="15325">
                  <c:v>2.3072200000000001E-2</c:v>
                </c:pt>
                <c:pt idx="15326">
                  <c:v>2.1609300000000001E-2</c:v>
                </c:pt>
                <c:pt idx="15327">
                  <c:v>2.5585199999999999E-2</c:v>
                </c:pt>
                <c:pt idx="15328">
                  <c:v>4.4868499999999999E-2</c:v>
                </c:pt>
                <c:pt idx="15329">
                  <c:v>-1.6355499999999999E-3</c:v>
                </c:pt>
                <c:pt idx="15330">
                  <c:v>5.5370300000000001E-3</c:v>
                </c:pt>
                <c:pt idx="15331">
                  <c:v>3.9072999999999997E-2</c:v>
                </c:pt>
                <c:pt idx="15332">
                  <c:v>3.5665500000000003E-2</c:v>
                </c:pt>
                <c:pt idx="15333">
                  <c:v>2.7564000000000002E-2</c:v>
                </c:pt>
                <c:pt idx="15334">
                  <c:v>1.59416E-2</c:v>
                </c:pt>
                <c:pt idx="15335">
                  <c:v>4.6284699999999998E-2</c:v>
                </c:pt>
                <c:pt idx="15336">
                  <c:v>2.1565399999999998E-2</c:v>
                </c:pt>
                <c:pt idx="15337">
                  <c:v>4.0506399999999998E-2</c:v>
                </c:pt>
                <c:pt idx="15338">
                  <c:v>8.5744900000000006E-3</c:v>
                </c:pt>
                <c:pt idx="15339">
                  <c:v>3.6718399999999998E-2</c:v>
                </c:pt>
                <c:pt idx="15340">
                  <c:v>1.9855500000000002E-2</c:v>
                </c:pt>
                <c:pt idx="15341">
                  <c:v>1.2331E-2</c:v>
                </c:pt>
                <c:pt idx="15342">
                  <c:v>2.4051699999999999E-2</c:v>
                </c:pt>
                <c:pt idx="15343">
                  <c:v>3.4011800000000002E-2</c:v>
                </c:pt>
                <c:pt idx="15344">
                  <c:v>3.3945999999999997E-2</c:v>
                </c:pt>
                <c:pt idx="15345">
                  <c:v>2.6831600000000001E-2</c:v>
                </c:pt>
                <c:pt idx="15346">
                  <c:v>1.2130699999999999E-2</c:v>
                </c:pt>
                <c:pt idx="15347">
                  <c:v>1.8957100000000001E-2</c:v>
                </c:pt>
                <c:pt idx="15348">
                  <c:v>2.6726699999999999E-2</c:v>
                </c:pt>
                <c:pt idx="15349">
                  <c:v>1.2455900000000001E-2</c:v>
                </c:pt>
                <c:pt idx="15350">
                  <c:v>1.13115E-2</c:v>
                </c:pt>
                <c:pt idx="15351">
                  <c:v>2.7730000000000001E-2</c:v>
                </c:pt>
                <c:pt idx="15352">
                  <c:v>1.63984E-2</c:v>
                </c:pt>
                <c:pt idx="15353">
                  <c:v>6.2942500000000004E-3</c:v>
                </c:pt>
                <c:pt idx="15354">
                  <c:v>2.11754E-2</c:v>
                </c:pt>
                <c:pt idx="15355">
                  <c:v>4.2299299999999998E-2</c:v>
                </c:pt>
                <c:pt idx="15356">
                  <c:v>4.1094800000000001E-2</c:v>
                </c:pt>
                <c:pt idx="15357">
                  <c:v>9.8009099999999995E-3</c:v>
                </c:pt>
                <c:pt idx="15358">
                  <c:v>2.5857000000000002E-2</c:v>
                </c:pt>
                <c:pt idx="15359">
                  <c:v>1.5706100000000001E-2</c:v>
                </c:pt>
                <c:pt idx="15360">
                  <c:v>1.4700899999999999E-2</c:v>
                </c:pt>
                <c:pt idx="15361">
                  <c:v>1.5136699999999999E-2</c:v>
                </c:pt>
                <c:pt idx="15362">
                  <c:v>2.5883699999999999E-2</c:v>
                </c:pt>
                <c:pt idx="15363">
                  <c:v>1.9146900000000001E-2</c:v>
                </c:pt>
                <c:pt idx="15364">
                  <c:v>9.2821099999999997E-3</c:v>
                </c:pt>
                <c:pt idx="15365">
                  <c:v>1.2268100000000001E-2</c:v>
                </c:pt>
                <c:pt idx="15366">
                  <c:v>1.9149800000000002E-2</c:v>
                </c:pt>
                <c:pt idx="15367">
                  <c:v>1.1627200000000001E-2</c:v>
                </c:pt>
                <c:pt idx="15368">
                  <c:v>1.8314400000000002E-2</c:v>
                </c:pt>
                <c:pt idx="15369">
                  <c:v>5.0646799999999999E-2</c:v>
                </c:pt>
                <c:pt idx="15370">
                  <c:v>1.5781400000000001E-2</c:v>
                </c:pt>
                <c:pt idx="15371">
                  <c:v>1.41764E-2</c:v>
                </c:pt>
                <c:pt idx="15372">
                  <c:v>3.9806399999999999E-2</c:v>
                </c:pt>
                <c:pt idx="15373">
                  <c:v>3.3021000000000002E-2</c:v>
                </c:pt>
                <c:pt idx="15374">
                  <c:v>2.0764399999999999E-2</c:v>
                </c:pt>
                <c:pt idx="15375">
                  <c:v>3.3531199999999997E-2</c:v>
                </c:pt>
                <c:pt idx="15376">
                  <c:v>5.6429899999999998E-2</c:v>
                </c:pt>
                <c:pt idx="15377">
                  <c:v>1.6941999999999999E-2</c:v>
                </c:pt>
                <c:pt idx="15378">
                  <c:v>1.24779E-2</c:v>
                </c:pt>
                <c:pt idx="15379">
                  <c:v>1.9303299999999999E-2</c:v>
                </c:pt>
                <c:pt idx="15380">
                  <c:v>1.00889E-2</c:v>
                </c:pt>
                <c:pt idx="15381">
                  <c:v>9.3803399999999992E-3</c:v>
                </c:pt>
                <c:pt idx="15382">
                  <c:v>3.4151099999999998E-3</c:v>
                </c:pt>
                <c:pt idx="15383">
                  <c:v>1.38721E-2</c:v>
                </c:pt>
                <c:pt idx="15384">
                  <c:v>2.90012E-3</c:v>
                </c:pt>
                <c:pt idx="15385">
                  <c:v>-4.0435800000000001E-4</c:v>
                </c:pt>
                <c:pt idx="15386">
                  <c:v>8.5802099999999996E-3</c:v>
                </c:pt>
                <c:pt idx="15387">
                  <c:v>-8.7099099999999995E-3</c:v>
                </c:pt>
                <c:pt idx="15388" formatCode="0.00E+00">
                  <c:v>-2.8381299999999999E-3</c:v>
                </c:pt>
                <c:pt idx="15389">
                  <c:v>-5.2947999999999997E-3</c:v>
                </c:pt>
                <c:pt idx="15390">
                  <c:v>8.0232600000000008E-3</c:v>
                </c:pt>
                <c:pt idx="15391">
                  <c:v>-6.2808999999999999E-3</c:v>
                </c:pt>
                <c:pt idx="15392">
                  <c:v>6.9799399999999996E-3</c:v>
                </c:pt>
                <c:pt idx="15393">
                  <c:v>-3.34454E-3</c:v>
                </c:pt>
                <c:pt idx="15394">
                  <c:v>1.0951000000000001E-2</c:v>
                </c:pt>
                <c:pt idx="15395">
                  <c:v>3.1471300000000002E-3</c:v>
                </c:pt>
                <c:pt idx="15396">
                  <c:v>4.3783199999999998E-3</c:v>
                </c:pt>
                <c:pt idx="15397">
                  <c:v>2.8255499999999999E-2</c:v>
                </c:pt>
                <c:pt idx="15398">
                  <c:v>1.50681E-4</c:v>
                </c:pt>
                <c:pt idx="15399">
                  <c:v>2.2222499999999999E-2</c:v>
                </c:pt>
                <c:pt idx="15400">
                  <c:v>2.0321800000000001E-2</c:v>
                </c:pt>
                <c:pt idx="15401">
                  <c:v>2.5947600000000001E-2</c:v>
                </c:pt>
                <c:pt idx="15402">
                  <c:v>2.4647700000000002E-2</c:v>
                </c:pt>
                <c:pt idx="15403">
                  <c:v>3.4170199999999998E-2</c:v>
                </c:pt>
                <c:pt idx="15404">
                  <c:v>4.0580699999999997E-2</c:v>
                </c:pt>
                <c:pt idx="15405">
                  <c:v>3.7218099999999997E-2</c:v>
                </c:pt>
                <c:pt idx="15406">
                  <c:v>3.1294799999999998E-2</c:v>
                </c:pt>
                <c:pt idx="15407">
                  <c:v>2.49004E-2</c:v>
                </c:pt>
                <c:pt idx="15408">
                  <c:v>4.7622699999999997E-2</c:v>
                </c:pt>
                <c:pt idx="15409">
                  <c:v>1.21937E-2</c:v>
                </c:pt>
                <c:pt idx="15410">
                  <c:v>-8.8453300000000002E-3</c:v>
                </c:pt>
                <c:pt idx="15411">
                  <c:v>7.4310299999999999E-3</c:v>
                </c:pt>
                <c:pt idx="15412">
                  <c:v>2.3225800000000001E-2</c:v>
                </c:pt>
                <c:pt idx="15413">
                  <c:v>9.4881099999999993E-3</c:v>
                </c:pt>
                <c:pt idx="15414">
                  <c:v>1.7239600000000001E-2</c:v>
                </c:pt>
                <c:pt idx="15415">
                  <c:v>5.12314E-3</c:v>
                </c:pt>
                <c:pt idx="15416">
                  <c:v>-8.4981899999999992E-3</c:v>
                </c:pt>
                <c:pt idx="15417">
                  <c:v>-4.0397599999999999E-3</c:v>
                </c:pt>
                <c:pt idx="15418">
                  <c:v>1.5831E-3</c:v>
                </c:pt>
                <c:pt idx="15419">
                  <c:v>1.3120700000000001E-2</c:v>
                </c:pt>
                <c:pt idx="15420">
                  <c:v>-1.9643799999999999E-2</c:v>
                </c:pt>
                <c:pt idx="15421">
                  <c:v>1.0038399999999999E-2</c:v>
                </c:pt>
                <c:pt idx="15422">
                  <c:v>1.0994E-2</c:v>
                </c:pt>
                <c:pt idx="15423">
                  <c:v>-9.1648100000000007E-3</c:v>
                </c:pt>
                <c:pt idx="15424">
                  <c:v>2.7367599999999999E-2</c:v>
                </c:pt>
                <c:pt idx="15425">
                  <c:v>4.0204999999999998E-2</c:v>
                </c:pt>
                <c:pt idx="15426">
                  <c:v>2.93665E-2</c:v>
                </c:pt>
                <c:pt idx="15427">
                  <c:v>3.0707399999999999E-2</c:v>
                </c:pt>
                <c:pt idx="15428">
                  <c:v>2.1283099999999999E-2</c:v>
                </c:pt>
                <c:pt idx="15429">
                  <c:v>1.30939E-2</c:v>
                </c:pt>
                <c:pt idx="15430">
                  <c:v>3.4214000000000001E-2</c:v>
                </c:pt>
                <c:pt idx="15431">
                  <c:v>1.7507600000000002E-2</c:v>
                </c:pt>
                <c:pt idx="15432">
                  <c:v>-1.1118899999999999E-2</c:v>
                </c:pt>
                <c:pt idx="15433">
                  <c:v>-1.4556899999999999E-2</c:v>
                </c:pt>
                <c:pt idx="15434">
                  <c:v>1.2331E-2</c:v>
                </c:pt>
                <c:pt idx="15435">
                  <c:v>1.5439E-2</c:v>
                </c:pt>
                <c:pt idx="15436">
                  <c:v>-1.7106099999999999E-2</c:v>
                </c:pt>
                <c:pt idx="15437">
                  <c:v>7.9145399999999994E-3</c:v>
                </c:pt>
                <c:pt idx="15438">
                  <c:v>4.18663E-4</c:v>
                </c:pt>
                <c:pt idx="15439">
                  <c:v>1.2441600000000001E-2</c:v>
                </c:pt>
                <c:pt idx="15440">
                  <c:v>1.3669000000000001E-2</c:v>
                </c:pt>
                <c:pt idx="15441">
                  <c:v>1.8693899999999999E-2</c:v>
                </c:pt>
                <c:pt idx="15442">
                  <c:v>3.2759700000000003E-2</c:v>
                </c:pt>
                <c:pt idx="15443">
                  <c:v>2.0389600000000001E-2</c:v>
                </c:pt>
                <c:pt idx="15444">
                  <c:v>4.9724599999999997E-3</c:v>
                </c:pt>
                <c:pt idx="15445">
                  <c:v>1.8978100000000001E-2</c:v>
                </c:pt>
                <c:pt idx="15446">
                  <c:v>2.8937299999999999E-2</c:v>
                </c:pt>
                <c:pt idx="15447">
                  <c:v>9.3355199999999999E-3</c:v>
                </c:pt>
                <c:pt idx="15448">
                  <c:v>5.6800799999999997E-3</c:v>
                </c:pt>
                <c:pt idx="15449">
                  <c:v>2.0972299999999999E-2</c:v>
                </c:pt>
                <c:pt idx="15450">
                  <c:v>4.19426E-3</c:v>
                </c:pt>
                <c:pt idx="15451">
                  <c:v>7.8401600000000005E-3</c:v>
                </c:pt>
                <c:pt idx="15452">
                  <c:v>3.1740200000000003E-2</c:v>
                </c:pt>
                <c:pt idx="15453">
                  <c:v>3.4780499999999999E-3</c:v>
                </c:pt>
                <c:pt idx="15454">
                  <c:v>-3.66497E-3</c:v>
                </c:pt>
                <c:pt idx="15455">
                  <c:v>1.13049E-2</c:v>
                </c:pt>
                <c:pt idx="15456">
                  <c:v>-6.8540600000000004E-3</c:v>
                </c:pt>
                <c:pt idx="15457">
                  <c:v>-1.53446E-2</c:v>
                </c:pt>
                <c:pt idx="15458">
                  <c:v>1.0150899999999999E-2</c:v>
                </c:pt>
                <c:pt idx="15459">
                  <c:v>1.7003999999999999E-3</c:v>
                </c:pt>
                <c:pt idx="15460">
                  <c:v>2.2077599999999999E-2</c:v>
                </c:pt>
                <c:pt idx="15461">
                  <c:v>-3.2030099999999999E-2</c:v>
                </c:pt>
                <c:pt idx="15462">
                  <c:v>-1.2889899999999999E-2</c:v>
                </c:pt>
                <c:pt idx="15463">
                  <c:v>4.1196799999999999E-2</c:v>
                </c:pt>
                <c:pt idx="15464">
                  <c:v>-1.0729799999999999E-2</c:v>
                </c:pt>
                <c:pt idx="15465">
                  <c:v>-1.7531399999999999E-2</c:v>
                </c:pt>
                <c:pt idx="15466">
                  <c:v>-1.1209500000000001E-2</c:v>
                </c:pt>
                <c:pt idx="15467">
                  <c:v>-3.0460399999999999E-3</c:v>
                </c:pt>
                <c:pt idx="15468">
                  <c:v>-3.9460200000000001E-2</c:v>
                </c:pt>
                <c:pt idx="15469">
                  <c:v>-5.15366E-3</c:v>
                </c:pt>
                <c:pt idx="15470">
                  <c:v>9.6712099999999995E-3</c:v>
                </c:pt>
                <c:pt idx="15471">
                  <c:v>2.1638899999999999E-3</c:v>
                </c:pt>
                <c:pt idx="15472">
                  <c:v>-3.5486200000000002E-3</c:v>
                </c:pt>
                <c:pt idx="15473">
                  <c:v>1.20134E-2</c:v>
                </c:pt>
                <c:pt idx="15474">
                  <c:v>1.0026E-2</c:v>
                </c:pt>
                <c:pt idx="15475">
                  <c:v>-8.7099099999999995E-3</c:v>
                </c:pt>
                <c:pt idx="15476">
                  <c:v>2.3978200000000002E-2</c:v>
                </c:pt>
                <c:pt idx="15477">
                  <c:v>-1.8182799999999999E-2</c:v>
                </c:pt>
                <c:pt idx="15478">
                  <c:v>-1.1400199999999999E-2</c:v>
                </c:pt>
                <c:pt idx="15479">
                  <c:v>-5.55515E-3</c:v>
                </c:pt>
                <c:pt idx="15480">
                  <c:v>-2.4969100000000001E-2</c:v>
                </c:pt>
                <c:pt idx="15481">
                  <c:v>-6.7939799999999998E-3</c:v>
                </c:pt>
                <c:pt idx="15482">
                  <c:v>-1.0128E-2</c:v>
                </c:pt>
                <c:pt idx="15483">
                  <c:v>-1.4960299999999999E-2</c:v>
                </c:pt>
                <c:pt idx="15484">
                  <c:v>-2.8872499999999999E-2</c:v>
                </c:pt>
                <c:pt idx="15485">
                  <c:v>-3.5331700000000001E-2</c:v>
                </c:pt>
                <c:pt idx="15486">
                  <c:v>-4.6920799999999998E-4</c:v>
                </c:pt>
                <c:pt idx="15487">
                  <c:v>1.26362E-3</c:v>
                </c:pt>
                <c:pt idx="15488">
                  <c:v>1.8726300000000001E-2</c:v>
                </c:pt>
                <c:pt idx="15489">
                  <c:v>-2.14386E-3</c:v>
                </c:pt>
                <c:pt idx="15490">
                  <c:v>-1.0798500000000001E-2</c:v>
                </c:pt>
                <c:pt idx="15491">
                  <c:v>-1.5071899999999999E-2</c:v>
                </c:pt>
                <c:pt idx="15492">
                  <c:v>-1.9922300000000002E-3</c:v>
                </c:pt>
                <c:pt idx="15493">
                  <c:v>1.60818E-2</c:v>
                </c:pt>
                <c:pt idx="15494">
                  <c:v>7.2860700000000004E-4</c:v>
                </c:pt>
                <c:pt idx="15495">
                  <c:v>6.0272199999999998E-4</c:v>
                </c:pt>
                <c:pt idx="15496">
                  <c:v>3.40939E-3</c:v>
                </c:pt>
                <c:pt idx="15497">
                  <c:v>1.18227E-2</c:v>
                </c:pt>
                <c:pt idx="15498">
                  <c:v>1.84479E-2</c:v>
                </c:pt>
                <c:pt idx="15499">
                  <c:v>-1.7328300000000001E-3</c:v>
                </c:pt>
                <c:pt idx="15500">
                  <c:v>1.99194E-2</c:v>
                </c:pt>
                <c:pt idx="15501">
                  <c:v>-1.64785E-2</c:v>
                </c:pt>
                <c:pt idx="15502">
                  <c:v>-2.4686799999999998E-2</c:v>
                </c:pt>
                <c:pt idx="15503">
                  <c:v>-3.2863599999999999E-3</c:v>
                </c:pt>
                <c:pt idx="15504">
                  <c:v>-2.3388900000000001E-2</c:v>
                </c:pt>
                <c:pt idx="15505">
                  <c:v>-1.77164E-2</c:v>
                </c:pt>
                <c:pt idx="15506">
                  <c:v>-7.2927499999999998E-3</c:v>
                </c:pt>
                <c:pt idx="15507">
                  <c:v>6.8988799999999996E-3</c:v>
                </c:pt>
                <c:pt idx="15508">
                  <c:v>-1.01471E-3</c:v>
                </c:pt>
                <c:pt idx="15509">
                  <c:v>-8.3837500000000006E-3</c:v>
                </c:pt>
                <c:pt idx="15510">
                  <c:v>-1.7637300000000002E-2</c:v>
                </c:pt>
                <c:pt idx="15511">
                  <c:v>-1.48573E-2</c:v>
                </c:pt>
                <c:pt idx="15512">
                  <c:v>-1.2080199999999999E-2</c:v>
                </c:pt>
                <c:pt idx="15513">
                  <c:v>-2.32124E-3</c:v>
                </c:pt>
                <c:pt idx="15514">
                  <c:v>-1.1768300000000001E-2</c:v>
                </c:pt>
                <c:pt idx="15515">
                  <c:v>-1.19886E-2</c:v>
                </c:pt>
                <c:pt idx="15516">
                  <c:v>-9.7074499999999994E-3</c:v>
                </c:pt>
                <c:pt idx="15517">
                  <c:v>-2.85177E-2</c:v>
                </c:pt>
                <c:pt idx="15518">
                  <c:v>-2.6913599999999999E-2</c:v>
                </c:pt>
                <c:pt idx="15519">
                  <c:v>-1.58043E-2</c:v>
                </c:pt>
                <c:pt idx="15520">
                  <c:v>-7.1773499999999999E-3</c:v>
                </c:pt>
                <c:pt idx="15521">
                  <c:v>-1.94359E-3</c:v>
                </c:pt>
                <c:pt idx="15522">
                  <c:v>-8.1214900000000003E-3</c:v>
                </c:pt>
                <c:pt idx="15523">
                  <c:v>-4.40121E-3</c:v>
                </c:pt>
                <c:pt idx="15524">
                  <c:v>-2.93455E-2</c:v>
                </c:pt>
                <c:pt idx="15525">
                  <c:v>1.3586000000000001E-2</c:v>
                </c:pt>
                <c:pt idx="15526">
                  <c:v>4.4632E-4</c:v>
                </c:pt>
                <c:pt idx="15527">
                  <c:v>1.3625099999999999E-2</c:v>
                </c:pt>
                <c:pt idx="15528">
                  <c:v>1.1883700000000001E-2</c:v>
                </c:pt>
                <c:pt idx="15529">
                  <c:v>4.27246E-4</c:v>
                </c:pt>
                <c:pt idx="15530">
                  <c:v>5.4511999999999998E-3</c:v>
                </c:pt>
                <c:pt idx="15531">
                  <c:v>1.92738E-3</c:v>
                </c:pt>
                <c:pt idx="15532">
                  <c:v>-4.9572000000000001E-3</c:v>
                </c:pt>
                <c:pt idx="15533">
                  <c:v>-3.2686199999999999E-2</c:v>
                </c:pt>
                <c:pt idx="15534">
                  <c:v>-1.7557099999999999E-2</c:v>
                </c:pt>
                <c:pt idx="15535">
                  <c:v>-3.6102299999999997E-2</c:v>
                </c:pt>
                <c:pt idx="15536">
                  <c:v>-5.1450699999999999E-3</c:v>
                </c:pt>
                <c:pt idx="15537">
                  <c:v>5.4426199999999996E-3</c:v>
                </c:pt>
                <c:pt idx="15538">
                  <c:v>-3.4546899999999998E-2</c:v>
                </c:pt>
                <c:pt idx="15539">
                  <c:v>-1.8957100000000001E-2</c:v>
                </c:pt>
                <c:pt idx="15540">
                  <c:v>8.7738E-3</c:v>
                </c:pt>
                <c:pt idx="15541">
                  <c:v>-1.34373E-3</c:v>
                </c:pt>
                <c:pt idx="15542">
                  <c:v>-1.2182200000000001E-2</c:v>
                </c:pt>
                <c:pt idx="15543">
                  <c:v>2.2276899999999999E-2</c:v>
                </c:pt>
                <c:pt idx="15544">
                  <c:v>9.5214800000000006E-3</c:v>
                </c:pt>
                <c:pt idx="15545">
                  <c:v>-7.3375699999999999E-3</c:v>
                </c:pt>
                <c:pt idx="15546">
                  <c:v>-1.98984E-2</c:v>
                </c:pt>
                <c:pt idx="15547">
                  <c:v>-3.2770199999999999E-2</c:v>
                </c:pt>
                <c:pt idx="15548">
                  <c:v>-8.56495E-3</c:v>
                </c:pt>
                <c:pt idx="15549">
                  <c:v>-2.1934499999999999E-4</c:v>
                </c:pt>
                <c:pt idx="15550">
                  <c:v>-2.5400200000000001E-2</c:v>
                </c:pt>
                <c:pt idx="15551">
                  <c:v>-1.6458500000000001E-2</c:v>
                </c:pt>
                <c:pt idx="15552">
                  <c:v>-4.44984E-3</c:v>
                </c:pt>
                <c:pt idx="15553">
                  <c:v>1.1911400000000001E-2</c:v>
                </c:pt>
                <c:pt idx="15554">
                  <c:v>-1.9482599999999999E-2</c:v>
                </c:pt>
                <c:pt idx="15555">
                  <c:v>5.7935699999999996E-3</c:v>
                </c:pt>
                <c:pt idx="15556">
                  <c:v>-9.7579999999999993E-3</c:v>
                </c:pt>
                <c:pt idx="15557">
                  <c:v>-1.74465E-2</c:v>
                </c:pt>
                <c:pt idx="15558">
                  <c:v>-1.5014599999999999E-2</c:v>
                </c:pt>
                <c:pt idx="15559">
                  <c:v>-1.3862599999999999E-2</c:v>
                </c:pt>
                <c:pt idx="15560">
                  <c:v>2.6874500000000001E-3</c:v>
                </c:pt>
                <c:pt idx="15561">
                  <c:v>-1.8349600000000001E-2</c:v>
                </c:pt>
                <c:pt idx="15562">
                  <c:v>-3.0197100000000001E-2</c:v>
                </c:pt>
                <c:pt idx="15563">
                  <c:v>-1.5634499999999999E-2</c:v>
                </c:pt>
                <c:pt idx="15564">
                  <c:v>-9.0331999999999999E-3</c:v>
                </c:pt>
                <c:pt idx="15565">
                  <c:v>-4.6634699999999999E-4</c:v>
                </c:pt>
                <c:pt idx="15566">
                  <c:v>-1.26953E-2</c:v>
                </c:pt>
                <c:pt idx="15567">
                  <c:v>-1.06506E-2</c:v>
                </c:pt>
                <c:pt idx="15568">
                  <c:v>-2.7872999999999998E-2</c:v>
                </c:pt>
                <c:pt idx="15569">
                  <c:v>-2.7989400000000001E-2</c:v>
                </c:pt>
                <c:pt idx="15570">
                  <c:v>1.4273599999999999E-2</c:v>
                </c:pt>
                <c:pt idx="15571">
                  <c:v>4.0903099999999998E-3</c:v>
                </c:pt>
                <c:pt idx="15572">
                  <c:v>-1.3236999999999999E-3</c:v>
                </c:pt>
                <c:pt idx="15573">
                  <c:v>-3.7851299999999998E-3</c:v>
                </c:pt>
                <c:pt idx="15574">
                  <c:v>-2.2172899999999999E-2</c:v>
                </c:pt>
                <c:pt idx="15575">
                  <c:v>-1.6661599999999999E-2</c:v>
                </c:pt>
                <c:pt idx="15576">
                  <c:v>-7.5388E-3</c:v>
                </c:pt>
                <c:pt idx="15577">
                  <c:v>-2.0599400000000001E-4</c:v>
                </c:pt>
                <c:pt idx="15578">
                  <c:v>-1.6637800000000001E-2</c:v>
                </c:pt>
                <c:pt idx="15579">
                  <c:v>-2.7277900000000001E-2</c:v>
                </c:pt>
                <c:pt idx="15580">
                  <c:v>-2.1453900000000001E-2</c:v>
                </c:pt>
                <c:pt idx="15581">
                  <c:v>-1.41344E-2</c:v>
                </c:pt>
                <c:pt idx="15582">
                  <c:v>-2.70748E-3</c:v>
                </c:pt>
                <c:pt idx="15583">
                  <c:v>-1.3586000000000001E-2</c:v>
                </c:pt>
                <c:pt idx="15584">
                  <c:v>-1.7730699999999999E-2</c:v>
                </c:pt>
                <c:pt idx="15585">
                  <c:v>-3.5526299999999997E-2</c:v>
                </c:pt>
                <c:pt idx="15586">
                  <c:v>-3.3119200000000001E-2</c:v>
                </c:pt>
                <c:pt idx="15587">
                  <c:v>-4.8675499999999997E-2</c:v>
                </c:pt>
                <c:pt idx="15588">
                  <c:v>-3.5169600000000002E-2</c:v>
                </c:pt>
                <c:pt idx="15589">
                  <c:v>-3.59306E-2</c:v>
                </c:pt>
                <c:pt idx="15590">
                  <c:v>-3.95842E-2</c:v>
                </c:pt>
                <c:pt idx="15591">
                  <c:v>-1.4489200000000001E-2</c:v>
                </c:pt>
                <c:pt idx="15592">
                  <c:v>-4.3516199999999996E-3</c:v>
                </c:pt>
                <c:pt idx="15593">
                  <c:v>-6.7768100000000003E-3</c:v>
                </c:pt>
                <c:pt idx="15594">
                  <c:v>-1.6728400000000001E-2</c:v>
                </c:pt>
                <c:pt idx="15595">
                  <c:v>-6.3270599999999996E-2</c:v>
                </c:pt>
                <c:pt idx="15596">
                  <c:v>-2.3716899999999999E-2</c:v>
                </c:pt>
                <c:pt idx="15597">
                  <c:v>-3.0506100000000001E-2</c:v>
                </c:pt>
                <c:pt idx="15598">
                  <c:v>-2.2445699999999999E-2</c:v>
                </c:pt>
                <c:pt idx="15599">
                  <c:v>-3.5914399999999999E-2</c:v>
                </c:pt>
                <c:pt idx="15600">
                  <c:v>-1.8142700000000001E-2</c:v>
                </c:pt>
                <c:pt idx="15601" formatCode="0.00E+00">
                  <c:v>-4.13132E-3</c:v>
                </c:pt>
                <c:pt idx="15602">
                  <c:v>-5.0438900000000002E-2</c:v>
                </c:pt>
                <c:pt idx="15603">
                  <c:v>-8.3115599999999998E-2</c:v>
                </c:pt>
                <c:pt idx="15604">
                  <c:v>-7.4296000000000001E-2</c:v>
                </c:pt>
                <c:pt idx="15605">
                  <c:v>-2.33107E-2</c:v>
                </c:pt>
                <c:pt idx="15606">
                  <c:v>-2.2668800000000002E-3</c:v>
                </c:pt>
                <c:pt idx="15607">
                  <c:v>-1.7188999999999999E-2</c:v>
                </c:pt>
                <c:pt idx="15608">
                  <c:v>-1.8225700000000001E-2</c:v>
                </c:pt>
                <c:pt idx="15609">
                  <c:v>-1.81885E-2</c:v>
                </c:pt>
                <c:pt idx="15610">
                  <c:v>-3.5397499999999998E-2</c:v>
                </c:pt>
                <c:pt idx="15611">
                  <c:v>-2.5893200000000002E-2</c:v>
                </c:pt>
                <c:pt idx="15612">
                  <c:v>-3.6871000000000001E-2</c:v>
                </c:pt>
                <c:pt idx="15613">
                  <c:v>-2.8778999999999999E-2</c:v>
                </c:pt>
                <c:pt idx="15614">
                  <c:v>-4.5137400000000001E-2</c:v>
                </c:pt>
                <c:pt idx="15615">
                  <c:v>-4.1292200000000001E-2</c:v>
                </c:pt>
                <c:pt idx="15616">
                  <c:v>-1.40915E-2</c:v>
                </c:pt>
                <c:pt idx="15617">
                  <c:v>4.1219699999999998E-2</c:v>
                </c:pt>
                <c:pt idx="15618">
                  <c:v>3.15876E-2</c:v>
                </c:pt>
                <c:pt idx="15619">
                  <c:v>-2.2628800000000001E-2</c:v>
                </c:pt>
                <c:pt idx="15620">
                  <c:v>4.5776399999999999E-4</c:v>
                </c:pt>
                <c:pt idx="15621">
                  <c:v>4.60367E-2</c:v>
                </c:pt>
                <c:pt idx="15622">
                  <c:v>5.5542000000000001E-2</c:v>
                </c:pt>
                <c:pt idx="15623">
                  <c:v>2.4221400000000001E-2</c:v>
                </c:pt>
                <c:pt idx="15624">
                  <c:v>-1.6305E-2</c:v>
                </c:pt>
                <c:pt idx="15625">
                  <c:v>-1.0995899999999999E-3</c:v>
                </c:pt>
                <c:pt idx="15626" formatCode="0.00E+00">
                  <c:v>2.9767999999999999E-2</c:v>
                </c:pt>
                <c:pt idx="15627">
                  <c:v>6.4134600000000002E-3</c:v>
                </c:pt>
                <c:pt idx="15628">
                  <c:v>1.4942199999999999E-2</c:v>
                </c:pt>
                <c:pt idx="15629">
                  <c:v>-4.7731400000000004E-3</c:v>
                </c:pt>
                <c:pt idx="15630">
                  <c:v>-7.1363399999999997E-3</c:v>
                </c:pt>
                <c:pt idx="15631">
                  <c:v>1.9110700000000001E-2</c:v>
                </c:pt>
                <c:pt idx="15632">
                  <c:v>-2.1984099999999999E-2</c:v>
                </c:pt>
                <c:pt idx="15633">
                  <c:v>-5.0084099999999999E-2</c:v>
                </c:pt>
                <c:pt idx="15634">
                  <c:v>-2.35538E-2</c:v>
                </c:pt>
                <c:pt idx="15635">
                  <c:v>1.2998600000000001E-2</c:v>
                </c:pt>
                <c:pt idx="15636">
                  <c:v>-1.52769E-2</c:v>
                </c:pt>
                <c:pt idx="15637">
                  <c:v>-5.5881500000000001E-2</c:v>
                </c:pt>
                <c:pt idx="15638">
                  <c:v>-9.4652199999999999E-3</c:v>
                </c:pt>
                <c:pt idx="15639">
                  <c:v>-9.7408300000000007E-3</c:v>
                </c:pt>
                <c:pt idx="15640">
                  <c:v>-4.11749E-2</c:v>
                </c:pt>
                <c:pt idx="15641">
                  <c:v>-7.2480199999999995E-2</c:v>
                </c:pt>
                <c:pt idx="15642">
                  <c:v>-8.1625900000000001E-2</c:v>
                </c:pt>
                <c:pt idx="15643">
                  <c:v>-3.3239400000000002E-2</c:v>
                </c:pt>
                <c:pt idx="15644">
                  <c:v>-2.6964200000000001E-2</c:v>
                </c:pt>
                <c:pt idx="15645">
                  <c:v>-4.5172700000000003E-2</c:v>
                </c:pt>
                <c:pt idx="15646">
                  <c:v>-1.33924E-2</c:v>
                </c:pt>
                <c:pt idx="15647">
                  <c:v>8.4752999999999998E-3</c:v>
                </c:pt>
                <c:pt idx="15648">
                  <c:v>-1.09024E-2</c:v>
                </c:pt>
                <c:pt idx="15649">
                  <c:v>-7.7018700000000004E-3</c:v>
                </c:pt>
                <c:pt idx="15650">
                  <c:v>-2.2678400000000001E-2</c:v>
                </c:pt>
                <c:pt idx="15651">
                  <c:v>-1.3077699999999999E-2</c:v>
                </c:pt>
                <c:pt idx="15652">
                  <c:v>-2.7081500000000001E-2</c:v>
                </c:pt>
                <c:pt idx="15653">
                  <c:v>-2.8883900000000001E-2</c:v>
                </c:pt>
                <c:pt idx="15654">
                  <c:v>-3.3473999999999999E-3</c:v>
                </c:pt>
                <c:pt idx="15655">
                  <c:v>-2.6460600000000001E-2</c:v>
                </c:pt>
                <c:pt idx="15656">
                  <c:v>-2.06766E-2</c:v>
                </c:pt>
                <c:pt idx="15657" formatCode="0.00E+00">
                  <c:v>-9.8304699999999991E-3</c:v>
                </c:pt>
                <c:pt idx="15658">
                  <c:v>-2.2325499999999998E-3</c:v>
                </c:pt>
                <c:pt idx="15659">
                  <c:v>1.0843300000000001E-3</c:v>
                </c:pt>
                <c:pt idx="15660">
                  <c:v>-5.6206699999999998E-2</c:v>
                </c:pt>
                <c:pt idx="15661">
                  <c:v>-6.1340300000000004E-3</c:v>
                </c:pt>
                <c:pt idx="15662">
                  <c:v>6.38866E-3</c:v>
                </c:pt>
                <c:pt idx="15663">
                  <c:v>-2.4270099999999999E-2</c:v>
                </c:pt>
                <c:pt idx="15664">
                  <c:v>-3.3571200000000002E-2</c:v>
                </c:pt>
                <c:pt idx="15665">
                  <c:v>-3.2913199999999997E-2</c:v>
                </c:pt>
                <c:pt idx="15666">
                  <c:v>-4.4547999999999997E-2</c:v>
                </c:pt>
                <c:pt idx="15667">
                  <c:v>-4.6289400000000001E-2</c:v>
                </c:pt>
                <c:pt idx="15668">
                  <c:v>-6.4752599999999993E-2</c:v>
                </c:pt>
                <c:pt idx="15669">
                  <c:v>-4.9550999999999998E-2</c:v>
                </c:pt>
                <c:pt idx="15670">
                  <c:v>-4.2299299999999998E-2</c:v>
                </c:pt>
                <c:pt idx="15671">
                  <c:v>-3.4613600000000001E-2</c:v>
                </c:pt>
                <c:pt idx="15672">
                  <c:v>-4.46072E-2</c:v>
                </c:pt>
                <c:pt idx="15673">
                  <c:v>-1.20993E-2</c:v>
                </c:pt>
                <c:pt idx="15674">
                  <c:v>-1.2886E-2</c:v>
                </c:pt>
                <c:pt idx="15675">
                  <c:v>-4.2288800000000001E-2</c:v>
                </c:pt>
                <c:pt idx="15676">
                  <c:v>-4.2933499999999999E-2</c:v>
                </c:pt>
                <c:pt idx="15677">
                  <c:v>-1.9864099999999999E-2</c:v>
                </c:pt>
                <c:pt idx="15678">
                  <c:v>-4.3244400000000002E-2</c:v>
                </c:pt>
                <c:pt idx="15679">
                  <c:v>-6.3655900000000001E-2</c:v>
                </c:pt>
                <c:pt idx="15680">
                  <c:v>-4.0767699999999997E-2</c:v>
                </c:pt>
                <c:pt idx="15681">
                  <c:v>-3.8783100000000001E-2</c:v>
                </c:pt>
                <c:pt idx="15682">
                  <c:v>-7.3381399999999999E-2</c:v>
                </c:pt>
                <c:pt idx="15683">
                  <c:v>-6.8223000000000006E-2</c:v>
                </c:pt>
                <c:pt idx="15684">
                  <c:v>-8.1835699999999997E-2</c:v>
                </c:pt>
                <c:pt idx="15685">
                  <c:v>-3.9838800000000001E-2</c:v>
                </c:pt>
                <c:pt idx="15686">
                  <c:v>-4.1570699999999997E-3</c:v>
                </c:pt>
                <c:pt idx="15687">
                  <c:v>-5.15223E-2</c:v>
                </c:pt>
                <c:pt idx="15688">
                  <c:v>-2.6204100000000001E-2</c:v>
                </c:pt>
                <c:pt idx="15689">
                  <c:v>-1.13201E-2</c:v>
                </c:pt>
                <c:pt idx="15690">
                  <c:v>2.0444899999999998E-2</c:v>
                </c:pt>
                <c:pt idx="15691">
                  <c:v>-5.3472499999999996E-3</c:v>
                </c:pt>
                <c:pt idx="15692">
                  <c:v>1.86377E-2</c:v>
                </c:pt>
                <c:pt idx="15693">
                  <c:v>3.1356800000000001E-3</c:v>
                </c:pt>
                <c:pt idx="15694">
                  <c:v>1.34783E-2</c:v>
                </c:pt>
                <c:pt idx="15695">
                  <c:v>1.3095900000000001E-2</c:v>
                </c:pt>
                <c:pt idx="15696">
                  <c:v>1.6131400000000001E-2</c:v>
                </c:pt>
                <c:pt idx="15697">
                  <c:v>3.3556900000000001E-2</c:v>
                </c:pt>
                <c:pt idx="15698">
                  <c:v>3.8033499999999998E-2</c:v>
                </c:pt>
                <c:pt idx="15699">
                  <c:v>2.19507E-2</c:v>
                </c:pt>
                <c:pt idx="15700">
                  <c:v>-1.22051E-2</c:v>
                </c:pt>
                <c:pt idx="15701">
                  <c:v>2.6845000000000001E-2</c:v>
                </c:pt>
                <c:pt idx="15702">
                  <c:v>2.89669E-2</c:v>
                </c:pt>
                <c:pt idx="15703">
                  <c:v>-9.65214E-3</c:v>
                </c:pt>
                <c:pt idx="15704">
                  <c:v>-3.4490600000000003E-2</c:v>
                </c:pt>
                <c:pt idx="15705">
                  <c:v>7.71713E-3</c:v>
                </c:pt>
                <c:pt idx="15706">
                  <c:v>2.0587000000000001E-2</c:v>
                </c:pt>
                <c:pt idx="15707">
                  <c:v>-2.6992800000000001E-2</c:v>
                </c:pt>
                <c:pt idx="15708">
                  <c:v>-1.9926099999999999E-2</c:v>
                </c:pt>
                <c:pt idx="15709">
                  <c:v>-1.0182399999999999E-2</c:v>
                </c:pt>
                <c:pt idx="15710">
                  <c:v>6.1016100000000004E-3</c:v>
                </c:pt>
                <c:pt idx="15711">
                  <c:v>2.5874100000000001E-2</c:v>
                </c:pt>
                <c:pt idx="15712">
                  <c:v>-1.2868900000000001E-2</c:v>
                </c:pt>
                <c:pt idx="15713">
                  <c:v>-3.4236900000000001E-2</c:v>
                </c:pt>
                <c:pt idx="15714">
                  <c:v>-5.1090200000000002E-2</c:v>
                </c:pt>
                <c:pt idx="15715">
                  <c:v>1.4820099999999999E-2</c:v>
                </c:pt>
                <c:pt idx="15716">
                  <c:v>-2.6035300000000001E-2</c:v>
                </c:pt>
                <c:pt idx="15717">
                  <c:v>-2.39563E-2</c:v>
                </c:pt>
                <c:pt idx="15718">
                  <c:v>1.25504E-3</c:v>
                </c:pt>
                <c:pt idx="15719">
                  <c:v>2.8765700000000002E-2</c:v>
                </c:pt>
                <c:pt idx="15720">
                  <c:v>-1.20506E-2</c:v>
                </c:pt>
                <c:pt idx="15721">
                  <c:v>-3.3971800000000003E-2</c:v>
                </c:pt>
                <c:pt idx="15722">
                  <c:v>-1.9455000000000001E-4</c:v>
                </c:pt>
                <c:pt idx="15723">
                  <c:v>-3.9119699999999999E-3</c:v>
                </c:pt>
                <c:pt idx="15724">
                  <c:v>-5.6737900000000001E-2</c:v>
                </c:pt>
                <c:pt idx="15725">
                  <c:v>-4.1831E-2</c:v>
                </c:pt>
                <c:pt idx="15726">
                  <c:v>-2.4883300000000001E-2</c:v>
                </c:pt>
                <c:pt idx="15727">
                  <c:v>-2.7706100000000001E-2</c:v>
                </c:pt>
                <c:pt idx="15728">
                  <c:v>-1.59264E-3</c:v>
                </c:pt>
                <c:pt idx="15729">
                  <c:v>6.6728600000000001E-3</c:v>
                </c:pt>
                <c:pt idx="15730">
                  <c:v>4.3811800000000001E-3</c:v>
                </c:pt>
                <c:pt idx="15731">
                  <c:v>-9.4833399999999998E-3</c:v>
                </c:pt>
                <c:pt idx="15732">
                  <c:v>2.0802500000000002E-2</c:v>
                </c:pt>
                <c:pt idx="15733">
                  <c:v>-6.3495599999999998E-3</c:v>
                </c:pt>
                <c:pt idx="15734">
                  <c:v>-1.2101199999999999E-2</c:v>
                </c:pt>
                <c:pt idx="15735">
                  <c:v>3.0587199999999998E-2</c:v>
                </c:pt>
                <c:pt idx="15736">
                  <c:v>3.7244800000000002E-2</c:v>
                </c:pt>
                <c:pt idx="15737">
                  <c:v>-2.1025700000000001E-2</c:v>
                </c:pt>
                <c:pt idx="15738">
                  <c:v>1.34439E-2</c:v>
                </c:pt>
                <c:pt idx="15739">
                  <c:v>2.3685500000000002E-2</c:v>
                </c:pt>
                <c:pt idx="15740">
                  <c:v>3.5330800000000002E-2</c:v>
                </c:pt>
                <c:pt idx="15741">
                  <c:v>1.7553300000000001E-2</c:v>
                </c:pt>
                <c:pt idx="15742">
                  <c:v>-2.4366399999999999E-3</c:v>
                </c:pt>
                <c:pt idx="15743">
                  <c:v>6.8645499999999996E-3</c:v>
                </c:pt>
                <c:pt idx="15744">
                  <c:v>3.2864600000000001E-2</c:v>
                </c:pt>
                <c:pt idx="15745">
                  <c:v>3.8010599999999999E-2</c:v>
                </c:pt>
                <c:pt idx="15746">
                  <c:v>3.3936500000000001E-2</c:v>
                </c:pt>
                <c:pt idx="15747">
                  <c:v>5.0239600000000002E-2</c:v>
                </c:pt>
                <c:pt idx="15748">
                  <c:v>2.0382899999999999E-2</c:v>
                </c:pt>
                <c:pt idx="15749">
                  <c:v>4.0296600000000002E-2</c:v>
                </c:pt>
                <c:pt idx="15750">
                  <c:v>1.8439299999999999E-2</c:v>
                </c:pt>
                <c:pt idx="15751">
                  <c:v>-7.5178099999999998E-3</c:v>
                </c:pt>
                <c:pt idx="15752">
                  <c:v>-2.1830599999999999E-2</c:v>
                </c:pt>
                <c:pt idx="15753">
                  <c:v>-1.13554E-2</c:v>
                </c:pt>
                <c:pt idx="15754">
                  <c:v>-2.8742799999999999E-2</c:v>
                </c:pt>
                <c:pt idx="15755">
                  <c:v>-7.1444499999999994E-2</c:v>
                </c:pt>
                <c:pt idx="15756">
                  <c:v>-6.9486599999999996E-2</c:v>
                </c:pt>
                <c:pt idx="15757">
                  <c:v>-4.16908E-2</c:v>
                </c:pt>
                <c:pt idx="15758">
                  <c:v>-5.5342700000000002E-2</c:v>
                </c:pt>
                <c:pt idx="15759">
                  <c:v>-8.0876400000000001E-2</c:v>
                </c:pt>
                <c:pt idx="15760">
                  <c:v>-6.3870399999999994E-2</c:v>
                </c:pt>
                <c:pt idx="15761">
                  <c:v>-4.6297100000000001E-2</c:v>
                </c:pt>
                <c:pt idx="15762">
                  <c:v>-4.0305100000000003E-2</c:v>
                </c:pt>
                <c:pt idx="15763">
                  <c:v>-7.17354E-3</c:v>
                </c:pt>
                <c:pt idx="15764">
                  <c:v>-3.6836599999999997E-2</c:v>
                </c:pt>
                <c:pt idx="15765">
                  <c:v>-3.3319500000000002E-2</c:v>
                </c:pt>
                <c:pt idx="15766">
                  <c:v>-2.86579E-2</c:v>
                </c:pt>
                <c:pt idx="15767" formatCode="0.00E+00">
                  <c:v>1.7166100000000002E-5</c:v>
                </c:pt>
                <c:pt idx="15768">
                  <c:v>6.5336200000000004E-3</c:v>
                </c:pt>
                <c:pt idx="15769">
                  <c:v>2.2964499999999999E-2</c:v>
                </c:pt>
                <c:pt idx="15770">
                  <c:v>4.4291499999999998E-2</c:v>
                </c:pt>
                <c:pt idx="15771">
                  <c:v>4.8950199999999999E-2</c:v>
                </c:pt>
                <c:pt idx="15772">
                  <c:v>3.0879E-2</c:v>
                </c:pt>
                <c:pt idx="15773">
                  <c:v>2.9349299999999998E-2</c:v>
                </c:pt>
                <c:pt idx="15774">
                  <c:v>2.0582199999999998E-2</c:v>
                </c:pt>
                <c:pt idx="15775">
                  <c:v>2.4041199999999999E-2</c:v>
                </c:pt>
                <c:pt idx="15776">
                  <c:v>3.1043100000000001E-2</c:v>
                </c:pt>
                <c:pt idx="15777">
                  <c:v>-8.9530900000000004E-3</c:v>
                </c:pt>
                <c:pt idx="15778">
                  <c:v>2.4852799999999999E-3</c:v>
                </c:pt>
                <c:pt idx="15779">
                  <c:v>-3.21035E-2</c:v>
                </c:pt>
                <c:pt idx="15780">
                  <c:v>-1.0097500000000001E-2</c:v>
                </c:pt>
                <c:pt idx="15781">
                  <c:v>-1.49689E-2</c:v>
                </c:pt>
                <c:pt idx="15782" formatCode="0.00E+00">
                  <c:v>-6.9442699999999996E-2</c:v>
                </c:pt>
                <c:pt idx="15783">
                  <c:v>-6.2587699999999996E-2</c:v>
                </c:pt>
                <c:pt idx="15784">
                  <c:v>-2.5894199999999999E-2</c:v>
                </c:pt>
                <c:pt idx="15785">
                  <c:v>-9.3679399999999999E-3</c:v>
                </c:pt>
                <c:pt idx="15786">
                  <c:v>-2.1720900000000001E-2</c:v>
                </c:pt>
                <c:pt idx="15787">
                  <c:v>1.3442000000000001E-2</c:v>
                </c:pt>
                <c:pt idx="15788">
                  <c:v>4.9730299999999998E-2</c:v>
                </c:pt>
                <c:pt idx="15789">
                  <c:v>3.5524399999999998E-2</c:v>
                </c:pt>
                <c:pt idx="15790">
                  <c:v>-2.1660800000000001E-2</c:v>
                </c:pt>
                <c:pt idx="15791">
                  <c:v>-1.3708100000000001E-2</c:v>
                </c:pt>
                <c:pt idx="15792">
                  <c:v>-5.9747699999999999E-3</c:v>
                </c:pt>
                <c:pt idx="15793">
                  <c:v>1.45988E-2</c:v>
                </c:pt>
                <c:pt idx="15794">
                  <c:v>-6.0419100000000003E-2</c:v>
                </c:pt>
                <c:pt idx="15795">
                  <c:v>-8.5972800000000002E-2</c:v>
                </c:pt>
                <c:pt idx="15796">
                  <c:v>-5.4187800000000001E-2</c:v>
                </c:pt>
                <c:pt idx="15797">
                  <c:v>-3.0207600000000001E-2</c:v>
                </c:pt>
                <c:pt idx="15798">
                  <c:v>-1.5615499999999999E-2</c:v>
                </c:pt>
                <c:pt idx="15799">
                  <c:v>-2.8003699999999999E-2</c:v>
                </c:pt>
                <c:pt idx="15800">
                  <c:v>-6.9158600000000001E-2</c:v>
                </c:pt>
                <c:pt idx="15801">
                  <c:v>-4.26741E-2</c:v>
                </c:pt>
                <c:pt idx="15802">
                  <c:v>-2.8196300000000001E-2</c:v>
                </c:pt>
                <c:pt idx="15803">
                  <c:v>-8.1958799999999991E-3</c:v>
                </c:pt>
                <c:pt idx="15804">
                  <c:v>1.4615100000000001E-2</c:v>
                </c:pt>
                <c:pt idx="15805" formatCode="0.00E+00">
                  <c:v>-3.0517600000000001E-5</c:v>
                </c:pt>
                <c:pt idx="15806">
                  <c:v>-1.4539699999999999E-2</c:v>
                </c:pt>
                <c:pt idx="15807">
                  <c:v>3.0384100000000001E-3</c:v>
                </c:pt>
                <c:pt idx="15808">
                  <c:v>1.81675E-2</c:v>
                </c:pt>
                <c:pt idx="15809">
                  <c:v>6.1258300000000002E-2</c:v>
                </c:pt>
                <c:pt idx="15810">
                  <c:v>3.8070699999999999E-2</c:v>
                </c:pt>
                <c:pt idx="15811">
                  <c:v>-5.0859499999999997E-3</c:v>
                </c:pt>
                <c:pt idx="15812">
                  <c:v>1.3941800000000001E-2</c:v>
                </c:pt>
                <c:pt idx="15813">
                  <c:v>5.5337900000000002E-2</c:v>
                </c:pt>
                <c:pt idx="15814">
                  <c:v>4.1080499999999999E-2</c:v>
                </c:pt>
                <c:pt idx="15815">
                  <c:v>3.8472199999999998E-2</c:v>
                </c:pt>
                <c:pt idx="15816">
                  <c:v>4.0877299999999998E-2</c:v>
                </c:pt>
                <c:pt idx="15817">
                  <c:v>3.00512E-2</c:v>
                </c:pt>
                <c:pt idx="15818">
                  <c:v>7.1649599999999997E-3</c:v>
                </c:pt>
                <c:pt idx="15819">
                  <c:v>4.0524499999999998E-2</c:v>
                </c:pt>
                <c:pt idx="15820">
                  <c:v>7.3014300000000004E-2</c:v>
                </c:pt>
                <c:pt idx="15821">
                  <c:v>1.15929E-2</c:v>
                </c:pt>
                <c:pt idx="15822">
                  <c:v>8.98266E-3</c:v>
                </c:pt>
                <c:pt idx="15823">
                  <c:v>2.8768499999999999E-2</c:v>
                </c:pt>
                <c:pt idx="15824">
                  <c:v>4.4836000000000001E-2</c:v>
                </c:pt>
                <c:pt idx="15825">
                  <c:v>1.6414600000000001E-2</c:v>
                </c:pt>
                <c:pt idx="15826">
                  <c:v>-7.5225800000000001E-3</c:v>
                </c:pt>
                <c:pt idx="15827">
                  <c:v>1.69792E-2</c:v>
                </c:pt>
                <c:pt idx="15828">
                  <c:v>1.5542E-2</c:v>
                </c:pt>
                <c:pt idx="15829">
                  <c:v>2.7483E-2</c:v>
                </c:pt>
                <c:pt idx="15830">
                  <c:v>-1.67274E-3</c:v>
                </c:pt>
                <c:pt idx="15831">
                  <c:v>-3.51133E-2</c:v>
                </c:pt>
                <c:pt idx="15832">
                  <c:v>-2.6354800000000001E-2</c:v>
                </c:pt>
                <c:pt idx="15833">
                  <c:v>3.3706699999999999E-2</c:v>
                </c:pt>
                <c:pt idx="15834">
                  <c:v>-1.4349000000000001E-2</c:v>
                </c:pt>
                <c:pt idx="15835">
                  <c:v>-5.2843100000000004E-3</c:v>
                </c:pt>
                <c:pt idx="15836">
                  <c:v>-2.2003200000000001E-2</c:v>
                </c:pt>
                <c:pt idx="15837">
                  <c:v>-8.1348399999999995E-4</c:v>
                </c:pt>
                <c:pt idx="15838">
                  <c:v>-3.7568999999999998E-2</c:v>
                </c:pt>
                <c:pt idx="15839">
                  <c:v>1.8367800000000001E-3</c:v>
                </c:pt>
                <c:pt idx="15840">
                  <c:v>4.39272E-2</c:v>
                </c:pt>
                <c:pt idx="15841">
                  <c:v>-9.8896000000000001E-3</c:v>
                </c:pt>
                <c:pt idx="15842">
                  <c:v>-5.13372E-2</c:v>
                </c:pt>
                <c:pt idx="15843">
                  <c:v>-3.5505299999999997E-2</c:v>
                </c:pt>
                <c:pt idx="15844">
                  <c:v>4.3888099999999999E-2</c:v>
                </c:pt>
                <c:pt idx="15845">
                  <c:v>5.5969199999999997E-2</c:v>
                </c:pt>
                <c:pt idx="15846">
                  <c:v>6.0611699999999998E-2</c:v>
                </c:pt>
                <c:pt idx="15847">
                  <c:v>2.0980799999999999E-4</c:v>
                </c:pt>
                <c:pt idx="15848">
                  <c:v>8.4934199999999998E-3</c:v>
                </c:pt>
                <c:pt idx="15849">
                  <c:v>-4.6300899999999999E-3</c:v>
                </c:pt>
                <c:pt idx="15850">
                  <c:v>3.3617E-3</c:v>
                </c:pt>
                <c:pt idx="15851">
                  <c:v>2.4674399999999999E-2</c:v>
                </c:pt>
                <c:pt idx="15852">
                  <c:v>-3.4542100000000001E-3</c:v>
                </c:pt>
                <c:pt idx="15853">
                  <c:v>-3.77913E-2</c:v>
                </c:pt>
                <c:pt idx="15854">
                  <c:v>-1.84507E-2</c:v>
                </c:pt>
                <c:pt idx="15855">
                  <c:v>5.4497700000000003E-2</c:v>
                </c:pt>
                <c:pt idx="15856">
                  <c:v>4.4382100000000001E-2</c:v>
                </c:pt>
                <c:pt idx="15857">
                  <c:v>1.7631500000000001E-2</c:v>
                </c:pt>
                <c:pt idx="15858">
                  <c:v>-2.0399099999999998E-3</c:v>
                </c:pt>
                <c:pt idx="15859">
                  <c:v>-6.1969800000000004E-3</c:v>
                </c:pt>
                <c:pt idx="15860">
                  <c:v>-1.5543E-2</c:v>
                </c:pt>
                <c:pt idx="15861">
                  <c:v>3.8547499999999998E-2</c:v>
                </c:pt>
                <c:pt idx="15862">
                  <c:v>6.8728399999999995E-2</c:v>
                </c:pt>
                <c:pt idx="15863">
                  <c:v>-3.0031200000000002E-3</c:v>
                </c:pt>
                <c:pt idx="15864">
                  <c:v>1.7819399999999999E-2</c:v>
                </c:pt>
                <c:pt idx="15865">
                  <c:v>3.77083E-2</c:v>
                </c:pt>
                <c:pt idx="15866">
                  <c:v>5.8203699999999997E-2</c:v>
                </c:pt>
                <c:pt idx="15867">
                  <c:v>3.8292899999999998E-2</c:v>
                </c:pt>
                <c:pt idx="15868">
                  <c:v>2.8202100000000001E-2</c:v>
                </c:pt>
                <c:pt idx="15869">
                  <c:v>4.8084299999999998E-3</c:v>
                </c:pt>
                <c:pt idx="15870">
                  <c:v>-1.43471E-2</c:v>
                </c:pt>
                <c:pt idx="15871">
                  <c:v>-1.14088E-2</c:v>
                </c:pt>
                <c:pt idx="15872">
                  <c:v>1.8495600000000001E-2</c:v>
                </c:pt>
                <c:pt idx="15873">
                  <c:v>8.3389299999999996E-3</c:v>
                </c:pt>
                <c:pt idx="15874">
                  <c:v>8.8815700000000001E-3</c:v>
                </c:pt>
                <c:pt idx="15875">
                  <c:v>-1.91145E-2</c:v>
                </c:pt>
                <c:pt idx="15876">
                  <c:v>-4.0826800000000003E-2</c:v>
                </c:pt>
                <c:pt idx="15877">
                  <c:v>-4.3162300000000001E-2</c:v>
                </c:pt>
                <c:pt idx="15878">
                  <c:v>-1.7642999999999999E-2</c:v>
                </c:pt>
                <c:pt idx="15879">
                  <c:v>1.01137E-2</c:v>
                </c:pt>
                <c:pt idx="15880">
                  <c:v>-2.9401800000000001E-3</c:v>
                </c:pt>
                <c:pt idx="15881">
                  <c:v>-3.0916200000000001E-2</c:v>
                </c:pt>
                <c:pt idx="15882">
                  <c:v>-3.0021699999999998E-2</c:v>
                </c:pt>
                <c:pt idx="15883">
                  <c:v>8.19778E-3</c:v>
                </c:pt>
                <c:pt idx="15884">
                  <c:v>3.7823700000000002E-2</c:v>
                </c:pt>
                <c:pt idx="15885">
                  <c:v>2.9147099999999999E-2</c:v>
                </c:pt>
                <c:pt idx="15886">
                  <c:v>1.1036900000000001E-2</c:v>
                </c:pt>
                <c:pt idx="15887">
                  <c:v>6.4945200000000002E-3</c:v>
                </c:pt>
                <c:pt idx="15888">
                  <c:v>3.2158899999999997E-2</c:v>
                </c:pt>
                <c:pt idx="15889">
                  <c:v>5.8175999999999999E-2</c:v>
                </c:pt>
                <c:pt idx="15890">
                  <c:v>7.0988700000000002E-2</c:v>
                </c:pt>
                <c:pt idx="15891">
                  <c:v>3.48597E-2</c:v>
                </c:pt>
                <c:pt idx="15892">
                  <c:v>4.2729400000000001E-2</c:v>
                </c:pt>
                <c:pt idx="15893">
                  <c:v>4.11568E-2</c:v>
                </c:pt>
                <c:pt idx="15894">
                  <c:v>3.46565E-2</c:v>
                </c:pt>
                <c:pt idx="15895">
                  <c:v>2.8859099999999999E-2</c:v>
                </c:pt>
                <c:pt idx="15896">
                  <c:v>1.2249899999999999E-2</c:v>
                </c:pt>
                <c:pt idx="15897">
                  <c:v>2.2175799999999999E-2</c:v>
                </c:pt>
                <c:pt idx="15898">
                  <c:v>3.36075E-3</c:v>
                </c:pt>
                <c:pt idx="15899">
                  <c:v>7.8678099999999996E-4</c:v>
                </c:pt>
                <c:pt idx="15900">
                  <c:v>3.7107500000000002E-2</c:v>
                </c:pt>
                <c:pt idx="15901">
                  <c:v>2.57158E-2</c:v>
                </c:pt>
                <c:pt idx="15902">
                  <c:v>1.3233200000000001E-2</c:v>
                </c:pt>
                <c:pt idx="15903">
                  <c:v>1.4567399999999999E-2</c:v>
                </c:pt>
                <c:pt idx="15904">
                  <c:v>8.3522800000000001E-3</c:v>
                </c:pt>
                <c:pt idx="15905">
                  <c:v>-2.4370200000000002E-2</c:v>
                </c:pt>
                <c:pt idx="15906">
                  <c:v>8.4457400000000002E-3</c:v>
                </c:pt>
                <c:pt idx="15907">
                  <c:v>5.1288599999999997E-2</c:v>
                </c:pt>
                <c:pt idx="15908">
                  <c:v>1.2332900000000001E-2</c:v>
                </c:pt>
                <c:pt idx="15909">
                  <c:v>-1.03388E-2</c:v>
                </c:pt>
                <c:pt idx="15910">
                  <c:v>3.7393600000000002E-3</c:v>
                </c:pt>
                <c:pt idx="15911">
                  <c:v>3.3844899999999997E-2</c:v>
                </c:pt>
                <c:pt idx="15912">
                  <c:v>2.89021E-2</c:v>
                </c:pt>
                <c:pt idx="15913">
                  <c:v>2.0802500000000002E-2</c:v>
                </c:pt>
                <c:pt idx="15914">
                  <c:v>1.9019100000000001E-2</c:v>
                </c:pt>
                <c:pt idx="15915">
                  <c:v>3.3312799999999997E-2</c:v>
                </c:pt>
                <c:pt idx="15916">
                  <c:v>4.13713E-2</c:v>
                </c:pt>
                <c:pt idx="15917">
                  <c:v>3.9712900000000002E-2</c:v>
                </c:pt>
                <c:pt idx="15918">
                  <c:v>5.0093699999999998E-2</c:v>
                </c:pt>
                <c:pt idx="15919">
                  <c:v>3.1299600000000002E-3</c:v>
                </c:pt>
                <c:pt idx="15920">
                  <c:v>2.5169400000000001E-2</c:v>
                </c:pt>
                <c:pt idx="15921">
                  <c:v>-1.3167399999999999E-2</c:v>
                </c:pt>
                <c:pt idx="15922">
                  <c:v>-1.4204E-2</c:v>
                </c:pt>
                <c:pt idx="15923">
                  <c:v>4.5407299999999998E-2</c:v>
                </c:pt>
                <c:pt idx="15924">
                  <c:v>5.3224599999999997E-2</c:v>
                </c:pt>
                <c:pt idx="15925">
                  <c:v>1.0231000000000001E-2</c:v>
                </c:pt>
                <c:pt idx="15926">
                  <c:v>-3.9388699999999999E-2</c:v>
                </c:pt>
                <c:pt idx="15927">
                  <c:v>1.01023E-2</c:v>
                </c:pt>
                <c:pt idx="15928">
                  <c:v>6.3996300000000006E-2</c:v>
                </c:pt>
                <c:pt idx="15929">
                  <c:v>2.5704399999999999E-2</c:v>
                </c:pt>
                <c:pt idx="15930">
                  <c:v>8.8977799999999992E-3</c:v>
                </c:pt>
                <c:pt idx="15931">
                  <c:v>1.9603700000000002E-2</c:v>
                </c:pt>
                <c:pt idx="15932">
                  <c:v>3.3016200000000002E-2</c:v>
                </c:pt>
                <c:pt idx="15933">
                  <c:v>2.2405600000000001E-2</c:v>
                </c:pt>
                <c:pt idx="15934">
                  <c:v>6.0634599999999997E-2</c:v>
                </c:pt>
                <c:pt idx="15935">
                  <c:v>5.5408499999999999E-2</c:v>
                </c:pt>
                <c:pt idx="15936">
                  <c:v>1.32151E-2</c:v>
                </c:pt>
                <c:pt idx="15937">
                  <c:v>-9.4385100000000006E-3</c:v>
                </c:pt>
                <c:pt idx="15938">
                  <c:v>5.4008500000000001E-2</c:v>
                </c:pt>
                <c:pt idx="15939">
                  <c:v>6.5551799999999993E-2</c:v>
                </c:pt>
                <c:pt idx="15940">
                  <c:v>3.8489299999999997E-2</c:v>
                </c:pt>
                <c:pt idx="15941">
                  <c:v>3.7980100000000003E-2</c:v>
                </c:pt>
                <c:pt idx="15942">
                  <c:v>4.5214699999999997E-2</c:v>
                </c:pt>
                <c:pt idx="15943">
                  <c:v>4.7216399999999999E-2</c:v>
                </c:pt>
                <c:pt idx="15944">
                  <c:v>3.5356499999999999E-2</c:v>
                </c:pt>
                <c:pt idx="15945">
                  <c:v>7.0700600000000002E-2</c:v>
                </c:pt>
                <c:pt idx="15946">
                  <c:v>6.4360600000000004E-2</c:v>
                </c:pt>
                <c:pt idx="15947">
                  <c:v>1.66883E-2</c:v>
                </c:pt>
                <c:pt idx="15948">
                  <c:v>1.8301000000000001E-3</c:v>
                </c:pt>
                <c:pt idx="15949">
                  <c:v>4.2791399999999999E-3</c:v>
                </c:pt>
                <c:pt idx="15950">
                  <c:v>7.0896099999999997E-3</c:v>
                </c:pt>
                <c:pt idx="15951">
                  <c:v>2.19746E-2</c:v>
                </c:pt>
                <c:pt idx="15952">
                  <c:v>1.1606200000000001E-2</c:v>
                </c:pt>
                <c:pt idx="15953">
                  <c:v>-1.9434E-2</c:v>
                </c:pt>
                <c:pt idx="15954">
                  <c:v>-4.5232800000000002E-3</c:v>
                </c:pt>
                <c:pt idx="15955">
                  <c:v>1.2994800000000001E-2</c:v>
                </c:pt>
                <c:pt idx="15956">
                  <c:v>2.5614700000000001E-2</c:v>
                </c:pt>
                <c:pt idx="15957">
                  <c:v>9.7942400000000001E-4</c:v>
                </c:pt>
                <c:pt idx="15958">
                  <c:v>-2.0673799999999999E-2</c:v>
                </c:pt>
                <c:pt idx="15959">
                  <c:v>-6.72531E-3</c:v>
                </c:pt>
                <c:pt idx="15960">
                  <c:v>8.3799400000000007E-3</c:v>
                </c:pt>
                <c:pt idx="15961">
                  <c:v>4.2022700000000003E-2</c:v>
                </c:pt>
                <c:pt idx="15962">
                  <c:v>1.0973E-2</c:v>
                </c:pt>
                <c:pt idx="15963">
                  <c:v>3.8914700000000003E-2</c:v>
                </c:pt>
                <c:pt idx="15964">
                  <c:v>-1.56116E-3</c:v>
                </c:pt>
                <c:pt idx="15965">
                  <c:v>2.2463799999999999E-2</c:v>
                </c:pt>
                <c:pt idx="15966">
                  <c:v>4.2121899999999997E-2</c:v>
                </c:pt>
                <c:pt idx="15967">
                  <c:v>2.58636E-2</c:v>
                </c:pt>
                <c:pt idx="15968">
                  <c:v>1.3736699999999999E-2</c:v>
                </c:pt>
                <c:pt idx="15969">
                  <c:v>1.5054700000000001E-2</c:v>
                </c:pt>
                <c:pt idx="15970">
                  <c:v>3.1644800000000001E-2</c:v>
                </c:pt>
                <c:pt idx="15971">
                  <c:v>1.6686400000000001E-2</c:v>
                </c:pt>
                <c:pt idx="15972">
                  <c:v>3.9280900000000001E-2</c:v>
                </c:pt>
                <c:pt idx="15973">
                  <c:v>6.4354900000000007E-2</c:v>
                </c:pt>
                <c:pt idx="15974">
                  <c:v>4.99678E-2</c:v>
                </c:pt>
                <c:pt idx="15975">
                  <c:v>3.5575900000000001E-2</c:v>
                </c:pt>
                <c:pt idx="15976">
                  <c:v>3.62139E-2</c:v>
                </c:pt>
                <c:pt idx="15977">
                  <c:v>5.4932599999999998E-2</c:v>
                </c:pt>
                <c:pt idx="15978">
                  <c:v>3.5529100000000001E-2</c:v>
                </c:pt>
                <c:pt idx="15979">
                  <c:v>4.25472E-2</c:v>
                </c:pt>
                <c:pt idx="15980">
                  <c:v>4.04739E-2</c:v>
                </c:pt>
                <c:pt idx="15981">
                  <c:v>2.1629300000000001E-2</c:v>
                </c:pt>
                <c:pt idx="15982">
                  <c:v>3.3694300000000003E-2</c:v>
                </c:pt>
                <c:pt idx="15983">
                  <c:v>5.1611900000000002E-2</c:v>
                </c:pt>
                <c:pt idx="15984">
                  <c:v>5.0373099999999997E-2</c:v>
                </c:pt>
                <c:pt idx="15985">
                  <c:v>1.6052199999999999E-2</c:v>
                </c:pt>
                <c:pt idx="15986">
                  <c:v>5.2156399999999997E-3</c:v>
                </c:pt>
                <c:pt idx="15987">
                  <c:v>5.7291000000000002E-2</c:v>
                </c:pt>
                <c:pt idx="15988">
                  <c:v>6.7557300000000001E-2</c:v>
                </c:pt>
                <c:pt idx="15989">
                  <c:v>3.6893799999999997E-2</c:v>
                </c:pt>
                <c:pt idx="15990">
                  <c:v>2.9001200000000001E-2</c:v>
                </c:pt>
                <c:pt idx="15991">
                  <c:v>3.1139400000000001E-2</c:v>
                </c:pt>
                <c:pt idx="15992">
                  <c:v>1.7507600000000002E-2</c:v>
                </c:pt>
                <c:pt idx="15993">
                  <c:v>5.3854899999999997E-2</c:v>
                </c:pt>
                <c:pt idx="15994">
                  <c:v>4.7107700000000002E-2</c:v>
                </c:pt>
                <c:pt idx="15995">
                  <c:v>4.3288199999999999E-2</c:v>
                </c:pt>
                <c:pt idx="15996">
                  <c:v>-3.8967099999999998E-3</c:v>
                </c:pt>
                <c:pt idx="15997">
                  <c:v>1.2314800000000001E-2</c:v>
                </c:pt>
                <c:pt idx="15998">
                  <c:v>6.1138199999999997E-2</c:v>
                </c:pt>
                <c:pt idx="15999">
                  <c:v>3.2079700000000003E-2</c:v>
                </c:pt>
                <c:pt idx="16000">
                  <c:v>1.9426300000000001E-2</c:v>
                </c:pt>
                <c:pt idx="16001">
                  <c:v>8.0614099999999998E-3</c:v>
                </c:pt>
                <c:pt idx="16002">
                  <c:v>-2.43378E-3</c:v>
                </c:pt>
                <c:pt idx="16003">
                  <c:v>1.07431E-2</c:v>
                </c:pt>
                <c:pt idx="16004">
                  <c:v>2.0653700000000001E-2</c:v>
                </c:pt>
                <c:pt idx="16005">
                  <c:v>1.68343E-2</c:v>
                </c:pt>
                <c:pt idx="16006">
                  <c:v>-1.01461E-2</c:v>
                </c:pt>
                <c:pt idx="16007">
                  <c:v>3.0860900000000001E-3</c:v>
                </c:pt>
                <c:pt idx="16008">
                  <c:v>1.5327500000000001E-2</c:v>
                </c:pt>
                <c:pt idx="16009">
                  <c:v>8.5620899999999996E-3</c:v>
                </c:pt>
                <c:pt idx="16010">
                  <c:v>8.6679500000000007E-3</c:v>
                </c:pt>
                <c:pt idx="16011">
                  <c:v>2.2704100000000001E-2</c:v>
                </c:pt>
                <c:pt idx="16012">
                  <c:v>1.9591299999999999E-2</c:v>
                </c:pt>
                <c:pt idx="16013">
                  <c:v>2.11258E-2</c:v>
                </c:pt>
                <c:pt idx="16014">
                  <c:v>2.54383E-2</c:v>
                </c:pt>
                <c:pt idx="16015">
                  <c:v>2.96803E-2</c:v>
                </c:pt>
                <c:pt idx="16016">
                  <c:v>2.2665999999999999E-2</c:v>
                </c:pt>
                <c:pt idx="16017">
                  <c:v>4.0275600000000002E-2</c:v>
                </c:pt>
                <c:pt idx="16018">
                  <c:v>4.6792E-2</c:v>
                </c:pt>
                <c:pt idx="16019">
                  <c:v>4.1775699999999999E-2</c:v>
                </c:pt>
                <c:pt idx="16020">
                  <c:v>3.2510799999999999E-3</c:v>
                </c:pt>
                <c:pt idx="16021">
                  <c:v>1.3643300000000001E-2</c:v>
                </c:pt>
                <c:pt idx="16022">
                  <c:v>4.7965000000000001E-2</c:v>
                </c:pt>
                <c:pt idx="16023">
                  <c:v>2.08244E-2</c:v>
                </c:pt>
                <c:pt idx="16024">
                  <c:v>1.3563199999999999E-2</c:v>
                </c:pt>
                <c:pt idx="16025">
                  <c:v>4.3300600000000002E-2</c:v>
                </c:pt>
                <c:pt idx="16026">
                  <c:v>1.17979E-2</c:v>
                </c:pt>
                <c:pt idx="16027">
                  <c:v>-1.7282499999999999E-2</c:v>
                </c:pt>
                <c:pt idx="16028">
                  <c:v>-4.41742E-3</c:v>
                </c:pt>
                <c:pt idx="16029">
                  <c:v>3.3056299999999997E-2</c:v>
                </c:pt>
                <c:pt idx="16030">
                  <c:v>4.1250200000000001E-2</c:v>
                </c:pt>
                <c:pt idx="16031">
                  <c:v>2.8946900000000001E-2</c:v>
                </c:pt>
                <c:pt idx="16032">
                  <c:v>2.4698299999999999E-2</c:v>
                </c:pt>
                <c:pt idx="16033">
                  <c:v>1.7869900000000001E-2</c:v>
                </c:pt>
                <c:pt idx="16034">
                  <c:v>2.16808E-2</c:v>
                </c:pt>
                <c:pt idx="16035">
                  <c:v>2.7119600000000001E-2</c:v>
                </c:pt>
                <c:pt idx="16036">
                  <c:v>1.7704999999999999E-2</c:v>
                </c:pt>
                <c:pt idx="16037">
                  <c:v>-1.1634800000000001E-2</c:v>
                </c:pt>
                <c:pt idx="16038">
                  <c:v>-5.7954800000000004E-3</c:v>
                </c:pt>
                <c:pt idx="16039">
                  <c:v>-5.1870299999999996E-3</c:v>
                </c:pt>
                <c:pt idx="16040">
                  <c:v>3.2548899999999999E-2</c:v>
                </c:pt>
                <c:pt idx="16041">
                  <c:v>2.3533800000000001E-2</c:v>
                </c:pt>
                <c:pt idx="16042">
                  <c:v>3.1733499999999998E-2</c:v>
                </c:pt>
                <c:pt idx="16043">
                  <c:v>2.4151800000000001E-2</c:v>
                </c:pt>
                <c:pt idx="16044">
                  <c:v>1.47343E-3</c:v>
                </c:pt>
                <c:pt idx="16045">
                  <c:v>3.4440999999999999E-2</c:v>
                </c:pt>
                <c:pt idx="16046">
                  <c:v>1.21546E-2</c:v>
                </c:pt>
                <c:pt idx="16047">
                  <c:v>-9.7846999999999995E-4</c:v>
                </c:pt>
                <c:pt idx="16048">
                  <c:v>1.1651999999999999E-2</c:v>
                </c:pt>
                <c:pt idx="16049">
                  <c:v>2.4038299999999999E-2</c:v>
                </c:pt>
                <c:pt idx="16050">
                  <c:v>3.7431700000000001E-3</c:v>
                </c:pt>
                <c:pt idx="16051">
                  <c:v>5.8317200000000003E-3</c:v>
                </c:pt>
                <c:pt idx="16052">
                  <c:v>2.6308100000000001E-2</c:v>
                </c:pt>
                <c:pt idx="16053">
                  <c:v>4.6809200000000002E-2</c:v>
                </c:pt>
                <c:pt idx="16054">
                  <c:v>2.0906399999999999E-2</c:v>
                </c:pt>
                <c:pt idx="16055">
                  <c:v>5.0249099999999996E-3</c:v>
                </c:pt>
                <c:pt idx="16056">
                  <c:v>1.12972E-2</c:v>
                </c:pt>
                <c:pt idx="16057">
                  <c:v>2.2362699999999999E-2</c:v>
                </c:pt>
                <c:pt idx="16058">
                  <c:v>5.9527400000000001E-2</c:v>
                </c:pt>
                <c:pt idx="16059">
                  <c:v>2.5146499999999999E-2</c:v>
                </c:pt>
                <c:pt idx="16060">
                  <c:v>4.8490499999999999E-2</c:v>
                </c:pt>
                <c:pt idx="16061">
                  <c:v>3.28197E-2</c:v>
                </c:pt>
                <c:pt idx="16062">
                  <c:v>3.10993E-2</c:v>
                </c:pt>
                <c:pt idx="16063">
                  <c:v>5.03645E-2</c:v>
                </c:pt>
                <c:pt idx="16064">
                  <c:v>6.1230699999999999E-2</c:v>
                </c:pt>
                <c:pt idx="16065">
                  <c:v>1.20506E-2</c:v>
                </c:pt>
                <c:pt idx="16066">
                  <c:v>-2.5473599999999999E-2</c:v>
                </c:pt>
                <c:pt idx="16067">
                  <c:v>1.6305900000000002E-2</c:v>
                </c:pt>
                <c:pt idx="16068">
                  <c:v>4.5189899999999998E-2</c:v>
                </c:pt>
                <c:pt idx="16069">
                  <c:v>4.1366600000000003E-2</c:v>
                </c:pt>
                <c:pt idx="16070">
                  <c:v>3.76301E-2</c:v>
                </c:pt>
                <c:pt idx="16071">
                  <c:v>1.3729099999999999E-2</c:v>
                </c:pt>
                <c:pt idx="16072">
                  <c:v>-3.2715800000000003E-2</c:v>
                </c:pt>
                <c:pt idx="16073">
                  <c:v>-4.2514800000000002E-3</c:v>
                </c:pt>
                <c:pt idx="16074">
                  <c:v>-3.8967099999999998E-3</c:v>
                </c:pt>
                <c:pt idx="16075">
                  <c:v>3.2838800000000001E-2</c:v>
                </c:pt>
                <c:pt idx="16076">
                  <c:v>-5.9452100000000003E-3</c:v>
                </c:pt>
                <c:pt idx="16077">
                  <c:v>-3.3295600000000002E-2</c:v>
                </c:pt>
                <c:pt idx="16078" formatCode="0.00E+00">
                  <c:v>-7.2479199999999995E-5</c:v>
                </c:pt>
                <c:pt idx="16079">
                  <c:v>-9.0131800000000008E-3</c:v>
                </c:pt>
                <c:pt idx="16080">
                  <c:v>1.0874699999999999E-2</c:v>
                </c:pt>
                <c:pt idx="16081">
                  <c:v>2.7118699999999999E-2</c:v>
                </c:pt>
                <c:pt idx="16082">
                  <c:v>6.4754499999999998E-3</c:v>
                </c:pt>
                <c:pt idx="16083">
                  <c:v>-6.3287700000000002E-2</c:v>
                </c:pt>
                <c:pt idx="16084">
                  <c:v>-2.3936300000000001E-2</c:v>
                </c:pt>
                <c:pt idx="16085">
                  <c:v>5.3403899999999997E-2</c:v>
                </c:pt>
                <c:pt idx="16086">
                  <c:v>1.9956600000000001E-2</c:v>
                </c:pt>
                <c:pt idx="16087">
                  <c:v>4.4066399999999999E-2</c:v>
                </c:pt>
                <c:pt idx="16088">
                  <c:v>7.5931499999999999E-3</c:v>
                </c:pt>
                <c:pt idx="16089">
                  <c:v>-1.2947999999999999E-2</c:v>
                </c:pt>
                <c:pt idx="16090">
                  <c:v>-1.6173400000000001E-2</c:v>
                </c:pt>
                <c:pt idx="16091">
                  <c:v>1.1536599999999999E-2</c:v>
                </c:pt>
                <c:pt idx="16092">
                  <c:v>5.8278999999999997E-2</c:v>
                </c:pt>
                <c:pt idx="16093">
                  <c:v>1.6533900000000001E-2</c:v>
                </c:pt>
                <c:pt idx="16094">
                  <c:v>3.5476699999999997E-4</c:v>
                </c:pt>
                <c:pt idx="16095">
                  <c:v>-1.94883E-2</c:v>
                </c:pt>
                <c:pt idx="16096">
                  <c:v>6.6204100000000002E-3</c:v>
                </c:pt>
                <c:pt idx="16097">
                  <c:v>1.6840000000000001E-2</c:v>
                </c:pt>
                <c:pt idx="16098">
                  <c:v>4.1758499999999997E-2</c:v>
                </c:pt>
                <c:pt idx="16099">
                  <c:v>-8.3160400000000002E-3</c:v>
                </c:pt>
                <c:pt idx="16100">
                  <c:v>-9.0904200000000001E-3</c:v>
                </c:pt>
                <c:pt idx="16101">
                  <c:v>-1.17006E-2</c:v>
                </c:pt>
                <c:pt idx="16102">
                  <c:v>-1.6517599999999999E-3</c:v>
                </c:pt>
                <c:pt idx="16103">
                  <c:v>-2.2678400000000001E-3</c:v>
                </c:pt>
                <c:pt idx="16104">
                  <c:v>1.8230400000000001E-2</c:v>
                </c:pt>
                <c:pt idx="16105">
                  <c:v>2.6988000000000002E-2</c:v>
                </c:pt>
                <c:pt idx="16106">
                  <c:v>-3.3963199999999999E-2</c:v>
                </c:pt>
                <c:pt idx="16107">
                  <c:v>-1.3735799999999999E-2</c:v>
                </c:pt>
                <c:pt idx="16108">
                  <c:v>2.0089099999999999E-2</c:v>
                </c:pt>
                <c:pt idx="16109">
                  <c:v>1.8539400000000001E-2</c:v>
                </c:pt>
                <c:pt idx="16110">
                  <c:v>-3.5201999999999997E-2</c:v>
                </c:pt>
                <c:pt idx="16111">
                  <c:v>9.8190299999999994E-3</c:v>
                </c:pt>
                <c:pt idx="16112">
                  <c:v>-3.5133400000000002E-3</c:v>
                </c:pt>
                <c:pt idx="16113">
                  <c:v>-2.5315299999999999E-2</c:v>
                </c:pt>
                <c:pt idx="16114">
                  <c:v>-1.7445599999999999E-2</c:v>
                </c:pt>
                <c:pt idx="16115">
                  <c:v>1.0773700000000001E-2</c:v>
                </c:pt>
                <c:pt idx="16116">
                  <c:v>5.6028400000000004E-3</c:v>
                </c:pt>
                <c:pt idx="16117">
                  <c:v>-4.2615899999999998E-2</c:v>
                </c:pt>
                <c:pt idx="16118">
                  <c:v>-1.22919E-2</c:v>
                </c:pt>
                <c:pt idx="16119">
                  <c:v>-1.65854E-2</c:v>
                </c:pt>
                <c:pt idx="16120">
                  <c:v>-2.8972600000000001E-2</c:v>
                </c:pt>
                <c:pt idx="16121">
                  <c:v>-2.6829700000000001E-2</c:v>
                </c:pt>
                <c:pt idx="16122">
                  <c:v>2.36835E-2</c:v>
                </c:pt>
                <c:pt idx="16123">
                  <c:v>1.12038E-2</c:v>
                </c:pt>
                <c:pt idx="16124">
                  <c:v>-5.1912300000000001E-2</c:v>
                </c:pt>
                <c:pt idx="16125">
                  <c:v>-6.5177899999999997E-2</c:v>
                </c:pt>
                <c:pt idx="16126">
                  <c:v>-2.25477E-2</c:v>
                </c:pt>
                <c:pt idx="16127">
                  <c:v>-1.1062600000000001E-2</c:v>
                </c:pt>
                <c:pt idx="16128">
                  <c:v>-2.3400299999999999E-2</c:v>
                </c:pt>
                <c:pt idx="16129">
                  <c:v>-2.86579E-3</c:v>
                </c:pt>
                <c:pt idx="16130">
                  <c:v>8.4419300000000003E-3</c:v>
                </c:pt>
                <c:pt idx="16131">
                  <c:v>-3.6726000000000002E-2</c:v>
                </c:pt>
                <c:pt idx="16132">
                  <c:v>-2.9935799999999999E-2</c:v>
                </c:pt>
                <c:pt idx="16133">
                  <c:v>3.9966599999999998E-2</c:v>
                </c:pt>
                <c:pt idx="16134">
                  <c:v>-4.6186400000000002E-3</c:v>
                </c:pt>
                <c:pt idx="16135">
                  <c:v>-3.5902999999999997E-2</c:v>
                </c:pt>
                <c:pt idx="16136">
                  <c:v>-2.0164499999999998E-2</c:v>
                </c:pt>
                <c:pt idx="16137">
                  <c:v>-5.2232700000000003E-3</c:v>
                </c:pt>
                <c:pt idx="16138">
                  <c:v>-2.1916399999999999E-2</c:v>
                </c:pt>
                <c:pt idx="16139">
                  <c:v>-1.8342000000000001E-2</c:v>
                </c:pt>
                <c:pt idx="16140">
                  <c:v>3.9491699999999998E-2</c:v>
                </c:pt>
                <c:pt idx="16141">
                  <c:v>-2.09465E-2</c:v>
                </c:pt>
                <c:pt idx="16142">
                  <c:v>-4.0575E-2</c:v>
                </c:pt>
                <c:pt idx="16143">
                  <c:v>-3.0136099999999999E-2</c:v>
                </c:pt>
                <c:pt idx="16144">
                  <c:v>5.6543399999999999E-3</c:v>
                </c:pt>
                <c:pt idx="16145">
                  <c:v>1.0538100000000001E-3</c:v>
                </c:pt>
                <c:pt idx="16146">
                  <c:v>8.2511900000000003E-3</c:v>
                </c:pt>
                <c:pt idx="16147" formatCode="0.00E+00">
                  <c:v>-3.4952200000000003E-2</c:v>
                </c:pt>
                <c:pt idx="16148">
                  <c:v>-4.15716E-2</c:v>
                </c:pt>
                <c:pt idx="16149">
                  <c:v>-4.1256000000000001E-3</c:v>
                </c:pt>
                <c:pt idx="16150">
                  <c:v>-5.9499699999999997E-3</c:v>
                </c:pt>
                <c:pt idx="16151">
                  <c:v>2.69032E-3</c:v>
                </c:pt>
                <c:pt idx="16152">
                  <c:v>-4.9895299999999997E-2</c:v>
                </c:pt>
                <c:pt idx="16153">
                  <c:v>-5.3104400000000003E-2</c:v>
                </c:pt>
                <c:pt idx="16154">
                  <c:v>-4.7585500000000003E-2</c:v>
                </c:pt>
                <c:pt idx="16155">
                  <c:v>-4.2777999999999997E-2</c:v>
                </c:pt>
                <c:pt idx="16156">
                  <c:v>2.7456300000000002E-3</c:v>
                </c:pt>
                <c:pt idx="16157">
                  <c:v>1.7017399999999998E-2</c:v>
                </c:pt>
                <c:pt idx="16158">
                  <c:v>-1.7998699999999999E-2</c:v>
                </c:pt>
                <c:pt idx="16159">
                  <c:v>-3.3614199999999997E-2</c:v>
                </c:pt>
                <c:pt idx="16160">
                  <c:v>-1.96028E-2</c:v>
                </c:pt>
                <c:pt idx="16161">
                  <c:v>1.8527999999999999E-2</c:v>
                </c:pt>
                <c:pt idx="16162">
                  <c:v>2.9497099999999999E-3</c:v>
                </c:pt>
                <c:pt idx="16163">
                  <c:v>-7.9212199999999997E-3</c:v>
                </c:pt>
                <c:pt idx="16164">
                  <c:v>-4.4697800000000003E-2</c:v>
                </c:pt>
                <c:pt idx="16165">
                  <c:v>-2.4987200000000001E-2</c:v>
                </c:pt>
                <c:pt idx="16166">
                  <c:v>1.7723099999999999E-2</c:v>
                </c:pt>
                <c:pt idx="16167">
                  <c:v>1.16186E-2</c:v>
                </c:pt>
                <c:pt idx="16168">
                  <c:v>4.6205500000000002E-3</c:v>
                </c:pt>
                <c:pt idx="16169">
                  <c:v>-2.7927400000000002E-2</c:v>
                </c:pt>
                <c:pt idx="16170">
                  <c:v>-4.0370000000000003E-2</c:v>
                </c:pt>
                <c:pt idx="16171">
                  <c:v>-4.9899100000000002E-2</c:v>
                </c:pt>
                <c:pt idx="16172">
                  <c:v>-2.4998699999999999E-2</c:v>
                </c:pt>
                <c:pt idx="16173">
                  <c:v>4.8990199999999996E-3</c:v>
                </c:pt>
                <c:pt idx="16174">
                  <c:v>-1.02177E-2</c:v>
                </c:pt>
                <c:pt idx="16175">
                  <c:v>-3.3458700000000001E-2</c:v>
                </c:pt>
                <c:pt idx="16176">
                  <c:v>-3.0820799999999999E-2</c:v>
                </c:pt>
                <c:pt idx="16177">
                  <c:v>-3.2639500000000002E-2</c:v>
                </c:pt>
                <c:pt idx="16178">
                  <c:v>1.0031699999999999E-2</c:v>
                </c:pt>
                <c:pt idx="16179">
                  <c:v>-1.7159500000000001E-2</c:v>
                </c:pt>
                <c:pt idx="16180">
                  <c:v>-5.55439E-2</c:v>
                </c:pt>
                <c:pt idx="16181">
                  <c:v>-4.8975900000000003E-2</c:v>
                </c:pt>
                <c:pt idx="16182">
                  <c:v>-3.15123E-2</c:v>
                </c:pt>
                <c:pt idx="16183">
                  <c:v>-5.8749200000000001E-2</c:v>
                </c:pt>
                <c:pt idx="16184">
                  <c:v>1.5984499999999999E-2</c:v>
                </c:pt>
                <c:pt idx="16185">
                  <c:v>4.8542000000000002E-4</c:v>
                </c:pt>
                <c:pt idx="16186">
                  <c:v>-1.6622499999999998E-2</c:v>
                </c:pt>
                <c:pt idx="16187">
                  <c:v>-7.6851799999999998E-2</c:v>
                </c:pt>
                <c:pt idx="16188">
                  <c:v>-4.75702E-2</c:v>
                </c:pt>
                <c:pt idx="16189">
                  <c:v>9.01508E-3</c:v>
                </c:pt>
                <c:pt idx="16190">
                  <c:v>-2.2985499999999999E-2</c:v>
                </c:pt>
                <c:pt idx="16191">
                  <c:v>-2.6186000000000001E-2</c:v>
                </c:pt>
                <c:pt idx="16192">
                  <c:v>-5.4926900000000001E-2</c:v>
                </c:pt>
                <c:pt idx="16193">
                  <c:v>-2.56796E-2</c:v>
                </c:pt>
                <c:pt idx="16194">
                  <c:v>-1.63746E-2</c:v>
                </c:pt>
                <c:pt idx="16195">
                  <c:v>-1.5646E-2</c:v>
                </c:pt>
                <c:pt idx="16196">
                  <c:v>-3.9611800000000003E-2</c:v>
                </c:pt>
                <c:pt idx="16197">
                  <c:v>-7.6960600000000004E-2</c:v>
                </c:pt>
                <c:pt idx="16198">
                  <c:v>-6.8497699999999995E-2</c:v>
                </c:pt>
                <c:pt idx="16199">
                  <c:v>-3.8825999999999999E-2</c:v>
                </c:pt>
                <c:pt idx="16200">
                  <c:v>-5.9797299999999998E-2</c:v>
                </c:pt>
                <c:pt idx="16201">
                  <c:v>-3.4928300000000002E-2</c:v>
                </c:pt>
                <c:pt idx="16202">
                  <c:v>-2.94685E-3</c:v>
                </c:pt>
                <c:pt idx="16203">
                  <c:v>-4.2511899999999998E-2</c:v>
                </c:pt>
                <c:pt idx="16204">
                  <c:v>-5.9559800000000003E-2</c:v>
                </c:pt>
                <c:pt idx="16205">
                  <c:v>-5.5225400000000001E-2</c:v>
                </c:pt>
                <c:pt idx="16206">
                  <c:v>-8.0862E-3</c:v>
                </c:pt>
                <c:pt idx="16207">
                  <c:v>-4.7196399999999999E-2</c:v>
                </c:pt>
                <c:pt idx="16208">
                  <c:v>-3.2330499999999998E-2</c:v>
                </c:pt>
                <c:pt idx="16209">
                  <c:v>-3.2689999999999997E-2</c:v>
                </c:pt>
                <c:pt idx="16210">
                  <c:v>-4.6885499999999997E-2</c:v>
                </c:pt>
                <c:pt idx="16211">
                  <c:v>-6.3851400000000003E-2</c:v>
                </c:pt>
                <c:pt idx="16212">
                  <c:v>-2.6820199999999999E-2</c:v>
                </c:pt>
                <c:pt idx="16213">
                  <c:v>-2.25525E-2</c:v>
                </c:pt>
                <c:pt idx="16214">
                  <c:v>-3.0725499999999999E-2</c:v>
                </c:pt>
                <c:pt idx="16215">
                  <c:v>-3.89614E-2</c:v>
                </c:pt>
                <c:pt idx="16216">
                  <c:v>-2.7357099999999999E-2</c:v>
                </c:pt>
                <c:pt idx="16217">
                  <c:v>1.544E-3</c:v>
                </c:pt>
                <c:pt idx="16218">
                  <c:v>-1.8856999999999999E-2</c:v>
                </c:pt>
                <c:pt idx="16219">
                  <c:v>-1.75085E-2</c:v>
                </c:pt>
                <c:pt idx="16220">
                  <c:v>9.0885200000000003E-4</c:v>
                </c:pt>
                <c:pt idx="16221">
                  <c:v>-2.25887E-2</c:v>
                </c:pt>
                <c:pt idx="16222">
                  <c:v>-3.6115599999999998E-2</c:v>
                </c:pt>
                <c:pt idx="16223">
                  <c:v>9.9983199999999998E-3</c:v>
                </c:pt>
                <c:pt idx="16224">
                  <c:v>-2.8420399999999998E-2</c:v>
                </c:pt>
                <c:pt idx="16225">
                  <c:v>-3.66678E-2</c:v>
                </c:pt>
                <c:pt idx="16226">
                  <c:v>-3.4826299999999998E-2</c:v>
                </c:pt>
                <c:pt idx="16227">
                  <c:v>-5.4541600000000003E-2</c:v>
                </c:pt>
                <c:pt idx="16228">
                  <c:v>-6.8907700000000002E-2</c:v>
                </c:pt>
                <c:pt idx="16229">
                  <c:v>-5.45473E-2</c:v>
                </c:pt>
                <c:pt idx="16230">
                  <c:v>-1.0402700000000001E-2</c:v>
                </c:pt>
                <c:pt idx="16231">
                  <c:v>-2.8537799999999999E-2</c:v>
                </c:pt>
                <c:pt idx="16232">
                  <c:v>-6.5863599999999994E-2</c:v>
                </c:pt>
                <c:pt idx="16233">
                  <c:v>-6.1569199999999998E-2</c:v>
                </c:pt>
                <c:pt idx="16234">
                  <c:v>-3.6691700000000001E-2</c:v>
                </c:pt>
                <c:pt idx="16235">
                  <c:v>-7.1254700000000004E-2</c:v>
                </c:pt>
                <c:pt idx="16236">
                  <c:v>-3.2100700000000003E-2</c:v>
                </c:pt>
                <c:pt idx="16237">
                  <c:v>3.8518900000000002E-3</c:v>
                </c:pt>
                <c:pt idx="16238">
                  <c:v>-2.4437E-2</c:v>
                </c:pt>
                <c:pt idx="16239">
                  <c:v>-7.6091800000000001E-2</c:v>
                </c:pt>
                <c:pt idx="16240">
                  <c:v>-3.4666099999999998E-2</c:v>
                </c:pt>
                <c:pt idx="16241">
                  <c:v>-2.6820199999999999E-2</c:v>
                </c:pt>
                <c:pt idx="16242">
                  <c:v>-3.6396999999999999E-2</c:v>
                </c:pt>
                <c:pt idx="16243">
                  <c:v>-1.79729E-2</c:v>
                </c:pt>
                <c:pt idx="16244">
                  <c:v>-2.9442800000000002E-2</c:v>
                </c:pt>
                <c:pt idx="16245">
                  <c:v>-6.2845200000000004E-2</c:v>
                </c:pt>
                <c:pt idx="16246">
                  <c:v>-3.8682899999999999E-2</c:v>
                </c:pt>
                <c:pt idx="16247">
                  <c:v>-8.9950599999999992E-3</c:v>
                </c:pt>
                <c:pt idx="16248">
                  <c:v>-1.4700899999999999E-2</c:v>
                </c:pt>
                <c:pt idx="16249">
                  <c:v>-6.0813899999999997E-2</c:v>
                </c:pt>
                <c:pt idx="16250">
                  <c:v>-7.8468300000000005E-2</c:v>
                </c:pt>
                <c:pt idx="16251">
                  <c:v>-6.3323000000000004E-2</c:v>
                </c:pt>
                <c:pt idx="16252">
                  <c:v>-6.6544500000000006E-2</c:v>
                </c:pt>
                <c:pt idx="16253">
                  <c:v>-3.8930899999999997E-2</c:v>
                </c:pt>
                <c:pt idx="16254">
                  <c:v>1.38102E-2</c:v>
                </c:pt>
                <c:pt idx="16255">
                  <c:v>-3.6922499999999997E-2</c:v>
                </c:pt>
                <c:pt idx="16256">
                  <c:v>-7.0797899999999997E-2</c:v>
                </c:pt>
                <c:pt idx="16257">
                  <c:v>-3.8286199999999999E-2</c:v>
                </c:pt>
                <c:pt idx="16258">
                  <c:v>-8.7423299999999995E-3</c:v>
                </c:pt>
                <c:pt idx="16259">
                  <c:v>-1.60561E-2</c:v>
                </c:pt>
                <c:pt idx="16260">
                  <c:v>-3.2167400000000001E-3</c:v>
                </c:pt>
                <c:pt idx="16261">
                  <c:v>-3.6115599999999998E-2</c:v>
                </c:pt>
                <c:pt idx="16262">
                  <c:v>-5.46255E-2</c:v>
                </c:pt>
                <c:pt idx="16263">
                  <c:v>-5.6001700000000001E-2</c:v>
                </c:pt>
                <c:pt idx="16264">
                  <c:v>-1.70078E-2</c:v>
                </c:pt>
                <c:pt idx="16265">
                  <c:v>-6.2820399999999998E-2</c:v>
                </c:pt>
                <c:pt idx="16266">
                  <c:v>-5.3253200000000001E-2</c:v>
                </c:pt>
                <c:pt idx="16267">
                  <c:v>-4.27132E-2</c:v>
                </c:pt>
                <c:pt idx="16268">
                  <c:v>-4.7489200000000002E-2</c:v>
                </c:pt>
                <c:pt idx="16269">
                  <c:v>-6.9546700000000003E-2</c:v>
                </c:pt>
                <c:pt idx="16270">
                  <c:v>-5.5170999999999998E-2</c:v>
                </c:pt>
                <c:pt idx="16271">
                  <c:v>-3.8067799999999999E-2</c:v>
                </c:pt>
                <c:pt idx="16272">
                  <c:v>-5.6231499999999997E-2</c:v>
                </c:pt>
                <c:pt idx="16273">
                  <c:v>-3.8520800000000001E-2</c:v>
                </c:pt>
                <c:pt idx="16274">
                  <c:v>-5.8892300000000002E-2</c:v>
                </c:pt>
                <c:pt idx="16275">
                  <c:v>-1.30758E-2</c:v>
                </c:pt>
                <c:pt idx="16276">
                  <c:v>-5.5477100000000001E-2</c:v>
                </c:pt>
                <c:pt idx="16277">
                  <c:v>-3.0098E-2</c:v>
                </c:pt>
                <c:pt idx="16278">
                  <c:v>-3.8687699999999998E-2</c:v>
                </c:pt>
                <c:pt idx="16279">
                  <c:v>-3.0098900000000001E-2</c:v>
                </c:pt>
                <c:pt idx="16280">
                  <c:v>-5.94301E-2</c:v>
                </c:pt>
                <c:pt idx="16281">
                  <c:v>-7.6727900000000002E-2</c:v>
                </c:pt>
                <c:pt idx="16282">
                  <c:v>-3.7436499999999998E-2</c:v>
                </c:pt>
                <c:pt idx="16283">
                  <c:v>-4.0990800000000001E-2</c:v>
                </c:pt>
                <c:pt idx="16284">
                  <c:v>-8.37841E-2</c:v>
                </c:pt>
                <c:pt idx="16285">
                  <c:v>-5.74818E-2</c:v>
                </c:pt>
                <c:pt idx="16286">
                  <c:v>-5.8981899999999997E-2</c:v>
                </c:pt>
                <c:pt idx="16287">
                  <c:v>-4.3155699999999998E-2</c:v>
                </c:pt>
                <c:pt idx="16288">
                  <c:v>-4.7973599999999998E-2</c:v>
                </c:pt>
                <c:pt idx="16289">
                  <c:v>-1.44835E-2</c:v>
                </c:pt>
                <c:pt idx="16290">
                  <c:v>-3.06997E-2</c:v>
                </c:pt>
                <c:pt idx="16291">
                  <c:v>-7.5333600000000001E-2</c:v>
                </c:pt>
                <c:pt idx="16292">
                  <c:v>-4.6829200000000001E-2</c:v>
                </c:pt>
                <c:pt idx="16293">
                  <c:v>-5.58567E-3</c:v>
                </c:pt>
                <c:pt idx="16294">
                  <c:v>-2.0503E-2</c:v>
                </c:pt>
                <c:pt idx="16295">
                  <c:v>-5.0676300000000001E-2</c:v>
                </c:pt>
                <c:pt idx="16296">
                  <c:v>-5.5054699999999998E-2</c:v>
                </c:pt>
                <c:pt idx="16297">
                  <c:v>-7.3875399999999994E-2</c:v>
                </c:pt>
                <c:pt idx="16298">
                  <c:v>-6.6824900000000007E-2</c:v>
                </c:pt>
                <c:pt idx="16299">
                  <c:v>-2.8052299999999999E-2</c:v>
                </c:pt>
                <c:pt idx="16300">
                  <c:v>-3.2343900000000002E-2</c:v>
                </c:pt>
                <c:pt idx="16301">
                  <c:v>-5.3225500000000002E-2</c:v>
                </c:pt>
                <c:pt idx="16302">
                  <c:v>-7.6366400000000001E-2</c:v>
                </c:pt>
                <c:pt idx="16303">
                  <c:v>-4.4845599999999999E-2</c:v>
                </c:pt>
                <c:pt idx="16304">
                  <c:v>-2.0496400000000001E-2</c:v>
                </c:pt>
                <c:pt idx="16305">
                  <c:v>-5.8237999999999998E-2</c:v>
                </c:pt>
                <c:pt idx="16306">
                  <c:v>-1.9414899999999999E-2</c:v>
                </c:pt>
                <c:pt idx="16307">
                  <c:v>-2.91481E-2</c:v>
                </c:pt>
                <c:pt idx="16308">
                  <c:v>-4.4412600000000003E-2</c:v>
                </c:pt>
                <c:pt idx="16309">
                  <c:v>-6.9657300000000005E-2</c:v>
                </c:pt>
                <c:pt idx="16310">
                  <c:v>-5.1346799999999998E-2</c:v>
                </c:pt>
                <c:pt idx="16311">
                  <c:v>-2.3016000000000002E-2</c:v>
                </c:pt>
                <c:pt idx="16312">
                  <c:v>-4.6602200000000003E-2</c:v>
                </c:pt>
                <c:pt idx="16313">
                  <c:v>-4.9496699999999998E-2</c:v>
                </c:pt>
                <c:pt idx="16314">
                  <c:v>-5.0656300000000001E-2</c:v>
                </c:pt>
                <c:pt idx="16315">
                  <c:v>-3.3607499999999998E-2</c:v>
                </c:pt>
                <c:pt idx="16316">
                  <c:v>-4.1774699999999998E-2</c:v>
                </c:pt>
                <c:pt idx="16317">
                  <c:v>-2.6098300000000001E-2</c:v>
                </c:pt>
                <c:pt idx="16318">
                  <c:v>-5.95884E-2</c:v>
                </c:pt>
                <c:pt idx="16319">
                  <c:v>-5.4516799999999997E-2</c:v>
                </c:pt>
                <c:pt idx="16320">
                  <c:v>-4.9350699999999997E-2</c:v>
                </c:pt>
                <c:pt idx="16321">
                  <c:v>-4.9734100000000003E-2</c:v>
                </c:pt>
                <c:pt idx="16322">
                  <c:v>-5.73158E-2</c:v>
                </c:pt>
                <c:pt idx="16323">
                  <c:v>-1.9658999999999999E-2</c:v>
                </c:pt>
                <c:pt idx="16324">
                  <c:v>-2.5353400000000002E-2</c:v>
                </c:pt>
                <c:pt idx="16325">
                  <c:v>-5.7163199999999997E-2</c:v>
                </c:pt>
                <c:pt idx="16326">
                  <c:v>-5.95522E-2</c:v>
                </c:pt>
                <c:pt idx="16327">
                  <c:v>-4.1251200000000002E-2</c:v>
                </c:pt>
                <c:pt idx="16328">
                  <c:v>-3.4188299999999998E-2</c:v>
                </c:pt>
                <c:pt idx="16329">
                  <c:v>-3.6401700000000002E-2</c:v>
                </c:pt>
                <c:pt idx="16330">
                  <c:v>-3.74641E-2</c:v>
                </c:pt>
                <c:pt idx="16331">
                  <c:v>-2.3890499999999999E-2</c:v>
                </c:pt>
                <c:pt idx="16332">
                  <c:v>-3.7768400000000001E-2</c:v>
                </c:pt>
                <c:pt idx="16333">
                  <c:v>-1.1079800000000001E-2</c:v>
                </c:pt>
                <c:pt idx="16334">
                  <c:v>-1.9625699999999999E-2</c:v>
                </c:pt>
                <c:pt idx="16335">
                  <c:v>-2.2821399999999999E-2</c:v>
                </c:pt>
                <c:pt idx="16336">
                  <c:v>-5.9944200000000003E-2</c:v>
                </c:pt>
                <c:pt idx="16337">
                  <c:v>-1.19915E-2</c:v>
                </c:pt>
                <c:pt idx="16338">
                  <c:v>-1.77269E-2</c:v>
                </c:pt>
                <c:pt idx="16339">
                  <c:v>-2.4727800000000001E-2</c:v>
                </c:pt>
                <c:pt idx="16340">
                  <c:v>5.5198699999999996E-3</c:v>
                </c:pt>
                <c:pt idx="16341">
                  <c:v>2.4596199999999999E-2</c:v>
                </c:pt>
                <c:pt idx="16342">
                  <c:v>-5.5284499999999999E-3</c:v>
                </c:pt>
                <c:pt idx="16343">
                  <c:v>7.06673E-4</c:v>
                </c:pt>
                <c:pt idx="16344">
                  <c:v>3.0460399999999999E-2</c:v>
                </c:pt>
                <c:pt idx="16345">
                  <c:v>2.04945E-3</c:v>
                </c:pt>
                <c:pt idx="16346">
                  <c:v>-1.29576E-2</c:v>
                </c:pt>
                <c:pt idx="16347">
                  <c:v>-1.8244699999999999E-2</c:v>
                </c:pt>
                <c:pt idx="16348">
                  <c:v>8.3637200000000005E-4</c:v>
                </c:pt>
                <c:pt idx="16349">
                  <c:v>-1.6747499999999998E-2</c:v>
                </c:pt>
                <c:pt idx="16350">
                  <c:v>-1.4977499999999999E-2</c:v>
                </c:pt>
                <c:pt idx="16351">
                  <c:v>4.86755E-3</c:v>
                </c:pt>
                <c:pt idx="16352">
                  <c:v>-1.6797099999999999E-2</c:v>
                </c:pt>
                <c:pt idx="16353">
                  <c:v>-5.0172799999999997E-2</c:v>
                </c:pt>
                <c:pt idx="16354">
                  <c:v>-2.6214600000000001E-2</c:v>
                </c:pt>
                <c:pt idx="16355">
                  <c:v>-1.05419E-2</c:v>
                </c:pt>
                <c:pt idx="16356">
                  <c:v>1.41525E-2</c:v>
                </c:pt>
                <c:pt idx="16357">
                  <c:v>-1.55849E-2</c:v>
                </c:pt>
                <c:pt idx="16358">
                  <c:v>-2.86579E-2</c:v>
                </c:pt>
                <c:pt idx="16359">
                  <c:v>-3.2237099999999998E-2</c:v>
                </c:pt>
                <c:pt idx="16360">
                  <c:v>-2.4922400000000001E-2</c:v>
                </c:pt>
                <c:pt idx="16361">
                  <c:v>-5.76401E-3</c:v>
                </c:pt>
                <c:pt idx="16362">
                  <c:v>6.0453399999999997E-3</c:v>
                </c:pt>
                <c:pt idx="16363">
                  <c:v>2.9754599999999999E-4</c:v>
                </c:pt>
                <c:pt idx="16364">
                  <c:v>-3.6615399999999999E-2</c:v>
                </c:pt>
                <c:pt idx="16365">
                  <c:v>-6.8574899999999994E-2</c:v>
                </c:pt>
                <c:pt idx="16366">
                  <c:v>-3.0940100000000002E-2</c:v>
                </c:pt>
                <c:pt idx="16367">
                  <c:v>2.3796100000000001E-2</c:v>
                </c:pt>
                <c:pt idx="16368">
                  <c:v>2.7444799999999998E-2</c:v>
                </c:pt>
                <c:pt idx="16369">
                  <c:v>1.59731E-2</c:v>
                </c:pt>
                <c:pt idx="16370">
                  <c:v>-2.54126E-2</c:v>
                </c:pt>
                <c:pt idx="16371">
                  <c:v>-6.3686400000000001E-3</c:v>
                </c:pt>
                <c:pt idx="16372">
                  <c:v>5.5780400000000003E-3</c:v>
                </c:pt>
                <c:pt idx="16373">
                  <c:v>7.6112699999999998E-3</c:v>
                </c:pt>
                <c:pt idx="16374">
                  <c:v>1.4525400000000001E-2</c:v>
                </c:pt>
                <c:pt idx="16375">
                  <c:v>4.9295399999999996E-3</c:v>
                </c:pt>
                <c:pt idx="16376">
                  <c:v>-1.3528800000000001E-2</c:v>
                </c:pt>
                <c:pt idx="16377">
                  <c:v>-2.8551099999999999E-2</c:v>
                </c:pt>
                <c:pt idx="16378">
                  <c:v>-1.3332400000000001E-3</c:v>
                </c:pt>
                <c:pt idx="16379">
                  <c:v>9.9658999999999998E-3</c:v>
                </c:pt>
                <c:pt idx="16380">
                  <c:v>-1.28012E-2</c:v>
                </c:pt>
                <c:pt idx="16381">
                  <c:v>-2.7960800000000001E-2</c:v>
                </c:pt>
                <c:pt idx="16382">
                  <c:v>-3.72887E-3</c:v>
                </c:pt>
                <c:pt idx="16383">
                  <c:v>-7.4377100000000002E-3</c:v>
                </c:pt>
                <c:pt idx="16384">
                  <c:v>-2.7141600000000002E-3</c:v>
                </c:pt>
                <c:pt idx="16385">
                  <c:v>-1.6879999999999999E-2</c:v>
                </c:pt>
                <c:pt idx="16386">
                  <c:v>-2.2358900000000001E-2</c:v>
                </c:pt>
                <c:pt idx="16387">
                  <c:v>-3.0465099999999998E-2</c:v>
                </c:pt>
                <c:pt idx="16388">
                  <c:v>-1.2153600000000001E-2</c:v>
                </c:pt>
                <c:pt idx="16389">
                  <c:v>1.31054E-2</c:v>
                </c:pt>
                <c:pt idx="16390">
                  <c:v>-4.57954E-3</c:v>
                </c:pt>
                <c:pt idx="16391">
                  <c:v>-2.7759599999999999E-2</c:v>
                </c:pt>
                <c:pt idx="16392">
                  <c:v>1.02386E-2</c:v>
                </c:pt>
                <c:pt idx="16393">
                  <c:v>-2.5904699999999999E-2</c:v>
                </c:pt>
                <c:pt idx="16394">
                  <c:v>1.6216299999999999E-2</c:v>
                </c:pt>
                <c:pt idx="16395">
                  <c:v>2.49634E-2</c:v>
                </c:pt>
                <c:pt idx="16396">
                  <c:v>5.6304900000000001E-3</c:v>
                </c:pt>
                <c:pt idx="16397">
                  <c:v>8.3656300000000006E-3</c:v>
                </c:pt>
                <c:pt idx="16398">
                  <c:v>7.5244899999999998E-4</c:v>
                </c:pt>
                <c:pt idx="16399">
                  <c:v>5.6878999999999999E-2</c:v>
                </c:pt>
                <c:pt idx="16400">
                  <c:v>4.8594499999999999E-2</c:v>
                </c:pt>
                <c:pt idx="16401">
                  <c:v>-8.0766699999999993E-3</c:v>
                </c:pt>
                <c:pt idx="16402">
                  <c:v>-2.86942E-2</c:v>
                </c:pt>
                <c:pt idx="16403">
                  <c:v>-3.3950799999999998E-4</c:v>
                </c:pt>
                <c:pt idx="16404">
                  <c:v>3.2016799999999998E-2</c:v>
                </c:pt>
                <c:pt idx="16405">
                  <c:v>9.0732599999999997E-3</c:v>
                </c:pt>
                <c:pt idx="16406">
                  <c:v>-3.9701500000000004E-3</c:v>
                </c:pt>
                <c:pt idx="16407">
                  <c:v>3.28197E-2</c:v>
                </c:pt>
                <c:pt idx="16408">
                  <c:v>4.2561500000000002E-2</c:v>
                </c:pt>
                <c:pt idx="16409">
                  <c:v>2.23083E-2</c:v>
                </c:pt>
                <c:pt idx="16410">
                  <c:v>1.7035499999999999E-2</c:v>
                </c:pt>
                <c:pt idx="16411">
                  <c:v>3.5767599999999997E-2</c:v>
                </c:pt>
                <c:pt idx="16412">
                  <c:v>5.1156E-2</c:v>
                </c:pt>
                <c:pt idx="16413">
                  <c:v>4.7963100000000002E-2</c:v>
                </c:pt>
                <c:pt idx="16414">
                  <c:v>2.37827E-2</c:v>
                </c:pt>
                <c:pt idx="16415">
                  <c:v>1.8971399999999999E-2</c:v>
                </c:pt>
                <c:pt idx="16416">
                  <c:v>2.3115199999999999E-2</c:v>
                </c:pt>
                <c:pt idx="16417">
                  <c:v>2.2387500000000001E-2</c:v>
                </c:pt>
                <c:pt idx="16418">
                  <c:v>4.12159E-2</c:v>
                </c:pt>
                <c:pt idx="16419">
                  <c:v>3.1225200000000002E-2</c:v>
                </c:pt>
                <c:pt idx="16420">
                  <c:v>1.6843799999999999E-2</c:v>
                </c:pt>
                <c:pt idx="16421">
                  <c:v>2.62604E-2</c:v>
                </c:pt>
                <c:pt idx="16422">
                  <c:v>-8.72707E-3</c:v>
                </c:pt>
                <c:pt idx="16423">
                  <c:v>-2.0294200000000001E-3</c:v>
                </c:pt>
                <c:pt idx="16424">
                  <c:v>5.6989699999999997E-2</c:v>
                </c:pt>
                <c:pt idx="16425">
                  <c:v>4.34055E-2</c:v>
                </c:pt>
                <c:pt idx="16426">
                  <c:v>2.0599400000000001E-4</c:v>
                </c:pt>
                <c:pt idx="16427">
                  <c:v>1.3687100000000001E-2</c:v>
                </c:pt>
                <c:pt idx="16428">
                  <c:v>3.4663199999999998E-2</c:v>
                </c:pt>
                <c:pt idx="16429">
                  <c:v>3.4253100000000002E-2</c:v>
                </c:pt>
                <c:pt idx="16430">
                  <c:v>5.3317099999999999E-2</c:v>
                </c:pt>
                <c:pt idx="16431">
                  <c:v>2.4230000000000002E-2</c:v>
                </c:pt>
                <c:pt idx="16432">
                  <c:v>4.0665600000000003E-2</c:v>
                </c:pt>
                <c:pt idx="16433">
                  <c:v>6.34003E-3</c:v>
                </c:pt>
                <c:pt idx="16434">
                  <c:v>9.7589500000000006E-3</c:v>
                </c:pt>
                <c:pt idx="16435">
                  <c:v>2.2243499999999999E-2</c:v>
                </c:pt>
                <c:pt idx="16436">
                  <c:v>1.48191E-2</c:v>
                </c:pt>
                <c:pt idx="16437">
                  <c:v>4.5039200000000001E-2</c:v>
                </c:pt>
                <c:pt idx="16438">
                  <c:v>4.1638399999999999E-2</c:v>
                </c:pt>
                <c:pt idx="16439">
                  <c:v>8.1233999999999994E-3</c:v>
                </c:pt>
                <c:pt idx="16440">
                  <c:v>2.16475E-2</c:v>
                </c:pt>
                <c:pt idx="16441">
                  <c:v>2.3836099999999999E-2</c:v>
                </c:pt>
                <c:pt idx="16442">
                  <c:v>2.29445E-2</c:v>
                </c:pt>
                <c:pt idx="16443">
                  <c:v>4.9633999999999998E-2</c:v>
                </c:pt>
                <c:pt idx="16444">
                  <c:v>6.2542899999999998E-2</c:v>
                </c:pt>
                <c:pt idx="16445">
                  <c:v>2.62451E-2</c:v>
                </c:pt>
                <c:pt idx="16446">
                  <c:v>-1.7013500000000001E-2</c:v>
                </c:pt>
                <c:pt idx="16447">
                  <c:v>2.2676499999999999E-2</c:v>
                </c:pt>
                <c:pt idx="16448">
                  <c:v>9.2014299999999993E-2</c:v>
                </c:pt>
                <c:pt idx="16449">
                  <c:v>2.6025800000000002E-3</c:v>
                </c:pt>
                <c:pt idx="16450">
                  <c:v>1.59645E-2</c:v>
                </c:pt>
                <c:pt idx="16451">
                  <c:v>-1.04294E-2</c:v>
                </c:pt>
                <c:pt idx="16452">
                  <c:v>3.5940199999999999E-2</c:v>
                </c:pt>
                <c:pt idx="16453">
                  <c:v>1.7048799999999999E-2</c:v>
                </c:pt>
                <c:pt idx="16454">
                  <c:v>3.0628200000000001E-2</c:v>
                </c:pt>
                <c:pt idx="16455">
                  <c:v>6.1034199999999997E-2</c:v>
                </c:pt>
                <c:pt idx="16456">
                  <c:v>3.6990200000000001E-2</c:v>
                </c:pt>
                <c:pt idx="16457">
                  <c:v>6.8540600000000004E-3</c:v>
                </c:pt>
                <c:pt idx="16458">
                  <c:v>3.1043999999999999E-2</c:v>
                </c:pt>
                <c:pt idx="16459">
                  <c:v>4.13771E-2</c:v>
                </c:pt>
                <c:pt idx="16460">
                  <c:v>4.5329099999999997E-2</c:v>
                </c:pt>
                <c:pt idx="16461">
                  <c:v>5.0944299999999998E-2</c:v>
                </c:pt>
                <c:pt idx="16462">
                  <c:v>5.44491E-2</c:v>
                </c:pt>
                <c:pt idx="16463">
                  <c:v>3.8244199999999999E-2</c:v>
                </c:pt>
                <c:pt idx="16464">
                  <c:v>2.14367E-2</c:v>
                </c:pt>
                <c:pt idx="16465">
                  <c:v>3.3584599999999999E-2</c:v>
                </c:pt>
                <c:pt idx="16466">
                  <c:v>4.94671E-2</c:v>
                </c:pt>
                <c:pt idx="16467">
                  <c:v>2.36292E-2</c:v>
                </c:pt>
                <c:pt idx="16468">
                  <c:v>1.8815999999999999E-2</c:v>
                </c:pt>
                <c:pt idx="16469">
                  <c:v>3.57542E-2</c:v>
                </c:pt>
                <c:pt idx="16470">
                  <c:v>2.7130100000000001E-2</c:v>
                </c:pt>
                <c:pt idx="16471">
                  <c:v>1.43242E-3</c:v>
                </c:pt>
                <c:pt idx="16472">
                  <c:v>2.1013299999999999E-2</c:v>
                </c:pt>
                <c:pt idx="16473">
                  <c:v>1.9625699999999999E-2</c:v>
                </c:pt>
                <c:pt idx="16474">
                  <c:v>2.3773200000000001E-2</c:v>
                </c:pt>
                <c:pt idx="16475">
                  <c:v>2.11592E-2</c:v>
                </c:pt>
                <c:pt idx="16476">
                  <c:v>5.2558899999999999E-2</c:v>
                </c:pt>
                <c:pt idx="16477">
                  <c:v>2.95353E-2</c:v>
                </c:pt>
                <c:pt idx="16478">
                  <c:v>2.0618400000000001E-3</c:v>
                </c:pt>
                <c:pt idx="16479">
                  <c:v>1.6479500000000001E-2</c:v>
                </c:pt>
                <c:pt idx="16480">
                  <c:v>4.29316E-2</c:v>
                </c:pt>
                <c:pt idx="16481">
                  <c:v>3.4606900000000003E-2</c:v>
                </c:pt>
                <c:pt idx="16482">
                  <c:v>2.5012E-2</c:v>
                </c:pt>
                <c:pt idx="16483">
                  <c:v>4.2167700000000002E-2</c:v>
                </c:pt>
                <c:pt idx="16484">
                  <c:v>5.21755E-2</c:v>
                </c:pt>
                <c:pt idx="16485">
                  <c:v>4.1885400000000003E-2</c:v>
                </c:pt>
                <c:pt idx="16486">
                  <c:v>1.9226099999999999E-2</c:v>
                </c:pt>
                <c:pt idx="16487">
                  <c:v>3.2960900000000001E-2</c:v>
                </c:pt>
                <c:pt idx="16488">
                  <c:v>2.9026E-2</c:v>
                </c:pt>
                <c:pt idx="16489">
                  <c:v>4.7939299999999997E-2</c:v>
                </c:pt>
                <c:pt idx="16490">
                  <c:v>2.6969900000000002E-2</c:v>
                </c:pt>
                <c:pt idx="16491">
                  <c:v>-1.17588E-3</c:v>
                </c:pt>
                <c:pt idx="16492">
                  <c:v>1.5854799999999999E-2</c:v>
                </c:pt>
                <c:pt idx="16493">
                  <c:v>5.57613E-2</c:v>
                </c:pt>
                <c:pt idx="16494">
                  <c:v>2.7470600000000001E-2</c:v>
                </c:pt>
                <c:pt idx="16495">
                  <c:v>4.60548E-2</c:v>
                </c:pt>
                <c:pt idx="16496">
                  <c:v>6.40926E-2</c:v>
                </c:pt>
                <c:pt idx="16497">
                  <c:v>8.5372899999999995E-3</c:v>
                </c:pt>
                <c:pt idx="16498">
                  <c:v>2.5585199999999999E-2</c:v>
                </c:pt>
                <c:pt idx="16499">
                  <c:v>4.9390799999999999E-2</c:v>
                </c:pt>
                <c:pt idx="16500">
                  <c:v>6.3159900000000005E-2</c:v>
                </c:pt>
                <c:pt idx="16501">
                  <c:v>2.9315899999999999E-2</c:v>
                </c:pt>
                <c:pt idx="16502">
                  <c:v>1.47276E-2</c:v>
                </c:pt>
                <c:pt idx="16503">
                  <c:v>7.2545999999999999E-3</c:v>
                </c:pt>
                <c:pt idx="16504">
                  <c:v>2.1117199999999999E-2</c:v>
                </c:pt>
                <c:pt idx="16505">
                  <c:v>5.7742099999999998E-2</c:v>
                </c:pt>
                <c:pt idx="16506">
                  <c:v>5.2661899999999998E-2</c:v>
                </c:pt>
                <c:pt idx="16507">
                  <c:v>6.1821000000000001E-2</c:v>
                </c:pt>
                <c:pt idx="16508">
                  <c:v>5.7496999999999999E-3</c:v>
                </c:pt>
                <c:pt idx="16509">
                  <c:v>8.7366100000000006E-3</c:v>
                </c:pt>
                <c:pt idx="16510">
                  <c:v>3.55434E-3</c:v>
                </c:pt>
                <c:pt idx="16511">
                  <c:v>5.5758500000000003E-2</c:v>
                </c:pt>
                <c:pt idx="16512">
                  <c:v>7.4367500000000003E-2</c:v>
                </c:pt>
                <c:pt idx="16513">
                  <c:v>6.4591399999999993E-2</c:v>
                </c:pt>
                <c:pt idx="16514">
                  <c:v>2.8471E-2</c:v>
                </c:pt>
                <c:pt idx="16515">
                  <c:v>-2.66781E-2</c:v>
                </c:pt>
                <c:pt idx="16516">
                  <c:v>3.7332499999999998E-2</c:v>
                </c:pt>
                <c:pt idx="16517">
                  <c:v>9.7034499999999996E-2</c:v>
                </c:pt>
                <c:pt idx="16518">
                  <c:v>9.1055899999999995E-2</c:v>
                </c:pt>
                <c:pt idx="16519">
                  <c:v>4.1196799999999999E-2</c:v>
                </c:pt>
                <c:pt idx="16520">
                  <c:v>-2.8199200000000001E-2</c:v>
                </c:pt>
                <c:pt idx="16521">
                  <c:v>7.9059600000000001E-3</c:v>
                </c:pt>
                <c:pt idx="16522">
                  <c:v>7.0684399999999994E-2</c:v>
                </c:pt>
                <c:pt idx="16523">
                  <c:v>8.2276299999999997E-2</c:v>
                </c:pt>
                <c:pt idx="16524">
                  <c:v>6.2811900000000004E-2</c:v>
                </c:pt>
                <c:pt idx="16525">
                  <c:v>4.9463300000000002E-2</c:v>
                </c:pt>
                <c:pt idx="16526">
                  <c:v>1.4427199999999999E-2</c:v>
                </c:pt>
                <c:pt idx="16527">
                  <c:v>1.07861E-2</c:v>
                </c:pt>
                <c:pt idx="16528">
                  <c:v>3.1191799999999999E-2</c:v>
                </c:pt>
                <c:pt idx="16529">
                  <c:v>9.4287899999999994E-2</c:v>
                </c:pt>
                <c:pt idx="16530">
                  <c:v>8.9941999999999994E-2</c:v>
                </c:pt>
                <c:pt idx="16531">
                  <c:v>2.1285100000000001E-2</c:v>
                </c:pt>
                <c:pt idx="16532">
                  <c:v>2.4338700000000001E-2</c:v>
                </c:pt>
                <c:pt idx="16533">
                  <c:v>3.8882300000000002E-2</c:v>
                </c:pt>
                <c:pt idx="16534">
                  <c:v>8.6370500000000003E-2</c:v>
                </c:pt>
                <c:pt idx="16535">
                  <c:v>8.1602099999999997E-2</c:v>
                </c:pt>
                <c:pt idx="16536">
                  <c:v>4.2625400000000001E-2</c:v>
                </c:pt>
                <c:pt idx="16537">
                  <c:v>2.6020999999999999E-2</c:v>
                </c:pt>
                <c:pt idx="16538">
                  <c:v>4.5736300000000001E-2</c:v>
                </c:pt>
                <c:pt idx="16539">
                  <c:v>5.2177399999999999E-2</c:v>
                </c:pt>
                <c:pt idx="16540">
                  <c:v>8.28295E-2</c:v>
                </c:pt>
                <c:pt idx="16541">
                  <c:v>7.1608500000000005E-2</c:v>
                </c:pt>
                <c:pt idx="16542">
                  <c:v>7.7081700000000003E-2</c:v>
                </c:pt>
                <c:pt idx="16543">
                  <c:v>2.8757100000000001E-2</c:v>
                </c:pt>
                <c:pt idx="16544">
                  <c:v>-7.9822499999999995E-4</c:v>
                </c:pt>
                <c:pt idx="16545">
                  <c:v>6.0126300000000001E-2</c:v>
                </c:pt>
                <c:pt idx="16546">
                  <c:v>9.8664299999999996E-2</c:v>
                </c:pt>
                <c:pt idx="16547">
                  <c:v>0.105319</c:v>
                </c:pt>
                <c:pt idx="16548">
                  <c:v>4.5445399999999997E-2</c:v>
                </c:pt>
                <c:pt idx="16549">
                  <c:v>2.11754E-2</c:v>
                </c:pt>
                <c:pt idx="16550">
                  <c:v>4.95214E-2</c:v>
                </c:pt>
                <c:pt idx="16551">
                  <c:v>6.2060400000000002E-2</c:v>
                </c:pt>
                <c:pt idx="16552">
                  <c:v>6.2479E-2</c:v>
                </c:pt>
                <c:pt idx="16553">
                  <c:v>6.5842600000000001E-2</c:v>
                </c:pt>
                <c:pt idx="16554">
                  <c:v>4.0016200000000002E-2</c:v>
                </c:pt>
                <c:pt idx="16555">
                  <c:v>4.6645199999999998E-2</c:v>
                </c:pt>
                <c:pt idx="16556">
                  <c:v>1.8837E-2</c:v>
                </c:pt>
                <c:pt idx="16557">
                  <c:v>4.39873E-2</c:v>
                </c:pt>
                <c:pt idx="16558">
                  <c:v>5.3177799999999997E-2</c:v>
                </c:pt>
                <c:pt idx="16559">
                  <c:v>4.7373800000000001E-2</c:v>
                </c:pt>
                <c:pt idx="16560">
                  <c:v>3.2154099999999998E-2</c:v>
                </c:pt>
                <c:pt idx="16561">
                  <c:v>2.0709000000000002E-2</c:v>
                </c:pt>
                <c:pt idx="16562">
                  <c:v>6.0270299999999999E-2</c:v>
                </c:pt>
                <c:pt idx="16563">
                  <c:v>6.9001199999999999E-2</c:v>
                </c:pt>
                <c:pt idx="16564">
                  <c:v>5.6554800000000002E-2</c:v>
                </c:pt>
                <c:pt idx="16565">
                  <c:v>4.62418E-2</c:v>
                </c:pt>
                <c:pt idx="16566">
                  <c:v>1.8225700000000001E-2</c:v>
                </c:pt>
                <c:pt idx="16567">
                  <c:v>4.6601299999999998E-2</c:v>
                </c:pt>
                <c:pt idx="16568">
                  <c:v>6.9201499999999999E-2</c:v>
                </c:pt>
                <c:pt idx="16569">
                  <c:v>4.8640299999999997E-2</c:v>
                </c:pt>
                <c:pt idx="16570">
                  <c:v>7.1237599999999998E-2</c:v>
                </c:pt>
                <c:pt idx="16571">
                  <c:v>5.5912999999999997E-2</c:v>
                </c:pt>
                <c:pt idx="16572">
                  <c:v>2.1861100000000001E-2</c:v>
                </c:pt>
                <c:pt idx="16573">
                  <c:v>3.0629199999999999E-2</c:v>
                </c:pt>
                <c:pt idx="16574">
                  <c:v>7.5577699999999998E-2</c:v>
                </c:pt>
                <c:pt idx="16575">
                  <c:v>9.0926199999999999E-2</c:v>
                </c:pt>
                <c:pt idx="16576">
                  <c:v>5.9993699999999997E-2</c:v>
                </c:pt>
                <c:pt idx="16577">
                  <c:v>4.0218400000000001E-2</c:v>
                </c:pt>
                <c:pt idx="16578">
                  <c:v>3.0355500000000001E-2</c:v>
                </c:pt>
                <c:pt idx="16579">
                  <c:v>9.0101200000000006E-2</c:v>
                </c:pt>
                <c:pt idx="16580">
                  <c:v>7.36208E-2</c:v>
                </c:pt>
                <c:pt idx="16581">
                  <c:v>2.1897300000000001E-2</c:v>
                </c:pt>
                <c:pt idx="16582">
                  <c:v>3.4626999999999998E-2</c:v>
                </c:pt>
                <c:pt idx="16583">
                  <c:v>2.05574E-2</c:v>
                </c:pt>
                <c:pt idx="16584">
                  <c:v>4.4460300000000001E-2</c:v>
                </c:pt>
                <c:pt idx="16585">
                  <c:v>2.9040300000000002E-2</c:v>
                </c:pt>
                <c:pt idx="16586">
                  <c:v>7.2578400000000001E-2</c:v>
                </c:pt>
                <c:pt idx="16587">
                  <c:v>8.9268700000000006E-2</c:v>
                </c:pt>
                <c:pt idx="16588">
                  <c:v>3.3482600000000001E-2</c:v>
                </c:pt>
                <c:pt idx="16589">
                  <c:v>4.6997100000000002E-3</c:v>
                </c:pt>
                <c:pt idx="16590">
                  <c:v>3.7078899999999998E-2</c:v>
                </c:pt>
                <c:pt idx="16591">
                  <c:v>0.111072</c:v>
                </c:pt>
                <c:pt idx="16592">
                  <c:v>6.84757E-2</c:v>
                </c:pt>
                <c:pt idx="16593">
                  <c:v>2.3663500000000001E-2</c:v>
                </c:pt>
                <c:pt idx="16594">
                  <c:v>3.6209100000000001E-2</c:v>
                </c:pt>
                <c:pt idx="16595">
                  <c:v>5.9369100000000001E-2</c:v>
                </c:pt>
                <c:pt idx="16596">
                  <c:v>6.14262E-2</c:v>
                </c:pt>
                <c:pt idx="16597">
                  <c:v>6.9669700000000001E-2</c:v>
                </c:pt>
                <c:pt idx="16598">
                  <c:v>8.7035199999999993E-2</c:v>
                </c:pt>
                <c:pt idx="16599">
                  <c:v>1.6759900000000001E-2</c:v>
                </c:pt>
                <c:pt idx="16600">
                  <c:v>3.1704900000000001E-2</c:v>
                </c:pt>
                <c:pt idx="16601">
                  <c:v>3.7215199999999997E-2</c:v>
                </c:pt>
                <c:pt idx="16602">
                  <c:v>6.5288499999999999E-2</c:v>
                </c:pt>
                <c:pt idx="16603">
                  <c:v>5.2180299999999999E-2</c:v>
                </c:pt>
                <c:pt idx="16604">
                  <c:v>1.61858E-2</c:v>
                </c:pt>
                <c:pt idx="16605">
                  <c:v>-2.2611599999999999E-3</c:v>
                </c:pt>
                <c:pt idx="16606">
                  <c:v>3.7698699999999998E-3</c:v>
                </c:pt>
                <c:pt idx="16607">
                  <c:v>8.3437000000000008E-3</c:v>
                </c:pt>
                <c:pt idx="16608">
                  <c:v>2.9702200000000002E-2</c:v>
                </c:pt>
                <c:pt idx="16609">
                  <c:v>2.9702200000000002E-2</c:v>
                </c:pt>
                <c:pt idx="16610">
                  <c:v>8.4114099999999994E-3</c:v>
                </c:pt>
                <c:pt idx="16611">
                  <c:v>5.0802199999999999E-3</c:v>
                </c:pt>
                <c:pt idx="16612">
                  <c:v>3.34425E-2</c:v>
                </c:pt>
                <c:pt idx="16613">
                  <c:v>5.0332099999999998E-2</c:v>
                </c:pt>
                <c:pt idx="16614">
                  <c:v>2.5818799999999999E-2</c:v>
                </c:pt>
                <c:pt idx="16615">
                  <c:v>3.2285700000000001E-2</c:v>
                </c:pt>
                <c:pt idx="16616">
                  <c:v>4.2599699999999997E-2</c:v>
                </c:pt>
                <c:pt idx="16617">
                  <c:v>1.47429E-2</c:v>
                </c:pt>
                <c:pt idx="16618">
                  <c:v>5.5620200000000002E-2</c:v>
                </c:pt>
                <c:pt idx="16619">
                  <c:v>7.72505E-2</c:v>
                </c:pt>
                <c:pt idx="16620">
                  <c:v>5.4706600000000001E-2</c:v>
                </c:pt>
                <c:pt idx="16621">
                  <c:v>-7.7304799999999996E-3</c:v>
                </c:pt>
                <c:pt idx="16622">
                  <c:v>1.19591E-2</c:v>
                </c:pt>
                <c:pt idx="16623">
                  <c:v>4.5332900000000002E-2</c:v>
                </c:pt>
                <c:pt idx="16624">
                  <c:v>8.7043800000000005E-2</c:v>
                </c:pt>
                <c:pt idx="16625">
                  <c:v>7.5751299999999994E-2</c:v>
                </c:pt>
                <c:pt idx="16626">
                  <c:v>-1.32599E-2</c:v>
                </c:pt>
                <c:pt idx="16627">
                  <c:v>4.7998399999999997E-3</c:v>
                </c:pt>
                <c:pt idx="16628">
                  <c:v>2.95839E-2</c:v>
                </c:pt>
                <c:pt idx="16629">
                  <c:v>5.3066299999999997E-2</c:v>
                </c:pt>
                <c:pt idx="16630">
                  <c:v>2.75946E-2</c:v>
                </c:pt>
                <c:pt idx="16631">
                  <c:v>3.1788799999999999E-2</c:v>
                </c:pt>
                <c:pt idx="16632">
                  <c:v>3.22256E-2</c:v>
                </c:pt>
                <c:pt idx="16633">
                  <c:v>2.3461300000000001E-2</c:v>
                </c:pt>
                <c:pt idx="16634">
                  <c:v>3.1043100000000001E-2</c:v>
                </c:pt>
                <c:pt idx="16635">
                  <c:v>4.35848E-2</c:v>
                </c:pt>
                <c:pt idx="16636" formatCode="0.00E+00">
                  <c:v>6.9149000000000002E-2</c:v>
                </c:pt>
                <c:pt idx="16637">
                  <c:v>2.6431099999999999E-2</c:v>
                </c:pt>
                <c:pt idx="16638">
                  <c:v>-2.1589299999999999E-2</c:v>
                </c:pt>
                <c:pt idx="16639">
                  <c:v>7.4329399999999999E-3</c:v>
                </c:pt>
                <c:pt idx="16640">
                  <c:v>6.4624799999999996E-2</c:v>
                </c:pt>
                <c:pt idx="16641">
                  <c:v>4.3085100000000001E-2</c:v>
                </c:pt>
                <c:pt idx="16642">
                  <c:v>-4.8446699999999998E-4</c:v>
                </c:pt>
                <c:pt idx="16643">
                  <c:v>3.1976700000000001E-3</c:v>
                </c:pt>
                <c:pt idx="16644">
                  <c:v>-9.8771999999999992E-3</c:v>
                </c:pt>
                <c:pt idx="16645">
                  <c:v>1.42612E-2</c:v>
                </c:pt>
                <c:pt idx="16646">
                  <c:v>3.3703799999999999E-2</c:v>
                </c:pt>
                <c:pt idx="16647">
                  <c:v>4.7843900000000002E-2</c:v>
                </c:pt>
                <c:pt idx="16648">
                  <c:v>2.01473E-2</c:v>
                </c:pt>
                <c:pt idx="16649">
                  <c:v>-9.9801999999999998E-3</c:v>
                </c:pt>
                <c:pt idx="16650">
                  <c:v>1.2125E-2</c:v>
                </c:pt>
                <c:pt idx="16651">
                  <c:v>1.03388E-2</c:v>
                </c:pt>
                <c:pt idx="16652">
                  <c:v>2.55032E-2</c:v>
                </c:pt>
                <c:pt idx="16653">
                  <c:v>4.6157799999999999E-3</c:v>
                </c:pt>
                <c:pt idx="16654">
                  <c:v>1.3591799999999999E-2</c:v>
                </c:pt>
                <c:pt idx="16655">
                  <c:v>8.3389299999999996E-3</c:v>
                </c:pt>
                <c:pt idx="16656">
                  <c:v>1.29786E-2</c:v>
                </c:pt>
                <c:pt idx="16657">
                  <c:v>3.1657200000000003E-2</c:v>
                </c:pt>
                <c:pt idx="16658">
                  <c:v>1.9994700000000001E-2</c:v>
                </c:pt>
                <c:pt idx="16659">
                  <c:v>-3.8242300000000001E-3</c:v>
                </c:pt>
                <c:pt idx="16660">
                  <c:v>-1.43871E-2</c:v>
                </c:pt>
                <c:pt idx="16661">
                  <c:v>3.1792599999999997E-2</c:v>
                </c:pt>
                <c:pt idx="16662">
                  <c:v>3.9646099999999997E-2</c:v>
                </c:pt>
                <c:pt idx="16663">
                  <c:v>2.0084399999999998E-3</c:v>
                </c:pt>
                <c:pt idx="16664">
                  <c:v>-3.56865E-3</c:v>
                </c:pt>
                <c:pt idx="16665">
                  <c:v>7.3261300000000001E-3</c:v>
                </c:pt>
                <c:pt idx="16666">
                  <c:v>1.45988E-2</c:v>
                </c:pt>
                <c:pt idx="16667">
                  <c:v>9.8686199999999998E-3</c:v>
                </c:pt>
                <c:pt idx="16668">
                  <c:v>-1.5465700000000001E-2</c:v>
                </c:pt>
                <c:pt idx="16669">
                  <c:v>2.1390900000000002E-3</c:v>
                </c:pt>
                <c:pt idx="16670">
                  <c:v>8.7242099999999996E-3</c:v>
                </c:pt>
                <c:pt idx="16671">
                  <c:v>-1.0932000000000001E-2</c:v>
                </c:pt>
                <c:pt idx="16672">
                  <c:v>-6.5822600000000004E-3</c:v>
                </c:pt>
                <c:pt idx="16673">
                  <c:v>-9.9201199999999993E-3</c:v>
                </c:pt>
                <c:pt idx="16674">
                  <c:v>8.1529600000000008E-3</c:v>
                </c:pt>
                <c:pt idx="16675">
                  <c:v>-2.0432499999999999E-2</c:v>
                </c:pt>
                <c:pt idx="16676">
                  <c:v>-3.8092599999999997E-2</c:v>
                </c:pt>
                <c:pt idx="16677">
                  <c:v>-2.1095300000000001E-2</c:v>
                </c:pt>
                <c:pt idx="16678">
                  <c:v>4.5601799999999998E-2</c:v>
                </c:pt>
                <c:pt idx="16679">
                  <c:v>1.78251E-2</c:v>
                </c:pt>
                <c:pt idx="16680">
                  <c:v>-2.1984099999999999E-2</c:v>
                </c:pt>
                <c:pt idx="16681">
                  <c:v>-4.2527200000000001E-2</c:v>
                </c:pt>
                <c:pt idx="16682">
                  <c:v>-3.6986400000000003E-2</c:v>
                </c:pt>
                <c:pt idx="16683">
                  <c:v>-6.5860700000000003E-3</c:v>
                </c:pt>
                <c:pt idx="16684">
                  <c:v>-5.5122400000000001E-4</c:v>
                </c:pt>
                <c:pt idx="16685">
                  <c:v>3.8152699999999998E-2</c:v>
                </c:pt>
                <c:pt idx="16686">
                  <c:v>-2.09751E-2</c:v>
                </c:pt>
                <c:pt idx="16687">
                  <c:v>-4.7364200000000002E-2</c:v>
                </c:pt>
                <c:pt idx="16688">
                  <c:v>-2.3526200000000001E-2</c:v>
                </c:pt>
                <c:pt idx="16689">
                  <c:v>1.6818E-2</c:v>
                </c:pt>
                <c:pt idx="16690">
                  <c:v>-1.4448200000000001E-3</c:v>
                </c:pt>
                <c:pt idx="16691">
                  <c:v>8.27789E-4</c:v>
                </c:pt>
                <c:pt idx="16692">
                  <c:v>-9.6397400000000008E-3</c:v>
                </c:pt>
                <c:pt idx="16693">
                  <c:v>-3.0382200000000002E-2</c:v>
                </c:pt>
                <c:pt idx="16694">
                  <c:v>-2.9603999999999998E-2</c:v>
                </c:pt>
                <c:pt idx="16695">
                  <c:v>-2.75345E-2</c:v>
                </c:pt>
                <c:pt idx="16696">
                  <c:v>6.8540600000000004E-3</c:v>
                </c:pt>
                <c:pt idx="16697">
                  <c:v>-1.53341E-2</c:v>
                </c:pt>
                <c:pt idx="16698">
                  <c:v>-2.0852099999999998E-2</c:v>
                </c:pt>
                <c:pt idx="16699">
                  <c:v>-3.8479800000000002E-2</c:v>
                </c:pt>
                <c:pt idx="16700">
                  <c:v>-4.4681499999999999E-2</c:v>
                </c:pt>
                <c:pt idx="16701">
                  <c:v>1.4673200000000001E-2</c:v>
                </c:pt>
                <c:pt idx="16702">
                  <c:v>2.1054300000000001E-2</c:v>
                </c:pt>
                <c:pt idx="16703">
                  <c:v>-1.38245E-2</c:v>
                </c:pt>
                <c:pt idx="16704">
                  <c:v>-3.9201699999999999E-2</c:v>
                </c:pt>
                <c:pt idx="16705">
                  <c:v>-6.56509E-3</c:v>
                </c:pt>
                <c:pt idx="16706">
                  <c:v>3.1767799999999999E-2</c:v>
                </c:pt>
                <c:pt idx="16707">
                  <c:v>7.9078699999999991E-3</c:v>
                </c:pt>
                <c:pt idx="16708">
                  <c:v>-2.49319E-2</c:v>
                </c:pt>
                <c:pt idx="16709">
                  <c:v>-2.2951099999999999E-2</c:v>
                </c:pt>
                <c:pt idx="16710">
                  <c:v>-3.9714800000000001E-2</c:v>
                </c:pt>
                <c:pt idx="16711">
                  <c:v>-1.4971699999999999E-2</c:v>
                </c:pt>
                <c:pt idx="16712">
                  <c:v>-2.01035E-2</c:v>
                </c:pt>
                <c:pt idx="16713">
                  <c:v>5.7449299999999997E-3</c:v>
                </c:pt>
                <c:pt idx="16714">
                  <c:v>-1.7964399999999998E-2</c:v>
                </c:pt>
                <c:pt idx="16715">
                  <c:v>-5.9144000000000002E-2</c:v>
                </c:pt>
                <c:pt idx="16716">
                  <c:v>-3.35617E-2</c:v>
                </c:pt>
                <c:pt idx="16717">
                  <c:v>-8.1062300000000007E-3</c:v>
                </c:pt>
                <c:pt idx="16718">
                  <c:v>8.0795299999999997E-3</c:v>
                </c:pt>
                <c:pt idx="16719">
                  <c:v>-2.0584100000000001E-2</c:v>
                </c:pt>
                <c:pt idx="16720">
                  <c:v>-4.90055E-2</c:v>
                </c:pt>
                <c:pt idx="16721">
                  <c:v>-4.0978399999999998E-2</c:v>
                </c:pt>
                <c:pt idx="16722">
                  <c:v>-7.4415200000000001E-3</c:v>
                </c:pt>
                <c:pt idx="16723">
                  <c:v>7.8840300000000002E-3</c:v>
                </c:pt>
                <c:pt idx="16724">
                  <c:v>2.4071700000000001E-2</c:v>
                </c:pt>
                <c:pt idx="16725">
                  <c:v>-1.98622E-2</c:v>
                </c:pt>
                <c:pt idx="16726">
                  <c:v>-5.1398300000000001E-2</c:v>
                </c:pt>
                <c:pt idx="16727">
                  <c:v>-1.24683E-2</c:v>
                </c:pt>
                <c:pt idx="16728">
                  <c:v>3.29781E-3</c:v>
                </c:pt>
                <c:pt idx="16729">
                  <c:v>6.9198599999999999E-3</c:v>
                </c:pt>
                <c:pt idx="16730">
                  <c:v>3.5991700000000001E-3</c:v>
                </c:pt>
                <c:pt idx="16731">
                  <c:v>-6.0825300000000001E-3</c:v>
                </c:pt>
                <c:pt idx="16732">
                  <c:v>-3.1209000000000001E-2</c:v>
                </c:pt>
                <c:pt idx="16733">
                  <c:v>-3.0983E-2</c:v>
                </c:pt>
                <c:pt idx="16734">
                  <c:v>-2.4668699999999998E-2</c:v>
                </c:pt>
                <c:pt idx="16735" formatCode="0.00E+00">
                  <c:v>6.9913900000000001E-3</c:v>
                </c:pt>
                <c:pt idx="16736">
                  <c:v>6.8302199999999997E-3</c:v>
                </c:pt>
                <c:pt idx="16737">
                  <c:v>2.0608900000000001E-3</c:v>
                </c:pt>
                <c:pt idx="16738">
                  <c:v>-2.4782200000000001E-2</c:v>
                </c:pt>
                <c:pt idx="16739">
                  <c:v>-1.98774E-2</c:v>
                </c:pt>
                <c:pt idx="16740">
                  <c:v>-1.3174999999999999E-2</c:v>
                </c:pt>
                <c:pt idx="16741">
                  <c:v>7.5759900000000003E-3</c:v>
                </c:pt>
                <c:pt idx="16742">
                  <c:v>-7.9173999999999998E-3</c:v>
                </c:pt>
                <c:pt idx="16743">
                  <c:v>-3.1326300000000001E-2</c:v>
                </c:pt>
                <c:pt idx="16744">
                  <c:v>1.4380499999999999E-2</c:v>
                </c:pt>
                <c:pt idx="16745">
                  <c:v>-9.2668500000000001E-3</c:v>
                </c:pt>
                <c:pt idx="16746">
                  <c:v>1.24931E-4</c:v>
                </c:pt>
                <c:pt idx="16747">
                  <c:v>2.0304699999999998E-2</c:v>
                </c:pt>
                <c:pt idx="16748">
                  <c:v>-7.58934E-3</c:v>
                </c:pt>
                <c:pt idx="16749">
                  <c:v>-5.5070899999999999E-2</c:v>
                </c:pt>
                <c:pt idx="16750">
                  <c:v>-2.7798699999999999E-2</c:v>
                </c:pt>
                <c:pt idx="16751">
                  <c:v>4.7016099999999997E-4</c:v>
                </c:pt>
                <c:pt idx="16752">
                  <c:v>9.5844300000000001E-4</c:v>
                </c:pt>
                <c:pt idx="16753">
                  <c:v>-3.2647099999999998E-2</c:v>
                </c:pt>
                <c:pt idx="16754">
                  <c:v>-3.2663299999999999E-2</c:v>
                </c:pt>
                <c:pt idx="16755">
                  <c:v>-1.5406599999999999E-2</c:v>
                </c:pt>
                <c:pt idx="16756">
                  <c:v>-2.9491400000000001E-2</c:v>
                </c:pt>
                <c:pt idx="16757">
                  <c:v>-1.61362E-2</c:v>
                </c:pt>
                <c:pt idx="16758">
                  <c:v>-2.5106400000000001E-2</c:v>
                </c:pt>
                <c:pt idx="16759">
                  <c:v>-1.46351E-2</c:v>
                </c:pt>
                <c:pt idx="16760">
                  <c:v>-5.7916599999999997E-3</c:v>
                </c:pt>
                <c:pt idx="16761">
                  <c:v>-1.9697200000000002E-2</c:v>
                </c:pt>
                <c:pt idx="16762">
                  <c:v>-2.62356E-3</c:v>
                </c:pt>
                <c:pt idx="16763">
                  <c:v>-2.21224E-2</c:v>
                </c:pt>
                <c:pt idx="16764">
                  <c:v>-4.1073800000000001E-2</c:v>
                </c:pt>
                <c:pt idx="16765">
                  <c:v>-8.6259800000000001E-3</c:v>
                </c:pt>
                <c:pt idx="16766" formatCode="0.00E+00">
                  <c:v>-4.40598E-4</c:v>
                </c:pt>
                <c:pt idx="16767">
                  <c:v>-2.4504700000000001E-2</c:v>
                </c:pt>
                <c:pt idx="16768">
                  <c:v>-4.2789500000000001E-2</c:v>
                </c:pt>
                <c:pt idx="16769">
                  <c:v>-5.6860899999999999E-2</c:v>
                </c:pt>
                <c:pt idx="16770">
                  <c:v>-2.80323E-2</c:v>
                </c:pt>
                <c:pt idx="16771">
                  <c:v>-4.0845899999999997E-2</c:v>
                </c:pt>
                <c:pt idx="16772">
                  <c:v>-3.3356700000000003E-2</c:v>
                </c:pt>
                <c:pt idx="16773">
                  <c:v>-2.1767600000000002E-2</c:v>
                </c:pt>
                <c:pt idx="16774">
                  <c:v>7.07626E-3</c:v>
                </c:pt>
                <c:pt idx="16775">
                  <c:v>-1.5254999999999999E-2</c:v>
                </c:pt>
                <c:pt idx="16776">
                  <c:v>-4.5591399999999997E-2</c:v>
                </c:pt>
                <c:pt idx="16777">
                  <c:v>-5.4121000000000004E-3</c:v>
                </c:pt>
                <c:pt idx="16778">
                  <c:v>-2.97995E-2</c:v>
                </c:pt>
                <c:pt idx="16779">
                  <c:v>-4.9291599999999998E-2</c:v>
                </c:pt>
                <c:pt idx="16780">
                  <c:v>-2.1230700000000002E-2</c:v>
                </c:pt>
                <c:pt idx="16781">
                  <c:v>-1.13115E-2</c:v>
                </c:pt>
                <c:pt idx="16782">
                  <c:v>-1.80559E-2</c:v>
                </c:pt>
                <c:pt idx="16783">
                  <c:v>-5.8345800000000003E-2</c:v>
                </c:pt>
                <c:pt idx="16784">
                  <c:v>-6.4338699999999999E-2</c:v>
                </c:pt>
                <c:pt idx="16785">
                  <c:v>-1.9324299999999999E-2</c:v>
                </c:pt>
                <c:pt idx="16786">
                  <c:v>-1.5590700000000001E-2</c:v>
                </c:pt>
                <c:pt idx="16787">
                  <c:v>-4.3424600000000001E-2</c:v>
                </c:pt>
                <c:pt idx="16788">
                  <c:v>-4.3340700000000003E-2</c:v>
                </c:pt>
                <c:pt idx="16789">
                  <c:v>-5.1931400000000003E-2</c:v>
                </c:pt>
                <c:pt idx="16790">
                  <c:v>-3.1558000000000003E-2</c:v>
                </c:pt>
                <c:pt idx="16791">
                  <c:v>-7.0967699999999995E-2</c:v>
                </c:pt>
                <c:pt idx="16792">
                  <c:v>-6.4706799999999995E-2</c:v>
                </c:pt>
                <c:pt idx="16793">
                  <c:v>-1.8822700000000001E-2</c:v>
                </c:pt>
                <c:pt idx="16794">
                  <c:v>-2.89249E-2</c:v>
                </c:pt>
                <c:pt idx="16795">
                  <c:v>-5.33514E-2</c:v>
                </c:pt>
                <c:pt idx="16796">
                  <c:v>-6.4510300000000007E-2</c:v>
                </c:pt>
                <c:pt idx="16797">
                  <c:v>-1.23634E-2</c:v>
                </c:pt>
                <c:pt idx="16798">
                  <c:v>-3.2510799999999999E-2</c:v>
                </c:pt>
                <c:pt idx="16799">
                  <c:v>-5.4903E-2</c:v>
                </c:pt>
                <c:pt idx="16800">
                  <c:v>-5.8400199999999999E-2</c:v>
                </c:pt>
                <c:pt idx="16801">
                  <c:v>-4.5913700000000002E-2</c:v>
                </c:pt>
                <c:pt idx="16802">
                  <c:v>-3.79286E-2</c:v>
                </c:pt>
                <c:pt idx="16803">
                  <c:v>-3.44362E-2</c:v>
                </c:pt>
                <c:pt idx="16804">
                  <c:v>-3.2798800000000003E-2</c:v>
                </c:pt>
                <c:pt idx="16805">
                  <c:v>-5.65014E-2</c:v>
                </c:pt>
                <c:pt idx="16806">
                  <c:v>-4.4534700000000003E-2</c:v>
                </c:pt>
                <c:pt idx="16807">
                  <c:v>-4.2105700000000003E-2</c:v>
                </c:pt>
                <c:pt idx="16808">
                  <c:v>-5.10597E-2</c:v>
                </c:pt>
                <c:pt idx="16809">
                  <c:v>-4.3833700000000003E-2</c:v>
                </c:pt>
                <c:pt idx="16810">
                  <c:v>-5.6521399999999999E-2</c:v>
                </c:pt>
                <c:pt idx="16811">
                  <c:v>-5.5061300000000001E-2</c:v>
                </c:pt>
                <c:pt idx="16812">
                  <c:v>-5.3332299999999999E-2</c:v>
                </c:pt>
                <c:pt idx="16813">
                  <c:v>-2.281E-2</c:v>
                </c:pt>
                <c:pt idx="16814">
                  <c:v>-1.85413E-2</c:v>
                </c:pt>
                <c:pt idx="16815">
                  <c:v>-1.69849E-3</c:v>
                </c:pt>
                <c:pt idx="16816">
                  <c:v>-5.54218E-2</c:v>
                </c:pt>
                <c:pt idx="16817">
                  <c:v>-3.9785399999999999E-2</c:v>
                </c:pt>
                <c:pt idx="16818">
                  <c:v>-4.20542E-2</c:v>
                </c:pt>
                <c:pt idx="16819">
                  <c:v>-2.9246299999999999E-2</c:v>
                </c:pt>
                <c:pt idx="16820">
                  <c:v>-3.5021799999999999E-2</c:v>
                </c:pt>
                <c:pt idx="16821">
                  <c:v>-8.0698000000000006E-2</c:v>
                </c:pt>
                <c:pt idx="16822">
                  <c:v>-1.9222300000000001E-2</c:v>
                </c:pt>
                <c:pt idx="16823">
                  <c:v>-4.2867700000000002E-2</c:v>
                </c:pt>
                <c:pt idx="16824">
                  <c:v>-3.2022500000000002E-2</c:v>
                </c:pt>
                <c:pt idx="16825">
                  <c:v>-7.8531299999999998E-2</c:v>
                </c:pt>
                <c:pt idx="16826">
                  <c:v>-5.5178600000000001E-2</c:v>
                </c:pt>
                <c:pt idx="16827">
                  <c:v>-4.3395999999999997E-2</c:v>
                </c:pt>
                <c:pt idx="16828">
                  <c:v>-4.1536299999999998E-2</c:v>
                </c:pt>
                <c:pt idx="16829">
                  <c:v>-4.7362300000000003E-2</c:v>
                </c:pt>
                <c:pt idx="16830">
                  <c:v>-8.0652199999999997E-3</c:v>
                </c:pt>
                <c:pt idx="16831">
                  <c:v>-4.0290800000000002E-2</c:v>
                </c:pt>
                <c:pt idx="16832">
                  <c:v>-6.9246299999999997E-2</c:v>
                </c:pt>
                <c:pt idx="16833">
                  <c:v>-6.6844000000000001E-2</c:v>
                </c:pt>
                <c:pt idx="16834">
                  <c:v>-2.9605900000000001E-2</c:v>
                </c:pt>
                <c:pt idx="16835">
                  <c:v>-2.1967899999999999E-2</c:v>
                </c:pt>
                <c:pt idx="16836">
                  <c:v>-7.195E-2</c:v>
                </c:pt>
                <c:pt idx="16837">
                  <c:v>-8.4595699999999996E-2</c:v>
                </c:pt>
                <c:pt idx="16838">
                  <c:v>-5.6476600000000002E-2</c:v>
                </c:pt>
                <c:pt idx="16839">
                  <c:v>-4.4479400000000002E-2</c:v>
                </c:pt>
                <c:pt idx="16840">
                  <c:v>-4.4619600000000002E-2</c:v>
                </c:pt>
                <c:pt idx="16841">
                  <c:v>-1.0100400000000001E-2</c:v>
                </c:pt>
                <c:pt idx="16842">
                  <c:v>-4.4382999999999999E-2</c:v>
                </c:pt>
                <c:pt idx="16843">
                  <c:v>-7.01151E-2</c:v>
                </c:pt>
                <c:pt idx="16844">
                  <c:v>-7.2145500000000001E-2</c:v>
                </c:pt>
                <c:pt idx="16845">
                  <c:v>-5.4195399999999998E-2</c:v>
                </c:pt>
                <c:pt idx="16846">
                  <c:v>-3.2914199999999998E-2</c:v>
                </c:pt>
                <c:pt idx="16847">
                  <c:v>-5.7230000000000003E-2</c:v>
                </c:pt>
                <c:pt idx="16848">
                  <c:v>-5.7018300000000001E-2</c:v>
                </c:pt>
                <c:pt idx="16849">
                  <c:v>-4.7307000000000002E-2</c:v>
                </c:pt>
                <c:pt idx="16850">
                  <c:v>-7.5550099999999995E-2</c:v>
                </c:pt>
                <c:pt idx="16851">
                  <c:v>-3.7875199999999998E-2</c:v>
                </c:pt>
                <c:pt idx="16852">
                  <c:v>-3.2670999999999999E-2</c:v>
                </c:pt>
                <c:pt idx="16853">
                  <c:v>-8.1206299999999995E-2</c:v>
                </c:pt>
                <c:pt idx="16854">
                  <c:v>-6.0552599999999998E-2</c:v>
                </c:pt>
                <c:pt idx="16855">
                  <c:v>-3.7091300000000001E-2</c:v>
                </c:pt>
                <c:pt idx="16856">
                  <c:v>-4.5597100000000002E-2</c:v>
                </c:pt>
                <c:pt idx="16857">
                  <c:v>-5.54609E-2</c:v>
                </c:pt>
                <c:pt idx="16858">
                  <c:v>-8.0945000000000003E-2</c:v>
                </c:pt>
                <c:pt idx="16859">
                  <c:v>-3.6340699999999997E-2</c:v>
                </c:pt>
                <c:pt idx="16860">
                  <c:v>-1.77345E-2</c:v>
                </c:pt>
                <c:pt idx="16861">
                  <c:v>-7.2052000000000005E-2</c:v>
                </c:pt>
                <c:pt idx="16862">
                  <c:v>-4.14524E-2</c:v>
                </c:pt>
                <c:pt idx="16863">
                  <c:v>-2.54297E-2</c:v>
                </c:pt>
                <c:pt idx="16864">
                  <c:v>-7.0645299999999994E-2</c:v>
                </c:pt>
                <c:pt idx="16865">
                  <c:v>-8.7100999999999998E-2</c:v>
                </c:pt>
                <c:pt idx="16866">
                  <c:v>-7.7377299999999996E-2</c:v>
                </c:pt>
                <c:pt idx="16867">
                  <c:v>-4.49781E-2</c:v>
                </c:pt>
                <c:pt idx="16868">
                  <c:v>-4.7584500000000002E-2</c:v>
                </c:pt>
                <c:pt idx="16869">
                  <c:v>-4.3931999999999999E-2</c:v>
                </c:pt>
                <c:pt idx="16870">
                  <c:v>-0.10267800000000001</c:v>
                </c:pt>
                <c:pt idx="16871">
                  <c:v>-9.1317200000000001E-2</c:v>
                </c:pt>
                <c:pt idx="16872">
                  <c:v>-8.5469199999999995E-2</c:v>
                </c:pt>
                <c:pt idx="16873">
                  <c:v>-5.1375400000000002E-2</c:v>
                </c:pt>
                <c:pt idx="16874">
                  <c:v>-3.9458300000000002E-2</c:v>
                </c:pt>
                <c:pt idx="16875">
                  <c:v>-5.5545799999999999E-2</c:v>
                </c:pt>
                <c:pt idx="16876">
                  <c:v>-5.8648100000000002E-2</c:v>
                </c:pt>
                <c:pt idx="16877">
                  <c:v>-5.9381499999999997E-2</c:v>
                </c:pt>
                <c:pt idx="16878">
                  <c:v>-6.7237900000000003E-2</c:v>
                </c:pt>
                <c:pt idx="16879">
                  <c:v>-3.6257699999999997E-2</c:v>
                </c:pt>
                <c:pt idx="16880">
                  <c:v>-2.1040900000000001E-2</c:v>
                </c:pt>
                <c:pt idx="16881">
                  <c:v>-8.8684100000000002E-2</c:v>
                </c:pt>
                <c:pt idx="16882">
                  <c:v>-5.3370500000000001E-2</c:v>
                </c:pt>
                <c:pt idx="16883">
                  <c:v>-8.5720099999999994E-2</c:v>
                </c:pt>
                <c:pt idx="16884">
                  <c:v>-4.95653E-2</c:v>
                </c:pt>
                <c:pt idx="16885">
                  <c:v>-3.3668499999999997E-2</c:v>
                </c:pt>
                <c:pt idx="16886">
                  <c:v>-1.6375500000000001E-2</c:v>
                </c:pt>
                <c:pt idx="16887">
                  <c:v>-3.0778900000000001E-2</c:v>
                </c:pt>
                <c:pt idx="16888">
                  <c:v>-7.3235499999999995E-2</c:v>
                </c:pt>
                <c:pt idx="16889">
                  <c:v>-6.6796300000000003E-2</c:v>
                </c:pt>
                <c:pt idx="16890">
                  <c:v>-3.8181300000000001E-2</c:v>
                </c:pt>
                <c:pt idx="16891">
                  <c:v>-5.2344300000000003E-2</c:v>
                </c:pt>
                <c:pt idx="16892">
                  <c:v>-5.1260899999999998E-2</c:v>
                </c:pt>
                <c:pt idx="16893">
                  <c:v>-1.8299099999999999E-2</c:v>
                </c:pt>
                <c:pt idx="16894">
                  <c:v>-4.4179900000000001E-2</c:v>
                </c:pt>
                <c:pt idx="16895">
                  <c:v>-5.9189800000000001E-2</c:v>
                </c:pt>
                <c:pt idx="16896">
                  <c:v>-4.4269599999999997E-3</c:v>
                </c:pt>
                <c:pt idx="16897">
                  <c:v>-5.1956199999999998E-3</c:v>
                </c:pt>
                <c:pt idx="16898">
                  <c:v>-4.3791799999999999E-2</c:v>
                </c:pt>
                <c:pt idx="16899">
                  <c:v>-6.4100299999999999E-2</c:v>
                </c:pt>
                <c:pt idx="16900">
                  <c:v>-2.2632599999999999E-2</c:v>
                </c:pt>
                <c:pt idx="16901">
                  <c:v>-1.6132400000000002E-2</c:v>
                </c:pt>
                <c:pt idx="16902">
                  <c:v>-7.0734000000000005E-2</c:v>
                </c:pt>
                <c:pt idx="16903">
                  <c:v>-2.6772500000000001E-2</c:v>
                </c:pt>
                <c:pt idx="16904">
                  <c:v>1.2016299999999999E-4</c:v>
                </c:pt>
                <c:pt idx="16905">
                  <c:v>-8.2207699999999995E-2</c:v>
                </c:pt>
                <c:pt idx="16906">
                  <c:v>-5.45502E-2</c:v>
                </c:pt>
                <c:pt idx="16907">
                  <c:v>-1.5482900000000001E-2</c:v>
                </c:pt>
                <c:pt idx="16908">
                  <c:v>-4.1919699999999997E-2</c:v>
                </c:pt>
                <c:pt idx="16909">
                  <c:v>-4.8535300000000003E-2</c:v>
                </c:pt>
                <c:pt idx="16910">
                  <c:v>-5.5732700000000003E-2</c:v>
                </c:pt>
                <c:pt idx="16911">
                  <c:v>-4.3637299999999997E-2</c:v>
                </c:pt>
                <c:pt idx="16912">
                  <c:v>-4.0677100000000001E-2</c:v>
                </c:pt>
                <c:pt idx="16913">
                  <c:v>-6.4663899999999996E-2</c:v>
                </c:pt>
                <c:pt idx="16914">
                  <c:v>1.25618E-2</c:v>
                </c:pt>
                <c:pt idx="16915">
                  <c:v>-2.8942099999999998E-2</c:v>
                </c:pt>
                <c:pt idx="16916">
                  <c:v>-7.3661799999999999E-2</c:v>
                </c:pt>
                <c:pt idx="16917">
                  <c:v>-5.36861E-2</c:v>
                </c:pt>
                <c:pt idx="16918">
                  <c:v>-7.04384E-3</c:v>
                </c:pt>
                <c:pt idx="16919">
                  <c:v>-2.6428199999999999E-2</c:v>
                </c:pt>
                <c:pt idx="16920">
                  <c:v>-1.6508100000000001E-2</c:v>
                </c:pt>
                <c:pt idx="16921">
                  <c:v>-5.9246100000000003E-2</c:v>
                </c:pt>
                <c:pt idx="16922">
                  <c:v>-5.9180299999999998E-2</c:v>
                </c:pt>
                <c:pt idx="16923">
                  <c:v>-4.9852399999999998E-2</c:v>
                </c:pt>
                <c:pt idx="16924">
                  <c:v>-2.0712899999999999E-2</c:v>
                </c:pt>
                <c:pt idx="16925">
                  <c:v>-2.07911E-2</c:v>
                </c:pt>
                <c:pt idx="16926">
                  <c:v>-5.7770700000000001E-2</c:v>
                </c:pt>
                <c:pt idx="16927">
                  <c:v>-6.6298499999999996E-2</c:v>
                </c:pt>
                <c:pt idx="16928">
                  <c:v>-3.5420399999999998E-2</c:v>
                </c:pt>
                <c:pt idx="16929">
                  <c:v>-1.34935E-2</c:v>
                </c:pt>
                <c:pt idx="16930">
                  <c:v>-2.85149E-4</c:v>
                </c:pt>
                <c:pt idx="16931">
                  <c:v>-1.44005E-2</c:v>
                </c:pt>
                <c:pt idx="16932">
                  <c:v>-3.6796599999999999E-2</c:v>
                </c:pt>
                <c:pt idx="16933">
                  <c:v>-4.8717499999999997E-2</c:v>
                </c:pt>
                <c:pt idx="16934">
                  <c:v>-2.0476299999999999E-2</c:v>
                </c:pt>
                <c:pt idx="16935">
                  <c:v>9.3336100000000009E-3</c:v>
                </c:pt>
                <c:pt idx="16936">
                  <c:v>-3.0865699999999999E-2</c:v>
                </c:pt>
                <c:pt idx="16937">
                  <c:v>-6.1612100000000003E-2</c:v>
                </c:pt>
                <c:pt idx="16938">
                  <c:v>-2.2040400000000002E-2</c:v>
                </c:pt>
                <c:pt idx="16939">
                  <c:v>-3.2178900000000003E-2</c:v>
                </c:pt>
                <c:pt idx="16940">
                  <c:v>-2.5790199999999999E-2</c:v>
                </c:pt>
                <c:pt idx="16941">
                  <c:v>-8.1663099999999995E-3</c:v>
                </c:pt>
                <c:pt idx="16942">
                  <c:v>7.0714999999999997E-3</c:v>
                </c:pt>
                <c:pt idx="16943">
                  <c:v>-4.8996900000000003E-2</c:v>
                </c:pt>
                <c:pt idx="16944">
                  <c:v>-5.0416900000000001E-2</c:v>
                </c:pt>
                <c:pt idx="16945">
                  <c:v>-7.7810300000000004E-3</c:v>
                </c:pt>
                <c:pt idx="16946">
                  <c:v>-1.8614800000000001E-2</c:v>
                </c:pt>
                <c:pt idx="16947">
                  <c:v>-2.9829000000000001E-2</c:v>
                </c:pt>
                <c:pt idx="16948">
                  <c:v>-3.7088400000000001E-3</c:v>
                </c:pt>
                <c:pt idx="16949">
                  <c:v>1.55163E-2</c:v>
                </c:pt>
                <c:pt idx="16950">
                  <c:v>-4.4966699999999998E-2</c:v>
                </c:pt>
                <c:pt idx="16951">
                  <c:v>-1.33724E-2</c:v>
                </c:pt>
                <c:pt idx="16952">
                  <c:v>2.9998799999999999E-2</c:v>
                </c:pt>
                <c:pt idx="16953">
                  <c:v>-3.5916299999999998E-2</c:v>
                </c:pt>
                <c:pt idx="16954">
                  <c:v>-7.3389999999999997E-2</c:v>
                </c:pt>
                <c:pt idx="16955">
                  <c:v>-1.3935100000000001E-2</c:v>
                </c:pt>
                <c:pt idx="16956">
                  <c:v>2.2243499999999999E-2</c:v>
                </c:pt>
                <c:pt idx="16957">
                  <c:v>-3.9407699999999997E-2</c:v>
                </c:pt>
                <c:pt idx="16958">
                  <c:v>-6.4929000000000001E-2</c:v>
                </c:pt>
                <c:pt idx="16959">
                  <c:v>-3.4162499999999998E-2</c:v>
                </c:pt>
                <c:pt idx="16960">
                  <c:v>-2.4080299999999998E-3</c:v>
                </c:pt>
                <c:pt idx="16961">
                  <c:v>-2.8127699999999999E-2</c:v>
                </c:pt>
                <c:pt idx="16962">
                  <c:v>-5.97858E-2</c:v>
                </c:pt>
                <c:pt idx="16963">
                  <c:v>-1.6173400000000001E-2</c:v>
                </c:pt>
                <c:pt idx="16964">
                  <c:v>-3.88603E-2</c:v>
                </c:pt>
                <c:pt idx="16965">
                  <c:v>-2.145E-2</c:v>
                </c:pt>
                <c:pt idx="16966">
                  <c:v>-1.0458E-2</c:v>
                </c:pt>
                <c:pt idx="16967">
                  <c:v>-1.51339E-2</c:v>
                </c:pt>
                <c:pt idx="16968">
                  <c:v>-5.17168E-2</c:v>
                </c:pt>
                <c:pt idx="16969">
                  <c:v>-4.3351199999999999E-2</c:v>
                </c:pt>
                <c:pt idx="16970">
                  <c:v>-2.14577E-3</c:v>
                </c:pt>
                <c:pt idx="16971">
                  <c:v>-5.5294000000000003E-3</c:v>
                </c:pt>
                <c:pt idx="16972">
                  <c:v>7.3280300000000001E-3</c:v>
                </c:pt>
                <c:pt idx="16973">
                  <c:v>-9.4852400000000007E-3</c:v>
                </c:pt>
                <c:pt idx="16974">
                  <c:v>-1.90945E-2</c:v>
                </c:pt>
                <c:pt idx="16975">
                  <c:v>-2.0537400000000001E-2</c:v>
                </c:pt>
                <c:pt idx="16976">
                  <c:v>2.0115899999999999E-2</c:v>
                </c:pt>
                <c:pt idx="16977">
                  <c:v>1.8927599999999999E-2</c:v>
                </c:pt>
                <c:pt idx="16978">
                  <c:v>-2.7957900000000001E-2</c:v>
                </c:pt>
                <c:pt idx="16979">
                  <c:v>-3.4455300000000001E-2</c:v>
                </c:pt>
                <c:pt idx="16980">
                  <c:v>-3.1621000000000003E-2</c:v>
                </c:pt>
                <c:pt idx="16981">
                  <c:v>-3.1115500000000001E-2</c:v>
                </c:pt>
                <c:pt idx="16982">
                  <c:v>-2.9818500000000001E-2</c:v>
                </c:pt>
                <c:pt idx="16983">
                  <c:v>8.8787100000000004E-4</c:v>
                </c:pt>
                <c:pt idx="16984">
                  <c:v>-4.1971200000000004E-3</c:v>
                </c:pt>
                <c:pt idx="16985">
                  <c:v>-5.6577700000000002E-2</c:v>
                </c:pt>
                <c:pt idx="16986">
                  <c:v>-6.2549599999999997E-2</c:v>
                </c:pt>
                <c:pt idx="16987">
                  <c:v>2.8085699999999998E-3</c:v>
                </c:pt>
                <c:pt idx="16988">
                  <c:v>-2.1209700000000001E-2</c:v>
                </c:pt>
                <c:pt idx="16989">
                  <c:v>-1.37758E-2</c:v>
                </c:pt>
                <c:pt idx="16990">
                  <c:v>-1.1227600000000001E-2</c:v>
                </c:pt>
                <c:pt idx="16991">
                  <c:v>-8.9130400000000005E-3</c:v>
                </c:pt>
                <c:pt idx="16992">
                  <c:v>-4.8877700000000003E-2</c:v>
                </c:pt>
                <c:pt idx="16993">
                  <c:v>-1.32456E-2</c:v>
                </c:pt>
                <c:pt idx="16994">
                  <c:v>1.6090400000000001E-2</c:v>
                </c:pt>
                <c:pt idx="16995">
                  <c:v>-4.2543399999999997E-3</c:v>
                </c:pt>
                <c:pt idx="16996">
                  <c:v>-8.9149499999999996E-3</c:v>
                </c:pt>
                <c:pt idx="16997">
                  <c:v>1.26534E-2</c:v>
                </c:pt>
                <c:pt idx="16998">
                  <c:v>3.6630600000000001E-3</c:v>
                </c:pt>
                <c:pt idx="16999">
                  <c:v>-2.8174399999999999E-2</c:v>
                </c:pt>
                <c:pt idx="17000">
                  <c:v>1.27764E-2</c:v>
                </c:pt>
                <c:pt idx="17001">
                  <c:v>2.6159299999999998E-3</c:v>
                </c:pt>
                <c:pt idx="17002">
                  <c:v>-9.2554100000000004E-3</c:v>
                </c:pt>
                <c:pt idx="17003">
                  <c:v>-1.36852E-2</c:v>
                </c:pt>
                <c:pt idx="17004">
                  <c:v>6.2389400000000001E-3</c:v>
                </c:pt>
                <c:pt idx="17005">
                  <c:v>-2.7690900000000001E-2</c:v>
                </c:pt>
                <c:pt idx="17006">
                  <c:v>-2.8428100000000001E-2</c:v>
                </c:pt>
                <c:pt idx="17007">
                  <c:v>1.3093899999999999E-3</c:v>
                </c:pt>
                <c:pt idx="17008">
                  <c:v>-3.6214799999999998E-2</c:v>
                </c:pt>
                <c:pt idx="17009" formatCode="0.00E+00">
                  <c:v>-4.3264400000000001E-2</c:v>
                </c:pt>
                <c:pt idx="17010">
                  <c:v>1.10531E-2</c:v>
                </c:pt>
                <c:pt idx="17011">
                  <c:v>1.8792199999999998E-2</c:v>
                </c:pt>
                <c:pt idx="17012">
                  <c:v>-3.3396700000000001E-2</c:v>
                </c:pt>
                <c:pt idx="17013">
                  <c:v>-6.5031099999999994E-2</c:v>
                </c:pt>
                <c:pt idx="17014">
                  <c:v>-2.4557099999999998E-3</c:v>
                </c:pt>
                <c:pt idx="17015">
                  <c:v>8.6975100000000003E-3</c:v>
                </c:pt>
                <c:pt idx="17016">
                  <c:v>-4.1322700000000004E-3</c:v>
                </c:pt>
                <c:pt idx="17017">
                  <c:v>-5.6333499999999996E-3</c:v>
                </c:pt>
                <c:pt idx="17018">
                  <c:v>-4.1894899999999997E-3</c:v>
                </c:pt>
                <c:pt idx="17019">
                  <c:v>-3.1855599999999998E-2</c:v>
                </c:pt>
                <c:pt idx="17020">
                  <c:v>-8.4543199999999995E-3</c:v>
                </c:pt>
                <c:pt idx="17021">
                  <c:v>4.1856799999999998E-3</c:v>
                </c:pt>
                <c:pt idx="17022">
                  <c:v>6.4153700000000001E-3</c:v>
                </c:pt>
                <c:pt idx="17023">
                  <c:v>-1.18341E-2</c:v>
                </c:pt>
                <c:pt idx="17024">
                  <c:v>-2.0545999999999998E-2</c:v>
                </c:pt>
                <c:pt idx="17025">
                  <c:v>-4.98409E-2</c:v>
                </c:pt>
                <c:pt idx="17026">
                  <c:v>-1.9788700000000002E-3</c:v>
                </c:pt>
                <c:pt idx="17027">
                  <c:v>3.0626299999999999E-2</c:v>
                </c:pt>
                <c:pt idx="17028">
                  <c:v>3.9702399999999999E-2</c:v>
                </c:pt>
                <c:pt idx="17029">
                  <c:v>-2.1129599999999998E-2</c:v>
                </c:pt>
                <c:pt idx="17030">
                  <c:v>-5.0572400000000003E-2</c:v>
                </c:pt>
                <c:pt idx="17031">
                  <c:v>-2.80533E-2</c:v>
                </c:pt>
                <c:pt idx="17032">
                  <c:v>-5.1813099999999997E-3</c:v>
                </c:pt>
                <c:pt idx="17033">
                  <c:v>9.0360600000000003E-3</c:v>
                </c:pt>
                <c:pt idx="17034">
                  <c:v>1.29547E-2</c:v>
                </c:pt>
                <c:pt idx="17035">
                  <c:v>-1.14012E-2</c:v>
                </c:pt>
                <c:pt idx="17036">
                  <c:v>-3.3388099999999997E-2</c:v>
                </c:pt>
                <c:pt idx="17037">
                  <c:v>-2.0236000000000001E-2</c:v>
                </c:pt>
                <c:pt idx="17038">
                  <c:v>1.07384E-3</c:v>
                </c:pt>
                <c:pt idx="17039">
                  <c:v>2.4061200000000001E-2</c:v>
                </c:pt>
                <c:pt idx="17040">
                  <c:v>1.6206700000000001E-2</c:v>
                </c:pt>
                <c:pt idx="17041">
                  <c:v>-1.3816800000000001E-2</c:v>
                </c:pt>
                <c:pt idx="17042">
                  <c:v>-3.4583999999999997E-2</c:v>
                </c:pt>
                <c:pt idx="17043">
                  <c:v>-1.1428799999999999E-2</c:v>
                </c:pt>
                <c:pt idx="17044">
                  <c:v>5.84574E-2</c:v>
                </c:pt>
                <c:pt idx="17045">
                  <c:v>5.2557000000000003E-3</c:v>
                </c:pt>
                <c:pt idx="17046">
                  <c:v>-3.1695399999999999E-2</c:v>
                </c:pt>
                <c:pt idx="17047">
                  <c:v>-2.8343199999999999E-2</c:v>
                </c:pt>
                <c:pt idx="17048">
                  <c:v>3.2721500000000001E-2</c:v>
                </c:pt>
                <c:pt idx="17049">
                  <c:v>4.03776E-2</c:v>
                </c:pt>
                <c:pt idx="17050">
                  <c:v>1.8872300000000002E-2</c:v>
                </c:pt>
                <c:pt idx="17051">
                  <c:v>-2.5014899999999999E-3</c:v>
                </c:pt>
                <c:pt idx="17052">
                  <c:v>2.8737100000000002E-2</c:v>
                </c:pt>
                <c:pt idx="17053">
                  <c:v>-2.9041299999999999E-2</c:v>
                </c:pt>
                <c:pt idx="17054">
                  <c:v>-3.5442399999999999E-2</c:v>
                </c:pt>
                <c:pt idx="17055">
                  <c:v>5.3163500000000002E-2</c:v>
                </c:pt>
                <c:pt idx="17056">
                  <c:v>3.5347900000000002E-2</c:v>
                </c:pt>
                <c:pt idx="17057">
                  <c:v>-1.7826100000000001E-2</c:v>
                </c:pt>
                <c:pt idx="17058">
                  <c:v>-5.9625600000000001E-2</c:v>
                </c:pt>
                <c:pt idx="17059">
                  <c:v>-1.7414099999999998E-2</c:v>
                </c:pt>
                <c:pt idx="17060">
                  <c:v>3.32251E-2</c:v>
                </c:pt>
                <c:pt idx="17061">
                  <c:v>1.5584000000000001E-2</c:v>
                </c:pt>
                <c:pt idx="17062">
                  <c:v>-1.38149E-2</c:v>
                </c:pt>
                <c:pt idx="17063">
                  <c:v>-2.39382E-2</c:v>
                </c:pt>
                <c:pt idx="17064">
                  <c:v>-1.02863E-2</c:v>
                </c:pt>
                <c:pt idx="17065">
                  <c:v>8.6107300000000005E-3</c:v>
                </c:pt>
                <c:pt idx="17066">
                  <c:v>3.0258199999999999E-2</c:v>
                </c:pt>
                <c:pt idx="17067">
                  <c:v>9.0846999999999994E-3</c:v>
                </c:pt>
                <c:pt idx="17068">
                  <c:v>-1.8186599999999999E-3</c:v>
                </c:pt>
                <c:pt idx="17069">
                  <c:v>5.7878499999999998E-3</c:v>
                </c:pt>
                <c:pt idx="17070">
                  <c:v>-4.1460999999999998E-2</c:v>
                </c:pt>
                <c:pt idx="17071">
                  <c:v>8.8405600000000003E-4</c:v>
                </c:pt>
                <c:pt idx="17072">
                  <c:v>5.6468999999999998E-2</c:v>
                </c:pt>
                <c:pt idx="17073">
                  <c:v>5.1957099999999999E-2</c:v>
                </c:pt>
                <c:pt idx="17074">
                  <c:v>-2.57282E-2</c:v>
                </c:pt>
                <c:pt idx="17075">
                  <c:v>-3.4512500000000002E-2</c:v>
                </c:pt>
                <c:pt idx="17076">
                  <c:v>1.9413E-2</c:v>
                </c:pt>
                <c:pt idx="17077">
                  <c:v>6.5501199999999996E-2</c:v>
                </c:pt>
                <c:pt idx="17078">
                  <c:v>4.0263199999999999E-2</c:v>
                </c:pt>
                <c:pt idx="17079">
                  <c:v>-1.6340299999999999E-2</c:v>
                </c:pt>
                <c:pt idx="17080">
                  <c:v>1.10674E-2</c:v>
                </c:pt>
                <c:pt idx="17081">
                  <c:v>8.8338900000000005E-3</c:v>
                </c:pt>
                <c:pt idx="17082">
                  <c:v>2.8076199999999999E-2</c:v>
                </c:pt>
                <c:pt idx="17083">
                  <c:v>1.21069E-2</c:v>
                </c:pt>
                <c:pt idx="17084">
                  <c:v>7.29942E-3</c:v>
                </c:pt>
                <c:pt idx="17085">
                  <c:v>4.6313300000000002E-2</c:v>
                </c:pt>
                <c:pt idx="17086">
                  <c:v>6.9942499999999996E-3</c:v>
                </c:pt>
                <c:pt idx="17087">
                  <c:v>2.9182399999999999E-4</c:v>
                </c:pt>
                <c:pt idx="17088">
                  <c:v>3.58295E-2</c:v>
                </c:pt>
                <c:pt idx="17089">
                  <c:v>2.48747E-2</c:v>
                </c:pt>
                <c:pt idx="17090">
                  <c:v>2.81801E-2</c:v>
                </c:pt>
                <c:pt idx="17091">
                  <c:v>2.42758E-2</c:v>
                </c:pt>
                <c:pt idx="17092">
                  <c:v>5.66177E-2</c:v>
                </c:pt>
                <c:pt idx="17093">
                  <c:v>5.9290900000000001E-2</c:v>
                </c:pt>
                <c:pt idx="17094">
                  <c:v>2.16007E-2</c:v>
                </c:pt>
                <c:pt idx="17095">
                  <c:v>1.0785100000000001E-2</c:v>
                </c:pt>
                <c:pt idx="17096">
                  <c:v>3.9025299999999999E-2</c:v>
                </c:pt>
                <c:pt idx="17097">
                  <c:v>4.2655899999999997E-2</c:v>
                </c:pt>
                <c:pt idx="17098">
                  <c:v>5.1322E-2</c:v>
                </c:pt>
                <c:pt idx="17099">
                  <c:v>2.3236300000000001E-2</c:v>
                </c:pt>
                <c:pt idx="17100">
                  <c:v>1.51205E-2</c:v>
                </c:pt>
                <c:pt idx="17101">
                  <c:v>3.4480999999999998E-2</c:v>
                </c:pt>
                <c:pt idx="17102">
                  <c:v>5.6973500000000003E-2</c:v>
                </c:pt>
                <c:pt idx="17103">
                  <c:v>6.0348499999999999E-2</c:v>
                </c:pt>
                <c:pt idx="17104">
                  <c:v>7.36647E-2</c:v>
                </c:pt>
                <c:pt idx="17105">
                  <c:v>2.8389899999999999E-2</c:v>
                </c:pt>
                <c:pt idx="17106">
                  <c:v>2.36273E-2</c:v>
                </c:pt>
                <c:pt idx="17107">
                  <c:v>3.3493000000000002E-2</c:v>
                </c:pt>
                <c:pt idx="17108">
                  <c:v>4.5944199999999998E-2</c:v>
                </c:pt>
                <c:pt idx="17109">
                  <c:v>7.0393600000000001E-2</c:v>
                </c:pt>
                <c:pt idx="17110">
                  <c:v>5.3323700000000002E-2</c:v>
                </c:pt>
                <c:pt idx="17111">
                  <c:v>2.8069500000000001E-2</c:v>
                </c:pt>
                <c:pt idx="17112">
                  <c:v>5.0554299999999996E-3</c:v>
                </c:pt>
                <c:pt idx="17113">
                  <c:v>3.88002E-2</c:v>
                </c:pt>
                <c:pt idx="17114">
                  <c:v>0.103338</c:v>
                </c:pt>
                <c:pt idx="17115">
                  <c:v>4.3098400000000002E-2</c:v>
                </c:pt>
                <c:pt idx="17116">
                  <c:v>4.0168799999999996E-3</c:v>
                </c:pt>
                <c:pt idx="17117">
                  <c:v>3.5248799999999997E-2</c:v>
                </c:pt>
                <c:pt idx="17118">
                  <c:v>7.6694499999999999E-2</c:v>
                </c:pt>
                <c:pt idx="17119">
                  <c:v>7.7304800000000007E-2</c:v>
                </c:pt>
                <c:pt idx="17120">
                  <c:v>7.4627899999999997E-2</c:v>
                </c:pt>
                <c:pt idx="17121">
                  <c:v>7.5399400000000005E-2</c:v>
                </c:pt>
                <c:pt idx="17122">
                  <c:v>5.5952099999999998E-3</c:v>
                </c:pt>
                <c:pt idx="17123">
                  <c:v>3.7802700000000002E-2</c:v>
                </c:pt>
                <c:pt idx="17124">
                  <c:v>5.8426899999999997E-2</c:v>
                </c:pt>
                <c:pt idx="17125">
                  <c:v>9.1663400000000006E-2</c:v>
                </c:pt>
                <c:pt idx="17126">
                  <c:v>1.7033599999999999E-2</c:v>
                </c:pt>
                <c:pt idx="17127">
                  <c:v>4.3616299999999997E-2</c:v>
                </c:pt>
                <c:pt idx="17128">
                  <c:v>4.7822000000000003E-2</c:v>
                </c:pt>
                <c:pt idx="17129">
                  <c:v>4.6879799999999999E-2</c:v>
                </c:pt>
                <c:pt idx="17130">
                  <c:v>6.3041700000000006E-2</c:v>
                </c:pt>
                <c:pt idx="17131">
                  <c:v>8.7933499999999998E-2</c:v>
                </c:pt>
                <c:pt idx="17132">
                  <c:v>6.90413E-2</c:v>
                </c:pt>
                <c:pt idx="17133">
                  <c:v>-2.01426E-2</c:v>
                </c:pt>
                <c:pt idx="17134">
                  <c:v>3.08924E-2</c:v>
                </c:pt>
                <c:pt idx="17135">
                  <c:v>5.0570499999999997E-2</c:v>
                </c:pt>
                <c:pt idx="17136">
                  <c:v>6.0046200000000001E-2</c:v>
                </c:pt>
                <c:pt idx="17137">
                  <c:v>5.3734799999999999E-2</c:v>
                </c:pt>
                <c:pt idx="17138">
                  <c:v>6.3829400000000001E-3</c:v>
                </c:pt>
                <c:pt idx="17139">
                  <c:v>5.1136000000000003E-3</c:v>
                </c:pt>
                <c:pt idx="17140">
                  <c:v>3.0332600000000001E-2</c:v>
                </c:pt>
                <c:pt idx="17141">
                  <c:v>5.5795699999999997E-2</c:v>
                </c:pt>
                <c:pt idx="17142" formatCode="0.00E+00">
                  <c:v>7.1089700000000006E-2</c:v>
                </c:pt>
                <c:pt idx="17143">
                  <c:v>6.8889599999999995E-2</c:v>
                </c:pt>
                <c:pt idx="17144">
                  <c:v>-9.2468299999999993E-3</c:v>
                </c:pt>
                <c:pt idx="17145">
                  <c:v>-4.5461700000000004E-3</c:v>
                </c:pt>
                <c:pt idx="17146">
                  <c:v>1.60503E-2</c:v>
                </c:pt>
                <c:pt idx="17147">
                  <c:v>8.9801800000000001E-2</c:v>
                </c:pt>
                <c:pt idx="17148">
                  <c:v>9.2754400000000001E-2</c:v>
                </c:pt>
                <c:pt idx="17149">
                  <c:v>5.53226E-2</c:v>
                </c:pt>
                <c:pt idx="17150">
                  <c:v>-2.5463100000000001E-4</c:v>
                </c:pt>
                <c:pt idx="17151">
                  <c:v>-8.9931500000000001E-3</c:v>
                </c:pt>
                <c:pt idx="17152">
                  <c:v>2.1882100000000002E-2</c:v>
                </c:pt>
                <c:pt idx="17153">
                  <c:v>6.2056500000000001E-2</c:v>
                </c:pt>
                <c:pt idx="17154">
                  <c:v>9.2790600000000001E-2</c:v>
                </c:pt>
                <c:pt idx="17155">
                  <c:v>4.5765899999999998E-2</c:v>
                </c:pt>
                <c:pt idx="17156">
                  <c:v>-8.1605900000000006E-3</c:v>
                </c:pt>
                <c:pt idx="17157">
                  <c:v>-3.6382699999999999E-3</c:v>
                </c:pt>
                <c:pt idx="17158">
                  <c:v>8.0024700000000004E-2</c:v>
                </c:pt>
                <c:pt idx="17159">
                  <c:v>0.11151</c:v>
                </c:pt>
                <c:pt idx="17160">
                  <c:v>6.2012699999999997E-2</c:v>
                </c:pt>
                <c:pt idx="17161">
                  <c:v>-1.80244E-3</c:v>
                </c:pt>
                <c:pt idx="17162">
                  <c:v>3.18108E-2</c:v>
                </c:pt>
                <c:pt idx="17163">
                  <c:v>6.6929799999999998E-2</c:v>
                </c:pt>
                <c:pt idx="17164">
                  <c:v>9.3216900000000005E-2</c:v>
                </c:pt>
                <c:pt idx="17165">
                  <c:v>6.7651699999999995E-2</c:v>
                </c:pt>
                <c:pt idx="17166">
                  <c:v>3.4783399999999999E-2</c:v>
                </c:pt>
                <c:pt idx="17167">
                  <c:v>-1.08261E-2</c:v>
                </c:pt>
                <c:pt idx="17168">
                  <c:v>3.9959000000000001E-4</c:v>
                </c:pt>
                <c:pt idx="17169">
                  <c:v>0.10116799999999999</c:v>
                </c:pt>
                <c:pt idx="17170">
                  <c:v>0.10889699999999999</c:v>
                </c:pt>
                <c:pt idx="17171">
                  <c:v>5.2103999999999998E-2</c:v>
                </c:pt>
                <c:pt idx="17172">
                  <c:v>2.1096199999999999E-2</c:v>
                </c:pt>
                <c:pt idx="17173">
                  <c:v>2.45008E-2</c:v>
                </c:pt>
                <c:pt idx="17174">
                  <c:v>6.0853999999999998E-2</c:v>
                </c:pt>
                <c:pt idx="17175">
                  <c:v>0.10163700000000001</c:v>
                </c:pt>
                <c:pt idx="17176">
                  <c:v>6.4525600000000002E-2</c:v>
                </c:pt>
                <c:pt idx="17177">
                  <c:v>3.4151099999999997E-2</c:v>
                </c:pt>
                <c:pt idx="17178">
                  <c:v>1.48039E-2</c:v>
                </c:pt>
                <c:pt idx="17179">
                  <c:v>6.38103E-2</c:v>
                </c:pt>
                <c:pt idx="17180">
                  <c:v>8.0585500000000004E-2</c:v>
                </c:pt>
                <c:pt idx="17181">
                  <c:v>6.9562899999999997E-2</c:v>
                </c:pt>
                <c:pt idx="17182">
                  <c:v>3.0893299999999999E-2</c:v>
                </c:pt>
                <c:pt idx="17183">
                  <c:v>7.41034E-2</c:v>
                </c:pt>
                <c:pt idx="17184">
                  <c:v>4.4100800000000002E-2</c:v>
                </c:pt>
                <c:pt idx="17185">
                  <c:v>-2.5810199999999998E-2</c:v>
                </c:pt>
                <c:pt idx="17186">
                  <c:v>5.41868E-2</c:v>
                </c:pt>
                <c:pt idx="17187">
                  <c:v>8.2527199999999995E-2</c:v>
                </c:pt>
                <c:pt idx="17188">
                  <c:v>4.2642600000000003E-2</c:v>
                </c:pt>
                <c:pt idx="17189">
                  <c:v>3.2691999999999999E-2</c:v>
                </c:pt>
                <c:pt idx="17190">
                  <c:v>6.1725599999999999E-2</c:v>
                </c:pt>
                <c:pt idx="17191">
                  <c:v>5.7477E-2</c:v>
                </c:pt>
                <c:pt idx="17192">
                  <c:v>6.7658399999999994E-2</c:v>
                </c:pt>
                <c:pt idx="17193">
                  <c:v>2.64759E-2</c:v>
                </c:pt>
                <c:pt idx="17194">
                  <c:v>3.5259199999999997E-2</c:v>
                </c:pt>
                <c:pt idx="17195">
                  <c:v>6.9539100000000006E-2</c:v>
                </c:pt>
                <c:pt idx="17196">
                  <c:v>2.94466E-2</c:v>
                </c:pt>
                <c:pt idx="17197">
                  <c:v>1.94731E-2</c:v>
                </c:pt>
                <c:pt idx="17198">
                  <c:v>1.60217E-2</c:v>
                </c:pt>
                <c:pt idx="17199">
                  <c:v>1.8529899999999998E-2</c:v>
                </c:pt>
                <c:pt idx="17200">
                  <c:v>1.7418900000000001E-2</c:v>
                </c:pt>
                <c:pt idx="17201">
                  <c:v>3.4244499999999997E-2</c:v>
                </c:pt>
                <c:pt idx="17202">
                  <c:v>2.3404100000000001E-2</c:v>
                </c:pt>
                <c:pt idx="17203">
                  <c:v>1.51682E-2</c:v>
                </c:pt>
                <c:pt idx="17204">
                  <c:v>1.7167999999999999E-2</c:v>
                </c:pt>
                <c:pt idx="17205">
                  <c:v>4.4697800000000003E-2</c:v>
                </c:pt>
                <c:pt idx="17206">
                  <c:v>3.1537999999999997E-2</c:v>
                </c:pt>
                <c:pt idx="17207">
                  <c:v>8.3312999999999998E-3</c:v>
                </c:pt>
                <c:pt idx="17208">
                  <c:v>6.7768100000000003E-3</c:v>
                </c:pt>
                <c:pt idx="17209">
                  <c:v>5.5151000000000002E-3</c:v>
                </c:pt>
                <c:pt idx="17210">
                  <c:v>4.8139599999999998E-2</c:v>
                </c:pt>
                <c:pt idx="17211">
                  <c:v>8.1202499999999997E-2</c:v>
                </c:pt>
                <c:pt idx="17212">
                  <c:v>6.7983600000000005E-2</c:v>
                </c:pt>
                <c:pt idx="17213">
                  <c:v>2.8133400000000001E-3</c:v>
                </c:pt>
                <c:pt idx="17214">
                  <c:v>2.4700200000000002E-4</c:v>
                </c:pt>
                <c:pt idx="17215">
                  <c:v>7.2086300000000006E-2</c:v>
                </c:pt>
                <c:pt idx="17216">
                  <c:v>0.115568</c:v>
                </c:pt>
                <c:pt idx="17217">
                  <c:v>5.3180699999999997E-2</c:v>
                </c:pt>
                <c:pt idx="17218">
                  <c:v>3.7465100000000001E-2</c:v>
                </c:pt>
                <c:pt idx="17219">
                  <c:v>3.0567199999999999E-2</c:v>
                </c:pt>
                <c:pt idx="17220">
                  <c:v>4.0509200000000002E-2</c:v>
                </c:pt>
                <c:pt idx="17221">
                  <c:v>6.79617E-2</c:v>
                </c:pt>
                <c:pt idx="17222">
                  <c:v>6.1147699999999999E-2</c:v>
                </c:pt>
                <c:pt idx="17223">
                  <c:v>4.0406200000000003E-2</c:v>
                </c:pt>
                <c:pt idx="17224">
                  <c:v>5.76143E-2</c:v>
                </c:pt>
                <c:pt idx="17225">
                  <c:v>6.8963999999999998E-2</c:v>
                </c:pt>
                <c:pt idx="17226">
                  <c:v>6.2585799999999997E-2</c:v>
                </c:pt>
                <c:pt idx="17227" formatCode="0.00E+00">
                  <c:v>7.0045499999999997E-2</c:v>
                </c:pt>
                <c:pt idx="17228">
                  <c:v>8.3663899999999999E-2</c:v>
                </c:pt>
                <c:pt idx="17229">
                  <c:v>6.4189899999999994E-2</c:v>
                </c:pt>
                <c:pt idx="17230">
                  <c:v>1.3936E-2</c:v>
                </c:pt>
                <c:pt idx="17231">
                  <c:v>6.0297999999999997E-2</c:v>
                </c:pt>
                <c:pt idx="17232">
                  <c:v>0.105115</c:v>
                </c:pt>
                <c:pt idx="17233">
                  <c:v>7.6705899999999994E-2</c:v>
                </c:pt>
                <c:pt idx="17234">
                  <c:v>1.3936E-2</c:v>
                </c:pt>
                <c:pt idx="17235">
                  <c:v>3.80449E-2</c:v>
                </c:pt>
                <c:pt idx="17236">
                  <c:v>7.2290400000000005E-2</c:v>
                </c:pt>
                <c:pt idx="17237">
                  <c:v>8.3837499999999995E-2</c:v>
                </c:pt>
                <c:pt idx="17238">
                  <c:v>6.5670000000000006E-2</c:v>
                </c:pt>
                <c:pt idx="17239">
                  <c:v>5.1986699999999997E-2</c:v>
                </c:pt>
                <c:pt idx="17240">
                  <c:v>4.9778900000000001E-2</c:v>
                </c:pt>
                <c:pt idx="17241">
                  <c:v>6.2771800000000003E-2</c:v>
                </c:pt>
                <c:pt idx="17242">
                  <c:v>7.7784500000000006E-2</c:v>
                </c:pt>
                <c:pt idx="17243">
                  <c:v>8.3793599999999996E-2</c:v>
                </c:pt>
                <c:pt idx="17244">
                  <c:v>5.7654400000000001E-2</c:v>
                </c:pt>
                <c:pt idx="17245">
                  <c:v>5.7046899999999998E-2</c:v>
                </c:pt>
                <c:pt idx="17246">
                  <c:v>-3.8814499999999998E-3</c:v>
                </c:pt>
                <c:pt idx="17247">
                  <c:v>2.18239E-2</c:v>
                </c:pt>
                <c:pt idx="17248">
                  <c:v>6.9942500000000005E-2</c:v>
                </c:pt>
                <c:pt idx="17249">
                  <c:v>6.8826700000000005E-2</c:v>
                </c:pt>
                <c:pt idx="17250">
                  <c:v>3.7914299999999998E-2</c:v>
                </c:pt>
                <c:pt idx="17251">
                  <c:v>-2.1871600000000001E-2</c:v>
                </c:pt>
                <c:pt idx="17252">
                  <c:v>4.1074800000000002E-3</c:v>
                </c:pt>
                <c:pt idx="17253">
                  <c:v>4.5504599999999999E-2</c:v>
                </c:pt>
                <c:pt idx="17254">
                  <c:v>4.56972E-2</c:v>
                </c:pt>
                <c:pt idx="17255">
                  <c:v>2.6427300000000001E-2</c:v>
                </c:pt>
                <c:pt idx="17256">
                  <c:v>2.2604900000000001E-2</c:v>
                </c:pt>
                <c:pt idx="17257">
                  <c:v>1.8611900000000001E-2</c:v>
                </c:pt>
                <c:pt idx="17258">
                  <c:v>1.18551E-2</c:v>
                </c:pt>
                <c:pt idx="17259">
                  <c:v>9.8123599999999991E-3</c:v>
                </c:pt>
                <c:pt idx="17260">
                  <c:v>5.2551300000000002E-2</c:v>
                </c:pt>
                <c:pt idx="17261">
                  <c:v>7.8399700000000003E-2</c:v>
                </c:pt>
                <c:pt idx="17262">
                  <c:v>1.9468300000000001E-2</c:v>
                </c:pt>
                <c:pt idx="17263">
                  <c:v>8.4085500000000007E-3</c:v>
                </c:pt>
                <c:pt idx="17264">
                  <c:v>2.5185599999999999E-2</c:v>
                </c:pt>
                <c:pt idx="17265">
                  <c:v>1.7517999999999999E-2</c:v>
                </c:pt>
                <c:pt idx="17266">
                  <c:v>5.6255300000000001E-2</c:v>
                </c:pt>
                <c:pt idx="17267">
                  <c:v>3.77493E-2</c:v>
                </c:pt>
                <c:pt idx="17268">
                  <c:v>8.32367E-3</c:v>
                </c:pt>
                <c:pt idx="17269">
                  <c:v>5.9787800000000002E-2</c:v>
                </c:pt>
                <c:pt idx="17270">
                  <c:v>5.8578499999999999E-2</c:v>
                </c:pt>
                <c:pt idx="17271">
                  <c:v>5.4109600000000001E-2</c:v>
                </c:pt>
                <c:pt idx="17272">
                  <c:v>3.5578699999999998E-2</c:v>
                </c:pt>
                <c:pt idx="17273">
                  <c:v>4.3078400000000003E-2</c:v>
                </c:pt>
                <c:pt idx="17274">
                  <c:v>7.2353399999999998E-2</c:v>
                </c:pt>
                <c:pt idx="17275">
                  <c:v>4.4375400000000002E-2</c:v>
                </c:pt>
                <c:pt idx="17276">
                  <c:v>2.1969800000000001E-2</c:v>
                </c:pt>
                <c:pt idx="17277">
                  <c:v>2.0184500000000001E-2</c:v>
                </c:pt>
                <c:pt idx="17278">
                  <c:v>3.8786899999999999E-2</c:v>
                </c:pt>
                <c:pt idx="17279">
                  <c:v>5.8305700000000002E-2</c:v>
                </c:pt>
                <c:pt idx="17280">
                  <c:v>6.4404500000000003E-2</c:v>
                </c:pt>
                <c:pt idx="17281">
                  <c:v>5.9400599999999998E-2</c:v>
                </c:pt>
                <c:pt idx="17282">
                  <c:v>9.1808299999999995E-2</c:v>
                </c:pt>
                <c:pt idx="17283">
                  <c:v>6.3665399999999997E-2</c:v>
                </c:pt>
                <c:pt idx="17284">
                  <c:v>3.5006500000000003E-2</c:v>
                </c:pt>
                <c:pt idx="17285">
                  <c:v>2.8308900000000001E-2</c:v>
                </c:pt>
                <c:pt idx="17286">
                  <c:v>8.12721E-2</c:v>
                </c:pt>
                <c:pt idx="17287">
                  <c:v>8.5432099999999997E-2</c:v>
                </c:pt>
                <c:pt idx="17288">
                  <c:v>5.3113E-2</c:v>
                </c:pt>
                <c:pt idx="17289">
                  <c:v>1.41602E-2</c:v>
                </c:pt>
                <c:pt idx="17290">
                  <c:v>6.7517300000000002E-2</c:v>
                </c:pt>
                <c:pt idx="17291">
                  <c:v>8.7832499999999994E-2</c:v>
                </c:pt>
                <c:pt idx="17292">
                  <c:v>5.0289199999999999E-2</c:v>
                </c:pt>
                <c:pt idx="17293">
                  <c:v>4.7898299999999998E-2</c:v>
                </c:pt>
                <c:pt idx="17294" formatCode="0.00E+00">
                  <c:v>8.5385299999999997E-2</c:v>
                </c:pt>
                <c:pt idx="17295">
                  <c:v>5.9914599999999998E-2</c:v>
                </c:pt>
                <c:pt idx="17296">
                  <c:v>7.3064799999999999E-2</c:v>
                </c:pt>
                <c:pt idx="17297">
                  <c:v>7.5453800000000001E-2</c:v>
                </c:pt>
                <c:pt idx="17298">
                  <c:v>6.9994899999999999E-2</c:v>
                </c:pt>
                <c:pt idx="17299">
                  <c:v>4.58193E-2</c:v>
                </c:pt>
                <c:pt idx="17300">
                  <c:v>5.2118299999999999E-2</c:v>
                </c:pt>
                <c:pt idx="17301">
                  <c:v>5.2186000000000003E-2</c:v>
                </c:pt>
                <c:pt idx="17302">
                  <c:v>9.1283799999999998E-2</c:v>
                </c:pt>
                <c:pt idx="17303">
                  <c:v>4.6336200000000001E-2</c:v>
                </c:pt>
                <c:pt idx="17304">
                  <c:v>7.3610300000000004E-2</c:v>
                </c:pt>
                <c:pt idx="17305">
                  <c:v>6.6225099999999995E-2</c:v>
                </c:pt>
                <c:pt idx="17306">
                  <c:v>1.6803700000000001E-2</c:v>
                </c:pt>
                <c:pt idx="17307">
                  <c:v>6.3879000000000005E-2</c:v>
                </c:pt>
                <c:pt idx="17308">
                  <c:v>6.5040600000000004E-2</c:v>
                </c:pt>
                <c:pt idx="17309">
                  <c:v>0.100022</c:v>
                </c:pt>
                <c:pt idx="17310">
                  <c:v>2.8281199999999999E-2</c:v>
                </c:pt>
                <c:pt idx="17311">
                  <c:v>2.2859600000000001E-3</c:v>
                </c:pt>
                <c:pt idx="17312">
                  <c:v>5.1215200000000002E-2</c:v>
                </c:pt>
                <c:pt idx="17313">
                  <c:v>6.7056699999999997E-2</c:v>
                </c:pt>
                <c:pt idx="17314">
                  <c:v>6.5960900000000003E-2</c:v>
                </c:pt>
                <c:pt idx="17315">
                  <c:v>2.34165E-2</c:v>
                </c:pt>
                <c:pt idx="17316">
                  <c:v>5.7869900000000002E-2</c:v>
                </c:pt>
                <c:pt idx="17317">
                  <c:v>5.7812700000000002E-2</c:v>
                </c:pt>
                <c:pt idx="17318">
                  <c:v>5.4169700000000001E-2</c:v>
                </c:pt>
                <c:pt idx="17319">
                  <c:v>2.5044400000000001E-2</c:v>
                </c:pt>
                <c:pt idx="17320">
                  <c:v>3.0991600000000001E-2</c:v>
                </c:pt>
                <c:pt idx="17321">
                  <c:v>5.5012699999999998E-2</c:v>
                </c:pt>
                <c:pt idx="17322">
                  <c:v>2.8277400000000001E-2</c:v>
                </c:pt>
                <c:pt idx="17323">
                  <c:v>-7.7114100000000001E-3</c:v>
                </c:pt>
                <c:pt idx="17324">
                  <c:v>3.78304E-2</c:v>
                </c:pt>
                <c:pt idx="17325">
                  <c:v>7.9324699999999998E-2</c:v>
                </c:pt>
                <c:pt idx="17326">
                  <c:v>5.1297200000000001E-2</c:v>
                </c:pt>
                <c:pt idx="17327">
                  <c:v>5.3119700000000001E-3</c:v>
                </c:pt>
                <c:pt idx="17328">
                  <c:v>-1.30405E-2</c:v>
                </c:pt>
                <c:pt idx="17329">
                  <c:v>6.0032799999999997E-2</c:v>
                </c:pt>
                <c:pt idx="17330">
                  <c:v>8.2341200000000003E-2</c:v>
                </c:pt>
                <c:pt idx="17331">
                  <c:v>5.79357E-2</c:v>
                </c:pt>
                <c:pt idx="17332">
                  <c:v>2.7668000000000002E-2</c:v>
                </c:pt>
                <c:pt idx="17333">
                  <c:v>3.8994800000000003E-2</c:v>
                </c:pt>
                <c:pt idx="17334">
                  <c:v>4.8395199999999999E-2</c:v>
                </c:pt>
                <c:pt idx="17335" formatCode="0.00E+00">
                  <c:v>6.5629000000000007E-2</c:v>
                </c:pt>
                <c:pt idx="17336">
                  <c:v>6.4648600000000001E-2</c:v>
                </c:pt>
                <c:pt idx="17337">
                  <c:v>7.2282799999999994E-2</c:v>
                </c:pt>
                <c:pt idx="17338">
                  <c:v>5.1909400000000001E-2</c:v>
                </c:pt>
                <c:pt idx="17339">
                  <c:v>2.97165E-2</c:v>
                </c:pt>
                <c:pt idx="17340">
                  <c:v>1.8863700000000001E-3</c:v>
                </c:pt>
                <c:pt idx="17341">
                  <c:v>2.74725E-2</c:v>
                </c:pt>
                <c:pt idx="17342">
                  <c:v>5.8121699999999998E-2</c:v>
                </c:pt>
                <c:pt idx="17343">
                  <c:v>6.6764799999999999E-2</c:v>
                </c:pt>
                <c:pt idx="17344">
                  <c:v>3.3619900000000001E-2</c:v>
                </c:pt>
                <c:pt idx="17345">
                  <c:v>4.0432900000000001E-2</c:v>
                </c:pt>
                <c:pt idx="17346">
                  <c:v>5.8268500000000001E-2</c:v>
                </c:pt>
                <c:pt idx="17347">
                  <c:v>8.2569100000000006E-2</c:v>
                </c:pt>
                <c:pt idx="17348">
                  <c:v>7.4462899999999999E-2</c:v>
                </c:pt>
                <c:pt idx="17349">
                  <c:v>3.7898099999999997E-2</c:v>
                </c:pt>
                <c:pt idx="17350">
                  <c:v>5.4306E-2</c:v>
                </c:pt>
                <c:pt idx="17351">
                  <c:v>2.6453000000000001E-2</c:v>
                </c:pt>
                <c:pt idx="17352">
                  <c:v>2.51627E-2</c:v>
                </c:pt>
                <c:pt idx="17353">
                  <c:v>2.9329299999999999E-2</c:v>
                </c:pt>
                <c:pt idx="17354">
                  <c:v>4.6171200000000003E-2</c:v>
                </c:pt>
                <c:pt idx="17355">
                  <c:v>3.0178099999999999E-2</c:v>
                </c:pt>
                <c:pt idx="17356">
                  <c:v>-1.31865E-2</c:v>
                </c:pt>
                <c:pt idx="17357">
                  <c:v>-4.9095199999999997E-3</c:v>
                </c:pt>
                <c:pt idx="17358">
                  <c:v>3.1461700000000002E-2</c:v>
                </c:pt>
                <c:pt idx="17359">
                  <c:v>5.5896800000000003E-2</c:v>
                </c:pt>
                <c:pt idx="17360">
                  <c:v>8.93211E-3</c:v>
                </c:pt>
                <c:pt idx="17361">
                  <c:v>-1.8830300000000001E-2</c:v>
                </c:pt>
                <c:pt idx="17362">
                  <c:v>9.4156299999999995E-3</c:v>
                </c:pt>
                <c:pt idx="17363">
                  <c:v>1.78175E-2</c:v>
                </c:pt>
                <c:pt idx="17364">
                  <c:v>4.2519599999999998E-2</c:v>
                </c:pt>
                <c:pt idx="17365">
                  <c:v>4.8508599999999999E-2</c:v>
                </c:pt>
                <c:pt idx="17366">
                  <c:v>-1.1807399999999999E-2</c:v>
                </c:pt>
                <c:pt idx="17367">
                  <c:v>-1.7896700000000001E-2</c:v>
                </c:pt>
                <c:pt idx="17368">
                  <c:v>-2.2961599999999999E-2</c:v>
                </c:pt>
                <c:pt idx="17369">
                  <c:v>1.7183299999999999E-2</c:v>
                </c:pt>
                <c:pt idx="17370">
                  <c:v>6.6955600000000004E-2</c:v>
                </c:pt>
                <c:pt idx="17371">
                  <c:v>2.4564699999999998E-2</c:v>
                </c:pt>
                <c:pt idx="17372">
                  <c:v>-2.2586800000000001E-2</c:v>
                </c:pt>
                <c:pt idx="17373">
                  <c:v>-6.0326600000000001E-2</c:v>
                </c:pt>
                <c:pt idx="17374">
                  <c:v>1.7258599999999999E-2</c:v>
                </c:pt>
                <c:pt idx="17375">
                  <c:v>5.5741300000000001E-2</c:v>
                </c:pt>
                <c:pt idx="17376">
                  <c:v>3.1022999999999998E-2</c:v>
                </c:pt>
                <c:pt idx="17377">
                  <c:v>-1.4103900000000001E-2</c:v>
                </c:pt>
                <c:pt idx="17378">
                  <c:v>-6.2176700000000001E-2</c:v>
                </c:pt>
                <c:pt idx="17379">
                  <c:v>-1.7840399999999999E-2</c:v>
                </c:pt>
                <c:pt idx="17380">
                  <c:v>1.36127E-2</c:v>
                </c:pt>
                <c:pt idx="17381">
                  <c:v>3.7543300000000002E-2</c:v>
                </c:pt>
                <c:pt idx="17382">
                  <c:v>5.69916E-3</c:v>
                </c:pt>
                <c:pt idx="17383">
                  <c:v>-2.0763400000000001E-2</c:v>
                </c:pt>
                <c:pt idx="17384">
                  <c:v>-5.43118E-2</c:v>
                </c:pt>
                <c:pt idx="17385">
                  <c:v>-1.6848599999999998E-2</c:v>
                </c:pt>
                <c:pt idx="17386">
                  <c:v>1.6017900000000002E-2</c:v>
                </c:pt>
                <c:pt idx="17387">
                  <c:v>-1.7754599999999999E-2</c:v>
                </c:pt>
                <c:pt idx="17388">
                  <c:v>-2.3694E-2</c:v>
                </c:pt>
                <c:pt idx="17389">
                  <c:v>-3.6662100000000003E-2</c:v>
                </c:pt>
                <c:pt idx="17390">
                  <c:v>-2.3249599999999999E-2</c:v>
                </c:pt>
                <c:pt idx="17391">
                  <c:v>1.54285E-2</c:v>
                </c:pt>
                <c:pt idx="17392">
                  <c:v>4.7664600000000001E-3</c:v>
                </c:pt>
                <c:pt idx="17393">
                  <c:v>-3.20339E-3</c:v>
                </c:pt>
                <c:pt idx="17394">
                  <c:v>-2.1228799999999999E-2</c:v>
                </c:pt>
                <c:pt idx="17395">
                  <c:v>-3.97968E-2</c:v>
                </c:pt>
                <c:pt idx="17396">
                  <c:v>2.2750900000000001E-2</c:v>
                </c:pt>
                <c:pt idx="17397">
                  <c:v>9.6759800000000007E-3</c:v>
                </c:pt>
                <c:pt idx="17398">
                  <c:v>3.3664699999999998E-4</c:v>
                </c:pt>
                <c:pt idx="17399">
                  <c:v>1.7299699999999999E-3</c:v>
                </c:pt>
                <c:pt idx="17400">
                  <c:v>-5.7171800000000002E-2</c:v>
                </c:pt>
                <c:pt idx="17401">
                  <c:v>-4.66366E-2</c:v>
                </c:pt>
                <c:pt idx="17402">
                  <c:v>3.0830400000000001E-2</c:v>
                </c:pt>
                <c:pt idx="17403">
                  <c:v>2.43015E-2</c:v>
                </c:pt>
                <c:pt idx="17404">
                  <c:v>-1.54152E-2</c:v>
                </c:pt>
                <c:pt idx="17405">
                  <c:v>-4.0539699999999998E-2</c:v>
                </c:pt>
                <c:pt idx="17406">
                  <c:v>-1.8207600000000001E-2</c:v>
                </c:pt>
                <c:pt idx="17407">
                  <c:v>5.3024300000000003E-3</c:v>
                </c:pt>
                <c:pt idx="17408">
                  <c:v>-1.1797E-2</c:v>
                </c:pt>
                <c:pt idx="17409">
                  <c:v>3.5667400000000002E-4</c:v>
                </c:pt>
                <c:pt idx="17410">
                  <c:v>1.31912E-2</c:v>
                </c:pt>
                <c:pt idx="17411">
                  <c:v>-2.16551E-2</c:v>
                </c:pt>
                <c:pt idx="17412">
                  <c:v>-3.9130199999999997E-2</c:v>
                </c:pt>
                <c:pt idx="17413">
                  <c:v>2.4423600000000002E-3</c:v>
                </c:pt>
                <c:pt idx="17414">
                  <c:v>1.0438899999999999E-2</c:v>
                </c:pt>
                <c:pt idx="17415">
                  <c:v>-2.5919000000000001E-2</c:v>
                </c:pt>
                <c:pt idx="17416">
                  <c:v>-3.4156800000000001E-2</c:v>
                </c:pt>
                <c:pt idx="17417">
                  <c:v>-3.57103E-2</c:v>
                </c:pt>
                <c:pt idx="17418">
                  <c:v>8.4495500000000001E-3</c:v>
                </c:pt>
                <c:pt idx="17419">
                  <c:v>3.9690999999999997E-2</c:v>
                </c:pt>
                <c:pt idx="17420">
                  <c:v>7.0257200000000001E-3</c:v>
                </c:pt>
                <c:pt idx="17421">
                  <c:v>-4.6849300000000003E-2</c:v>
                </c:pt>
                <c:pt idx="17422">
                  <c:v>-3.9407699999999997E-2</c:v>
                </c:pt>
                <c:pt idx="17423">
                  <c:v>-1.5706100000000001E-2</c:v>
                </c:pt>
                <c:pt idx="17424">
                  <c:v>2.6761099999999999E-2</c:v>
                </c:pt>
                <c:pt idx="17425">
                  <c:v>2.2125199999999999E-3</c:v>
                </c:pt>
                <c:pt idx="17426">
                  <c:v>-3.79105E-2</c:v>
                </c:pt>
                <c:pt idx="17427">
                  <c:v>-5.2203199999999998E-2</c:v>
                </c:pt>
                <c:pt idx="17428">
                  <c:v>-4.7138199999999998E-2</c:v>
                </c:pt>
                <c:pt idx="17429">
                  <c:v>-5.0032600000000003E-2</c:v>
                </c:pt>
                <c:pt idx="17430">
                  <c:v>-8.1100500000000006E-3</c:v>
                </c:pt>
                <c:pt idx="17431">
                  <c:v>3.6010700000000001E-3</c:v>
                </c:pt>
                <c:pt idx="17432">
                  <c:v>-3.7548999999999999E-2</c:v>
                </c:pt>
                <c:pt idx="17433">
                  <c:v>-6.2887200000000004E-2</c:v>
                </c:pt>
                <c:pt idx="17434">
                  <c:v>-6.4518000000000006E-2</c:v>
                </c:pt>
                <c:pt idx="17435">
                  <c:v>1.1561399999999999E-2</c:v>
                </c:pt>
                <c:pt idx="17436">
                  <c:v>-2.8749500000000001E-2</c:v>
                </c:pt>
                <c:pt idx="17437">
                  <c:v>-3.6863300000000002E-2</c:v>
                </c:pt>
                <c:pt idx="17438">
                  <c:v>-7.8567499999999998E-2</c:v>
                </c:pt>
                <c:pt idx="17439">
                  <c:v>-4.4576600000000001E-2</c:v>
                </c:pt>
                <c:pt idx="17440">
                  <c:v>-1.6970599999999999E-2</c:v>
                </c:pt>
                <c:pt idx="17441">
                  <c:v>5.13935E-3</c:v>
                </c:pt>
                <c:pt idx="17442">
                  <c:v>-7.33433E-2</c:v>
                </c:pt>
                <c:pt idx="17443">
                  <c:v>-5.3379099999999999E-2</c:v>
                </c:pt>
                <c:pt idx="17444">
                  <c:v>-3.7282000000000003E-2</c:v>
                </c:pt>
                <c:pt idx="17445">
                  <c:v>-1.45512E-2</c:v>
                </c:pt>
                <c:pt idx="17446">
                  <c:v>-3.5937299999999998E-2</c:v>
                </c:pt>
                <c:pt idx="17447">
                  <c:v>-3.4924499999999997E-2</c:v>
                </c:pt>
                <c:pt idx="17448">
                  <c:v>-8.02135E-3</c:v>
                </c:pt>
                <c:pt idx="17449">
                  <c:v>-8.5618E-2</c:v>
                </c:pt>
                <c:pt idx="17450">
                  <c:v>-0.11396199999999999</c:v>
                </c:pt>
                <c:pt idx="17451">
                  <c:v>-4.3975800000000002E-2</c:v>
                </c:pt>
                <c:pt idx="17452">
                  <c:v>1.81522E-2</c:v>
                </c:pt>
                <c:pt idx="17453">
                  <c:v>-1.8098800000000002E-2</c:v>
                </c:pt>
                <c:pt idx="17454">
                  <c:v>-5.2664799999999998E-2</c:v>
                </c:pt>
                <c:pt idx="17455">
                  <c:v>-9.9877400000000005E-2</c:v>
                </c:pt>
                <c:pt idx="17456">
                  <c:v>-4.7784800000000002E-2</c:v>
                </c:pt>
                <c:pt idx="17457">
                  <c:v>1.2763999999999999E-2</c:v>
                </c:pt>
                <c:pt idx="17458">
                  <c:v>-1.4795300000000001E-2</c:v>
                </c:pt>
                <c:pt idx="17459">
                  <c:v>-4.0301299999999998E-2</c:v>
                </c:pt>
                <c:pt idx="17460">
                  <c:v>-0.100132</c:v>
                </c:pt>
                <c:pt idx="17461">
                  <c:v>-3.6214799999999998E-2</c:v>
                </c:pt>
                <c:pt idx="17462">
                  <c:v>-1.66807E-2</c:v>
                </c:pt>
                <c:pt idx="17463">
                  <c:v>-2.4835599999999999E-2</c:v>
                </c:pt>
                <c:pt idx="17464">
                  <c:v>-4.3769799999999998E-2</c:v>
                </c:pt>
                <c:pt idx="17465">
                  <c:v>-2.68049E-2</c:v>
                </c:pt>
                <c:pt idx="17466">
                  <c:v>-8.8226299999999994E-2</c:v>
                </c:pt>
                <c:pt idx="17467">
                  <c:v>-2.7336099999999999E-2</c:v>
                </c:pt>
                <c:pt idx="17468">
                  <c:v>-1.8285800000000001E-2</c:v>
                </c:pt>
                <c:pt idx="17469">
                  <c:v>-2.7215E-2</c:v>
                </c:pt>
                <c:pt idx="17470">
                  <c:v>-9.7248100000000004E-2</c:v>
                </c:pt>
                <c:pt idx="17471">
                  <c:v>-0.121252</c:v>
                </c:pt>
                <c:pt idx="17472">
                  <c:v>-5.0804099999999998E-2</c:v>
                </c:pt>
                <c:pt idx="17473">
                  <c:v>7.8287099999999991E-3</c:v>
                </c:pt>
                <c:pt idx="17474">
                  <c:v>-2.0859699999999998E-2</c:v>
                </c:pt>
                <c:pt idx="17475">
                  <c:v>-4.5949900000000002E-2</c:v>
                </c:pt>
                <c:pt idx="17476">
                  <c:v>-0.100998</c:v>
                </c:pt>
                <c:pt idx="17477">
                  <c:v>-8.9742699999999995E-2</c:v>
                </c:pt>
                <c:pt idx="17478">
                  <c:v>-6.20852E-2</c:v>
                </c:pt>
                <c:pt idx="17479">
                  <c:v>-2.9592500000000001E-2</c:v>
                </c:pt>
                <c:pt idx="17480">
                  <c:v>-1.6061800000000001E-2</c:v>
                </c:pt>
                <c:pt idx="17481">
                  <c:v>-3.7128399999999999E-2</c:v>
                </c:pt>
                <c:pt idx="17482">
                  <c:v>-8.1742300000000004E-2</c:v>
                </c:pt>
                <c:pt idx="17483">
                  <c:v>-0.11482100000000001</c:v>
                </c:pt>
                <c:pt idx="17484">
                  <c:v>-3.2004400000000002E-2</c:v>
                </c:pt>
                <c:pt idx="17485">
                  <c:v>-4.0609399999999997E-2</c:v>
                </c:pt>
                <c:pt idx="17486">
                  <c:v>-1.52874E-3</c:v>
                </c:pt>
                <c:pt idx="17487">
                  <c:v>-7.6216699999999998E-2</c:v>
                </c:pt>
                <c:pt idx="17488">
                  <c:v>-0.109496</c:v>
                </c:pt>
                <c:pt idx="17489">
                  <c:v>-3.5208700000000002E-2</c:v>
                </c:pt>
                <c:pt idx="17490">
                  <c:v>-2.6139300000000001E-2</c:v>
                </c:pt>
                <c:pt idx="17491">
                  <c:v>-4.1771900000000001E-2</c:v>
                </c:pt>
                <c:pt idx="17492">
                  <c:v>-7.6982499999999995E-2</c:v>
                </c:pt>
                <c:pt idx="17493">
                  <c:v>-4.8363700000000003E-2</c:v>
                </c:pt>
                <c:pt idx="17494">
                  <c:v>-7.9050099999999998E-2</c:v>
                </c:pt>
                <c:pt idx="17495">
                  <c:v>-8.7157200000000004E-2</c:v>
                </c:pt>
                <c:pt idx="17496">
                  <c:v>-5.30968E-2</c:v>
                </c:pt>
                <c:pt idx="17497">
                  <c:v>-4.7914499999999999E-2</c:v>
                </c:pt>
                <c:pt idx="17498">
                  <c:v>-0.113069</c:v>
                </c:pt>
                <c:pt idx="17499">
                  <c:v>-0.112247</c:v>
                </c:pt>
                <c:pt idx="17500">
                  <c:v>-2.7313199999999999E-2</c:v>
                </c:pt>
                <c:pt idx="17501">
                  <c:v>-5.9227000000000002E-2</c:v>
                </c:pt>
                <c:pt idx="17502">
                  <c:v>-1.6220999999999999E-2</c:v>
                </c:pt>
                <c:pt idx="17503">
                  <c:v>-5.5689799999999998E-2</c:v>
                </c:pt>
                <c:pt idx="17504">
                  <c:v>-0.10964</c:v>
                </c:pt>
                <c:pt idx="17505">
                  <c:v>-7.0538500000000004E-2</c:v>
                </c:pt>
                <c:pt idx="17506">
                  <c:v>-5.4994599999999998E-2</c:v>
                </c:pt>
                <c:pt idx="17507">
                  <c:v>-2.92053E-2</c:v>
                </c:pt>
                <c:pt idx="17508">
                  <c:v>-4.2755099999999997E-2</c:v>
                </c:pt>
                <c:pt idx="17509">
                  <c:v>-5.9729600000000001E-2</c:v>
                </c:pt>
                <c:pt idx="17510">
                  <c:v>-8.2598699999999997E-2</c:v>
                </c:pt>
                <c:pt idx="17511">
                  <c:v>-8.5924100000000003E-2</c:v>
                </c:pt>
                <c:pt idx="17512">
                  <c:v>-9.4394699999999998E-2</c:v>
                </c:pt>
                <c:pt idx="17513">
                  <c:v>-4.4107399999999998E-2</c:v>
                </c:pt>
                <c:pt idx="17514">
                  <c:v>-1.8252399999999998E-2</c:v>
                </c:pt>
                <c:pt idx="17515">
                  <c:v>-8.7365200000000004E-2</c:v>
                </c:pt>
                <c:pt idx="17516">
                  <c:v>-9.1285699999999997E-2</c:v>
                </c:pt>
                <c:pt idx="17517">
                  <c:v>-5.2741099999999999E-2</c:v>
                </c:pt>
                <c:pt idx="17518">
                  <c:v>-6.7984600000000006E-2</c:v>
                </c:pt>
                <c:pt idx="17519">
                  <c:v>-4.8529599999999999E-2</c:v>
                </c:pt>
                <c:pt idx="17520">
                  <c:v>-1.8394500000000001E-2</c:v>
                </c:pt>
                <c:pt idx="17521">
                  <c:v>-5.8584200000000003E-2</c:v>
                </c:pt>
                <c:pt idx="17522">
                  <c:v>-8.69341E-2</c:v>
                </c:pt>
                <c:pt idx="17523">
                  <c:v>-8.0854400000000007E-2</c:v>
                </c:pt>
                <c:pt idx="17524">
                  <c:v>-4.7065700000000002E-2</c:v>
                </c:pt>
                <c:pt idx="17525">
                  <c:v>-6.9763199999999997E-2</c:v>
                </c:pt>
                <c:pt idx="17526">
                  <c:v>-8.0912600000000001E-2</c:v>
                </c:pt>
                <c:pt idx="17527">
                  <c:v>-5.1496500000000001E-2</c:v>
                </c:pt>
                <c:pt idx="17528">
                  <c:v>-5.73397E-2</c:v>
                </c:pt>
                <c:pt idx="17529">
                  <c:v>-8.8636400000000004E-2</c:v>
                </c:pt>
                <c:pt idx="17530">
                  <c:v>-6.1159100000000001E-2</c:v>
                </c:pt>
                <c:pt idx="17531">
                  <c:v>-5.4122000000000003E-2</c:v>
                </c:pt>
                <c:pt idx="17532">
                  <c:v>-8.4711999999999996E-2</c:v>
                </c:pt>
                <c:pt idx="17533">
                  <c:v>-6.5326700000000001E-2</c:v>
                </c:pt>
                <c:pt idx="17534">
                  <c:v>-3.8165999999999999E-2</c:v>
                </c:pt>
                <c:pt idx="17535">
                  <c:v>-8.4724400000000005E-2</c:v>
                </c:pt>
                <c:pt idx="17536" formatCode="0.00E+00">
                  <c:v>-6.8079899999999999E-2</c:v>
                </c:pt>
                <c:pt idx="17537">
                  <c:v>-6.5740599999999996E-2</c:v>
                </c:pt>
                <c:pt idx="17538">
                  <c:v>-7.7053099999999999E-2</c:v>
                </c:pt>
                <c:pt idx="17539">
                  <c:v>-0.117205</c:v>
                </c:pt>
                <c:pt idx="17540">
                  <c:v>-8.43029E-2</c:v>
                </c:pt>
                <c:pt idx="17541">
                  <c:v>-4.8849099999999999E-2</c:v>
                </c:pt>
                <c:pt idx="17542">
                  <c:v>-5.9084900000000003E-2</c:v>
                </c:pt>
                <c:pt idx="17543">
                  <c:v>-9.3949299999999999E-2</c:v>
                </c:pt>
                <c:pt idx="17544">
                  <c:v>-7.3164900000000005E-2</c:v>
                </c:pt>
                <c:pt idx="17545">
                  <c:v>-6.3465099999999997E-2</c:v>
                </c:pt>
                <c:pt idx="17546">
                  <c:v>-8.8835700000000004E-2</c:v>
                </c:pt>
                <c:pt idx="17547">
                  <c:v>-7.7638600000000002E-2</c:v>
                </c:pt>
                <c:pt idx="17548">
                  <c:v>-8.15945E-2</c:v>
                </c:pt>
                <c:pt idx="17549">
                  <c:v>-0.11500299999999999</c:v>
                </c:pt>
                <c:pt idx="17550">
                  <c:v>-0.122617</c:v>
                </c:pt>
                <c:pt idx="17551">
                  <c:v>-0.11815299999999999</c:v>
                </c:pt>
                <c:pt idx="17552">
                  <c:v>-0.10553899999999999</c:v>
                </c:pt>
                <c:pt idx="17553">
                  <c:v>-0.105807</c:v>
                </c:pt>
                <c:pt idx="17554">
                  <c:v>-9.5352199999999998E-2</c:v>
                </c:pt>
                <c:pt idx="17555">
                  <c:v>-0.100172</c:v>
                </c:pt>
                <c:pt idx="17556">
                  <c:v>-0.14105599999999999</c:v>
                </c:pt>
                <c:pt idx="17557">
                  <c:v>-8.3101300000000003E-2</c:v>
                </c:pt>
                <c:pt idx="17558">
                  <c:v>-4.82922E-2</c:v>
                </c:pt>
                <c:pt idx="17559">
                  <c:v>-7.6925300000000002E-2</c:v>
                </c:pt>
                <c:pt idx="17560">
                  <c:v>-0.13500999999999999</c:v>
                </c:pt>
                <c:pt idx="17561">
                  <c:v>-8.6132E-2</c:v>
                </c:pt>
                <c:pt idx="17562">
                  <c:v>-6.4004900000000003E-2</c:v>
                </c:pt>
                <c:pt idx="17563">
                  <c:v>-9.9856399999999998E-2</c:v>
                </c:pt>
                <c:pt idx="17564">
                  <c:v>-8.6450600000000002E-2</c:v>
                </c:pt>
                <c:pt idx="17565">
                  <c:v>-0.100093</c:v>
                </c:pt>
                <c:pt idx="17566">
                  <c:v>-0.10717699999999999</c:v>
                </c:pt>
                <c:pt idx="17567">
                  <c:v>-0.13286800000000001</c:v>
                </c:pt>
                <c:pt idx="17568">
                  <c:v>-0.100242</c:v>
                </c:pt>
                <c:pt idx="17569">
                  <c:v>-6.5317200000000006E-2</c:v>
                </c:pt>
                <c:pt idx="17570">
                  <c:v>-7.3470099999999997E-2</c:v>
                </c:pt>
                <c:pt idx="17571">
                  <c:v>-9.3816800000000006E-2</c:v>
                </c:pt>
                <c:pt idx="17572">
                  <c:v>-9.9670400000000006E-2</c:v>
                </c:pt>
                <c:pt idx="17573">
                  <c:v>-0.103037</c:v>
                </c:pt>
                <c:pt idx="17574">
                  <c:v>-8.8150999999999993E-2</c:v>
                </c:pt>
                <c:pt idx="17575">
                  <c:v>-4.8022299999999997E-2</c:v>
                </c:pt>
                <c:pt idx="17576">
                  <c:v>-7.4886300000000003E-2</c:v>
                </c:pt>
                <c:pt idx="17577">
                  <c:v>-0.123195</c:v>
                </c:pt>
                <c:pt idx="17578">
                  <c:v>-0.126723</c:v>
                </c:pt>
                <c:pt idx="17579">
                  <c:v>-0.105237</c:v>
                </c:pt>
                <c:pt idx="17580">
                  <c:v>-7.9565999999999998E-2</c:v>
                </c:pt>
                <c:pt idx="17581">
                  <c:v>-5.6284899999999999E-2</c:v>
                </c:pt>
                <c:pt idx="17582">
                  <c:v>-1.8672000000000001E-2</c:v>
                </c:pt>
                <c:pt idx="17583">
                  <c:v>-9.6255300000000002E-2</c:v>
                </c:pt>
                <c:pt idx="17584">
                  <c:v>-0.16233400000000001</c:v>
                </c:pt>
                <c:pt idx="17585">
                  <c:v>-0.106598</c:v>
                </c:pt>
                <c:pt idx="17586">
                  <c:v>-5.0008799999999999E-2</c:v>
                </c:pt>
                <c:pt idx="17587">
                  <c:v>-4.5143099999999999E-2</c:v>
                </c:pt>
                <c:pt idx="17588">
                  <c:v>-8.1920599999999996E-2</c:v>
                </c:pt>
                <c:pt idx="17589">
                  <c:v>-0.101609</c:v>
                </c:pt>
                <c:pt idx="17590">
                  <c:v>-0.128635</c:v>
                </c:pt>
                <c:pt idx="17591">
                  <c:v>-7.4074699999999993E-2</c:v>
                </c:pt>
                <c:pt idx="17592">
                  <c:v>-4.9686399999999999E-2</c:v>
                </c:pt>
                <c:pt idx="17593">
                  <c:v>-6.6259399999999996E-2</c:v>
                </c:pt>
                <c:pt idx="17594">
                  <c:v>-0.117517</c:v>
                </c:pt>
                <c:pt idx="17595">
                  <c:v>-0.15768099999999999</c:v>
                </c:pt>
                <c:pt idx="17596">
                  <c:v>-9.0616199999999994E-2</c:v>
                </c:pt>
                <c:pt idx="17597">
                  <c:v>-6.9708800000000001E-2</c:v>
                </c:pt>
                <c:pt idx="17598">
                  <c:v>-7.5098999999999999E-2</c:v>
                </c:pt>
                <c:pt idx="17599">
                  <c:v>-8.4826499999999999E-2</c:v>
                </c:pt>
                <c:pt idx="17600">
                  <c:v>-9.1696700000000006E-2</c:v>
                </c:pt>
                <c:pt idx="17601">
                  <c:v>-0.12684400000000001</c:v>
                </c:pt>
                <c:pt idx="17602">
                  <c:v>-0.101813</c:v>
                </c:pt>
                <c:pt idx="17603">
                  <c:v>-6.1794300000000003E-2</c:v>
                </c:pt>
                <c:pt idx="17604">
                  <c:v>-5.8736799999999999E-2</c:v>
                </c:pt>
                <c:pt idx="17605">
                  <c:v>-0.125391</c:v>
                </c:pt>
                <c:pt idx="17606">
                  <c:v>-0.12665699999999999</c:v>
                </c:pt>
                <c:pt idx="17607">
                  <c:v>-0.113145</c:v>
                </c:pt>
                <c:pt idx="17608">
                  <c:v>-3.3486399999999999E-2</c:v>
                </c:pt>
                <c:pt idx="17609">
                  <c:v>-3.30429E-2</c:v>
                </c:pt>
                <c:pt idx="17610">
                  <c:v>-6.2030799999999997E-2</c:v>
                </c:pt>
                <c:pt idx="17611">
                  <c:v>-0.12210799999999999</c:v>
                </c:pt>
                <c:pt idx="17612">
                  <c:v>-0.11962100000000001</c:v>
                </c:pt>
                <c:pt idx="17613">
                  <c:v>-6.3978199999999999E-2</c:v>
                </c:pt>
                <c:pt idx="17614">
                  <c:v>-6.0338999999999997E-2</c:v>
                </c:pt>
                <c:pt idx="17615">
                  <c:v>-7.2057700000000002E-2</c:v>
                </c:pt>
                <c:pt idx="17616">
                  <c:v>-0.10413600000000001</c:v>
                </c:pt>
                <c:pt idx="17617">
                  <c:v>-0.109484</c:v>
                </c:pt>
                <c:pt idx="17618">
                  <c:v>-0.110669</c:v>
                </c:pt>
                <c:pt idx="17619">
                  <c:v>-7.3451000000000002E-2</c:v>
                </c:pt>
                <c:pt idx="17620">
                  <c:v>-5.63192E-2</c:v>
                </c:pt>
                <c:pt idx="17621">
                  <c:v>-9.4462400000000002E-2</c:v>
                </c:pt>
                <c:pt idx="17622">
                  <c:v>-0.13058600000000001</c:v>
                </c:pt>
                <c:pt idx="17623">
                  <c:v>-7.78837E-2</c:v>
                </c:pt>
                <c:pt idx="17624">
                  <c:v>-5.4829599999999999E-2</c:v>
                </c:pt>
                <c:pt idx="17625">
                  <c:v>-6.10056E-2</c:v>
                </c:pt>
                <c:pt idx="17626">
                  <c:v>-8.2016000000000006E-2</c:v>
                </c:pt>
                <c:pt idx="17627">
                  <c:v>-5.9324300000000003E-2</c:v>
                </c:pt>
                <c:pt idx="17628">
                  <c:v>-0.118649</c:v>
                </c:pt>
                <c:pt idx="17629">
                  <c:v>-9.3855900000000006E-2</c:v>
                </c:pt>
                <c:pt idx="17630">
                  <c:v>-6.56862E-2</c:v>
                </c:pt>
                <c:pt idx="17631">
                  <c:v>-7.4876799999999993E-2</c:v>
                </c:pt>
                <c:pt idx="17632">
                  <c:v>-4.8838600000000003E-2</c:v>
                </c:pt>
                <c:pt idx="17633">
                  <c:v>-0.100184</c:v>
                </c:pt>
                <c:pt idx="17634">
                  <c:v>-9.4757999999999995E-2</c:v>
                </c:pt>
                <c:pt idx="17635">
                  <c:v>-9.4780000000000003E-2</c:v>
                </c:pt>
                <c:pt idx="17636">
                  <c:v>-1.5696499999999999E-2</c:v>
                </c:pt>
                <c:pt idx="17637">
                  <c:v>9.8991400000000007E-3</c:v>
                </c:pt>
                <c:pt idx="17638">
                  <c:v>-7.3258400000000001E-2</c:v>
                </c:pt>
                <c:pt idx="17639">
                  <c:v>-0.125199</c:v>
                </c:pt>
                <c:pt idx="17640">
                  <c:v>-6.9291099999999994E-2</c:v>
                </c:pt>
                <c:pt idx="17641">
                  <c:v>-3.84245E-2</c:v>
                </c:pt>
                <c:pt idx="17642">
                  <c:v>-7.7003500000000003E-2</c:v>
                </c:pt>
                <c:pt idx="17643">
                  <c:v>-5.0224299999999999E-2</c:v>
                </c:pt>
                <c:pt idx="17644">
                  <c:v>-3.19242E-2</c:v>
                </c:pt>
                <c:pt idx="17645">
                  <c:v>-7.3878299999999994E-2</c:v>
                </c:pt>
                <c:pt idx="17646">
                  <c:v>-9.0208099999999999E-2</c:v>
                </c:pt>
                <c:pt idx="17647">
                  <c:v>-3.1983400000000002E-2</c:v>
                </c:pt>
                <c:pt idx="17648">
                  <c:v>-2.9699300000000001E-2</c:v>
                </c:pt>
                <c:pt idx="17649">
                  <c:v>-3.2063500000000002E-2</c:v>
                </c:pt>
                <c:pt idx="17650">
                  <c:v>-4.6803499999999998E-2</c:v>
                </c:pt>
                <c:pt idx="17651">
                  <c:v>-7.2639499999999996E-2</c:v>
                </c:pt>
                <c:pt idx="17652">
                  <c:v>-7.1414000000000005E-2</c:v>
                </c:pt>
                <c:pt idx="17653">
                  <c:v>-5.5139500000000001E-2</c:v>
                </c:pt>
                <c:pt idx="17654">
                  <c:v>-1.26457E-3</c:v>
                </c:pt>
                <c:pt idx="17655">
                  <c:v>-7.3233599999999996E-2</c:v>
                </c:pt>
                <c:pt idx="17656">
                  <c:v>-9.75332E-2</c:v>
                </c:pt>
                <c:pt idx="17657">
                  <c:v>-1.08976E-2</c:v>
                </c:pt>
                <c:pt idx="17658">
                  <c:v>-1.5648800000000001E-2</c:v>
                </c:pt>
                <c:pt idx="17659">
                  <c:v>-4.0316600000000001E-2</c:v>
                </c:pt>
                <c:pt idx="17660">
                  <c:v>-8.5053400000000001E-2</c:v>
                </c:pt>
                <c:pt idx="17661">
                  <c:v>-7.4515300000000007E-2</c:v>
                </c:pt>
                <c:pt idx="17662">
                  <c:v>-5.5399900000000002E-2</c:v>
                </c:pt>
                <c:pt idx="17663">
                  <c:v>-6.8301200000000006E-2</c:v>
                </c:pt>
                <c:pt idx="17664">
                  <c:v>-5.2304299999999998E-2</c:v>
                </c:pt>
                <c:pt idx="17665">
                  <c:v>4.70924E-3</c:v>
                </c:pt>
                <c:pt idx="17666">
                  <c:v>-4.4821699999999999E-2</c:v>
                </c:pt>
                <c:pt idx="17667">
                  <c:v>-8.9560500000000001E-2</c:v>
                </c:pt>
                <c:pt idx="17668">
                  <c:v>-4.5869800000000002E-2</c:v>
                </c:pt>
                <c:pt idx="17669">
                  <c:v>-7.6776499999999998E-2</c:v>
                </c:pt>
                <c:pt idx="17670">
                  <c:v>-1.3133000000000001E-2</c:v>
                </c:pt>
                <c:pt idx="17671">
                  <c:v>1.1484100000000001E-2</c:v>
                </c:pt>
                <c:pt idx="17672">
                  <c:v>-3.9434400000000003E-3</c:v>
                </c:pt>
                <c:pt idx="17673">
                  <c:v>-7.1800199999999995E-2</c:v>
                </c:pt>
                <c:pt idx="17674">
                  <c:v>-3.91846E-2</c:v>
                </c:pt>
                <c:pt idx="17675">
                  <c:v>-4.0636099999999996E-3</c:v>
                </c:pt>
                <c:pt idx="17676">
                  <c:v>-1.4076200000000001E-3</c:v>
                </c:pt>
                <c:pt idx="17677">
                  <c:v>-2.29912E-2</c:v>
                </c:pt>
                <c:pt idx="17678">
                  <c:v>-1.35002E-2</c:v>
                </c:pt>
                <c:pt idx="17679">
                  <c:v>-1.33543E-2</c:v>
                </c:pt>
                <c:pt idx="17680">
                  <c:v>-3.4059499999999999E-2</c:v>
                </c:pt>
                <c:pt idx="17681">
                  <c:v>-1.36385E-2</c:v>
                </c:pt>
                <c:pt idx="17682">
                  <c:v>-1.55392E-2</c:v>
                </c:pt>
                <c:pt idx="17683">
                  <c:v>5.4569199999999997E-3</c:v>
                </c:pt>
                <c:pt idx="17684">
                  <c:v>1.65081E-3</c:v>
                </c:pt>
                <c:pt idx="17685">
                  <c:v>7.3242200000000002E-3</c:v>
                </c:pt>
                <c:pt idx="17686">
                  <c:v>-1.39189E-2</c:v>
                </c:pt>
                <c:pt idx="17687">
                  <c:v>1.02434E-2</c:v>
                </c:pt>
                <c:pt idx="17688">
                  <c:v>1.9084899999999998E-2</c:v>
                </c:pt>
                <c:pt idx="17689">
                  <c:v>-1.0127999999999999E-3</c:v>
                </c:pt>
                <c:pt idx="17690">
                  <c:v>-2.5206599999999999E-2</c:v>
                </c:pt>
                <c:pt idx="17691">
                  <c:v>-1.65129E-2</c:v>
                </c:pt>
                <c:pt idx="17692">
                  <c:v>3.7025500000000003E-2</c:v>
                </c:pt>
                <c:pt idx="17693">
                  <c:v>-6.7939799999999998E-3</c:v>
                </c:pt>
                <c:pt idx="17694">
                  <c:v>-3.6548600000000001E-2</c:v>
                </c:pt>
                <c:pt idx="17695" formatCode="0.00E+00">
                  <c:v>-8.3923299999999997E-5</c:v>
                </c:pt>
                <c:pt idx="17696">
                  <c:v>-7.5473800000000002E-3</c:v>
                </c:pt>
                <c:pt idx="17697">
                  <c:v>2.7483E-2</c:v>
                </c:pt>
                <c:pt idx="17698">
                  <c:v>-4.5681000000000003E-3</c:v>
                </c:pt>
                <c:pt idx="17699">
                  <c:v>-8.5525500000000008E-3</c:v>
                </c:pt>
                <c:pt idx="17700">
                  <c:v>4.1208299999999998E-3</c:v>
                </c:pt>
                <c:pt idx="17701">
                  <c:v>2.1863E-2</c:v>
                </c:pt>
                <c:pt idx="17702">
                  <c:v>1.4938399999999999E-2</c:v>
                </c:pt>
                <c:pt idx="17703">
                  <c:v>1.2670499999999999E-2</c:v>
                </c:pt>
                <c:pt idx="17704">
                  <c:v>1.99347E-2</c:v>
                </c:pt>
                <c:pt idx="17705">
                  <c:v>2.1695099999999998E-2</c:v>
                </c:pt>
                <c:pt idx="17706">
                  <c:v>2.5216100000000002E-2</c:v>
                </c:pt>
                <c:pt idx="17707">
                  <c:v>7.4214900000000002E-3</c:v>
                </c:pt>
                <c:pt idx="17708">
                  <c:v>8.3265300000000004E-3</c:v>
                </c:pt>
                <c:pt idx="17709">
                  <c:v>5.51672E-2</c:v>
                </c:pt>
                <c:pt idx="17710">
                  <c:v>1.40886E-2</c:v>
                </c:pt>
                <c:pt idx="17711">
                  <c:v>-1.1797E-2</c:v>
                </c:pt>
                <c:pt idx="17712">
                  <c:v>1.9374800000000001E-2</c:v>
                </c:pt>
                <c:pt idx="17713">
                  <c:v>6.7787200000000006E-2</c:v>
                </c:pt>
                <c:pt idx="17714">
                  <c:v>5.1553700000000001E-2</c:v>
                </c:pt>
                <c:pt idx="17715">
                  <c:v>-1.49479E-2</c:v>
                </c:pt>
                <c:pt idx="17716">
                  <c:v>1.00632E-2</c:v>
                </c:pt>
                <c:pt idx="17717">
                  <c:v>7.3080100000000002E-3</c:v>
                </c:pt>
                <c:pt idx="17718">
                  <c:v>1.14117E-2</c:v>
                </c:pt>
                <c:pt idx="17719">
                  <c:v>3.2774900000000003E-2</c:v>
                </c:pt>
                <c:pt idx="17720">
                  <c:v>3.4344699999999999E-2</c:v>
                </c:pt>
                <c:pt idx="17721">
                  <c:v>-1.5249300000000001E-3</c:v>
                </c:pt>
                <c:pt idx="17722">
                  <c:v>1.56775E-2</c:v>
                </c:pt>
                <c:pt idx="17723">
                  <c:v>3.4754800000000002E-2</c:v>
                </c:pt>
                <c:pt idx="17724">
                  <c:v>1.8288599999999999E-2</c:v>
                </c:pt>
                <c:pt idx="17725">
                  <c:v>3.6776499999999997E-2</c:v>
                </c:pt>
                <c:pt idx="17726">
                  <c:v>3.8372000000000003E-2</c:v>
                </c:pt>
                <c:pt idx="17727">
                  <c:v>1.74465E-2</c:v>
                </c:pt>
                <c:pt idx="17728">
                  <c:v>5.3358099999999999E-3</c:v>
                </c:pt>
                <c:pt idx="17729">
                  <c:v>1.09005E-2</c:v>
                </c:pt>
                <c:pt idx="17730">
                  <c:v>5.3747200000000002E-2</c:v>
                </c:pt>
                <c:pt idx="17731">
                  <c:v>2.2017499999999999E-2</c:v>
                </c:pt>
                <c:pt idx="17732">
                  <c:v>-1.56822E-2</c:v>
                </c:pt>
                <c:pt idx="17733">
                  <c:v>-8.5086799999999994E-3</c:v>
                </c:pt>
                <c:pt idx="17734">
                  <c:v>1.7185200000000001E-2</c:v>
                </c:pt>
                <c:pt idx="17735">
                  <c:v>3.7897100000000003E-2</c:v>
                </c:pt>
                <c:pt idx="17736">
                  <c:v>1.94645E-3</c:v>
                </c:pt>
                <c:pt idx="17737">
                  <c:v>1.67847E-2</c:v>
                </c:pt>
                <c:pt idx="17738">
                  <c:v>4.7121000000000003E-3</c:v>
                </c:pt>
                <c:pt idx="17739">
                  <c:v>-1.6853300000000002E-2</c:v>
                </c:pt>
                <c:pt idx="17740">
                  <c:v>2.4868000000000001E-2</c:v>
                </c:pt>
                <c:pt idx="17741">
                  <c:v>5.7641999999999999E-2</c:v>
                </c:pt>
                <c:pt idx="17742">
                  <c:v>3.74308E-2</c:v>
                </c:pt>
                <c:pt idx="17743">
                  <c:v>-9.2411000000000001E-4</c:v>
                </c:pt>
                <c:pt idx="17744">
                  <c:v>2.8417600000000001E-2</c:v>
                </c:pt>
                <c:pt idx="17745">
                  <c:v>-1.0925300000000001E-2</c:v>
                </c:pt>
                <c:pt idx="17746">
                  <c:v>3.9157900000000002E-2</c:v>
                </c:pt>
                <c:pt idx="17747">
                  <c:v>5.2629500000000003E-2</c:v>
                </c:pt>
                <c:pt idx="17748">
                  <c:v>2.8397599999999999E-2</c:v>
                </c:pt>
                <c:pt idx="17749">
                  <c:v>2.4061200000000001E-2</c:v>
                </c:pt>
                <c:pt idx="17750">
                  <c:v>3.01132E-2</c:v>
                </c:pt>
                <c:pt idx="17751">
                  <c:v>3.2220800000000001E-2</c:v>
                </c:pt>
                <c:pt idx="17752">
                  <c:v>4.6565099999999998E-2</c:v>
                </c:pt>
                <c:pt idx="17753">
                  <c:v>4.95214E-2</c:v>
                </c:pt>
                <c:pt idx="17754">
                  <c:v>6.9643999999999998E-2</c:v>
                </c:pt>
                <c:pt idx="17755">
                  <c:v>3.9100599999999999E-2</c:v>
                </c:pt>
                <c:pt idx="17756">
                  <c:v>-2.0545999999999998E-2</c:v>
                </c:pt>
                <c:pt idx="17757">
                  <c:v>1.3524100000000001E-2</c:v>
                </c:pt>
                <c:pt idx="17758">
                  <c:v>9.5678299999999994E-2</c:v>
                </c:pt>
                <c:pt idx="17759">
                  <c:v>4.57773E-2</c:v>
                </c:pt>
                <c:pt idx="17760">
                  <c:v>4.2514800000000002E-3</c:v>
                </c:pt>
                <c:pt idx="17761">
                  <c:v>1.64528E-2</c:v>
                </c:pt>
                <c:pt idx="17762">
                  <c:v>6.4744899999999994E-2</c:v>
                </c:pt>
                <c:pt idx="17763">
                  <c:v>4.7381399999999997E-2</c:v>
                </c:pt>
                <c:pt idx="17764">
                  <c:v>7.3342299999999999E-2</c:v>
                </c:pt>
                <c:pt idx="17765">
                  <c:v>5.2144999999999997E-2</c:v>
                </c:pt>
                <c:pt idx="17766">
                  <c:v>1.6121900000000002E-2</c:v>
                </c:pt>
                <c:pt idx="17767">
                  <c:v>2.29397E-2</c:v>
                </c:pt>
                <c:pt idx="17768">
                  <c:v>6.5057799999999999E-2</c:v>
                </c:pt>
                <c:pt idx="17769">
                  <c:v>6.6198300000000002E-2</c:v>
                </c:pt>
                <c:pt idx="17770">
                  <c:v>3.6964400000000001E-2</c:v>
                </c:pt>
                <c:pt idx="17771">
                  <c:v>5.8095899999999999E-2</c:v>
                </c:pt>
                <c:pt idx="17772">
                  <c:v>4.7724700000000002E-2</c:v>
                </c:pt>
                <c:pt idx="17773">
                  <c:v>3.8236600000000003E-2</c:v>
                </c:pt>
                <c:pt idx="17774">
                  <c:v>7.1488399999999994E-2</c:v>
                </c:pt>
                <c:pt idx="17775">
                  <c:v>0.10621700000000001</c:v>
                </c:pt>
                <c:pt idx="17776">
                  <c:v>6.9070800000000002E-2</c:v>
                </c:pt>
                <c:pt idx="17777">
                  <c:v>4.6146399999999997E-2</c:v>
                </c:pt>
                <c:pt idx="17778">
                  <c:v>6.9737400000000005E-2</c:v>
                </c:pt>
                <c:pt idx="17779">
                  <c:v>0.11121300000000001</c:v>
                </c:pt>
                <c:pt idx="17780">
                  <c:v>6.4924200000000001E-2</c:v>
                </c:pt>
                <c:pt idx="17781">
                  <c:v>4.4858000000000002E-2</c:v>
                </c:pt>
                <c:pt idx="17782">
                  <c:v>9.4838099999999995E-2</c:v>
                </c:pt>
                <c:pt idx="17783">
                  <c:v>7.1529400000000007E-2</c:v>
                </c:pt>
                <c:pt idx="17784" formatCode="0.00E+00">
                  <c:v>7.3173500000000002E-2</c:v>
                </c:pt>
                <c:pt idx="17785">
                  <c:v>7.5689300000000001E-2</c:v>
                </c:pt>
                <c:pt idx="17786">
                  <c:v>5.9110599999999999E-2</c:v>
                </c:pt>
                <c:pt idx="17787">
                  <c:v>5.4789499999999998E-2</c:v>
                </c:pt>
                <c:pt idx="17788">
                  <c:v>4.3081300000000003E-2</c:v>
                </c:pt>
                <c:pt idx="17789">
                  <c:v>9.1624300000000006E-2</c:v>
                </c:pt>
                <c:pt idx="17790">
                  <c:v>7.0009199999999994E-2</c:v>
                </c:pt>
                <c:pt idx="17791">
                  <c:v>5.3226500000000003E-2</c:v>
                </c:pt>
                <c:pt idx="17792">
                  <c:v>7.5503299999999995E-2</c:v>
                </c:pt>
                <c:pt idx="17793">
                  <c:v>7.6204300000000003E-2</c:v>
                </c:pt>
                <c:pt idx="17794">
                  <c:v>7.2194099999999997E-2</c:v>
                </c:pt>
                <c:pt idx="17795">
                  <c:v>7.1594199999999997E-2</c:v>
                </c:pt>
                <c:pt idx="17796">
                  <c:v>0.100081</c:v>
                </c:pt>
                <c:pt idx="17797">
                  <c:v>6.1407099999999999E-2</c:v>
                </c:pt>
                <c:pt idx="17798">
                  <c:v>6.97546E-2</c:v>
                </c:pt>
                <c:pt idx="17799">
                  <c:v>8.9990600000000004E-2</c:v>
                </c:pt>
                <c:pt idx="17800">
                  <c:v>9.4416600000000003E-2</c:v>
                </c:pt>
                <c:pt idx="17801">
                  <c:v>8.51774E-2</c:v>
                </c:pt>
                <c:pt idx="17802">
                  <c:v>8.6813000000000001E-2</c:v>
                </c:pt>
                <c:pt idx="17803">
                  <c:v>8.1211099999999994E-2</c:v>
                </c:pt>
                <c:pt idx="17804">
                  <c:v>9.8951300000000006E-2</c:v>
                </c:pt>
                <c:pt idx="17805">
                  <c:v>8.1083299999999997E-2</c:v>
                </c:pt>
                <c:pt idx="17806">
                  <c:v>7.4289300000000003E-2</c:v>
                </c:pt>
                <c:pt idx="17807">
                  <c:v>9.3225500000000003E-2</c:v>
                </c:pt>
                <c:pt idx="17808">
                  <c:v>8.4106399999999998E-2</c:v>
                </c:pt>
                <c:pt idx="17809">
                  <c:v>9.4001799999999996E-2</c:v>
                </c:pt>
                <c:pt idx="17810">
                  <c:v>0.100552</c:v>
                </c:pt>
                <c:pt idx="17811">
                  <c:v>0.100815</c:v>
                </c:pt>
                <c:pt idx="17812">
                  <c:v>6.65655E-2</c:v>
                </c:pt>
                <c:pt idx="17813">
                  <c:v>7.4262599999999998E-2</c:v>
                </c:pt>
                <c:pt idx="17814">
                  <c:v>5.1629099999999997E-2</c:v>
                </c:pt>
                <c:pt idx="17815">
                  <c:v>0.104962</c:v>
                </c:pt>
                <c:pt idx="17816">
                  <c:v>0.11827799999999999</c:v>
                </c:pt>
                <c:pt idx="17817">
                  <c:v>8.2936300000000004E-2</c:v>
                </c:pt>
                <c:pt idx="17818">
                  <c:v>6.3756900000000005E-2</c:v>
                </c:pt>
                <c:pt idx="17819">
                  <c:v>8.0731399999999995E-2</c:v>
                </c:pt>
                <c:pt idx="17820">
                  <c:v>0.114315</c:v>
                </c:pt>
                <c:pt idx="17821">
                  <c:v>0.117827</c:v>
                </c:pt>
                <c:pt idx="17822">
                  <c:v>0.11867</c:v>
                </c:pt>
                <c:pt idx="17823">
                  <c:v>8.0542600000000006E-2</c:v>
                </c:pt>
                <c:pt idx="17824">
                  <c:v>7.3559799999999995E-2</c:v>
                </c:pt>
                <c:pt idx="17825">
                  <c:v>0.122306</c:v>
                </c:pt>
                <c:pt idx="17826">
                  <c:v>7.5015100000000001E-2</c:v>
                </c:pt>
                <c:pt idx="17827">
                  <c:v>0.12482500000000001</c:v>
                </c:pt>
                <c:pt idx="17828">
                  <c:v>0.10405300000000001</c:v>
                </c:pt>
                <c:pt idx="17829">
                  <c:v>7.5485200000000002E-2</c:v>
                </c:pt>
                <c:pt idx="17830">
                  <c:v>5.3737600000000003E-2</c:v>
                </c:pt>
                <c:pt idx="17831">
                  <c:v>8.4693900000000003E-2</c:v>
                </c:pt>
                <c:pt idx="17832">
                  <c:v>0.100801</c:v>
                </c:pt>
                <c:pt idx="17833">
                  <c:v>8.2779900000000003E-2</c:v>
                </c:pt>
                <c:pt idx="17834">
                  <c:v>9.2740100000000006E-2</c:v>
                </c:pt>
                <c:pt idx="17835">
                  <c:v>9.4788600000000001E-2</c:v>
                </c:pt>
                <c:pt idx="17836">
                  <c:v>8.0640799999999999E-2</c:v>
                </c:pt>
                <c:pt idx="17837">
                  <c:v>8.68168E-2</c:v>
                </c:pt>
                <c:pt idx="17838">
                  <c:v>8.7863899999999995E-2</c:v>
                </c:pt>
                <c:pt idx="17839">
                  <c:v>8.4401100000000007E-2</c:v>
                </c:pt>
                <c:pt idx="17840">
                  <c:v>9.6481300000000006E-2</c:v>
                </c:pt>
                <c:pt idx="17841">
                  <c:v>8.8787099999999994E-2</c:v>
                </c:pt>
                <c:pt idx="17842">
                  <c:v>9.2970800000000006E-2</c:v>
                </c:pt>
                <c:pt idx="17843">
                  <c:v>8.2285899999999995E-2</c:v>
                </c:pt>
                <c:pt idx="17844">
                  <c:v>9.9998500000000004E-2</c:v>
                </c:pt>
                <c:pt idx="17845">
                  <c:v>0.11823</c:v>
                </c:pt>
                <c:pt idx="17846">
                  <c:v>9.0962399999999999E-2</c:v>
                </c:pt>
                <c:pt idx="17847">
                  <c:v>5.8108300000000002E-2</c:v>
                </c:pt>
                <c:pt idx="17848">
                  <c:v>7.2242700000000007E-2</c:v>
                </c:pt>
                <c:pt idx="17849">
                  <c:v>0.15149399999999999</c:v>
                </c:pt>
                <c:pt idx="17850">
                  <c:v>0.11237</c:v>
                </c:pt>
                <c:pt idx="17851">
                  <c:v>7.7397300000000002E-2</c:v>
                </c:pt>
                <c:pt idx="17852">
                  <c:v>0.10445</c:v>
                </c:pt>
                <c:pt idx="17853">
                  <c:v>0.101309</c:v>
                </c:pt>
                <c:pt idx="17854">
                  <c:v>0.10798099999999999</c:v>
                </c:pt>
                <c:pt idx="17855">
                  <c:v>0.10355399999999999</c:v>
                </c:pt>
                <c:pt idx="17856">
                  <c:v>0.13980899999999999</c:v>
                </c:pt>
                <c:pt idx="17857">
                  <c:v>0.11837300000000001</c:v>
                </c:pt>
                <c:pt idx="17858">
                  <c:v>9.3706100000000001E-2</c:v>
                </c:pt>
                <c:pt idx="17859">
                  <c:v>9.6620600000000001E-2</c:v>
                </c:pt>
                <c:pt idx="17860">
                  <c:v>0.108228</c:v>
                </c:pt>
                <c:pt idx="17861">
                  <c:v>0.138348</c:v>
                </c:pt>
                <c:pt idx="17862">
                  <c:v>0.110336</c:v>
                </c:pt>
                <c:pt idx="17863">
                  <c:v>0.108788</c:v>
                </c:pt>
                <c:pt idx="17864">
                  <c:v>8.7628399999999995E-2</c:v>
                </c:pt>
                <c:pt idx="17865">
                  <c:v>9.9906900000000007E-2</c:v>
                </c:pt>
                <c:pt idx="17866">
                  <c:v>0.121049</c:v>
                </c:pt>
                <c:pt idx="17867">
                  <c:v>0.11566</c:v>
                </c:pt>
                <c:pt idx="17868">
                  <c:v>0.106124</c:v>
                </c:pt>
                <c:pt idx="17869">
                  <c:v>9.4035099999999996E-2</c:v>
                </c:pt>
                <c:pt idx="17870">
                  <c:v>0.105807</c:v>
                </c:pt>
                <c:pt idx="17871">
                  <c:v>0.109796</c:v>
                </c:pt>
                <c:pt idx="17872">
                  <c:v>0.120225</c:v>
                </c:pt>
                <c:pt idx="17873">
                  <c:v>0.12772800000000001</c:v>
                </c:pt>
                <c:pt idx="17874">
                  <c:v>9.6527100000000005E-2</c:v>
                </c:pt>
                <c:pt idx="17875">
                  <c:v>9.4914399999999996E-2</c:v>
                </c:pt>
                <c:pt idx="17876">
                  <c:v>0.13991799999999999</c:v>
                </c:pt>
                <c:pt idx="17877">
                  <c:v>0.14133699999999999</c:v>
                </c:pt>
                <c:pt idx="17878">
                  <c:v>8.6119699999999993E-2</c:v>
                </c:pt>
                <c:pt idx="17879">
                  <c:v>9.5596299999999995E-2</c:v>
                </c:pt>
                <c:pt idx="17880">
                  <c:v>0.1246</c:v>
                </c:pt>
                <c:pt idx="17881">
                  <c:v>0.102164</c:v>
                </c:pt>
                <c:pt idx="17882">
                  <c:v>8.3076499999999998E-2</c:v>
                </c:pt>
                <c:pt idx="17883">
                  <c:v>0.10266</c:v>
                </c:pt>
                <c:pt idx="17884">
                  <c:v>7.9258899999999993E-2</c:v>
                </c:pt>
                <c:pt idx="17885">
                  <c:v>8.2716899999999996E-2</c:v>
                </c:pt>
                <c:pt idx="17886">
                  <c:v>0.12970100000000001</c:v>
                </c:pt>
                <c:pt idx="17887">
                  <c:v>9.1797799999999999E-2</c:v>
                </c:pt>
                <c:pt idx="17888">
                  <c:v>0.103155</c:v>
                </c:pt>
                <c:pt idx="17889">
                  <c:v>0.11990199999999999</c:v>
                </c:pt>
                <c:pt idx="17890">
                  <c:v>0.115246</c:v>
                </c:pt>
                <c:pt idx="17891">
                  <c:v>9.9314700000000006E-2</c:v>
                </c:pt>
                <c:pt idx="17892">
                  <c:v>9.2981300000000003E-2</c:v>
                </c:pt>
                <c:pt idx="17893">
                  <c:v>0.118218</c:v>
                </c:pt>
                <c:pt idx="17894">
                  <c:v>0.11276600000000001</c:v>
                </c:pt>
                <c:pt idx="17895">
                  <c:v>3.9466899999999999E-2</c:v>
                </c:pt>
                <c:pt idx="17896">
                  <c:v>9.3475299999999997E-2</c:v>
                </c:pt>
                <c:pt idx="17897">
                  <c:v>0.131552</c:v>
                </c:pt>
                <c:pt idx="17898">
                  <c:v>0.116855</c:v>
                </c:pt>
                <c:pt idx="17899">
                  <c:v>7.8411099999999997E-2</c:v>
                </c:pt>
                <c:pt idx="17900">
                  <c:v>0.12542800000000001</c:v>
                </c:pt>
                <c:pt idx="17901">
                  <c:v>0.132135</c:v>
                </c:pt>
                <c:pt idx="17902">
                  <c:v>7.5399400000000005E-2</c:v>
                </c:pt>
                <c:pt idx="17903">
                  <c:v>0.100551</c:v>
                </c:pt>
                <c:pt idx="17904">
                  <c:v>0.12664300000000001</c:v>
                </c:pt>
                <c:pt idx="17905">
                  <c:v>8.1261600000000003E-2</c:v>
                </c:pt>
                <c:pt idx="17906">
                  <c:v>6.2793699999999994E-2</c:v>
                </c:pt>
                <c:pt idx="17907">
                  <c:v>0.108719</c:v>
                </c:pt>
                <c:pt idx="17908">
                  <c:v>0.126082</c:v>
                </c:pt>
                <c:pt idx="17909">
                  <c:v>9.6716899999999995E-2</c:v>
                </c:pt>
                <c:pt idx="17910">
                  <c:v>6.8456600000000006E-2</c:v>
                </c:pt>
                <c:pt idx="17911">
                  <c:v>0.107629</c:v>
                </c:pt>
                <c:pt idx="17912">
                  <c:v>0.116803</c:v>
                </c:pt>
                <c:pt idx="17913">
                  <c:v>8.6489700000000003E-2</c:v>
                </c:pt>
                <c:pt idx="17914">
                  <c:v>8.8408500000000001E-2</c:v>
                </c:pt>
                <c:pt idx="17915">
                  <c:v>9.8057699999999998E-2</c:v>
                </c:pt>
                <c:pt idx="17916">
                  <c:v>0.114705</c:v>
                </c:pt>
                <c:pt idx="17917">
                  <c:v>0.111924</c:v>
                </c:pt>
                <c:pt idx="17918">
                  <c:v>0.10754900000000001</c:v>
                </c:pt>
                <c:pt idx="17919">
                  <c:v>9.8598500000000006E-2</c:v>
                </c:pt>
                <c:pt idx="17920">
                  <c:v>8.7110499999999993E-2</c:v>
                </c:pt>
                <c:pt idx="17921">
                  <c:v>0.100996</c:v>
                </c:pt>
                <c:pt idx="17922">
                  <c:v>7.50551E-2</c:v>
                </c:pt>
                <c:pt idx="17923">
                  <c:v>8.3689700000000006E-2</c:v>
                </c:pt>
                <c:pt idx="17924">
                  <c:v>0.120267</c:v>
                </c:pt>
                <c:pt idx="17925">
                  <c:v>0.11059099999999999</c:v>
                </c:pt>
                <c:pt idx="17926">
                  <c:v>8.5629499999999997E-2</c:v>
                </c:pt>
                <c:pt idx="17927">
                  <c:v>5.2683800000000003E-2</c:v>
                </c:pt>
                <c:pt idx="17928">
                  <c:v>8.1018400000000004E-2</c:v>
                </c:pt>
                <c:pt idx="17929">
                  <c:v>0.105265</c:v>
                </c:pt>
                <c:pt idx="17930">
                  <c:v>0.108954</c:v>
                </c:pt>
                <c:pt idx="17931">
                  <c:v>8.5614200000000001E-2</c:v>
                </c:pt>
                <c:pt idx="17932">
                  <c:v>7.6155700000000007E-2</c:v>
                </c:pt>
                <c:pt idx="17933">
                  <c:v>5.8215099999999999E-2</c:v>
                </c:pt>
                <c:pt idx="17934">
                  <c:v>8.3095600000000006E-2</c:v>
                </c:pt>
                <c:pt idx="17935">
                  <c:v>8.1289299999999995E-2</c:v>
                </c:pt>
                <c:pt idx="17936">
                  <c:v>9.2899300000000004E-2</c:v>
                </c:pt>
                <c:pt idx="17937">
                  <c:v>6.5878900000000004E-2</c:v>
                </c:pt>
                <c:pt idx="17938">
                  <c:v>5.7562799999999997E-2</c:v>
                </c:pt>
                <c:pt idx="17939">
                  <c:v>4.57592E-2</c:v>
                </c:pt>
                <c:pt idx="17940">
                  <c:v>5.4611199999999999E-2</c:v>
                </c:pt>
                <c:pt idx="17941">
                  <c:v>9.4418500000000002E-2</c:v>
                </c:pt>
                <c:pt idx="17942">
                  <c:v>8.7400400000000003E-2</c:v>
                </c:pt>
                <c:pt idx="17943">
                  <c:v>7.3870699999999997E-2</c:v>
                </c:pt>
                <c:pt idx="17944">
                  <c:v>4.7820099999999997E-2</c:v>
                </c:pt>
                <c:pt idx="17945">
                  <c:v>2.33803E-2</c:v>
                </c:pt>
                <c:pt idx="17946">
                  <c:v>5.88341E-2</c:v>
                </c:pt>
                <c:pt idx="17947">
                  <c:v>7.1488399999999994E-2</c:v>
                </c:pt>
                <c:pt idx="17948">
                  <c:v>5.4714199999999998E-2</c:v>
                </c:pt>
                <c:pt idx="17949">
                  <c:v>2.2149100000000001E-2</c:v>
                </c:pt>
                <c:pt idx="17950">
                  <c:v>2.03161E-2</c:v>
                </c:pt>
                <c:pt idx="17951">
                  <c:v>2.1059000000000001E-2</c:v>
                </c:pt>
                <c:pt idx="17952">
                  <c:v>8.55379E-2</c:v>
                </c:pt>
                <c:pt idx="17953">
                  <c:v>7.8215599999999996E-2</c:v>
                </c:pt>
                <c:pt idx="17954">
                  <c:v>3.4234000000000001E-2</c:v>
                </c:pt>
                <c:pt idx="17955">
                  <c:v>1.7033599999999999E-2</c:v>
                </c:pt>
                <c:pt idx="17956">
                  <c:v>3.2162700000000002E-2</c:v>
                </c:pt>
                <c:pt idx="17957">
                  <c:v>6.1927799999999998E-2</c:v>
                </c:pt>
                <c:pt idx="17958">
                  <c:v>7.3721900000000007E-2</c:v>
                </c:pt>
                <c:pt idx="17959">
                  <c:v>6.6209799999999999E-2</c:v>
                </c:pt>
                <c:pt idx="17960">
                  <c:v>4.88081E-2</c:v>
                </c:pt>
                <c:pt idx="17961">
                  <c:v>2.36063E-2</c:v>
                </c:pt>
                <c:pt idx="17962">
                  <c:v>1.8978100000000001E-2</c:v>
                </c:pt>
                <c:pt idx="17963">
                  <c:v>8.0288899999999996E-2</c:v>
                </c:pt>
                <c:pt idx="17964">
                  <c:v>7.6991100000000007E-2</c:v>
                </c:pt>
                <c:pt idx="17965">
                  <c:v>1.93691E-2</c:v>
                </c:pt>
                <c:pt idx="17966">
                  <c:v>2.0714799999999998E-2</c:v>
                </c:pt>
                <c:pt idx="17967">
                  <c:v>3.4351300000000001E-2</c:v>
                </c:pt>
                <c:pt idx="17968">
                  <c:v>5.1587099999999997E-2</c:v>
                </c:pt>
                <c:pt idx="17969">
                  <c:v>3.8417800000000002E-2</c:v>
                </c:pt>
                <c:pt idx="17970">
                  <c:v>7.9564999999999997E-2</c:v>
                </c:pt>
                <c:pt idx="17971">
                  <c:v>7.4395199999999995E-2</c:v>
                </c:pt>
                <c:pt idx="17972">
                  <c:v>3.3930799999999997E-2</c:v>
                </c:pt>
                <c:pt idx="17973">
                  <c:v>4.39482E-2</c:v>
                </c:pt>
                <c:pt idx="17974">
                  <c:v>8.6112999999999995E-2</c:v>
                </c:pt>
                <c:pt idx="17975">
                  <c:v>0.104327</c:v>
                </c:pt>
                <c:pt idx="17976">
                  <c:v>6.8805699999999997E-2</c:v>
                </c:pt>
                <c:pt idx="17977">
                  <c:v>2.6264200000000001E-2</c:v>
                </c:pt>
                <c:pt idx="17978">
                  <c:v>5.51233E-2</c:v>
                </c:pt>
                <c:pt idx="17979">
                  <c:v>8.8782299999999995E-2</c:v>
                </c:pt>
                <c:pt idx="17980">
                  <c:v>7.7487E-2</c:v>
                </c:pt>
                <c:pt idx="17981">
                  <c:v>4.9959200000000002E-2</c:v>
                </c:pt>
                <c:pt idx="17982">
                  <c:v>2.1607399999999999E-2</c:v>
                </c:pt>
                <c:pt idx="17983">
                  <c:v>3.4489600000000002E-2</c:v>
                </c:pt>
                <c:pt idx="17984">
                  <c:v>4.1319799999999997E-2</c:v>
                </c:pt>
                <c:pt idx="17985">
                  <c:v>7.6791799999999993E-2</c:v>
                </c:pt>
                <c:pt idx="17986">
                  <c:v>6.0001400000000003E-2</c:v>
                </c:pt>
                <c:pt idx="17987">
                  <c:v>2.4440799999999999E-2</c:v>
                </c:pt>
                <c:pt idx="17988">
                  <c:v>4.2772299999999999E-2</c:v>
                </c:pt>
                <c:pt idx="17989">
                  <c:v>1.5888200000000002E-2</c:v>
                </c:pt>
                <c:pt idx="17990">
                  <c:v>2.6493099999999999E-2</c:v>
                </c:pt>
                <c:pt idx="17991">
                  <c:v>5.47628E-2</c:v>
                </c:pt>
                <c:pt idx="17992">
                  <c:v>4.9880000000000001E-2</c:v>
                </c:pt>
                <c:pt idx="17993">
                  <c:v>1.7789800000000001E-2</c:v>
                </c:pt>
                <c:pt idx="17994">
                  <c:v>2.1104800000000001E-3</c:v>
                </c:pt>
                <c:pt idx="17995">
                  <c:v>1.9598999999999998E-2</c:v>
                </c:pt>
                <c:pt idx="17996">
                  <c:v>2.9008900000000001E-2</c:v>
                </c:pt>
                <c:pt idx="17997">
                  <c:v>3.3506399999999999E-2</c:v>
                </c:pt>
                <c:pt idx="17998">
                  <c:v>1.3920800000000001E-2</c:v>
                </c:pt>
                <c:pt idx="17999">
                  <c:v>9.5357900000000006E-3</c:v>
                </c:pt>
                <c:pt idx="18000">
                  <c:v>9.3126300000000006E-3</c:v>
                </c:pt>
                <c:pt idx="18001">
                  <c:v>7.7600500000000001E-3</c:v>
                </c:pt>
                <c:pt idx="18002">
                  <c:v>-2.1047599999999998E-3</c:v>
                </c:pt>
                <c:pt idx="18003">
                  <c:v>2.03238E-2</c:v>
                </c:pt>
                <c:pt idx="18004">
                  <c:v>1.8230400000000001E-2</c:v>
                </c:pt>
                <c:pt idx="18005">
                  <c:v>-1.53627E-2</c:v>
                </c:pt>
                <c:pt idx="18006">
                  <c:v>1.07975E-2</c:v>
                </c:pt>
                <c:pt idx="18007">
                  <c:v>-1.7658199999999999E-2</c:v>
                </c:pt>
                <c:pt idx="18008">
                  <c:v>-3.0183800000000002E-3</c:v>
                </c:pt>
                <c:pt idx="18009">
                  <c:v>4.9047500000000003E-3</c:v>
                </c:pt>
                <c:pt idx="18010">
                  <c:v>1.8758799999999999E-3</c:v>
                </c:pt>
                <c:pt idx="18011">
                  <c:v>2.5966599999999999E-2</c:v>
                </c:pt>
                <c:pt idx="18012">
                  <c:v>1.07288E-3</c:v>
                </c:pt>
                <c:pt idx="18013">
                  <c:v>1.4883E-2</c:v>
                </c:pt>
                <c:pt idx="18014">
                  <c:v>1.29423E-2</c:v>
                </c:pt>
                <c:pt idx="18015">
                  <c:v>1.2607600000000001E-3</c:v>
                </c:pt>
                <c:pt idx="18016">
                  <c:v>3.22876E-2</c:v>
                </c:pt>
                <c:pt idx="18017">
                  <c:v>-8.8825199999999997E-3</c:v>
                </c:pt>
                <c:pt idx="18018">
                  <c:v>-3.0393600000000001E-3</c:v>
                </c:pt>
                <c:pt idx="18019">
                  <c:v>1.3189300000000001E-3</c:v>
                </c:pt>
                <c:pt idx="18020">
                  <c:v>2.88105E-3</c:v>
                </c:pt>
                <c:pt idx="18021">
                  <c:v>1.53618E-2</c:v>
                </c:pt>
                <c:pt idx="18022">
                  <c:v>-2.7185399999999998E-2</c:v>
                </c:pt>
                <c:pt idx="18023">
                  <c:v>-2.6922199999999999E-3</c:v>
                </c:pt>
                <c:pt idx="18024">
                  <c:v>1.2508399999999999E-2</c:v>
                </c:pt>
                <c:pt idx="18025">
                  <c:v>2.6025800000000002E-2</c:v>
                </c:pt>
                <c:pt idx="18026">
                  <c:v>-1.41277E-2</c:v>
                </c:pt>
                <c:pt idx="18027">
                  <c:v>1.7678300000000001E-2</c:v>
                </c:pt>
                <c:pt idx="18028">
                  <c:v>1.48659E-2</c:v>
                </c:pt>
                <c:pt idx="18029">
                  <c:v>1.2104999999999999E-2</c:v>
                </c:pt>
                <c:pt idx="18030">
                  <c:v>8.0718999999999999E-3</c:v>
                </c:pt>
                <c:pt idx="18031">
                  <c:v>-1.11456E-2</c:v>
                </c:pt>
                <c:pt idx="18032">
                  <c:v>-9.9859200000000006E-3</c:v>
                </c:pt>
                <c:pt idx="18033">
                  <c:v>1.02711E-2</c:v>
                </c:pt>
                <c:pt idx="18034">
                  <c:v>-1.2016300000000001E-2</c:v>
                </c:pt>
                <c:pt idx="18035">
                  <c:v>-5.0316800000000002E-2</c:v>
                </c:pt>
                <c:pt idx="18036">
                  <c:v>-2.3638699999999999E-2</c:v>
                </c:pt>
                <c:pt idx="18037">
                  <c:v>-1.6256300000000001E-2</c:v>
                </c:pt>
                <c:pt idx="18038">
                  <c:v>-1.1379200000000001E-2</c:v>
                </c:pt>
                <c:pt idx="18039">
                  <c:v>-1.3570799999999999E-2</c:v>
                </c:pt>
                <c:pt idx="18040">
                  <c:v>-2.6514099999999999E-2</c:v>
                </c:pt>
                <c:pt idx="18041">
                  <c:v>-1.0664E-2</c:v>
                </c:pt>
                <c:pt idx="18042">
                  <c:v>-3.5514800000000001E-3</c:v>
                </c:pt>
                <c:pt idx="18043">
                  <c:v>-4.9507099999999998E-2</c:v>
                </c:pt>
                <c:pt idx="18044">
                  <c:v>-2.04668E-2</c:v>
                </c:pt>
                <c:pt idx="18045">
                  <c:v>1.5948299999999999E-2</c:v>
                </c:pt>
                <c:pt idx="18046">
                  <c:v>-1.1169399999999999E-2</c:v>
                </c:pt>
                <c:pt idx="18047">
                  <c:v>-3.3167799999999997E-2</c:v>
                </c:pt>
                <c:pt idx="18048">
                  <c:v>-1.2579E-2</c:v>
                </c:pt>
                <c:pt idx="18049">
                  <c:v>-5.7077400000000002E-3</c:v>
                </c:pt>
                <c:pt idx="18050">
                  <c:v>-2.88343E-2</c:v>
                </c:pt>
                <c:pt idx="18051">
                  <c:v>-1.8330599999999999E-2</c:v>
                </c:pt>
                <c:pt idx="18052">
                  <c:v>-5.7878499999999998E-3</c:v>
                </c:pt>
                <c:pt idx="18053">
                  <c:v>-2.4434999999999998E-2</c:v>
                </c:pt>
                <c:pt idx="18054">
                  <c:v>-3.3275600000000002E-2</c:v>
                </c:pt>
                <c:pt idx="18055">
                  <c:v>-3.2026300000000001E-2</c:v>
                </c:pt>
                <c:pt idx="18056">
                  <c:v>-7.5941100000000003E-3</c:v>
                </c:pt>
                <c:pt idx="18057">
                  <c:v>-2.66342E-2</c:v>
                </c:pt>
                <c:pt idx="18058">
                  <c:v>-4.3752699999999999E-2</c:v>
                </c:pt>
                <c:pt idx="18059">
                  <c:v>-4.5364399999999999E-2</c:v>
                </c:pt>
                <c:pt idx="18060">
                  <c:v>-3.1658199999999997E-2</c:v>
                </c:pt>
                <c:pt idx="18061">
                  <c:v>-1.51567E-2</c:v>
                </c:pt>
                <c:pt idx="18062">
                  <c:v>-2.9923399999999999E-2</c:v>
                </c:pt>
                <c:pt idx="18063">
                  <c:v>-2.7629899999999999E-2</c:v>
                </c:pt>
                <c:pt idx="18064">
                  <c:v>-2.8438600000000001E-2</c:v>
                </c:pt>
                <c:pt idx="18065">
                  <c:v>-3.3591299999999998E-2</c:v>
                </c:pt>
                <c:pt idx="18066">
                  <c:v>-3.1263399999999997E-2</c:v>
                </c:pt>
                <c:pt idx="18067">
                  <c:v>-4.78745E-2</c:v>
                </c:pt>
                <c:pt idx="18068" formatCode="0.00E+00">
                  <c:v>-2.2668799999999999E-2</c:v>
                </c:pt>
                <c:pt idx="18069">
                  <c:v>-5.0241500000000001E-2</c:v>
                </c:pt>
                <c:pt idx="18070">
                  <c:v>-7.2522199999999995E-2</c:v>
                </c:pt>
                <c:pt idx="18071">
                  <c:v>-4.0645599999999997E-2</c:v>
                </c:pt>
                <c:pt idx="18072">
                  <c:v>-8.1501000000000004E-3</c:v>
                </c:pt>
                <c:pt idx="18073">
                  <c:v>-4.97866E-2</c:v>
                </c:pt>
                <c:pt idx="18074">
                  <c:v>-6.2514299999999995E-2</c:v>
                </c:pt>
                <c:pt idx="18075">
                  <c:v>-4.9592999999999998E-2</c:v>
                </c:pt>
                <c:pt idx="18076">
                  <c:v>-5.4970699999999997E-2</c:v>
                </c:pt>
                <c:pt idx="18077">
                  <c:v>-4.1522999999999997E-2</c:v>
                </c:pt>
                <c:pt idx="18078">
                  <c:v>-4.5233700000000002E-2</c:v>
                </c:pt>
                <c:pt idx="18079">
                  <c:v>-7.0723499999999995E-2</c:v>
                </c:pt>
                <c:pt idx="18080">
                  <c:v>-6.3648200000000002E-2</c:v>
                </c:pt>
                <c:pt idx="18081">
                  <c:v>-6.3283900000000004E-2</c:v>
                </c:pt>
                <c:pt idx="18082">
                  <c:v>-3.5118099999999999E-2</c:v>
                </c:pt>
                <c:pt idx="18083">
                  <c:v>-3.5430000000000003E-2</c:v>
                </c:pt>
                <c:pt idx="18084">
                  <c:v>-6.70013E-2</c:v>
                </c:pt>
                <c:pt idx="18085">
                  <c:v>-8.1687899999999994E-2</c:v>
                </c:pt>
                <c:pt idx="18086">
                  <c:v>-6.9063200000000005E-2</c:v>
                </c:pt>
                <c:pt idx="18087">
                  <c:v>-4.4811200000000002E-2</c:v>
                </c:pt>
                <c:pt idx="18088">
                  <c:v>-7.1437799999999996E-2</c:v>
                </c:pt>
                <c:pt idx="18089">
                  <c:v>-5.6019800000000002E-2</c:v>
                </c:pt>
                <c:pt idx="18090">
                  <c:v>-5.2295700000000001E-2</c:v>
                </c:pt>
                <c:pt idx="18091">
                  <c:v>-6.79178E-2</c:v>
                </c:pt>
                <c:pt idx="18092">
                  <c:v>-5.4348899999999999E-2</c:v>
                </c:pt>
                <c:pt idx="18093">
                  <c:v>-3.1187099999999999E-2</c:v>
                </c:pt>
                <c:pt idx="18094">
                  <c:v>-4.2427100000000002E-2</c:v>
                </c:pt>
                <c:pt idx="18095">
                  <c:v>-6.05698E-2</c:v>
                </c:pt>
                <c:pt idx="18096">
                  <c:v>-6.9722199999999998E-2</c:v>
                </c:pt>
                <c:pt idx="18097">
                  <c:v>-6.0261700000000001E-2</c:v>
                </c:pt>
                <c:pt idx="18098">
                  <c:v>-5.95503E-2</c:v>
                </c:pt>
                <c:pt idx="18099">
                  <c:v>-7.1759199999999995E-2</c:v>
                </c:pt>
                <c:pt idx="18100">
                  <c:v>-6.4590499999999995E-2</c:v>
                </c:pt>
                <c:pt idx="18101">
                  <c:v>-6.6041000000000002E-2</c:v>
                </c:pt>
                <c:pt idx="18102">
                  <c:v>-4.2750400000000001E-2</c:v>
                </c:pt>
                <c:pt idx="18103">
                  <c:v>-7.1783100000000002E-2</c:v>
                </c:pt>
                <c:pt idx="18104">
                  <c:v>-7.9909300000000003E-2</c:v>
                </c:pt>
                <c:pt idx="18105">
                  <c:v>-6.7979800000000007E-2</c:v>
                </c:pt>
                <c:pt idx="18106">
                  <c:v>-6.6675200000000004E-2</c:v>
                </c:pt>
                <c:pt idx="18107">
                  <c:v>-4.3067000000000001E-2</c:v>
                </c:pt>
                <c:pt idx="18108">
                  <c:v>-9.7915600000000005E-2</c:v>
                </c:pt>
                <c:pt idx="18109">
                  <c:v>-9.5998799999999995E-2</c:v>
                </c:pt>
                <c:pt idx="18110">
                  <c:v>-9.7461699999999998E-2</c:v>
                </c:pt>
                <c:pt idx="18111">
                  <c:v>-6.8739900000000007E-2</c:v>
                </c:pt>
                <c:pt idx="18112">
                  <c:v>-6.9180500000000006E-2</c:v>
                </c:pt>
                <c:pt idx="18113">
                  <c:v>-5.9773399999999997E-2</c:v>
                </c:pt>
                <c:pt idx="18114">
                  <c:v>-9.0635300000000002E-2</c:v>
                </c:pt>
                <c:pt idx="18115">
                  <c:v>-0.10587299999999999</c:v>
                </c:pt>
                <c:pt idx="18116">
                  <c:v>-9.2704800000000004E-2</c:v>
                </c:pt>
                <c:pt idx="18117">
                  <c:v>-7.2193099999999996E-2</c:v>
                </c:pt>
                <c:pt idx="18118">
                  <c:v>-8.0371899999999996E-2</c:v>
                </c:pt>
                <c:pt idx="18119">
                  <c:v>-0.11938799999999999</c:v>
                </c:pt>
                <c:pt idx="18120">
                  <c:v>-0.115561</c:v>
                </c:pt>
                <c:pt idx="18121">
                  <c:v>-8.8377999999999998E-2</c:v>
                </c:pt>
                <c:pt idx="18122">
                  <c:v>-9.1132199999999997E-2</c:v>
                </c:pt>
                <c:pt idx="18123">
                  <c:v>-5.6141900000000002E-2</c:v>
                </c:pt>
                <c:pt idx="18124">
                  <c:v>-8.4886600000000006E-2</c:v>
                </c:pt>
                <c:pt idx="18125">
                  <c:v>-0.10841099999999999</c:v>
                </c:pt>
                <c:pt idx="18126">
                  <c:v>-0.105328</c:v>
                </c:pt>
                <c:pt idx="18127">
                  <c:v>-0.10216799999999999</c:v>
                </c:pt>
                <c:pt idx="18128">
                  <c:v>-4.2063700000000002E-2</c:v>
                </c:pt>
                <c:pt idx="18129">
                  <c:v>-8.9963000000000001E-2</c:v>
                </c:pt>
                <c:pt idx="18130">
                  <c:v>-0.12947800000000001</c:v>
                </c:pt>
                <c:pt idx="18131">
                  <c:v>-0.13069600000000001</c:v>
                </c:pt>
                <c:pt idx="18132">
                  <c:v>-8.71754E-2</c:v>
                </c:pt>
                <c:pt idx="18133">
                  <c:v>-4.5126899999999998E-2</c:v>
                </c:pt>
                <c:pt idx="18134">
                  <c:v>-9.0064000000000005E-2</c:v>
                </c:pt>
                <c:pt idx="18135">
                  <c:v>-0.121369</c:v>
                </c:pt>
                <c:pt idx="18136">
                  <c:v>-0.13691200000000001</c:v>
                </c:pt>
                <c:pt idx="18137">
                  <c:v>-0.11613999999999999</c:v>
                </c:pt>
                <c:pt idx="18138">
                  <c:v>-9.7802200000000006E-2</c:v>
                </c:pt>
                <c:pt idx="18139">
                  <c:v>-9.2133499999999993E-2</c:v>
                </c:pt>
                <c:pt idx="18140">
                  <c:v>-8.6934999999999998E-2</c:v>
                </c:pt>
                <c:pt idx="18141">
                  <c:v>-0.12542500000000001</c:v>
                </c:pt>
                <c:pt idx="18142">
                  <c:v>-0.144453</c:v>
                </c:pt>
                <c:pt idx="18143">
                  <c:v>-0.123948</c:v>
                </c:pt>
                <c:pt idx="18144">
                  <c:v>-0.113022</c:v>
                </c:pt>
                <c:pt idx="18145">
                  <c:v>-9.5144300000000001E-2</c:v>
                </c:pt>
                <c:pt idx="18146">
                  <c:v>-0.122193</c:v>
                </c:pt>
                <c:pt idx="18147">
                  <c:v>-0.12998499999999999</c:v>
                </c:pt>
                <c:pt idx="18148">
                  <c:v>-0.12092799999999999</c:v>
                </c:pt>
                <c:pt idx="18149">
                  <c:v>-0.103355</c:v>
                </c:pt>
                <c:pt idx="18150">
                  <c:v>-0.12842799999999999</c:v>
                </c:pt>
                <c:pt idx="18151">
                  <c:v>-0.104792</c:v>
                </c:pt>
                <c:pt idx="18152">
                  <c:v>-0.108097</c:v>
                </c:pt>
                <c:pt idx="18153">
                  <c:v>-0.13753699999999999</c:v>
                </c:pt>
                <c:pt idx="18154">
                  <c:v>-0.11551</c:v>
                </c:pt>
                <c:pt idx="18155">
                  <c:v>-0.11008999999999999</c:v>
                </c:pt>
                <c:pt idx="18156">
                  <c:v>-0.11916300000000001</c:v>
                </c:pt>
                <c:pt idx="18157">
                  <c:v>-0.125363</c:v>
                </c:pt>
                <c:pt idx="18158">
                  <c:v>-0.106443</c:v>
                </c:pt>
                <c:pt idx="18159">
                  <c:v>-7.9727199999999998E-2</c:v>
                </c:pt>
                <c:pt idx="18160" formatCode="0.00E+00">
                  <c:v>-0.111331</c:v>
                </c:pt>
                <c:pt idx="18161">
                  <c:v>-0.114611</c:v>
                </c:pt>
                <c:pt idx="18162">
                  <c:v>-9.4084699999999993E-2</c:v>
                </c:pt>
                <c:pt idx="18163">
                  <c:v>-8.8236800000000004E-2</c:v>
                </c:pt>
                <c:pt idx="18164">
                  <c:v>-0.113234</c:v>
                </c:pt>
                <c:pt idx="18165">
                  <c:v>-0.121421</c:v>
                </c:pt>
                <c:pt idx="18166">
                  <c:v>-9.0942400000000007E-2</c:v>
                </c:pt>
                <c:pt idx="18167">
                  <c:v>-0.118785</c:v>
                </c:pt>
                <c:pt idx="18168">
                  <c:v>-0.103575</c:v>
                </c:pt>
                <c:pt idx="18169">
                  <c:v>-9.4685599999999995E-2</c:v>
                </c:pt>
                <c:pt idx="18170">
                  <c:v>-8.7202100000000005E-2</c:v>
                </c:pt>
                <c:pt idx="18171">
                  <c:v>-0.13554099999999999</c:v>
                </c:pt>
                <c:pt idx="18172">
                  <c:v>-0.100382</c:v>
                </c:pt>
                <c:pt idx="18173">
                  <c:v>-9.5688800000000004E-2</c:v>
                </c:pt>
                <c:pt idx="18174">
                  <c:v>-9.9833500000000006E-2</c:v>
                </c:pt>
                <c:pt idx="18175">
                  <c:v>-8.6029999999999995E-2</c:v>
                </c:pt>
                <c:pt idx="18176">
                  <c:v>-7.6593400000000006E-2</c:v>
                </c:pt>
                <c:pt idx="18177">
                  <c:v>-0.10283299999999999</c:v>
                </c:pt>
                <c:pt idx="18178">
                  <c:v>-0.122734</c:v>
                </c:pt>
                <c:pt idx="18179">
                  <c:v>-0.10033400000000001</c:v>
                </c:pt>
                <c:pt idx="18180">
                  <c:v>-6.90746E-2</c:v>
                </c:pt>
                <c:pt idx="18181">
                  <c:v>-8.70924E-2</c:v>
                </c:pt>
                <c:pt idx="18182">
                  <c:v>-0.103251</c:v>
                </c:pt>
                <c:pt idx="18183">
                  <c:v>-8.8198700000000005E-2</c:v>
                </c:pt>
                <c:pt idx="18184">
                  <c:v>-9.4739900000000002E-2</c:v>
                </c:pt>
                <c:pt idx="18185">
                  <c:v>-9.9813499999999999E-2</c:v>
                </c:pt>
                <c:pt idx="18186">
                  <c:v>-9.4891500000000004E-2</c:v>
                </c:pt>
                <c:pt idx="18187">
                  <c:v>-7.64513E-2</c:v>
                </c:pt>
                <c:pt idx="18188">
                  <c:v>-0.10573299999999999</c:v>
                </c:pt>
                <c:pt idx="18189">
                  <c:v>-8.8699299999999995E-2</c:v>
                </c:pt>
                <c:pt idx="18190">
                  <c:v>-7.0001599999999997E-2</c:v>
                </c:pt>
                <c:pt idx="18191">
                  <c:v>-7.8279500000000002E-2</c:v>
                </c:pt>
                <c:pt idx="18192">
                  <c:v>-8.5408200000000004E-2</c:v>
                </c:pt>
                <c:pt idx="18193">
                  <c:v>-0.11493</c:v>
                </c:pt>
                <c:pt idx="18194">
                  <c:v>-0.124018</c:v>
                </c:pt>
                <c:pt idx="18195">
                  <c:v>-9.2414899999999994E-2</c:v>
                </c:pt>
                <c:pt idx="18196">
                  <c:v>-6.7650799999999997E-2</c:v>
                </c:pt>
                <c:pt idx="18197">
                  <c:v>-7.4189199999999997E-2</c:v>
                </c:pt>
                <c:pt idx="18198">
                  <c:v>-0.11880599999999999</c:v>
                </c:pt>
                <c:pt idx="18199">
                  <c:v>-0.12595300000000001</c:v>
                </c:pt>
                <c:pt idx="18200">
                  <c:v>-0.102468</c:v>
                </c:pt>
                <c:pt idx="18201">
                  <c:v>-6.3479400000000005E-2</c:v>
                </c:pt>
                <c:pt idx="18202">
                  <c:v>-7.9083399999999998E-2</c:v>
                </c:pt>
                <c:pt idx="18203">
                  <c:v>-6.51674E-2</c:v>
                </c:pt>
                <c:pt idx="18204">
                  <c:v>-9.1061600000000006E-2</c:v>
                </c:pt>
                <c:pt idx="18205">
                  <c:v>-0.118788</c:v>
                </c:pt>
                <c:pt idx="18206">
                  <c:v>-0.103731</c:v>
                </c:pt>
                <c:pt idx="18207">
                  <c:v>-6.0341800000000001E-2</c:v>
                </c:pt>
                <c:pt idx="18208">
                  <c:v>-5.1047299999999997E-2</c:v>
                </c:pt>
                <c:pt idx="18209">
                  <c:v>-7.7867500000000006E-2</c:v>
                </c:pt>
                <c:pt idx="18210">
                  <c:v>-0.131634</c:v>
                </c:pt>
                <c:pt idx="18211">
                  <c:v>-9.78184E-2</c:v>
                </c:pt>
                <c:pt idx="18212">
                  <c:v>-7.3915499999999995E-2</c:v>
                </c:pt>
                <c:pt idx="18213">
                  <c:v>-7.5278300000000006E-2</c:v>
                </c:pt>
                <c:pt idx="18214">
                  <c:v>-9.4067600000000001E-2</c:v>
                </c:pt>
                <c:pt idx="18215">
                  <c:v>-0.10571700000000001</c:v>
                </c:pt>
                <c:pt idx="18216">
                  <c:v>-9.9914600000000006E-2</c:v>
                </c:pt>
                <c:pt idx="18217">
                  <c:v>-8.1092800000000007E-2</c:v>
                </c:pt>
                <c:pt idx="18218">
                  <c:v>-7.2531700000000005E-2</c:v>
                </c:pt>
                <c:pt idx="18219">
                  <c:v>-9.48296E-2</c:v>
                </c:pt>
                <c:pt idx="18220">
                  <c:v>-8.7428099999999995E-2</c:v>
                </c:pt>
                <c:pt idx="18221">
                  <c:v>-0.114134</c:v>
                </c:pt>
                <c:pt idx="18222">
                  <c:v>-0.113404</c:v>
                </c:pt>
                <c:pt idx="18223">
                  <c:v>-0.10231899999999999</c:v>
                </c:pt>
                <c:pt idx="18224">
                  <c:v>-6.9598199999999999E-2</c:v>
                </c:pt>
                <c:pt idx="18225">
                  <c:v>-8.30708E-2</c:v>
                </c:pt>
                <c:pt idx="18226">
                  <c:v>-0.124931</c:v>
                </c:pt>
                <c:pt idx="18227">
                  <c:v>-0.116429</c:v>
                </c:pt>
                <c:pt idx="18228">
                  <c:v>-8.0984100000000003E-2</c:v>
                </c:pt>
                <c:pt idx="18229">
                  <c:v>-6.0122500000000002E-2</c:v>
                </c:pt>
                <c:pt idx="18230">
                  <c:v>-9.3971299999999994E-2</c:v>
                </c:pt>
                <c:pt idx="18231">
                  <c:v>-8.1476199999999999E-2</c:v>
                </c:pt>
                <c:pt idx="18232">
                  <c:v>-8.2533800000000004E-2</c:v>
                </c:pt>
                <c:pt idx="18233">
                  <c:v>-0.11372699999999999</c:v>
                </c:pt>
                <c:pt idx="18234">
                  <c:v>-0.101661</c:v>
                </c:pt>
                <c:pt idx="18235">
                  <c:v>-7.8814499999999996E-2</c:v>
                </c:pt>
                <c:pt idx="18236">
                  <c:v>-8.7788599999999994E-2</c:v>
                </c:pt>
                <c:pt idx="18237">
                  <c:v>-9.2924099999999996E-2</c:v>
                </c:pt>
                <c:pt idx="18238">
                  <c:v>-9.4256400000000004E-2</c:v>
                </c:pt>
                <c:pt idx="18239">
                  <c:v>-5.1046399999999999E-2</c:v>
                </c:pt>
                <c:pt idx="18240">
                  <c:v>-9.5672599999999997E-2</c:v>
                </c:pt>
                <c:pt idx="18241">
                  <c:v>-9.9451100000000001E-2</c:v>
                </c:pt>
                <c:pt idx="18242">
                  <c:v>-9.9905999999999995E-2</c:v>
                </c:pt>
                <c:pt idx="18243">
                  <c:v>-9.6963900000000006E-2</c:v>
                </c:pt>
                <c:pt idx="18244">
                  <c:v>-9.7742999999999997E-2</c:v>
                </c:pt>
                <c:pt idx="18245">
                  <c:v>-7.5575799999999999E-2</c:v>
                </c:pt>
                <c:pt idx="18246">
                  <c:v>-7.7885599999999999E-2</c:v>
                </c:pt>
                <c:pt idx="18247">
                  <c:v>-0.102377</c:v>
                </c:pt>
                <c:pt idx="18248">
                  <c:v>-9.9723800000000001E-2</c:v>
                </c:pt>
                <c:pt idx="18249">
                  <c:v>-8.0339400000000005E-2</c:v>
                </c:pt>
                <c:pt idx="18250">
                  <c:v>-7.7549000000000007E-2</c:v>
                </c:pt>
                <c:pt idx="18251">
                  <c:v>-0.11602899999999999</c:v>
                </c:pt>
                <c:pt idx="18252">
                  <c:v>-7.11899E-2</c:v>
                </c:pt>
                <c:pt idx="18253">
                  <c:v>-3.4942599999999997E-2</c:v>
                </c:pt>
                <c:pt idx="18254">
                  <c:v>-0.103226</c:v>
                </c:pt>
                <c:pt idx="18255">
                  <c:v>-8.4503200000000001E-2</c:v>
                </c:pt>
                <c:pt idx="18256">
                  <c:v>-7.7195200000000005E-2</c:v>
                </c:pt>
                <c:pt idx="18257">
                  <c:v>-8.1874799999999998E-2</c:v>
                </c:pt>
                <c:pt idx="18258">
                  <c:v>-0.106485</c:v>
                </c:pt>
                <c:pt idx="18259">
                  <c:v>-8.5880300000000007E-2</c:v>
                </c:pt>
                <c:pt idx="18260">
                  <c:v>-3.10421E-2</c:v>
                </c:pt>
                <c:pt idx="18261">
                  <c:v>-6.9707900000000003E-2</c:v>
                </c:pt>
                <c:pt idx="18262">
                  <c:v>-8.5297600000000001E-2</c:v>
                </c:pt>
                <c:pt idx="18263">
                  <c:v>-7.2763400000000006E-2</c:v>
                </c:pt>
                <c:pt idx="18264">
                  <c:v>-3.8168000000000001E-2</c:v>
                </c:pt>
                <c:pt idx="18265">
                  <c:v>-5.7631500000000002E-2</c:v>
                </c:pt>
                <c:pt idx="18266">
                  <c:v>-7.9064400000000007E-2</c:v>
                </c:pt>
                <c:pt idx="18267">
                  <c:v>-6.1445199999999998E-2</c:v>
                </c:pt>
                <c:pt idx="18268">
                  <c:v>-7.6888999999999999E-2</c:v>
                </c:pt>
                <c:pt idx="18269">
                  <c:v>-6.0321800000000002E-2</c:v>
                </c:pt>
                <c:pt idx="18270">
                  <c:v>-4.5367200000000003E-2</c:v>
                </c:pt>
                <c:pt idx="18271">
                  <c:v>-6.9168999999999994E-2</c:v>
                </c:pt>
                <c:pt idx="18272">
                  <c:v>-6.4519900000000005E-2</c:v>
                </c:pt>
                <c:pt idx="18273">
                  <c:v>-4.8317899999999997E-2</c:v>
                </c:pt>
                <c:pt idx="18274">
                  <c:v>-6.8213499999999996E-2</c:v>
                </c:pt>
                <c:pt idx="18275">
                  <c:v>-6.8678900000000001E-2</c:v>
                </c:pt>
                <c:pt idx="18276">
                  <c:v>-5.1395400000000001E-2</c:v>
                </c:pt>
                <c:pt idx="18277">
                  <c:v>-5.4553999999999998E-2</c:v>
                </c:pt>
                <c:pt idx="18278">
                  <c:v>-7.94353E-2</c:v>
                </c:pt>
                <c:pt idx="18279">
                  <c:v>-7.5752299999999995E-2</c:v>
                </c:pt>
                <c:pt idx="18280">
                  <c:v>-6.0395200000000003E-2</c:v>
                </c:pt>
                <c:pt idx="18281">
                  <c:v>-6.1568299999999999E-2</c:v>
                </c:pt>
                <c:pt idx="18282">
                  <c:v>-7.8065899999999994E-2</c:v>
                </c:pt>
                <c:pt idx="18283">
                  <c:v>-5.5729899999999999E-2</c:v>
                </c:pt>
                <c:pt idx="18284">
                  <c:v>-4.5736300000000001E-2</c:v>
                </c:pt>
                <c:pt idx="18285">
                  <c:v>-7.1839299999999995E-2</c:v>
                </c:pt>
                <c:pt idx="18286">
                  <c:v>-4.7748600000000002E-2</c:v>
                </c:pt>
                <c:pt idx="18287">
                  <c:v>-4.6650900000000002E-2</c:v>
                </c:pt>
                <c:pt idx="18288">
                  <c:v>-2.6009600000000001E-2</c:v>
                </c:pt>
                <c:pt idx="18289">
                  <c:v>-5.3288500000000003E-2</c:v>
                </c:pt>
                <c:pt idx="18290">
                  <c:v>-3.9085399999999999E-2</c:v>
                </c:pt>
                <c:pt idx="18291">
                  <c:v>-3.9288499999999997E-2</c:v>
                </c:pt>
                <c:pt idx="18292">
                  <c:v>-6.2993999999999994E-2</c:v>
                </c:pt>
                <c:pt idx="18293">
                  <c:v>-3.7162800000000003E-2</c:v>
                </c:pt>
                <c:pt idx="18294">
                  <c:v>-2.4884199999999999E-2</c:v>
                </c:pt>
                <c:pt idx="18295">
                  <c:v>-5.9425400000000003E-2</c:v>
                </c:pt>
                <c:pt idx="18296">
                  <c:v>-7.3638899999999993E-2</c:v>
                </c:pt>
                <c:pt idx="18297">
                  <c:v>-4.8788999999999999E-2</c:v>
                </c:pt>
                <c:pt idx="18298">
                  <c:v>-4.8439000000000003E-2</c:v>
                </c:pt>
                <c:pt idx="18299">
                  <c:v>-5.2538899999999999E-2</c:v>
                </c:pt>
                <c:pt idx="18300">
                  <c:v>-4.1157699999999998E-2</c:v>
                </c:pt>
                <c:pt idx="18301">
                  <c:v>-7.5231599999999996E-2</c:v>
                </c:pt>
                <c:pt idx="18302">
                  <c:v>-5.8131200000000001E-2</c:v>
                </c:pt>
                <c:pt idx="18303">
                  <c:v>-4.8239700000000003E-2</c:v>
                </c:pt>
                <c:pt idx="18304">
                  <c:v>-6.5660500000000004E-3</c:v>
                </c:pt>
                <c:pt idx="18305">
                  <c:v>-4.3131799999999998E-2</c:v>
                </c:pt>
                <c:pt idx="18306">
                  <c:v>-5.5954900000000002E-2</c:v>
                </c:pt>
                <c:pt idx="18307">
                  <c:v>-3.6534299999999999E-2</c:v>
                </c:pt>
                <c:pt idx="18308">
                  <c:v>-2.7180699999999999E-2</c:v>
                </c:pt>
                <c:pt idx="18309">
                  <c:v>-5.3549800000000002E-2</c:v>
                </c:pt>
                <c:pt idx="18310">
                  <c:v>-5.21164E-2</c:v>
                </c:pt>
                <c:pt idx="18311">
                  <c:v>-4.0239299999999999E-2</c:v>
                </c:pt>
                <c:pt idx="18312">
                  <c:v>-4.6489700000000002E-2</c:v>
                </c:pt>
                <c:pt idx="18313">
                  <c:v>-3.0193299999999999E-2</c:v>
                </c:pt>
                <c:pt idx="18314">
                  <c:v>-5.6630100000000003E-2</c:v>
                </c:pt>
                <c:pt idx="18315">
                  <c:v>-4.2098999999999998E-2</c:v>
                </c:pt>
                <c:pt idx="18316">
                  <c:v>-1.89848E-2</c:v>
                </c:pt>
                <c:pt idx="18317">
                  <c:v>-4.5400599999999999E-2</c:v>
                </c:pt>
                <c:pt idx="18318">
                  <c:v>-3.6639199999999997E-2</c:v>
                </c:pt>
                <c:pt idx="18319">
                  <c:v>-3.48568E-2</c:v>
                </c:pt>
                <c:pt idx="18320">
                  <c:v>-4.4141800000000002E-2</c:v>
                </c:pt>
                <c:pt idx="18321">
                  <c:v>-5.4395699999999998E-2</c:v>
                </c:pt>
                <c:pt idx="18322">
                  <c:v>-5.0138500000000003E-2</c:v>
                </c:pt>
                <c:pt idx="18323">
                  <c:v>-3.0997299999999998E-2</c:v>
                </c:pt>
                <c:pt idx="18324">
                  <c:v>-3.0470799999999999E-2</c:v>
                </c:pt>
                <c:pt idx="18325">
                  <c:v>-3.19481E-2</c:v>
                </c:pt>
                <c:pt idx="18326">
                  <c:v>-2.9893900000000001E-2</c:v>
                </c:pt>
                <c:pt idx="18327">
                  <c:v>-3.6239600000000002E-4</c:v>
                </c:pt>
                <c:pt idx="18328">
                  <c:v>-2.2978800000000001E-2</c:v>
                </c:pt>
                <c:pt idx="18329">
                  <c:v>-3.07903E-2</c:v>
                </c:pt>
                <c:pt idx="18330">
                  <c:v>-3.4196900000000002E-2</c:v>
                </c:pt>
                <c:pt idx="18331">
                  <c:v>-3.0460399999999999E-3</c:v>
                </c:pt>
                <c:pt idx="18332">
                  <c:v>2.8581600000000002E-3</c:v>
                </c:pt>
                <c:pt idx="18333">
                  <c:v>-6.0348499999999996E-3</c:v>
                </c:pt>
                <c:pt idx="18334">
                  <c:v>-2.3669200000000001E-2</c:v>
                </c:pt>
                <c:pt idx="18335">
                  <c:v>-1.8923800000000001E-2</c:v>
                </c:pt>
                <c:pt idx="18336">
                  <c:v>-1.31903E-2</c:v>
                </c:pt>
                <c:pt idx="18337">
                  <c:v>8.3827999999999995E-4</c:v>
                </c:pt>
                <c:pt idx="18338">
                  <c:v>8.3837500000000006E-3</c:v>
                </c:pt>
                <c:pt idx="18339">
                  <c:v>-3.0479399999999999E-3</c:v>
                </c:pt>
                <c:pt idx="18340">
                  <c:v>1.4294599999999999E-2</c:v>
                </c:pt>
                <c:pt idx="18341">
                  <c:v>2.0532599999999999E-3</c:v>
                </c:pt>
                <c:pt idx="18342">
                  <c:v>-1.6288800000000001E-3</c:v>
                </c:pt>
                <c:pt idx="18343">
                  <c:v>8.2244899999999992E-3</c:v>
                </c:pt>
                <c:pt idx="18344">
                  <c:v>1.5929200000000001E-2</c:v>
                </c:pt>
                <c:pt idx="18345">
                  <c:v>1.02615E-3</c:v>
                </c:pt>
                <c:pt idx="18346">
                  <c:v>-2.42004E-2</c:v>
                </c:pt>
                <c:pt idx="18347">
                  <c:v>-2.2235899999999999E-2</c:v>
                </c:pt>
                <c:pt idx="18348">
                  <c:v>-1.0990099999999999E-2</c:v>
                </c:pt>
                <c:pt idx="18349">
                  <c:v>-1.05019E-2</c:v>
                </c:pt>
                <c:pt idx="18350">
                  <c:v>-6.2894800000000001E-3</c:v>
                </c:pt>
                <c:pt idx="18351">
                  <c:v>-1.4672299999999999E-2</c:v>
                </c:pt>
                <c:pt idx="18352">
                  <c:v>-1.196E-2</c:v>
                </c:pt>
                <c:pt idx="18353">
                  <c:v>-2.2714600000000001E-2</c:v>
                </c:pt>
                <c:pt idx="18354">
                  <c:v>-1.2760199999999999E-2</c:v>
                </c:pt>
                <c:pt idx="18355">
                  <c:v>6.3591000000000003E-3</c:v>
                </c:pt>
                <c:pt idx="18356">
                  <c:v>-9.2010500000000005E-3</c:v>
                </c:pt>
                <c:pt idx="18357">
                  <c:v>-1.7395999999999998E-2</c:v>
                </c:pt>
                <c:pt idx="18358">
                  <c:v>-3.5009400000000003E-2</c:v>
                </c:pt>
                <c:pt idx="18359">
                  <c:v>8.3379700000000001E-3</c:v>
                </c:pt>
                <c:pt idx="18360">
                  <c:v>1.2753499999999999E-2</c:v>
                </c:pt>
                <c:pt idx="18361">
                  <c:v>-7.2317099999999997E-3</c:v>
                </c:pt>
                <c:pt idx="18362">
                  <c:v>-2.5647199999999998E-2</c:v>
                </c:pt>
                <c:pt idx="18363">
                  <c:v>-1.45779E-2</c:v>
                </c:pt>
                <c:pt idx="18364">
                  <c:v>7.4672699999999998E-4</c:v>
                </c:pt>
                <c:pt idx="18365">
                  <c:v>1.17731E-2</c:v>
                </c:pt>
                <c:pt idx="18366">
                  <c:v>1.39904E-3</c:v>
                </c:pt>
                <c:pt idx="18367">
                  <c:v>-6.4640000000000001E-3</c:v>
                </c:pt>
                <c:pt idx="18368">
                  <c:v>-8.80623E-3</c:v>
                </c:pt>
                <c:pt idx="18369">
                  <c:v>-1.2880300000000001E-2</c:v>
                </c:pt>
                <c:pt idx="18370">
                  <c:v>8.2635899999999995E-3</c:v>
                </c:pt>
                <c:pt idx="18371">
                  <c:v>1.8128399999999999E-2</c:v>
                </c:pt>
                <c:pt idx="18372">
                  <c:v>2.4383499999999999E-2</c:v>
                </c:pt>
                <c:pt idx="18373">
                  <c:v>3.9055800000000002E-2</c:v>
                </c:pt>
                <c:pt idx="18374">
                  <c:v>3.0857099999999998E-2</c:v>
                </c:pt>
                <c:pt idx="18375">
                  <c:v>3.01552E-2</c:v>
                </c:pt>
                <c:pt idx="18376">
                  <c:v>3.6378899999999999E-2</c:v>
                </c:pt>
                <c:pt idx="18377">
                  <c:v>1.91307E-2</c:v>
                </c:pt>
                <c:pt idx="18378">
                  <c:v>3.23477E-2</c:v>
                </c:pt>
                <c:pt idx="18379">
                  <c:v>5.0830800000000002E-2</c:v>
                </c:pt>
                <c:pt idx="18380">
                  <c:v>3.4394300000000003E-2</c:v>
                </c:pt>
                <c:pt idx="18381">
                  <c:v>3.9435400000000002E-2</c:v>
                </c:pt>
                <c:pt idx="18382">
                  <c:v>6.7752800000000002E-2</c:v>
                </c:pt>
                <c:pt idx="18383">
                  <c:v>5.8295199999999998E-2</c:v>
                </c:pt>
                <c:pt idx="18384">
                  <c:v>2.2542E-2</c:v>
                </c:pt>
                <c:pt idx="18385">
                  <c:v>3.9077800000000003E-2</c:v>
                </c:pt>
                <c:pt idx="18386">
                  <c:v>6.5302799999999994E-2</c:v>
                </c:pt>
                <c:pt idx="18387">
                  <c:v>5.7420699999999998E-2</c:v>
                </c:pt>
                <c:pt idx="18388">
                  <c:v>2.78997E-2</c:v>
                </c:pt>
                <c:pt idx="18389">
                  <c:v>4.7189700000000001E-2</c:v>
                </c:pt>
                <c:pt idx="18390">
                  <c:v>4.8287400000000001E-2</c:v>
                </c:pt>
                <c:pt idx="18391">
                  <c:v>1.94702E-2</c:v>
                </c:pt>
                <c:pt idx="18392">
                  <c:v>5.0980600000000001E-2</c:v>
                </c:pt>
                <c:pt idx="18393">
                  <c:v>6.9766999999999996E-2</c:v>
                </c:pt>
                <c:pt idx="18394">
                  <c:v>4.9429899999999999E-2</c:v>
                </c:pt>
                <c:pt idx="18395">
                  <c:v>5.66416E-2</c:v>
                </c:pt>
                <c:pt idx="18396">
                  <c:v>3.3279400000000001E-2</c:v>
                </c:pt>
                <c:pt idx="18397">
                  <c:v>5.3857799999999997E-2</c:v>
                </c:pt>
                <c:pt idx="18398">
                  <c:v>5.2678099999999999E-2</c:v>
                </c:pt>
                <c:pt idx="18399">
                  <c:v>6.7351300000000003E-2</c:v>
                </c:pt>
                <c:pt idx="18400">
                  <c:v>8.5750599999999996E-2</c:v>
                </c:pt>
                <c:pt idx="18401">
                  <c:v>5.7064999999999998E-2</c:v>
                </c:pt>
                <c:pt idx="18402">
                  <c:v>5.9176399999999997E-2</c:v>
                </c:pt>
                <c:pt idx="18403">
                  <c:v>5.5849999999999997E-2</c:v>
                </c:pt>
                <c:pt idx="18404">
                  <c:v>6.2798499999999993E-2</c:v>
                </c:pt>
                <c:pt idx="18405">
                  <c:v>4.6380999999999999E-2</c:v>
                </c:pt>
                <c:pt idx="18406">
                  <c:v>2.7390500000000002E-2</c:v>
                </c:pt>
                <c:pt idx="18407">
                  <c:v>5.4173499999999999E-2</c:v>
                </c:pt>
                <c:pt idx="18408">
                  <c:v>8.5609400000000002E-2</c:v>
                </c:pt>
                <c:pt idx="18409">
                  <c:v>4.3495199999999998E-2</c:v>
                </c:pt>
                <c:pt idx="18410">
                  <c:v>6.9813700000000006E-2</c:v>
                </c:pt>
                <c:pt idx="18411">
                  <c:v>9.3242599999999995E-2</c:v>
                </c:pt>
                <c:pt idx="18412">
                  <c:v>6.25029E-2</c:v>
                </c:pt>
                <c:pt idx="18413">
                  <c:v>4.5610400000000002E-2</c:v>
                </c:pt>
                <c:pt idx="18414">
                  <c:v>4.7870599999999999E-2</c:v>
                </c:pt>
                <c:pt idx="18415">
                  <c:v>7.01103E-2</c:v>
                </c:pt>
                <c:pt idx="18416">
                  <c:v>6.3192399999999996E-2</c:v>
                </c:pt>
                <c:pt idx="18417">
                  <c:v>6.8132399999999996E-2</c:v>
                </c:pt>
                <c:pt idx="18418">
                  <c:v>4.0910700000000001E-2</c:v>
                </c:pt>
                <c:pt idx="18419">
                  <c:v>2.58999E-2</c:v>
                </c:pt>
                <c:pt idx="18420">
                  <c:v>6.8204899999999999E-2</c:v>
                </c:pt>
                <c:pt idx="18421">
                  <c:v>9.0505600000000005E-2</c:v>
                </c:pt>
                <c:pt idx="18422">
                  <c:v>6.9270100000000001E-2</c:v>
                </c:pt>
                <c:pt idx="18423">
                  <c:v>4.8204400000000001E-2</c:v>
                </c:pt>
                <c:pt idx="18424">
                  <c:v>6.0611699999999998E-2</c:v>
                </c:pt>
                <c:pt idx="18425">
                  <c:v>5.2227000000000003E-2</c:v>
                </c:pt>
                <c:pt idx="18426">
                  <c:v>4.3833700000000003E-2</c:v>
                </c:pt>
                <c:pt idx="18427">
                  <c:v>8.3887100000000006E-2</c:v>
                </c:pt>
                <c:pt idx="18428">
                  <c:v>8.7998400000000004E-2</c:v>
                </c:pt>
                <c:pt idx="18429">
                  <c:v>7.2219800000000001E-2</c:v>
                </c:pt>
                <c:pt idx="18430">
                  <c:v>6.6860199999999995E-2</c:v>
                </c:pt>
                <c:pt idx="18431">
                  <c:v>9.0751600000000002E-2</c:v>
                </c:pt>
                <c:pt idx="18432">
                  <c:v>5.1311500000000003E-2</c:v>
                </c:pt>
                <c:pt idx="18433">
                  <c:v>4.5291900000000003E-2</c:v>
                </c:pt>
                <c:pt idx="18434">
                  <c:v>7.2927500000000006E-2</c:v>
                </c:pt>
                <c:pt idx="18435">
                  <c:v>8.1518199999999999E-2</c:v>
                </c:pt>
                <c:pt idx="18436">
                  <c:v>4.82864E-2</c:v>
                </c:pt>
                <c:pt idx="18437">
                  <c:v>5.0075500000000002E-2</c:v>
                </c:pt>
                <c:pt idx="18438">
                  <c:v>6.6450099999999998E-2</c:v>
                </c:pt>
                <c:pt idx="18439">
                  <c:v>7.6930999999999999E-2</c:v>
                </c:pt>
                <c:pt idx="18440">
                  <c:v>6.97546E-2</c:v>
                </c:pt>
                <c:pt idx="18441">
                  <c:v>7.1126900000000007E-2</c:v>
                </c:pt>
                <c:pt idx="18442">
                  <c:v>6.5869300000000006E-2</c:v>
                </c:pt>
                <c:pt idx="18443">
                  <c:v>5.7207099999999997E-2</c:v>
                </c:pt>
                <c:pt idx="18444">
                  <c:v>8.4678600000000007E-2</c:v>
                </c:pt>
                <c:pt idx="18445">
                  <c:v>0.10617</c:v>
                </c:pt>
                <c:pt idx="18446">
                  <c:v>9.2319499999999999E-2</c:v>
                </c:pt>
                <c:pt idx="18447">
                  <c:v>6.86808E-2</c:v>
                </c:pt>
                <c:pt idx="18448">
                  <c:v>6.5863599999999994E-2</c:v>
                </c:pt>
                <c:pt idx="18449">
                  <c:v>4.4033099999999999E-2</c:v>
                </c:pt>
                <c:pt idx="18450">
                  <c:v>0.106779</c:v>
                </c:pt>
                <c:pt idx="18451">
                  <c:v>0.10802</c:v>
                </c:pt>
                <c:pt idx="18452">
                  <c:v>0.109246</c:v>
                </c:pt>
                <c:pt idx="18453">
                  <c:v>6.9189100000000003E-2</c:v>
                </c:pt>
                <c:pt idx="18454">
                  <c:v>7.42226E-2</c:v>
                </c:pt>
                <c:pt idx="18455">
                  <c:v>9.9580799999999997E-2</c:v>
                </c:pt>
                <c:pt idx="18456">
                  <c:v>0.111669</c:v>
                </c:pt>
                <c:pt idx="18457">
                  <c:v>9.3025200000000002E-2</c:v>
                </c:pt>
                <c:pt idx="18458">
                  <c:v>8.8771799999999998E-2</c:v>
                </c:pt>
                <c:pt idx="18459">
                  <c:v>4.7254600000000001E-2</c:v>
                </c:pt>
                <c:pt idx="18460">
                  <c:v>6.64434E-2</c:v>
                </c:pt>
                <c:pt idx="18461">
                  <c:v>8.6000400000000005E-2</c:v>
                </c:pt>
                <c:pt idx="18462">
                  <c:v>8.8271100000000005E-2</c:v>
                </c:pt>
                <c:pt idx="18463">
                  <c:v>0.10200099999999999</c:v>
                </c:pt>
                <c:pt idx="18464">
                  <c:v>0.10430200000000001</c:v>
                </c:pt>
                <c:pt idx="18465">
                  <c:v>7.5679800000000005E-2</c:v>
                </c:pt>
                <c:pt idx="18466">
                  <c:v>7.0863700000000002E-2</c:v>
                </c:pt>
                <c:pt idx="18467">
                  <c:v>0.10304099999999999</c:v>
                </c:pt>
                <c:pt idx="18468">
                  <c:v>0.107363</c:v>
                </c:pt>
                <c:pt idx="18469">
                  <c:v>8.2402199999999995E-2</c:v>
                </c:pt>
                <c:pt idx="18470">
                  <c:v>5.9078199999999997E-2</c:v>
                </c:pt>
                <c:pt idx="18471">
                  <c:v>9.5647800000000005E-2</c:v>
                </c:pt>
                <c:pt idx="18472">
                  <c:v>8.0450099999999997E-2</c:v>
                </c:pt>
                <c:pt idx="18473">
                  <c:v>8.1437099999999998E-2</c:v>
                </c:pt>
                <c:pt idx="18474">
                  <c:v>0.104653</c:v>
                </c:pt>
                <c:pt idx="18475">
                  <c:v>8.6370500000000003E-2</c:v>
                </c:pt>
                <c:pt idx="18476">
                  <c:v>8.0057100000000006E-2</c:v>
                </c:pt>
                <c:pt idx="18477">
                  <c:v>8.7882000000000002E-2</c:v>
                </c:pt>
                <c:pt idx="18478">
                  <c:v>0.102941</c:v>
                </c:pt>
                <c:pt idx="18479">
                  <c:v>9.6965800000000005E-2</c:v>
                </c:pt>
                <c:pt idx="18480">
                  <c:v>9.8682400000000003E-2</c:v>
                </c:pt>
                <c:pt idx="18481">
                  <c:v>8.2588200000000001E-2</c:v>
                </c:pt>
                <c:pt idx="18482">
                  <c:v>7.3146799999999998E-2</c:v>
                </c:pt>
                <c:pt idx="18483">
                  <c:v>9.2528299999999994E-2</c:v>
                </c:pt>
                <c:pt idx="18484">
                  <c:v>0.10201499999999999</c:v>
                </c:pt>
                <c:pt idx="18485">
                  <c:v>0.10349800000000001</c:v>
                </c:pt>
                <c:pt idx="18486">
                  <c:v>8.43801E-2</c:v>
                </c:pt>
                <c:pt idx="18487">
                  <c:v>9.8426799999999995E-2</c:v>
                </c:pt>
                <c:pt idx="18488">
                  <c:v>0.102032</c:v>
                </c:pt>
                <c:pt idx="18489">
                  <c:v>8.9309700000000006E-2</c:v>
                </c:pt>
                <c:pt idx="18490">
                  <c:v>0.12950500000000001</c:v>
                </c:pt>
                <c:pt idx="18491">
                  <c:v>0.131966</c:v>
                </c:pt>
                <c:pt idx="18492">
                  <c:v>0.107018</c:v>
                </c:pt>
                <c:pt idx="18493">
                  <c:v>0.100439</c:v>
                </c:pt>
                <c:pt idx="18494">
                  <c:v>0.114857</c:v>
                </c:pt>
                <c:pt idx="18495">
                  <c:v>0.11923499999999999</c:v>
                </c:pt>
                <c:pt idx="18496">
                  <c:v>0.13172500000000001</c:v>
                </c:pt>
                <c:pt idx="18497">
                  <c:v>0.12931000000000001</c:v>
                </c:pt>
                <c:pt idx="18498">
                  <c:v>0.10488500000000001</c:v>
                </c:pt>
                <c:pt idx="18499">
                  <c:v>0.100984</c:v>
                </c:pt>
                <c:pt idx="18500">
                  <c:v>0.115965</c:v>
                </c:pt>
                <c:pt idx="18501">
                  <c:v>0.141763</c:v>
                </c:pt>
                <c:pt idx="18502">
                  <c:v>0.136827</c:v>
                </c:pt>
                <c:pt idx="18503">
                  <c:v>0.113195</c:v>
                </c:pt>
                <c:pt idx="18504">
                  <c:v>0.10162400000000001</c:v>
                </c:pt>
                <c:pt idx="18505">
                  <c:v>0.112041</c:v>
                </c:pt>
                <c:pt idx="18506">
                  <c:v>0.122575</c:v>
                </c:pt>
                <c:pt idx="18507">
                  <c:v>0.138686</c:v>
                </c:pt>
                <c:pt idx="18508">
                  <c:v>0.13883000000000001</c:v>
                </c:pt>
                <c:pt idx="18509">
                  <c:v>0.10698299999999999</c:v>
                </c:pt>
                <c:pt idx="18510">
                  <c:v>9.0253799999999995E-2</c:v>
                </c:pt>
                <c:pt idx="18511">
                  <c:v>9.5557199999999995E-2</c:v>
                </c:pt>
                <c:pt idx="18512">
                  <c:v>0.116926</c:v>
                </c:pt>
                <c:pt idx="18513">
                  <c:v>0.11046</c:v>
                </c:pt>
                <c:pt idx="18514">
                  <c:v>9.8791100000000007E-2</c:v>
                </c:pt>
                <c:pt idx="18515">
                  <c:v>8.4881799999999993E-2</c:v>
                </c:pt>
                <c:pt idx="18516">
                  <c:v>8.7544399999999994E-2</c:v>
                </c:pt>
                <c:pt idx="18517">
                  <c:v>9.13553E-2</c:v>
                </c:pt>
                <c:pt idx="18518">
                  <c:v>9.9976499999999996E-2</c:v>
                </c:pt>
                <c:pt idx="18519">
                  <c:v>9.2390100000000003E-2</c:v>
                </c:pt>
                <c:pt idx="18520">
                  <c:v>9.8394400000000007E-2</c:v>
                </c:pt>
                <c:pt idx="18521">
                  <c:v>8.8479000000000002E-2</c:v>
                </c:pt>
                <c:pt idx="18522">
                  <c:v>7.9427700000000004E-2</c:v>
                </c:pt>
                <c:pt idx="18523">
                  <c:v>9.9681900000000004E-2</c:v>
                </c:pt>
                <c:pt idx="18524">
                  <c:v>8.0826800000000004E-2</c:v>
                </c:pt>
                <c:pt idx="18525">
                  <c:v>9.8990400000000006E-2</c:v>
                </c:pt>
                <c:pt idx="18526">
                  <c:v>9.8280900000000004E-2</c:v>
                </c:pt>
                <c:pt idx="18527">
                  <c:v>9.8504099999999997E-2</c:v>
                </c:pt>
                <c:pt idx="18528">
                  <c:v>6.1212500000000003E-2</c:v>
                </c:pt>
                <c:pt idx="18529">
                  <c:v>8.6587899999999995E-2</c:v>
                </c:pt>
                <c:pt idx="18530">
                  <c:v>0.113445</c:v>
                </c:pt>
                <c:pt idx="18531">
                  <c:v>0.106881</c:v>
                </c:pt>
                <c:pt idx="18532">
                  <c:v>0.102701</c:v>
                </c:pt>
                <c:pt idx="18533">
                  <c:v>6.1174399999999997E-2</c:v>
                </c:pt>
                <c:pt idx="18534">
                  <c:v>7.05538E-2</c:v>
                </c:pt>
                <c:pt idx="18535">
                  <c:v>9.1159799999999999E-2</c:v>
                </c:pt>
                <c:pt idx="18536">
                  <c:v>0.10812099999999999</c:v>
                </c:pt>
                <c:pt idx="18537">
                  <c:v>9.7615199999999999E-2</c:v>
                </c:pt>
                <c:pt idx="18538">
                  <c:v>7.2329500000000005E-2</c:v>
                </c:pt>
                <c:pt idx="18539">
                  <c:v>6.2883400000000006E-2</c:v>
                </c:pt>
                <c:pt idx="18540">
                  <c:v>5.6224799999999998E-2</c:v>
                </c:pt>
                <c:pt idx="18541">
                  <c:v>8.1505800000000003E-2</c:v>
                </c:pt>
                <c:pt idx="18542">
                  <c:v>9.8515500000000006E-2</c:v>
                </c:pt>
                <c:pt idx="18543">
                  <c:v>0.1053</c:v>
                </c:pt>
                <c:pt idx="18544">
                  <c:v>8.2308800000000001E-2</c:v>
                </c:pt>
                <c:pt idx="18545">
                  <c:v>7.7142699999999995E-2</c:v>
                </c:pt>
                <c:pt idx="18546">
                  <c:v>7.1454000000000004E-2</c:v>
                </c:pt>
                <c:pt idx="18547">
                  <c:v>8.7548299999999996E-2</c:v>
                </c:pt>
                <c:pt idx="18548">
                  <c:v>0.101906</c:v>
                </c:pt>
                <c:pt idx="18549">
                  <c:v>0.106404</c:v>
                </c:pt>
                <c:pt idx="18550">
                  <c:v>9.6471799999999996E-2</c:v>
                </c:pt>
                <c:pt idx="18551">
                  <c:v>6.2389399999999998E-2</c:v>
                </c:pt>
                <c:pt idx="18552">
                  <c:v>9.04837E-2</c:v>
                </c:pt>
                <c:pt idx="18553">
                  <c:v>8.59737E-2</c:v>
                </c:pt>
                <c:pt idx="18554">
                  <c:v>0.103509</c:v>
                </c:pt>
                <c:pt idx="18555">
                  <c:v>0.106696</c:v>
                </c:pt>
                <c:pt idx="18556">
                  <c:v>7.1305300000000002E-2</c:v>
                </c:pt>
                <c:pt idx="18557">
                  <c:v>7.1183200000000002E-2</c:v>
                </c:pt>
                <c:pt idx="18558">
                  <c:v>9.64222E-2</c:v>
                </c:pt>
                <c:pt idx="18559">
                  <c:v>0.117642</c:v>
                </c:pt>
                <c:pt idx="18560">
                  <c:v>9.8086400000000004E-2</c:v>
                </c:pt>
                <c:pt idx="18561">
                  <c:v>7.5838100000000006E-2</c:v>
                </c:pt>
                <c:pt idx="18562">
                  <c:v>8.2387000000000002E-2</c:v>
                </c:pt>
                <c:pt idx="18563" formatCode="0.00E+00">
                  <c:v>8.7060899999999997E-2</c:v>
                </c:pt>
                <c:pt idx="18564">
                  <c:v>7.9388600000000004E-2</c:v>
                </c:pt>
                <c:pt idx="18565">
                  <c:v>0.120716</c:v>
                </c:pt>
                <c:pt idx="18566">
                  <c:v>0.103807</c:v>
                </c:pt>
                <c:pt idx="18567">
                  <c:v>7.7989600000000006E-2</c:v>
                </c:pt>
                <c:pt idx="18568">
                  <c:v>7.1420700000000004E-2</c:v>
                </c:pt>
                <c:pt idx="18569">
                  <c:v>7.0654900000000007E-2</c:v>
                </c:pt>
                <c:pt idx="18570">
                  <c:v>0.108333</c:v>
                </c:pt>
                <c:pt idx="18571">
                  <c:v>0.12284100000000001</c:v>
                </c:pt>
                <c:pt idx="18572">
                  <c:v>9.4759899999999994E-2</c:v>
                </c:pt>
                <c:pt idx="18573">
                  <c:v>6.7482899999999998E-2</c:v>
                </c:pt>
                <c:pt idx="18574">
                  <c:v>6.4880400000000005E-2</c:v>
                </c:pt>
                <c:pt idx="18575">
                  <c:v>0.11389100000000001</c:v>
                </c:pt>
                <c:pt idx="18576">
                  <c:v>0.117107</c:v>
                </c:pt>
                <c:pt idx="18577">
                  <c:v>0.119604</c:v>
                </c:pt>
                <c:pt idx="18578">
                  <c:v>0.10077999999999999</c:v>
                </c:pt>
                <c:pt idx="18579">
                  <c:v>9.0227100000000005E-2</c:v>
                </c:pt>
                <c:pt idx="18580">
                  <c:v>9.8767300000000002E-2</c:v>
                </c:pt>
                <c:pt idx="18581">
                  <c:v>9.9463499999999996E-2</c:v>
                </c:pt>
                <c:pt idx="18582">
                  <c:v>0.119848</c:v>
                </c:pt>
                <c:pt idx="18583">
                  <c:v>0.10568</c:v>
                </c:pt>
                <c:pt idx="18584">
                  <c:v>9.9506399999999995E-2</c:v>
                </c:pt>
                <c:pt idx="18585">
                  <c:v>8.3136600000000005E-2</c:v>
                </c:pt>
                <c:pt idx="18586">
                  <c:v>0.10899399999999999</c:v>
                </c:pt>
                <c:pt idx="18587">
                  <c:v>0.114991</c:v>
                </c:pt>
                <c:pt idx="18588">
                  <c:v>0.11323800000000001</c:v>
                </c:pt>
                <c:pt idx="18589">
                  <c:v>6.4824099999999996E-2</c:v>
                </c:pt>
                <c:pt idx="18590">
                  <c:v>5.2243199999999997E-2</c:v>
                </c:pt>
                <c:pt idx="18591">
                  <c:v>8.9888599999999999E-2</c:v>
                </c:pt>
                <c:pt idx="18592">
                  <c:v>0.131971</c:v>
                </c:pt>
                <c:pt idx="18593">
                  <c:v>0.104033</c:v>
                </c:pt>
                <c:pt idx="18594">
                  <c:v>9.4020800000000002E-2</c:v>
                </c:pt>
                <c:pt idx="18595">
                  <c:v>4.9493799999999998E-2</c:v>
                </c:pt>
                <c:pt idx="18596">
                  <c:v>4.8493399999999999E-2</c:v>
                </c:pt>
                <c:pt idx="18597">
                  <c:v>8.9952500000000005E-2</c:v>
                </c:pt>
                <c:pt idx="18598">
                  <c:v>0.114422</c:v>
                </c:pt>
                <c:pt idx="18599">
                  <c:v>9.5203399999999994E-2</c:v>
                </c:pt>
                <c:pt idx="18600">
                  <c:v>7.4029899999999996E-2</c:v>
                </c:pt>
                <c:pt idx="18601">
                  <c:v>5.5746999999999998E-2</c:v>
                </c:pt>
                <c:pt idx="18602">
                  <c:v>6.1800000000000001E-2</c:v>
                </c:pt>
                <c:pt idx="18603">
                  <c:v>9.5533400000000004E-2</c:v>
                </c:pt>
                <c:pt idx="18604">
                  <c:v>8.8728899999999999E-2</c:v>
                </c:pt>
                <c:pt idx="18605">
                  <c:v>7.6372099999999998E-2</c:v>
                </c:pt>
                <c:pt idx="18606">
                  <c:v>9.3723299999999996E-2</c:v>
                </c:pt>
                <c:pt idx="18607">
                  <c:v>7.7860799999999994E-2</c:v>
                </c:pt>
                <c:pt idx="18608">
                  <c:v>8.5331000000000004E-2</c:v>
                </c:pt>
                <c:pt idx="18609">
                  <c:v>0.107929</c:v>
                </c:pt>
                <c:pt idx="18610">
                  <c:v>0.107985</c:v>
                </c:pt>
                <c:pt idx="18611">
                  <c:v>8.7648400000000001E-2</c:v>
                </c:pt>
                <c:pt idx="18612">
                  <c:v>5.8509800000000001E-2</c:v>
                </c:pt>
                <c:pt idx="18613">
                  <c:v>9.8120700000000005E-2</c:v>
                </c:pt>
                <c:pt idx="18614">
                  <c:v>0.117115</c:v>
                </c:pt>
                <c:pt idx="18615">
                  <c:v>9.9155400000000005E-2</c:v>
                </c:pt>
                <c:pt idx="18616">
                  <c:v>8.3045999999999995E-2</c:v>
                </c:pt>
                <c:pt idx="18617">
                  <c:v>7.9593700000000003E-2</c:v>
                </c:pt>
                <c:pt idx="18618">
                  <c:v>0.101005</c:v>
                </c:pt>
                <c:pt idx="18619">
                  <c:v>8.4209400000000004E-2</c:v>
                </c:pt>
                <c:pt idx="18620">
                  <c:v>8.2806599999999994E-2</c:v>
                </c:pt>
                <c:pt idx="18621">
                  <c:v>0.110587</c:v>
                </c:pt>
                <c:pt idx="18622">
                  <c:v>9.2958499999999999E-2</c:v>
                </c:pt>
                <c:pt idx="18623">
                  <c:v>7.8425400000000006E-2</c:v>
                </c:pt>
                <c:pt idx="18624">
                  <c:v>7.6149900000000006E-2</c:v>
                </c:pt>
                <c:pt idx="18625">
                  <c:v>9.2731499999999994E-2</c:v>
                </c:pt>
                <c:pt idx="18626">
                  <c:v>9.27172E-2</c:v>
                </c:pt>
                <c:pt idx="18627">
                  <c:v>6.7868200000000004E-2</c:v>
                </c:pt>
                <c:pt idx="18628">
                  <c:v>7.8253699999999995E-2</c:v>
                </c:pt>
                <c:pt idx="18629">
                  <c:v>6.4875600000000005E-2</c:v>
                </c:pt>
                <c:pt idx="18630">
                  <c:v>3.8945199999999999E-2</c:v>
                </c:pt>
                <c:pt idx="18631">
                  <c:v>6.7351300000000003E-2</c:v>
                </c:pt>
                <c:pt idx="18632">
                  <c:v>7.3921200000000006E-2</c:v>
                </c:pt>
                <c:pt idx="18633">
                  <c:v>7.0277199999999998E-2</c:v>
                </c:pt>
                <c:pt idx="18634">
                  <c:v>5.3979899999999997E-2</c:v>
                </c:pt>
                <c:pt idx="18635">
                  <c:v>7.0918999999999996E-2</c:v>
                </c:pt>
                <c:pt idx="18636">
                  <c:v>8.1757499999999997E-2</c:v>
                </c:pt>
                <c:pt idx="18637">
                  <c:v>5.7628600000000002E-2</c:v>
                </c:pt>
                <c:pt idx="18638">
                  <c:v>6.1211599999999998E-2</c:v>
                </c:pt>
                <c:pt idx="18639">
                  <c:v>6.9168099999999996E-2</c:v>
                </c:pt>
                <c:pt idx="18640">
                  <c:v>3.5364199999999998E-2</c:v>
                </c:pt>
                <c:pt idx="18641">
                  <c:v>2.4336799999999999E-2</c:v>
                </c:pt>
                <c:pt idx="18642">
                  <c:v>3.1669599999999999E-2</c:v>
                </c:pt>
                <c:pt idx="18643">
                  <c:v>5.9471099999999999E-2</c:v>
                </c:pt>
                <c:pt idx="18644">
                  <c:v>5.0606699999999998E-2</c:v>
                </c:pt>
                <c:pt idx="18645">
                  <c:v>4.1040399999999998E-2</c:v>
                </c:pt>
                <c:pt idx="18646">
                  <c:v>3.51524E-2</c:v>
                </c:pt>
                <c:pt idx="18647">
                  <c:v>5.5613500000000003E-2</c:v>
                </c:pt>
                <c:pt idx="18648">
                  <c:v>3.07312E-2</c:v>
                </c:pt>
                <c:pt idx="18649">
                  <c:v>4.6350500000000003E-2</c:v>
                </c:pt>
                <c:pt idx="18650">
                  <c:v>5.3300899999999998E-2</c:v>
                </c:pt>
                <c:pt idx="18651">
                  <c:v>5.1482199999999999E-2</c:v>
                </c:pt>
                <c:pt idx="18652">
                  <c:v>4.0101100000000001E-2</c:v>
                </c:pt>
                <c:pt idx="18653">
                  <c:v>3.7045500000000002E-2</c:v>
                </c:pt>
                <c:pt idx="18654">
                  <c:v>4.9321200000000003E-2</c:v>
                </c:pt>
                <c:pt idx="18655">
                  <c:v>4.20904E-2</c:v>
                </c:pt>
                <c:pt idx="18656">
                  <c:v>4.1414300000000001E-2</c:v>
                </c:pt>
                <c:pt idx="18657">
                  <c:v>1.55611E-2</c:v>
                </c:pt>
                <c:pt idx="18658">
                  <c:v>2.0242699999999999E-2</c:v>
                </c:pt>
                <c:pt idx="18659">
                  <c:v>3.6767000000000001E-2</c:v>
                </c:pt>
                <c:pt idx="18660">
                  <c:v>3.08399E-2</c:v>
                </c:pt>
                <c:pt idx="18661">
                  <c:v>2.8150600000000001E-2</c:v>
                </c:pt>
                <c:pt idx="18662">
                  <c:v>3.2732999999999998E-2</c:v>
                </c:pt>
                <c:pt idx="18663">
                  <c:v>4.40264E-2</c:v>
                </c:pt>
                <c:pt idx="18664">
                  <c:v>3.6489500000000001E-2</c:v>
                </c:pt>
                <c:pt idx="18665">
                  <c:v>3.5345099999999997E-2</c:v>
                </c:pt>
                <c:pt idx="18666">
                  <c:v>5.0859500000000002E-2</c:v>
                </c:pt>
                <c:pt idx="18667">
                  <c:v>2.9435200000000002E-2</c:v>
                </c:pt>
                <c:pt idx="18668">
                  <c:v>5.7649600000000004E-3</c:v>
                </c:pt>
                <c:pt idx="18669">
                  <c:v>2.3490899999999999E-2</c:v>
                </c:pt>
                <c:pt idx="18670">
                  <c:v>3.83282E-2</c:v>
                </c:pt>
                <c:pt idx="18671">
                  <c:v>2.4281500000000001E-2</c:v>
                </c:pt>
                <c:pt idx="18672">
                  <c:v>1.9579900000000001E-2</c:v>
                </c:pt>
                <c:pt idx="18673">
                  <c:v>5.5808999999999997E-2</c:v>
                </c:pt>
                <c:pt idx="18674">
                  <c:v>4.3488499999999999E-2</c:v>
                </c:pt>
                <c:pt idx="18675">
                  <c:v>1.4915499999999999E-3</c:v>
                </c:pt>
                <c:pt idx="18676">
                  <c:v>4.2139099999999999E-2</c:v>
                </c:pt>
                <c:pt idx="18677">
                  <c:v>6.5442100000000003E-2</c:v>
                </c:pt>
                <c:pt idx="18678">
                  <c:v>3.4366599999999997E-2</c:v>
                </c:pt>
                <c:pt idx="18679">
                  <c:v>1.73531E-2</c:v>
                </c:pt>
                <c:pt idx="18680">
                  <c:v>4.9415599999999997E-2</c:v>
                </c:pt>
                <c:pt idx="18681">
                  <c:v>1.91612E-2</c:v>
                </c:pt>
                <c:pt idx="18682">
                  <c:v>-2.14386E-3</c:v>
                </c:pt>
                <c:pt idx="18683">
                  <c:v>2.49453E-2</c:v>
                </c:pt>
                <c:pt idx="18684">
                  <c:v>6.1263100000000001E-2</c:v>
                </c:pt>
                <c:pt idx="18685">
                  <c:v>1.90639E-3</c:v>
                </c:pt>
                <c:pt idx="18686">
                  <c:v>-3.0546200000000001E-3</c:v>
                </c:pt>
                <c:pt idx="18687">
                  <c:v>2.7808200000000002E-2</c:v>
                </c:pt>
                <c:pt idx="18688">
                  <c:v>3.2752999999999997E-2</c:v>
                </c:pt>
                <c:pt idx="18689">
                  <c:v>1.8568999999999999E-2</c:v>
                </c:pt>
                <c:pt idx="18690">
                  <c:v>1.41134E-2</c:v>
                </c:pt>
                <c:pt idx="18691">
                  <c:v>2.3047399999999999E-2</c:v>
                </c:pt>
                <c:pt idx="18692">
                  <c:v>1.72176E-2</c:v>
                </c:pt>
                <c:pt idx="18693">
                  <c:v>-4.7321300000000002E-3</c:v>
                </c:pt>
                <c:pt idx="18694">
                  <c:v>1.8794100000000001E-2</c:v>
                </c:pt>
                <c:pt idx="18695">
                  <c:v>5.1868400000000002E-2</c:v>
                </c:pt>
                <c:pt idx="18696">
                  <c:v>-2.04716E-2</c:v>
                </c:pt>
                <c:pt idx="18697">
                  <c:v>-1.9103100000000001E-2</c:v>
                </c:pt>
                <c:pt idx="18698">
                  <c:v>1.8230400000000001E-2</c:v>
                </c:pt>
                <c:pt idx="18699">
                  <c:v>2.1497700000000002E-2</c:v>
                </c:pt>
                <c:pt idx="18700">
                  <c:v>3.4017600000000002E-3</c:v>
                </c:pt>
                <c:pt idx="18701">
                  <c:v>1.04551E-2</c:v>
                </c:pt>
                <c:pt idx="18702">
                  <c:v>1.43585E-2</c:v>
                </c:pt>
                <c:pt idx="18703">
                  <c:v>-3.15285E-3</c:v>
                </c:pt>
                <c:pt idx="18704">
                  <c:v>-1.67952E-2</c:v>
                </c:pt>
                <c:pt idx="18705">
                  <c:v>-6.5565099999999998E-3</c:v>
                </c:pt>
                <c:pt idx="18706">
                  <c:v>6.0138700000000002E-3</c:v>
                </c:pt>
                <c:pt idx="18707">
                  <c:v>-1.1776E-2</c:v>
                </c:pt>
                <c:pt idx="18708">
                  <c:v>-1.49508E-2</c:v>
                </c:pt>
                <c:pt idx="18709">
                  <c:v>-7.6370199999999996E-3</c:v>
                </c:pt>
                <c:pt idx="18710">
                  <c:v>-2.6187900000000002E-3</c:v>
                </c:pt>
                <c:pt idx="18711">
                  <c:v>-4.3582899999999999E-3</c:v>
                </c:pt>
                <c:pt idx="18712">
                  <c:v>1.0231000000000001E-2</c:v>
                </c:pt>
                <c:pt idx="18713">
                  <c:v>-9.1972400000000006E-3</c:v>
                </c:pt>
                <c:pt idx="18714">
                  <c:v>-3.5700799999999998E-2</c:v>
                </c:pt>
                <c:pt idx="18715">
                  <c:v>-1.8623399999999998E-2</c:v>
                </c:pt>
                <c:pt idx="18716">
                  <c:v>-2.7678500000000002E-2</c:v>
                </c:pt>
                <c:pt idx="18717">
                  <c:v>-1.31836E-2</c:v>
                </c:pt>
                <c:pt idx="18718">
                  <c:v>-1.25551E-2</c:v>
                </c:pt>
                <c:pt idx="18719">
                  <c:v>-2.3888599999999999E-2</c:v>
                </c:pt>
                <c:pt idx="18720">
                  <c:v>-4.89874E-2</c:v>
                </c:pt>
                <c:pt idx="18721">
                  <c:v>-4.59175E-2</c:v>
                </c:pt>
                <c:pt idx="18722">
                  <c:v>-3.0517599999999999E-4</c:v>
                </c:pt>
                <c:pt idx="18723">
                  <c:v>-1.20296E-2</c:v>
                </c:pt>
                <c:pt idx="18724">
                  <c:v>-2.72045E-2</c:v>
                </c:pt>
                <c:pt idx="18725">
                  <c:v>-3.5611200000000003E-2</c:v>
                </c:pt>
                <c:pt idx="18726">
                  <c:v>-4.5888900000000003E-2</c:v>
                </c:pt>
                <c:pt idx="18727">
                  <c:v>-2.75917E-2</c:v>
                </c:pt>
                <c:pt idx="18728">
                  <c:v>-3.5609200000000001E-2</c:v>
                </c:pt>
                <c:pt idx="18729">
                  <c:v>-1.7303499999999999E-2</c:v>
                </c:pt>
                <c:pt idx="18730">
                  <c:v>-3.2486000000000001E-2</c:v>
                </c:pt>
                <c:pt idx="18731">
                  <c:v>-5.45292E-2</c:v>
                </c:pt>
                <c:pt idx="18732">
                  <c:v>-5.06449E-2</c:v>
                </c:pt>
                <c:pt idx="18733">
                  <c:v>-4.64363E-2</c:v>
                </c:pt>
                <c:pt idx="18734">
                  <c:v>-4.9342200000000003E-2</c:v>
                </c:pt>
                <c:pt idx="18735">
                  <c:v>-2.5563200000000001E-2</c:v>
                </c:pt>
                <c:pt idx="18736">
                  <c:v>-2.8814300000000001E-2</c:v>
                </c:pt>
                <c:pt idx="18737">
                  <c:v>-6.1119100000000003E-2</c:v>
                </c:pt>
                <c:pt idx="18738">
                  <c:v>-6.02064E-2</c:v>
                </c:pt>
                <c:pt idx="18739">
                  <c:v>-5.6085599999999999E-2</c:v>
                </c:pt>
                <c:pt idx="18740">
                  <c:v>-2.68679E-2</c:v>
                </c:pt>
                <c:pt idx="18741">
                  <c:v>-6.0120600000000003E-2</c:v>
                </c:pt>
                <c:pt idx="18742">
                  <c:v>-7.6690700000000001E-2</c:v>
                </c:pt>
                <c:pt idx="18743">
                  <c:v>-4.9185800000000002E-2</c:v>
                </c:pt>
                <c:pt idx="18744">
                  <c:v>-5.5046999999999999E-2</c:v>
                </c:pt>
                <c:pt idx="18745">
                  <c:v>-5.14545E-2</c:v>
                </c:pt>
                <c:pt idx="18746">
                  <c:v>-6.6384299999999993E-2</c:v>
                </c:pt>
                <c:pt idx="18747">
                  <c:v>-6.9045099999999998E-2</c:v>
                </c:pt>
                <c:pt idx="18748">
                  <c:v>-6.7956900000000001E-2</c:v>
                </c:pt>
                <c:pt idx="18749">
                  <c:v>-8.2779900000000003E-2</c:v>
                </c:pt>
                <c:pt idx="18750">
                  <c:v>-5.3028100000000002E-2</c:v>
                </c:pt>
                <c:pt idx="18751">
                  <c:v>-5.8609000000000001E-2</c:v>
                </c:pt>
                <c:pt idx="18752">
                  <c:v>-7.2924600000000006E-2</c:v>
                </c:pt>
                <c:pt idx="18753">
                  <c:v>-7.2370500000000004E-2</c:v>
                </c:pt>
                <c:pt idx="18754">
                  <c:v>-7.82471E-2</c:v>
                </c:pt>
                <c:pt idx="18755" formatCode="0.00E+00">
                  <c:v>-7.5847600000000001E-2</c:v>
                </c:pt>
                <c:pt idx="18756">
                  <c:v>-0.10806499999999999</c:v>
                </c:pt>
                <c:pt idx="18757">
                  <c:v>-7.4753799999999995E-2</c:v>
                </c:pt>
                <c:pt idx="18758">
                  <c:v>-8.5432099999999997E-2</c:v>
                </c:pt>
                <c:pt idx="18759">
                  <c:v>-9.9195500000000006E-2</c:v>
                </c:pt>
                <c:pt idx="18760">
                  <c:v>-7.2839699999999993E-2</c:v>
                </c:pt>
                <c:pt idx="18761">
                  <c:v>-8.1777600000000006E-2</c:v>
                </c:pt>
                <c:pt idx="18762">
                  <c:v>-8.7819099999999997E-2</c:v>
                </c:pt>
                <c:pt idx="18763">
                  <c:v>-9.7003900000000004E-2</c:v>
                </c:pt>
                <c:pt idx="18764">
                  <c:v>-8.4413500000000002E-2</c:v>
                </c:pt>
                <c:pt idx="18765">
                  <c:v>-9.9589300000000006E-2</c:v>
                </c:pt>
                <c:pt idx="18766">
                  <c:v>-0.102855</c:v>
                </c:pt>
                <c:pt idx="18767">
                  <c:v>-9.2824900000000002E-2</c:v>
                </c:pt>
                <c:pt idx="18768">
                  <c:v>-9.1653799999999994E-2</c:v>
                </c:pt>
                <c:pt idx="18769">
                  <c:v>-8.2834199999999997E-2</c:v>
                </c:pt>
                <c:pt idx="18770">
                  <c:v>-8.1829100000000002E-2</c:v>
                </c:pt>
                <c:pt idx="18771">
                  <c:v>-8.3686800000000006E-2</c:v>
                </c:pt>
                <c:pt idx="18772">
                  <c:v>-8.0105800000000005E-2</c:v>
                </c:pt>
                <c:pt idx="18773">
                  <c:v>-9.2243199999999997E-2</c:v>
                </c:pt>
                <c:pt idx="18774">
                  <c:v>-9.6509899999999996E-2</c:v>
                </c:pt>
                <c:pt idx="18775">
                  <c:v>-6.9848099999999996E-2</c:v>
                </c:pt>
                <c:pt idx="18776">
                  <c:v>-8.5858299999999999E-2</c:v>
                </c:pt>
                <c:pt idx="18777">
                  <c:v>-8.6221699999999998E-2</c:v>
                </c:pt>
                <c:pt idx="18778">
                  <c:v>-8.6284600000000003E-2</c:v>
                </c:pt>
                <c:pt idx="18779">
                  <c:v>-9.8128300000000002E-2</c:v>
                </c:pt>
                <c:pt idx="18780">
                  <c:v>-5.74589E-2</c:v>
                </c:pt>
                <c:pt idx="18781">
                  <c:v>-4.4522300000000001E-2</c:v>
                </c:pt>
                <c:pt idx="18782">
                  <c:v>-8.1827200000000003E-2</c:v>
                </c:pt>
                <c:pt idx="18783">
                  <c:v>-9.2041999999999999E-2</c:v>
                </c:pt>
                <c:pt idx="18784">
                  <c:v>-8.7934499999999999E-2</c:v>
                </c:pt>
                <c:pt idx="18785">
                  <c:v>-6.9195699999999999E-2</c:v>
                </c:pt>
                <c:pt idx="18786">
                  <c:v>-7.3897400000000002E-2</c:v>
                </c:pt>
                <c:pt idx="18787">
                  <c:v>-7.6082200000000003E-2</c:v>
                </c:pt>
                <c:pt idx="18788">
                  <c:v>-8.2933400000000004E-2</c:v>
                </c:pt>
                <c:pt idx="18789">
                  <c:v>-9.2856400000000006E-2</c:v>
                </c:pt>
                <c:pt idx="18790">
                  <c:v>-9.6548999999999996E-2</c:v>
                </c:pt>
                <c:pt idx="18791">
                  <c:v>-6.8187700000000004E-2</c:v>
                </c:pt>
                <c:pt idx="18792">
                  <c:v>-5.9267E-2</c:v>
                </c:pt>
                <c:pt idx="18793">
                  <c:v>-6.0841600000000003E-2</c:v>
                </c:pt>
                <c:pt idx="18794">
                  <c:v>-8.8069900000000007E-2</c:v>
                </c:pt>
                <c:pt idx="18795">
                  <c:v>-7.7544199999999994E-2</c:v>
                </c:pt>
                <c:pt idx="18796">
                  <c:v>-9.7740199999999999E-2</c:v>
                </c:pt>
                <c:pt idx="18797">
                  <c:v>-9.3501100000000004E-2</c:v>
                </c:pt>
                <c:pt idx="18798">
                  <c:v>-6.6142099999999995E-2</c:v>
                </c:pt>
                <c:pt idx="18799">
                  <c:v>-7.6695399999999997E-2</c:v>
                </c:pt>
                <c:pt idx="18800">
                  <c:v>-9.8956100000000005E-2</c:v>
                </c:pt>
                <c:pt idx="18801">
                  <c:v>-8.8216799999999998E-2</c:v>
                </c:pt>
                <c:pt idx="18802">
                  <c:v>-9.1976199999999994E-2</c:v>
                </c:pt>
                <c:pt idx="18803">
                  <c:v>-7.2652800000000003E-2</c:v>
                </c:pt>
                <c:pt idx="18804">
                  <c:v>-7.8549400000000005E-2</c:v>
                </c:pt>
                <c:pt idx="18805">
                  <c:v>-8.5516900000000007E-2</c:v>
                </c:pt>
                <c:pt idx="18806">
                  <c:v>-8.7795300000000007E-2</c:v>
                </c:pt>
                <c:pt idx="18807">
                  <c:v>-0.109663</c:v>
                </c:pt>
                <c:pt idx="18808">
                  <c:v>-8.6524000000000004E-2</c:v>
                </c:pt>
                <c:pt idx="18809">
                  <c:v>-7.4935000000000002E-2</c:v>
                </c:pt>
                <c:pt idx="18810">
                  <c:v>-8.03976E-2</c:v>
                </c:pt>
                <c:pt idx="18811">
                  <c:v>-0.13603000000000001</c:v>
                </c:pt>
                <c:pt idx="18812">
                  <c:v>-0.10788300000000001</c:v>
                </c:pt>
                <c:pt idx="18813">
                  <c:v>-8.9006399999999999E-2</c:v>
                </c:pt>
                <c:pt idx="18814">
                  <c:v>-7.7873200000000004E-2</c:v>
                </c:pt>
                <c:pt idx="18815">
                  <c:v>-8.1215899999999994E-2</c:v>
                </c:pt>
                <c:pt idx="18816">
                  <c:v>-0.10243099999999999</c:v>
                </c:pt>
                <c:pt idx="18817">
                  <c:v>-0.104172</c:v>
                </c:pt>
                <c:pt idx="18818">
                  <c:v>-0.12234100000000001</c:v>
                </c:pt>
                <c:pt idx="18819">
                  <c:v>-0.107914</c:v>
                </c:pt>
                <c:pt idx="18820">
                  <c:v>-8.9308700000000005E-2</c:v>
                </c:pt>
                <c:pt idx="18821">
                  <c:v>-9.6499399999999999E-2</c:v>
                </c:pt>
                <c:pt idx="18822">
                  <c:v>-0.11138099999999999</c:v>
                </c:pt>
                <c:pt idx="18823">
                  <c:v>-0.116871</c:v>
                </c:pt>
                <c:pt idx="18824">
                  <c:v>-0.11070000000000001</c:v>
                </c:pt>
                <c:pt idx="18825">
                  <c:v>-0.11841400000000001</c:v>
                </c:pt>
                <c:pt idx="18826">
                  <c:v>-9.61037E-2</c:v>
                </c:pt>
                <c:pt idx="18827">
                  <c:v>-0.103563</c:v>
                </c:pt>
                <c:pt idx="18828">
                  <c:v>-0.114485</c:v>
                </c:pt>
                <c:pt idx="18829">
                  <c:v>-0.122529</c:v>
                </c:pt>
                <c:pt idx="18830">
                  <c:v>-0.103492</c:v>
                </c:pt>
                <c:pt idx="18831">
                  <c:v>-0.106291</c:v>
                </c:pt>
                <c:pt idx="18832">
                  <c:v>-0.12744900000000001</c:v>
                </c:pt>
                <c:pt idx="18833">
                  <c:v>-0.12993499999999999</c:v>
                </c:pt>
                <c:pt idx="18834">
                  <c:v>-0.13677400000000001</c:v>
                </c:pt>
                <c:pt idx="18835">
                  <c:v>-0.13398699999999999</c:v>
                </c:pt>
                <c:pt idx="18836">
                  <c:v>-0.119931</c:v>
                </c:pt>
                <c:pt idx="18837">
                  <c:v>-0.117863</c:v>
                </c:pt>
                <c:pt idx="18838">
                  <c:v>-0.13131000000000001</c:v>
                </c:pt>
                <c:pt idx="18839">
                  <c:v>-0.15154799999999999</c:v>
                </c:pt>
                <c:pt idx="18840">
                  <c:v>-0.12922600000000001</c:v>
                </c:pt>
                <c:pt idx="18841">
                  <c:v>-9.3264600000000003E-2</c:v>
                </c:pt>
                <c:pt idx="18842">
                  <c:v>-0.12384000000000001</c:v>
                </c:pt>
                <c:pt idx="18843">
                  <c:v>-0.131212</c:v>
                </c:pt>
                <c:pt idx="18844">
                  <c:v>-0.11204799999999999</c:v>
                </c:pt>
                <c:pt idx="18845">
                  <c:v>-0.137626</c:v>
                </c:pt>
                <c:pt idx="18846">
                  <c:v>-0.15525800000000001</c:v>
                </c:pt>
                <c:pt idx="18847">
                  <c:v>-9.6305799999999997E-2</c:v>
                </c:pt>
                <c:pt idx="18848">
                  <c:v>-9.3436199999999997E-2</c:v>
                </c:pt>
                <c:pt idx="18849">
                  <c:v>-0.12939800000000001</c:v>
                </c:pt>
                <c:pt idx="18850">
                  <c:v>-0.12795899999999999</c:v>
                </c:pt>
                <c:pt idx="18851">
                  <c:v>-0.115315</c:v>
                </c:pt>
                <c:pt idx="18852">
                  <c:v>-0.119186</c:v>
                </c:pt>
                <c:pt idx="18853">
                  <c:v>-0.14019799999999999</c:v>
                </c:pt>
                <c:pt idx="18854">
                  <c:v>-0.132046</c:v>
                </c:pt>
                <c:pt idx="18855">
                  <c:v>-0.12356499999999999</c:v>
                </c:pt>
                <c:pt idx="18856">
                  <c:v>-0.153138</c:v>
                </c:pt>
                <c:pt idx="18857">
                  <c:v>-0.12546099999999999</c:v>
                </c:pt>
                <c:pt idx="18858">
                  <c:v>-0.104117</c:v>
                </c:pt>
                <c:pt idx="18859">
                  <c:v>-0.105522</c:v>
                </c:pt>
                <c:pt idx="18860">
                  <c:v>-0.13516</c:v>
                </c:pt>
                <c:pt idx="18861">
                  <c:v>-0.119181</c:v>
                </c:pt>
                <c:pt idx="18862">
                  <c:v>-0.116719</c:v>
                </c:pt>
                <c:pt idx="18863">
                  <c:v>-0.149864</c:v>
                </c:pt>
                <c:pt idx="18864">
                  <c:v>-0.11921900000000001</c:v>
                </c:pt>
                <c:pt idx="18865">
                  <c:v>-0.12990699999999999</c:v>
                </c:pt>
                <c:pt idx="18866">
                  <c:v>-0.117174</c:v>
                </c:pt>
                <c:pt idx="18867">
                  <c:v>-0.14769699999999999</c:v>
                </c:pt>
                <c:pt idx="18868">
                  <c:v>-0.14430499999999999</c:v>
                </c:pt>
                <c:pt idx="18869">
                  <c:v>-0.10631400000000001</c:v>
                </c:pt>
                <c:pt idx="18870">
                  <c:v>-0.136182</c:v>
                </c:pt>
                <c:pt idx="18871">
                  <c:v>-0.138932</c:v>
                </c:pt>
                <c:pt idx="18872">
                  <c:v>-0.12917600000000001</c:v>
                </c:pt>
                <c:pt idx="18873">
                  <c:v>-0.14786299999999999</c:v>
                </c:pt>
                <c:pt idx="18874">
                  <c:v>-0.153137</c:v>
                </c:pt>
                <c:pt idx="18875">
                  <c:v>-0.109815</c:v>
                </c:pt>
                <c:pt idx="18876">
                  <c:v>-0.11027000000000001</c:v>
                </c:pt>
                <c:pt idx="18877">
                  <c:v>-0.141874</c:v>
                </c:pt>
                <c:pt idx="18878">
                  <c:v>-0.14133899999999999</c:v>
                </c:pt>
                <c:pt idx="18879">
                  <c:v>-0.13247</c:v>
                </c:pt>
                <c:pt idx="18880">
                  <c:v>-0.117322</c:v>
                </c:pt>
                <c:pt idx="18881">
                  <c:v>-0.132075</c:v>
                </c:pt>
                <c:pt idx="18882">
                  <c:v>-0.12828300000000001</c:v>
                </c:pt>
                <c:pt idx="18883">
                  <c:v>-0.14834700000000001</c:v>
                </c:pt>
                <c:pt idx="18884">
                  <c:v>-0.13436699999999999</c:v>
                </c:pt>
                <c:pt idx="18885">
                  <c:v>-0.110461</c:v>
                </c:pt>
                <c:pt idx="18886">
                  <c:v>-0.121709</c:v>
                </c:pt>
                <c:pt idx="18887">
                  <c:v>-0.11701</c:v>
                </c:pt>
                <c:pt idx="18888" formatCode="0.00E+00">
                  <c:v>-0.138207</c:v>
                </c:pt>
                <c:pt idx="18889">
                  <c:v>-0.13289699999999999</c:v>
                </c:pt>
                <c:pt idx="18890">
                  <c:v>-0.12286</c:v>
                </c:pt>
                <c:pt idx="18891">
                  <c:v>-0.13138900000000001</c:v>
                </c:pt>
                <c:pt idx="18892">
                  <c:v>-0.123941</c:v>
                </c:pt>
                <c:pt idx="18893">
                  <c:v>-0.10950699999999999</c:v>
                </c:pt>
                <c:pt idx="18894">
                  <c:v>-0.151587</c:v>
                </c:pt>
                <c:pt idx="18895">
                  <c:v>-0.150528</c:v>
                </c:pt>
                <c:pt idx="18896">
                  <c:v>-0.120046</c:v>
                </c:pt>
                <c:pt idx="18897">
                  <c:v>-0.117732</c:v>
                </c:pt>
                <c:pt idx="18898">
                  <c:v>-0.10983999999999999</c:v>
                </c:pt>
                <c:pt idx="18899">
                  <c:v>-0.138099</c:v>
                </c:pt>
                <c:pt idx="18900">
                  <c:v>-0.119573</c:v>
                </c:pt>
                <c:pt idx="18901">
                  <c:v>-0.127805</c:v>
                </c:pt>
                <c:pt idx="18902">
                  <c:v>-0.14139699999999999</c:v>
                </c:pt>
                <c:pt idx="18903">
                  <c:v>-0.116088</c:v>
                </c:pt>
                <c:pt idx="18904">
                  <c:v>-9.9091499999999999E-2</c:v>
                </c:pt>
                <c:pt idx="18905">
                  <c:v>-0.122937</c:v>
                </c:pt>
                <c:pt idx="18906">
                  <c:v>-0.133269</c:v>
                </c:pt>
                <c:pt idx="18907">
                  <c:v>-0.119934</c:v>
                </c:pt>
                <c:pt idx="18908">
                  <c:v>-0.13441600000000001</c:v>
                </c:pt>
                <c:pt idx="18909">
                  <c:v>-0.124513</c:v>
                </c:pt>
                <c:pt idx="18910">
                  <c:v>-0.139899</c:v>
                </c:pt>
                <c:pt idx="18911">
                  <c:v>-0.141878</c:v>
                </c:pt>
                <c:pt idx="18912">
                  <c:v>-0.14951200000000001</c:v>
                </c:pt>
                <c:pt idx="18913">
                  <c:v>-0.126165</c:v>
                </c:pt>
                <c:pt idx="18914">
                  <c:v>-0.116074</c:v>
                </c:pt>
                <c:pt idx="18915">
                  <c:v>-0.121737</c:v>
                </c:pt>
                <c:pt idx="18916">
                  <c:v>-0.12554799999999999</c:v>
                </c:pt>
                <c:pt idx="18917">
                  <c:v>-0.13513700000000001</c:v>
                </c:pt>
                <c:pt idx="18918">
                  <c:v>-0.12848499999999999</c:v>
                </c:pt>
                <c:pt idx="18919">
                  <c:v>-0.11172</c:v>
                </c:pt>
                <c:pt idx="18920">
                  <c:v>-0.122881</c:v>
                </c:pt>
                <c:pt idx="18921">
                  <c:v>-0.12357600000000001</c:v>
                </c:pt>
                <c:pt idx="18922">
                  <c:v>-0.138463</c:v>
                </c:pt>
                <c:pt idx="18923">
                  <c:v>-0.125636</c:v>
                </c:pt>
                <c:pt idx="18924">
                  <c:v>-9.9635100000000004E-2</c:v>
                </c:pt>
                <c:pt idx="18925">
                  <c:v>-0.11559999999999999</c:v>
                </c:pt>
                <c:pt idx="18926">
                  <c:v>-0.14546799999999999</c:v>
                </c:pt>
                <c:pt idx="18927">
                  <c:v>-0.107229</c:v>
                </c:pt>
                <c:pt idx="18928">
                  <c:v>-0.11923</c:v>
                </c:pt>
                <c:pt idx="18929">
                  <c:v>-0.129633</c:v>
                </c:pt>
                <c:pt idx="18930">
                  <c:v>-0.12167500000000001</c:v>
                </c:pt>
                <c:pt idx="18931">
                  <c:v>-0.12901699999999999</c:v>
                </c:pt>
                <c:pt idx="18932">
                  <c:v>-0.12107</c:v>
                </c:pt>
                <c:pt idx="18933">
                  <c:v>-0.14450299999999999</c:v>
                </c:pt>
                <c:pt idx="18934">
                  <c:v>-0.118118</c:v>
                </c:pt>
                <c:pt idx="18935">
                  <c:v>-0.105699</c:v>
                </c:pt>
                <c:pt idx="18936">
                  <c:v>-0.106755</c:v>
                </c:pt>
                <c:pt idx="18937">
                  <c:v>-0.113728</c:v>
                </c:pt>
                <c:pt idx="18938">
                  <c:v>-0.13276299999999999</c:v>
                </c:pt>
                <c:pt idx="18939">
                  <c:v>-0.122585</c:v>
                </c:pt>
                <c:pt idx="18940">
                  <c:v>-0.11595900000000001</c:v>
                </c:pt>
                <c:pt idx="18941">
                  <c:v>-0.110483</c:v>
                </c:pt>
                <c:pt idx="18942">
                  <c:v>-0.11272500000000001</c:v>
                </c:pt>
                <c:pt idx="18943">
                  <c:v>-0.12342400000000001</c:v>
                </c:pt>
                <c:pt idx="18944">
                  <c:v>-0.142401</c:v>
                </c:pt>
                <c:pt idx="18945">
                  <c:v>-0.110277</c:v>
                </c:pt>
                <c:pt idx="18946">
                  <c:v>-8.7897299999999998E-2</c:v>
                </c:pt>
                <c:pt idx="18947">
                  <c:v>-0.11032599999999999</c:v>
                </c:pt>
                <c:pt idx="18948">
                  <c:v>-0.111886</c:v>
                </c:pt>
                <c:pt idx="18949">
                  <c:v>-0.124899</c:v>
                </c:pt>
                <c:pt idx="18950">
                  <c:v>-0.100302</c:v>
                </c:pt>
                <c:pt idx="18951">
                  <c:v>-0.112206</c:v>
                </c:pt>
                <c:pt idx="18952">
                  <c:v>-9.2075299999999999E-2</c:v>
                </c:pt>
                <c:pt idx="18953">
                  <c:v>-8.7241200000000005E-2</c:v>
                </c:pt>
                <c:pt idx="18954">
                  <c:v>-9.2766799999999996E-2</c:v>
                </c:pt>
                <c:pt idx="18955">
                  <c:v>-9.2611299999999994E-2</c:v>
                </c:pt>
                <c:pt idx="18956">
                  <c:v>-8.4096000000000004E-2</c:v>
                </c:pt>
                <c:pt idx="18957">
                  <c:v>-8.14333E-2</c:v>
                </c:pt>
                <c:pt idx="18958">
                  <c:v>-6.59304E-2</c:v>
                </c:pt>
                <c:pt idx="18959">
                  <c:v>-6.9398899999999999E-2</c:v>
                </c:pt>
                <c:pt idx="18960">
                  <c:v>-6.55718E-2</c:v>
                </c:pt>
                <c:pt idx="18961">
                  <c:v>-6.9661100000000004E-2</c:v>
                </c:pt>
                <c:pt idx="18962">
                  <c:v>-5.12962E-2</c:v>
                </c:pt>
                <c:pt idx="18963">
                  <c:v>-6.05249E-2</c:v>
                </c:pt>
                <c:pt idx="18964">
                  <c:v>-5.3287500000000002E-2</c:v>
                </c:pt>
                <c:pt idx="18965">
                  <c:v>-5.2485499999999997E-2</c:v>
                </c:pt>
                <c:pt idx="18966">
                  <c:v>-5.6172399999999997E-2</c:v>
                </c:pt>
                <c:pt idx="18967">
                  <c:v>-5.6559600000000002E-2</c:v>
                </c:pt>
                <c:pt idx="18968">
                  <c:v>-5.70412E-2</c:v>
                </c:pt>
                <c:pt idx="18969">
                  <c:v>-3.2092099999999998E-2</c:v>
                </c:pt>
                <c:pt idx="18970">
                  <c:v>-5.4912599999999999E-2</c:v>
                </c:pt>
                <c:pt idx="18971">
                  <c:v>-5.5453299999999997E-2</c:v>
                </c:pt>
                <c:pt idx="18972">
                  <c:v>-6.2332199999999997E-2</c:v>
                </c:pt>
                <c:pt idx="18973">
                  <c:v>-5.77726E-2</c:v>
                </c:pt>
                <c:pt idx="18974">
                  <c:v>-3.5492900000000001E-2</c:v>
                </c:pt>
                <c:pt idx="18975">
                  <c:v>-4.3368299999999999E-2</c:v>
                </c:pt>
                <c:pt idx="18976">
                  <c:v>-3.6285400000000002E-2</c:v>
                </c:pt>
                <c:pt idx="18977">
                  <c:v>-5.7204199999999997E-2</c:v>
                </c:pt>
                <c:pt idx="18978">
                  <c:v>-6.3285800000000003E-2</c:v>
                </c:pt>
                <c:pt idx="18979">
                  <c:v>-4.4380200000000002E-2</c:v>
                </c:pt>
                <c:pt idx="18980">
                  <c:v>-3.5195400000000002E-2</c:v>
                </c:pt>
                <c:pt idx="18981">
                  <c:v>-5.8706300000000003E-2</c:v>
                </c:pt>
                <c:pt idx="18982">
                  <c:v>-4.6288500000000003E-2</c:v>
                </c:pt>
                <c:pt idx="18983">
                  <c:v>-4.5823099999999999E-2</c:v>
                </c:pt>
                <c:pt idx="18984">
                  <c:v>-4.0229800000000003E-2</c:v>
                </c:pt>
                <c:pt idx="18985">
                  <c:v>-3.2787299999999998E-2</c:v>
                </c:pt>
                <c:pt idx="18986">
                  <c:v>-2.2910099999999999E-2</c:v>
                </c:pt>
                <c:pt idx="18987">
                  <c:v>-3.2996200000000003E-2</c:v>
                </c:pt>
                <c:pt idx="18988">
                  <c:v>-4.4587099999999998E-2</c:v>
                </c:pt>
                <c:pt idx="18989">
                  <c:v>-4.40025E-2</c:v>
                </c:pt>
                <c:pt idx="18990">
                  <c:v>-2.2348400000000001E-2</c:v>
                </c:pt>
                <c:pt idx="18991">
                  <c:v>-2.9905299999999999E-2</c:v>
                </c:pt>
                <c:pt idx="18992">
                  <c:v>-4.4185599999999998E-2</c:v>
                </c:pt>
                <c:pt idx="18993">
                  <c:v>-1.8981899999999999E-2</c:v>
                </c:pt>
                <c:pt idx="18994">
                  <c:v>-4.23317E-2</c:v>
                </c:pt>
                <c:pt idx="18995">
                  <c:v>-5.6836100000000001E-2</c:v>
                </c:pt>
                <c:pt idx="18996">
                  <c:v>-2.3968699999999999E-2</c:v>
                </c:pt>
                <c:pt idx="18997">
                  <c:v>-3.0613899999999999E-2</c:v>
                </c:pt>
                <c:pt idx="18998">
                  <c:v>-2.9599199999999999E-2</c:v>
                </c:pt>
                <c:pt idx="18999">
                  <c:v>-5.5547699999999998E-2</c:v>
                </c:pt>
                <c:pt idx="19000">
                  <c:v>-2.8825799999999999E-2</c:v>
                </c:pt>
                <c:pt idx="19001">
                  <c:v>-2.77033E-2</c:v>
                </c:pt>
                <c:pt idx="19002">
                  <c:v>-4.9018899999999997E-2</c:v>
                </c:pt>
                <c:pt idx="19003">
                  <c:v>-1.93691E-2</c:v>
                </c:pt>
                <c:pt idx="19004">
                  <c:v>-2.52848E-2</c:v>
                </c:pt>
                <c:pt idx="19005">
                  <c:v>-1.7754599999999999E-2</c:v>
                </c:pt>
                <c:pt idx="19006">
                  <c:v>-2.7662300000000001E-2</c:v>
                </c:pt>
                <c:pt idx="19007">
                  <c:v>-1.6991599999999999E-2</c:v>
                </c:pt>
                <c:pt idx="19008">
                  <c:v>6.9074599999999998E-3</c:v>
                </c:pt>
                <c:pt idx="19009">
                  <c:v>-4.4384E-2</c:v>
                </c:pt>
                <c:pt idx="19010">
                  <c:v>-2.2107100000000001E-2</c:v>
                </c:pt>
                <c:pt idx="19011">
                  <c:v>-6.8988799999999996E-3</c:v>
                </c:pt>
                <c:pt idx="19012">
                  <c:v>-3.5863899999999997E-2</c:v>
                </c:pt>
                <c:pt idx="19013">
                  <c:v>-2.19145E-2</c:v>
                </c:pt>
                <c:pt idx="19014">
                  <c:v>-8.3675399999999997E-3</c:v>
                </c:pt>
                <c:pt idx="19015">
                  <c:v>-1.35202E-2</c:v>
                </c:pt>
                <c:pt idx="19016">
                  <c:v>-1.88732E-2</c:v>
                </c:pt>
                <c:pt idx="19017">
                  <c:v>-2.5343899999999999E-2</c:v>
                </c:pt>
                <c:pt idx="19018">
                  <c:v>-9.2391999999999995E-3</c:v>
                </c:pt>
                <c:pt idx="19019">
                  <c:v>3.5344100000000003E-2</c:v>
                </c:pt>
                <c:pt idx="19020">
                  <c:v>8.1233999999999994E-3</c:v>
                </c:pt>
                <c:pt idx="19021">
                  <c:v>-1.6931499999999999E-2</c:v>
                </c:pt>
                <c:pt idx="19022">
                  <c:v>-9.3374300000000007E-3</c:v>
                </c:pt>
                <c:pt idx="19023">
                  <c:v>-9.3164400000000005E-3</c:v>
                </c:pt>
                <c:pt idx="19024">
                  <c:v>4.9018900000000003E-4</c:v>
                </c:pt>
                <c:pt idx="19025">
                  <c:v>2.49672E-3</c:v>
                </c:pt>
                <c:pt idx="19026">
                  <c:v>-1.7279599999999999E-2</c:v>
                </c:pt>
                <c:pt idx="19027">
                  <c:v>-6.45351E-3</c:v>
                </c:pt>
                <c:pt idx="19028">
                  <c:v>-5.87559E-3</c:v>
                </c:pt>
                <c:pt idx="19029">
                  <c:v>1.1813199999999999E-2</c:v>
                </c:pt>
                <c:pt idx="19030">
                  <c:v>2.9238699999999999E-2</c:v>
                </c:pt>
                <c:pt idx="19031">
                  <c:v>1.22709E-2</c:v>
                </c:pt>
                <c:pt idx="19032">
                  <c:v>5.9022900000000001E-3</c:v>
                </c:pt>
                <c:pt idx="19033">
                  <c:v>-5.9223200000000004E-4</c:v>
                </c:pt>
                <c:pt idx="19034">
                  <c:v>2.14472E-2</c:v>
                </c:pt>
                <c:pt idx="19035">
                  <c:v>2.2872900000000002E-2</c:v>
                </c:pt>
                <c:pt idx="19036">
                  <c:v>1.47858E-2</c:v>
                </c:pt>
                <c:pt idx="19037">
                  <c:v>3.4517300000000001E-2</c:v>
                </c:pt>
                <c:pt idx="19038">
                  <c:v>2.14529E-2</c:v>
                </c:pt>
                <c:pt idx="19039">
                  <c:v>-1.49632E-3</c:v>
                </c:pt>
                <c:pt idx="19040">
                  <c:v>2.6262299999999999E-2</c:v>
                </c:pt>
                <c:pt idx="19041">
                  <c:v>4.9757000000000003E-2</c:v>
                </c:pt>
                <c:pt idx="19042">
                  <c:v>5.0794600000000002E-2</c:v>
                </c:pt>
                <c:pt idx="19043">
                  <c:v>4.14886E-2</c:v>
                </c:pt>
                <c:pt idx="19044">
                  <c:v>1.90554E-2</c:v>
                </c:pt>
                <c:pt idx="19045">
                  <c:v>1.8252399999999998E-2</c:v>
                </c:pt>
                <c:pt idx="19046">
                  <c:v>4.9699800000000002E-2</c:v>
                </c:pt>
                <c:pt idx="19047">
                  <c:v>5.5532499999999999E-2</c:v>
                </c:pt>
                <c:pt idx="19048">
                  <c:v>4.6894100000000001E-2</c:v>
                </c:pt>
                <c:pt idx="19049">
                  <c:v>3.3892600000000002E-2</c:v>
                </c:pt>
                <c:pt idx="19050">
                  <c:v>3.8405399999999999E-2</c:v>
                </c:pt>
                <c:pt idx="19051">
                  <c:v>4.5522699999999999E-2</c:v>
                </c:pt>
                <c:pt idx="19052">
                  <c:v>3.75319E-2</c:v>
                </c:pt>
                <c:pt idx="19053">
                  <c:v>5.2459699999999998E-2</c:v>
                </c:pt>
                <c:pt idx="19054">
                  <c:v>4.2455699999999999E-2</c:v>
                </c:pt>
                <c:pt idx="19055">
                  <c:v>4.2062799999999997E-2</c:v>
                </c:pt>
                <c:pt idx="19056">
                  <c:v>5.7492300000000003E-2</c:v>
                </c:pt>
                <c:pt idx="19057">
                  <c:v>4.7257399999999998E-2</c:v>
                </c:pt>
                <c:pt idx="19058">
                  <c:v>6.4479800000000004E-2</c:v>
                </c:pt>
                <c:pt idx="19059">
                  <c:v>5.9437799999999999E-2</c:v>
                </c:pt>
                <c:pt idx="19060">
                  <c:v>4.5932800000000003E-2</c:v>
                </c:pt>
                <c:pt idx="19061">
                  <c:v>6.5721500000000002E-2</c:v>
                </c:pt>
                <c:pt idx="19062">
                  <c:v>6.04687E-2</c:v>
                </c:pt>
                <c:pt idx="19063">
                  <c:v>6.8911600000000003E-2</c:v>
                </c:pt>
                <c:pt idx="19064">
                  <c:v>8.5670499999999997E-2</c:v>
                </c:pt>
                <c:pt idx="19065">
                  <c:v>5.5672600000000003E-2</c:v>
                </c:pt>
                <c:pt idx="19066">
                  <c:v>5.1819799999999999E-2</c:v>
                </c:pt>
                <c:pt idx="19067">
                  <c:v>6.7619299999999993E-2</c:v>
                </c:pt>
                <c:pt idx="19068">
                  <c:v>7.3744799999999999E-2</c:v>
                </c:pt>
                <c:pt idx="19069">
                  <c:v>8.8727E-2</c:v>
                </c:pt>
                <c:pt idx="19070">
                  <c:v>8.2933400000000004E-2</c:v>
                </c:pt>
                <c:pt idx="19071">
                  <c:v>7.1729699999999993E-2</c:v>
                </c:pt>
                <c:pt idx="19072">
                  <c:v>6.9025000000000003E-2</c:v>
                </c:pt>
                <c:pt idx="19073">
                  <c:v>5.9779199999999998E-2</c:v>
                </c:pt>
                <c:pt idx="19074">
                  <c:v>0.105392</c:v>
                </c:pt>
                <c:pt idx="19075">
                  <c:v>0.10086299999999999</c:v>
                </c:pt>
                <c:pt idx="19076">
                  <c:v>7.2609900000000005E-2</c:v>
                </c:pt>
                <c:pt idx="19077">
                  <c:v>8.5515999999999995E-2</c:v>
                </c:pt>
                <c:pt idx="19078">
                  <c:v>6.0763400000000002E-2</c:v>
                </c:pt>
                <c:pt idx="19079">
                  <c:v>9.27172E-2</c:v>
                </c:pt>
                <c:pt idx="19080">
                  <c:v>9.3586000000000003E-2</c:v>
                </c:pt>
                <c:pt idx="19081">
                  <c:v>7.6867099999999994E-2</c:v>
                </c:pt>
                <c:pt idx="19082">
                  <c:v>6.6347100000000006E-2</c:v>
                </c:pt>
                <c:pt idx="19083">
                  <c:v>5.1467899999999997E-2</c:v>
                </c:pt>
                <c:pt idx="19084">
                  <c:v>9.2806799999999995E-2</c:v>
                </c:pt>
                <c:pt idx="19085">
                  <c:v>9.0683E-2</c:v>
                </c:pt>
                <c:pt idx="19086">
                  <c:v>0.101592</c:v>
                </c:pt>
                <c:pt idx="19087">
                  <c:v>6.2033699999999997E-2</c:v>
                </c:pt>
                <c:pt idx="19088">
                  <c:v>7.0859900000000003E-2</c:v>
                </c:pt>
                <c:pt idx="19089">
                  <c:v>8.0861100000000005E-2</c:v>
                </c:pt>
                <c:pt idx="19090">
                  <c:v>8.5915599999999995E-2</c:v>
                </c:pt>
                <c:pt idx="19091">
                  <c:v>0.111647</c:v>
                </c:pt>
                <c:pt idx="19092">
                  <c:v>9.11217E-2</c:v>
                </c:pt>
                <c:pt idx="19093">
                  <c:v>8.2421300000000003E-2</c:v>
                </c:pt>
                <c:pt idx="19094">
                  <c:v>6.4855599999999999E-2</c:v>
                </c:pt>
                <c:pt idx="19095">
                  <c:v>6.6008600000000001E-2</c:v>
                </c:pt>
                <c:pt idx="19096">
                  <c:v>8.3993899999999996E-2</c:v>
                </c:pt>
                <c:pt idx="19097">
                  <c:v>9.6919099999999994E-2</c:v>
                </c:pt>
                <c:pt idx="19098">
                  <c:v>8.66566E-2</c:v>
                </c:pt>
                <c:pt idx="19099">
                  <c:v>7.4345599999999998E-2</c:v>
                </c:pt>
                <c:pt idx="19100">
                  <c:v>7.2286600000000006E-2</c:v>
                </c:pt>
                <c:pt idx="19101">
                  <c:v>8.0988900000000003E-2</c:v>
                </c:pt>
                <c:pt idx="19102">
                  <c:v>0.10043000000000001</c:v>
                </c:pt>
                <c:pt idx="19103">
                  <c:v>8.05588E-2</c:v>
                </c:pt>
                <c:pt idx="19104">
                  <c:v>8.9507100000000006E-2</c:v>
                </c:pt>
                <c:pt idx="19105">
                  <c:v>9.6898999999999999E-2</c:v>
                </c:pt>
                <c:pt idx="19106">
                  <c:v>7.6660199999999998E-2</c:v>
                </c:pt>
                <c:pt idx="19107">
                  <c:v>8.6168300000000003E-2</c:v>
                </c:pt>
                <c:pt idx="19108">
                  <c:v>8.4975200000000001E-2</c:v>
                </c:pt>
                <c:pt idx="19109">
                  <c:v>7.9911200000000002E-2</c:v>
                </c:pt>
                <c:pt idx="19110">
                  <c:v>6.6162100000000001E-2</c:v>
                </c:pt>
                <c:pt idx="19111">
                  <c:v>8.4362000000000006E-2</c:v>
                </c:pt>
                <c:pt idx="19112">
                  <c:v>9.9038100000000004E-2</c:v>
                </c:pt>
                <c:pt idx="19113">
                  <c:v>7.1891800000000006E-2</c:v>
                </c:pt>
                <c:pt idx="19114">
                  <c:v>8.0280299999999999E-2</c:v>
                </c:pt>
                <c:pt idx="19115">
                  <c:v>8.4894200000000003E-2</c:v>
                </c:pt>
                <c:pt idx="19116">
                  <c:v>8.9413599999999996E-2</c:v>
                </c:pt>
                <c:pt idx="19117">
                  <c:v>7.1573300000000006E-2</c:v>
                </c:pt>
                <c:pt idx="19118">
                  <c:v>8.8865299999999994E-2</c:v>
                </c:pt>
                <c:pt idx="19119">
                  <c:v>0.11457000000000001</c:v>
                </c:pt>
                <c:pt idx="19120">
                  <c:v>0.122321</c:v>
                </c:pt>
                <c:pt idx="19121">
                  <c:v>0.103241</c:v>
                </c:pt>
                <c:pt idx="19122">
                  <c:v>0.10670499999999999</c:v>
                </c:pt>
                <c:pt idx="19123">
                  <c:v>0.10458199999999999</c:v>
                </c:pt>
                <c:pt idx="19124">
                  <c:v>9.3001399999999998E-2</c:v>
                </c:pt>
                <c:pt idx="19125">
                  <c:v>0.120666</c:v>
                </c:pt>
                <c:pt idx="19126">
                  <c:v>0.114562</c:v>
                </c:pt>
                <c:pt idx="19127">
                  <c:v>0.12055299999999999</c:v>
                </c:pt>
                <c:pt idx="19128">
                  <c:v>0.105875</c:v>
                </c:pt>
                <c:pt idx="19129">
                  <c:v>0.128696</c:v>
                </c:pt>
                <c:pt idx="19130">
                  <c:v>0.116615</c:v>
                </c:pt>
                <c:pt idx="19131">
                  <c:v>0.11615</c:v>
                </c:pt>
                <c:pt idx="19132">
                  <c:v>0.113637</c:v>
                </c:pt>
                <c:pt idx="19133">
                  <c:v>0.12084399999999999</c:v>
                </c:pt>
                <c:pt idx="19134">
                  <c:v>0.128694</c:v>
                </c:pt>
                <c:pt idx="19135">
                  <c:v>0.12947500000000001</c:v>
                </c:pt>
                <c:pt idx="19136">
                  <c:v>0.12384299999999999</c:v>
                </c:pt>
                <c:pt idx="19137">
                  <c:v>0.12590699999999999</c:v>
                </c:pt>
                <c:pt idx="19138">
                  <c:v>0.11473899999999999</c:v>
                </c:pt>
                <c:pt idx="19139">
                  <c:v>0.13750899999999999</c:v>
                </c:pt>
                <c:pt idx="19140">
                  <c:v>0.12995300000000001</c:v>
                </c:pt>
                <c:pt idx="19141">
                  <c:v>0.13952899999999999</c:v>
                </c:pt>
                <c:pt idx="19142">
                  <c:v>0.14732600000000001</c:v>
                </c:pt>
                <c:pt idx="19143">
                  <c:v>0.13663700000000001</c:v>
                </c:pt>
                <c:pt idx="19144">
                  <c:v>0.130082</c:v>
                </c:pt>
                <c:pt idx="19145">
                  <c:v>0.139821</c:v>
                </c:pt>
                <c:pt idx="19146">
                  <c:v>0.142319</c:v>
                </c:pt>
                <c:pt idx="19147">
                  <c:v>0.14260800000000001</c:v>
                </c:pt>
                <c:pt idx="19148">
                  <c:v>0.14527599999999999</c:v>
                </c:pt>
                <c:pt idx="19149">
                  <c:v>0.14363600000000001</c:v>
                </c:pt>
                <c:pt idx="19150">
                  <c:v>0.146955</c:v>
                </c:pt>
                <c:pt idx="19151">
                  <c:v>0.137321</c:v>
                </c:pt>
                <c:pt idx="19152">
                  <c:v>0.13960400000000001</c:v>
                </c:pt>
                <c:pt idx="19153">
                  <c:v>0.166018</c:v>
                </c:pt>
                <c:pt idx="19154">
                  <c:v>0.153226</c:v>
                </c:pt>
                <c:pt idx="19155">
                  <c:v>0.147282</c:v>
                </c:pt>
                <c:pt idx="19156">
                  <c:v>0.15990699999999999</c:v>
                </c:pt>
                <c:pt idx="19157">
                  <c:v>0.15038199999999999</c:v>
                </c:pt>
                <c:pt idx="19158">
                  <c:v>0.143651</c:v>
                </c:pt>
                <c:pt idx="19159">
                  <c:v>0.15010200000000001</c:v>
                </c:pt>
                <c:pt idx="19160">
                  <c:v>0.15759899999999999</c:v>
                </c:pt>
                <c:pt idx="19161">
                  <c:v>0.16791500000000001</c:v>
                </c:pt>
                <c:pt idx="19162">
                  <c:v>0.15070900000000001</c:v>
                </c:pt>
                <c:pt idx="19163">
                  <c:v>0.15465100000000001</c:v>
                </c:pt>
                <c:pt idx="19164">
                  <c:v>0.177286</c:v>
                </c:pt>
                <c:pt idx="19165">
                  <c:v>0.15703800000000001</c:v>
                </c:pt>
                <c:pt idx="19166">
                  <c:v>0.154449</c:v>
                </c:pt>
                <c:pt idx="19167">
                  <c:v>0.16567299999999999</c:v>
                </c:pt>
                <c:pt idx="19168">
                  <c:v>0.14982200000000001</c:v>
                </c:pt>
                <c:pt idx="19169">
                  <c:v>0.16261400000000001</c:v>
                </c:pt>
                <c:pt idx="19170">
                  <c:v>0.18076999999999999</c:v>
                </c:pt>
                <c:pt idx="19171">
                  <c:v>0.16486799999999999</c:v>
                </c:pt>
                <c:pt idx="19172">
                  <c:v>0.16126799999999999</c:v>
                </c:pt>
                <c:pt idx="19173">
                  <c:v>0.165215</c:v>
                </c:pt>
                <c:pt idx="19174">
                  <c:v>0.18163299999999999</c:v>
                </c:pt>
                <c:pt idx="19175">
                  <c:v>0.18254000000000001</c:v>
                </c:pt>
                <c:pt idx="19176">
                  <c:v>0.16971600000000001</c:v>
                </c:pt>
                <c:pt idx="19177">
                  <c:v>0.182279</c:v>
                </c:pt>
                <c:pt idx="19178">
                  <c:v>0.172322</c:v>
                </c:pt>
                <c:pt idx="19179">
                  <c:v>0.171738</c:v>
                </c:pt>
                <c:pt idx="19180">
                  <c:v>0.16975999999999999</c:v>
                </c:pt>
                <c:pt idx="19181">
                  <c:v>0.153914</c:v>
                </c:pt>
                <c:pt idx="19182">
                  <c:v>0.15487899999999999</c:v>
                </c:pt>
                <c:pt idx="19183">
                  <c:v>0.16805300000000001</c:v>
                </c:pt>
                <c:pt idx="19184">
                  <c:v>0.152776</c:v>
                </c:pt>
                <c:pt idx="19185">
                  <c:v>0.160084</c:v>
                </c:pt>
                <c:pt idx="19186">
                  <c:v>0.13388900000000001</c:v>
                </c:pt>
                <c:pt idx="19187">
                  <c:v>0.13728799999999999</c:v>
                </c:pt>
                <c:pt idx="19188">
                  <c:v>0.15015600000000001</c:v>
                </c:pt>
                <c:pt idx="19189">
                  <c:v>0.16225999999999999</c:v>
                </c:pt>
                <c:pt idx="19190">
                  <c:v>0.140099</c:v>
                </c:pt>
                <c:pt idx="19191">
                  <c:v>0.128166</c:v>
                </c:pt>
                <c:pt idx="19192">
                  <c:v>0.146065</c:v>
                </c:pt>
                <c:pt idx="19193">
                  <c:v>0.12626399999999999</c:v>
                </c:pt>
                <c:pt idx="19194">
                  <c:v>0.13133900000000001</c:v>
                </c:pt>
                <c:pt idx="19195">
                  <c:v>0.144873</c:v>
                </c:pt>
                <c:pt idx="19196">
                  <c:v>0.14083599999999999</c:v>
                </c:pt>
                <c:pt idx="19197">
                  <c:v>0.14590500000000001</c:v>
                </c:pt>
                <c:pt idx="19198">
                  <c:v>0.14754300000000001</c:v>
                </c:pt>
                <c:pt idx="19199">
                  <c:v>0.137018</c:v>
                </c:pt>
                <c:pt idx="19200">
                  <c:v>0.161721</c:v>
                </c:pt>
                <c:pt idx="19201">
                  <c:v>0.151174</c:v>
                </c:pt>
                <c:pt idx="19202">
                  <c:v>0.149844</c:v>
                </c:pt>
                <c:pt idx="19203">
                  <c:v>0.124551</c:v>
                </c:pt>
                <c:pt idx="19204">
                  <c:v>0.130576</c:v>
                </c:pt>
                <c:pt idx="19205">
                  <c:v>0.14541200000000001</c:v>
                </c:pt>
                <c:pt idx="19206">
                  <c:v>0.159058</c:v>
                </c:pt>
                <c:pt idx="19207">
                  <c:v>0.15734699999999999</c:v>
                </c:pt>
                <c:pt idx="19208">
                  <c:v>0.133303</c:v>
                </c:pt>
                <c:pt idx="19209">
                  <c:v>0.14841799999999999</c:v>
                </c:pt>
                <c:pt idx="19210">
                  <c:v>0.14188799999999999</c:v>
                </c:pt>
                <c:pt idx="19211">
                  <c:v>0.14527599999999999</c:v>
                </c:pt>
                <c:pt idx="19212">
                  <c:v>0.16600500000000001</c:v>
                </c:pt>
                <c:pt idx="19213">
                  <c:v>0.15243999999999999</c:v>
                </c:pt>
                <c:pt idx="19214">
                  <c:v>0.122045</c:v>
                </c:pt>
                <c:pt idx="19215">
                  <c:v>0.120601</c:v>
                </c:pt>
                <c:pt idx="19216">
                  <c:v>0.131381</c:v>
                </c:pt>
                <c:pt idx="19217">
                  <c:v>0.13956399999999999</c:v>
                </c:pt>
                <c:pt idx="19218">
                  <c:v>0.129138</c:v>
                </c:pt>
                <c:pt idx="19219">
                  <c:v>0.120167</c:v>
                </c:pt>
                <c:pt idx="19220">
                  <c:v>0.121139</c:v>
                </c:pt>
                <c:pt idx="19221">
                  <c:v>0.123436</c:v>
                </c:pt>
                <c:pt idx="19222">
                  <c:v>0.12196799999999999</c:v>
                </c:pt>
                <c:pt idx="19223">
                  <c:v>0.114111</c:v>
                </c:pt>
                <c:pt idx="19224">
                  <c:v>0.12391199999999999</c:v>
                </c:pt>
                <c:pt idx="19225">
                  <c:v>0.110252</c:v>
                </c:pt>
                <c:pt idx="19226">
                  <c:v>0.137599</c:v>
                </c:pt>
                <c:pt idx="19227">
                  <c:v>0.12452000000000001</c:v>
                </c:pt>
                <c:pt idx="19228">
                  <c:v>0.123181</c:v>
                </c:pt>
                <c:pt idx="19229">
                  <c:v>0.12742100000000001</c:v>
                </c:pt>
                <c:pt idx="19230">
                  <c:v>0.12336999999999999</c:v>
                </c:pt>
                <c:pt idx="19231">
                  <c:v>0.112085</c:v>
                </c:pt>
                <c:pt idx="19232">
                  <c:v>0.119171</c:v>
                </c:pt>
                <c:pt idx="19233">
                  <c:v>0.123901</c:v>
                </c:pt>
                <c:pt idx="19234">
                  <c:v>0.124061</c:v>
                </c:pt>
                <c:pt idx="19235">
                  <c:v>0.104827</c:v>
                </c:pt>
                <c:pt idx="19236">
                  <c:v>0.10252799999999999</c:v>
                </c:pt>
                <c:pt idx="19237">
                  <c:v>0.135494</c:v>
                </c:pt>
                <c:pt idx="19238">
                  <c:v>0.125388</c:v>
                </c:pt>
                <c:pt idx="19239">
                  <c:v>9.8400100000000004E-2</c:v>
                </c:pt>
                <c:pt idx="19240">
                  <c:v>0.123598</c:v>
                </c:pt>
                <c:pt idx="19241">
                  <c:v>0.11554499999999999</c:v>
                </c:pt>
                <c:pt idx="19242">
                  <c:v>0.10079</c:v>
                </c:pt>
                <c:pt idx="19243">
                  <c:v>0.103431</c:v>
                </c:pt>
                <c:pt idx="19244">
                  <c:v>0.12392300000000001</c:v>
                </c:pt>
                <c:pt idx="19245">
                  <c:v>0.122747</c:v>
                </c:pt>
                <c:pt idx="19246">
                  <c:v>0.112316</c:v>
                </c:pt>
                <c:pt idx="19247">
                  <c:v>0.117786</c:v>
                </c:pt>
                <c:pt idx="19248">
                  <c:v>0.10936</c:v>
                </c:pt>
                <c:pt idx="19249">
                  <c:v>0.13209199999999999</c:v>
                </c:pt>
                <c:pt idx="19250">
                  <c:v>0.11369700000000001</c:v>
                </c:pt>
                <c:pt idx="19251">
                  <c:v>0.116616</c:v>
                </c:pt>
                <c:pt idx="19252">
                  <c:v>0.119467</c:v>
                </c:pt>
                <c:pt idx="19253">
                  <c:v>0.108594</c:v>
                </c:pt>
                <c:pt idx="19254">
                  <c:v>0.11747199999999999</c:v>
                </c:pt>
                <c:pt idx="19255">
                  <c:v>0.12737100000000001</c:v>
                </c:pt>
                <c:pt idx="19256">
                  <c:v>0.120495</c:v>
                </c:pt>
                <c:pt idx="19257">
                  <c:v>0.116622</c:v>
                </c:pt>
                <c:pt idx="19258">
                  <c:v>0.117771</c:v>
                </c:pt>
                <c:pt idx="19259">
                  <c:v>0.114967</c:v>
                </c:pt>
                <c:pt idx="19260">
                  <c:v>0.12232700000000001</c:v>
                </c:pt>
                <c:pt idx="19261">
                  <c:v>0.101787</c:v>
                </c:pt>
                <c:pt idx="19262">
                  <c:v>0.103986</c:v>
                </c:pt>
                <c:pt idx="19263">
                  <c:v>0.108608</c:v>
                </c:pt>
                <c:pt idx="19264">
                  <c:v>0.103682</c:v>
                </c:pt>
                <c:pt idx="19265">
                  <c:v>0.10041700000000001</c:v>
                </c:pt>
                <c:pt idx="19266">
                  <c:v>9.1777800000000007E-2</c:v>
                </c:pt>
                <c:pt idx="19267">
                  <c:v>9.2183100000000004E-2</c:v>
                </c:pt>
                <c:pt idx="19268" formatCode="0.00E+00">
                  <c:v>0.106791</c:v>
                </c:pt>
                <c:pt idx="19269">
                  <c:v>0.11980399999999999</c:v>
                </c:pt>
                <c:pt idx="19270">
                  <c:v>9.8314299999999993E-2</c:v>
                </c:pt>
                <c:pt idx="19271" formatCode="0.00E+00">
                  <c:v>8.7316500000000005E-2</c:v>
                </c:pt>
                <c:pt idx="19272">
                  <c:v>8.9462299999999995E-2</c:v>
                </c:pt>
                <c:pt idx="19273">
                  <c:v>0.111124</c:v>
                </c:pt>
                <c:pt idx="19274">
                  <c:v>9.9376699999999998E-2</c:v>
                </c:pt>
                <c:pt idx="19275">
                  <c:v>7.8104000000000007E-2</c:v>
                </c:pt>
                <c:pt idx="19276">
                  <c:v>8.8773699999999997E-2</c:v>
                </c:pt>
                <c:pt idx="19277">
                  <c:v>9.07583E-2</c:v>
                </c:pt>
                <c:pt idx="19278">
                  <c:v>8.8137599999999997E-2</c:v>
                </c:pt>
                <c:pt idx="19279">
                  <c:v>9.5177700000000004E-2</c:v>
                </c:pt>
                <c:pt idx="19280">
                  <c:v>8.75721E-2</c:v>
                </c:pt>
                <c:pt idx="19281">
                  <c:v>8.2276299999999997E-2</c:v>
                </c:pt>
                <c:pt idx="19282">
                  <c:v>7.1076399999999998E-2</c:v>
                </c:pt>
                <c:pt idx="19283">
                  <c:v>8.1399899999999997E-2</c:v>
                </c:pt>
                <c:pt idx="19284">
                  <c:v>8.6128200000000002E-2</c:v>
                </c:pt>
                <c:pt idx="19285">
                  <c:v>8.41026E-2</c:v>
                </c:pt>
                <c:pt idx="19286">
                  <c:v>6.2609700000000004E-2</c:v>
                </c:pt>
                <c:pt idx="19287">
                  <c:v>6.6502599999999995E-2</c:v>
                </c:pt>
                <c:pt idx="19288">
                  <c:v>6.6025700000000007E-2</c:v>
                </c:pt>
                <c:pt idx="19289">
                  <c:v>5.4377599999999998E-2</c:v>
                </c:pt>
                <c:pt idx="19290">
                  <c:v>7.1932800000000005E-2</c:v>
                </c:pt>
                <c:pt idx="19291">
                  <c:v>5.7594300000000001E-2</c:v>
                </c:pt>
                <c:pt idx="19292">
                  <c:v>5.6836100000000001E-2</c:v>
                </c:pt>
                <c:pt idx="19293">
                  <c:v>5.2475000000000001E-2</c:v>
                </c:pt>
                <c:pt idx="19294">
                  <c:v>5.9709499999999999E-2</c:v>
                </c:pt>
                <c:pt idx="19295">
                  <c:v>6.6569299999999998E-2</c:v>
                </c:pt>
                <c:pt idx="19296">
                  <c:v>6.9603899999999996E-2</c:v>
                </c:pt>
                <c:pt idx="19297">
                  <c:v>5.8465999999999997E-2</c:v>
                </c:pt>
                <c:pt idx="19298">
                  <c:v>4.2887700000000001E-2</c:v>
                </c:pt>
                <c:pt idx="19299">
                  <c:v>5.0807999999999999E-2</c:v>
                </c:pt>
                <c:pt idx="19300">
                  <c:v>5.1983799999999997E-2</c:v>
                </c:pt>
                <c:pt idx="19301">
                  <c:v>5.2050600000000002E-2</c:v>
                </c:pt>
                <c:pt idx="19302">
                  <c:v>4.1465799999999997E-2</c:v>
                </c:pt>
                <c:pt idx="19303">
                  <c:v>4.61979E-2</c:v>
                </c:pt>
                <c:pt idx="19304">
                  <c:v>4.8796699999999998E-2</c:v>
                </c:pt>
                <c:pt idx="19305">
                  <c:v>3.22075E-2</c:v>
                </c:pt>
                <c:pt idx="19306">
                  <c:v>4.4771199999999997E-2</c:v>
                </c:pt>
                <c:pt idx="19307">
                  <c:v>4.7362300000000003E-2</c:v>
                </c:pt>
                <c:pt idx="19308">
                  <c:v>4.3026000000000002E-2</c:v>
                </c:pt>
                <c:pt idx="19309">
                  <c:v>2.8526300000000001E-2</c:v>
                </c:pt>
                <c:pt idx="19310">
                  <c:v>2.7188299999999999E-2</c:v>
                </c:pt>
                <c:pt idx="19311">
                  <c:v>3.5899199999999999E-2</c:v>
                </c:pt>
                <c:pt idx="19312">
                  <c:v>4.1634600000000001E-2</c:v>
                </c:pt>
                <c:pt idx="19313">
                  <c:v>4.2671199999999999E-2</c:v>
                </c:pt>
                <c:pt idx="19314">
                  <c:v>2.82116E-2</c:v>
                </c:pt>
                <c:pt idx="19315">
                  <c:v>1.6840000000000001E-2</c:v>
                </c:pt>
                <c:pt idx="19316">
                  <c:v>1.0809900000000001E-2</c:v>
                </c:pt>
                <c:pt idx="19317">
                  <c:v>2.6866899999999999E-2</c:v>
                </c:pt>
                <c:pt idx="19318">
                  <c:v>3.6601099999999998E-2</c:v>
                </c:pt>
                <c:pt idx="19319">
                  <c:v>3.4497300000000002E-2</c:v>
                </c:pt>
                <c:pt idx="19320">
                  <c:v>9.6321099999999993E-3</c:v>
                </c:pt>
                <c:pt idx="19321">
                  <c:v>1.0133700000000001E-2</c:v>
                </c:pt>
                <c:pt idx="19322">
                  <c:v>2.21243E-2</c:v>
                </c:pt>
                <c:pt idx="19323">
                  <c:v>2.8832400000000001E-2</c:v>
                </c:pt>
                <c:pt idx="19324">
                  <c:v>4.4570899999999997E-2</c:v>
                </c:pt>
                <c:pt idx="19325">
                  <c:v>2.42109E-2</c:v>
                </c:pt>
                <c:pt idx="19326">
                  <c:v>1.0157599999999999E-2</c:v>
                </c:pt>
                <c:pt idx="19327">
                  <c:v>8.0890700000000003E-3</c:v>
                </c:pt>
                <c:pt idx="19328">
                  <c:v>1.66473E-2</c:v>
                </c:pt>
                <c:pt idx="19329">
                  <c:v>3.0236200000000001E-2</c:v>
                </c:pt>
                <c:pt idx="19330">
                  <c:v>2.77348E-2</c:v>
                </c:pt>
                <c:pt idx="19331">
                  <c:v>1.2412100000000001E-2</c:v>
                </c:pt>
                <c:pt idx="19332">
                  <c:v>-3.82614E-3</c:v>
                </c:pt>
                <c:pt idx="19333">
                  <c:v>-1.1087400000000001E-2</c:v>
                </c:pt>
                <c:pt idx="19334">
                  <c:v>1.82095E-2</c:v>
                </c:pt>
                <c:pt idx="19335">
                  <c:v>2.3264900000000002E-2</c:v>
                </c:pt>
                <c:pt idx="19336">
                  <c:v>1.6615899999999999E-2</c:v>
                </c:pt>
                <c:pt idx="19337">
                  <c:v>-1.6448999999999998E-2</c:v>
                </c:pt>
                <c:pt idx="19338">
                  <c:v>-5.0735499999999996E-3</c:v>
                </c:pt>
                <c:pt idx="19339">
                  <c:v>8.1529600000000008E-3</c:v>
                </c:pt>
                <c:pt idx="19340">
                  <c:v>1.0042199999999999E-3</c:v>
                </c:pt>
                <c:pt idx="19341">
                  <c:v>-6.5727199999999998E-3</c:v>
                </c:pt>
                <c:pt idx="19342">
                  <c:v>-6.9389300000000003E-3</c:v>
                </c:pt>
                <c:pt idx="19343">
                  <c:v>-9.8848300000000007E-3</c:v>
                </c:pt>
                <c:pt idx="19344">
                  <c:v>-3.9329500000000002E-3</c:v>
                </c:pt>
                <c:pt idx="19345">
                  <c:v>-1.3174099999999999E-2</c:v>
                </c:pt>
                <c:pt idx="19346">
                  <c:v>-3.2434500000000002E-3</c:v>
                </c:pt>
                <c:pt idx="19347">
                  <c:v>-8.4877000000000008E-3</c:v>
                </c:pt>
                <c:pt idx="19348">
                  <c:v>-8.7986000000000002E-3</c:v>
                </c:pt>
                <c:pt idx="19349">
                  <c:v>-2.4476999999999999E-2</c:v>
                </c:pt>
                <c:pt idx="19350">
                  <c:v>-5.4531099999999997E-3</c:v>
                </c:pt>
                <c:pt idx="19351">
                  <c:v>-1.61152E-2</c:v>
                </c:pt>
                <c:pt idx="19352" formatCode="0.00E+00">
                  <c:v>5.43594E-5</c:v>
                </c:pt>
                <c:pt idx="19353">
                  <c:v>-2.8794299999999998E-2</c:v>
                </c:pt>
                <c:pt idx="19354">
                  <c:v>-4.6318100000000001E-2</c:v>
                </c:pt>
                <c:pt idx="19355">
                  <c:v>-1.80073E-2</c:v>
                </c:pt>
                <c:pt idx="19356">
                  <c:v>-1.4823899999999999E-2</c:v>
                </c:pt>
                <c:pt idx="19357">
                  <c:v>-1.9736299999999998E-2</c:v>
                </c:pt>
                <c:pt idx="19358">
                  <c:v>-4.35247E-2</c:v>
                </c:pt>
                <c:pt idx="19359">
                  <c:v>-2.6718100000000002E-2</c:v>
                </c:pt>
                <c:pt idx="19360">
                  <c:v>-4.73318E-2</c:v>
                </c:pt>
                <c:pt idx="19361">
                  <c:v>-3.7594799999999998E-2</c:v>
                </c:pt>
                <c:pt idx="19362">
                  <c:v>-1.4248800000000001E-2</c:v>
                </c:pt>
                <c:pt idx="19363">
                  <c:v>-2.33727E-2</c:v>
                </c:pt>
                <c:pt idx="19364">
                  <c:v>-3.7936200000000003E-2</c:v>
                </c:pt>
                <c:pt idx="19365">
                  <c:v>-2.7726199999999999E-2</c:v>
                </c:pt>
                <c:pt idx="19366">
                  <c:v>-3.14655E-2</c:v>
                </c:pt>
                <c:pt idx="19367">
                  <c:v>-2.73476E-2</c:v>
                </c:pt>
                <c:pt idx="19368">
                  <c:v>-1.80769E-2</c:v>
                </c:pt>
                <c:pt idx="19369">
                  <c:v>-3.2462100000000001E-2</c:v>
                </c:pt>
                <c:pt idx="19370">
                  <c:v>-2.5538399999999999E-2</c:v>
                </c:pt>
                <c:pt idx="19371">
                  <c:v>-4.1253999999999999E-2</c:v>
                </c:pt>
                <c:pt idx="19372">
                  <c:v>-5.5319800000000002E-2</c:v>
                </c:pt>
                <c:pt idx="19373">
                  <c:v>-5.1109300000000003E-2</c:v>
                </c:pt>
                <c:pt idx="19374">
                  <c:v>-3.4909200000000001E-2</c:v>
                </c:pt>
                <c:pt idx="19375">
                  <c:v>-2.9462800000000001E-2</c:v>
                </c:pt>
                <c:pt idx="19376">
                  <c:v>-3.4090000000000002E-2</c:v>
                </c:pt>
                <c:pt idx="19377">
                  <c:v>-5.3481099999999997E-2</c:v>
                </c:pt>
                <c:pt idx="19378">
                  <c:v>-5.2305200000000003E-2</c:v>
                </c:pt>
                <c:pt idx="19379">
                  <c:v>-3.7555699999999997E-2</c:v>
                </c:pt>
                <c:pt idx="19380">
                  <c:v>-1.6287800000000002E-2</c:v>
                </c:pt>
                <c:pt idx="19381">
                  <c:v>-3.93639E-2</c:v>
                </c:pt>
                <c:pt idx="19382">
                  <c:v>-4.9437500000000002E-2</c:v>
                </c:pt>
                <c:pt idx="19383">
                  <c:v>-5.5425599999999998E-2</c:v>
                </c:pt>
                <c:pt idx="19384">
                  <c:v>-3.9075899999999997E-2</c:v>
                </c:pt>
                <c:pt idx="19385">
                  <c:v>-5.0830800000000002E-2</c:v>
                </c:pt>
                <c:pt idx="19386">
                  <c:v>-5.0656300000000001E-2</c:v>
                </c:pt>
                <c:pt idx="19387">
                  <c:v>-4.6926500000000003E-2</c:v>
                </c:pt>
                <c:pt idx="19388">
                  <c:v>-7.7919000000000002E-2</c:v>
                </c:pt>
                <c:pt idx="19389">
                  <c:v>-6.76813E-2</c:v>
                </c:pt>
                <c:pt idx="19390">
                  <c:v>-5.6079900000000002E-2</c:v>
                </c:pt>
                <c:pt idx="19391">
                  <c:v>-4.3238600000000002E-2</c:v>
                </c:pt>
                <c:pt idx="19392">
                  <c:v>-4.8210099999999999E-2</c:v>
                </c:pt>
                <c:pt idx="19393">
                  <c:v>-6.7955000000000002E-2</c:v>
                </c:pt>
                <c:pt idx="19394">
                  <c:v>-6.4379699999999998E-2</c:v>
                </c:pt>
                <c:pt idx="19395">
                  <c:v>-6.6167799999999999E-2</c:v>
                </c:pt>
                <c:pt idx="19396">
                  <c:v>-7.7168500000000001E-2</c:v>
                </c:pt>
                <c:pt idx="19397">
                  <c:v>-6.4139399999999999E-2</c:v>
                </c:pt>
                <c:pt idx="19398">
                  <c:v>-7.2229399999999999E-2</c:v>
                </c:pt>
                <c:pt idx="19399">
                  <c:v>-9.4048499999999993E-2</c:v>
                </c:pt>
                <c:pt idx="19400">
                  <c:v>-8.8107099999999994E-2</c:v>
                </c:pt>
                <c:pt idx="19401">
                  <c:v>-0.104951</c:v>
                </c:pt>
                <c:pt idx="19402">
                  <c:v>-9.6965800000000005E-2</c:v>
                </c:pt>
                <c:pt idx="19403">
                  <c:v>-7.8736299999999995E-2</c:v>
                </c:pt>
                <c:pt idx="19404">
                  <c:v>-8.0751400000000001E-2</c:v>
                </c:pt>
                <c:pt idx="19405">
                  <c:v>-9.29117E-2</c:v>
                </c:pt>
                <c:pt idx="19406">
                  <c:v>-0.118807</c:v>
                </c:pt>
                <c:pt idx="19407">
                  <c:v>-8.7536799999999998E-2</c:v>
                </c:pt>
                <c:pt idx="19408">
                  <c:v>-0.11827500000000001</c:v>
                </c:pt>
                <c:pt idx="19409">
                  <c:v>-8.55799E-2</c:v>
                </c:pt>
                <c:pt idx="19410">
                  <c:v>-0.108928</c:v>
                </c:pt>
                <c:pt idx="19411">
                  <c:v>-0.103973</c:v>
                </c:pt>
                <c:pt idx="19412">
                  <c:v>-0.117309</c:v>
                </c:pt>
                <c:pt idx="19413">
                  <c:v>-0.12345200000000001</c:v>
                </c:pt>
                <c:pt idx="19414">
                  <c:v>-0.124389</c:v>
                </c:pt>
                <c:pt idx="19415">
                  <c:v>-0.10155500000000001</c:v>
                </c:pt>
                <c:pt idx="19416">
                  <c:v>-0.102781</c:v>
                </c:pt>
                <c:pt idx="19417">
                  <c:v>-0.12587499999999999</c:v>
                </c:pt>
                <c:pt idx="19418">
                  <c:v>-0.11297500000000001</c:v>
                </c:pt>
                <c:pt idx="19419">
                  <c:v>-0.116398</c:v>
                </c:pt>
                <c:pt idx="19420">
                  <c:v>-9.7037300000000007E-2</c:v>
                </c:pt>
                <c:pt idx="19421">
                  <c:v>-0.10462299999999999</c:v>
                </c:pt>
                <c:pt idx="19422">
                  <c:v>-9.2643699999999995E-2</c:v>
                </c:pt>
                <c:pt idx="19423">
                  <c:v>-0.12470100000000001</c:v>
                </c:pt>
                <c:pt idx="19424">
                  <c:v>-0.10918600000000001</c:v>
                </c:pt>
                <c:pt idx="19425">
                  <c:v>-8.8906299999999994E-2</c:v>
                </c:pt>
                <c:pt idx="19426">
                  <c:v>-9.2372899999999994E-2</c:v>
                </c:pt>
                <c:pt idx="19427">
                  <c:v>-0.11650199999999999</c:v>
                </c:pt>
                <c:pt idx="19428">
                  <c:v>-0.11704299999999999</c:v>
                </c:pt>
                <c:pt idx="19429">
                  <c:v>-0.12628700000000001</c:v>
                </c:pt>
                <c:pt idx="19430">
                  <c:v>-0.115686</c:v>
                </c:pt>
                <c:pt idx="19431">
                  <c:v>-0.10349800000000001</c:v>
                </c:pt>
                <c:pt idx="19432">
                  <c:v>-9.5258700000000002E-2</c:v>
                </c:pt>
                <c:pt idx="19433">
                  <c:v>-0.117087</c:v>
                </c:pt>
                <c:pt idx="19434">
                  <c:v>-0.12993499999999999</c:v>
                </c:pt>
                <c:pt idx="19435">
                  <c:v>-0.121778</c:v>
                </c:pt>
                <c:pt idx="19436">
                  <c:v>-8.4655800000000003E-2</c:v>
                </c:pt>
                <c:pt idx="19437">
                  <c:v>-0.117422</c:v>
                </c:pt>
                <c:pt idx="19438">
                  <c:v>-0.123902</c:v>
                </c:pt>
                <c:pt idx="19439">
                  <c:v>-0.119168</c:v>
                </c:pt>
                <c:pt idx="19440">
                  <c:v>-0.124195</c:v>
                </c:pt>
                <c:pt idx="19441">
                  <c:v>-0.128133</c:v>
                </c:pt>
                <c:pt idx="19442">
                  <c:v>-0.13356199999999999</c:v>
                </c:pt>
                <c:pt idx="19443">
                  <c:v>-0.122903</c:v>
                </c:pt>
                <c:pt idx="19444">
                  <c:v>-0.132241</c:v>
                </c:pt>
                <c:pt idx="19445">
                  <c:v>-0.130603</c:v>
                </c:pt>
                <c:pt idx="19446">
                  <c:v>-0.13087099999999999</c:v>
                </c:pt>
                <c:pt idx="19447">
                  <c:v>-0.122598</c:v>
                </c:pt>
                <c:pt idx="19448">
                  <c:v>-0.131158</c:v>
                </c:pt>
                <c:pt idx="19449">
                  <c:v>-0.127721</c:v>
                </c:pt>
                <c:pt idx="19450">
                  <c:v>-0.12931899999999999</c:v>
                </c:pt>
                <c:pt idx="19451">
                  <c:v>-0.13980699999999999</c:v>
                </c:pt>
                <c:pt idx="19452">
                  <c:v>-0.12929099999999999</c:v>
                </c:pt>
                <c:pt idx="19453">
                  <c:v>-0.11840100000000001</c:v>
                </c:pt>
                <c:pt idx="19454">
                  <c:v>-0.13379199999999999</c:v>
                </c:pt>
                <c:pt idx="19455">
                  <c:v>-0.14493200000000001</c:v>
                </c:pt>
                <c:pt idx="19456">
                  <c:v>-0.13974300000000001</c:v>
                </c:pt>
                <c:pt idx="19457">
                  <c:v>-0.14018800000000001</c:v>
                </c:pt>
                <c:pt idx="19458">
                  <c:v>-0.13069600000000001</c:v>
                </c:pt>
                <c:pt idx="19459">
                  <c:v>-0.13291600000000001</c:v>
                </c:pt>
                <c:pt idx="19460">
                  <c:v>-0.14934</c:v>
                </c:pt>
                <c:pt idx="19461">
                  <c:v>-0.13400400000000001</c:v>
                </c:pt>
                <c:pt idx="19462">
                  <c:v>-0.14651800000000001</c:v>
                </c:pt>
                <c:pt idx="19463">
                  <c:v>-0.15386900000000001</c:v>
                </c:pt>
                <c:pt idx="19464">
                  <c:v>-0.14696400000000001</c:v>
                </c:pt>
                <c:pt idx="19465">
                  <c:v>-0.158336</c:v>
                </c:pt>
                <c:pt idx="19466">
                  <c:v>-0.151925</c:v>
                </c:pt>
                <c:pt idx="19467">
                  <c:v>-0.147203</c:v>
                </c:pt>
                <c:pt idx="19468">
                  <c:v>-0.15137400000000001</c:v>
                </c:pt>
                <c:pt idx="19469">
                  <c:v>-0.166351</c:v>
                </c:pt>
                <c:pt idx="19470">
                  <c:v>-0.137714</c:v>
                </c:pt>
                <c:pt idx="19471">
                  <c:v>-0.16922799999999999</c:v>
                </c:pt>
                <c:pt idx="19472">
                  <c:v>-0.16354099999999999</c:v>
                </c:pt>
                <c:pt idx="19473">
                  <c:v>-0.139241</c:v>
                </c:pt>
                <c:pt idx="19474">
                  <c:v>-0.145728</c:v>
                </c:pt>
                <c:pt idx="19475">
                  <c:v>-0.157303</c:v>
                </c:pt>
                <c:pt idx="19476">
                  <c:v>-0.16463800000000001</c:v>
                </c:pt>
                <c:pt idx="19477">
                  <c:v>-0.15528800000000001</c:v>
                </c:pt>
                <c:pt idx="19478">
                  <c:v>-0.15961</c:v>
                </c:pt>
                <c:pt idx="19479">
                  <c:v>-0.14788999999999999</c:v>
                </c:pt>
                <c:pt idx="19480">
                  <c:v>-0.13844600000000001</c:v>
                </c:pt>
                <c:pt idx="19481">
                  <c:v>-0.13215399999999999</c:v>
                </c:pt>
                <c:pt idx="19482">
                  <c:v>-0.14688599999999999</c:v>
                </c:pt>
                <c:pt idx="19483">
                  <c:v>-0.14977099999999999</c:v>
                </c:pt>
                <c:pt idx="19484">
                  <c:v>-0.125917</c:v>
                </c:pt>
                <c:pt idx="19485">
                  <c:v>-0.15365999999999999</c:v>
                </c:pt>
                <c:pt idx="19486">
                  <c:v>-0.14829700000000001</c:v>
                </c:pt>
                <c:pt idx="19487">
                  <c:v>-0.13045799999999999</c:v>
                </c:pt>
                <c:pt idx="19488">
                  <c:v>-0.14915500000000001</c:v>
                </c:pt>
                <c:pt idx="19489">
                  <c:v>-0.15626000000000001</c:v>
                </c:pt>
                <c:pt idx="19490">
                  <c:v>-0.154497</c:v>
                </c:pt>
                <c:pt idx="19491">
                  <c:v>-0.12673100000000001</c:v>
                </c:pt>
                <c:pt idx="19492">
                  <c:v>-0.139904</c:v>
                </c:pt>
                <c:pt idx="19493">
                  <c:v>-0.13899700000000001</c:v>
                </c:pt>
                <c:pt idx="19494">
                  <c:v>-0.138297</c:v>
                </c:pt>
                <c:pt idx="19495">
                  <c:v>-0.14437</c:v>
                </c:pt>
                <c:pt idx="19496">
                  <c:v>-0.156804</c:v>
                </c:pt>
                <c:pt idx="19497">
                  <c:v>-0.14427899999999999</c:v>
                </c:pt>
                <c:pt idx="19498">
                  <c:v>-0.144038</c:v>
                </c:pt>
                <c:pt idx="19499">
                  <c:v>-0.162747</c:v>
                </c:pt>
                <c:pt idx="19500">
                  <c:v>-0.14770800000000001</c:v>
                </c:pt>
                <c:pt idx="19501">
                  <c:v>-0.15076800000000001</c:v>
                </c:pt>
                <c:pt idx="19502">
                  <c:v>-0.14376800000000001</c:v>
                </c:pt>
                <c:pt idx="19503">
                  <c:v>-0.15762000000000001</c:v>
                </c:pt>
                <c:pt idx="19504">
                  <c:v>-0.14472599999999999</c:v>
                </c:pt>
                <c:pt idx="19505">
                  <c:v>-0.13613600000000001</c:v>
                </c:pt>
                <c:pt idx="19506">
                  <c:v>-0.16122</c:v>
                </c:pt>
                <c:pt idx="19507">
                  <c:v>-0.16229199999999999</c:v>
                </c:pt>
                <c:pt idx="19508">
                  <c:v>-0.147838</c:v>
                </c:pt>
                <c:pt idx="19509">
                  <c:v>-0.142403</c:v>
                </c:pt>
                <c:pt idx="19510">
                  <c:v>-0.15260799999999999</c:v>
                </c:pt>
                <c:pt idx="19511">
                  <c:v>-0.155746</c:v>
                </c:pt>
                <c:pt idx="19512">
                  <c:v>-0.16395699999999999</c:v>
                </c:pt>
                <c:pt idx="19513">
                  <c:v>-0.156085</c:v>
                </c:pt>
                <c:pt idx="19514">
                  <c:v>-0.157221</c:v>
                </c:pt>
                <c:pt idx="19515">
                  <c:v>-0.142736</c:v>
                </c:pt>
                <c:pt idx="19516">
                  <c:v>-0.15004799999999999</c:v>
                </c:pt>
                <c:pt idx="19517">
                  <c:v>-0.16455500000000001</c:v>
                </c:pt>
                <c:pt idx="19518">
                  <c:v>-0.14483099999999999</c:v>
                </c:pt>
                <c:pt idx="19519">
                  <c:v>-0.13736200000000001</c:v>
                </c:pt>
                <c:pt idx="19520">
                  <c:v>-0.136046</c:v>
                </c:pt>
                <c:pt idx="19521">
                  <c:v>-0.14763399999999999</c:v>
                </c:pt>
                <c:pt idx="19522">
                  <c:v>-0.14094699999999999</c:v>
                </c:pt>
                <c:pt idx="19523">
                  <c:v>-0.127883</c:v>
                </c:pt>
                <c:pt idx="19524">
                  <c:v>-0.13536999999999999</c:v>
                </c:pt>
                <c:pt idx="19525">
                  <c:v>-0.147199</c:v>
                </c:pt>
                <c:pt idx="19526">
                  <c:v>-0.139427</c:v>
                </c:pt>
                <c:pt idx="19527">
                  <c:v>-0.13488900000000001</c:v>
                </c:pt>
                <c:pt idx="19528">
                  <c:v>-0.12790899999999999</c:v>
                </c:pt>
                <c:pt idx="19529">
                  <c:v>-0.142513</c:v>
                </c:pt>
                <c:pt idx="19530">
                  <c:v>-0.126697</c:v>
                </c:pt>
                <c:pt idx="19531">
                  <c:v>-0.12762499999999999</c:v>
                </c:pt>
                <c:pt idx="19532">
                  <c:v>-0.13725599999999999</c:v>
                </c:pt>
                <c:pt idx="19533">
                  <c:v>-0.118704</c:v>
                </c:pt>
                <c:pt idx="19534">
                  <c:v>-0.13745499999999999</c:v>
                </c:pt>
                <c:pt idx="19535">
                  <c:v>-0.12989500000000001</c:v>
                </c:pt>
                <c:pt idx="19536">
                  <c:v>-0.11604399999999999</c:v>
                </c:pt>
                <c:pt idx="19537">
                  <c:v>-0.100614</c:v>
                </c:pt>
                <c:pt idx="19538">
                  <c:v>-0.146173</c:v>
                </c:pt>
                <c:pt idx="19539">
                  <c:v>-0.133323</c:v>
                </c:pt>
                <c:pt idx="19540">
                  <c:v>-0.120869</c:v>
                </c:pt>
                <c:pt idx="19541">
                  <c:v>-0.119725</c:v>
                </c:pt>
                <c:pt idx="19542">
                  <c:v>-0.105198</c:v>
                </c:pt>
                <c:pt idx="19543">
                  <c:v>-0.13111300000000001</c:v>
                </c:pt>
                <c:pt idx="19544">
                  <c:v>-0.11388</c:v>
                </c:pt>
                <c:pt idx="19545">
                  <c:v>-9.8637600000000006E-2</c:v>
                </c:pt>
                <c:pt idx="19546">
                  <c:v>-0.11169999999999999</c:v>
                </c:pt>
                <c:pt idx="19547">
                  <c:v>-9.9403400000000003E-2</c:v>
                </c:pt>
                <c:pt idx="19548">
                  <c:v>-8.3613400000000004E-2</c:v>
                </c:pt>
                <c:pt idx="19549">
                  <c:v>-9.3937900000000005E-2</c:v>
                </c:pt>
                <c:pt idx="19550">
                  <c:v>-0.108569</c:v>
                </c:pt>
                <c:pt idx="19551">
                  <c:v>-9.8421099999999997E-2</c:v>
                </c:pt>
                <c:pt idx="19552">
                  <c:v>-0.10845299999999999</c:v>
                </c:pt>
                <c:pt idx="19553">
                  <c:v>-0.11051999999999999</c:v>
                </c:pt>
                <c:pt idx="19554">
                  <c:v>-0.102447</c:v>
                </c:pt>
                <c:pt idx="19555">
                  <c:v>-9.6607200000000004E-2</c:v>
                </c:pt>
                <c:pt idx="19556">
                  <c:v>-0.113847</c:v>
                </c:pt>
                <c:pt idx="19557">
                  <c:v>-0.10179100000000001</c:v>
                </c:pt>
                <c:pt idx="19558">
                  <c:v>-8.6324700000000004E-2</c:v>
                </c:pt>
                <c:pt idx="19559">
                  <c:v>-9.2006699999999997E-2</c:v>
                </c:pt>
                <c:pt idx="19560">
                  <c:v>-8.4159899999999996E-2</c:v>
                </c:pt>
                <c:pt idx="19561">
                  <c:v>-9.9083900000000003E-2</c:v>
                </c:pt>
                <c:pt idx="19562">
                  <c:v>-9.0872800000000004E-2</c:v>
                </c:pt>
                <c:pt idx="19563">
                  <c:v>-9.3679399999999996E-2</c:v>
                </c:pt>
                <c:pt idx="19564">
                  <c:v>-8.7546299999999994E-2</c:v>
                </c:pt>
                <c:pt idx="19565">
                  <c:v>-8.7887800000000002E-2</c:v>
                </c:pt>
                <c:pt idx="19566">
                  <c:v>-9.4798999999999994E-2</c:v>
                </c:pt>
                <c:pt idx="19567">
                  <c:v>-0.10670300000000001</c:v>
                </c:pt>
                <c:pt idx="19568">
                  <c:v>-9.5349299999999998E-2</c:v>
                </c:pt>
                <c:pt idx="19569">
                  <c:v>-9.8477400000000007E-2</c:v>
                </c:pt>
                <c:pt idx="19570">
                  <c:v>-0.108376</c:v>
                </c:pt>
                <c:pt idx="19571">
                  <c:v>-9.2351900000000001E-2</c:v>
                </c:pt>
                <c:pt idx="19572">
                  <c:v>-8.3127999999999994E-2</c:v>
                </c:pt>
                <c:pt idx="19573">
                  <c:v>-8.5326200000000005E-2</c:v>
                </c:pt>
                <c:pt idx="19574">
                  <c:v>-9.9655199999999999E-2</c:v>
                </c:pt>
                <c:pt idx="19575">
                  <c:v>-0.113025</c:v>
                </c:pt>
                <c:pt idx="19576">
                  <c:v>-8.1479099999999999E-2</c:v>
                </c:pt>
                <c:pt idx="19577">
                  <c:v>-8.1025100000000003E-2</c:v>
                </c:pt>
                <c:pt idx="19578">
                  <c:v>-8.35114E-2</c:v>
                </c:pt>
                <c:pt idx="19579">
                  <c:v>-0.107406</c:v>
                </c:pt>
                <c:pt idx="19580">
                  <c:v>-0.10793700000000001</c:v>
                </c:pt>
                <c:pt idx="19581">
                  <c:v>-9.5563899999999993E-2</c:v>
                </c:pt>
                <c:pt idx="19582">
                  <c:v>-9.8751099999999994E-2</c:v>
                </c:pt>
                <c:pt idx="19583">
                  <c:v>-0.10109700000000001</c:v>
                </c:pt>
                <c:pt idx="19584">
                  <c:v>-9.9554100000000006E-2</c:v>
                </c:pt>
                <c:pt idx="19585">
                  <c:v>-8.8122400000000004E-2</c:v>
                </c:pt>
                <c:pt idx="19586">
                  <c:v>-0.103306</c:v>
                </c:pt>
                <c:pt idx="19587">
                  <c:v>-9.6908599999999998E-2</c:v>
                </c:pt>
                <c:pt idx="19588">
                  <c:v>-8.5072499999999995E-2</c:v>
                </c:pt>
                <c:pt idx="19589">
                  <c:v>-9.3381900000000004E-2</c:v>
                </c:pt>
                <c:pt idx="19590">
                  <c:v>-8.3597199999999997E-2</c:v>
                </c:pt>
                <c:pt idx="19591">
                  <c:v>-8.3040199999999995E-2</c:v>
                </c:pt>
                <c:pt idx="19592">
                  <c:v>-8.4894200000000003E-2</c:v>
                </c:pt>
                <c:pt idx="19593">
                  <c:v>-7.7786400000000006E-2</c:v>
                </c:pt>
                <c:pt idx="19594">
                  <c:v>-8.5372000000000003E-2</c:v>
                </c:pt>
                <c:pt idx="19595">
                  <c:v>-7.1414000000000005E-2</c:v>
                </c:pt>
                <c:pt idx="19596">
                  <c:v>-7.2614700000000004E-2</c:v>
                </c:pt>
                <c:pt idx="19597">
                  <c:v>-6.1440500000000002E-2</c:v>
                </c:pt>
                <c:pt idx="19598">
                  <c:v>-6.9285399999999997E-2</c:v>
                </c:pt>
                <c:pt idx="19599">
                  <c:v>-7.6849899999999999E-2</c:v>
                </c:pt>
                <c:pt idx="19600">
                  <c:v>-7.3821999999999999E-2</c:v>
                </c:pt>
                <c:pt idx="19601">
                  <c:v>-6.3560500000000006E-2</c:v>
                </c:pt>
                <c:pt idx="19602">
                  <c:v>-6.03724E-2</c:v>
                </c:pt>
                <c:pt idx="19603">
                  <c:v>-8.5351899999999994E-2</c:v>
                </c:pt>
                <c:pt idx="19604">
                  <c:v>-7.0591899999999999E-2</c:v>
                </c:pt>
                <c:pt idx="19605">
                  <c:v>-5.6520500000000001E-2</c:v>
                </c:pt>
                <c:pt idx="19606">
                  <c:v>-5.8199899999999999E-2</c:v>
                </c:pt>
                <c:pt idx="19607">
                  <c:v>-8.3639099999999994E-2</c:v>
                </c:pt>
                <c:pt idx="19608">
                  <c:v>-7.6998700000000003E-2</c:v>
                </c:pt>
                <c:pt idx="19609">
                  <c:v>-6.0744300000000001E-2</c:v>
                </c:pt>
                <c:pt idx="19610">
                  <c:v>-3.8637199999999997E-2</c:v>
                </c:pt>
                <c:pt idx="19611">
                  <c:v>-6.0639400000000003E-2</c:v>
                </c:pt>
                <c:pt idx="19612">
                  <c:v>-5.2004799999999997E-2</c:v>
                </c:pt>
                <c:pt idx="19613">
                  <c:v>-6.5861699999999995E-2</c:v>
                </c:pt>
                <c:pt idx="19614">
                  <c:v>-4.7267900000000002E-2</c:v>
                </c:pt>
                <c:pt idx="19615">
                  <c:v>-5.0379800000000002E-2</c:v>
                </c:pt>
                <c:pt idx="19616">
                  <c:v>-4.3467499999999999E-2</c:v>
                </c:pt>
                <c:pt idx="19617">
                  <c:v>-2.4678200000000001E-2</c:v>
                </c:pt>
                <c:pt idx="19618">
                  <c:v>-6.3799900000000007E-2</c:v>
                </c:pt>
                <c:pt idx="19619">
                  <c:v>-5.8582299999999997E-2</c:v>
                </c:pt>
                <c:pt idx="19620">
                  <c:v>-4.80709E-2</c:v>
                </c:pt>
                <c:pt idx="19621">
                  <c:v>-2.4124099999999999E-2</c:v>
                </c:pt>
                <c:pt idx="19622">
                  <c:v>-4.0379499999999999E-2</c:v>
                </c:pt>
                <c:pt idx="19623">
                  <c:v>-4.2384100000000001E-2</c:v>
                </c:pt>
                <c:pt idx="19624">
                  <c:v>-3.0763599999999999E-2</c:v>
                </c:pt>
                <c:pt idx="19625">
                  <c:v>-2.7613599999999999E-2</c:v>
                </c:pt>
                <c:pt idx="19626">
                  <c:v>-4.7903099999999997E-2</c:v>
                </c:pt>
                <c:pt idx="19627">
                  <c:v>-3.7746399999999999E-2</c:v>
                </c:pt>
                <c:pt idx="19628">
                  <c:v>-2.1488199999999999E-2</c:v>
                </c:pt>
                <c:pt idx="19629">
                  <c:v>-3.0322999999999999E-2</c:v>
                </c:pt>
                <c:pt idx="19630">
                  <c:v>-5.4814300000000003E-2</c:v>
                </c:pt>
                <c:pt idx="19631">
                  <c:v>-4.6032900000000002E-2</c:v>
                </c:pt>
                <c:pt idx="19632">
                  <c:v>-3.2429699999999999E-2</c:v>
                </c:pt>
                <c:pt idx="19633">
                  <c:v>-1.231E-2</c:v>
                </c:pt>
                <c:pt idx="19634">
                  <c:v>-1.4630300000000001E-2</c:v>
                </c:pt>
                <c:pt idx="19635">
                  <c:v>-3.3855400000000001E-2</c:v>
                </c:pt>
                <c:pt idx="19636">
                  <c:v>-2.4190900000000001E-2</c:v>
                </c:pt>
                <c:pt idx="19637">
                  <c:v>-1.17397E-2</c:v>
                </c:pt>
                <c:pt idx="19638">
                  <c:v>5.2585599999999998E-3</c:v>
                </c:pt>
                <c:pt idx="19639">
                  <c:v>-7.5702699999999996E-3</c:v>
                </c:pt>
                <c:pt idx="19640">
                  <c:v>-1.3477299999999999E-2</c:v>
                </c:pt>
                <c:pt idx="19641">
                  <c:v>-1.65281E-2</c:v>
                </c:pt>
                <c:pt idx="19642">
                  <c:v>2.6550300000000001E-3</c:v>
                </c:pt>
                <c:pt idx="19643">
                  <c:v>2.2316E-4</c:v>
                </c:pt>
                <c:pt idx="19644">
                  <c:v>1.5640300000000001E-3</c:v>
                </c:pt>
                <c:pt idx="19645">
                  <c:v>8.4581399999999994E-3</c:v>
                </c:pt>
                <c:pt idx="19646">
                  <c:v>-1.1479400000000001E-2</c:v>
                </c:pt>
                <c:pt idx="19647">
                  <c:v>-3.4521099999999999E-2</c:v>
                </c:pt>
                <c:pt idx="19648">
                  <c:v>-1.9152599999999999E-2</c:v>
                </c:pt>
                <c:pt idx="19649">
                  <c:v>1.0835600000000001E-2</c:v>
                </c:pt>
                <c:pt idx="19650">
                  <c:v>2.09808E-3</c:v>
                </c:pt>
                <c:pt idx="19651">
                  <c:v>-5.2099199999999998E-3</c:v>
                </c:pt>
                <c:pt idx="19652">
                  <c:v>-6.3753100000000004E-3</c:v>
                </c:pt>
                <c:pt idx="19653">
                  <c:v>2.07901E-4</c:v>
                </c:pt>
                <c:pt idx="19654">
                  <c:v>2.1331800000000001E-2</c:v>
                </c:pt>
                <c:pt idx="19655">
                  <c:v>1.8801700000000001E-2</c:v>
                </c:pt>
                <c:pt idx="19656">
                  <c:v>-8.2082700000000001E-3</c:v>
                </c:pt>
                <c:pt idx="19657">
                  <c:v>8.3694500000000005E-3</c:v>
                </c:pt>
                <c:pt idx="19658">
                  <c:v>1.4762899999999999E-3</c:v>
                </c:pt>
                <c:pt idx="19659">
                  <c:v>2.1887799999999999E-2</c:v>
                </c:pt>
                <c:pt idx="19660">
                  <c:v>2.7371400000000001E-2</c:v>
                </c:pt>
                <c:pt idx="19661">
                  <c:v>3.13873E-2</c:v>
                </c:pt>
                <c:pt idx="19662">
                  <c:v>4.7021899999999998E-2</c:v>
                </c:pt>
                <c:pt idx="19663">
                  <c:v>1.5500999999999999E-2</c:v>
                </c:pt>
                <c:pt idx="19664">
                  <c:v>-1.0290099999999999E-3</c:v>
                </c:pt>
                <c:pt idx="19665">
                  <c:v>3.0314399999999998E-2</c:v>
                </c:pt>
                <c:pt idx="19666">
                  <c:v>4.0209799999999997E-2</c:v>
                </c:pt>
                <c:pt idx="19667">
                  <c:v>1.4634100000000001E-2</c:v>
                </c:pt>
                <c:pt idx="19668">
                  <c:v>-2.8123900000000001E-3</c:v>
                </c:pt>
                <c:pt idx="19669">
                  <c:v>9.0513199999999999E-3</c:v>
                </c:pt>
                <c:pt idx="19670">
                  <c:v>1.55277E-2</c:v>
                </c:pt>
                <c:pt idx="19671">
                  <c:v>2.3575800000000001E-2</c:v>
                </c:pt>
                <c:pt idx="19672">
                  <c:v>4.0556000000000002E-2</c:v>
                </c:pt>
                <c:pt idx="19673">
                  <c:v>3.7037800000000003E-2</c:v>
                </c:pt>
                <c:pt idx="19674">
                  <c:v>7.1201299999999997E-3</c:v>
                </c:pt>
                <c:pt idx="19675">
                  <c:v>1.6225799999999999E-2</c:v>
                </c:pt>
                <c:pt idx="19676">
                  <c:v>3.6614399999999998E-2</c:v>
                </c:pt>
                <c:pt idx="19677">
                  <c:v>4.7218299999999998E-2</c:v>
                </c:pt>
                <c:pt idx="19678">
                  <c:v>4.2160000000000003E-2</c:v>
                </c:pt>
                <c:pt idx="19679">
                  <c:v>4.496E-2</c:v>
                </c:pt>
                <c:pt idx="19680">
                  <c:v>4.0827799999999997E-2</c:v>
                </c:pt>
                <c:pt idx="19681">
                  <c:v>3.37982E-2</c:v>
                </c:pt>
                <c:pt idx="19682">
                  <c:v>4.4928599999999999E-2</c:v>
                </c:pt>
                <c:pt idx="19683">
                  <c:v>5.5955900000000003E-2</c:v>
                </c:pt>
                <c:pt idx="19684">
                  <c:v>3.64552E-2</c:v>
                </c:pt>
                <c:pt idx="19685">
                  <c:v>3.9049100000000003E-2</c:v>
                </c:pt>
                <c:pt idx="19686">
                  <c:v>4.2434699999999999E-2</c:v>
                </c:pt>
                <c:pt idx="19687">
                  <c:v>3.8114500000000003E-2</c:v>
                </c:pt>
                <c:pt idx="19688">
                  <c:v>4.3946300000000001E-2</c:v>
                </c:pt>
                <c:pt idx="19689">
                  <c:v>6.0124400000000001E-2</c:v>
                </c:pt>
                <c:pt idx="19690">
                  <c:v>3.42569E-2</c:v>
                </c:pt>
                <c:pt idx="19691">
                  <c:v>1.06993E-2</c:v>
                </c:pt>
                <c:pt idx="19692">
                  <c:v>3.1217600000000002E-2</c:v>
                </c:pt>
                <c:pt idx="19693">
                  <c:v>5.4469099999999999E-2</c:v>
                </c:pt>
                <c:pt idx="19694">
                  <c:v>5.1885599999999997E-2</c:v>
                </c:pt>
                <c:pt idx="19695">
                  <c:v>3.1018299999999999E-2</c:v>
                </c:pt>
                <c:pt idx="19696">
                  <c:v>3.0405999999999999E-2</c:v>
                </c:pt>
                <c:pt idx="19697">
                  <c:v>5.6774100000000001E-2</c:v>
                </c:pt>
                <c:pt idx="19698">
                  <c:v>4.1745200000000003E-2</c:v>
                </c:pt>
                <c:pt idx="19699">
                  <c:v>6.0282700000000002E-2</c:v>
                </c:pt>
                <c:pt idx="19700">
                  <c:v>7.29876E-2</c:v>
                </c:pt>
                <c:pt idx="19701">
                  <c:v>5.6408899999999998E-2</c:v>
                </c:pt>
                <c:pt idx="19702">
                  <c:v>5.2103999999999998E-2</c:v>
                </c:pt>
                <c:pt idx="19703">
                  <c:v>6.1407999999999997E-2</c:v>
                </c:pt>
                <c:pt idx="19704">
                  <c:v>7.0999099999999996E-2</c:v>
                </c:pt>
                <c:pt idx="19705">
                  <c:v>5.3424800000000001E-2</c:v>
                </c:pt>
                <c:pt idx="19706">
                  <c:v>6.14204E-2</c:v>
                </c:pt>
                <c:pt idx="19707">
                  <c:v>6.9801299999999997E-2</c:v>
                </c:pt>
                <c:pt idx="19708">
                  <c:v>6.6507300000000005E-2</c:v>
                </c:pt>
                <c:pt idx="19709">
                  <c:v>5.91497E-2</c:v>
                </c:pt>
                <c:pt idx="19710">
                  <c:v>9.0648699999999999E-2</c:v>
                </c:pt>
                <c:pt idx="19711">
                  <c:v>8.2877199999999998E-2</c:v>
                </c:pt>
                <c:pt idx="19712">
                  <c:v>6.6857299999999995E-2</c:v>
                </c:pt>
                <c:pt idx="19713">
                  <c:v>9.6116099999999996E-2</c:v>
                </c:pt>
                <c:pt idx="19714">
                  <c:v>7.63712E-2</c:v>
                </c:pt>
                <c:pt idx="19715">
                  <c:v>9.34696E-2</c:v>
                </c:pt>
                <c:pt idx="19716">
                  <c:v>9.1597600000000001E-2</c:v>
                </c:pt>
                <c:pt idx="19717">
                  <c:v>8.9190500000000006E-2</c:v>
                </c:pt>
                <c:pt idx="19718">
                  <c:v>9.0277700000000002E-2</c:v>
                </c:pt>
                <c:pt idx="19719">
                  <c:v>5.7674400000000001E-2</c:v>
                </c:pt>
                <c:pt idx="19720">
                  <c:v>8.0596899999999999E-2</c:v>
                </c:pt>
                <c:pt idx="19721">
                  <c:v>9.2342400000000005E-2</c:v>
                </c:pt>
                <c:pt idx="19722">
                  <c:v>0.103991</c:v>
                </c:pt>
                <c:pt idx="19723">
                  <c:v>8.8379899999999997E-2</c:v>
                </c:pt>
                <c:pt idx="19724">
                  <c:v>8.9816999999999994E-2</c:v>
                </c:pt>
                <c:pt idx="19725">
                  <c:v>9.1500300000000007E-2</c:v>
                </c:pt>
                <c:pt idx="19726">
                  <c:v>9.7329100000000002E-2</c:v>
                </c:pt>
                <c:pt idx="19727">
                  <c:v>0.10381899999999999</c:v>
                </c:pt>
                <c:pt idx="19728">
                  <c:v>0.10525</c:v>
                </c:pt>
                <c:pt idx="19729">
                  <c:v>9.9599800000000002E-2</c:v>
                </c:pt>
                <c:pt idx="19730">
                  <c:v>0.102156</c:v>
                </c:pt>
                <c:pt idx="19731">
                  <c:v>0.10464900000000001</c:v>
                </c:pt>
                <c:pt idx="19732">
                  <c:v>0.10442800000000001</c:v>
                </c:pt>
                <c:pt idx="19733">
                  <c:v>0.106168</c:v>
                </c:pt>
                <c:pt idx="19734">
                  <c:v>0.11439299999999999</c:v>
                </c:pt>
                <c:pt idx="19735">
                  <c:v>9.2014299999999993E-2</c:v>
                </c:pt>
                <c:pt idx="19736">
                  <c:v>8.6806300000000003E-2</c:v>
                </c:pt>
                <c:pt idx="19737">
                  <c:v>0.114395</c:v>
                </c:pt>
                <c:pt idx="19738">
                  <c:v>0.132883</c:v>
                </c:pt>
                <c:pt idx="19739">
                  <c:v>0.11663999999999999</c:v>
                </c:pt>
                <c:pt idx="19740">
                  <c:v>0.117406</c:v>
                </c:pt>
                <c:pt idx="19741">
                  <c:v>0.115773</c:v>
                </c:pt>
                <c:pt idx="19742">
                  <c:v>0.112082</c:v>
                </c:pt>
                <c:pt idx="19743">
                  <c:v>0.13325500000000001</c:v>
                </c:pt>
                <c:pt idx="19744">
                  <c:v>0.126309</c:v>
                </c:pt>
                <c:pt idx="19745">
                  <c:v>0.114928</c:v>
                </c:pt>
                <c:pt idx="19746">
                  <c:v>0.10052</c:v>
                </c:pt>
                <c:pt idx="19747">
                  <c:v>9.5049900000000007E-2</c:v>
                </c:pt>
                <c:pt idx="19748">
                  <c:v>0.120577</c:v>
                </c:pt>
                <c:pt idx="19749">
                  <c:v>0.13492599999999999</c:v>
                </c:pt>
                <c:pt idx="19750">
                  <c:v>0.125302</c:v>
                </c:pt>
                <c:pt idx="19751">
                  <c:v>0.115247</c:v>
                </c:pt>
                <c:pt idx="19752">
                  <c:v>0.114256</c:v>
                </c:pt>
                <c:pt idx="19753">
                  <c:v>9.7131700000000001E-2</c:v>
                </c:pt>
                <c:pt idx="19754">
                  <c:v>0.128307</c:v>
                </c:pt>
                <c:pt idx="19755">
                  <c:v>0.15459400000000001</c:v>
                </c:pt>
                <c:pt idx="19756">
                  <c:v>0.13114799999999999</c:v>
                </c:pt>
                <c:pt idx="19757">
                  <c:v>0.103378</c:v>
                </c:pt>
                <c:pt idx="19758">
                  <c:v>0.113401</c:v>
                </c:pt>
                <c:pt idx="19759">
                  <c:v>0.12967200000000001</c:v>
                </c:pt>
                <c:pt idx="19760">
                  <c:v>0.126163</c:v>
                </c:pt>
                <c:pt idx="19761">
                  <c:v>0.128084</c:v>
                </c:pt>
                <c:pt idx="19762">
                  <c:v>0.12314</c:v>
                </c:pt>
                <c:pt idx="19763">
                  <c:v>0.10994</c:v>
                </c:pt>
                <c:pt idx="19764">
                  <c:v>0.118426</c:v>
                </c:pt>
                <c:pt idx="19765">
                  <c:v>0.15631800000000001</c:v>
                </c:pt>
                <c:pt idx="19766">
                  <c:v>0.15220800000000001</c:v>
                </c:pt>
                <c:pt idx="19767">
                  <c:v>0.127474</c:v>
                </c:pt>
                <c:pt idx="19768">
                  <c:v>0.118572</c:v>
                </c:pt>
                <c:pt idx="19769">
                  <c:v>0.12582399999999999</c:v>
                </c:pt>
                <c:pt idx="19770">
                  <c:v>0.135324</c:v>
                </c:pt>
                <c:pt idx="19771">
                  <c:v>0.121965</c:v>
                </c:pt>
                <c:pt idx="19772">
                  <c:v>0.147035</c:v>
                </c:pt>
                <c:pt idx="19773">
                  <c:v>0.131518</c:v>
                </c:pt>
                <c:pt idx="19774">
                  <c:v>0.108665</c:v>
                </c:pt>
                <c:pt idx="19775">
                  <c:v>0.121819</c:v>
                </c:pt>
                <c:pt idx="19776">
                  <c:v>0.153951</c:v>
                </c:pt>
                <c:pt idx="19777">
                  <c:v>0.15332000000000001</c:v>
                </c:pt>
                <c:pt idx="19778">
                  <c:v>0.13950199999999999</c:v>
                </c:pt>
                <c:pt idx="19779">
                  <c:v>0.112627</c:v>
                </c:pt>
                <c:pt idx="19780" formatCode="0.00E+00">
                  <c:v>0.12456100000000001</c:v>
                </c:pt>
                <c:pt idx="19781">
                  <c:v>0.138542</c:v>
                </c:pt>
                <c:pt idx="19782">
                  <c:v>0.12978899999999999</c:v>
                </c:pt>
                <c:pt idx="19783">
                  <c:v>0.15179100000000001</c:v>
                </c:pt>
                <c:pt idx="19784">
                  <c:v>0.122486</c:v>
                </c:pt>
                <c:pt idx="19785">
                  <c:v>0.111563</c:v>
                </c:pt>
                <c:pt idx="19786">
                  <c:v>0.12256</c:v>
                </c:pt>
                <c:pt idx="19787">
                  <c:v>0.127911</c:v>
                </c:pt>
                <c:pt idx="19788">
                  <c:v>0.12759999999999999</c:v>
                </c:pt>
                <c:pt idx="19789">
                  <c:v>0.12811900000000001</c:v>
                </c:pt>
                <c:pt idx="19790">
                  <c:v>0.12812899999999999</c:v>
                </c:pt>
                <c:pt idx="19791">
                  <c:v>0.115227</c:v>
                </c:pt>
                <c:pt idx="19792">
                  <c:v>0.11992899999999999</c:v>
                </c:pt>
                <c:pt idx="19793">
                  <c:v>0.14674499999999999</c:v>
                </c:pt>
                <c:pt idx="19794">
                  <c:v>0.14923500000000001</c:v>
                </c:pt>
                <c:pt idx="19795">
                  <c:v>0.119986</c:v>
                </c:pt>
                <c:pt idx="19796">
                  <c:v>0.113386</c:v>
                </c:pt>
                <c:pt idx="19797">
                  <c:v>0.12538199999999999</c:v>
                </c:pt>
                <c:pt idx="19798">
                  <c:v>0.122948</c:v>
                </c:pt>
                <c:pt idx="19799">
                  <c:v>0.115816</c:v>
                </c:pt>
                <c:pt idx="19800">
                  <c:v>0.137877</c:v>
                </c:pt>
                <c:pt idx="19801">
                  <c:v>0.118605</c:v>
                </c:pt>
                <c:pt idx="19802">
                  <c:v>0.104439</c:v>
                </c:pt>
                <c:pt idx="19803">
                  <c:v>0.108914</c:v>
                </c:pt>
                <c:pt idx="19804">
                  <c:v>0.126919</c:v>
                </c:pt>
                <c:pt idx="19805">
                  <c:v>0.11876100000000001</c:v>
                </c:pt>
                <c:pt idx="19806">
                  <c:v>0.1124</c:v>
                </c:pt>
                <c:pt idx="19807">
                  <c:v>0.12205199999999999</c:v>
                </c:pt>
                <c:pt idx="19808">
                  <c:v>0.115888</c:v>
                </c:pt>
                <c:pt idx="19809" formatCode="0.00E+00">
                  <c:v>0.121292</c:v>
                </c:pt>
                <c:pt idx="19810">
                  <c:v>0.129027</c:v>
                </c:pt>
                <c:pt idx="19811">
                  <c:v>0.13276499999999999</c:v>
                </c:pt>
                <c:pt idx="19812">
                  <c:v>0.11175</c:v>
                </c:pt>
                <c:pt idx="19813">
                  <c:v>0.110846</c:v>
                </c:pt>
                <c:pt idx="19814">
                  <c:v>0.136855</c:v>
                </c:pt>
                <c:pt idx="19815">
                  <c:v>0.12820699999999999</c:v>
                </c:pt>
                <c:pt idx="19816">
                  <c:v>0.12356499999999999</c:v>
                </c:pt>
                <c:pt idx="19817">
                  <c:v>0.116729</c:v>
                </c:pt>
                <c:pt idx="19818">
                  <c:v>0.11466800000000001</c:v>
                </c:pt>
                <c:pt idx="19819">
                  <c:v>0.10934099999999999</c:v>
                </c:pt>
                <c:pt idx="19820">
                  <c:v>0.12887599999999999</c:v>
                </c:pt>
                <c:pt idx="19821">
                  <c:v>0.13436699999999999</c:v>
                </c:pt>
                <c:pt idx="19822">
                  <c:v>0.128083</c:v>
                </c:pt>
                <c:pt idx="19823">
                  <c:v>0.106005</c:v>
                </c:pt>
                <c:pt idx="19824">
                  <c:v>0.11602700000000001</c:v>
                </c:pt>
                <c:pt idx="19825">
                  <c:v>0.131801</c:v>
                </c:pt>
                <c:pt idx="19826">
                  <c:v>0.117382</c:v>
                </c:pt>
                <c:pt idx="19827">
                  <c:v>0.108998</c:v>
                </c:pt>
                <c:pt idx="19828">
                  <c:v>0.123807</c:v>
                </c:pt>
                <c:pt idx="19829">
                  <c:v>0.115326</c:v>
                </c:pt>
                <c:pt idx="19830">
                  <c:v>0.113312</c:v>
                </c:pt>
                <c:pt idx="19831">
                  <c:v>0.11748</c:v>
                </c:pt>
                <c:pt idx="19832">
                  <c:v>0.126306</c:v>
                </c:pt>
                <c:pt idx="19833">
                  <c:v>0.12967000000000001</c:v>
                </c:pt>
                <c:pt idx="19834">
                  <c:v>0.120363</c:v>
                </c:pt>
                <c:pt idx="19835">
                  <c:v>0.12609699999999999</c:v>
                </c:pt>
                <c:pt idx="19836">
                  <c:v>0.108304</c:v>
                </c:pt>
                <c:pt idx="19837">
                  <c:v>0.11948499999999999</c:v>
                </c:pt>
                <c:pt idx="19838">
                  <c:v>0.124359</c:v>
                </c:pt>
                <c:pt idx="19839">
                  <c:v>0.108879</c:v>
                </c:pt>
                <c:pt idx="19840">
                  <c:v>0.121596</c:v>
                </c:pt>
                <c:pt idx="19841">
                  <c:v>0.13758500000000001</c:v>
                </c:pt>
                <c:pt idx="19842">
                  <c:v>0.131989</c:v>
                </c:pt>
                <c:pt idx="19843">
                  <c:v>0.103507</c:v>
                </c:pt>
                <c:pt idx="19844">
                  <c:v>9.8164600000000005E-2</c:v>
                </c:pt>
                <c:pt idx="19845">
                  <c:v>0.11712599999999999</c:v>
                </c:pt>
                <c:pt idx="19846">
                  <c:v>0.12564800000000001</c:v>
                </c:pt>
                <c:pt idx="19847">
                  <c:v>0.117592</c:v>
                </c:pt>
                <c:pt idx="19848">
                  <c:v>0.105921</c:v>
                </c:pt>
                <c:pt idx="19849">
                  <c:v>0.111856</c:v>
                </c:pt>
                <c:pt idx="19850">
                  <c:v>0.10409499999999999</c:v>
                </c:pt>
                <c:pt idx="19851">
                  <c:v>0.11323</c:v>
                </c:pt>
                <c:pt idx="19852">
                  <c:v>0.12620200000000001</c:v>
                </c:pt>
                <c:pt idx="19853">
                  <c:v>0.12803500000000001</c:v>
                </c:pt>
                <c:pt idx="19854">
                  <c:v>0.10532999999999999</c:v>
                </c:pt>
                <c:pt idx="19855">
                  <c:v>0.100038</c:v>
                </c:pt>
                <c:pt idx="19856">
                  <c:v>0.10634399999999999</c:v>
                </c:pt>
                <c:pt idx="19857">
                  <c:v>0.10826</c:v>
                </c:pt>
                <c:pt idx="19858">
                  <c:v>0.122171</c:v>
                </c:pt>
                <c:pt idx="19859">
                  <c:v>0.11350499999999999</c:v>
                </c:pt>
                <c:pt idx="19860">
                  <c:v>0.11025799999999999</c:v>
                </c:pt>
                <c:pt idx="19861">
                  <c:v>9.2632300000000001E-2</c:v>
                </c:pt>
                <c:pt idx="19862">
                  <c:v>8.3449400000000007E-2</c:v>
                </c:pt>
                <c:pt idx="19863">
                  <c:v>0.11430800000000001</c:v>
                </c:pt>
                <c:pt idx="19864">
                  <c:v>0.12096800000000001</c:v>
                </c:pt>
                <c:pt idx="19865">
                  <c:v>9.2241299999999998E-2</c:v>
                </c:pt>
                <c:pt idx="19866">
                  <c:v>6.6115400000000005E-2</c:v>
                </c:pt>
                <c:pt idx="19867">
                  <c:v>7.1792599999999998E-2</c:v>
                </c:pt>
                <c:pt idx="19868">
                  <c:v>8.9114200000000005E-2</c:v>
                </c:pt>
                <c:pt idx="19869">
                  <c:v>0.105742</c:v>
                </c:pt>
                <c:pt idx="19870">
                  <c:v>0.107276</c:v>
                </c:pt>
                <c:pt idx="19871">
                  <c:v>8.1900600000000004E-2</c:v>
                </c:pt>
                <c:pt idx="19872">
                  <c:v>8.0774299999999993E-2</c:v>
                </c:pt>
                <c:pt idx="19873">
                  <c:v>9.5258700000000002E-2</c:v>
                </c:pt>
                <c:pt idx="19874">
                  <c:v>8.8111900000000007E-2</c:v>
                </c:pt>
                <c:pt idx="19875">
                  <c:v>0.10093000000000001</c:v>
                </c:pt>
                <c:pt idx="19876">
                  <c:v>0.106142</c:v>
                </c:pt>
                <c:pt idx="19877">
                  <c:v>7.9510700000000004E-2</c:v>
                </c:pt>
                <c:pt idx="19878">
                  <c:v>8.4822700000000001E-2</c:v>
                </c:pt>
                <c:pt idx="19879">
                  <c:v>9.7825099999999998E-2</c:v>
                </c:pt>
                <c:pt idx="19880">
                  <c:v>0.11143699999999999</c:v>
                </c:pt>
                <c:pt idx="19881">
                  <c:v>9.0835600000000002E-2</c:v>
                </c:pt>
                <c:pt idx="19882">
                  <c:v>9.0400700000000001E-2</c:v>
                </c:pt>
                <c:pt idx="19883">
                  <c:v>8.66146E-2</c:v>
                </c:pt>
                <c:pt idx="19884">
                  <c:v>9.5595399999999997E-2</c:v>
                </c:pt>
                <c:pt idx="19885">
                  <c:v>9.4331700000000004E-2</c:v>
                </c:pt>
                <c:pt idx="19886">
                  <c:v>0.104282</c:v>
                </c:pt>
                <c:pt idx="19887">
                  <c:v>8.8329299999999999E-2</c:v>
                </c:pt>
                <c:pt idx="19888">
                  <c:v>6.8966899999999998E-2</c:v>
                </c:pt>
                <c:pt idx="19889">
                  <c:v>6.7290299999999997E-2</c:v>
                </c:pt>
                <c:pt idx="19890">
                  <c:v>8.8768E-2</c:v>
                </c:pt>
                <c:pt idx="19891">
                  <c:v>9.7327200000000003E-2</c:v>
                </c:pt>
                <c:pt idx="19892">
                  <c:v>7.9427700000000004E-2</c:v>
                </c:pt>
                <c:pt idx="19893">
                  <c:v>6.3993499999999995E-2</c:v>
                </c:pt>
                <c:pt idx="19894">
                  <c:v>6.9777500000000006E-2</c:v>
                </c:pt>
                <c:pt idx="19895">
                  <c:v>9.6748399999999998E-2</c:v>
                </c:pt>
                <c:pt idx="19896">
                  <c:v>8.3854700000000004E-2</c:v>
                </c:pt>
                <c:pt idx="19897">
                  <c:v>8.1551600000000002E-2</c:v>
                </c:pt>
                <c:pt idx="19898">
                  <c:v>9.0689699999999998E-2</c:v>
                </c:pt>
                <c:pt idx="19899">
                  <c:v>9.4059000000000004E-2</c:v>
                </c:pt>
                <c:pt idx="19900">
                  <c:v>6.06632E-2</c:v>
                </c:pt>
                <c:pt idx="19901">
                  <c:v>5.4064800000000003E-2</c:v>
                </c:pt>
                <c:pt idx="19902">
                  <c:v>8.7738999999999998E-2</c:v>
                </c:pt>
                <c:pt idx="19903">
                  <c:v>7.0204699999999995E-2</c:v>
                </c:pt>
                <c:pt idx="19904">
                  <c:v>6.20222E-2</c:v>
                </c:pt>
                <c:pt idx="19905">
                  <c:v>4.9102800000000002E-2</c:v>
                </c:pt>
                <c:pt idx="19906">
                  <c:v>6.0949299999999998E-2</c:v>
                </c:pt>
                <c:pt idx="19907">
                  <c:v>5.9802099999999997E-2</c:v>
                </c:pt>
                <c:pt idx="19908">
                  <c:v>8.0506300000000003E-2</c:v>
                </c:pt>
                <c:pt idx="19909">
                  <c:v>6.7461999999999994E-2</c:v>
                </c:pt>
                <c:pt idx="19910">
                  <c:v>5.0682100000000001E-2</c:v>
                </c:pt>
                <c:pt idx="19911">
                  <c:v>4.4472699999999997E-2</c:v>
                </c:pt>
                <c:pt idx="19912">
                  <c:v>5.6741699999999999E-2</c:v>
                </c:pt>
                <c:pt idx="19913">
                  <c:v>6.5668099999999993E-2</c:v>
                </c:pt>
                <c:pt idx="19914">
                  <c:v>5.7788800000000001E-2</c:v>
                </c:pt>
                <c:pt idx="19915">
                  <c:v>4.1873E-2</c:v>
                </c:pt>
                <c:pt idx="19916">
                  <c:v>3.7968599999999998E-2</c:v>
                </c:pt>
                <c:pt idx="19917">
                  <c:v>3.4400899999999998E-2</c:v>
                </c:pt>
                <c:pt idx="19918">
                  <c:v>5.5911099999999998E-2</c:v>
                </c:pt>
                <c:pt idx="19919">
                  <c:v>6.0126300000000001E-2</c:v>
                </c:pt>
                <c:pt idx="19920">
                  <c:v>5.5374100000000002E-2</c:v>
                </c:pt>
                <c:pt idx="19921">
                  <c:v>4.9968699999999998E-2</c:v>
                </c:pt>
                <c:pt idx="19922">
                  <c:v>4.1463899999999998E-2</c:v>
                </c:pt>
                <c:pt idx="19923">
                  <c:v>4.4217100000000002E-2</c:v>
                </c:pt>
                <c:pt idx="19924">
                  <c:v>6.3117000000000006E-2</c:v>
                </c:pt>
                <c:pt idx="19925">
                  <c:v>6.9947200000000001E-2</c:v>
                </c:pt>
                <c:pt idx="19926">
                  <c:v>5.7151800000000003E-2</c:v>
                </c:pt>
                <c:pt idx="19927">
                  <c:v>4.5994800000000002E-2</c:v>
                </c:pt>
                <c:pt idx="19928">
                  <c:v>5.5805199999999999E-2</c:v>
                </c:pt>
                <c:pt idx="19929">
                  <c:v>5.4231599999999998E-2</c:v>
                </c:pt>
                <c:pt idx="19930">
                  <c:v>6.3110399999999997E-2</c:v>
                </c:pt>
                <c:pt idx="19931">
                  <c:v>5.3712799999999998E-2</c:v>
                </c:pt>
                <c:pt idx="19932">
                  <c:v>3.6448500000000002E-2</c:v>
                </c:pt>
                <c:pt idx="19933">
                  <c:v>3.3962199999999998E-2</c:v>
                </c:pt>
                <c:pt idx="19934">
                  <c:v>4.2855299999999999E-2</c:v>
                </c:pt>
                <c:pt idx="19935">
                  <c:v>3.4481999999999999E-2</c:v>
                </c:pt>
                <c:pt idx="19936">
                  <c:v>2.8819999999999998E-2</c:v>
                </c:pt>
                <c:pt idx="19937">
                  <c:v>2.215E-2</c:v>
                </c:pt>
                <c:pt idx="19938">
                  <c:v>1.9263300000000001E-2</c:v>
                </c:pt>
                <c:pt idx="19939">
                  <c:v>1.5758500000000002E-2</c:v>
                </c:pt>
                <c:pt idx="19940">
                  <c:v>5.2631400000000002E-2</c:v>
                </c:pt>
                <c:pt idx="19941">
                  <c:v>4.3234799999999997E-2</c:v>
                </c:pt>
                <c:pt idx="19942">
                  <c:v>2.4230999999999999E-2</c:v>
                </c:pt>
                <c:pt idx="19943">
                  <c:v>3.0825600000000002E-2</c:v>
                </c:pt>
                <c:pt idx="19944">
                  <c:v>4.9753199999999997E-2</c:v>
                </c:pt>
                <c:pt idx="19945">
                  <c:v>3.0472800000000001E-2</c:v>
                </c:pt>
                <c:pt idx="19946">
                  <c:v>2.9977799999999999E-2</c:v>
                </c:pt>
                <c:pt idx="19947">
                  <c:v>4.8232999999999998E-2</c:v>
                </c:pt>
                <c:pt idx="19948">
                  <c:v>5.5303600000000001E-2</c:v>
                </c:pt>
                <c:pt idx="19949">
                  <c:v>3.0838000000000001E-2</c:v>
                </c:pt>
                <c:pt idx="19950">
                  <c:v>3.9974200000000001E-2</c:v>
                </c:pt>
                <c:pt idx="19951">
                  <c:v>4.81672E-2</c:v>
                </c:pt>
                <c:pt idx="19952">
                  <c:v>5.2447300000000002E-2</c:v>
                </c:pt>
                <c:pt idx="19953">
                  <c:v>3.4225499999999999E-2</c:v>
                </c:pt>
                <c:pt idx="19954">
                  <c:v>2.6916499999999999E-2</c:v>
                </c:pt>
                <c:pt idx="19955">
                  <c:v>3.5975500000000001E-2</c:v>
                </c:pt>
                <c:pt idx="19956">
                  <c:v>3.3844899999999997E-2</c:v>
                </c:pt>
                <c:pt idx="19957">
                  <c:v>3.8070699999999999E-2</c:v>
                </c:pt>
                <c:pt idx="19958">
                  <c:v>1.74694E-2</c:v>
                </c:pt>
                <c:pt idx="19959">
                  <c:v>8.1043199999999999E-3</c:v>
                </c:pt>
                <c:pt idx="19960">
                  <c:v>1.9881200000000002E-2</c:v>
                </c:pt>
                <c:pt idx="19961">
                  <c:v>2.36998E-2</c:v>
                </c:pt>
                <c:pt idx="19962">
                  <c:v>1.5685999999999999E-2</c:v>
                </c:pt>
                <c:pt idx="19963">
                  <c:v>-5.5684999999999997E-3</c:v>
                </c:pt>
                <c:pt idx="19964">
                  <c:v>1.30892E-2</c:v>
                </c:pt>
                <c:pt idx="19965">
                  <c:v>6.7081500000000004E-3</c:v>
                </c:pt>
                <c:pt idx="19966">
                  <c:v>3.0193300000000002E-3</c:v>
                </c:pt>
                <c:pt idx="19967">
                  <c:v>1.0326399999999999E-2</c:v>
                </c:pt>
                <c:pt idx="19968">
                  <c:v>-9.3269299999999996E-4</c:v>
                </c:pt>
                <c:pt idx="19969">
                  <c:v>5.8269500000000004E-4</c:v>
                </c:pt>
                <c:pt idx="19970">
                  <c:v>-7.3661799999999999E-3</c:v>
                </c:pt>
                <c:pt idx="19971">
                  <c:v>5.7039300000000003E-3</c:v>
                </c:pt>
                <c:pt idx="19972">
                  <c:v>9.17339E-3</c:v>
                </c:pt>
                <c:pt idx="19973">
                  <c:v>-1.7435099999999999E-2</c:v>
                </c:pt>
                <c:pt idx="19974">
                  <c:v>-3.11852E-2</c:v>
                </c:pt>
                <c:pt idx="19975">
                  <c:v>-2.2755600000000001E-2</c:v>
                </c:pt>
                <c:pt idx="19976">
                  <c:v>5.4798099999999999E-3</c:v>
                </c:pt>
                <c:pt idx="19977">
                  <c:v>-6.01959E-3</c:v>
                </c:pt>
                <c:pt idx="19978">
                  <c:v>-6.6728600000000001E-3</c:v>
                </c:pt>
                <c:pt idx="19979">
                  <c:v>5.9347200000000001E-3</c:v>
                </c:pt>
                <c:pt idx="19980">
                  <c:v>-1.57728E-2</c:v>
                </c:pt>
                <c:pt idx="19981">
                  <c:v>-2.6508299999999999E-2</c:v>
                </c:pt>
                <c:pt idx="19982">
                  <c:v>-2.3012200000000001E-3</c:v>
                </c:pt>
                <c:pt idx="19983">
                  <c:v>9.94015E-3</c:v>
                </c:pt>
                <c:pt idx="19984">
                  <c:v>-2.3393600000000001E-2</c:v>
                </c:pt>
                <c:pt idx="19985">
                  <c:v>-3.6122300000000003E-2</c:v>
                </c:pt>
                <c:pt idx="19986">
                  <c:v>-2.95897E-2</c:v>
                </c:pt>
                <c:pt idx="19987">
                  <c:v>-2.1977400000000001E-2</c:v>
                </c:pt>
                <c:pt idx="19988">
                  <c:v>-1.0870899999999999E-2</c:v>
                </c:pt>
                <c:pt idx="19989">
                  <c:v>-2.54173E-2</c:v>
                </c:pt>
                <c:pt idx="19990">
                  <c:v>-3.2078700000000002E-2</c:v>
                </c:pt>
                <c:pt idx="19991">
                  <c:v>-4.6664200000000003E-2</c:v>
                </c:pt>
                <c:pt idx="19992">
                  <c:v>-2.2740400000000001E-2</c:v>
                </c:pt>
                <c:pt idx="19993">
                  <c:v>-1.7585799999999999E-2</c:v>
                </c:pt>
                <c:pt idx="19994">
                  <c:v>-2.9351200000000001E-2</c:v>
                </c:pt>
                <c:pt idx="19995">
                  <c:v>-4.6571700000000001E-2</c:v>
                </c:pt>
                <c:pt idx="19996">
                  <c:v>-3.8531299999999997E-2</c:v>
                </c:pt>
                <c:pt idx="19997">
                  <c:v>-2.86713E-2</c:v>
                </c:pt>
                <c:pt idx="19998">
                  <c:v>-2.6310900000000002E-2</c:v>
                </c:pt>
                <c:pt idx="19999">
                  <c:v>-2.4407399999999999E-2</c:v>
                </c:pt>
                <c:pt idx="20000">
                  <c:v>-3.2907499999999999E-2</c:v>
                </c:pt>
                <c:pt idx="20001">
                  <c:v>-6.03285E-2</c:v>
                </c:pt>
                <c:pt idx="20002">
                  <c:v>-6.1297400000000002E-2</c:v>
                </c:pt>
                <c:pt idx="20003">
                  <c:v>-2.91586E-2</c:v>
                </c:pt>
                <c:pt idx="20004">
                  <c:v>-1.39265E-2</c:v>
                </c:pt>
                <c:pt idx="20005">
                  <c:v>-3.6684000000000001E-2</c:v>
                </c:pt>
                <c:pt idx="20006">
                  <c:v>-5.9993699999999997E-2</c:v>
                </c:pt>
                <c:pt idx="20007">
                  <c:v>-7.1418800000000005E-2</c:v>
                </c:pt>
                <c:pt idx="20008">
                  <c:v>-5.5857700000000003E-2</c:v>
                </c:pt>
                <c:pt idx="20009">
                  <c:v>-3.8748699999999997E-2</c:v>
                </c:pt>
                <c:pt idx="20010">
                  <c:v>-3.5088500000000002E-2</c:v>
                </c:pt>
                <c:pt idx="20011">
                  <c:v>-5.57432E-2</c:v>
                </c:pt>
                <c:pt idx="20012">
                  <c:v>-6.7295099999999997E-2</c:v>
                </c:pt>
                <c:pt idx="20013">
                  <c:v>-7.0944800000000002E-2</c:v>
                </c:pt>
                <c:pt idx="20014">
                  <c:v>-4.9038900000000003E-2</c:v>
                </c:pt>
                <c:pt idx="20015">
                  <c:v>-3.9965599999999997E-2</c:v>
                </c:pt>
                <c:pt idx="20016">
                  <c:v>-6.4129800000000001E-2</c:v>
                </c:pt>
                <c:pt idx="20017">
                  <c:v>-6.2271100000000003E-2</c:v>
                </c:pt>
                <c:pt idx="20018">
                  <c:v>-8.0569299999999996E-2</c:v>
                </c:pt>
                <c:pt idx="20019">
                  <c:v>-7.3405300000000007E-2</c:v>
                </c:pt>
                <c:pt idx="20020">
                  <c:v>-6.3402200000000006E-2</c:v>
                </c:pt>
                <c:pt idx="20021">
                  <c:v>-5.8157899999999998E-2</c:v>
                </c:pt>
                <c:pt idx="20022">
                  <c:v>-7.9902600000000004E-2</c:v>
                </c:pt>
                <c:pt idx="20023">
                  <c:v>-8.7972599999999998E-2</c:v>
                </c:pt>
                <c:pt idx="20024">
                  <c:v>-7.5229599999999994E-2</c:v>
                </c:pt>
                <c:pt idx="20025">
                  <c:v>-6.4539899999999997E-2</c:v>
                </c:pt>
                <c:pt idx="20026">
                  <c:v>-5.0207099999999998E-2</c:v>
                </c:pt>
                <c:pt idx="20027">
                  <c:v>-5.8599499999999999E-2</c:v>
                </c:pt>
                <c:pt idx="20028">
                  <c:v>-7.8215599999999996E-2</c:v>
                </c:pt>
                <c:pt idx="20029">
                  <c:v>-7.5313599999999994E-2</c:v>
                </c:pt>
                <c:pt idx="20030">
                  <c:v>-7.1107900000000002E-2</c:v>
                </c:pt>
                <c:pt idx="20031">
                  <c:v>-5.8177E-2</c:v>
                </c:pt>
                <c:pt idx="20032">
                  <c:v>-4.96435E-2</c:v>
                </c:pt>
                <c:pt idx="20033">
                  <c:v>-6.1858200000000002E-2</c:v>
                </c:pt>
                <c:pt idx="20034">
                  <c:v>-8.37841E-2</c:v>
                </c:pt>
                <c:pt idx="20035">
                  <c:v>-7.7947600000000006E-2</c:v>
                </c:pt>
                <c:pt idx="20036">
                  <c:v>-5.9925100000000002E-2</c:v>
                </c:pt>
                <c:pt idx="20037">
                  <c:v>-5.6225799999999999E-2</c:v>
                </c:pt>
                <c:pt idx="20038">
                  <c:v>-7.3680899999999994E-2</c:v>
                </c:pt>
                <c:pt idx="20039">
                  <c:v>-7.7849399999999999E-2</c:v>
                </c:pt>
                <c:pt idx="20040">
                  <c:v>-7.8025800000000006E-2</c:v>
                </c:pt>
                <c:pt idx="20041">
                  <c:v>-8.7870599999999993E-2</c:v>
                </c:pt>
                <c:pt idx="20042">
                  <c:v>-8.2611100000000007E-2</c:v>
                </c:pt>
                <c:pt idx="20043">
                  <c:v>-7.3547399999999999E-2</c:v>
                </c:pt>
                <c:pt idx="20044">
                  <c:v>-8.2881899999999994E-2</c:v>
                </c:pt>
                <c:pt idx="20045">
                  <c:v>-8.5247000000000003E-2</c:v>
                </c:pt>
                <c:pt idx="20046">
                  <c:v>-9.1253299999999996E-2</c:v>
                </c:pt>
                <c:pt idx="20047">
                  <c:v>-7.7023499999999995E-2</c:v>
                </c:pt>
                <c:pt idx="20048">
                  <c:v>-5.5918700000000002E-2</c:v>
                </c:pt>
                <c:pt idx="20049">
                  <c:v>-7.5880100000000006E-2</c:v>
                </c:pt>
                <c:pt idx="20050">
                  <c:v>-9.0133699999999997E-2</c:v>
                </c:pt>
                <c:pt idx="20051">
                  <c:v>-8.1621200000000005E-2</c:v>
                </c:pt>
                <c:pt idx="20052">
                  <c:v>-6.8294499999999994E-2</c:v>
                </c:pt>
                <c:pt idx="20053">
                  <c:v>-6.8807599999999997E-2</c:v>
                </c:pt>
                <c:pt idx="20054">
                  <c:v>-8.2752199999999998E-2</c:v>
                </c:pt>
                <c:pt idx="20055">
                  <c:v>-9.2267000000000002E-2</c:v>
                </c:pt>
                <c:pt idx="20056">
                  <c:v>-8.8296899999999998E-2</c:v>
                </c:pt>
                <c:pt idx="20057">
                  <c:v>-9.9848699999999999E-2</c:v>
                </c:pt>
                <c:pt idx="20058">
                  <c:v>-9.2321399999999998E-2</c:v>
                </c:pt>
                <c:pt idx="20059">
                  <c:v>-7.25441E-2</c:v>
                </c:pt>
                <c:pt idx="20060">
                  <c:v>-9.1371499999999994E-2</c:v>
                </c:pt>
                <c:pt idx="20061">
                  <c:v>-9.6349699999999996E-2</c:v>
                </c:pt>
                <c:pt idx="20062">
                  <c:v>-0.11061</c:v>
                </c:pt>
                <c:pt idx="20063">
                  <c:v>-9.7060199999999999E-2</c:v>
                </c:pt>
                <c:pt idx="20064">
                  <c:v>-8.4082599999999993E-2</c:v>
                </c:pt>
                <c:pt idx="20065">
                  <c:v>-8.4798799999999994E-2</c:v>
                </c:pt>
                <c:pt idx="20066">
                  <c:v>-9.2246999999999996E-2</c:v>
                </c:pt>
                <c:pt idx="20067">
                  <c:v>-9.9203100000000002E-2</c:v>
                </c:pt>
                <c:pt idx="20068">
                  <c:v>-0.104698</c:v>
                </c:pt>
                <c:pt idx="20069">
                  <c:v>-9.3359899999999996E-2</c:v>
                </c:pt>
                <c:pt idx="20070">
                  <c:v>-7.5212500000000002E-2</c:v>
                </c:pt>
                <c:pt idx="20071">
                  <c:v>-8.3766900000000005E-2</c:v>
                </c:pt>
                <c:pt idx="20072">
                  <c:v>-0.107823</c:v>
                </c:pt>
                <c:pt idx="20073">
                  <c:v>-0.113015</c:v>
                </c:pt>
                <c:pt idx="20074">
                  <c:v>-0.114381</c:v>
                </c:pt>
                <c:pt idx="20075">
                  <c:v>-0.105597</c:v>
                </c:pt>
                <c:pt idx="20076">
                  <c:v>-9.7410200000000002E-2</c:v>
                </c:pt>
                <c:pt idx="20077">
                  <c:v>-9.1168399999999997E-2</c:v>
                </c:pt>
                <c:pt idx="20078">
                  <c:v>-0.10287200000000001</c:v>
                </c:pt>
                <c:pt idx="20079">
                  <c:v>-0.103393</c:v>
                </c:pt>
                <c:pt idx="20080">
                  <c:v>-0.12382</c:v>
                </c:pt>
                <c:pt idx="20081">
                  <c:v>-8.9641600000000002E-2</c:v>
                </c:pt>
                <c:pt idx="20082">
                  <c:v>-8.7576899999999999E-2</c:v>
                </c:pt>
                <c:pt idx="20083">
                  <c:v>-0.107178</c:v>
                </c:pt>
                <c:pt idx="20084">
                  <c:v>-0.11219</c:v>
                </c:pt>
                <c:pt idx="20085">
                  <c:v>-0.102894</c:v>
                </c:pt>
                <c:pt idx="20086">
                  <c:v>-0.101954</c:v>
                </c:pt>
                <c:pt idx="20087">
                  <c:v>-9.4759899999999994E-2</c:v>
                </c:pt>
                <c:pt idx="20088">
                  <c:v>-0.100657</c:v>
                </c:pt>
                <c:pt idx="20089">
                  <c:v>-0.112319</c:v>
                </c:pt>
                <c:pt idx="20090">
                  <c:v>-0.124944</c:v>
                </c:pt>
                <c:pt idx="20091">
                  <c:v>-0.13022400000000001</c:v>
                </c:pt>
                <c:pt idx="20092">
                  <c:v>-0.10301399999999999</c:v>
                </c:pt>
                <c:pt idx="20093">
                  <c:v>-0.11512</c:v>
                </c:pt>
                <c:pt idx="20094">
                  <c:v>-0.109606</c:v>
                </c:pt>
                <c:pt idx="20095">
                  <c:v>-0.11694</c:v>
                </c:pt>
                <c:pt idx="20096">
                  <c:v>-0.122395</c:v>
                </c:pt>
                <c:pt idx="20097">
                  <c:v>-0.117311</c:v>
                </c:pt>
                <c:pt idx="20098">
                  <c:v>-0.12163400000000001</c:v>
                </c:pt>
                <c:pt idx="20099">
                  <c:v>-0.10349</c:v>
                </c:pt>
                <c:pt idx="20100">
                  <c:v>-0.109318</c:v>
                </c:pt>
                <c:pt idx="20101">
                  <c:v>-0.12929299999999999</c:v>
                </c:pt>
                <c:pt idx="20102">
                  <c:v>-0.131718</c:v>
                </c:pt>
                <c:pt idx="20103">
                  <c:v>-0.123751</c:v>
                </c:pt>
                <c:pt idx="20104">
                  <c:v>-0.121362</c:v>
                </c:pt>
                <c:pt idx="20105">
                  <c:v>-0.10885599999999999</c:v>
                </c:pt>
                <c:pt idx="20106">
                  <c:v>-0.108446</c:v>
                </c:pt>
                <c:pt idx="20107">
                  <c:v>-0.118632</c:v>
                </c:pt>
                <c:pt idx="20108">
                  <c:v>-0.12573400000000001</c:v>
                </c:pt>
                <c:pt idx="20109">
                  <c:v>-0.111238</c:v>
                </c:pt>
                <c:pt idx="20110">
                  <c:v>-0.10065300000000001</c:v>
                </c:pt>
                <c:pt idx="20111">
                  <c:v>-0.104265</c:v>
                </c:pt>
                <c:pt idx="20112">
                  <c:v>-0.118658</c:v>
                </c:pt>
                <c:pt idx="20113">
                  <c:v>-0.117409</c:v>
                </c:pt>
                <c:pt idx="20114">
                  <c:v>-0.107333</c:v>
                </c:pt>
                <c:pt idx="20115">
                  <c:v>-9.8292400000000002E-2</c:v>
                </c:pt>
                <c:pt idx="20116">
                  <c:v>-0.10054</c:v>
                </c:pt>
                <c:pt idx="20117">
                  <c:v>-0.113249</c:v>
                </c:pt>
                <c:pt idx="20118">
                  <c:v>-0.10938100000000001</c:v>
                </c:pt>
                <c:pt idx="20119">
                  <c:v>-0.102925</c:v>
                </c:pt>
                <c:pt idx="20120">
                  <c:v>-9.8424899999999996E-2</c:v>
                </c:pt>
                <c:pt idx="20121">
                  <c:v>-0.102815</c:v>
                </c:pt>
                <c:pt idx="20122">
                  <c:v>-0.106221</c:v>
                </c:pt>
                <c:pt idx="20123">
                  <c:v>-9.7073599999999996E-2</c:v>
                </c:pt>
                <c:pt idx="20124">
                  <c:v>-0.11093600000000001</c:v>
                </c:pt>
                <c:pt idx="20125">
                  <c:v>-0.111413</c:v>
                </c:pt>
                <c:pt idx="20126">
                  <c:v>-9.8657599999999998E-2</c:v>
                </c:pt>
                <c:pt idx="20127">
                  <c:v>-7.2717699999999996E-2</c:v>
                </c:pt>
                <c:pt idx="20128">
                  <c:v>-9.5275899999999997E-2</c:v>
                </c:pt>
                <c:pt idx="20129">
                  <c:v>-0.108947</c:v>
                </c:pt>
                <c:pt idx="20130">
                  <c:v>-0.106403</c:v>
                </c:pt>
                <c:pt idx="20131">
                  <c:v>-9.3217800000000003E-2</c:v>
                </c:pt>
                <c:pt idx="20132">
                  <c:v>-7.5505299999999997E-2</c:v>
                </c:pt>
                <c:pt idx="20133">
                  <c:v>-0.103857</c:v>
                </c:pt>
                <c:pt idx="20134">
                  <c:v>-0.11097</c:v>
                </c:pt>
                <c:pt idx="20135">
                  <c:v>-0.10784299999999999</c:v>
                </c:pt>
                <c:pt idx="20136">
                  <c:v>-8.8333099999999998E-2</c:v>
                </c:pt>
                <c:pt idx="20137">
                  <c:v>-0.108415</c:v>
                </c:pt>
                <c:pt idx="20138">
                  <c:v>-0.102688</c:v>
                </c:pt>
                <c:pt idx="20139">
                  <c:v>-8.9078900000000003E-2</c:v>
                </c:pt>
                <c:pt idx="20140">
                  <c:v>-8.9977299999999996E-2</c:v>
                </c:pt>
                <c:pt idx="20141">
                  <c:v>-0.112178</c:v>
                </c:pt>
                <c:pt idx="20142">
                  <c:v>-0.102404</c:v>
                </c:pt>
                <c:pt idx="20143">
                  <c:v>-9.4551999999999997E-2</c:v>
                </c:pt>
                <c:pt idx="20144">
                  <c:v>-0.104876</c:v>
                </c:pt>
                <c:pt idx="20145">
                  <c:v>-0.104918</c:v>
                </c:pt>
                <c:pt idx="20146">
                  <c:v>-0.103134</c:v>
                </c:pt>
                <c:pt idx="20147">
                  <c:v>-9.2871700000000001E-2</c:v>
                </c:pt>
                <c:pt idx="20148">
                  <c:v>-7.4190099999999995E-2</c:v>
                </c:pt>
                <c:pt idx="20149">
                  <c:v>-9.3427700000000002E-2</c:v>
                </c:pt>
                <c:pt idx="20150">
                  <c:v>-8.5893600000000001E-2</c:v>
                </c:pt>
                <c:pt idx="20151">
                  <c:v>-8.4400199999999995E-2</c:v>
                </c:pt>
                <c:pt idx="20152">
                  <c:v>-9.58204E-2</c:v>
                </c:pt>
                <c:pt idx="20153">
                  <c:v>-0.101752</c:v>
                </c:pt>
                <c:pt idx="20154">
                  <c:v>-8.7587399999999996E-2</c:v>
                </c:pt>
                <c:pt idx="20155">
                  <c:v>-7.5958300000000006E-2</c:v>
                </c:pt>
                <c:pt idx="20156">
                  <c:v>-0.102356</c:v>
                </c:pt>
                <c:pt idx="20157">
                  <c:v>-0.11397599999999999</c:v>
                </c:pt>
                <c:pt idx="20158">
                  <c:v>-0.112249</c:v>
                </c:pt>
                <c:pt idx="20159">
                  <c:v>-9.8923700000000003E-2</c:v>
                </c:pt>
                <c:pt idx="20160">
                  <c:v>-9.5770800000000003E-2</c:v>
                </c:pt>
                <c:pt idx="20161">
                  <c:v>-8.4165599999999993E-2</c:v>
                </c:pt>
                <c:pt idx="20162">
                  <c:v>-8.8950199999999993E-2</c:v>
                </c:pt>
                <c:pt idx="20163">
                  <c:v>-0.100231</c:v>
                </c:pt>
                <c:pt idx="20164">
                  <c:v>-0.10458099999999999</c:v>
                </c:pt>
                <c:pt idx="20165">
                  <c:v>-8.8122400000000004E-2</c:v>
                </c:pt>
                <c:pt idx="20166">
                  <c:v>-8.3470299999999997E-2</c:v>
                </c:pt>
                <c:pt idx="20167">
                  <c:v>-9.4112399999999999E-2</c:v>
                </c:pt>
                <c:pt idx="20168">
                  <c:v>-0.108991</c:v>
                </c:pt>
                <c:pt idx="20169">
                  <c:v>-0.107158</c:v>
                </c:pt>
                <c:pt idx="20170">
                  <c:v>-8.9175199999999996E-2</c:v>
                </c:pt>
                <c:pt idx="20171">
                  <c:v>-7.6060299999999997E-2</c:v>
                </c:pt>
                <c:pt idx="20172">
                  <c:v>-8.9887599999999998E-2</c:v>
                </c:pt>
                <c:pt idx="20173">
                  <c:v>-0.120958</c:v>
                </c:pt>
                <c:pt idx="20174">
                  <c:v>-0.11391</c:v>
                </c:pt>
                <c:pt idx="20175">
                  <c:v>-0.11305900000000001</c:v>
                </c:pt>
                <c:pt idx="20176">
                  <c:v>-0.103737</c:v>
                </c:pt>
                <c:pt idx="20177">
                  <c:v>-9.4092400000000007E-2</c:v>
                </c:pt>
                <c:pt idx="20178">
                  <c:v>-0.110661</c:v>
                </c:pt>
                <c:pt idx="20179">
                  <c:v>-0.13564200000000001</c:v>
                </c:pt>
                <c:pt idx="20180">
                  <c:v>-0.11597300000000001</c:v>
                </c:pt>
                <c:pt idx="20181">
                  <c:v>-9.8103499999999996E-2</c:v>
                </c:pt>
                <c:pt idx="20182">
                  <c:v>-0.10072200000000001</c:v>
                </c:pt>
                <c:pt idx="20183">
                  <c:v>-0.106188</c:v>
                </c:pt>
                <c:pt idx="20184">
                  <c:v>-9.2957499999999998E-2</c:v>
                </c:pt>
                <c:pt idx="20185">
                  <c:v>-0.125941</c:v>
                </c:pt>
                <c:pt idx="20186">
                  <c:v>-0.123267</c:v>
                </c:pt>
                <c:pt idx="20187">
                  <c:v>-9.7968100000000002E-2</c:v>
                </c:pt>
                <c:pt idx="20188">
                  <c:v>-7.6039300000000004E-2</c:v>
                </c:pt>
                <c:pt idx="20189">
                  <c:v>-8.8306399999999993E-2</c:v>
                </c:pt>
                <c:pt idx="20190">
                  <c:v>-0.10518</c:v>
                </c:pt>
                <c:pt idx="20191">
                  <c:v>-0.11558</c:v>
                </c:pt>
                <c:pt idx="20192">
                  <c:v>-0.112591</c:v>
                </c:pt>
                <c:pt idx="20193">
                  <c:v>-9.2444399999999996E-2</c:v>
                </c:pt>
                <c:pt idx="20194">
                  <c:v>-8.1903500000000004E-2</c:v>
                </c:pt>
                <c:pt idx="20195">
                  <c:v>-0.10165</c:v>
                </c:pt>
                <c:pt idx="20196">
                  <c:v>-0.103536</c:v>
                </c:pt>
                <c:pt idx="20197">
                  <c:v>-0.10051300000000001</c:v>
                </c:pt>
                <c:pt idx="20198">
                  <c:v>-0.109477</c:v>
                </c:pt>
                <c:pt idx="20199">
                  <c:v>-8.2158099999999998E-2</c:v>
                </c:pt>
                <c:pt idx="20200">
                  <c:v>-7.3856400000000003E-2</c:v>
                </c:pt>
                <c:pt idx="20201">
                  <c:v>-0.10335999999999999</c:v>
                </c:pt>
                <c:pt idx="20202">
                  <c:v>-0.111307</c:v>
                </c:pt>
                <c:pt idx="20203">
                  <c:v>-9.6466999999999997E-2</c:v>
                </c:pt>
                <c:pt idx="20204">
                  <c:v>-7.1099300000000004E-2</c:v>
                </c:pt>
                <c:pt idx="20205">
                  <c:v>-8.2979200000000003E-2</c:v>
                </c:pt>
                <c:pt idx="20206">
                  <c:v>-9.9329899999999999E-2</c:v>
                </c:pt>
                <c:pt idx="20207">
                  <c:v>-9.8667099999999994E-2</c:v>
                </c:pt>
                <c:pt idx="20208">
                  <c:v>-8.6401000000000006E-2</c:v>
                </c:pt>
                <c:pt idx="20209">
                  <c:v>-7.8191800000000006E-2</c:v>
                </c:pt>
                <c:pt idx="20210">
                  <c:v>-6.8980200000000005E-2</c:v>
                </c:pt>
                <c:pt idx="20211">
                  <c:v>-6.9118499999999999E-2</c:v>
                </c:pt>
                <c:pt idx="20212">
                  <c:v>-8.8202500000000003E-2</c:v>
                </c:pt>
                <c:pt idx="20213">
                  <c:v>-9.5560099999999995E-2</c:v>
                </c:pt>
                <c:pt idx="20214">
                  <c:v>-9.5509499999999997E-2</c:v>
                </c:pt>
                <c:pt idx="20215">
                  <c:v>-8.0367099999999997E-2</c:v>
                </c:pt>
                <c:pt idx="20216">
                  <c:v>-7.1420700000000004E-2</c:v>
                </c:pt>
                <c:pt idx="20217">
                  <c:v>-9.1500300000000007E-2</c:v>
                </c:pt>
                <c:pt idx="20218">
                  <c:v>-9.5720299999999994E-2</c:v>
                </c:pt>
                <c:pt idx="20219">
                  <c:v>-8.1229200000000001E-2</c:v>
                </c:pt>
                <c:pt idx="20220">
                  <c:v>-6.3264799999999996E-2</c:v>
                </c:pt>
                <c:pt idx="20221">
                  <c:v>-6.1011299999999997E-2</c:v>
                </c:pt>
                <c:pt idx="20222">
                  <c:v>-5.9614199999999999E-2</c:v>
                </c:pt>
                <c:pt idx="20223">
                  <c:v>-6.9840399999999997E-2</c:v>
                </c:pt>
                <c:pt idx="20224">
                  <c:v>-6.7906400000000006E-2</c:v>
                </c:pt>
                <c:pt idx="20225">
                  <c:v>-5.6661599999999999E-2</c:v>
                </c:pt>
                <c:pt idx="20226">
                  <c:v>-2.7063400000000001E-2</c:v>
                </c:pt>
                <c:pt idx="20227">
                  <c:v>-5.6716900000000001E-2</c:v>
                </c:pt>
                <c:pt idx="20228">
                  <c:v>-5.46255E-2</c:v>
                </c:pt>
                <c:pt idx="20229">
                  <c:v>-6.7618399999999995E-2</c:v>
                </c:pt>
                <c:pt idx="20230">
                  <c:v>-6.7471500000000004E-2</c:v>
                </c:pt>
                <c:pt idx="20231">
                  <c:v>-5.5528599999999997E-2</c:v>
                </c:pt>
                <c:pt idx="20232">
                  <c:v>-4.0840099999999997E-2</c:v>
                </c:pt>
                <c:pt idx="20233">
                  <c:v>-3.8733499999999997E-2</c:v>
                </c:pt>
                <c:pt idx="20234">
                  <c:v>-6.5799700000000003E-2</c:v>
                </c:pt>
                <c:pt idx="20235">
                  <c:v>-7.9489699999999996E-2</c:v>
                </c:pt>
                <c:pt idx="20236">
                  <c:v>-5.9390100000000001E-2</c:v>
                </c:pt>
                <c:pt idx="20237">
                  <c:v>-4.83723E-2</c:v>
                </c:pt>
                <c:pt idx="20238">
                  <c:v>-3.8445500000000001E-2</c:v>
                </c:pt>
                <c:pt idx="20239">
                  <c:v>-6.0022399999999997E-2</c:v>
                </c:pt>
                <c:pt idx="20240">
                  <c:v>-8.0330799999999994E-2</c:v>
                </c:pt>
                <c:pt idx="20241">
                  <c:v>-7.1045899999999995E-2</c:v>
                </c:pt>
                <c:pt idx="20242">
                  <c:v>-4.44412E-2</c:v>
                </c:pt>
                <c:pt idx="20243">
                  <c:v>-3.3020000000000001E-2</c:v>
                </c:pt>
                <c:pt idx="20244">
                  <c:v>-2.65226E-2</c:v>
                </c:pt>
                <c:pt idx="20245">
                  <c:v>-3.66678E-2</c:v>
                </c:pt>
                <c:pt idx="20246">
                  <c:v>-5.3965600000000002E-2</c:v>
                </c:pt>
                <c:pt idx="20247">
                  <c:v>-5.0276800000000003E-2</c:v>
                </c:pt>
                <c:pt idx="20248">
                  <c:v>-2.2785199999999999E-2</c:v>
                </c:pt>
                <c:pt idx="20249">
                  <c:v>-1.9105899999999999E-2</c:v>
                </c:pt>
                <c:pt idx="20250">
                  <c:v>-3.8471199999999997E-2</c:v>
                </c:pt>
                <c:pt idx="20251">
                  <c:v>-5.2610400000000002E-2</c:v>
                </c:pt>
                <c:pt idx="20252">
                  <c:v>-5.12962E-2</c:v>
                </c:pt>
                <c:pt idx="20253">
                  <c:v>-3.54767E-2</c:v>
                </c:pt>
                <c:pt idx="20254">
                  <c:v>-1.6114199999999999E-2</c:v>
                </c:pt>
                <c:pt idx="20255">
                  <c:v>-3.52955E-2</c:v>
                </c:pt>
                <c:pt idx="20256">
                  <c:v>-5.0343499999999999E-2</c:v>
                </c:pt>
                <c:pt idx="20257">
                  <c:v>-5.6725499999999998E-2</c:v>
                </c:pt>
                <c:pt idx="20258">
                  <c:v>-4.9422300000000002E-2</c:v>
                </c:pt>
                <c:pt idx="20259">
                  <c:v>-3.0041700000000001E-2</c:v>
                </c:pt>
                <c:pt idx="20260">
                  <c:v>-6.7758599999999999E-3</c:v>
                </c:pt>
                <c:pt idx="20261">
                  <c:v>-3.15514E-2</c:v>
                </c:pt>
                <c:pt idx="20262">
                  <c:v>-4.0042899999999999E-2</c:v>
                </c:pt>
                <c:pt idx="20263">
                  <c:v>-1.54285E-2</c:v>
                </c:pt>
                <c:pt idx="20264">
                  <c:v>-3.9990400000000002E-2</c:v>
                </c:pt>
                <c:pt idx="20265">
                  <c:v>-1.2735399999999999E-2</c:v>
                </c:pt>
                <c:pt idx="20266">
                  <c:v>-5.9909799999999999E-3</c:v>
                </c:pt>
                <c:pt idx="20267">
                  <c:v>-6.7596399999999999E-3</c:v>
                </c:pt>
                <c:pt idx="20268">
                  <c:v>-4.08735E-2</c:v>
                </c:pt>
                <c:pt idx="20269">
                  <c:v>-3.5284000000000003E-2</c:v>
                </c:pt>
                <c:pt idx="20270">
                  <c:v>-8.7747599999999995E-3</c:v>
                </c:pt>
                <c:pt idx="20271">
                  <c:v>3.7488899999999999E-3</c:v>
                </c:pt>
                <c:pt idx="20272">
                  <c:v>-1.9309E-2</c:v>
                </c:pt>
                <c:pt idx="20273">
                  <c:v>-1.8035900000000001E-2</c:v>
                </c:pt>
                <c:pt idx="20274">
                  <c:v>-2.3278199999999999E-2</c:v>
                </c:pt>
                <c:pt idx="20275">
                  <c:v>-3.2012899999999997E-2</c:v>
                </c:pt>
                <c:pt idx="20276">
                  <c:v>-8.16345E-4</c:v>
                </c:pt>
                <c:pt idx="20277">
                  <c:v>-8.0108600000000001E-4</c:v>
                </c:pt>
                <c:pt idx="20278">
                  <c:v>-1.53227E-2</c:v>
                </c:pt>
                <c:pt idx="20279">
                  <c:v>-4.1342700000000003E-2</c:v>
                </c:pt>
                <c:pt idx="20280">
                  <c:v>-1.1255299999999999E-2</c:v>
                </c:pt>
                <c:pt idx="20281">
                  <c:v>9.9821100000000006E-3</c:v>
                </c:pt>
                <c:pt idx="20282">
                  <c:v>-3.8175599999999998E-3</c:v>
                </c:pt>
                <c:pt idx="20283">
                  <c:v>7.7247600000000002E-4</c:v>
                </c:pt>
                <c:pt idx="20284">
                  <c:v>7.1983300000000002E-3</c:v>
                </c:pt>
                <c:pt idx="20285">
                  <c:v>-2.1855400000000001E-2</c:v>
                </c:pt>
                <c:pt idx="20286">
                  <c:v>-1.439E-2</c:v>
                </c:pt>
                <c:pt idx="20287">
                  <c:v>2.0298E-2</c:v>
                </c:pt>
                <c:pt idx="20288">
                  <c:v>2.83079E-2</c:v>
                </c:pt>
                <c:pt idx="20289">
                  <c:v>-4.1007999999999999E-3</c:v>
                </c:pt>
                <c:pt idx="20290">
                  <c:v>-2.12917E-2</c:v>
                </c:pt>
                <c:pt idx="20291">
                  <c:v>-5.2413900000000003E-3</c:v>
                </c:pt>
                <c:pt idx="20292">
                  <c:v>5.2862200000000003E-3</c:v>
                </c:pt>
                <c:pt idx="20293">
                  <c:v>8.9635800000000005E-3</c:v>
                </c:pt>
                <c:pt idx="20294">
                  <c:v>6.7348499999999997E-3</c:v>
                </c:pt>
                <c:pt idx="20295">
                  <c:v>-8.0623599999999993E-3</c:v>
                </c:pt>
                <c:pt idx="20296">
                  <c:v>-2.1934499999999999E-4</c:v>
                </c:pt>
                <c:pt idx="20297">
                  <c:v>5.63431E-3</c:v>
                </c:pt>
                <c:pt idx="20298">
                  <c:v>1.89228E-2</c:v>
                </c:pt>
                <c:pt idx="20299">
                  <c:v>2.1030400000000001E-2</c:v>
                </c:pt>
                <c:pt idx="20300">
                  <c:v>9.3212099999999999E-3</c:v>
                </c:pt>
                <c:pt idx="20301">
                  <c:v>2.2234E-2</c:v>
                </c:pt>
                <c:pt idx="20302">
                  <c:v>2.77939E-2</c:v>
                </c:pt>
                <c:pt idx="20303">
                  <c:v>1.8156100000000001E-2</c:v>
                </c:pt>
                <c:pt idx="20304">
                  <c:v>2.2078500000000001E-2</c:v>
                </c:pt>
                <c:pt idx="20305">
                  <c:v>2.5659600000000001E-2</c:v>
                </c:pt>
                <c:pt idx="20306">
                  <c:v>1.8950499999999999E-2</c:v>
                </c:pt>
                <c:pt idx="20307">
                  <c:v>9.3250299999999998E-3</c:v>
                </c:pt>
                <c:pt idx="20308">
                  <c:v>6.1664600000000003E-3</c:v>
                </c:pt>
                <c:pt idx="20309">
                  <c:v>2.0254100000000001E-2</c:v>
                </c:pt>
                <c:pt idx="20310">
                  <c:v>3.3790599999999997E-2</c:v>
                </c:pt>
                <c:pt idx="20311">
                  <c:v>4.0305100000000003E-2</c:v>
                </c:pt>
                <c:pt idx="20312">
                  <c:v>3.2361000000000001E-2</c:v>
                </c:pt>
                <c:pt idx="20313">
                  <c:v>2.5846500000000001E-2</c:v>
                </c:pt>
                <c:pt idx="20314">
                  <c:v>4.22516E-2</c:v>
                </c:pt>
                <c:pt idx="20315">
                  <c:v>4.1317E-2</c:v>
                </c:pt>
                <c:pt idx="20316">
                  <c:v>3.4871100000000002E-2</c:v>
                </c:pt>
                <c:pt idx="20317">
                  <c:v>2.8578800000000001E-2</c:v>
                </c:pt>
                <c:pt idx="20318">
                  <c:v>1.9980399999999999E-2</c:v>
                </c:pt>
                <c:pt idx="20319">
                  <c:v>3.1522799999999997E-2</c:v>
                </c:pt>
                <c:pt idx="20320">
                  <c:v>2.7986500000000001E-2</c:v>
                </c:pt>
                <c:pt idx="20321">
                  <c:v>2.40088E-2</c:v>
                </c:pt>
                <c:pt idx="20322">
                  <c:v>4.3022199999999997E-2</c:v>
                </c:pt>
                <c:pt idx="20323">
                  <c:v>3.38421E-2</c:v>
                </c:pt>
                <c:pt idx="20324">
                  <c:v>3.5672200000000001E-2</c:v>
                </c:pt>
                <c:pt idx="20325">
                  <c:v>4.07953E-2</c:v>
                </c:pt>
                <c:pt idx="20326">
                  <c:v>5.6746499999999998E-2</c:v>
                </c:pt>
                <c:pt idx="20327">
                  <c:v>4.2549099999999999E-2</c:v>
                </c:pt>
                <c:pt idx="20328">
                  <c:v>3.7048299999999999E-2</c:v>
                </c:pt>
                <c:pt idx="20329">
                  <c:v>5.9811599999999999E-2</c:v>
                </c:pt>
                <c:pt idx="20330">
                  <c:v>6.0806300000000001E-2</c:v>
                </c:pt>
                <c:pt idx="20331">
                  <c:v>5.0411200000000003E-2</c:v>
                </c:pt>
                <c:pt idx="20332">
                  <c:v>4.9426999999999999E-2</c:v>
                </c:pt>
                <c:pt idx="20333">
                  <c:v>3.7584300000000001E-2</c:v>
                </c:pt>
                <c:pt idx="20334">
                  <c:v>5.7669600000000001E-2</c:v>
                </c:pt>
                <c:pt idx="20335">
                  <c:v>4.8752799999999999E-2</c:v>
                </c:pt>
                <c:pt idx="20336">
                  <c:v>6.0475300000000003E-2</c:v>
                </c:pt>
                <c:pt idx="20337">
                  <c:v>4.3166200000000002E-2</c:v>
                </c:pt>
                <c:pt idx="20338">
                  <c:v>3.52383E-2</c:v>
                </c:pt>
                <c:pt idx="20339">
                  <c:v>4.94642E-2</c:v>
                </c:pt>
                <c:pt idx="20340">
                  <c:v>7.38201E-2</c:v>
                </c:pt>
                <c:pt idx="20341">
                  <c:v>5.8858899999999999E-2</c:v>
                </c:pt>
                <c:pt idx="20342">
                  <c:v>4.0491100000000002E-2</c:v>
                </c:pt>
                <c:pt idx="20343">
                  <c:v>5.3536399999999998E-2</c:v>
                </c:pt>
                <c:pt idx="20344">
                  <c:v>7.5714100000000006E-2</c:v>
                </c:pt>
                <c:pt idx="20345">
                  <c:v>7.7355400000000005E-2</c:v>
                </c:pt>
                <c:pt idx="20346">
                  <c:v>5.94149E-2</c:v>
                </c:pt>
                <c:pt idx="20347">
                  <c:v>6.5504999999999994E-2</c:v>
                </c:pt>
                <c:pt idx="20348">
                  <c:v>6.3677800000000007E-2</c:v>
                </c:pt>
                <c:pt idx="20349">
                  <c:v>6.3555700000000007E-2</c:v>
                </c:pt>
                <c:pt idx="20350">
                  <c:v>6.0683300000000003E-2</c:v>
                </c:pt>
                <c:pt idx="20351">
                  <c:v>7.3544499999999999E-2</c:v>
                </c:pt>
                <c:pt idx="20352">
                  <c:v>6.3029299999999996E-2</c:v>
                </c:pt>
                <c:pt idx="20353">
                  <c:v>5.4422400000000003E-2</c:v>
                </c:pt>
                <c:pt idx="20354">
                  <c:v>4.5301399999999999E-2</c:v>
                </c:pt>
                <c:pt idx="20355">
                  <c:v>6.6766699999999998E-2</c:v>
                </c:pt>
                <c:pt idx="20356">
                  <c:v>7.2439199999999995E-2</c:v>
                </c:pt>
                <c:pt idx="20357">
                  <c:v>8.7513900000000006E-2</c:v>
                </c:pt>
                <c:pt idx="20358">
                  <c:v>7.1065900000000001E-2</c:v>
                </c:pt>
                <c:pt idx="20359">
                  <c:v>5.9771499999999998E-2</c:v>
                </c:pt>
                <c:pt idx="20360">
                  <c:v>7.4922600000000006E-2</c:v>
                </c:pt>
                <c:pt idx="20361">
                  <c:v>6.8985900000000003E-2</c:v>
                </c:pt>
                <c:pt idx="20362">
                  <c:v>9.0572399999999997E-2</c:v>
                </c:pt>
                <c:pt idx="20363">
                  <c:v>9.1856999999999994E-2</c:v>
                </c:pt>
                <c:pt idx="20364">
                  <c:v>6.84757E-2</c:v>
                </c:pt>
                <c:pt idx="20365">
                  <c:v>6.5473600000000007E-2</c:v>
                </c:pt>
                <c:pt idx="20366">
                  <c:v>7.1799299999999996E-2</c:v>
                </c:pt>
                <c:pt idx="20367">
                  <c:v>6.8201999999999999E-2</c:v>
                </c:pt>
                <c:pt idx="20368">
                  <c:v>7.8876500000000002E-2</c:v>
                </c:pt>
                <c:pt idx="20369">
                  <c:v>8.4651000000000004E-2</c:v>
                </c:pt>
                <c:pt idx="20370">
                  <c:v>6.73676E-2</c:v>
                </c:pt>
                <c:pt idx="20371">
                  <c:v>5.22537E-2</c:v>
                </c:pt>
                <c:pt idx="20372">
                  <c:v>6.4660099999999998E-2</c:v>
                </c:pt>
                <c:pt idx="20373">
                  <c:v>7.6176599999999997E-2</c:v>
                </c:pt>
                <c:pt idx="20374">
                  <c:v>0.102538</c:v>
                </c:pt>
                <c:pt idx="20375">
                  <c:v>7.78446E-2</c:v>
                </c:pt>
                <c:pt idx="20376">
                  <c:v>5.4574999999999999E-2</c:v>
                </c:pt>
                <c:pt idx="20377">
                  <c:v>6.5500299999999997E-2</c:v>
                </c:pt>
                <c:pt idx="20378">
                  <c:v>8.7312699999999993E-2</c:v>
                </c:pt>
                <c:pt idx="20379">
                  <c:v>7.6450299999999999E-2</c:v>
                </c:pt>
                <c:pt idx="20380">
                  <c:v>5.4808599999999999E-2</c:v>
                </c:pt>
                <c:pt idx="20381">
                  <c:v>7.1577100000000005E-2</c:v>
                </c:pt>
                <c:pt idx="20382">
                  <c:v>7.7829400000000007E-2</c:v>
                </c:pt>
                <c:pt idx="20383">
                  <c:v>7.8395800000000002E-2</c:v>
                </c:pt>
                <c:pt idx="20384">
                  <c:v>6.9130899999999995E-2</c:v>
                </c:pt>
                <c:pt idx="20385">
                  <c:v>8.92458E-2</c:v>
                </c:pt>
                <c:pt idx="20386">
                  <c:v>6.0643200000000001E-2</c:v>
                </c:pt>
                <c:pt idx="20387">
                  <c:v>7.3775300000000002E-2</c:v>
                </c:pt>
                <c:pt idx="20388">
                  <c:v>6.9463700000000003E-2</c:v>
                </c:pt>
                <c:pt idx="20389">
                  <c:v>9.0654399999999996E-2</c:v>
                </c:pt>
                <c:pt idx="20390">
                  <c:v>8.1208199999999994E-2</c:v>
                </c:pt>
                <c:pt idx="20391">
                  <c:v>9.5565800000000006E-2</c:v>
                </c:pt>
                <c:pt idx="20392">
                  <c:v>8.7099099999999999E-2</c:v>
                </c:pt>
                <c:pt idx="20393">
                  <c:v>7.6551400000000006E-2</c:v>
                </c:pt>
                <c:pt idx="20394">
                  <c:v>6.5816899999999998E-2</c:v>
                </c:pt>
                <c:pt idx="20395">
                  <c:v>8.0264100000000005E-2</c:v>
                </c:pt>
                <c:pt idx="20396">
                  <c:v>9.9329000000000001E-2</c:v>
                </c:pt>
                <c:pt idx="20397">
                  <c:v>8.0799099999999999E-2</c:v>
                </c:pt>
                <c:pt idx="20398">
                  <c:v>8.7040900000000004E-2</c:v>
                </c:pt>
                <c:pt idx="20399">
                  <c:v>8.1774700000000006E-2</c:v>
                </c:pt>
                <c:pt idx="20400">
                  <c:v>8.7162000000000003E-2</c:v>
                </c:pt>
                <c:pt idx="20401">
                  <c:v>0.108296</c:v>
                </c:pt>
                <c:pt idx="20402">
                  <c:v>0.100549</c:v>
                </c:pt>
                <c:pt idx="20403">
                  <c:v>8.2752199999999998E-2</c:v>
                </c:pt>
                <c:pt idx="20404">
                  <c:v>6.5920800000000002E-2</c:v>
                </c:pt>
                <c:pt idx="20405">
                  <c:v>8.6652800000000002E-2</c:v>
                </c:pt>
                <c:pt idx="20406">
                  <c:v>0.105368</c:v>
                </c:pt>
                <c:pt idx="20407">
                  <c:v>0.10016799999999999</c:v>
                </c:pt>
                <c:pt idx="20408">
                  <c:v>7.17859E-2</c:v>
                </c:pt>
                <c:pt idx="20409">
                  <c:v>6.3801800000000006E-2</c:v>
                </c:pt>
                <c:pt idx="20410">
                  <c:v>8.9109400000000005E-2</c:v>
                </c:pt>
                <c:pt idx="20411">
                  <c:v>0.100881</c:v>
                </c:pt>
                <c:pt idx="20412">
                  <c:v>0.11647200000000001</c:v>
                </c:pt>
                <c:pt idx="20413">
                  <c:v>8.6428599999999994E-2</c:v>
                </c:pt>
                <c:pt idx="20414">
                  <c:v>8.6366700000000005E-2</c:v>
                </c:pt>
                <c:pt idx="20415">
                  <c:v>7.08342E-2</c:v>
                </c:pt>
                <c:pt idx="20416">
                  <c:v>0.102543</c:v>
                </c:pt>
                <c:pt idx="20417">
                  <c:v>9.9889800000000001E-2</c:v>
                </c:pt>
                <c:pt idx="20418">
                  <c:v>0.10895100000000001</c:v>
                </c:pt>
                <c:pt idx="20419">
                  <c:v>9.0889899999999996E-2</c:v>
                </c:pt>
                <c:pt idx="20420">
                  <c:v>7.8033400000000003E-2</c:v>
                </c:pt>
                <c:pt idx="20421">
                  <c:v>9.0727799999999997E-2</c:v>
                </c:pt>
                <c:pt idx="20422">
                  <c:v>8.3288200000000007E-2</c:v>
                </c:pt>
                <c:pt idx="20423">
                  <c:v>0.115287</c:v>
                </c:pt>
                <c:pt idx="20424">
                  <c:v>0.100129</c:v>
                </c:pt>
                <c:pt idx="20425">
                  <c:v>9.0804099999999999E-2</c:v>
                </c:pt>
                <c:pt idx="20426">
                  <c:v>8.8365600000000002E-2</c:v>
                </c:pt>
                <c:pt idx="20427">
                  <c:v>8.1636399999999998E-2</c:v>
                </c:pt>
                <c:pt idx="20428">
                  <c:v>9.3358999999999998E-2</c:v>
                </c:pt>
                <c:pt idx="20429">
                  <c:v>0.115476</c:v>
                </c:pt>
                <c:pt idx="20430">
                  <c:v>9.1263800000000006E-2</c:v>
                </c:pt>
                <c:pt idx="20431">
                  <c:v>8.8913900000000004E-2</c:v>
                </c:pt>
                <c:pt idx="20432">
                  <c:v>7.8858399999999995E-2</c:v>
                </c:pt>
                <c:pt idx="20433">
                  <c:v>8.8343599999999994E-2</c:v>
                </c:pt>
                <c:pt idx="20434">
                  <c:v>0.10963299999999999</c:v>
                </c:pt>
                <c:pt idx="20435">
                  <c:v>9.8102599999999998E-2</c:v>
                </c:pt>
                <c:pt idx="20436">
                  <c:v>9.9311800000000006E-2</c:v>
                </c:pt>
                <c:pt idx="20437">
                  <c:v>8.7360400000000005E-2</c:v>
                </c:pt>
                <c:pt idx="20438">
                  <c:v>0.101271</c:v>
                </c:pt>
                <c:pt idx="20439">
                  <c:v>0.100281</c:v>
                </c:pt>
                <c:pt idx="20440">
                  <c:v>0.122154</c:v>
                </c:pt>
                <c:pt idx="20441">
                  <c:v>0.13511000000000001</c:v>
                </c:pt>
                <c:pt idx="20442">
                  <c:v>8.1735600000000005E-2</c:v>
                </c:pt>
                <c:pt idx="20443">
                  <c:v>9.5684099999999994E-2</c:v>
                </c:pt>
                <c:pt idx="20444">
                  <c:v>9.2956499999999997E-2</c:v>
                </c:pt>
                <c:pt idx="20445">
                  <c:v>9.9708599999999994E-2</c:v>
                </c:pt>
                <c:pt idx="20446">
                  <c:v>0.117338</c:v>
                </c:pt>
                <c:pt idx="20447">
                  <c:v>9.4302200000000003E-2</c:v>
                </c:pt>
                <c:pt idx="20448">
                  <c:v>9.4179200000000005E-2</c:v>
                </c:pt>
                <c:pt idx="20449">
                  <c:v>9.8977999999999997E-2</c:v>
                </c:pt>
                <c:pt idx="20450">
                  <c:v>9.9252699999999999E-2</c:v>
                </c:pt>
                <c:pt idx="20451">
                  <c:v>0.134877</c:v>
                </c:pt>
                <c:pt idx="20452">
                  <c:v>0.11386300000000001</c:v>
                </c:pt>
                <c:pt idx="20453">
                  <c:v>9.5107999999999998E-2</c:v>
                </c:pt>
                <c:pt idx="20454">
                  <c:v>9.7581899999999999E-2</c:v>
                </c:pt>
                <c:pt idx="20455">
                  <c:v>0.12052499999999999</c:v>
                </c:pt>
                <c:pt idx="20456">
                  <c:v>0.12406</c:v>
                </c:pt>
                <c:pt idx="20457">
                  <c:v>0.109503</c:v>
                </c:pt>
                <c:pt idx="20458">
                  <c:v>9.3043299999999995E-2</c:v>
                </c:pt>
                <c:pt idx="20459">
                  <c:v>0.11794399999999999</c:v>
                </c:pt>
                <c:pt idx="20460">
                  <c:v>0.10291599999999999</c:v>
                </c:pt>
                <c:pt idx="20461">
                  <c:v>0.108359</c:v>
                </c:pt>
                <c:pt idx="20462">
                  <c:v>0.109473</c:v>
                </c:pt>
                <c:pt idx="20463">
                  <c:v>9.9371899999999999E-2</c:v>
                </c:pt>
                <c:pt idx="20464" formatCode="0.00E+00">
                  <c:v>0.10571999999999999</c:v>
                </c:pt>
                <c:pt idx="20465">
                  <c:v>9.2271800000000001E-2</c:v>
                </c:pt>
                <c:pt idx="20466">
                  <c:v>0.113825</c:v>
                </c:pt>
                <c:pt idx="20467">
                  <c:v>0.112154</c:v>
                </c:pt>
                <c:pt idx="20468">
                  <c:v>0.121521</c:v>
                </c:pt>
                <c:pt idx="20469">
                  <c:v>8.5372000000000003E-2</c:v>
                </c:pt>
                <c:pt idx="20470">
                  <c:v>9.7485500000000003E-2</c:v>
                </c:pt>
                <c:pt idx="20471">
                  <c:v>9.23958E-2</c:v>
                </c:pt>
                <c:pt idx="20472">
                  <c:v>9.6940999999999999E-2</c:v>
                </c:pt>
                <c:pt idx="20473">
                  <c:v>9.8682400000000003E-2</c:v>
                </c:pt>
                <c:pt idx="20474">
                  <c:v>8.84857E-2</c:v>
                </c:pt>
                <c:pt idx="20475">
                  <c:v>9.7879400000000005E-2</c:v>
                </c:pt>
                <c:pt idx="20476">
                  <c:v>0.108876</c:v>
                </c:pt>
                <c:pt idx="20477">
                  <c:v>8.2016900000000004E-2</c:v>
                </c:pt>
                <c:pt idx="20478">
                  <c:v>0.104586</c:v>
                </c:pt>
                <c:pt idx="20479">
                  <c:v>0.10193199999999999</c:v>
                </c:pt>
                <c:pt idx="20480">
                  <c:v>9.9652299999999999E-2</c:v>
                </c:pt>
                <c:pt idx="20481">
                  <c:v>8.1039399999999998E-2</c:v>
                </c:pt>
                <c:pt idx="20482">
                  <c:v>8.7451000000000001E-2</c:v>
                </c:pt>
                <c:pt idx="20483">
                  <c:v>0.109627</c:v>
                </c:pt>
                <c:pt idx="20484">
                  <c:v>0.109596</c:v>
                </c:pt>
                <c:pt idx="20485">
                  <c:v>8.8973999999999998E-2</c:v>
                </c:pt>
                <c:pt idx="20486">
                  <c:v>8.6818699999999999E-2</c:v>
                </c:pt>
                <c:pt idx="20487">
                  <c:v>9.5528600000000005E-2</c:v>
                </c:pt>
                <c:pt idx="20488">
                  <c:v>9.1466900000000004E-2</c:v>
                </c:pt>
                <c:pt idx="20489">
                  <c:v>0.107018</c:v>
                </c:pt>
                <c:pt idx="20490">
                  <c:v>9.82122E-2</c:v>
                </c:pt>
                <c:pt idx="20491">
                  <c:v>0.104282</c:v>
                </c:pt>
                <c:pt idx="20492">
                  <c:v>8.3349199999999998E-2</c:v>
                </c:pt>
                <c:pt idx="20493">
                  <c:v>9.1030100000000003E-2</c:v>
                </c:pt>
                <c:pt idx="20494">
                  <c:v>8.2305900000000001E-2</c:v>
                </c:pt>
                <c:pt idx="20495">
                  <c:v>9.4475699999999996E-2</c:v>
                </c:pt>
                <c:pt idx="20496">
                  <c:v>0.102772</c:v>
                </c:pt>
                <c:pt idx="20497">
                  <c:v>0.100006</c:v>
                </c:pt>
                <c:pt idx="20498">
                  <c:v>7.3267899999999997E-2</c:v>
                </c:pt>
                <c:pt idx="20499">
                  <c:v>0.102711</c:v>
                </c:pt>
                <c:pt idx="20500">
                  <c:v>9.7689600000000001E-2</c:v>
                </c:pt>
                <c:pt idx="20501">
                  <c:v>0.10209</c:v>
                </c:pt>
                <c:pt idx="20502">
                  <c:v>8.8647799999999999E-2</c:v>
                </c:pt>
                <c:pt idx="20503">
                  <c:v>7.2817800000000002E-2</c:v>
                </c:pt>
                <c:pt idx="20504">
                  <c:v>8.4501300000000001E-2</c:v>
                </c:pt>
                <c:pt idx="20505">
                  <c:v>7.5692200000000001E-2</c:v>
                </c:pt>
                <c:pt idx="20506">
                  <c:v>8.3812700000000004E-2</c:v>
                </c:pt>
                <c:pt idx="20507">
                  <c:v>8.6710899999999994E-2</c:v>
                </c:pt>
                <c:pt idx="20508">
                  <c:v>8.7835300000000005E-2</c:v>
                </c:pt>
                <c:pt idx="20509">
                  <c:v>7.8234700000000004E-2</c:v>
                </c:pt>
                <c:pt idx="20510">
                  <c:v>8.1471399999999999E-2</c:v>
                </c:pt>
                <c:pt idx="20511">
                  <c:v>9.2542600000000003E-2</c:v>
                </c:pt>
                <c:pt idx="20512">
                  <c:v>0.102605</c:v>
                </c:pt>
                <c:pt idx="20513">
                  <c:v>8.2145700000000002E-2</c:v>
                </c:pt>
                <c:pt idx="20514">
                  <c:v>6.5181699999999995E-2</c:v>
                </c:pt>
                <c:pt idx="20515">
                  <c:v>6.4164200000000005E-2</c:v>
                </c:pt>
                <c:pt idx="20516">
                  <c:v>8.9073200000000005E-2</c:v>
                </c:pt>
                <c:pt idx="20517">
                  <c:v>9.5741300000000001E-2</c:v>
                </c:pt>
                <c:pt idx="20518">
                  <c:v>7.4361800000000006E-2</c:v>
                </c:pt>
                <c:pt idx="20519">
                  <c:v>7.3668499999999998E-2</c:v>
                </c:pt>
                <c:pt idx="20520">
                  <c:v>7.3809600000000003E-2</c:v>
                </c:pt>
                <c:pt idx="20521">
                  <c:v>5.4966000000000001E-2</c:v>
                </c:pt>
                <c:pt idx="20522">
                  <c:v>7.2909399999999999E-2</c:v>
                </c:pt>
                <c:pt idx="20523">
                  <c:v>9.1834100000000002E-2</c:v>
                </c:pt>
                <c:pt idx="20524">
                  <c:v>7.8707700000000005E-2</c:v>
                </c:pt>
                <c:pt idx="20525">
                  <c:v>6.1448099999999999E-2</c:v>
                </c:pt>
                <c:pt idx="20526">
                  <c:v>7.6286300000000001E-2</c:v>
                </c:pt>
                <c:pt idx="20527">
                  <c:v>7.3751399999999995E-2</c:v>
                </c:pt>
                <c:pt idx="20528">
                  <c:v>8.4185599999999999E-2</c:v>
                </c:pt>
                <c:pt idx="20529">
                  <c:v>8.2126599999999994E-2</c:v>
                </c:pt>
                <c:pt idx="20530">
                  <c:v>6.7485799999999999E-2</c:v>
                </c:pt>
                <c:pt idx="20531">
                  <c:v>7.0000599999999996E-2</c:v>
                </c:pt>
                <c:pt idx="20532">
                  <c:v>7.4568700000000002E-2</c:v>
                </c:pt>
                <c:pt idx="20533">
                  <c:v>8.1051799999999993E-2</c:v>
                </c:pt>
                <c:pt idx="20534">
                  <c:v>7.2291400000000006E-2</c:v>
                </c:pt>
                <c:pt idx="20535">
                  <c:v>6.9963499999999998E-2</c:v>
                </c:pt>
                <c:pt idx="20536">
                  <c:v>5.0978700000000002E-2</c:v>
                </c:pt>
                <c:pt idx="20537">
                  <c:v>5.4317499999999998E-2</c:v>
                </c:pt>
                <c:pt idx="20538">
                  <c:v>8.0247899999999997E-2</c:v>
                </c:pt>
                <c:pt idx="20539">
                  <c:v>6.2933000000000003E-2</c:v>
                </c:pt>
                <c:pt idx="20540">
                  <c:v>6.0189199999999998E-2</c:v>
                </c:pt>
                <c:pt idx="20541" formatCode="0.00E+00">
                  <c:v>6.1398500000000002E-2</c:v>
                </c:pt>
                <c:pt idx="20542">
                  <c:v>5.0663899999999998E-2</c:v>
                </c:pt>
                <c:pt idx="20543">
                  <c:v>5.0106999999999999E-2</c:v>
                </c:pt>
                <c:pt idx="20544">
                  <c:v>6.7052799999999996E-2</c:v>
                </c:pt>
                <c:pt idx="20545">
                  <c:v>6.7732799999999996E-2</c:v>
                </c:pt>
                <c:pt idx="20546">
                  <c:v>6.4668699999999996E-2</c:v>
                </c:pt>
                <c:pt idx="20547">
                  <c:v>4.8483800000000001E-2</c:v>
                </c:pt>
                <c:pt idx="20548">
                  <c:v>5.8093100000000002E-2</c:v>
                </c:pt>
                <c:pt idx="20549">
                  <c:v>5.3347600000000002E-2</c:v>
                </c:pt>
                <c:pt idx="20550">
                  <c:v>7.9422999999999994E-2</c:v>
                </c:pt>
                <c:pt idx="20551">
                  <c:v>7.2732900000000003E-2</c:v>
                </c:pt>
                <c:pt idx="20552">
                  <c:v>3.6511399999999999E-2</c:v>
                </c:pt>
                <c:pt idx="20553">
                  <c:v>3.5892500000000001E-2</c:v>
                </c:pt>
                <c:pt idx="20554">
                  <c:v>4.6928400000000002E-2</c:v>
                </c:pt>
                <c:pt idx="20555">
                  <c:v>6.01521E-2</c:v>
                </c:pt>
                <c:pt idx="20556">
                  <c:v>6.1101900000000001E-2</c:v>
                </c:pt>
                <c:pt idx="20557">
                  <c:v>4.2798999999999997E-2</c:v>
                </c:pt>
                <c:pt idx="20558">
                  <c:v>4.6647099999999997E-2</c:v>
                </c:pt>
                <c:pt idx="20559">
                  <c:v>3.0861900000000001E-2</c:v>
                </c:pt>
                <c:pt idx="20560">
                  <c:v>4.0143999999999999E-2</c:v>
                </c:pt>
                <c:pt idx="20561">
                  <c:v>6.8050399999999997E-2</c:v>
                </c:pt>
                <c:pt idx="20562">
                  <c:v>6.7671800000000004E-2</c:v>
                </c:pt>
                <c:pt idx="20563">
                  <c:v>4.14391E-2</c:v>
                </c:pt>
                <c:pt idx="20564">
                  <c:v>2.1253600000000001E-2</c:v>
                </c:pt>
                <c:pt idx="20565">
                  <c:v>4.41065E-2</c:v>
                </c:pt>
                <c:pt idx="20566">
                  <c:v>5.38311E-2</c:v>
                </c:pt>
                <c:pt idx="20567">
                  <c:v>5.9843100000000003E-2</c:v>
                </c:pt>
                <c:pt idx="20568">
                  <c:v>5.1071199999999997E-2</c:v>
                </c:pt>
                <c:pt idx="20569">
                  <c:v>2.5600399999999999E-2</c:v>
                </c:pt>
                <c:pt idx="20570">
                  <c:v>3.2315299999999998E-2</c:v>
                </c:pt>
                <c:pt idx="20571">
                  <c:v>4.5449299999999998E-2</c:v>
                </c:pt>
                <c:pt idx="20572">
                  <c:v>3.83101E-2</c:v>
                </c:pt>
                <c:pt idx="20573">
                  <c:v>3.8181300000000001E-2</c:v>
                </c:pt>
                <c:pt idx="20574">
                  <c:v>3.83053E-2</c:v>
                </c:pt>
                <c:pt idx="20575">
                  <c:v>2.4804099999999999E-2</c:v>
                </c:pt>
                <c:pt idx="20576">
                  <c:v>2.4097400000000001E-2</c:v>
                </c:pt>
                <c:pt idx="20577">
                  <c:v>2.2444700000000001E-2</c:v>
                </c:pt>
                <c:pt idx="20578">
                  <c:v>4.0571200000000002E-2</c:v>
                </c:pt>
                <c:pt idx="20579">
                  <c:v>3.4131099999999998E-2</c:v>
                </c:pt>
                <c:pt idx="20580">
                  <c:v>1.7364500000000001E-2</c:v>
                </c:pt>
                <c:pt idx="20581">
                  <c:v>2.5668099999999999E-2</c:v>
                </c:pt>
                <c:pt idx="20582">
                  <c:v>2.5187500000000002E-2</c:v>
                </c:pt>
                <c:pt idx="20583">
                  <c:v>1.3561200000000001E-2</c:v>
                </c:pt>
                <c:pt idx="20584">
                  <c:v>1.24741E-2</c:v>
                </c:pt>
                <c:pt idx="20585">
                  <c:v>1.32465E-2</c:v>
                </c:pt>
                <c:pt idx="20586">
                  <c:v>5.0668700000000002E-3</c:v>
                </c:pt>
                <c:pt idx="20587">
                  <c:v>4.7779099999999998E-4</c:v>
                </c:pt>
                <c:pt idx="20588">
                  <c:v>9.1724400000000005E-3</c:v>
                </c:pt>
                <c:pt idx="20589">
                  <c:v>1.08089E-2</c:v>
                </c:pt>
                <c:pt idx="20590">
                  <c:v>1.6565300000000002E-2</c:v>
                </c:pt>
                <c:pt idx="20591">
                  <c:v>1.57681E-2</c:v>
                </c:pt>
                <c:pt idx="20592">
                  <c:v>-7.52449E-3</c:v>
                </c:pt>
                <c:pt idx="20593">
                  <c:v>-1.66473E-2</c:v>
                </c:pt>
                <c:pt idx="20594">
                  <c:v>-4.7988900000000001E-3</c:v>
                </c:pt>
                <c:pt idx="20595">
                  <c:v>1.1062599999999999E-4</c:v>
                </c:pt>
                <c:pt idx="20596">
                  <c:v>-2.06661E-3</c:v>
                </c:pt>
                <c:pt idx="20597">
                  <c:v>-6.2475200000000003E-3</c:v>
                </c:pt>
                <c:pt idx="20598">
                  <c:v>3.29781E-3</c:v>
                </c:pt>
                <c:pt idx="20599">
                  <c:v>-6.3743599999999999E-3</c:v>
                </c:pt>
                <c:pt idx="20600">
                  <c:v>2.6693300000000001E-3</c:v>
                </c:pt>
                <c:pt idx="20601">
                  <c:v>-2.0011899999999999E-2</c:v>
                </c:pt>
                <c:pt idx="20602">
                  <c:v>4.1208299999999998E-3</c:v>
                </c:pt>
                <c:pt idx="20603">
                  <c:v>-1.06096E-2</c:v>
                </c:pt>
                <c:pt idx="20604">
                  <c:v>-2.1716099999999999E-2</c:v>
                </c:pt>
                <c:pt idx="20605">
                  <c:v>-1.54076E-2</c:v>
                </c:pt>
                <c:pt idx="20606">
                  <c:v>9.4842899999999994E-3</c:v>
                </c:pt>
                <c:pt idx="20607">
                  <c:v>-1.20468E-2</c:v>
                </c:pt>
                <c:pt idx="20608">
                  <c:v>-2.0113900000000001E-2</c:v>
                </c:pt>
                <c:pt idx="20609">
                  <c:v>-8.6975100000000003E-3</c:v>
                </c:pt>
                <c:pt idx="20610">
                  <c:v>-1.8164599999999999E-2</c:v>
                </c:pt>
                <c:pt idx="20611">
                  <c:v>-1.18437E-2</c:v>
                </c:pt>
                <c:pt idx="20612">
                  <c:v>8.41141E-4</c:v>
                </c:pt>
                <c:pt idx="20613">
                  <c:v>-1.62601E-2</c:v>
                </c:pt>
                <c:pt idx="20614">
                  <c:v>-2.8620699999999999E-2</c:v>
                </c:pt>
                <c:pt idx="20615">
                  <c:v>-2.81696E-2</c:v>
                </c:pt>
                <c:pt idx="20616">
                  <c:v>-7.6837499999999996E-3</c:v>
                </c:pt>
                <c:pt idx="20617">
                  <c:v>-2.31524E-2</c:v>
                </c:pt>
                <c:pt idx="20618">
                  <c:v>-2.0860699999999999E-2</c:v>
                </c:pt>
                <c:pt idx="20619">
                  <c:v>-1.8636699999999999E-2</c:v>
                </c:pt>
                <c:pt idx="20620">
                  <c:v>-4.5298600000000001E-2</c:v>
                </c:pt>
                <c:pt idx="20621">
                  <c:v>-4.2544400000000003E-2</c:v>
                </c:pt>
                <c:pt idx="20622">
                  <c:v>-2.9282599999999999E-2</c:v>
                </c:pt>
                <c:pt idx="20623">
                  <c:v>-1.1488E-2</c:v>
                </c:pt>
                <c:pt idx="20624">
                  <c:v>-2.5383900000000001E-2</c:v>
                </c:pt>
                <c:pt idx="20625">
                  <c:v>-3.8847E-2</c:v>
                </c:pt>
                <c:pt idx="20626">
                  <c:v>-4.9931499999999997E-2</c:v>
                </c:pt>
                <c:pt idx="20627">
                  <c:v>-1.9984200000000001E-2</c:v>
                </c:pt>
                <c:pt idx="20628">
                  <c:v>-4.3004000000000001E-2</c:v>
                </c:pt>
                <c:pt idx="20629">
                  <c:v>-2.0134900000000001E-2</c:v>
                </c:pt>
                <c:pt idx="20630">
                  <c:v>-2.7538300000000002E-2</c:v>
                </c:pt>
                <c:pt idx="20631">
                  <c:v>-1.69172E-2</c:v>
                </c:pt>
                <c:pt idx="20632">
                  <c:v>-4.7189700000000001E-2</c:v>
                </c:pt>
                <c:pt idx="20633">
                  <c:v>-3.5764700000000003E-2</c:v>
                </c:pt>
                <c:pt idx="20634">
                  <c:v>-1.0127999999999999E-3</c:v>
                </c:pt>
                <c:pt idx="20635">
                  <c:v>-1.44634E-2</c:v>
                </c:pt>
                <c:pt idx="20636">
                  <c:v>-2.93951E-2</c:v>
                </c:pt>
                <c:pt idx="20637">
                  <c:v>-2.8903999999999999E-2</c:v>
                </c:pt>
                <c:pt idx="20638">
                  <c:v>-2.4949099999999998E-2</c:v>
                </c:pt>
                <c:pt idx="20639">
                  <c:v>-2.02332E-2</c:v>
                </c:pt>
                <c:pt idx="20640">
                  <c:v>-6.5746299999999997E-3</c:v>
                </c:pt>
                <c:pt idx="20641">
                  <c:v>-1.46885E-2</c:v>
                </c:pt>
                <c:pt idx="20642">
                  <c:v>-4.2888599999999999E-2</c:v>
                </c:pt>
                <c:pt idx="20643">
                  <c:v>-4.4564199999999998E-2</c:v>
                </c:pt>
                <c:pt idx="20644">
                  <c:v>-5.0057400000000002E-2</c:v>
                </c:pt>
                <c:pt idx="20645">
                  <c:v>-3.2722500000000002E-2</c:v>
                </c:pt>
                <c:pt idx="20646">
                  <c:v>-1.6390800000000001E-2</c:v>
                </c:pt>
                <c:pt idx="20647">
                  <c:v>-3.8620000000000002E-2</c:v>
                </c:pt>
                <c:pt idx="20648">
                  <c:v>-4.6810200000000003E-2</c:v>
                </c:pt>
                <c:pt idx="20649">
                  <c:v>-6.3156100000000007E-2</c:v>
                </c:pt>
                <c:pt idx="20650">
                  <c:v>-2.68545E-2</c:v>
                </c:pt>
                <c:pt idx="20651">
                  <c:v>-1.2104E-2</c:v>
                </c:pt>
                <c:pt idx="20652">
                  <c:v>-2.9266400000000001E-2</c:v>
                </c:pt>
                <c:pt idx="20653">
                  <c:v>-7.0976300000000006E-2</c:v>
                </c:pt>
                <c:pt idx="20654">
                  <c:v>-7.0127499999999995E-2</c:v>
                </c:pt>
                <c:pt idx="20655">
                  <c:v>-6.9491399999999995E-2</c:v>
                </c:pt>
                <c:pt idx="20656">
                  <c:v>-4.3975800000000002E-2</c:v>
                </c:pt>
                <c:pt idx="20657">
                  <c:v>-4.30298E-2</c:v>
                </c:pt>
                <c:pt idx="20658">
                  <c:v>-4.8627900000000002E-2</c:v>
                </c:pt>
                <c:pt idx="20659">
                  <c:v>-5.9281300000000002E-2</c:v>
                </c:pt>
                <c:pt idx="20660">
                  <c:v>-6.02474E-2</c:v>
                </c:pt>
                <c:pt idx="20661">
                  <c:v>-3.2547E-2</c:v>
                </c:pt>
                <c:pt idx="20662">
                  <c:v>-2.8021799999999999E-2</c:v>
                </c:pt>
                <c:pt idx="20663">
                  <c:v>-5.1341100000000001E-2</c:v>
                </c:pt>
                <c:pt idx="20664">
                  <c:v>-4.9513799999999997E-2</c:v>
                </c:pt>
                <c:pt idx="20665">
                  <c:v>-4.6522099999999997E-2</c:v>
                </c:pt>
                <c:pt idx="20666">
                  <c:v>-4.8275899999999997E-2</c:v>
                </c:pt>
                <c:pt idx="20667">
                  <c:v>-5.4172499999999998E-2</c:v>
                </c:pt>
                <c:pt idx="20668">
                  <c:v>-4.16307E-2</c:v>
                </c:pt>
                <c:pt idx="20669">
                  <c:v>-6.2311199999999997E-2</c:v>
                </c:pt>
                <c:pt idx="20670">
                  <c:v>-7.9170199999999996E-2</c:v>
                </c:pt>
                <c:pt idx="20671">
                  <c:v>-7.6763200000000004E-2</c:v>
                </c:pt>
                <c:pt idx="20672">
                  <c:v>-4.8389399999999999E-2</c:v>
                </c:pt>
                <c:pt idx="20673">
                  <c:v>-3.7071199999999999E-2</c:v>
                </c:pt>
                <c:pt idx="20674">
                  <c:v>-7.4385599999999996E-2</c:v>
                </c:pt>
                <c:pt idx="20675">
                  <c:v>-7.4949299999999996E-2</c:v>
                </c:pt>
                <c:pt idx="20676">
                  <c:v>-6.0462000000000002E-2</c:v>
                </c:pt>
                <c:pt idx="20677">
                  <c:v>-5.0428399999999998E-2</c:v>
                </c:pt>
                <c:pt idx="20678">
                  <c:v>-7.0731199999999994E-2</c:v>
                </c:pt>
                <c:pt idx="20679">
                  <c:v>-5.7966200000000002E-2</c:v>
                </c:pt>
                <c:pt idx="20680">
                  <c:v>-5.58424E-2</c:v>
                </c:pt>
                <c:pt idx="20681">
                  <c:v>-6.7613599999999996E-2</c:v>
                </c:pt>
                <c:pt idx="20682">
                  <c:v>-7.7137899999999995E-2</c:v>
                </c:pt>
                <c:pt idx="20683">
                  <c:v>-5.9475899999999998E-2</c:v>
                </c:pt>
                <c:pt idx="20684">
                  <c:v>-6.5892199999999998E-2</c:v>
                </c:pt>
                <c:pt idx="20685">
                  <c:v>-6.6143999999999994E-2</c:v>
                </c:pt>
                <c:pt idx="20686">
                  <c:v>-5.85976E-2</c:v>
                </c:pt>
                <c:pt idx="20687">
                  <c:v>-8.2002599999999995E-2</c:v>
                </c:pt>
                <c:pt idx="20688">
                  <c:v>-6.0505900000000001E-2</c:v>
                </c:pt>
                <c:pt idx="20689">
                  <c:v>-4.3890999999999999E-2</c:v>
                </c:pt>
                <c:pt idx="20690">
                  <c:v>-5.53255E-2</c:v>
                </c:pt>
                <c:pt idx="20691">
                  <c:v>-7.2691900000000004E-2</c:v>
                </c:pt>
                <c:pt idx="20692">
                  <c:v>-9.1608999999999996E-2</c:v>
                </c:pt>
                <c:pt idx="20693">
                  <c:v>-6.0422900000000002E-2</c:v>
                </c:pt>
                <c:pt idx="20694">
                  <c:v>-6.2342599999999998E-2</c:v>
                </c:pt>
                <c:pt idx="20695">
                  <c:v>-5.4962200000000003E-2</c:v>
                </c:pt>
                <c:pt idx="20696">
                  <c:v>-6.0837700000000001E-2</c:v>
                </c:pt>
                <c:pt idx="20697">
                  <c:v>-7.6274900000000007E-2</c:v>
                </c:pt>
                <c:pt idx="20698">
                  <c:v>-6.1428099999999999E-2</c:v>
                </c:pt>
                <c:pt idx="20699">
                  <c:v>-5.79748E-2</c:v>
                </c:pt>
                <c:pt idx="20700">
                  <c:v>-4.3602000000000002E-2</c:v>
                </c:pt>
                <c:pt idx="20701">
                  <c:v>-6.7632700000000004E-2</c:v>
                </c:pt>
                <c:pt idx="20702">
                  <c:v>-7.3767700000000005E-2</c:v>
                </c:pt>
                <c:pt idx="20703">
                  <c:v>-7.4409500000000003E-2</c:v>
                </c:pt>
                <c:pt idx="20704">
                  <c:v>-7.2321899999999995E-2</c:v>
                </c:pt>
                <c:pt idx="20705">
                  <c:v>-6.2930100000000003E-2</c:v>
                </c:pt>
                <c:pt idx="20706">
                  <c:v>-5.1903699999999997E-2</c:v>
                </c:pt>
                <c:pt idx="20707">
                  <c:v>-6.8501500000000007E-2</c:v>
                </c:pt>
                <c:pt idx="20708">
                  <c:v>-7.3186899999999999E-2</c:v>
                </c:pt>
                <c:pt idx="20709">
                  <c:v>-6.9359799999999999E-2</c:v>
                </c:pt>
                <c:pt idx="20710">
                  <c:v>-8.7340399999999999E-2</c:v>
                </c:pt>
                <c:pt idx="20711">
                  <c:v>-5.6439400000000001E-2</c:v>
                </c:pt>
                <c:pt idx="20712">
                  <c:v>-7.6702099999999995E-2</c:v>
                </c:pt>
                <c:pt idx="20713">
                  <c:v>-8.2458500000000004E-2</c:v>
                </c:pt>
                <c:pt idx="20714">
                  <c:v>-5.6421300000000001E-2</c:v>
                </c:pt>
                <c:pt idx="20715">
                  <c:v>-5.5127099999999998E-2</c:v>
                </c:pt>
                <c:pt idx="20716">
                  <c:v>-7.2060600000000002E-2</c:v>
                </c:pt>
                <c:pt idx="20717">
                  <c:v>-7.4031799999999995E-2</c:v>
                </c:pt>
                <c:pt idx="20718">
                  <c:v>-6.7109100000000005E-2</c:v>
                </c:pt>
                <c:pt idx="20719">
                  <c:v>-7.8148800000000004E-2</c:v>
                </c:pt>
                <c:pt idx="20720">
                  <c:v>-0.104764</c:v>
                </c:pt>
                <c:pt idx="20721">
                  <c:v>-7.8086900000000001E-2</c:v>
                </c:pt>
                <c:pt idx="20722">
                  <c:v>-9.6572900000000003E-2</c:v>
                </c:pt>
                <c:pt idx="20723">
                  <c:v>-7.3017100000000001E-2</c:v>
                </c:pt>
                <c:pt idx="20724">
                  <c:v>-8.3935700000000002E-2</c:v>
                </c:pt>
                <c:pt idx="20725">
                  <c:v>-9.2577900000000005E-2</c:v>
                </c:pt>
                <c:pt idx="20726">
                  <c:v>-9.0222399999999994E-2</c:v>
                </c:pt>
                <c:pt idx="20727">
                  <c:v>-7.5829499999999994E-2</c:v>
                </c:pt>
                <c:pt idx="20728">
                  <c:v>-6.29826E-2</c:v>
                </c:pt>
                <c:pt idx="20729">
                  <c:v>-9.2902200000000004E-2</c:v>
                </c:pt>
                <c:pt idx="20730">
                  <c:v>-8.8962600000000003E-2</c:v>
                </c:pt>
                <c:pt idx="20731">
                  <c:v>-8.1946400000000003E-2</c:v>
                </c:pt>
                <c:pt idx="20732">
                  <c:v>-5.7584799999999998E-2</c:v>
                </c:pt>
                <c:pt idx="20733">
                  <c:v>-8.1450499999999995E-2</c:v>
                </c:pt>
                <c:pt idx="20734">
                  <c:v>-8.5453000000000001E-2</c:v>
                </c:pt>
                <c:pt idx="20735">
                  <c:v>-7.3968900000000004E-2</c:v>
                </c:pt>
                <c:pt idx="20736">
                  <c:v>-8.0273600000000001E-2</c:v>
                </c:pt>
                <c:pt idx="20737">
                  <c:v>-9.9028599999999994E-2</c:v>
                </c:pt>
                <c:pt idx="20738">
                  <c:v>-8.3394099999999999E-2</c:v>
                </c:pt>
                <c:pt idx="20739">
                  <c:v>-6.7137699999999995E-2</c:v>
                </c:pt>
                <c:pt idx="20740">
                  <c:v>-9.25121E-2</c:v>
                </c:pt>
                <c:pt idx="20741">
                  <c:v>-0.10603899999999999</c:v>
                </c:pt>
                <c:pt idx="20742">
                  <c:v>-7.8419699999999995E-2</c:v>
                </c:pt>
                <c:pt idx="20743">
                  <c:v>-8.5278499999999993E-2</c:v>
                </c:pt>
                <c:pt idx="20744">
                  <c:v>-6.9589600000000001E-2</c:v>
                </c:pt>
                <c:pt idx="20745">
                  <c:v>-8.3497000000000002E-2</c:v>
                </c:pt>
                <c:pt idx="20746">
                  <c:v>-7.7691999999999997E-2</c:v>
                </c:pt>
                <c:pt idx="20747">
                  <c:v>-9.8598500000000006E-2</c:v>
                </c:pt>
                <c:pt idx="20748">
                  <c:v>-6.7895899999999995E-2</c:v>
                </c:pt>
                <c:pt idx="20749">
                  <c:v>-7.9866400000000004E-2</c:v>
                </c:pt>
                <c:pt idx="20750">
                  <c:v>-9.2372899999999994E-2</c:v>
                </c:pt>
                <c:pt idx="20751">
                  <c:v>-8.5790599999999995E-2</c:v>
                </c:pt>
                <c:pt idx="20752">
                  <c:v>-8.6583099999999996E-2</c:v>
                </c:pt>
                <c:pt idx="20753">
                  <c:v>-9.4770400000000005E-2</c:v>
                </c:pt>
                <c:pt idx="20754">
                  <c:v>-9.7289100000000003E-2</c:v>
                </c:pt>
                <c:pt idx="20755">
                  <c:v>-8.1509600000000001E-2</c:v>
                </c:pt>
                <c:pt idx="20756">
                  <c:v>-7.7146500000000007E-2</c:v>
                </c:pt>
                <c:pt idx="20757">
                  <c:v>-9.7099299999999999E-2</c:v>
                </c:pt>
                <c:pt idx="20758">
                  <c:v>-0.112044</c:v>
                </c:pt>
                <c:pt idx="20759">
                  <c:v>-9.8060599999999998E-2</c:v>
                </c:pt>
                <c:pt idx="20760">
                  <c:v>-8.8278800000000004E-2</c:v>
                </c:pt>
                <c:pt idx="20761">
                  <c:v>-8.4897E-2</c:v>
                </c:pt>
                <c:pt idx="20762">
                  <c:v>-0.108847</c:v>
                </c:pt>
                <c:pt idx="20763">
                  <c:v>-8.3890900000000004E-2</c:v>
                </c:pt>
                <c:pt idx="20764">
                  <c:v>-8.8372199999999998E-2</c:v>
                </c:pt>
                <c:pt idx="20765">
                  <c:v>-0.102258</c:v>
                </c:pt>
                <c:pt idx="20766">
                  <c:v>-9.2095399999999994E-2</c:v>
                </c:pt>
                <c:pt idx="20767">
                  <c:v>-6.6219299999999995E-2</c:v>
                </c:pt>
                <c:pt idx="20768">
                  <c:v>-8.9586299999999994E-2</c:v>
                </c:pt>
                <c:pt idx="20769">
                  <c:v>-9.9830600000000005E-2</c:v>
                </c:pt>
                <c:pt idx="20770">
                  <c:v>-8.0537800000000007E-2</c:v>
                </c:pt>
                <c:pt idx="20771">
                  <c:v>-9.5010800000000006E-2</c:v>
                </c:pt>
                <c:pt idx="20772">
                  <c:v>-8.3949999999999997E-2</c:v>
                </c:pt>
                <c:pt idx="20773">
                  <c:v>-0.10100199999999999</c:v>
                </c:pt>
                <c:pt idx="20774">
                  <c:v>-8.2337400000000005E-2</c:v>
                </c:pt>
                <c:pt idx="20775">
                  <c:v>-0.109808</c:v>
                </c:pt>
                <c:pt idx="20776">
                  <c:v>-8.6686100000000002E-2</c:v>
                </c:pt>
                <c:pt idx="20777">
                  <c:v>-7.6266299999999995E-2</c:v>
                </c:pt>
                <c:pt idx="20778">
                  <c:v>-8.0774299999999993E-2</c:v>
                </c:pt>
                <c:pt idx="20779">
                  <c:v>-0.106376</c:v>
                </c:pt>
                <c:pt idx="20780">
                  <c:v>-9.8582299999999998E-2</c:v>
                </c:pt>
                <c:pt idx="20781">
                  <c:v>-8.9442300000000002E-2</c:v>
                </c:pt>
                <c:pt idx="20782">
                  <c:v>-7.5515700000000005E-2</c:v>
                </c:pt>
                <c:pt idx="20783">
                  <c:v>-8.0102900000000005E-2</c:v>
                </c:pt>
                <c:pt idx="20784">
                  <c:v>-7.2525000000000006E-2</c:v>
                </c:pt>
                <c:pt idx="20785">
                  <c:v>-9.1443099999999999E-2</c:v>
                </c:pt>
                <c:pt idx="20786">
                  <c:v>-0.106517</c:v>
                </c:pt>
                <c:pt idx="20787">
                  <c:v>-9.3525899999999995E-2</c:v>
                </c:pt>
                <c:pt idx="20788">
                  <c:v>-8.2977300000000004E-2</c:v>
                </c:pt>
                <c:pt idx="20789">
                  <c:v>-9.9632299999999993E-2</c:v>
                </c:pt>
                <c:pt idx="20790">
                  <c:v>-0.101089</c:v>
                </c:pt>
                <c:pt idx="20791">
                  <c:v>-9.5091800000000004E-2</c:v>
                </c:pt>
                <c:pt idx="20792">
                  <c:v>-0.103854</c:v>
                </c:pt>
                <c:pt idx="20793">
                  <c:v>-0.101924</c:v>
                </c:pt>
                <c:pt idx="20794">
                  <c:v>-9.1163599999999997E-2</c:v>
                </c:pt>
                <c:pt idx="20795">
                  <c:v>-7.5596800000000006E-2</c:v>
                </c:pt>
                <c:pt idx="20796">
                  <c:v>-0.107798</c:v>
                </c:pt>
                <c:pt idx="20797">
                  <c:v>-0.100872</c:v>
                </c:pt>
                <c:pt idx="20798">
                  <c:v>-9.5861399999999999E-2</c:v>
                </c:pt>
                <c:pt idx="20799">
                  <c:v>-8.42247E-2</c:v>
                </c:pt>
                <c:pt idx="20800">
                  <c:v>-8.4382100000000002E-2</c:v>
                </c:pt>
                <c:pt idx="20801">
                  <c:v>-0.101267</c:v>
                </c:pt>
                <c:pt idx="20802">
                  <c:v>-0.1091</c:v>
                </c:pt>
                <c:pt idx="20803">
                  <c:v>-8.0429100000000003E-2</c:v>
                </c:pt>
                <c:pt idx="20804">
                  <c:v>-8.0821000000000004E-2</c:v>
                </c:pt>
                <c:pt idx="20805">
                  <c:v>-9.7245200000000004E-2</c:v>
                </c:pt>
                <c:pt idx="20806">
                  <c:v>-0.115462</c:v>
                </c:pt>
                <c:pt idx="20807">
                  <c:v>-0.11206199999999999</c:v>
                </c:pt>
                <c:pt idx="20808">
                  <c:v>-9.7817399999999999E-2</c:v>
                </c:pt>
                <c:pt idx="20809">
                  <c:v>-0.102552</c:v>
                </c:pt>
                <c:pt idx="20810">
                  <c:v>-9.7802200000000006E-2</c:v>
                </c:pt>
                <c:pt idx="20811">
                  <c:v>-8.1146200000000002E-2</c:v>
                </c:pt>
                <c:pt idx="20812">
                  <c:v>-9.01613E-2</c:v>
                </c:pt>
                <c:pt idx="20813">
                  <c:v>-0.100221</c:v>
                </c:pt>
                <c:pt idx="20814">
                  <c:v>-9.2907900000000002E-2</c:v>
                </c:pt>
                <c:pt idx="20815">
                  <c:v>-5.7073600000000002E-2</c:v>
                </c:pt>
                <c:pt idx="20816">
                  <c:v>-7.7409699999999998E-2</c:v>
                </c:pt>
                <c:pt idx="20817">
                  <c:v>-9.3684199999999995E-2</c:v>
                </c:pt>
                <c:pt idx="20818">
                  <c:v>-9.0789800000000004E-2</c:v>
                </c:pt>
                <c:pt idx="20819">
                  <c:v>-7.7144599999999994E-2</c:v>
                </c:pt>
                <c:pt idx="20820">
                  <c:v>-7.9940800000000006E-2</c:v>
                </c:pt>
                <c:pt idx="20821">
                  <c:v>-5.58624E-2</c:v>
                </c:pt>
                <c:pt idx="20822">
                  <c:v>-5.7940499999999999E-2</c:v>
                </c:pt>
                <c:pt idx="20823">
                  <c:v>-8.1543900000000002E-2</c:v>
                </c:pt>
                <c:pt idx="20824">
                  <c:v>-6.6103899999999993E-2</c:v>
                </c:pt>
                <c:pt idx="20825">
                  <c:v>-6.2274000000000003E-2</c:v>
                </c:pt>
                <c:pt idx="20826">
                  <c:v>-5.6691199999999997E-2</c:v>
                </c:pt>
                <c:pt idx="20827">
                  <c:v>-6.6309000000000007E-2</c:v>
                </c:pt>
                <c:pt idx="20828">
                  <c:v>-7.02705E-2</c:v>
                </c:pt>
                <c:pt idx="20829">
                  <c:v>-5.7494200000000002E-2</c:v>
                </c:pt>
                <c:pt idx="20830">
                  <c:v>-6.2080400000000001E-2</c:v>
                </c:pt>
                <c:pt idx="20831">
                  <c:v>-5.4506300000000001E-2</c:v>
                </c:pt>
                <c:pt idx="20832">
                  <c:v>-5.1664399999999999E-2</c:v>
                </c:pt>
                <c:pt idx="20833">
                  <c:v>-4.9497600000000003E-2</c:v>
                </c:pt>
                <c:pt idx="20834">
                  <c:v>-8.4059700000000001E-2</c:v>
                </c:pt>
                <c:pt idx="20835">
                  <c:v>-7.4586899999999998E-2</c:v>
                </c:pt>
                <c:pt idx="20836">
                  <c:v>-6.2208199999999998E-2</c:v>
                </c:pt>
                <c:pt idx="20837">
                  <c:v>-6.5442100000000003E-2</c:v>
                </c:pt>
                <c:pt idx="20838">
                  <c:v>-6.0204500000000001E-2</c:v>
                </c:pt>
                <c:pt idx="20839">
                  <c:v>-4.6621299999999997E-2</c:v>
                </c:pt>
                <c:pt idx="20840">
                  <c:v>-5.4549199999999999E-2</c:v>
                </c:pt>
                <c:pt idx="20841">
                  <c:v>-7.5341199999999997E-2</c:v>
                </c:pt>
                <c:pt idx="20842">
                  <c:v>-5.8864600000000003E-2</c:v>
                </c:pt>
                <c:pt idx="20843">
                  <c:v>-3.60708E-2</c:v>
                </c:pt>
                <c:pt idx="20844">
                  <c:v>-5.6344999999999999E-2</c:v>
                </c:pt>
                <c:pt idx="20845">
                  <c:v>-5.2191700000000001E-2</c:v>
                </c:pt>
                <c:pt idx="20846">
                  <c:v>-5.9876400000000003E-2</c:v>
                </c:pt>
                <c:pt idx="20847">
                  <c:v>-4.9272499999999997E-2</c:v>
                </c:pt>
                <c:pt idx="20848">
                  <c:v>-5.1686299999999998E-2</c:v>
                </c:pt>
                <c:pt idx="20849">
                  <c:v>-4.0059999999999998E-2</c:v>
                </c:pt>
                <c:pt idx="20850">
                  <c:v>-5.4354699999999999E-2</c:v>
                </c:pt>
                <c:pt idx="20851">
                  <c:v>-5.1124599999999999E-2</c:v>
                </c:pt>
                <c:pt idx="20852">
                  <c:v>-2.9505699999999999E-2</c:v>
                </c:pt>
                <c:pt idx="20853">
                  <c:v>-3.10631E-2</c:v>
                </c:pt>
                <c:pt idx="20854">
                  <c:v>-4.71315E-2</c:v>
                </c:pt>
                <c:pt idx="20855">
                  <c:v>-5.3076699999999997E-2</c:v>
                </c:pt>
                <c:pt idx="20856">
                  <c:v>-3.3053399999999997E-2</c:v>
                </c:pt>
                <c:pt idx="20857">
                  <c:v>-3.8255699999999997E-2</c:v>
                </c:pt>
                <c:pt idx="20858">
                  <c:v>-2.9378899999999999E-2</c:v>
                </c:pt>
                <c:pt idx="20859">
                  <c:v>-2.43921E-2</c:v>
                </c:pt>
                <c:pt idx="20860">
                  <c:v>-3.99418E-2</c:v>
                </c:pt>
                <c:pt idx="20861">
                  <c:v>-5.7238600000000001E-2</c:v>
                </c:pt>
                <c:pt idx="20862">
                  <c:v>-5.4263100000000002E-2</c:v>
                </c:pt>
                <c:pt idx="20863">
                  <c:v>-3.4488699999999997E-2</c:v>
                </c:pt>
                <c:pt idx="20864">
                  <c:v>-3.3773400000000002E-2</c:v>
                </c:pt>
                <c:pt idx="20865">
                  <c:v>-5.1255200000000001E-2</c:v>
                </c:pt>
                <c:pt idx="20866">
                  <c:v>-4.1491500000000001E-2</c:v>
                </c:pt>
                <c:pt idx="20867">
                  <c:v>-3.9633799999999997E-2</c:v>
                </c:pt>
                <c:pt idx="20868">
                  <c:v>-3.79496E-2</c:v>
                </c:pt>
                <c:pt idx="20869">
                  <c:v>-3.9348599999999997E-2</c:v>
                </c:pt>
                <c:pt idx="20870">
                  <c:v>-2.75965E-2</c:v>
                </c:pt>
                <c:pt idx="20871">
                  <c:v>-4.1222599999999998E-2</c:v>
                </c:pt>
                <c:pt idx="20872">
                  <c:v>-5.0591499999999998E-2</c:v>
                </c:pt>
                <c:pt idx="20873">
                  <c:v>-4.2307900000000002E-2</c:v>
                </c:pt>
                <c:pt idx="20874">
                  <c:v>-3.1925200000000001E-2</c:v>
                </c:pt>
                <c:pt idx="20875">
                  <c:v>-4.0683700000000003E-2</c:v>
                </c:pt>
                <c:pt idx="20876">
                  <c:v>-3.3944099999999998E-2</c:v>
                </c:pt>
                <c:pt idx="20877">
                  <c:v>-3.8944199999999998E-2</c:v>
                </c:pt>
                <c:pt idx="20878">
                  <c:v>-3.0130400000000002E-2</c:v>
                </c:pt>
                <c:pt idx="20879">
                  <c:v>-3.1852699999999998E-2</c:v>
                </c:pt>
                <c:pt idx="20880">
                  <c:v>-1.9608500000000001E-2</c:v>
                </c:pt>
                <c:pt idx="20881">
                  <c:v>6.5536500000000003E-3</c:v>
                </c:pt>
                <c:pt idx="20882">
                  <c:v>-1.4878300000000001E-2</c:v>
                </c:pt>
                <c:pt idx="20883">
                  <c:v>-4.0527300000000002E-2</c:v>
                </c:pt>
                <c:pt idx="20884">
                  <c:v>-2.1513000000000001E-2</c:v>
                </c:pt>
                <c:pt idx="20885">
                  <c:v>-6.9084200000000002E-3</c:v>
                </c:pt>
                <c:pt idx="20886">
                  <c:v>-9.5224400000000001E-3</c:v>
                </c:pt>
                <c:pt idx="20887">
                  <c:v>-3.45898E-3</c:v>
                </c:pt>
                <c:pt idx="20888">
                  <c:v>5.9042000000000001E-3</c:v>
                </c:pt>
                <c:pt idx="20889">
                  <c:v>-1.47419E-2</c:v>
                </c:pt>
                <c:pt idx="20890">
                  <c:v>-3.3001900000000001E-2</c:v>
                </c:pt>
                <c:pt idx="20891">
                  <c:v>-8.1205400000000007E-3</c:v>
                </c:pt>
                <c:pt idx="20892">
                  <c:v>-5.5742300000000003E-3</c:v>
                </c:pt>
                <c:pt idx="20893">
                  <c:v>-5.1956199999999998E-3</c:v>
                </c:pt>
                <c:pt idx="20894">
                  <c:v>-2.1858200000000001E-2</c:v>
                </c:pt>
                <c:pt idx="20895">
                  <c:v>-2.8370900000000001E-2</c:v>
                </c:pt>
                <c:pt idx="20896">
                  <c:v>-1.35651E-2</c:v>
                </c:pt>
                <c:pt idx="20897">
                  <c:v>-8.6288500000000004E-3</c:v>
                </c:pt>
                <c:pt idx="20898">
                  <c:v>-2.8896299999999999E-4</c:v>
                </c:pt>
                <c:pt idx="20899">
                  <c:v>-8.0633200000000006E-3</c:v>
                </c:pt>
                <c:pt idx="20900">
                  <c:v>-3.3232699999999997E-2</c:v>
                </c:pt>
                <c:pt idx="20901">
                  <c:v>-1.36461E-2</c:v>
                </c:pt>
                <c:pt idx="20902">
                  <c:v>-6.1092400000000002E-3</c:v>
                </c:pt>
                <c:pt idx="20903">
                  <c:v>-7.3728600000000002E-3</c:v>
                </c:pt>
                <c:pt idx="20904">
                  <c:v>-1.2894600000000001E-2</c:v>
                </c:pt>
                <c:pt idx="20905">
                  <c:v>-3.6439900000000002E-3</c:v>
                </c:pt>
                <c:pt idx="20906">
                  <c:v>-4.8313100000000001E-3</c:v>
                </c:pt>
                <c:pt idx="20907">
                  <c:v>-1.3483E-2</c:v>
                </c:pt>
                <c:pt idx="20908">
                  <c:v>-5.2166000000000001E-3</c:v>
                </c:pt>
                <c:pt idx="20909">
                  <c:v>2.2978800000000001E-2</c:v>
                </c:pt>
                <c:pt idx="20910">
                  <c:v>-1.06459E-2</c:v>
                </c:pt>
                <c:pt idx="20911">
                  <c:v>-1.12686E-2</c:v>
                </c:pt>
                <c:pt idx="20912">
                  <c:v>4.68922E-3</c:v>
                </c:pt>
                <c:pt idx="20913">
                  <c:v>7.7857999999999998E-3</c:v>
                </c:pt>
                <c:pt idx="20914">
                  <c:v>1.3073E-2</c:v>
                </c:pt>
                <c:pt idx="20915">
                  <c:v>-1.15395E-4</c:v>
                </c:pt>
                <c:pt idx="20916">
                  <c:v>-1.47915E-3</c:v>
                </c:pt>
                <c:pt idx="20917">
                  <c:v>-9.8733899999999993E-3</c:v>
                </c:pt>
                <c:pt idx="20918">
                  <c:v>7.8201300000000002E-4</c:v>
                </c:pt>
                <c:pt idx="20919">
                  <c:v>7.6952000000000001E-3</c:v>
                </c:pt>
                <c:pt idx="20920">
                  <c:v>1.1655799999999999E-2</c:v>
                </c:pt>
                <c:pt idx="20921">
                  <c:v>2.99263E-3</c:v>
                </c:pt>
                <c:pt idx="20922">
                  <c:v>6.4239500000000003E-3</c:v>
                </c:pt>
                <c:pt idx="20923">
                  <c:v>-1.5719400000000001E-2</c:v>
                </c:pt>
                <c:pt idx="20924" formatCode="0.00E+00">
                  <c:v>7.9154999999999997E-5</c:v>
                </c:pt>
                <c:pt idx="20925">
                  <c:v>1.49975E-2</c:v>
                </c:pt>
                <c:pt idx="20926">
                  <c:v>2.5220900000000001E-2</c:v>
                </c:pt>
                <c:pt idx="20927">
                  <c:v>3.87287E-3</c:v>
                </c:pt>
                <c:pt idx="20928">
                  <c:v>-1.4910700000000001E-2</c:v>
                </c:pt>
                <c:pt idx="20929">
                  <c:v>7.5168600000000002E-3</c:v>
                </c:pt>
                <c:pt idx="20930">
                  <c:v>1.9878400000000001E-2</c:v>
                </c:pt>
                <c:pt idx="20931">
                  <c:v>2.5672899999999998E-3</c:v>
                </c:pt>
                <c:pt idx="20932">
                  <c:v>5.4616899999999999E-3</c:v>
                </c:pt>
                <c:pt idx="20933">
                  <c:v>2.1417599999999998E-2</c:v>
                </c:pt>
                <c:pt idx="20934">
                  <c:v>1.92623E-2</c:v>
                </c:pt>
                <c:pt idx="20935">
                  <c:v>-3.96919E-3</c:v>
                </c:pt>
                <c:pt idx="20936">
                  <c:v>3.6406500000000001E-2</c:v>
                </c:pt>
                <c:pt idx="20937">
                  <c:v>3.7083600000000001E-2</c:v>
                </c:pt>
                <c:pt idx="20938">
                  <c:v>1.0891899999999999E-2</c:v>
                </c:pt>
                <c:pt idx="20939">
                  <c:v>1.55716E-2</c:v>
                </c:pt>
                <c:pt idx="20940">
                  <c:v>3.2660500000000002E-2</c:v>
                </c:pt>
                <c:pt idx="20941">
                  <c:v>3.6081299999999997E-2</c:v>
                </c:pt>
                <c:pt idx="20942">
                  <c:v>1.46599E-2</c:v>
                </c:pt>
                <c:pt idx="20943">
                  <c:v>1.6207699999999998E-2</c:v>
                </c:pt>
                <c:pt idx="20944">
                  <c:v>2.2330300000000001E-2</c:v>
                </c:pt>
                <c:pt idx="20945">
                  <c:v>1.9447300000000001E-2</c:v>
                </c:pt>
                <c:pt idx="20946">
                  <c:v>4.5366299999999998E-3</c:v>
                </c:pt>
                <c:pt idx="20947">
                  <c:v>4.1790000000000001E-2</c:v>
                </c:pt>
                <c:pt idx="20948">
                  <c:v>3.7661600000000003E-2</c:v>
                </c:pt>
                <c:pt idx="20949">
                  <c:v>1.4452899999999999E-2</c:v>
                </c:pt>
                <c:pt idx="20950">
                  <c:v>3.8494100000000003E-2</c:v>
                </c:pt>
                <c:pt idx="20951">
                  <c:v>3.1219500000000001E-2</c:v>
                </c:pt>
                <c:pt idx="20952">
                  <c:v>3.3023799999999999E-2</c:v>
                </c:pt>
                <c:pt idx="20953">
                  <c:v>3.5538699999999999E-2</c:v>
                </c:pt>
                <c:pt idx="20954">
                  <c:v>5.9499700000000003E-2</c:v>
                </c:pt>
                <c:pt idx="20955">
                  <c:v>3.6264400000000002E-2</c:v>
                </c:pt>
                <c:pt idx="20956">
                  <c:v>7.8620900000000004E-3</c:v>
                </c:pt>
                <c:pt idx="20957">
                  <c:v>3.92208E-2</c:v>
                </c:pt>
                <c:pt idx="20958">
                  <c:v>3.7975299999999997E-2</c:v>
                </c:pt>
                <c:pt idx="20959">
                  <c:v>4.6231300000000003E-2</c:v>
                </c:pt>
                <c:pt idx="20960">
                  <c:v>3.09982E-2</c:v>
                </c:pt>
                <c:pt idx="20961">
                  <c:v>3.0467999999999999E-2</c:v>
                </c:pt>
                <c:pt idx="20962">
                  <c:v>3.1981500000000003E-2</c:v>
                </c:pt>
                <c:pt idx="20963">
                  <c:v>1.8826499999999999E-2</c:v>
                </c:pt>
                <c:pt idx="20964">
                  <c:v>4.06199E-2</c:v>
                </c:pt>
                <c:pt idx="20965">
                  <c:v>5.8991399999999999E-2</c:v>
                </c:pt>
                <c:pt idx="20966">
                  <c:v>3.7903800000000001E-2</c:v>
                </c:pt>
                <c:pt idx="20967">
                  <c:v>1.3653800000000001E-2</c:v>
                </c:pt>
                <c:pt idx="20968">
                  <c:v>4.94051E-2</c:v>
                </c:pt>
                <c:pt idx="20969">
                  <c:v>3.26071E-2</c:v>
                </c:pt>
                <c:pt idx="20970">
                  <c:v>3.23629E-2</c:v>
                </c:pt>
                <c:pt idx="20971">
                  <c:v>4.9302100000000001E-2</c:v>
                </c:pt>
                <c:pt idx="20972">
                  <c:v>3.3842999999999998E-2</c:v>
                </c:pt>
                <c:pt idx="20973">
                  <c:v>1.2725800000000001E-2</c:v>
                </c:pt>
                <c:pt idx="20974">
                  <c:v>2.77548E-2</c:v>
                </c:pt>
                <c:pt idx="20975">
                  <c:v>4.4775000000000002E-2</c:v>
                </c:pt>
                <c:pt idx="20976">
                  <c:v>5.11847E-2</c:v>
                </c:pt>
                <c:pt idx="20977">
                  <c:v>2.87199E-2</c:v>
                </c:pt>
                <c:pt idx="20978">
                  <c:v>4.7358499999999998E-2</c:v>
                </c:pt>
                <c:pt idx="20979">
                  <c:v>4.1981699999999997E-2</c:v>
                </c:pt>
                <c:pt idx="20980">
                  <c:v>3.5234500000000002E-2</c:v>
                </c:pt>
                <c:pt idx="20981">
                  <c:v>3.4684199999999998E-2</c:v>
                </c:pt>
                <c:pt idx="20982">
                  <c:v>6.9191900000000001E-2</c:v>
                </c:pt>
                <c:pt idx="20983">
                  <c:v>4.6834000000000001E-2</c:v>
                </c:pt>
                <c:pt idx="20984">
                  <c:v>2.6471100000000001E-2</c:v>
                </c:pt>
                <c:pt idx="20985">
                  <c:v>3.3348099999999999E-2</c:v>
                </c:pt>
                <c:pt idx="20986">
                  <c:v>2.6844E-2</c:v>
                </c:pt>
                <c:pt idx="20987">
                  <c:v>4.6337099999999999E-2</c:v>
                </c:pt>
                <c:pt idx="20988">
                  <c:v>4.1628800000000001E-2</c:v>
                </c:pt>
                <c:pt idx="20989">
                  <c:v>4.2514799999999998E-2</c:v>
                </c:pt>
                <c:pt idx="20990">
                  <c:v>3.2632799999999997E-2</c:v>
                </c:pt>
                <c:pt idx="20991">
                  <c:v>2.7242700000000002E-2</c:v>
                </c:pt>
                <c:pt idx="20992">
                  <c:v>4.1587800000000001E-2</c:v>
                </c:pt>
                <c:pt idx="20993" formatCode="0.00E+00">
                  <c:v>5.9817299999999997E-2</c:v>
                </c:pt>
                <c:pt idx="20994">
                  <c:v>5.49679E-2</c:v>
                </c:pt>
                <c:pt idx="20995">
                  <c:v>3.4550699999999997E-2</c:v>
                </c:pt>
                <c:pt idx="20996">
                  <c:v>5.6973500000000003E-2</c:v>
                </c:pt>
                <c:pt idx="20997">
                  <c:v>4.4097900000000002E-2</c:v>
                </c:pt>
                <c:pt idx="20998">
                  <c:v>4.9861000000000003E-2</c:v>
                </c:pt>
                <c:pt idx="20999">
                  <c:v>5.3271300000000001E-2</c:v>
                </c:pt>
                <c:pt idx="21000">
                  <c:v>4.38652E-2</c:v>
                </c:pt>
                <c:pt idx="21001">
                  <c:v>3.8056399999999997E-2</c:v>
                </c:pt>
                <c:pt idx="21002">
                  <c:v>2.48728E-2</c:v>
                </c:pt>
                <c:pt idx="21003">
                  <c:v>2.9455200000000001E-2</c:v>
                </c:pt>
                <c:pt idx="21004">
                  <c:v>3.6836599999999997E-2</c:v>
                </c:pt>
                <c:pt idx="21005">
                  <c:v>3.3148799999999999E-2</c:v>
                </c:pt>
                <c:pt idx="21006">
                  <c:v>5.2874600000000001E-2</c:v>
                </c:pt>
                <c:pt idx="21007">
                  <c:v>4.7761900000000003E-2</c:v>
                </c:pt>
                <c:pt idx="21008">
                  <c:v>4.9457599999999997E-2</c:v>
                </c:pt>
                <c:pt idx="21009">
                  <c:v>4.2803800000000003E-2</c:v>
                </c:pt>
                <c:pt idx="21010">
                  <c:v>5.3240799999999998E-2</c:v>
                </c:pt>
                <c:pt idx="21011">
                  <c:v>3.9390599999999998E-2</c:v>
                </c:pt>
                <c:pt idx="21012">
                  <c:v>4.2750400000000001E-2</c:v>
                </c:pt>
                <c:pt idx="21013">
                  <c:v>6.0009E-2</c:v>
                </c:pt>
                <c:pt idx="21014">
                  <c:v>5.5585900000000001E-2</c:v>
                </c:pt>
                <c:pt idx="21015">
                  <c:v>4.93841E-2</c:v>
                </c:pt>
                <c:pt idx="21016">
                  <c:v>4.0573100000000001E-2</c:v>
                </c:pt>
                <c:pt idx="21017">
                  <c:v>5.8256099999999998E-2</c:v>
                </c:pt>
                <c:pt idx="21018">
                  <c:v>5.6329700000000003E-2</c:v>
                </c:pt>
                <c:pt idx="21019">
                  <c:v>6.8774199999999994E-2</c:v>
                </c:pt>
                <c:pt idx="21020">
                  <c:v>7.33042E-2</c:v>
                </c:pt>
                <c:pt idx="21021">
                  <c:v>3.8194699999999998E-2</c:v>
                </c:pt>
                <c:pt idx="21022">
                  <c:v>3.1642900000000002E-2</c:v>
                </c:pt>
                <c:pt idx="21023">
                  <c:v>5.60446E-2</c:v>
                </c:pt>
                <c:pt idx="21024">
                  <c:v>6.8004599999999998E-2</c:v>
                </c:pt>
                <c:pt idx="21025">
                  <c:v>5.88751E-2</c:v>
                </c:pt>
                <c:pt idx="21026">
                  <c:v>4.1599299999999999E-2</c:v>
                </c:pt>
                <c:pt idx="21027">
                  <c:v>4.9024600000000002E-2</c:v>
                </c:pt>
                <c:pt idx="21028">
                  <c:v>6.4127000000000003E-2</c:v>
                </c:pt>
                <c:pt idx="21029">
                  <c:v>5.0271999999999997E-2</c:v>
                </c:pt>
                <c:pt idx="21030">
                  <c:v>4.9850499999999999E-2</c:v>
                </c:pt>
                <c:pt idx="21031">
                  <c:v>6.11868E-2</c:v>
                </c:pt>
                <c:pt idx="21032">
                  <c:v>5.0055500000000003E-2</c:v>
                </c:pt>
                <c:pt idx="21033">
                  <c:v>3.1205199999999999E-2</c:v>
                </c:pt>
                <c:pt idx="21034">
                  <c:v>5.4997400000000002E-2</c:v>
                </c:pt>
                <c:pt idx="21035">
                  <c:v>8.2338300000000003E-2</c:v>
                </c:pt>
                <c:pt idx="21036">
                  <c:v>7.0871400000000001E-2</c:v>
                </c:pt>
                <c:pt idx="21037">
                  <c:v>6.6669500000000007E-2</c:v>
                </c:pt>
                <c:pt idx="21038">
                  <c:v>6.0022399999999997E-2</c:v>
                </c:pt>
                <c:pt idx="21039">
                  <c:v>5.6624399999999998E-2</c:v>
                </c:pt>
                <c:pt idx="21040">
                  <c:v>6.8285899999999997E-2</c:v>
                </c:pt>
                <c:pt idx="21041">
                  <c:v>9.0502700000000005E-2</c:v>
                </c:pt>
                <c:pt idx="21042">
                  <c:v>7.6033600000000007E-2</c:v>
                </c:pt>
                <c:pt idx="21043">
                  <c:v>6.1830499999999997E-2</c:v>
                </c:pt>
                <c:pt idx="21044">
                  <c:v>5.7666799999999997E-2</c:v>
                </c:pt>
                <c:pt idx="21045">
                  <c:v>7.0601499999999998E-2</c:v>
                </c:pt>
                <c:pt idx="21046">
                  <c:v>7.0482299999999998E-2</c:v>
                </c:pt>
                <c:pt idx="21047">
                  <c:v>6.7075700000000002E-2</c:v>
                </c:pt>
                <c:pt idx="21048">
                  <c:v>8.7034200000000006E-2</c:v>
                </c:pt>
                <c:pt idx="21049">
                  <c:v>6.3452700000000001E-2</c:v>
                </c:pt>
                <c:pt idx="21050">
                  <c:v>6.1242100000000001E-2</c:v>
                </c:pt>
                <c:pt idx="21051">
                  <c:v>8.5073499999999996E-2</c:v>
                </c:pt>
                <c:pt idx="21052">
                  <c:v>8.8052699999999998E-2</c:v>
                </c:pt>
                <c:pt idx="21053">
                  <c:v>6.6558800000000001E-2</c:v>
                </c:pt>
                <c:pt idx="21054">
                  <c:v>7.6461799999999996E-2</c:v>
                </c:pt>
                <c:pt idx="21055">
                  <c:v>8.0058099999999993E-2</c:v>
                </c:pt>
                <c:pt idx="21056">
                  <c:v>7.0546200000000003E-2</c:v>
                </c:pt>
                <c:pt idx="21057">
                  <c:v>8.5277599999999995E-2</c:v>
                </c:pt>
                <c:pt idx="21058">
                  <c:v>7.9271300000000003E-2</c:v>
                </c:pt>
                <c:pt idx="21059">
                  <c:v>6.7706100000000005E-2</c:v>
                </c:pt>
                <c:pt idx="21060">
                  <c:v>6.9135699999999994E-2</c:v>
                </c:pt>
                <c:pt idx="21061">
                  <c:v>9.0705900000000006E-2</c:v>
                </c:pt>
                <c:pt idx="21062">
                  <c:v>9.4541500000000001E-2</c:v>
                </c:pt>
                <c:pt idx="21063">
                  <c:v>8.4396399999999996E-2</c:v>
                </c:pt>
                <c:pt idx="21064">
                  <c:v>8.8119500000000003E-2</c:v>
                </c:pt>
                <c:pt idx="21065">
                  <c:v>0.102628</c:v>
                </c:pt>
                <c:pt idx="21066">
                  <c:v>8.9511900000000005E-2</c:v>
                </c:pt>
                <c:pt idx="21067">
                  <c:v>8.5073499999999996E-2</c:v>
                </c:pt>
                <c:pt idx="21068">
                  <c:v>8.4084500000000006E-2</c:v>
                </c:pt>
                <c:pt idx="21069">
                  <c:v>9.1729199999999997E-2</c:v>
                </c:pt>
                <c:pt idx="21070">
                  <c:v>7.8359600000000001E-2</c:v>
                </c:pt>
                <c:pt idx="21071">
                  <c:v>6.4783999999999994E-2</c:v>
                </c:pt>
                <c:pt idx="21072">
                  <c:v>8.4586099999999997E-2</c:v>
                </c:pt>
                <c:pt idx="21073">
                  <c:v>7.7414499999999997E-2</c:v>
                </c:pt>
                <c:pt idx="21074">
                  <c:v>8.7411900000000001E-2</c:v>
                </c:pt>
                <c:pt idx="21075">
                  <c:v>7.5013200000000002E-2</c:v>
                </c:pt>
                <c:pt idx="21076">
                  <c:v>7.6930999999999999E-2</c:v>
                </c:pt>
                <c:pt idx="21077">
                  <c:v>6.5194100000000005E-2</c:v>
                </c:pt>
                <c:pt idx="21078">
                  <c:v>6.7568799999999998E-2</c:v>
                </c:pt>
                <c:pt idx="21079">
                  <c:v>6.1997400000000001E-2</c:v>
                </c:pt>
                <c:pt idx="21080">
                  <c:v>7.5426099999999996E-2</c:v>
                </c:pt>
                <c:pt idx="21081">
                  <c:v>8.1800499999999998E-2</c:v>
                </c:pt>
                <c:pt idx="21082">
                  <c:v>8.4156999999999996E-2</c:v>
                </c:pt>
                <c:pt idx="21083">
                  <c:v>7.9631800000000003E-2</c:v>
                </c:pt>
                <c:pt idx="21084">
                  <c:v>5.5111899999999998E-2</c:v>
                </c:pt>
                <c:pt idx="21085">
                  <c:v>6.3054100000000002E-2</c:v>
                </c:pt>
                <c:pt idx="21086">
                  <c:v>7.4154899999999996E-2</c:v>
                </c:pt>
                <c:pt idx="21087">
                  <c:v>6.9444699999999998E-2</c:v>
                </c:pt>
                <c:pt idx="21088">
                  <c:v>4.9867599999999998E-2</c:v>
                </c:pt>
                <c:pt idx="21089">
                  <c:v>7.1985199999999999E-2</c:v>
                </c:pt>
                <c:pt idx="21090">
                  <c:v>7.7150300000000005E-2</c:v>
                </c:pt>
                <c:pt idx="21091">
                  <c:v>6.6307099999999994E-2</c:v>
                </c:pt>
                <c:pt idx="21092">
                  <c:v>5.9103000000000003E-2</c:v>
                </c:pt>
                <c:pt idx="21093">
                  <c:v>7.5802800000000004E-2</c:v>
                </c:pt>
                <c:pt idx="21094">
                  <c:v>7.4376100000000001E-2</c:v>
                </c:pt>
                <c:pt idx="21095">
                  <c:v>6.3242900000000005E-2</c:v>
                </c:pt>
                <c:pt idx="21096">
                  <c:v>5.7477E-2</c:v>
                </c:pt>
                <c:pt idx="21097">
                  <c:v>7.5719800000000004E-2</c:v>
                </c:pt>
                <c:pt idx="21098">
                  <c:v>9.0249099999999999E-2</c:v>
                </c:pt>
                <c:pt idx="21099">
                  <c:v>7.2991399999999998E-2</c:v>
                </c:pt>
                <c:pt idx="21100">
                  <c:v>6.8272600000000003E-2</c:v>
                </c:pt>
                <c:pt idx="21101">
                  <c:v>6.2645000000000006E-2</c:v>
                </c:pt>
                <c:pt idx="21102">
                  <c:v>7.5723600000000002E-2</c:v>
                </c:pt>
                <c:pt idx="21103">
                  <c:v>8.1104300000000004E-2</c:v>
                </c:pt>
                <c:pt idx="21104">
                  <c:v>7.6810799999999999E-2</c:v>
                </c:pt>
                <c:pt idx="21105">
                  <c:v>8.0367999999999995E-2</c:v>
                </c:pt>
                <c:pt idx="21106">
                  <c:v>7.1501700000000001E-2</c:v>
                </c:pt>
                <c:pt idx="21107">
                  <c:v>6.7666100000000007E-2</c:v>
                </c:pt>
                <c:pt idx="21108">
                  <c:v>7.2467799999999999E-2</c:v>
                </c:pt>
                <c:pt idx="21109">
                  <c:v>6.3857999999999998E-2</c:v>
                </c:pt>
                <c:pt idx="21110">
                  <c:v>8.0948800000000001E-2</c:v>
                </c:pt>
                <c:pt idx="21111">
                  <c:v>7.2205500000000006E-2</c:v>
                </c:pt>
                <c:pt idx="21112">
                  <c:v>6.2269199999999997E-2</c:v>
                </c:pt>
                <c:pt idx="21113">
                  <c:v>5.4511999999999998E-2</c:v>
                </c:pt>
                <c:pt idx="21114">
                  <c:v>7.0078799999999997E-2</c:v>
                </c:pt>
                <c:pt idx="21115">
                  <c:v>6.3789399999999996E-2</c:v>
                </c:pt>
                <c:pt idx="21116">
                  <c:v>4.10376E-2</c:v>
                </c:pt>
                <c:pt idx="21117">
                  <c:v>5.2149800000000003E-2</c:v>
                </c:pt>
                <c:pt idx="21118">
                  <c:v>5.5907199999999997E-2</c:v>
                </c:pt>
                <c:pt idx="21119">
                  <c:v>6.9380800000000006E-2</c:v>
                </c:pt>
                <c:pt idx="21120">
                  <c:v>6.0962700000000002E-2</c:v>
                </c:pt>
                <c:pt idx="21121">
                  <c:v>6.1899200000000001E-2</c:v>
                </c:pt>
                <c:pt idx="21122">
                  <c:v>5.3267500000000002E-2</c:v>
                </c:pt>
                <c:pt idx="21123">
                  <c:v>5.22718E-2</c:v>
                </c:pt>
                <c:pt idx="21124">
                  <c:v>5.4614099999999999E-2</c:v>
                </c:pt>
                <c:pt idx="21125">
                  <c:v>5.9686700000000002E-2</c:v>
                </c:pt>
                <c:pt idx="21126">
                  <c:v>6.0117700000000003E-2</c:v>
                </c:pt>
                <c:pt idx="21127">
                  <c:v>4.8769E-2</c:v>
                </c:pt>
                <c:pt idx="21128">
                  <c:v>4.7186899999999997E-2</c:v>
                </c:pt>
                <c:pt idx="21129">
                  <c:v>4.3622000000000001E-2</c:v>
                </c:pt>
                <c:pt idx="21130">
                  <c:v>4.7179199999999998E-2</c:v>
                </c:pt>
                <c:pt idx="21131">
                  <c:v>6.2025999999999998E-2</c:v>
                </c:pt>
                <c:pt idx="21132">
                  <c:v>5.6597700000000001E-2</c:v>
                </c:pt>
                <c:pt idx="21133">
                  <c:v>3.8133599999999997E-2</c:v>
                </c:pt>
                <c:pt idx="21134">
                  <c:v>3.4428599999999997E-2</c:v>
                </c:pt>
                <c:pt idx="21135">
                  <c:v>6.7528699999999997E-2</c:v>
                </c:pt>
                <c:pt idx="21136">
                  <c:v>5.1632900000000002E-2</c:v>
                </c:pt>
                <c:pt idx="21137">
                  <c:v>5.7379699999999999E-2</c:v>
                </c:pt>
                <c:pt idx="21138">
                  <c:v>4.5627599999999997E-2</c:v>
                </c:pt>
                <c:pt idx="21139">
                  <c:v>3.6770799999999999E-2</c:v>
                </c:pt>
                <c:pt idx="21140">
                  <c:v>3.4980799999999999E-2</c:v>
                </c:pt>
                <c:pt idx="21141">
                  <c:v>3.6764100000000001E-2</c:v>
                </c:pt>
                <c:pt idx="21142">
                  <c:v>4.5789700000000003E-2</c:v>
                </c:pt>
                <c:pt idx="21143">
                  <c:v>4.9356499999999998E-2</c:v>
                </c:pt>
                <c:pt idx="21144">
                  <c:v>3.1446500000000002E-2</c:v>
                </c:pt>
                <c:pt idx="21145">
                  <c:v>4.5165999999999998E-2</c:v>
                </c:pt>
                <c:pt idx="21146">
                  <c:v>4.5085899999999998E-2</c:v>
                </c:pt>
                <c:pt idx="21147">
                  <c:v>4.0120099999999999E-2</c:v>
                </c:pt>
                <c:pt idx="21148">
                  <c:v>3.9874100000000003E-2</c:v>
                </c:pt>
                <c:pt idx="21149">
                  <c:v>4.7978399999999997E-2</c:v>
                </c:pt>
                <c:pt idx="21150">
                  <c:v>3.9129299999999999E-2</c:v>
                </c:pt>
                <c:pt idx="21151">
                  <c:v>3.5430900000000001E-2</c:v>
                </c:pt>
                <c:pt idx="21152">
                  <c:v>3.9927499999999998E-2</c:v>
                </c:pt>
                <c:pt idx="21153">
                  <c:v>4.43068E-2</c:v>
                </c:pt>
                <c:pt idx="21154">
                  <c:v>3.3960299999999999E-2</c:v>
                </c:pt>
                <c:pt idx="21155">
                  <c:v>3.3374800000000003E-2</c:v>
                </c:pt>
                <c:pt idx="21156">
                  <c:v>4.6178799999999999E-2</c:v>
                </c:pt>
                <c:pt idx="21157">
                  <c:v>3.7814100000000003E-2</c:v>
                </c:pt>
                <c:pt idx="21158">
                  <c:v>3.1124099999999998E-2</c:v>
                </c:pt>
                <c:pt idx="21159">
                  <c:v>4.4829399999999998E-2</c:v>
                </c:pt>
                <c:pt idx="21160">
                  <c:v>4.1997E-2</c:v>
                </c:pt>
                <c:pt idx="21161">
                  <c:v>2.4941399999999999E-2</c:v>
                </c:pt>
                <c:pt idx="21162">
                  <c:v>1.6225799999999999E-2</c:v>
                </c:pt>
                <c:pt idx="21163">
                  <c:v>3.45163E-2</c:v>
                </c:pt>
                <c:pt idx="21164">
                  <c:v>3.9139699999999999E-2</c:v>
                </c:pt>
                <c:pt idx="21165">
                  <c:v>3.0185699999999999E-2</c:v>
                </c:pt>
                <c:pt idx="21166">
                  <c:v>3.9008099999999997E-2</c:v>
                </c:pt>
                <c:pt idx="21167">
                  <c:v>4.2768500000000001E-2</c:v>
                </c:pt>
                <c:pt idx="21168">
                  <c:v>1.7131799999999999E-2</c:v>
                </c:pt>
                <c:pt idx="21169">
                  <c:v>2.94056E-2</c:v>
                </c:pt>
                <c:pt idx="21170">
                  <c:v>3.4233100000000002E-2</c:v>
                </c:pt>
                <c:pt idx="21171">
                  <c:v>2.53029E-2</c:v>
                </c:pt>
                <c:pt idx="21172">
                  <c:v>1.3168300000000001E-2</c:v>
                </c:pt>
                <c:pt idx="21173">
                  <c:v>1.1007299999999999E-2</c:v>
                </c:pt>
                <c:pt idx="21174">
                  <c:v>3.9393400000000002E-2</c:v>
                </c:pt>
                <c:pt idx="21175">
                  <c:v>2.4186099999999999E-2</c:v>
                </c:pt>
                <c:pt idx="21176">
                  <c:v>3.0703500000000002E-2</c:v>
                </c:pt>
                <c:pt idx="21177">
                  <c:v>2.5066399999999999E-2</c:v>
                </c:pt>
                <c:pt idx="21178">
                  <c:v>2.1681800000000001E-2</c:v>
                </c:pt>
                <c:pt idx="21179">
                  <c:v>1.64995E-2</c:v>
                </c:pt>
                <c:pt idx="21180">
                  <c:v>3.5049400000000001E-2</c:v>
                </c:pt>
                <c:pt idx="21181">
                  <c:v>3.3509299999999999E-2</c:v>
                </c:pt>
                <c:pt idx="21182">
                  <c:v>2.0076799999999999E-2</c:v>
                </c:pt>
                <c:pt idx="21183">
                  <c:v>3.9558400000000004E-3</c:v>
                </c:pt>
                <c:pt idx="21184">
                  <c:v>-6.7901599999999995E-4</c:v>
                </c:pt>
                <c:pt idx="21185">
                  <c:v>2.16312E-2</c:v>
                </c:pt>
                <c:pt idx="21186">
                  <c:v>2.43406E-2</c:v>
                </c:pt>
                <c:pt idx="21187">
                  <c:v>3.4792900000000002E-2</c:v>
                </c:pt>
                <c:pt idx="21188">
                  <c:v>1.3776800000000001E-2</c:v>
                </c:pt>
                <c:pt idx="21189">
                  <c:v>4.1122399999999996E-3</c:v>
                </c:pt>
                <c:pt idx="21190">
                  <c:v>-2.4452200000000001E-3</c:v>
                </c:pt>
                <c:pt idx="21191">
                  <c:v>3.4187299999999997E-2</c:v>
                </c:pt>
                <c:pt idx="21192">
                  <c:v>2.5642399999999999E-2</c:v>
                </c:pt>
                <c:pt idx="21193">
                  <c:v>1.31416E-2</c:v>
                </c:pt>
                <c:pt idx="21194">
                  <c:v>1.26581E-2</c:v>
                </c:pt>
                <c:pt idx="21195">
                  <c:v>1.91202E-2</c:v>
                </c:pt>
                <c:pt idx="21196">
                  <c:v>9.0188999999999998E-3</c:v>
                </c:pt>
                <c:pt idx="21197">
                  <c:v>1.40505E-2</c:v>
                </c:pt>
                <c:pt idx="21198">
                  <c:v>3.0296300000000002E-2</c:v>
                </c:pt>
                <c:pt idx="21199">
                  <c:v>2.8903999999999999E-2</c:v>
                </c:pt>
                <c:pt idx="21200">
                  <c:v>1.19247E-2</c:v>
                </c:pt>
                <c:pt idx="21201">
                  <c:v>2.08921E-2</c:v>
                </c:pt>
                <c:pt idx="21202">
                  <c:v>2.5338200000000002E-2</c:v>
                </c:pt>
                <c:pt idx="21203">
                  <c:v>2.7416200000000002E-2</c:v>
                </c:pt>
                <c:pt idx="21204">
                  <c:v>2.6459699999999999E-2</c:v>
                </c:pt>
                <c:pt idx="21205">
                  <c:v>1.9125900000000001E-2</c:v>
                </c:pt>
                <c:pt idx="21206">
                  <c:v>1.73302E-2</c:v>
                </c:pt>
                <c:pt idx="21207">
                  <c:v>9.2659000000000005E-3</c:v>
                </c:pt>
                <c:pt idx="21208">
                  <c:v>2.4876599999999999E-2</c:v>
                </c:pt>
                <c:pt idx="21209">
                  <c:v>2.7619399999999999E-2</c:v>
                </c:pt>
                <c:pt idx="21210">
                  <c:v>1.3898799999999999E-2</c:v>
                </c:pt>
                <c:pt idx="21211">
                  <c:v>2.0162599999999999E-2</c:v>
                </c:pt>
                <c:pt idx="21212">
                  <c:v>2.7767199999999999E-2</c:v>
                </c:pt>
                <c:pt idx="21213">
                  <c:v>4.2533900000000001E-3</c:v>
                </c:pt>
                <c:pt idx="21214">
                  <c:v>2.0930299999999999E-2</c:v>
                </c:pt>
                <c:pt idx="21215">
                  <c:v>4.3067899999999999E-2</c:v>
                </c:pt>
                <c:pt idx="21216">
                  <c:v>2.3997299999999999E-2</c:v>
                </c:pt>
                <c:pt idx="21217">
                  <c:v>4.0883999999999998E-3</c:v>
                </c:pt>
                <c:pt idx="21218">
                  <c:v>7.0552799999999997E-3</c:v>
                </c:pt>
                <c:pt idx="21219">
                  <c:v>1.44358E-2</c:v>
                </c:pt>
                <c:pt idx="21220">
                  <c:v>2.6643799999999999E-2</c:v>
                </c:pt>
                <c:pt idx="21221">
                  <c:v>1.4132499999999999E-2</c:v>
                </c:pt>
                <c:pt idx="21222">
                  <c:v>1.8991500000000001E-2</c:v>
                </c:pt>
                <c:pt idx="21223">
                  <c:v>6.5698600000000003E-3</c:v>
                </c:pt>
                <c:pt idx="21224">
                  <c:v>1.5648800000000001E-2</c:v>
                </c:pt>
                <c:pt idx="21225">
                  <c:v>1.7261500000000001E-4</c:v>
                </c:pt>
                <c:pt idx="21226">
                  <c:v>1.0621999999999999E-2</c:v>
                </c:pt>
                <c:pt idx="21227">
                  <c:v>8.1863400000000003E-3</c:v>
                </c:pt>
                <c:pt idx="21228">
                  <c:v>8.2016000000000001E-4</c:v>
                </c:pt>
                <c:pt idx="21229">
                  <c:v>2.0605100000000001E-2</c:v>
                </c:pt>
                <c:pt idx="21230">
                  <c:v>2.5918E-2</c:v>
                </c:pt>
                <c:pt idx="21231">
                  <c:v>1.4081E-2</c:v>
                </c:pt>
                <c:pt idx="21232">
                  <c:v>7.1535100000000001E-3</c:v>
                </c:pt>
                <c:pt idx="21233">
                  <c:v>1.4591199999999999E-3</c:v>
                </c:pt>
                <c:pt idx="21234">
                  <c:v>3.1242399999999999E-3</c:v>
                </c:pt>
                <c:pt idx="21235">
                  <c:v>1.24359E-2</c:v>
                </c:pt>
                <c:pt idx="21236">
                  <c:v>1.17874E-2</c:v>
                </c:pt>
                <c:pt idx="21237">
                  <c:v>1.93253E-2</c:v>
                </c:pt>
                <c:pt idx="21238">
                  <c:v>-2.8619800000000001E-3</c:v>
                </c:pt>
                <c:pt idx="21239">
                  <c:v>-6.5336200000000004E-3</c:v>
                </c:pt>
                <c:pt idx="21240">
                  <c:v>3.0002599999999998E-3</c:v>
                </c:pt>
                <c:pt idx="21241">
                  <c:v>9.8209400000000002E-3</c:v>
                </c:pt>
                <c:pt idx="21242">
                  <c:v>2.34556E-2</c:v>
                </c:pt>
                <c:pt idx="21243">
                  <c:v>1.5306500000000001E-2</c:v>
                </c:pt>
                <c:pt idx="21244">
                  <c:v>-1.34573E-2</c:v>
                </c:pt>
                <c:pt idx="21245">
                  <c:v>-1.6598700000000001E-2</c:v>
                </c:pt>
                <c:pt idx="21246">
                  <c:v>1.0576199999999999E-2</c:v>
                </c:pt>
                <c:pt idx="21247">
                  <c:v>2.97632E-2</c:v>
                </c:pt>
                <c:pt idx="21248">
                  <c:v>-7.41291E-3</c:v>
                </c:pt>
                <c:pt idx="21249">
                  <c:v>-1.09167E-2</c:v>
                </c:pt>
                <c:pt idx="21250">
                  <c:v>-1.7125100000000001E-2</c:v>
                </c:pt>
                <c:pt idx="21251">
                  <c:v>6.1225899999999998E-3</c:v>
                </c:pt>
                <c:pt idx="21252">
                  <c:v>1.08366E-2</c:v>
                </c:pt>
                <c:pt idx="21253">
                  <c:v>1.99318E-2</c:v>
                </c:pt>
                <c:pt idx="21254">
                  <c:v>1.30072E-2</c:v>
                </c:pt>
                <c:pt idx="21255">
                  <c:v>-1.6460400000000001E-3</c:v>
                </c:pt>
                <c:pt idx="21256">
                  <c:v>-6.8950699999999997E-3</c:v>
                </c:pt>
                <c:pt idx="21257">
                  <c:v>-1.6918199999999999E-3</c:v>
                </c:pt>
                <c:pt idx="21258">
                  <c:v>2.45533E-2</c:v>
                </c:pt>
                <c:pt idx="21259">
                  <c:v>1.1043499999999999E-2</c:v>
                </c:pt>
                <c:pt idx="21260">
                  <c:v>-6.5517400000000003E-3</c:v>
                </c:pt>
                <c:pt idx="21261">
                  <c:v>-1.8340100000000002E-2</c:v>
                </c:pt>
                <c:pt idx="21262">
                  <c:v>1.77002E-3</c:v>
                </c:pt>
                <c:pt idx="21263">
                  <c:v>-5.3596499999999997E-3</c:v>
                </c:pt>
                <c:pt idx="21264">
                  <c:v>-5.6800799999999997E-3</c:v>
                </c:pt>
                <c:pt idx="21265">
                  <c:v>7.9317099999999998E-3</c:v>
                </c:pt>
                <c:pt idx="21266">
                  <c:v>1.52245E-2</c:v>
                </c:pt>
                <c:pt idx="21267">
                  <c:v>-2.70557E-3</c:v>
                </c:pt>
                <c:pt idx="21268">
                  <c:v>-1.82877E-2</c:v>
                </c:pt>
                <c:pt idx="21269">
                  <c:v>1.3527900000000001E-2</c:v>
                </c:pt>
                <c:pt idx="21270">
                  <c:v>6.5612800000000001E-3</c:v>
                </c:pt>
                <c:pt idx="21271">
                  <c:v>-1.8651999999999998E-2</c:v>
                </c:pt>
                <c:pt idx="21272">
                  <c:v>-3.1928999999999998E-3</c:v>
                </c:pt>
                <c:pt idx="21273">
                  <c:v>-8.0375700000000008E-3</c:v>
                </c:pt>
                <c:pt idx="21274">
                  <c:v>-1.12505E-2</c:v>
                </c:pt>
                <c:pt idx="21275">
                  <c:v>-1.3729999999999999E-2</c:v>
                </c:pt>
                <c:pt idx="21276">
                  <c:v>3.29876E-3</c:v>
                </c:pt>
                <c:pt idx="21277">
                  <c:v>-8.2063699999999993E-3</c:v>
                </c:pt>
                <c:pt idx="21278">
                  <c:v>-2.2459E-2</c:v>
                </c:pt>
                <c:pt idx="21279">
                  <c:v>-1.7235799999999999E-2</c:v>
                </c:pt>
                <c:pt idx="21280">
                  <c:v>-1.06087E-2</c:v>
                </c:pt>
                <c:pt idx="21281">
                  <c:v>-2.2027000000000001E-2</c:v>
                </c:pt>
                <c:pt idx="21282">
                  <c:v>-2.1412799999999999E-2</c:v>
                </c:pt>
                <c:pt idx="21283">
                  <c:v>-4.7836299999999997E-3</c:v>
                </c:pt>
                <c:pt idx="21284">
                  <c:v>-3.52097E-3</c:v>
                </c:pt>
                <c:pt idx="21285">
                  <c:v>-1.6903899999999999E-2</c:v>
                </c:pt>
                <c:pt idx="21286">
                  <c:v>-1.3588899999999999E-2</c:v>
                </c:pt>
                <c:pt idx="21287">
                  <c:v>-1.1488E-2</c:v>
                </c:pt>
                <c:pt idx="21288">
                  <c:v>-1.6386000000000001E-2</c:v>
                </c:pt>
                <c:pt idx="21289">
                  <c:v>-2.2417099999999999E-2</c:v>
                </c:pt>
                <c:pt idx="21290">
                  <c:v>1.9846E-3</c:v>
                </c:pt>
                <c:pt idx="21291">
                  <c:v>-1.2605699999999999E-2</c:v>
                </c:pt>
                <c:pt idx="21292">
                  <c:v>-2.8098100000000001E-2</c:v>
                </c:pt>
                <c:pt idx="21293">
                  <c:v>-2.2204399999999999E-2</c:v>
                </c:pt>
                <c:pt idx="21294">
                  <c:v>-3.6793699999999999E-2</c:v>
                </c:pt>
                <c:pt idx="21295">
                  <c:v>-5.1469799999999998E-3</c:v>
                </c:pt>
                <c:pt idx="21296">
                  <c:v>-1.7024000000000001E-2</c:v>
                </c:pt>
                <c:pt idx="21297">
                  <c:v>-2.04849E-2</c:v>
                </c:pt>
                <c:pt idx="21298">
                  <c:v>-1.65749E-2</c:v>
                </c:pt>
                <c:pt idx="21299">
                  <c:v>-2.67248E-2</c:v>
                </c:pt>
                <c:pt idx="21300">
                  <c:v>-1.18732E-2</c:v>
                </c:pt>
                <c:pt idx="21301">
                  <c:v>-1.4633200000000001E-2</c:v>
                </c:pt>
                <c:pt idx="21302">
                  <c:v>-1.44672E-2</c:v>
                </c:pt>
                <c:pt idx="21303">
                  <c:v>-1.07498E-2</c:v>
                </c:pt>
                <c:pt idx="21304">
                  <c:v>-2.7751899999999999E-2</c:v>
                </c:pt>
                <c:pt idx="21305">
                  <c:v>-3.3629399999999997E-2</c:v>
                </c:pt>
                <c:pt idx="21306">
                  <c:v>-6.8492900000000001E-3</c:v>
                </c:pt>
                <c:pt idx="21307">
                  <c:v>-8.6812999999999994E-3</c:v>
                </c:pt>
                <c:pt idx="21308">
                  <c:v>-1.57576E-2</c:v>
                </c:pt>
                <c:pt idx="21309">
                  <c:v>-1.8612900000000002E-2</c:v>
                </c:pt>
                <c:pt idx="21310">
                  <c:v>-7.1649599999999997E-3</c:v>
                </c:pt>
                <c:pt idx="21311">
                  <c:v>-6.01959E-3</c:v>
                </c:pt>
                <c:pt idx="21312">
                  <c:v>-1.6511000000000001E-2</c:v>
                </c:pt>
                <c:pt idx="21313">
                  <c:v>-6.3114199999999999E-3</c:v>
                </c:pt>
                <c:pt idx="21314">
                  <c:v>-9.1342899999999998E-3</c:v>
                </c:pt>
                <c:pt idx="21315" formatCode="0.00E+00">
                  <c:v>-1.1069300000000001E-2</c:v>
                </c:pt>
                <c:pt idx="21316">
                  <c:v>-7.8182200000000007E-3</c:v>
                </c:pt>
                <c:pt idx="21317">
                  <c:v>-2.1106699999999999E-2</c:v>
                </c:pt>
                <c:pt idx="21318">
                  <c:v>-1.9616100000000001E-2</c:v>
                </c:pt>
                <c:pt idx="21319">
                  <c:v>-2.6916499999999999E-2</c:v>
                </c:pt>
                <c:pt idx="21320">
                  <c:v>-2.0813000000000002E-2</c:v>
                </c:pt>
                <c:pt idx="21321">
                  <c:v>-2.4639100000000001E-2</c:v>
                </c:pt>
                <c:pt idx="21322">
                  <c:v>-3.8337700000000002E-2</c:v>
                </c:pt>
                <c:pt idx="21323">
                  <c:v>-3.0985800000000001E-2</c:v>
                </c:pt>
                <c:pt idx="21324">
                  <c:v>-6.0224500000000004E-3</c:v>
                </c:pt>
                <c:pt idx="21325">
                  <c:v>-2.8951600000000001E-2</c:v>
                </c:pt>
                <c:pt idx="21326">
                  <c:v>-4.1288400000000003E-2</c:v>
                </c:pt>
                <c:pt idx="21327">
                  <c:v>-3.9173100000000002E-2</c:v>
                </c:pt>
                <c:pt idx="21328">
                  <c:v>-2.45895E-2</c:v>
                </c:pt>
                <c:pt idx="21329">
                  <c:v>-2.1714199999999999E-2</c:v>
                </c:pt>
                <c:pt idx="21330">
                  <c:v>-2.5701499999999999E-2</c:v>
                </c:pt>
                <c:pt idx="21331">
                  <c:v>-1.8718700000000001E-2</c:v>
                </c:pt>
                <c:pt idx="21332">
                  <c:v>-2.1697000000000001E-2</c:v>
                </c:pt>
                <c:pt idx="21333">
                  <c:v>-4.4210399999999997E-2</c:v>
                </c:pt>
                <c:pt idx="21334">
                  <c:v>-4.57153E-2</c:v>
                </c:pt>
                <c:pt idx="21335">
                  <c:v>-3.06606E-2</c:v>
                </c:pt>
                <c:pt idx="21336">
                  <c:v>-3.1781200000000003E-2</c:v>
                </c:pt>
                <c:pt idx="21337">
                  <c:v>-4.2856199999999997E-2</c:v>
                </c:pt>
                <c:pt idx="21338">
                  <c:v>-3.8614299999999997E-2</c:v>
                </c:pt>
                <c:pt idx="21339">
                  <c:v>-3.76482E-2</c:v>
                </c:pt>
                <c:pt idx="21340">
                  <c:v>-4.7938300000000003E-2</c:v>
                </c:pt>
                <c:pt idx="21341">
                  <c:v>-3.0319200000000001E-2</c:v>
                </c:pt>
                <c:pt idx="21342">
                  <c:v>-4.4544199999999999E-2</c:v>
                </c:pt>
                <c:pt idx="21343">
                  <c:v>-4.1800499999999997E-2</c:v>
                </c:pt>
                <c:pt idx="21344">
                  <c:v>-5.0089799999999997E-2</c:v>
                </c:pt>
                <c:pt idx="21345">
                  <c:v>-3.9054899999999997E-2</c:v>
                </c:pt>
                <c:pt idx="21346">
                  <c:v>-4.8998800000000002E-2</c:v>
                </c:pt>
                <c:pt idx="21347">
                  <c:v>-4.3360700000000002E-2</c:v>
                </c:pt>
                <c:pt idx="21348">
                  <c:v>-4.02174E-2</c:v>
                </c:pt>
                <c:pt idx="21349">
                  <c:v>-3.9585099999999998E-2</c:v>
                </c:pt>
                <c:pt idx="21350">
                  <c:v>-5.89895E-2</c:v>
                </c:pt>
                <c:pt idx="21351">
                  <c:v>-3.7479400000000003E-2</c:v>
                </c:pt>
                <c:pt idx="21352">
                  <c:v>-2.1444299999999999E-2</c:v>
                </c:pt>
                <c:pt idx="21353">
                  <c:v>-4.0883099999999999E-2</c:v>
                </c:pt>
                <c:pt idx="21354">
                  <c:v>-5.2319499999999998E-2</c:v>
                </c:pt>
                <c:pt idx="21355">
                  <c:v>-5.5439000000000002E-2</c:v>
                </c:pt>
                <c:pt idx="21356">
                  <c:v>-4.8801400000000002E-2</c:v>
                </c:pt>
                <c:pt idx="21357">
                  <c:v>-5.0775500000000001E-2</c:v>
                </c:pt>
                <c:pt idx="21358">
                  <c:v>-2.3861899999999998E-2</c:v>
                </c:pt>
                <c:pt idx="21359">
                  <c:v>-4.15354E-2</c:v>
                </c:pt>
                <c:pt idx="21360">
                  <c:v>-5.0676300000000001E-2</c:v>
                </c:pt>
                <c:pt idx="21361">
                  <c:v>-4.7884000000000003E-2</c:v>
                </c:pt>
                <c:pt idx="21362">
                  <c:v>-5.1214200000000001E-2</c:v>
                </c:pt>
                <c:pt idx="21363">
                  <c:v>-5.5931099999999997E-2</c:v>
                </c:pt>
                <c:pt idx="21364">
                  <c:v>-5.10597E-2</c:v>
                </c:pt>
                <c:pt idx="21365">
                  <c:v>-4.7642700000000003E-2</c:v>
                </c:pt>
                <c:pt idx="21366">
                  <c:v>-4.7063800000000003E-2</c:v>
                </c:pt>
                <c:pt idx="21367">
                  <c:v>-6.3700699999999999E-2</c:v>
                </c:pt>
                <c:pt idx="21368">
                  <c:v>-4.3958700000000003E-2</c:v>
                </c:pt>
                <c:pt idx="21369">
                  <c:v>-3.3230799999999998E-2</c:v>
                </c:pt>
                <c:pt idx="21370">
                  <c:v>-3.5364199999999998E-2</c:v>
                </c:pt>
                <c:pt idx="21371">
                  <c:v>-4.6769100000000001E-2</c:v>
                </c:pt>
                <c:pt idx="21372">
                  <c:v>-4.0746699999999997E-2</c:v>
                </c:pt>
                <c:pt idx="21373">
                  <c:v>-3.15514E-2</c:v>
                </c:pt>
                <c:pt idx="21374">
                  <c:v>-4.1902500000000002E-2</c:v>
                </c:pt>
                <c:pt idx="21375">
                  <c:v>-3.8604699999999999E-2</c:v>
                </c:pt>
                <c:pt idx="21376">
                  <c:v>-3.1480800000000003E-2</c:v>
                </c:pt>
                <c:pt idx="21377">
                  <c:v>-4.4379200000000001E-2</c:v>
                </c:pt>
                <c:pt idx="21378">
                  <c:v>-7.6027899999999995E-2</c:v>
                </c:pt>
                <c:pt idx="21379">
                  <c:v>-5.38492E-2</c:v>
                </c:pt>
                <c:pt idx="21380">
                  <c:v>-2.8656999999999998E-2</c:v>
                </c:pt>
                <c:pt idx="21381">
                  <c:v>-2.8075200000000002E-2</c:v>
                </c:pt>
                <c:pt idx="21382">
                  <c:v>-4.4059800000000003E-2</c:v>
                </c:pt>
                <c:pt idx="21383">
                  <c:v>-5.2617999999999998E-2</c:v>
                </c:pt>
                <c:pt idx="21384">
                  <c:v>-5.4512999999999999E-2</c:v>
                </c:pt>
                <c:pt idx="21385">
                  <c:v>-4.59146E-2</c:v>
                </c:pt>
                <c:pt idx="21386">
                  <c:v>-3.19662E-2</c:v>
                </c:pt>
                <c:pt idx="21387">
                  <c:v>-4.1596399999999999E-2</c:v>
                </c:pt>
                <c:pt idx="21388">
                  <c:v>-6.9812799999999994E-2</c:v>
                </c:pt>
                <c:pt idx="21389">
                  <c:v>-4.4626199999999998E-2</c:v>
                </c:pt>
                <c:pt idx="21390">
                  <c:v>-4.3964400000000001E-2</c:v>
                </c:pt>
                <c:pt idx="21391">
                  <c:v>-3.9173100000000002E-2</c:v>
                </c:pt>
                <c:pt idx="21392">
                  <c:v>-3.8769699999999997E-2</c:v>
                </c:pt>
                <c:pt idx="21393">
                  <c:v>-4.6715699999999999E-2</c:v>
                </c:pt>
                <c:pt idx="21394">
                  <c:v>-5.9145900000000001E-2</c:v>
                </c:pt>
                <c:pt idx="21395">
                  <c:v>-7.4547799999999997E-2</c:v>
                </c:pt>
                <c:pt idx="21396">
                  <c:v>-5.3079599999999998E-2</c:v>
                </c:pt>
                <c:pt idx="21397">
                  <c:v>-2.8301199999999999E-2</c:v>
                </c:pt>
                <c:pt idx="21398">
                  <c:v>-4.2136199999999999E-2</c:v>
                </c:pt>
                <c:pt idx="21399">
                  <c:v>-7.3915499999999995E-2</c:v>
                </c:pt>
                <c:pt idx="21400">
                  <c:v>-6.2260599999999999E-2</c:v>
                </c:pt>
                <c:pt idx="21401">
                  <c:v>-4.2803800000000003E-2</c:v>
                </c:pt>
                <c:pt idx="21402">
                  <c:v>-3.5520599999999999E-2</c:v>
                </c:pt>
                <c:pt idx="21403">
                  <c:v>-2.4087899999999999E-2</c:v>
                </c:pt>
                <c:pt idx="21404">
                  <c:v>-5.0793600000000001E-2</c:v>
                </c:pt>
                <c:pt idx="21405">
                  <c:v>-6.9340700000000005E-2</c:v>
                </c:pt>
                <c:pt idx="21406">
                  <c:v>-6.1897300000000002E-2</c:v>
                </c:pt>
                <c:pt idx="21407">
                  <c:v>-3.7377399999999998E-2</c:v>
                </c:pt>
                <c:pt idx="21408">
                  <c:v>-4.94432E-2</c:v>
                </c:pt>
                <c:pt idx="21409">
                  <c:v>-5.2433E-2</c:v>
                </c:pt>
                <c:pt idx="21410">
                  <c:v>-4.0513E-2</c:v>
                </c:pt>
                <c:pt idx="21411">
                  <c:v>-5.1299999999999998E-2</c:v>
                </c:pt>
                <c:pt idx="21412">
                  <c:v>-5.05047E-2</c:v>
                </c:pt>
                <c:pt idx="21413">
                  <c:v>-4.6903599999999997E-2</c:v>
                </c:pt>
                <c:pt idx="21414">
                  <c:v>-3.7413599999999998E-2</c:v>
                </c:pt>
                <c:pt idx="21415">
                  <c:v>-4.1838599999999997E-2</c:v>
                </c:pt>
                <c:pt idx="21416">
                  <c:v>-4.3027900000000001E-2</c:v>
                </c:pt>
                <c:pt idx="21417">
                  <c:v>-4.8646000000000002E-2</c:v>
                </c:pt>
                <c:pt idx="21418">
                  <c:v>-4.5327199999999998E-2</c:v>
                </c:pt>
                <c:pt idx="21419">
                  <c:v>-4.9426999999999999E-2</c:v>
                </c:pt>
                <c:pt idx="21420">
                  <c:v>-4.6391500000000002E-2</c:v>
                </c:pt>
                <c:pt idx="21421">
                  <c:v>-2.20699E-2</c:v>
                </c:pt>
                <c:pt idx="21422">
                  <c:v>-4.4485999999999998E-2</c:v>
                </c:pt>
                <c:pt idx="21423">
                  <c:v>-5.24149E-2</c:v>
                </c:pt>
                <c:pt idx="21424">
                  <c:v>-4.3469399999999998E-2</c:v>
                </c:pt>
                <c:pt idx="21425">
                  <c:v>-1.8583300000000001E-2</c:v>
                </c:pt>
                <c:pt idx="21426">
                  <c:v>-4.8090000000000001E-2</c:v>
                </c:pt>
                <c:pt idx="21427">
                  <c:v>-2.82087E-2</c:v>
                </c:pt>
                <c:pt idx="21428">
                  <c:v>-3.7754999999999997E-2</c:v>
                </c:pt>
                <c:pt idx="21429">
                  <c:v>-5.0545699999999999E-2</c:v>
                </c:pt>
                <c:pt idx="21430">
                  <c:v>-3.6138499999999997E-2</c:v>
                </c:pt>
                <c:pt idx="21431">
                  <c:v>-3.0366899999999999E-2</c:v>
                </c:pt>
                <c:pt idx="21432">
                  <c:v>-3.85828E-2</c:v>
                </c:pt>
                <c:pt idx="21433">
                  <c:v>-4.46024E-2</c:v>
                </c:pt>
                <c:pt idx="21434">
                  <c:v>-3.9746299999999998E-2</c:v>
                </c:pt>
                <c:pt idx="21435">
                  <c:v>-3.92056E-2</c:v>
                </c:pt>
                <c:pt idx="21436">
                  <c:v>-2.8285000000000001E-2</c:v>
                </c:pt>
                <c:pt idx="21437">
                  <c:v>-3.5830500000000001E-2</c:v>
                </c:pt>
                <c:pt idx="21438">
                  <c:v>-2.2893899999999998E-2</c:v>
                </c:pt>
                <c:pt idx="21439">
                  <c:v>-4.00953E-2</c:v>
                </c:pt>
                <c:pt idx="21440">
                  <c:v>-3.9616600000000002E-2</c:v>
                </c:pt>
                <c:pt idx="21441">
                  <c:v>-2.9388399999999999E-2</c:v>
                </c:pt>
                <c:pt idx="21442">
                  <c:v>-4.1212100000000002E-2</c:v>
                </c:pt>
                <c:pt idx="21443">
                  <c:v>-4.6964600000000002E-2</c:v>
                </c:pt>
                <c:pt idx="21444">
                  <c:v>-3.7974399999999998E-2</c:v>
                </c:pt>
                <c:pt idx="21445">
                  <c:v>-4.0204999999999998E-2</c:v>
                </c:pt>
                <c:pt idx="21446">
                  <c:v>-4.23889E-2</c:v>
                </c:pt>
                <c:pt idx="21447">
                  <c:v>-3.7982000000000002E-2</c:v>
                </c:pt>
                <c:pt idx="21448">
                  <c:v>-4.02946E-2</c:v>
                </c:pt>
                <c:pt idx="21449">
                  <c:v>-4.1570700000000002E-2</c:v>
                </c:pt>
                <c:pt idx="21450">
                  <c:v>-4.0381399999999998E-2</c:v>
                </c:pt>
                <c:pt idx="21451">
                  <c:v>-4.4147499999999999E-2</c:v>
                </c:pt>
                <c:pt idx="21452">
                  <c:v>-1.9710499999999999E-2</c:v>
                </c:pt>
                <c:pt idx="21453">
                  <c:v>-3.3030499999999997E-2</c:v>
                </c:pt>
                <c:pt idx="21454">
                  <c:v>-4.1494400000000001E-2</c:v>
                </c:pt>
                <c:pt idx="21455">
                  <c:v>-5.3653699999999999E-2</c:v>
                </c:pt>
                <c:pt idx="21456">
                  <c:v>-4.6585099999999997E-2</c:v>
                </c:pt>
                <c:pt idx="21457">
                  <c:v>-3.8926099999999998E-2</c:v>
                </c:pt>
                <c:pt idx="21458">
                  <c:v>-3.5215400000000001E-2</c:v>
                </c:pt>
                <c:pt idx="21459">
                  <c:v>-4.9612999999999997E-2</c:v>
                </c:pt>
                <c:pt idx="21460">
                  <c:v>-4.4077900000000003E-2</c:v>
                </c:pt>
                <c:pt idx="21461">
                  <c:v>-4.2846700000000001E-2</c:v>
                </c:pt>
                <c:pt idx="21462">
                  <c:v>-3.9657600000000001E-2</c:v>
                </c:pt>
                <c:pt idx="21463">
                  <c:v>-2.9403700000000001E-2</c:v>
                </c:pt>
                <c:pt idx="21464">
                  <c:v>-2.7639400000000001E-2</c:v>
                </c:pt>
                <c:pt idx="21465">
                  <c:v>-3.2187500000000001E-2</c:v>
                </c:pt>
                <c:pt idx="21466">
                  <c:v>-4.6786300000000003E-2</c:v>
                </c:pt>
                <c:pt idx="21467">
                  <c:v>-3.4317E-2</c:v>
                </c:pt>
                <c:pt idx="21468">
                  <c:v>-3.6105199999999997E-2</c:v>
                </c:pt>
                <c:pt idx="21469">
                  <c:v>-1.7501800000000001E-2</c:v>
                </c:pt>
                <c:pt idx="21470">
                  <c:v>-3.7405000000000001E-2</c:v>
                </c:pt>
                <c:pt idx="21471">
                  <c:v>-4.5187999999999999E-2</c:v>
                </c:pt>
                <c:pt idx="21472">
                  <c:v>-3.2529799999999998E-2</c:v>
                </c:pt>
                <c:pt idx="21473">
                  <c:v>-4.58736E-2</c:v>
                </c:pt>
                <c:pt idx="21474">
                  <c:v>-4.0147799999999997E-2</c:v>
                </c:pt>
                <c:pt idx="21475">
                  <c:v>-3.5547299999999997E-2</c:v>
                </c:pt>
                <c:pt idx="21476">
                  <c:v>-3.6437999999999998E-2</c:v>
                </c:pt>
                <c:pt idx="21477">
                  <c:v>-3.6694499999999998E-2</c:v>
                </c:pt>
                <c:pt idx="21478">
                  <c:v>-4.0886899999999997E-2</c:v>
                </c:pt>
                <c:pt idx="21479">
                  <c:v>-3.2034899999999998E-2</c:v>
                </c:pt>
                <c:pt idx="21480">
                  <c:v>-3.1982400000000001E-2</c:v>
                </c:pt>
                <c:pt idx="21481">
                  <c:v>-2.8486299999999999E-2</c:v>
                </c:pt>
                <c:pt idx="21482">
                  <c:v>-4.3775599999999998E-2</c:v>
                </c:pt>
                <c:pt idx="21483">
                  <c:v>-4.4412600000000003E-2</c:v>
                </c:pt>
                <c:pt idx="21484">
                  <c:v>-3.5931600000000001E-2</c:v>
                </c:pt>
                <c:pt idx="21485">
                  <c:v>-3.4007999999999997E-2</c:v>
                </c:pt>
                <c:pt idx="21486">
                  <c:v>-2.52743E-2</c:v>
                </c:pt>
                <c:pt idx="21487">
                  <c:v>-4.1006099999999997E-2</c:v>
                </c:pt>
                <c:pt idx="21488">
                  <c:v>-3.7568999999999998E-2</c:v>
                </c:pt>
                <c:pt idx="21489">
                  <c:v>-4.7267900000000002E-2</c:v>
                </c:pt>
                <c:pt idx="21490">
                  <c:v>-3.21245E-2</c:v>
                </c:pt>
                <c:pt idx="21491">
                  <c:v>-2.1153499999999999E-2</c:v>
                </c:pt>
                <c:pt idx="21492">
                  <c:v>-3.73316E-2</c:v>
                </c:pt>
                <c:pt idx="21493">
                  <c:v>-4.0691400000000003E-2</c:v>
                </c:pt>
                <c:pt idx="21494">
                  <c:v>-3.5468100000000002E-2</c:v>
                </c:pt>
                <c:pt idx="21495">
                  <c:v>-3.7911399999999998E-2</c:v>
                </c:pt>
                <c:pt idx="21496">
                  <c:v>-3.9451600000000003E-2</c:v>
                </c:pt>
                <c:pt idx="21497">
                  <c:v>-3.98617E-2</c:v>
                </c:pt>
                <c:pt idx="21498">
                  <c:v>-4.3064100000000001E-2</c:v>
                </c:pt>
                <c:pt idx="21499">
                  <c:v>-3.9720499999999999E-2</c:v>
                </c:pt>
                <c:pt idx="21500">
                  <c:v>-4.4660600000000002E-2</c:v>
                </c:pt>
                <c:pt idx="21501">
                  <c:v>-5.1704399999999998E-2</c:v>
                </c:pt>
                <c:pt idx="21502">
                  <c:v>-5.2529300000000001E-2</c:v>
                </c:pt>
                <c:pt idx="21503">
                  <c:v>-4.84495E-2</c:v>
                </c:pt>
                <c:pt idx="21504">
                  <c:v>-5.2192700000000002E-2</c:v>
                </c:pt>
                <c:pt idx="21505">
                  <c:v>-3.8747799999999999E-2</c:v>
                </c:pt>
                <c:pt idx="21506">
                  <c:v>-4.2500499999999997E-2</c:v>
                </c:pt>
                <c:pt idx="21507">
                  <c:v>-3.6088000000000002E-2</c:v>
                </c:pt>
                <c:pt idx="21508">
                  <c:v>-4.0170699999999997E-2</c:v>
                </c:pt>
                <c:pt idx="21509">
                  <c:v>-5.7356799999999999E-2</c:v>
                </c:pt>
                <c:pt idx="21510">
                  <c:v>-5.1761599999999998E-2</c:v>
                </c:pt>
                <c:pt idx="21511">
                  <c:v>-5.0334900000000002E-2</c:v>
                </c:pt>
                <c:pt idx="21512">
                  <c:v>-2.57025E-2</c:v>
                </c:pt>
                <c:pt idx="21513">
                  <c:v>-3.1775499999999998E-2</c:v>
                </c:pt>
                <c:pt idx="21514">
                  <c:v>-4.7320399999999999E-2</c:v>
                </c:pt>
                <c:pt idx="21515">
                  <c:v>-4.3492299999999998E-2</c:v>
                </c:pt>
                <c:pt idx="21516">
                  <c:v>-3.9759599999999999E-2</c:v>
                </c:pt>
                <c:pt idx="21517">
                  <c:v>-3.4315100000000001E-2</c:v>
                </c:pt>
                <c:pt idx="21518">
                  <c:v>-3.7136099999999998E-2</c:v>
                </c:pt>
                <c:pt idx="21519">
                  <c:v>-3.8604699999999999E-2</c:v>
                </c:pt>
                <c:pt idx="21520">
                  <c:v>-3.9470699999999997E-2</c:v>
                </c:pt>
                <c:pt idx="21521">
                  <c:v>-4.4517500000000002E-2</c:v>
                </c:pt>
                <c:pt idx="21522">
                  <c:v>-3.7646300000000001E-2</c:v>
                </c:pt>
                <c:pt idx="21523">
                  <c:v>-4.5191799999999997E-2</c:v>
                </c:pt>
                <c:pt idx="21524">
                  <c:v>-3.42598E-2</c:v>
                </c:pt>
                <c:pt idx="21525">
                  <c:v>-3.6856699999999999E-2</c:v>
                </c:pt>
                <c:pt idx="21526">
                  <c:v>-2.72074E-2</c:v>
                </c:pt>
                <c:pt idx="21527">
                  <c:v>-3.8314800000000003E-2</c:v>
                </c:pt>
                <c:pt idx="21528">
                  <c:v>-3.2438300000000003E-2</c:v>
                </c:pt>
                <c:pt idx="21529">
                  <c:v>-2.65198E-2</c:v>
                </c:pt>
                <c:pt idx="21530">
                  <c:v>-3.0817000000000001E-2</c:v>
                </c:pt>
                <c:pt idx="21531">
                  <c:v>-4.8074699999999998E-2</c:v>
                </c:pt>
                <c:pt idx="21532">
                  <c:v>-4.3877600000000003E-2</c:v>
                </c:pt>
                <c:pt idx="21533">
                  <c:v>-3.1323400000000001E-2</c:v>
                </c:pt>
                <c:pt idx="21534">
                  <c:v>-3.99399E-2</c:v>
                </c:pt>
                <c:pt idx="21535">
                  <c:v>-3.4216900000000001E-2</c:v>
                </c:pt>
                <c:pt idx="21536">
                  <c:v>-2.8500600000000001E-2</c:v>
                </c:pt>
                <c:pt idx="21537">
                  <c:v>-3.8394900000000003E-2</c:v>
                </c:pt>
                <c:pt idx="21538">
                  <c:v>-3.7278199999999997E-2</c:v>
                </c:pt>
                <c:pt idx="21539">
                  <c:v>-2.3139E-2</c:v>
                </c:pt>
                <c:pt idx="21540">
                  <c:v>-2.7874900000000001E-2</c:v>
                </c:pt>
                <c:pt idx="21541">
                  <c:v>-2.0591700000000001E-2</c:v>
                </c:pt>
                <c:pt idx="21542">
                  <c:v>-3.1539900000000003E-2</c:v>
                </c:pt>
                <c:pt idx="21543">
                  <c:v>-3.5421399999999999E-2</c:v>
                </c:pt>
                <c:pt idx="21544">
                  <c:v>-2.6449199999999999E-2</c:v>
                </c:pt>
                <c:pt idx="21545">
                  <c:v>-1.86243E-2</c:v>
                </c:pt>
                <c:pt idx="21546">
                  <c:v>-1.14336E-2</c:v>
                </c:pt>
                <c:pt idx="21547">
                  <c:v>-2.5732000000000001E-2</c:v>
                </c:pt>
                <c:pt idx="21548">
                  <c:v>-4.0553100000000002E-2</c:v>
                </c:pt>
                <c:pt idx="21549">
                  <c:v>-3.0988700000000001E-2</c:v>
                </c:pt>
                <c:pt idx="21550">
                  <c:v>-8.7461499999999994E-3</c:v>
                </c:pt>
                <c:pt idx="21551">
                  <c:v>-1.9372E-2</c:v>
                </c:pt>
                <c:pt idx="21552">
                  <c:v>-1.9490199999999999E-2</c:v>
                </c:pt>
                <c:pt idx="21553">
                  <c:v>-1.6386999999999999E-2</c:v>
                </c:pt>
                <c:pt idx="21554">
                  <c:v>-7.3776199999999997E-3</c:v>
                </c:pt>
                <c:pt idx="21555">
                  <c:v>-3.1961400000000001E-2</c:v>
                </c:pt>
                <c:pt idx="21556">
                  <c:v>-3.4749000000000002E-2</c:v>
                </c:pt>
                <c:pt idx="21557">
                  <c:v>-1.0047E-2</c:v>
                </c:pt>
                <c:pt idx="21558">
                  <c:v>-1.9605600000000001E-2</c:v>
                </c:pt>
                <c:pt idx="21559">
                  <c:v>-2.5664300000000001E-2</c:v>
                </c:pt>
                <c:pt idx="21560">
                  <c:v>-3.1296699999999997E-2</c:v>
                </c:pt>
                <c:pt idx="21561">
                  <c:v>-2.0978900000000002E-2</c:v>
                </c:pt>
                <c:pt idx="21562">
                  <c:v>-2.4087899999999999E-2</c:v>
                </c:pt>
                <c:pt idx="21563">
                  <c:v>-2.1022800000000001E-2</c:v>
                </c:pt>
                <c:pt idx="21564">
                  <c:v>-1.7914800000000002E-2</c:v>
                </c:pt>
                <c:pt idx="21565">
                  <c:v>-9.2468299999999993E-3</c:v>
                </c:pt>
                <c:pt idx="21566">
                  <c:v>-4.4791200000000003E-2</c:v>
                </c:pt>
                <c:pt idx="21567">
                  <c:v>-3.2087299999999999E-2</c:v>
                </c:pt>
                <c:pt idx="21568" formatCode="0.00E+00">
                  <c:v>-7.0571899999999994E-5</c:v>
                </c:pt>
                <c:pt idx="21569">
                  <c:v>-1.2739199999999999E-2</c:v>
                </c:pt>
                <c:pt idx="21570">
                  <c:v>-2.5970500000000001E-2</c:v>
                </c:pt>
                <c:pt idx="21571">
                  <c:v>-2.1826700000000001E-2</c:v>
                </c:pt>
                <c:pt idx="21572">
                  <c:v>-1.1893300000000001E-2</c:v>
                </c:pt>
                <c:pt idx="21573">
                  <c:v>-3.5711300000000001E-2</c:v>
                </c:pt>
                <c:pt idx="21574">
                  <c:v>-2.63777E-2</c:v>
                </c:pt>
                <c:pt idx="21575">
                  <c:v>-2.3685500000000002E-2</c:v>
                </c:pt>
                <c:pt idx="21576">
                  <c:v>-2.7746199999999999E-2</c:v>
                </c:pt>
                <c:pt idx="21577">
                  <c:v>-2.7274099999999999E-2</c:v>
                </c:pt>
                <c:pt idx="21578">
                  <c:v>-1.77994E-2</c:v>
                </c:pt>
                <c:pt idx="21579">
                  <c:v>-1.9159300000000001E-2</c:v>
                </c:pt>
                <c:pt idx="21580">
                  <c:v>-2.0680400000000002E-2</c:v>
                </c:pt>
                <c:pt idx="21581">
                  <c:v>-1.8077900000000001E-2</c:v>
                </c:pt>
                <c:pt idx="21582">
                  <c:v>-1.4378500000000001E-2</c:v>
                </c:pt>
                <c:pt idx="21583">
                  <c:v>-2.60944E-2</c:v>
                </c:pt>
                <c:pt idx="21584">
                  <c:v>-2.5680499999999998E-2</c:v>
                </c:pt>
                <c:pt idx="21585">
                  <c:v>-9.8915099999999992E-3</c:v>
                </c:pt>
                <c:pt idx="21586">
                  <c:v>-1.10826E-2</c:v>
                </c:pt>
                <c:pt idx="21587">
                  <c:v>-2.2995000000000002E-2</c:v>
                </c:pt>
                <c:pt idx="21588">
                  <c:v>-2.9495199999999999E-2</c:v>
                </c:pt>
                <c:pt idx="21589">
                  <c:v>-2.0871199999999999E-2</c:v>
                </c:pt>
                <c:pt idx="21590">
                  <c:v>-1.26181E-2</c:v>
                </c:pt>
                <c:pt idx="21591">
                  <c:v>-1.06783E-2</c:v>
                </c:pt>
                <c:pt idx="21592">
                  <c:v>1.32942E-3</c:v>
                </c:pt>
                <c:pt idx="21593">
                  <c:v>-1.12925E-2</c:v>
                </c:pt>
                <c:pt idx="21594">
                  <c:v>-1.11971E-2</c:v>
                </c:pt>
                <c:pt idx="21595">
                  <c:v>-1.9264199999999999E-2</c:v>
                </c:pt>
                <c:pt idx="21596">
                  <c:v>-8.19778E-3</c:v>
                </c:pt>
                <c:pt idx="21597">
                  <c:v>-1.92938E-2</c:v>
                </c:pt>
                <c:pt idx="21598">
                  <c:v>-1.2012500000000001E-2</c:v>
                </c:pt>
                <c:pt idx="21599">
                  <c:v>1.37138E-3</c:v>
                </c:pt>
                <c:pt idx="21600">
                  <c:v>-1.9773499999999999E-2</c:v>
                </c:pt>
                <c:pt idx="21601">
                  <c:v>-3.45612E-3</c:v>
                </c:pt>
                <c:pt idx="21602">
                  <c:v>2.7255999999999999E-3</c:v>
                </c:pt>
                <c:pt idx="21603">
                  <c:v>1.2374899999999999E-2</c:v>
                </c:pt>
                <c:pt idx="21604">
                  <c:v>-1.6324000000000002E-2</c:v>
                </c:pt>
                <c:pt idx="21605">
                  <c:v>1.16062E-3</c:v>
                </c:pt>
                <c:pt idx="21606">
                  <c:v>1.12791E-2</c:v>
                </c:pt>
                <c:pt idx="21607">
                  <c:v>1.11132E-2</c:v>
                </c:pt>
                <c:pt idx="21608">
                  <c:v>-1.3823500000000001E-2</c:v>
                </c:pt>
                <c:pt idx="21609">
                  <c:v>4.0731400000000003E-3</c:v>
                </c:pt>
                <c:pt idx="21610">
                  <c:v>-4.8875799999999999E-3</c:v>
                </c:pt>
                <c:pt idx="21611">
                  <c:v>-2.46153E-2</c:v>
                </c:pt>
                <c:pt idx="21612">
                  <c:v>-1.9458799999999998E-2</c:v>
                </c:pt>
                <c:pt idx="21613">
                  <c:v>7.4443799999999996E-3</c:v>
                </c:pt>
                <c:pt idx="21614">
                  <c:v>5.9623699999999998E-3</c:v>
                </c:pt>
                <c:pt idx="21615">
                  <c:v>-1.46952E-2</c:v>
                </c:pt>
                <c:pt idx="21616">
                  <c:v>-7.1907000000000004E-3</c:v>
                </c:pt>
                <c:pt idx="21617">
                  <c:v>3.2317199999999997E-2</c:v>
                </c:pt>
                <c:pt idx="21618">
                  <c:v>1.2210800000000001E-2</c:v>
                </c:pt>
                <c:pt idx="21619">
                  <c:v>-2.0904500000000002E-3</c:v>
                </c:pt>
                <c:pt idx="21620">
                  <c:v>1.32751E-2</c:v>
                </c:pt>
                <c:pt idx="21621">
                  <c:v>2.0091999999999999E-2</c:v>
                </c:pt>
                <c:pt idx="21622">
                  <c:v>1.10092E-2</c:v>
                </c:pt>
                <c:pt idx="21623">
                  <c:v>6.5412500000000002E-3</c:v>
                </c:pt>
                <c:pt idx="21624">
                  <c:v>7.9612699999999995E-3</c:v>
                </c:pt>
                <c:pt idx="21625">
                  <c:v>-4.9247700000000002E-3</c:v>
                </c:pt>
                <c:pt idx="21626">
                  <c:v>7.1620900000000003E-3</c:v>
                </c:pt>
                <c:pt idx="21627">
                  <c:v>5.0516099999999998E-3</c:v>
                </c:pt>
                <c:pt idx="21628">
                  <c:v>1.5558199999999999E-2</c:v>
                </c:pt>
                <c:pt idx="21629">
                  <c:v>-5.4884E-3</c:v>
                </c:pt>
                <c:pt idx="21630">
                  <c:v>6.72531E-3</c:v>
                </c:pt>
                <c:pt idx="21631">
                  <c:v>1.48077E-2</c:v>
                </c:pt>
                <c:pt idx="21632">
                  <c:v>-2.7465800000000002E-3</c:v>
                </c:pt>
                <c:pt idx="21633">
                  <c:v>7.7304799999999996E-3</c:v>
                </c:pt>
                <c:pt idx="21634">
                  <c:v>2.1126700000000002E-2</c:v>
                </c:pt>
                <c:pt idx="21635">
                  <c:v>5.4168700000000001E-4</c:v>
                </c:pt>
                <c:pt idx="21636">
                  <c:v>-5.85938E-3</c:v>
                </c:pt>
                <c:pt idx="21637">
                  <c:v>1.05066E-2</c:v>
                </c:pt>
                <c:pt idx="21638">
                  <c:v>6.8473800000000001E-3</c:v>
                </c:pt>
                <c:pt idx="21639">
                  <c:v>2.5172199999999999E-2</c:v>
                </c:pt>
                <c:pt idx="21640">
                  <c:v>1.7995799999999999E-2</c:v>
                </c:pt>
                <c:pt idx="21641">
                  <c:v>1.34039E-2</c:v>
                </c:pt>
                <c:pt idx="21642">
                  <c:v>1.62325E-2</c:v>
                </c:pt>
                <c:pt idx="21643">
                  <c:v>3.5250700000000003E-2</c:v>
                </c:pt>
                <c:pt idx="21644">
                  <c:v>2.6531200000000001E-2</c:v>
                </c:pt>
                <c:pt idx="21645">
                  <c:v>3.79829E-2</c:v>
                </c:pt>
                <c:pt idx="21646">
                  <c:v>4.3333099999999999E-2</c:v>
                </c:pt>
                <c:pt idx="21647">
                  <c:v>3.3972700000000002E-2</c:v>
                </c:pt>
                <c:pt idx="21648">
                  <c:v>3.6274899999999999E-2</c:v>
                </c:pt>
                <c:pt idx="21649">
                  <c:v>3.09124E-2</c:v>
                </c:pt>
                <c:pt idx="21650">
                  <c:v>2.8913500000000002E-2</c:v>
                </c:pt>
                <c:pt idx="21651">
                  <c:v>3.2520300000000002E-2</c:v>
                </c:pt>
                <c:pt idx="21652">
                  <c:v>1.933E-2</c:v>
                </c:pt>
                <c:pt idx="21653">
                  <c:v>1.9015299999999999E-2</c:v>
                </c:pt>
                <c:pt idx="21654">
                  <c:v>3.6503800000000003E-2</c:v>
                </c:pt>
                <c:pt idx="21655">
                  <c:v>3.9943699999999999E-2</c:v>
                </c:pt>
                <c:pt idx="21656">
                  <c:v>4.0926900000000002E-2</c:v>
                </c:pt>
                <c:pt idx="21657">
                  <c:v>4.1363700000000003E-2</c:v>
                </c:pt>
                <c:pt idx="21658">
                  <c:v>3.9043399999999999E-2</c:v>
                </c:pt>
                <c:pt idx="21659">
                  <c:v>3.6960600000000003E-2</c:v>
                </c:pt>
                <c:pt idx="21660">
                  <c:v>4.98228E-2</c:v>
                </c:pt>
                <c:pt idx="21661">
                  <c:v>4.6645199999999998E-2</c:v>
                </c:pt>
                <c:pt idx="21662">
                  <c:v>1.88217E-2</c:v>
                </c:pt>
                <c:pt idx="21663">
                  <c:v>1.1389700000000001E-2</c:v>
                </c:pt>
                <c:pt idx="21664">
                  <c:v>2.98223E-2</c:v>
                </c:pt>
                <c:pt idx="21665">
                  <c:v>3.9333300000000002E-2</c:v>
                </c:pt>
                <c:pt idx="21666">
                  <c:v>3.64132E-2</c:v>
                </c:pt>
                <c:pt idx="21667">
                  <c:v>2.6979400000000001E-2</c:v>
                </c:pt>
                <c:pt idx="21668">
                  <c:v>1.8408799999999999E-2</c:v>
                </c:pt>
                <c:pt idx="21669">
                  <c:v>3.0236200000000001E-2</c:v>
                </c:pt>
                <c:pt idx="21670">
                  <c:v>3.2216099999999998E-2</c:v>
                </c:pt>
                <c:pt idx="21671">
                  <c:v>1.3570799999999999E-2</c:v>
                </c:pt>
                <c:pt idx="21672">
                  <c:v>3.35979E-2</c:v>
                </c:pt>
                <c:pt idx="21673">
                  <c:v>3.88451E-2</c:v>
                </c:pt>
                <c:pt idx="21674">
                  <c:v>2.0235099999999999E-2</c:v>
                </c:pt>
                <c:pt idx="21675">
                  <c:v>1.64108E-2</c:v>
                </c:pt>
                <c:pt idx="21676">
                  <c:v>1.5748000000000002E-2</c:v>
                </c:pt>
                <c:pt idx="21677">
                  <c:v>2.6666599999999999E-2</c:v>
                </c:pt>
                <c:pt idx="21678">
                  <c:v>3.57571E-2</c:v>
                </c:pt>
                <c:pt idx="21679">
                  <c:v>3.04251E-2</c:v>
                </c:pt>
                <c:pt idx="21680">
                  <c:v>8.0003699999999997E-3</c:v>
                </c:pt>
                <c:pt idx="21681">
                  <c:v>2.8561599999999999E-2</c:v>
                </c:pt>
                <c:pt idx="21682">
                  <c:v>4.1085200000000002E-2</c:v>
                </c:pt>
                <c:pt idx="21683">
                  <c:v>3.1480800000000003E-2</c:v>
                </c:pt>
                <c:pt idx="21684">
                  <c:v>3.45221E-2</c:v>
                </c:pt>
                <c:pt idx="21685">
                  <c:v>2.7212099999999999E-2</c:v>
                </c:pt>
                <c:pt idx="21686">
                  <c:v>3.3824E-2</c:v>
                </c:pt>
                <c:pt idx="21687">
                  <c:v>1.33743E-2</c:v>
                </c:pt>
                <c:pt idx="21688">
                  <c:v>1.8222800000000001E-2</c:v>
                </c:pt>
                <c:pt idx="21689">
                  <c:v>2.30484E-2</c:v>
                </c:pt>
                <c:pt idx="21690">
                  <c:v>2.6581799999999999E-2</c:v>
                </c:pt>
                <c:pt idx="21691">
                  <c:v>1.6300200000000001E-2</c:v>
                </c:pt>
                <c:pt idx="21692">
                  <c:v>1.0829E-2</c:v>
                </c:pt>
                <c:pt idx="21693">
                  <c:v>4.0829699999999997E-2</c:v>
                </c:pt>
                <c:pt idx="21694">
                  <c:v>3.5535799999999999E-2</c:v>
                </c:pt>
                <c:pt idx="21695">
                  <c:v>3.0455599999999999E-2</c:v>
                </c:pt>
                <c:pt idx="21696">
                  <c:v>1.45731E-2</c:v>
                </c:pt>
                <c:pt idx="21697">
                  <c:v>4.83513E-3</c:v>
                </c:pt>
                <c:pt idx="21698">
                  <c:v>1.0521900000000001E-2</c:v>
                </c:pt>
                <c:pt idx="21699">
                  <c:v>2.9068E-2</c:v>
                </c:pt>
                <c:pt idx="21700">
                  <c:v>1.60894E-2</c:v>
                </c:pt>
                <c:pt idx="21701">
                  <c:v>2.56271E-2</c:v>
                </c:pt>
                <c:pt idx="21702">
                  <c:v>2.84271E-2</c:v>
                </c:pt>
                <c:pt idx="21703">
                  <c:v>9.7217599999999994E-3</c:v>
                </c:pt>
                <c:pt idx="21704">
                  <c:v>1.8796E-2</c:v>
                </c:pt>
                <c:pt idx="21705">
                  <c:v>3.8291899999999997E-2</c:v>
                </c:pt>
                <c:pt idx="21706">
                  <c:v>1.8397299999999998E-2</c:v>
                </c:pt>
                <c:pt idx="21707">
                  <c:v>2.1279300000000001E-2</c:v>
                </c:pt>
                <c:pt idx="21708">
                  <c:v>2.3758899999999999E-2</c:v>
                </c:pt>
                <c:pt idx="21709">
                  <c:v>2.3436499999999999E-2</c:v>
                </c:pt>
                <c:pt idx="21710">
                  <c:v>3.7992499999999998E-2</c:v>
                </c:pt>
                <c:pt idx="21711">
                  <c:v>2.9600100000000001E-2</c:v>
                </c:pt>
                <c:pt idx="21712">
                  <c:v>2.3238200000000001E-2</c:v>
                </c:pt>
                <c:pt idx="21713">
                  <c:v>2.7156799999999998E-2</c:v>
                </c:pt>
                <c:pt idx="21714">
                  <c:v>3.7330599999999999E-2</c:v>
                </c:pt>
                <c:pt idx="21715">
                  <c:v>3.7719700000000002E-2</c:v>
                </c:pt>
                <c:pt idx="21716">
                  <c:v>3.5329800000000001E-2</c:v>
                </c:pt>
                <c:pt idx="21717">
                  <c:v>4.04587E-2</c:v>
                </c:pt>
                <c:pt idx="21718">
                  <c:v>2.54641E-2</c:v>
                </c:pt>
                <c:pt idx="21719">
                  <c:v>1.3814E-2</c:v>
                </c:pt>
                <c:pt idx="21720">
                  <c:v>3.62501E-2</c:v>
                </c:pt>
                <c:pt idx="21721">
                  <c:v>5.2451100000000001E-2</c:v>
                </c:pt>
                <c:pt idx="21722">
                  <c:v>5.2048700000000003E-2</c:v>
                </c:pt>
                <c:pt idx="21723">
                  <c:v>4.5206999999999997E-2</c:v>
                </c:pt>
                <c:pt idx="21724">
                  <c:v>3.7408799999999999E-2</c:v>
                </c:pt>
                <c:pt idx="21725">
                  <c:v>2.6340499999999999E-2</c:v>
                </c:pt>
                <c:pt idx="21726">
                  <c:v>3.6938699999999998E-2</c:v>
                </c:pt>
                <c:pt idx="21727">
                  <c:v>5.6735000000000001E-2</c:v>
                </c:pt>
                <c:pt idx="21728">
                  <c:v>5.2920300000000003E-2</c:v>
                </c:pt>
                <c:pt idx="21729">
                  <c:v>3.7080799999999997E-2</c:v>
                </c:pt>
                <c:pt idx="21730">
                  <c:v>1.56107E-2</c:v>
                </c:pt>
                <c:pt idx="21731">
                  <c:v>4.1829100000000001E-2</c:v>
                </c:pt>
                <c:pt idx="21732">
                  <c:v>4.45452E-2</c:v>
                </c:pt>
                <c:pt idx="21733">
                  <c:v>3.9977100000000002E-2</c:v>
                </c:pt>
                <c:pt idx="21734">
                  <c:v>4.08192E-2</c:v>
                </c:pt>
                <c:pt idx="21735">
                  <c:v>4.1380899999999998E-2</c:v>
                </c:pt>
                <c:pt idx="21736">
                  <c:v>2.6567500000000001E-2</c:v>
                </c:pt>
                <c:pt idx="21737">
                  <c:v>3.6377E-2</c:v>
                </c:pt>
                <c:pt idx="21738">
                  <c:v>5.3837799999999998E-2</c:v>
                </c:pt>
                <c:pt idx="21739">
                  <c:v>5.4748499999999999E-2</c:v>
                </c:pt>
                <c:pt idx="21740">
                  <c:v>2.3260099999999999E-2</c:v>
                </c:pt>
                <c:pt idx="21741">
                  <c:v>3.7463200000000002E-2</c:v>
                </c:pt>
                <c:pt idx="21742">
                  <c:v>2.9918699999999999E-2</c:v>
                </c:pt>
                <c:pt idx="21743">
                  <c:v>4.1446700000000003E-2</c:v>
                </c:pt>
                <c:pt idx="21744">
                  <c:v>5.2201299999999999E-2</c:v>
                </c:pt>
                <c:pt idx="21745">
                  <c:v>3.3736200000000001E-2</c:v>
                </c:pt>
                <c:pt idx="21746">
                  <c:v>1.5630700000000001E-2</c:v>
                </c:pt>
                <c:pt idx="21747">
                  <c:v>2.9997800000000002E-2</c:v>
                </c:pt>
                <c:pt idx="21748">
                  <c:v>5.02605E-2</c:v>
                </c:pt>
                <c:pt idx="21749">
                  <c:v>2.97375E-2</c:v>
                </c:pt>
                <c:pt idx="21750">
                  <c:v>2.8413799999999999E-2</c:v>
                </c:pt>
                <c:pt idx="21751">
                  <c:v>2.9134799999999999E-2</c:v>
                </c:pt>
                <c:pt idx="21752">
                  <c:v>3.4222599999999999E-2</c:v>
                </c:pt>
                <c:pt idx="21753">
                  <c:v>4.5342399999999998E-2</c:v>
                </c:pt>
                <c:pt idx="21754">
                  <c:v>5.5366499999999999E-2</c:v>
                </c:pt>
                <c:pt idx="21755">
                  <c:v>6.6469200000000006E-2</c:v>
                </c:pt>
                <c:pt idx="21756">
                  <c:v>5.33123E-2</c:v>
                </c:pt>
                <c:pt idx="21757">
                  <c:v>2.7377100000000001E-2</c:v>
                </c:pt>
                <c:pt idx="21758">
                  <c:v>5.1292400000000002E-2</c:v>
                </c:pt>
                <c:pt idx="21759">
                  <c:v>6.1869599999999997E-2</c:v>
                </c:pt>
                <c:pt idx="21760">
                  <c:v>6.3695000000000002E-2</c:v>
                </c:pt>
                <c:pt idx="21761">
                  <c:v>3.6727900000000001E-2</c:v>
                </c:pt>
                <c:pt idx="21762">
                  <c:v>4.2417499999999997E-2</c:v>
                </c:pt>
                <c:pt idx="21763">
                  <c:v>8.1198699999999999E-2</c:v>
                </c:pt>
                <c:pt idx="21764">
                  <c:v>7.2285699999999994E-2</c:v>
                </c:pt>
                <c:pt idx="21765">
                  <c:v>7.2411500000000004E-2</c:v>
                </c:pt>
                <c:pt idx="21766">
                  <c:v>6.8534899999999996E-2</c:v>
                </c:pt>
                <c:pt idx="21767">
                  <c:v>5.4582600000000002E-2</c:v>
                </c:pt>
                <c:pt idx="21768">
                  <c:v>4.4087399999999999E-2</c:v>
                </c:pt>
                <c:pt idx="21769">
                  <c:v>3.9174100000000003E-2</c:v>
                </c:pt>
                <c:pt idx="21770">
                  <c:v>6.5626100000000007E-2</c:v>
                </c:pt>
                <c:pt idx="21771">
                  <c:v>5.0851800000000003E-2</c:v>
                </c:pt>
                <c:pt idx="21772">
                  <c:v>5.4552099999999999E-2</c:v>
                </c:pt>
                <c:pt idx="21773">
                  <c:v>4.9553899999999998E-2</c:v>
                </c:pt>
                <c:pt idx="21774">
                  <c:v>5.2018200000000001E-2</c:v>
                </c:pt>
                <c:pt idx="21775">
                  <c:v>5.2127800000000002E-2</c:v>
                </c:pt>
                <c:pt idx="21776">
                  <c:v>6.90775E-2</c:v>
                </c:pt>
                <c:pt idx="21777">
                  <c:v>6.6296599999999997E-2</c:v>
                </c:pt>
                <c:pt idx="21778">
                  <c:v>4.0903099999999998E-2</c:v>
                </c:pt>
                <c:pt idx="21779">
                  <c:v>2.8742799999999999E-2</c:v>
                </c:pt>
                <c:pt idx="21780">
                  <c:v>2.5615700000000002E-2</c:v>
                </c:pt>
                <c:pt idx="21781">
                  <c:v>5.61018E-2</c:v>
                </c:pt>
                <c:pt idx="21782">
                  <c:v>6.5017699999999998E-2</c:v>
                </c:pt>
                <c:pt idx="21783">
                  <c:v>6.5298999999999996E-2</c:v>
                </c:pt>
                <c:pt idx="21784">
                  <c:v>3.5226800000000003E-2</c:v>
                </c:pt>
                <c:pt idx="21785">
                  <c:v>3.3531199999999997E-2</c:v>
                </c:pt>
                <c:pt idx="21786">
                  <c:v>3.7578599999999997E-2</c:v>
                </c:pt>
                <c:pt idx="21787">
                  <c:v>5.7566600000000002E-2</c:v>
                </c:pt>
                <c:pt idx="21788">
                  <c:v>4.0649400000000002E-2</c:v>
                </c:pt>
                <c:pt idx="21789">
                  <c:v>4.1331300000000001E-2</c:v>
                </c:pt>
                <c:pt idx="21790">
                  <c:v>3.2283800000000001E-2</c:v>
                </c:pt>
                <c:pt idx="21791">
                  <c:v>3.3824E-2</c:v>
                </c:pt>
                <c:pt idx="21792">
                  <c:v>5.2283299999999998E-2</c:v>
                </c:pt>
                <c:pt idx="21793">
                  <c:v>5.4558799999999998E-2</c:v>
                </c:pt>
                <c:pt idx="21794">
                  <c:v>3.6748900000000001E-2</c:v>
                </c:pt>
                <c:pt idx="21795">
                  <c:v>3.0992499999999999E-2</c:v>
                </c:pt>
                <c:pt idx="21796">
                  <c:v>2.9557199999999999E-2</c:v>
                </c:pt>
                <c:pt idx="21797">
                  <c:v>4.2321200000000003E-2</c:v>
                </c:pt>
                <c:pt idx="21798">
                  <c:v>5.37329E-2</c:v>
                </c:pt>
                <c:pt idx="21799">
                  <c:v>4.5402499999999998E-2</c:v>
                </c:pt>
                <c:pt idx="21800">
                  <c:v>5.5192900000000003E-2</c:v>
                </c:pt>
                <c:pt idx="21801">
                  <c:v>2.0140600000000002E-2</c:v>
                </c:pt>
                <c:pt idx="21802">
                  <c:v>2.6516000000000001E-2</c:v>
                </c:pt>
                <c:pt idx="21803">
                  <c:v>5.6136100000000001E-2</c:v>
                </c:pt>
                <c:pt idx="21804">
                  <c:v>5.8319999999999997E-2</c:v>
                </c:pt>
                <c:pt idx="21805">
                  <c:v>5.5223500000000002E-2</c:v>
                </c:pt>
                <c:pt idx="21806">
                  <c:v>4.5230899999999997E-2</c:v>
                </c:pt>
                <c:pt idx="21807">
                  <c:v>3.3689499999999997E-2</c:v>
                </c:pt>
                <c:pt idx="21808">
                  <c:v>3.9752000000000003E-2</c:v>
                </c:pt>
                <c:pt idx="21809">
                  <c:v>5.1871300000000002E-2</c:v>
                </c:pt>
                <c:pt idx="21810">
                  <c:v>5.0208099999999999E-2</c:v>
                </c:pt>
                <c:pt idx="21811">
                  <c:v>4.8357999999999998E-2</c:v>
                </c:pt>
                <c:pt idx="21812">
                  <c:v>3.1819300000000002E-2</c:v>
                </c:pt>
                <c:pt idx="21813">
                  <c:v>1.9854500000000001E-2</c:v>
                </c:pt>
                <c:pt idx="21814">
                  <c:v>3.2417300000000003E-2</c:v>
                </c:pt>
                <c:pt idx="21815">
                  <c:v>2.8775200000000001E-2</c:v>
                </c:pt>
                <c:pt idx="21816">
                  <c:v>5.3133E-2</c:v>
                </c:pt>
                <c:pt idx="21817">
                  <c:v>3.83673E-2</c:v>
                </c:pt>
                <c:pt idx="21818">
                  <c:v>4.9799000000000003E-2</c:v>
                </c:pt>
                <c:pt idx="21819">
                  <c:v>5.2550300000000001E-2</c:v>
                </c:pt>
                <c:pt idx="21820">
                  <c:v>5.0005899999999999E-2</c:v>
                </c:pt>
                <c:pt idx="21821">
                  <c:v>3.77674E-2</c:v>
                </c:pt>
                <c:pt idx="21822">
                  <c:v>5.6310699999999998E-2</c:v>
                </c:pt>
                <c:pt idx="21823">
                  <c:v>5.42259E-2</c:v>
                </c:pt>
                <c:pt idx="21824">
                  <c:v>4.249E-2</c:v>
                </c:pt>
                <c:pt idx="21825">
                  <c:v>4.9149499999999999E-2</c:v>
                </c:pt>
                <c:pt idx="21826">
                  <c:v>4.0730500000000003E-2</c:v>
                </c:pt>
                <c:pt idx="21827">
                  <c:v>3.4694700000000002E-2</c:v>
                </c:pt>
                <c:pt idx="21828">
                  <c:v>6.7385700000000007E-2</c:v>
                </c:pt>
                <c:pt idx="21829">
                  <c:v>5.0868999999999998E-2</c:v>
                </c:pt>
                <c:pt idx="21830">
                  <c:v>4.0582699999999999E-2</c:v>
                </c:pt>
                <c:pt idx="21831">
                  <c:v>2.9434200000000001E-2</c:v>
                </c:pt>
                <c:pt idx="21832">
                  <c:v>3.5758999999999999E-2</c:v>
                </c:pt>
                <c:pt idx="21833">
                  <c:v>3.7614799999999997E-2</c:v>
                </c:pt>
                <c:pt idx="21834">
                  <c:v>4.2228700000000001E-2</c:v>
                </c:pt>
                <c:pt idx="21835">
                  <c:v>5.5314099999999998E-2</c:v>
                </c:pt>
                <c:pt idx="21836">
                  <c:v>5.0067899999999999E-2</c:v>
                </c:pt>
                <c:pt idx="21837">
                  <c:v>2.9999700000000001E-2</c:v>
                </c:pt>
                <c:pt idx="21838">
                  <c:v>5.3655599999999998E-2</c:v>
                </c:pt>
                <c:pt idx="21839">
                  <c:v>4.3572399999999997E-2</c:v>
                </c:pt>
                <c:pt idx="21840">
                  <c:v>3.7938100000000002E-2</c:v>
                </c:pt>
                <c:pt idx="21841">
                  <c:v>4.7002799999999997E-2</c:v>
                </c:pt>
                <c:pt idx="21842">
                  <c:v>4.4683500000000001E-2</c:v>
                </c:pt>
                <c:pt idx="21843">
                  <c:v>3.7885700000000001E-2</c:v>
                </c:pt>
                <c:pt idx="21844">
                  <c:v>3.90053E-2</c:v>
                </c:pt>
                <c:pt idx="21845">
                  <c:v>5.7904200000000003E-2</c:v>
                </c:pt>
                <c:pt idx="21846">
                  <c:v>4.8212999999999999E-2</c:v>
                </c:pt>
                <c:pt idx="21847">
                  <c:v>3.6211E-2</c:v>
                </c:pt>
                <c:pt idx="21848">
                  <c:v>3.9284699999999999E-2</c:v>
                </c:pt>
                <c:pt idx="21849">
                  <c:v>4.4238100000000002E-2</c:v>
                </c:pt>
                <c:pt idx="21850">
                  <c:v>3.0774099999999999E-2</c:v>
                </c:pt>
                <c:pt idx="21851">
                  <c:v>4.3758400000000003E-2</c:v>
                </c:pt>
                <c:pt idx="21852">
                  <c:v>3.3686599999999997E-2</c:v>
                </c:pt>
                <c:pt idx="21853">
                  <c:v>3.5255399999999999E-2</c:v>
                </c:pt>
                <c:pt idx="21854">
                  <c:v>3.9673800000000002E-2</c:v>
                </c:pt>
                <c:pt idx="21855">
                  <c:v>6.9993E-2</c:v>
                </c:pt>
                <c:pt idx="21856">
                  <c:v>5.7628600000000002E-2</c:v>
                </c:pt>
                <c:pt idx="21857">
                  <c:v>4.1137699999999999E-2</c:v>
                </c:pt>
                <c:pt idx="21858">
                  <c:v>2.4256699999999999E-2</c:v>
                </c:pt>
                <c:pt idx="21859">
                  <c:v>5.0187099999999998E-2</c:v>
                </c:pt>
                <c:pt idx="21860">
                  <c:v>5.2979499999999999E-2</c:v>
                </c:pt>
                <c:pt idx="21861">
                  <c:v>5.6262E-2</c:v>
                </c:pt>
                <c:pt idx="21862">
                  <c:v>6.0842500000000001E-2</c:v>
                </c:pt>
                <c:pt idx="21863">
                  <c:v>5.1322E-2</c:v>
                </c:pt>
                <c:pt idx="21864">
                  <c:v>3.6899599999999998E-2</c:v>
                </c:pt>
                <c:pt idx="21865">
                  <c:v>4.2027500000000002E-2</c:v>
                </c:pt>
                <c:pt idx="21866">
                  <c:v>6.6383399999999995E-2</c:v>
                </c:pt>
                <c:pt idx="21867">
                  <c:v>4.1832899999999999E-2</c:v>
                </c:pt>
                <c:pt idx="21868">
                  <c:v>5.14984E-2</c:v>
                </c:pt>
                <c:pt idx="21869">
                  <c:v>2.9854800000000001E-2</c:v>
                </c:pt>
                <c:pt idx="21870">
                  <c:v>2.84605E-2</c:v>
                </c:pt>
                <c:pt idx="21871">
                  <c:v>3.8352999999999998E-2</c:v>
                </c:pt>
                <c:pt idx="21872">
                  <c:v>4.3040299999999997E-2</c:v>
                </c:pt>
                <c:pt idx="21873">
                  <c:v>5.7918499999999998E-2</c:v>
                </c:pt>
                <c:pt idx="21874">
                  <c:v>2.24876E-2</c:v>
                </c:pt>
                <c:pt idx="21875">
                  <c:v>1.42927E-2</c:v>
                </c:pt>
                <c:pt idx="21876">
                  <c:v>3.01132E-2</c:v>
                </c:pt>
                <c:pt idx="21877">
                  <c:v>4.9349799999999999E-2</c:v>
                </c:pt>
                <c:pt idx="21878">
                  <c:v>3.8009599999999998E-2</c:v>
                </c:pt>
                <c:pt idx="21879">
                  <c:v>1.15499E-2</c:v>
                </c:pt>
                <c:pt idx="21880">
                  <c:v>5.0792700000000003E-3</c:v>
                </c:pt>
                <c:pt idx="21881">
                  <c:v>5.8326699999999999E-3</c:v>
                </c:pt>
                <c:pt idx="21882">
                  <c:v>2.42338E-2</c:v>
                </c:pt>
                <c:pt idx="21883">
                  <c:v>5.4501500000000001E-2</c:v>
                </c:pt>
                <c:pt idx="21884">
                  <c:v>3.1251899999999999E-2</c:v>
                </c:pt>
                <c:pt idx="21885">
                  <c:v>1.31731E-2</c:v>
                </c:pt>
                <c:pt idx="21886">
                  <c:v>7.13921E-3</c:v>
                </c:pt>
                <c:pt idx="21887">
                  <c:v>-5.2585599999999998E-3</c:v>
                </c:pt>
                <c:pt idx="21888">
                  <c:v>2.28357E-2</c:v>
                </c:pt>
                <c:pt idx="21889">
                  <c:v>1.71871E-2</c:v>
                </c:pt>
                <c:pt idx="21890">
                  <c:v>2.6311899999999998E-3</c:v>
                </c:pt>
                <c:pt idx="21891">
                  <c:v>3.4332299999999998E-3</c:v>
                </c:pt>
                <c:pt idx="21892">
                  <c:v>-1.05658E-2</c:v>
                </c:pt>
                <c:pt idx="21893">
                  <c:v>5.6695900000000004E-3</c:v>
                </c:pt>
                <c:pt idx="21894">
                  <c:v>2.1942099999999999E-2</c:v>
                </c:pt>
                <c:pt idx="21895">
                  <c:v>1.07651E-2</c:v>
                </c:pt>
                <c:pt idx="21896">
                  <c:v>6.5937000000000001E-3</c:v>
                </c:pt>
                <c:pt idx="21897">
                  <c:v>1.09882E-2</c:v>
                </c:pt>
                <c:pt idx="21898">
                  <c:v>1.45817E-3</c:v>
                </c:pt>
                <c:pt idx="21899">
                  <c:v>1.23978E-3</c:v>
                </c:pt>
                <c:pt idx="21900">
                  <c:v>2.04096E-2</c:v>
                </c:pt>
                <c:pt idx="21901">
                  <c:v>1.9788699999999999E-2</c:v>
                </c:pt>
                <c:pt idx="21902">
                  <c:v>-3.5762799999999998E-3</c:v>
                </c:pt>
                <c:pt idx="21903">
                  <c:v>-1.4888800000000001E-2</c:v>
                </c:pt>
                <c:pt idx="21904">
                  <c:v>8.5830699999999999E-4</c:v>
                </c:pt>
                <c:pt idx="21905">
                  <c:v>2.35271E-3</c:v>
                </c:pt>
                <c:pt idx="21906">
                  <c:v>1.8026400000000001E-2</c:v>
                </c:pt>
                <c:pt idx="21907">
                  <c:v>-1.3718599999999999E-2</c:v>
                </c:pt>
                <c:pt idx="21908">
                  <c:v>-1.87054E-2</c:v>
                </c:pt>
                <c:pt idx="21909" formatCode="0.00E+00">
                  <c:v>-3.9100600000000003E-5</c:v>
                </c:pt>
                <c:pt idx="21910">
                  <c:v>1.3931300000000001E-2</c:v>
                </c:pt>
                <c:pt idx="21911">
                  <c:v>1.35059E-2</c:v>
                </c:pt>
                <c:pt idx="21912">
                  <c:v>9.5272100000000001E-4</c:v>
                </c:pt>
                <c:pt idx="21913">
                  <c:v>-2.0256E-2</c:v>
                </c:pt>
                <c:pt idx="21914">
                  <c:v>-1.0828000000000001E-2</c:v>
                </c:pt>
                <c:pt idx="21915">
                  <c:v>4.3983499999999997E-3</c:v>
                </c:pt>
                <c:pt idx="21916">
                  <c:v>-9.3708000000000003E-3</c:v>
                </c:pt>
                <c:pt idx="21917">
                  <c:v>5.31578E-3</c:v>
                </c:pt>
                <c:pt idx="21918">
                  <c:v>-1.0284400000000001E-2</c:v>
                </c:pt>
                <c:pt idx="21919">
                  <c:v>-1.16014E-2</c:v>
                </c:pt>
                <c:pt idx="21920">
                  <c:v>-2.0425800000000001E-2</c:v>
                </c:pt>
                <c:pt idx="21921">
                  <c:v>-9.9029500000000006E-3</c:v>
                </c:pt>
                <c:pt idx="21922">
                  <c:v>1.8196099999999999E-3</c:v>
                </c:pt>
                <c:pt idx="21923">
                  <c:v>-2.0296100000000001E-2</c:v>
                </c:pt>
                <c:pt idx="21924">
                  <c:v>7.7724499999999998E-4</c:v>
                </c:pt>
                <c:pt idx="21925">
                  <c:v>-2.4167999999999999E-2</c:v>
                </c:pt>
                <c:pt idx="21926">
                  <c:v>1.09005E-3</c:v>
                </c:pt>
                <c:pt idx="21927">
                  <c:v>7.3680899999999999E-3</c:v>
                </c:pt>
                <c:pt idx="21928">
                  <c:v>-4.2648299999999998E-3</c:v>
                </c:pt>
                <c:pt idx="21929">
                  <c:v>-1.0946300000000001E-2</c:v>
                </c:pt>
                <c:pt idx="21930">
                  <c:v>-2.6487400000000001E-2</c:v>
                </c:pt>
                <c:pt idx="21931">
                  <c:v>-8.7223100000000005E-3</c:v>
                </c:pt>
                <c:pt idx="21932">
                  <c:v>-3.0479399999999999E-3</c:v>
                </c:pt>
                <c:pt idx="21933">
                  <c:v>2.32029E-3</c:v>
                </c:pt>
                <c:pt idx="21934">
                  <c:v>7.5502399999999997E-3</c:v>
                </c:pt>
                <c:pt idx="21935">
                  <c:v>1.37453E-2</c:v>
                </c:pt>
                <c:pt idx="21936">
                  <c:v>7.6322600000000001E-3</c:v>
                </c:pt>
                <c:pt idx="21937">
                  <c:v>4.3640099999999998E-3</c:v>
                </c:pt>
                <c:pt idx="21938">
                  <c:v>1.4553999999999999E-2</c:v>
                </c:pt>
                <c:pt idx="21939">
                  <c:v>1.55926E-3</c:v>
                </c:pt>
                <c:pt idx="21940">
                  <c:v>-2.54221E-2</c:v>
                </c:pt>
                <c:pt idx="21941">
                  <c:v>-3.5467100000000001E-2</c:v>
                </c:pt>
                <c:pt idx="21942">
                  <c:v>-1.33724E-2</c:v>
                </c:pt>
                <c:pt idx="21943">
                  <c:v>1.68037E-3</c:v>
                </c:pt>
                <c:pt idx="21944">
                  <c:v>1.0500000000000001E-2</c:v>
                </c:pt>
                <c:pt idx="21945">
                  <c:v>5.7258600000000002E-3</c:v>
                </c:pt>
                <c:pt idx="21946">
                  <c:v>9.6511800000000005E-4</c:v>
                </c:pt>
                <c:pt idx="21947">
                  <c:v>1.42527E-2</c:v>
                </c:pt>
                <c:pt idx="21948">
                  <c:v>1.2220399999999999E-2</c:v>
                </c:pt>
                <c:pt idx="21949" formatCode="0.00E+00">
                  <c:v>-9.8228500000000003E-5</c:v>
                </c:pt>
                <c:pt idx="21950">
                  <c:v>-1.08643E-2</c:v>
                </c:pt>
                <c:pt idx="21951">
                  <c:v>-2.3153300000000002E-2</c:v>
                </c:pt>
                <c:pt idx="21952">
                  <c:v>-1.3041499999999999E-2</c:v>
                </c:pt>
                <c:pt idx="21953">
                  <c:v>-1.0860399999999999E-2</c:v>
                </c:pt>
                <c:pt idx="21954">
                  <c:v>-1.97039E-2</c:v>
                </c:pt>
                <c:pt idx="21955">
                  <c:v>-4.2820000000000002E-3</c:v>
                </c:pt>
                <c:pt idx="21956">
                  <c:v>4.3106100000000003E-3</c:v>
                </c:pt>
                <c:pt idx="21957">
                  <c:v>-1.6101799999999999E-2</c:v>
                </c:pt>
                <c:pt idx="21958">
                  <c:v>-1.06344E-2</c:v>
                </c:pt>
                <c:pt idx="21959">
                  <c:v>-1.02854E-2</c:v>
                </c:pt>
                <c:pt idx="21960">
                  <c:v>-1.83105E-4</c:v>
                </c:pt>
                <c:pt idx="21961">
                  <c:v>-5.6562399999999999E-3</c:v>
                </c:pt>
                <c:pt idx="21962">
                  <c:v>2.1934499999999999E-4</c:v>
                </c:pt>
                <c:pt idx="21963">
                  <c:v>-5.3777699999999996E-3</c:v>
                </c:pt>
                <c:pt idx="21964">
                  <c:v>-3.8499799999999998E-3</c:v>
                </c:pt>
                <c:pt idx="21965">
                  <c:v>-1.63202E-2</c:v>
                </c:pt>
                <c:pt idx="21966">
                  <c:v>-1.37272E-2</c:v>
                </c:pt>
                <c:pt idx="21967">
                  <c:v>-7.9412500000000004E-3</c:v>
                </c:pt>
                <c:pt idx="21968">
                  <c:v>-1.40562E-2</c:v>
                </c:pt>
                <c:pt idx="21969">
                  <c:v>-3.5800900000000002E-3</c:v>
                </c:pt>
                <c:pt idx="21970">
                  <c:v>-3.5514800000000001E-3</c:v>
                </c:pt>
                <c:pt idx="21971">
                  <c:v>-1.15929E-2</c:v>
                </c:pt>
                <c:pt idx="21972">
                  <c:v>-3.1089799999999999E-3</c:v>
                </c:pt>
                <c:pt idx="21973">
                  <c:v>-5.3338999999999999E-3</c:v>
                </c:pt>
                <c:pt idx="21974">
                  <c:v>-2.39172E-2</c:v>
                </c:pt>
                <c:pt idx="21975">
                  <c:v>-1.9960400000000001E-3</c:v>
                </c:pt>
                <c:pt idx="21976">
                  <c:v>-7.0009199999999999E-3</c:v>
                </c:pt>
                <c:pt idx="21977">
                  <c:v>-2.1121000000000001E-2</c:v>
                </c:pt>
                <c:pt idx="21978">
                  <c:v>-1.9241299999999999E-2</c:v>
                </c:pt>
                <c:pt idx="21979">
                  <c:v>-1.7307300000000001E-2</c:v>
                </c:pt>
                <c:pt idx="21980">
                  <c:v>-1.6729399999999998E-2</c:v>
                </c:pt>
                <c:pt idx="21981">
                  <c:v>-8.8739400000000003E-3</c:v>
                </c:pt>
                <c:pt idx="21982">
                  <c:v>-7.9603199999999999E-3</c:v>
                </c:pt>
                <c:pt idx="21983">
                  <c:v>-2.8572099999999998E-3</c:v>
                </c:pt>
                <c:pt idx="21984">
                  <c:v>-1.84479E-2</c:v>
                </c:pt>
                <c:pt idx="21985">
                  <c:v>-4.0410000000000001E-2</c:v>
                </c:pt>
                <c:pt idx="21986">
                  <c:v>-2.51656E-2</c:v>
                </c:pt>
                <c:pt idx="21987">
                  <c:v>9.9277499999999999E-4</c:v>
                </c:pt>
                <c:pt idx="21988">
                  <c:v>4.0540699999999999E-3</c:v>
                </c:pt>
                <c:pt idx="21989">
                  <c:v>-5.6428900000000002E-3</c:v>
                </c:pt>
                <c:pt idx="21990">
                  <c:v>-6.4497000000000001E-3</c:v>
                </c:pt>
                <c:pt idx="21991">
                  <c:v>-2.13718E-2</c:v>
                </c:pt>
                <c:pt idx="21992">
                  <c:v>-3.0783700000000001E-2</c:v>
                </c:pt>
                <c:pt idx="21993">
                  <c:v>-2.0273200000000002E-2</c:v>
                </c:pt>
                <c:pt idx="21994">
                  <c:v>-4.7838199999999997E-2</c:v>
                </c:pt>
                <c:pt idx="21995">
                  <c:v>-1.6913399999999999E-2</c:v>
                </c:pt>
                <c:pt idx="21996">
                  <c:v>-2.6941300000000001E-2</c:v>
                </c:pt>
                <c:pt idx="21997">
                  <c:v>-2.5094000000000002E-2</c:v>
                </c:pt>
                <c:pt idx="21998">
                  <c:v>-3.4889200000000002E-2</c:v>
                </c:pt>
                <c:pt idx="21999">
                  <c:v>-2.15826E-2</c:v>
                </c:pt>
                <c:pt idx="22000">
                  <c:v>-5.4511999999999998E-3</c:v>
                </c:pt>
                <c:pt idx="22001">
                  <c:v>-2.4953800000000002E-2</c:v>
                </c:pt>
                <c:pt idx="22002">
                  <c:v>-4.6271300000000001E-2</c:v>
                </c:pt>
                <c:pt idx="22003">
                  <c:v>-3.5471900000000001E-2</c:v>
                </c:pt>
                <c:pt idx="22004">
                  <c:v>-2.2870999999999999E-2</c:v>
                </c:pt>
                <c:pt idx="22005">
                  <c:v>-1.5872000000000001E-2</c:v>
                </c:pt>
                <c:pt idx="22006">
                  <c:v>-1.53475E-2</c:v>
                </c:pt>
                <c:pt idx="22007">
                  <c:v>-5.6575800000000002E-2</c:v>
                </c:pt>
                <c:pt idx="22008">
                  <c:v>-4.48408E-2</c:v>
                </c:pt>
                <c:pt idx="22009">
                  <c:v>-3.1298600000000003E-2</c:v>
                </c:pt>
                <c:pt idx="22010">
                  <c:v>-2.1174399999999999E-2</c:v>
                </c:pt>
                <c:pt idx="22011">
                  <c:v>-3.5446199999999997E-2</c:v>
                </c:pt>
                <c:pt idx="22012">
                  <c:v>-3.3049599999999998E-2</c:v>
                </c:pt>
                <c:pt idx="22013">
                  <c:v>-5.82342E-2</c:v>
                </c:pt>
                <c:pt idx="22014">
                  <c:v>-4.3919600000000003E-2</c:v>
                </c:pt>
                <c:pt idx="22015">
                  <c:v>-2.9872900000000001E-2</c:v>
                </c:pt>
                <c:pt idx="22016">
                  <c:v>-2.14653E-2</c:v>
                </c:pt>
                <c:pt idx="22017">
                  <c:v>-3.0550000000000001E-2</c:v>
                </c:pt>
                <c:pt idx="22018">
                  <c:v>-5.0735500000000003E-2</c:v>
                </c:pt>
                <c:pt idx="22019">
                  <c:v>-5.1640499999999999E-2</c:v>
                </c:pt>
                <c:pt idx="22020">
                  <c:v>-3.2317199999999997E-2</c:v>
                </c:pt>
                <c:pt idx="22021">
                  <c:v>-1.52817E-2</c:v>
                </c:pt>
                <c:pt idx="22022">
                  <c:v>-3.2931299999999997E-2</c:v>
                </c:pt>
                <c:pt idx="22023">
                  <c:v>-4.1036599999999999E-2</c:v>
                </c:pt>
                <c:pt idx="22024">
                  <c:v>-3.6357899999999999E-2</c:v>
                </c:pt>
                <c:pt idx="22025">
                  <c:v>-4.1090000000000002E-2</c:v>
                </c:pt>
                <c:pt idx="22026">
                  <c:v>-4.90646E-2</c:v>
                </c:pt>
                <c:pt idx="22027">
                  <c:v>-1.35403E-2</c:v>
                </c:pt>
                <c:pt idx="22028">
                  <c:v>-2.7926400000000001E-2</c:v>
                </c:pt>
                <c:pt idx="22029">
                  <c:v>-5.2045800000000003E-2</c:v>
                </c:pt>
                <c:pt idx="22030">
                  <c:v>-5.2053500000000003E-2</c:v>
                </c:pt>
                <c:pt idx="22031">
                  <c:v>-5.9523600000000003E-2</c:v>
                </c:pt>
                <c:pt idx="22032">
                  <c:v>-2.4183300000000001E-2</c:v>
                </c:pt>
                <c:pt idx="22033">
                  <c:v>5.1946600000000002E-3</c:v>
                </c:pt>
                <c:pt idx="22034">
                  <c:v>-1.7741199999999999E-2</c:v>
                </c:pt>
                <c:pt idx="22035">
                  <c:v>-5.6792299999999997E-2</c:v>
                </c:pt>
                <c:pt idx="22036">
                  <c:v>-4.91095E-2</c:v>
                </c:pt>
                <c:pt idx="22037">
                  <c:v>-3.6277799999999999E-2</c:v>
                </c:pt>
                <c:pt idx="22038">
                  <c:v>-1.7250999999999999E-2</c:v>
                </c:pt>
                <c:pt idx="22039">
                  <c:v>-1.19972E-2</c:v>
                </c:pt>
                <c:pt idx="22040">
                  <c:v>-4.3732600000000003E-2</c:v>
                </c:pt>
                <c:pt idx="22041">
                  <c:v>-4.7534899999999998E-2</c:v>
                </c:pt>
                <c:pt idx="22042">
                  <c:v>-4.7831499999999999E-2</c:v>
                </c:pt>
                <c:pt idx="22043">
                  <c:v>-2.98052E-2</c:v>
                </c:pt>
                <c:pt idx="22044">
                  <c:v>-1.8358200000000002E-2</c:v>
                </c:pt>
                <c:pt idx="22045">
                  <c:v>-2.6731499999999998E-2</c:v>
                </c:pt>
                <c:pt idx="22046">
                  <c:v>-4.7363299999999997E-2</c:v>
                </c:pt>
                <c:pt idx="22047">
                  <c:v>-5.0945299999999999E-2</c:v>
                </c:pt>
                <c:pt idx="22048">
                  <c:v>-4.9252499999999998E-2</c:v>
                </c:pt>
                <c:pt idx="22049">
                  <c:v>-3.8033499999999998E-2</c:v>
                </c:pt>
                <c:pt idx="22050">
                  <c:v>-1.17435E-2</c:v>
                </c:pt>
                <c:pt idx="22051">
                  <c:v>-3.2370599999999999E-2</c:v>
                </c:pt>
                <c:pt idx="22052">
                  <c:v>-3.7612E-2</c:v>
                </c:pt>
                <c:pt idx="22053">
                  <c:v>-4.0332800000000002E-2</c:v>
                </c:pt>
                <c:pt idx="22054">
                  <c:v>-2.98748E-2</c:v>
                </c:pt>
                <c:pt idx="22055">
                  <c:v>-1.4381400000000001E-2</c:v>
                </c:pt>
                <c:pt idx="22056">
                  <c:v>-1.6241999999999999E-2</c:v>
                </c:pt>
                <c:pt idx="22057">
                  <c:v>-1.63593E-2</c:v>
                </c:pt>
                <c:pt idx="22058">
                  <c:v>-3.6177599999999997E-2</c:v>
                </c:pt>
                <c:pt idx="22059">
                  <c:v>-3.6846200000000003E-2</c:v>
                </c:pt>
                <c:pt idx="22060">
                  <c:v>-2.1761900000000001E-2</c:v>
                </c:pt>
                <c:pt idx="22061">
                  <c:v>-7.2545999999999999E-3</c:v>
                </c:pt>
                <c:pt idx="22062">
                  <c:v>-3.5928700000000001E-2</c:v>
                </c:pt>
                <c:pt idx="22063">
                  <c:v>-4.4455500000000002E-2</c:v>
                </c:pt>
                <c:pt idx="22064">
                  <c:v>-4.5054400000000001E-2</c:v>
                </c:pt>
                <c:pt idx="22065">
                  <c:v>-3.60889E-2</c:v>
                </c:pt>
                <c:pt idx="22066">
                  <c:v>-1.2400599999999999E-2</c:v>
                </c:pt>
                <c:pt idx="22067">
                  <c:v>-2.10896E-2</c:v>
                </c:pt>
                <c:pt idx="22068">
                  <c:v>-3.6858599999999998E-2</c:v>
                </c:pt>
                <c:pt idx="22069">
                  <c:v>-3.5622599999999997E-2</c:v>
                </c:pt>
                <c:pt idx="22070">
                  <c:v>-3.5416599999999999E-2</c:v>
                </c:pt>
                <c:pt idx="22071">
                  <c:v>-3.1606700000000001E-2</c:v>
                </c:pt>
                <c:pt idx="22072">
                  <c:v>-3.2321000000000003E-2</c:v>
                </c:pt>
                <c:pt idx="22073">
                  <c:v>-2.91901E-2</c:v>
                </c:pt>
                <c:pt idx="22074">
                  <c:v>-3.7421200000000002E-2</c:v>
                </c:pt>
                <c:pt idx="22075">
                  <c:v>-5.1070200000000003E-2</c:v>
                </c:pt>
                <c:pt idx="22076">
                  <c:v>-4.6442999999999998E-2</c:v>
                </c:pt>
                <c:pt idx="22077">
                  <c:v>-1.7606699999999999E-2</c:v>
                </c:pt>
                <c:pt idx="22078">
                  <c:v>-1.7876599999999999E-2</c:v>
                </c:pt>
                <c:pt idx="22079">
                  <c:v>-3.0773200000000001E-2</c:v>
                </c:pt>
                <c:pt idx="22080">
                  <c:v>-5.3866400000000002E-2</c:v>
                </c:pt>
                <c:pt idx="22081">
                  <c:v>-5.0843199999999998E-2</c:v>
                </c:pt>
                <c:pt idx="22082">
                  <c:v>-3.6198599999999997E-2</c:v>
                </c:pt>
                <c:pt idx="22083">
                  <c:v>-3.6679299999999998E-2</c:v>
                </c:pt>
                <c:pt idx="22084">
                  <c:v>-2.8731300000000001E-2</c:v>
                </c:pt>
                <c:pt idx="22085">
                  <c:v>-4.2689299999999999E-2</c:v>
                </c:pt>
                <c:pt idx="22086">
                  <c:v>-3.48749E-2</c:v>
                </c:pt>
                <c:pt idx="22087">
                  <c:v>-3.5371800000000002E-2</c:v>
                </c:pt>
                <c:pt idx="22088">
                  <c:v>-2.7512600000000002E-2</c:v>
                </c:pt>
                <c:pt idx="22089">
                  <c:v>-3.2419200000000002E-2</c:v>
                </c:pt>
                <c:pt idx="22090">
                  <c:v>-2.2542E-2</c:v>
                </c:pt>
                <c:pt idx="22091">
                  <c:v>-4.4711099999999997E-2</c:v>
                </c:pt>
                <c:pt idx="22092">
                  <c:v>-5.8562299999999998E-2</c:v>
                </c:pt>
                <c:pt idx="22093">
                  <c:v>-5.5357900000000002E-2</c:v>
                </c:pt>
                <c:pt idx="22094">
                  <c:v>-5.3606000000000001E-2</c:v>
                </c:pt>
                <c:pt idx="22095">
                  <c:v>-3.7208600000000001E-2</c:v>
                </c:pt>
                <c:pt idx="22096">
                  <c:v>-5.0521900000000002E-2</c:v>
                </c:pt>
                <c:pt idx="22097">
                  <c:v>-5.2258499999999999E-2</c:v>
                </c:pt>
                <c:pt idx="22098">
                  <c:v>-4.3908099999999999E-2</c:v>
                </c:pt>
                <c:pt idx="22099">
                  <c:v>-4.2222000000000003E-2</c:v>
                </c:pt>
                <c:pt idx="22100">
                  <c:v>-2.92854E-2</c:v>
                </c:pt>
                <c:pt idx="22101">
                  <c:v>-3.7541400000000003E-2</c:v>
                </c:pt>
                <c:pt idx="22102">
                  <c:v>-3.1245200000000001E-2</c:v>
                </c:pt>
                <c:pt idx="22103">
                  <c:v>-4.6043399999999998E-2</c:v>
                </c:pt>
                <c:pt idx="22104">
                  <c:v>-4.6225500000000003E-2</c:v>
                </c:pt>
                <c:pt idx="22105">
                  <c:v>-2.4328200000000001E-2</c:v>
                </c:pt>
                <c:pt idx="22106">
                  <c:v>-2.5187500000000002E-2</c:v>
                </c:pt>
                <c:pt idx="22107">
                  <c:v>-1.81313E-2</c:v>
                </c:pt>
                <c:pt idx="22108">
                  <c:v>-5.5631600000000003E-2</c:v>
                </c:pt>
                <c:pt idx="22109">
                  <c:v>-2.5311500000000001E-2</c:v>
                </c:pt>
                <c:pt idx="22110">
                  <c:v>-2.8813399999999999E-2</c:v>
                </c:pt>
                <c:pt idx="22111">
                  <c:v>-3.8043E-2</c:v>
                </c:pt>
                <c:pt idx="22112">
                  <c:v>-3.5895299999999998E-2</c:v>
                </c:pt>
                <c:pt idx="22113">
                  <c:v>-3.1848000000000001E-2</c:v>
                </c:pt>
                <c:pt idx="22114">
                  <c:v>-3.1254799999999999E-2</c:v>
                </c:pt>
                <c:pt idx="22115">
                  <c:v>-3.8698200000000002E-2</c:v>
                </c:pt>
                <c:pt idx="22116">
                  <c:v>-3.7568999999999998E-2</c:v>
                </c:pt>
                <c:pt idx="22117">
                  <c:v>-2.843E-2</c:v>
                </c:pt>
                <c:pt idx="22118">
                  <c:v>-1.2304300000000001E-2</c:v>
                </c:pt>
                <c:pt idx="22119">
                  <c:v>-3.9173100000000002E-2</c:v>
                </c:pt>
                <c:pt idx="22120">
                  <c:v>-4.6205499999999997E-2</c:v>
                </c:pt>
                <c:pt idx="22121">
                  <c:v>-5.0698300000000002E-2</c:v>
                </c:pt>
                <c:pt idx="22122">
                  <c:v>-4.0933600000000001E-2</c:v>
                </c:pt>
                <c:pt idx="22123">
                  <c:v>-3.6169100000000003E-2</c:v>
                </c:pt>
                <c:pt idx="22124">
                  <c:v>-4.0466299999999997E-2</c:v>
                </c:pt>
                <c:pt idx="22125">
                  <c:v>-4.9713100000000003E-2</c:v>
                </c:pt>
                <c:pt idx="22126">
                  <c:v>-3.0514699999999999E-2</c:v>
                </c:pt>
                <c:pt idx="22127">
                  <c:v>-2.6186899999999999E-2</c:v>
                </c:pt>
                <c:pt idx="22128">
                  <c:v>-3.4786200000000003E-2</c:v>
                </c:pt>
                <c:pt idx="22129">
                  <c:v>-2.3063699999999999E-2</c:v>
                </c:pt>
                <c:pt idx="22130">
                  <c:v>-5.4510099999999999E-2</c:v>
                </c:pt>
                <c:pt idx="22131">
                  <c:v>-5.0200500000000002E-2</c:v>
                </c:pt>
                <c:pt idx="22132">
                  <c:v>-4.9746499999999999E-2</c:v>
                </c:pt>
                <c:pt idx="22133">
                  <c:v>-9.9058199999999992E-3</c:v>
                </c:pt>
                <c:pt idx="22134">
                  <c:v>-1.6004600000000001E-2</c:v>
                </c:pt>
                <c:pt idx="22135">
                  <c:v>-4.3689699999999998E-2</c:v>
                </c:pt>
                <c:pt idx="22136">
                  <c:v>-1.9966100000000001E-2</c:v>
                </c:pt>
                <c:pt idx="22137">
                  <c:v>-3.3475900000000003E-2</c:v>
                </c:pt>
                <c:pt idx="22138">
                  <c:v>-3.3912699999999997E-2</c:v>
                </c:pt>
                <c:pt idx="22139">
                  <c:v>-1.8444100000000001E-2</c:v>
                </c:pt>
                <c:pt idx="22140">
                  <c:v>-7.9355199999999997E-3</c:v>
                </c:pt>
                <c:pt idx="22141">
                  <c:v>-1.9979500000000001E-2</c:v>
                </c:pt>
                <c:pt idx="22142">
                  <c:v>-3.9212200000000003E-2</c:v>
                </c:pt>
                <c:pt idx="22143">
                  <c:v>-4.67739E-2</c:v>
                </c:pt>
                <c:pt idx="22144">
                  <c:v>-4.0051499999999997E-2</c:v>
                </c:pt>
                <c:pt idx="22145">
                  <c:v>-1.6617799999999999E-2</c:v>
                </c:pt>
                <c:pt idx="22146">
                  <c:v>-3.5252600000000002E-2</c:v>
                </c:pt>
                <c:pt idx="22147">
                  <c:v>-2.1220200000000002E-2</c:v>
                </c:pt>
                <c:pt idx="22148">
                  <c:v>-2.35567E-2</c:v>
                </c:pt>
                <c:pt idx="22149">
                  <c:v>-3.4682299999999999E-2</c:v>
                </c:pt>
                <c:pt idx="22150">
                  <c:v>-1.50776E-2</c:v>
                </c:pt>
                <c:pt idx="22151">
                  <c:v>-1.1735000000000001E-2</c:v>
                </c:pt>
                <c:pt idx="22152">
                  <c:v>-1.8869400000000001E-2</c:v>
                </c:pt>
                <c:pt idx="22153">
                  <c:v>-3.2855000000000002E-2</c:v>
                </c:pt>
                <c:pt idx="22154">
                  <c:v>-3.4067199999999999E-2</c:v>
                </c:pt>
                <c:pt idx="22155">
                  <c:v>5.7859399999999998E-3</c:v>
                </c:pt>
                <c:pt idx="22156">
                  <c:v>-2.52666E-2</c:v>
                </c:pt>
                <c:pt idx="22157">
                  <c:v>-2.0276099999999998E-2</c:v>
                </c:pt>
                <c:pt idx="22158">
                  <c:v>-3.0146599999999999E-2</c:v>
                </c:pt>
                <c:pt idx="22159">
                  <c:v>-2.98538E-2</c:v>
                </c:pt>
                <c:pt idx="22160">
                  <c:v>-5.7554199999999998E-3</c:v>
                </c:pt>
                <c:pt idx="22161">
                  <c:v>-1.1472699999999999E-3</c:v>
                </c:pt>
                <c:pt idx="22162">
                  <c:v>1.02024E-2</c:v>
                </c:pt>
                <c:pt idx="22163">
                  <c:v>-1.7906200000000001E-2</c:v>
                </c:pt>
                <c:pt idx="22164">
                  <c:v>-1.54009E-2</c:v>
                </c:pt>
                <c:pt idx="22165">
                  <c:v>-1.09587E-2</c:v>
                </c:pt>
                <c:pt idx="22166">
                  <c:v>-1.8358199999999999E-3</c:v>
                </c:pt>
                <c:pt idx="22167">
                  <c:v>-9.78184E-3</c:v>
                </c:pt>
                <c:pt idx="22168">
                  <c:v>-2.3053199999999999E-2</c:v>
                </c:pt>
                <c:pt idx="22169">
                  <c:v>-2.9477099999999999E-2</c:v>
                </c:pt>
                <c:pt idx="22170">
                  <c:v>5.3701399999999998E-3</c:v>
                </c:pt>
                <c:pt idx="22171">
                  <c:v>-1.44339E-2</c:v>
                </c:pt>
                <c:pt idx="22172">
                  <c:v>-1.37701E-2</c:v>
                </c:pt>
                <c:pt idx="22173">
                  <c:v>-1.09491E-2</c:v>
                </c:pt>
                <c:pt idx="22174">
                  <c:v>-3.1242399999999999E-3</c:v>
                </c:pt>
                <c:pt idx="22175">
                  <c:v>1.3074899999999999E-3</c:v>
                </c:pt>
                <c:pt idx="22176">
                  <c:v>-1.6054200000000001E-2</c:v>
                </c:pt>
                <c:pt idx="22177">
                  <c:v>-4.8418000000000003E-3</c:v>
                </c:pt>
                <c:pt idx="22178">
                  <c:v>1.50681E-4</c:v>
                </c:pt>
                <c:pt idx="22179">
                  <c:v>-1.6331700000000001E-2</c:v>
                </c:pt>
                <c:pt idx="22180">
                  <c:v>-3.00016E-2</c:v>
                </c:pt>
                <c:pt idx="22181">
                  <c:v>-7.8306199999999999E-3</c:v>
                </c:pt>
                <c:pt idx="22182">
                  <c:v>9.8600400000000005E-3</c:v>
                </c:pt>
                <c:pt idx="22183">
                  <c:v>-2.8773300000000002E-2</c:v>
                </c:pt>
                <c:pt idx="22184">
                  <c:v>-3.39413E-3</c:v>
                </c:pt>
                <c:pt idx="22185">
                  <c:v>5.9719100000000004E-3</c:v>
                </c:pt>
                <c:pt idx="22186">
                  <c:v>1.0744999999999999E-2</c:v>
                </c:pt>
                <c:pt idx="22187">
                  <c:v>4.7874499999999998E-4</c:v>
                </c:pt>
                <c:pt idx="22188">
                  <c:v>1.24073E-3</c:v>
                </c:pt>
                <c:pt idx="22189">
                  <c:v>2.1668400000000001E-2</c:v>
                </c:pt>
                <c:pt idx="22190">
                  <c:v>-4.0817300000000001E-4</c:v>
                </c:pt>
                <c:pt idx="22191">
                  <c:v>1.1960999999999999E-2</c:v>
                </c:pt>
                <c:pt idx="22192" formatCode="0.00E+00">
                  <c:v>1.04904E-5</c:v>
                </c:pt>
                <c:pt idx="22193">
                  <c:v>1.8021599999999999E-2</c:v>
                </c:pt>
                <c:pt idx="22194">
                  <c:v>-7.38239E-3</c:v>
                </c:pt>
                <c:pt idx="22195">
                  <c:v>-1.04952E-2</c:v>
                </c:pt>
                <c:pt idx="22196">
                  <c:v>1.55716E-2</c:v>
                </c:pt>
                <c:pt idx="22197">
                  <c:v>2.1627400000000001E-2</c:v>
                </c:pt>
                <c:pt idx="22198">
                  <c:v>3.5734199999999999E-3</c:v>
                </c:pt>
                <c:pt idx="22199">
                  <c:v>-1.36566E-2</c:v>
                </c:pt>
                <c:pt idx="22200">
                  <c:v>-2.33984E-2</c:v>
                </c:pt>
                <c:pt idx="22201">
                  <c:v>-1.37968E-2</c:v>
                </c:pt>
                <c:pt idx="22202">
                  <c:v>1.16253E-2</c:v>
                </c:pt>
                <c:pt idx="22203">
                  <c:v>1.5667E-2</c:v>
                </c:pt>
                <c:pt idx="22204">
                  <c:v>4.0636099999999996E-3</c:v>
                </c:pt>
                <c:pt idx="22205">
                  <c:v>1.42317E-2</c:v>
                </c:pt>
                <c:pt idx="22206">
                  <c:v>1.34974E-2</c:v>
                </c:pt>
                <c:pt idx="22207">
                  <c:v>1.0187099999999999E-2</c:v>
                </c:pt>
                <c:pt idx="22208">
                  <c:v>2.53572E-2</c:v>
                </c:pt>
                <c:pt idx="22209">
                  <c:v>-5.6257199999999999E-3</c:v>
                </c:pt>
                <c:pt idx="22210">
                  <c:v>2.6441599999999999E-2</c:v>
                </c:pt>
                <c:pt idx="22211">
                  <c:v>4.5642900000000004E-3</c:v>
                </c:pt>
                <c:pt idx="22212">
                  <c:v>-3.9825399999999997E-3</c:v>
                </c:pt>
                <c:pt idx="22213">
                  <c:v>1.43585E-2</c:v>
                </c:pt>
                <c:pt idx="22214">
                  <c:v>2.2287399999999999E-2</c:v>
                </c:pt>
                <c:pt idx="22215">
                  <c:v>1.78204E-2</c:v>
                </c:pt>
                <c:pt idx="22216">
                  <c:v>-9.3040499999999995E-3</c:v>
                </c:pt>
                <c:pt idx="22217">
                  <c:v>5.2042E-3</c:v>
                </c:pt>
                <c:pt idx="22218">
                  <c:v>2.1372800000000001E-2</c:v>
                </c:pt>
                <c:pt idx="22219">
                  <c:v>1.9084E-2</c:v>
                </c:pt>
                <c:pt idx="22220">
                  <c:v>2.04773E-2</c:v>
                </c:pt>
                <c:pt idx="22221">
                  <c:v>6.0262700000000002E-3</c:v>
                </c:pt>
                <c:pt idx="22222">
                  <c:v>-3.6315900000000001E-3</c:v>
                </c:pt>
                <c:pt idx="22223">
                  <c:v>1.02644E-2</c:v>
                </c:pt>
                <c:pt idx="22224">
                  <c:v>1.29108E-2</c:v>
                </c:pt>
                <c:pt idx="22225">
                  <c:v>2.0974199999999998E-2</c:v>
                </c:pt>
                <c:pt idx="22226">
                  <c:v>2.4667700000000001E-2</c:v>
                </c:pt>
                <c:pt idx="22227">
                  <c:v>1.59159E-2</c:v>
                </c:pt>
                <c:pt idx="22228">
                  <c:v>1.2221299999999999E-2</c:v>
                </c:pt>
                <c:pt idx="22229">
                  <c:v>-4.4641500000000001E-3</c:v>
                </c:pt>
                <c:pt idx="22230">
                  <c:v>1.10846E-2</c:v>
                </c:pt>
                <c:pt idx="22231">
                  <c:v>9.2296600000000006E-3</c:v>
                </c:pt>
                <c:pt idx="22232">
                  <c:v>2.1630300000000002E-2</c:v>
                </c:pt>
                <c:pt idx="22233">
                  <c:v>8.4581399999999994E-3</c:v>
                </c:pt>
                <c:pt idx="22234">
                  <c:v>1.6031299999999999E-3</c:v>
                </c:pt>
                <c:pt idx="22235">
                  <c:v>4.4784500000000001E-3</c:v>
                </c:pt>
                <c:pt idx="22236">
                  <c:v>2.0320899999999999E-2</c:v>
                </c:pt>
                <c:pt idx="22237">
                  <c:v>3.19481E-2</c:v>
                </c:pt>
                <c:pt idx="22238">
                  <c:v>-1.6450900000000001E-3</c:v>
                </c:pt>
                <c:pt idx="22239">
                  <c:v>-4.9247700000000002E-3</c:v>
                </c:pt>
                <c:pt idx="22240">
                  <c:v>7.8287099999999991E-3</c:v>
                </c:pt>
                <c:pt idx="22241">
                  <c:v>1.5105199999999999E-2</c:v>
                </c:pt>
                <c:pt idx="22242">
                  <c:v>1.0989199999999999E-2</c:v>
                </c:pt>
                <c:pt idx="22243">
                  <c:v>5.3577399999999997E-3</c:v>
                </c:pt>
                <c:pt idx="22244">
                  <c:v>3.33118E-3</c:v>
                </c:pt>
                <c:pt idx="22245">
                  <c:v>-6.80256E-3</c:v>
                </c:pt>
                <c:pt idx="22246">
                  <c:v>-1.40343E-2</c:v>
                </c:pt>
                <c:pt idx="22247">
                  <c:v>1.84526E-2</c:v>
                </c:pt>
                <c:pt idx="22248">
                  <c:v>2.00777E-2</c:v>
                </c:pt>
                <c:pt idx="22249">
                  <c:v>2.35929E-2</c:v>
                </c:pt>
                <c:pt idx="22250">
                  <c:v>-1.53542E-2</c:v>
                </c:pt>
                <c:pt idx="22251">
                  <c:v>1.21298E-2</c:v>
                </c:pt>
                <c:pt idx="22252">
                  <c:v>1.1206600000000001E-2</c:v>
                </c:pt>
                <c:pt idx="22253">
                  <c:v>2.1715200000000001E-3</c:v>
                </c:pt>
                <c:pt idx="22254">
                  <c:v>7.5483299999999998E-3</c:v>
                </c:pt>
                <c:pt idx="22255">
                  <c:v>2.7255999999999999E-3</c:v>
                </c:pt>
                <c:pt idx="22256">
                  <c:v>8.9988700000000008E-3</c:v>
                </c:pt>
                <c:pt idx="22257">
                  <c:v>5.7630499999999996E-3</c:v>
                </c:pt>
                <c:pt idx="22258">
                  <c:v>4.4889500000000002E-3</c:v>
                </c:pt>
                <c:pt idx="22259">
                  <c:v>1.6393700000000001E-2</c:v>
                </c:pt>
                <c:pt idx="22260">
                  <c:v>2.27394E-2</c:v>
                </c:pt>
                <c:pt idx="22261">
                  <c:v>6.0148199999999997E-3</c:v>
                </c:pt>
                <c:pt idx="22262">
                  <c:v>1.16978E-2</c:v>
                </c:pt>
                <c:pt idx="22263">
                  <c:v>3.37887E-3</c:v>
                </c:pt>
                <c:pt idx="22264">
                  <c:v>2.46048E-2</c:v>
                </c:pt>
                <c:pt idx="22265">
                  <c:v>2.8479600000000001E-2</c:v>
                </c:pt>
                <c:pt idx="22266">
                  <c:v>2.0953200000000002E-2</c:v>
                </c:pt>
                <c:pt idx="22267">
                  <c:v>-6.0606000000000002E-3</c:v>
                </c:pt>
                <c:pt idx="22268">
                  <c:v>-1.0533300000000001E-2</c:v>
                </c:pt>
                <c:pt idx="22269">
                  <c:v>3.2052999999999999E-3</c:v>
                </c:pt>
                <c:pt idx="22270">
                  <c:v>1.70546E-2</c:v>
                </c:pt>
                <c:pt idx="22271">
                  <c:v>5.4206799999999998E-3</c:v>
                </c:pt>
                <c:pt idx="22272">
                  <c:v>-4.2495700000000003E-3</c:v>
                </c:pt>
                <c:pt idx="22273">
                  <c:v>6.1073300000000002E-3</c:v>
                </c:pt>
                <c:pt idx="22274">
                  <c:v>1.9903199999999998E-3</c:v>
                </c:pt>
                <c:pt idx="22275">
                  <c:v>7.2269400000000003E-3</c:v>
                </c:pt>
                <c:pt idx="22276">
                  <c:v>2.71969E-2</c:v>
                </c:pt>
                <c:pt idx="22277">
                  <c:v>2.1101999999999999E-2</c:v>
                </c:pt>
                <c:pt idx="22278">
                  <c:v>-5.3587000000000001E-3</c:v>
                </c:pt>
                <c:pt idx="22279" formatCode="0.00E+00">
                  <c:v>7.82013E-5</c:v>
                </c:pt>
                <c:pt idx="22280">
                  <c:v>-5.9804899999999998E-3</c:v>
                </c:pt>
                <c:pt idx="22281">
                  <c:v>3.2311399999999997E-2</c:v>
                </c:pt>
                <c:pt idx="22282">
                  <c:v>1.14717E-2</c:v>
                </c:pt>
                <c:pt idx="22283">
                  <c:v>4.5995699999999999E-3</c:v>
                </c:pt>
                <c:pt idx="22284">
                  <c:v>-8.2225800000000002E-3</c:v>
                </c:pt>
                <c:pt idx="22285">
                  <c:v>1.0108900000000001E-2</c:v>
                </c:pt>
                <c:pt idx="22286">
                  <c:v>2.6630399999999999E-2</c:v>
                </c:pt>
                <c:pt idx="22287">
                  <c:v>1.6533900000000001E-2</c:v>
                </c:pt>
                <c:pt idx="22288">
                  <c:v>2.1319399999999999E-2</c:v>
                </c:pt>
                <c:pt idx="22289">
                  <c:v>9.7293899999999992E-3</c:v>
                </c:pt>
                <c:pt idx="22290">
                  <c:v>1.20163E-3</c:v>
                </c:pt>
                <c:pt idx="22291">
                  <c:v>4.2390800000000001E-3</c:v>
                </c:pt>
                <c:pt idx="22292">
                  <c:v>1.1878E-2</c:v>
                </c:pt>
                <c:pt idx="22293">
                  <c:v>1.4319399999999999E-2</c:v>
                </c:pt>
                <c:pt idx="22294">
                  <c:v>7.74765E-3</c:v>
                </c:pt>
                <c:pt idx="22295">
                  <c:v>-1.74694E-2</c:v>
                </c:pt>
                <c:pt idx="22296">
                  <c:v>1.29747E-2</c:v>
                </c:pt>
                <c:pt idx="22297">
                  <c:v>3.3063900000000002E-3</c:v>
                </c:pt>
                <c:pt idx="22298">
                  <c:v>1.5761399999999998E-2</c:v>
                </c:pt>
                <c:pt idx="22299">
                  <c:v>1.19095E-2</c:v>
                </c:pt>
                <c:pt idx="22300">
                  <c:v>7.8411100000000001E-3</c:v>
                </c:pt>
                <c:pt idx="22301">
                  <c:v>-1.10922E-2</c:v>
                </c:pt>
                <c:pt idx="22302">
                  <c:v>-1.29166E-2</c:v>
                </c:pt>
                <c:pt idx="22303">
                  <c:v>-7.6007799999999997E-4</c:v>
                </c:pt>
                <c:pt idx="22304">
                  <c:v>3.0107499999999999E-2</c:v>
                </c:pt>
                <c:pt idx="22305">
                  <c:v>2.2048000000000002E-2</c:v>
                </c:pt>
                <c:pt idx="22306">
                  <c:v>1.7222399999999999E-2</c:v>
                </c:pt>
                <c:pt idx="22307">
                  <c:v>2.02694E-2</c:v>
                </c:pt>
                <c:pt idx="22308">
                  <c:v>2.9888200000000001E-3</c:v>
                </c:pt>
                <c:pt idx="22309">
                  <c:v>1.9377700000000001E-2</c:v>
                </c:pt>
                <c:pt idx="22310">
                  <c:v>3.5362200000000003E-2</c:v>
                </c:pt>
                <c:pt idx="22311">
                  <c:v>3.5335499999999999E-2</c:v>
                </c:pt>
                <c:pt idx="22312">
                  <c:v>1.6243899999999999E-2</c:v>
                </c:pt>
                <c:pt idx="22313">
                  <c:v>1.36595E-2</c:v>
                </c:pt>
                <c:pt idx="22314">
                  <c:v>2.8515800000000001E-2</c:v>
                </c:pt>
                <c:pt idx="22315">
                  <c:v>2.2201499999999999E-2</c:v>
                </c:pt>
                <c:pt idx="22316">
                  <c:v>9.2782999999999997E-3</c:v>
                </c:pt>
                <c:pt idx="22317">
                  <c:v>2.11849E-2</c:v>
                </c:pt>
                <c:pt idx="22318">
                  <c:v>1.7909000000000001E-2</c:v>
                </c:pt>
                <c:pt idx="22319">
                  <c:v>2.48051E-3</c:v>
                </c:pt>
                <c:pt idx="22320">
                  <c:v>1.08976E-2</c:v>
                </c:pt>
                <c:pt idx="22321">
                  <c:v>4.1542100000000002E-3</c:v>
                </c:pt>
                <c:pt idx="22322">
                  <c:v>1.9557999999999999E-2</c:v>
                </c:pt>
                <c:pt idx="22323">
                  <c:v>1.1497500000000001E-2</c:v>
                </c:pt>
                <c:pt idx="22324">
                  <c:v>6.9446600000000001E-3</c:v>
                </c:pt>
                <c:pt idx="22325">
                  <c:v>-5.0020200000000003E-3</c:v>
                </c:pt>
                <c:pt idx="22326">
                  <c:v>1.0788000000000001E-2</c:v>
                </c:pt>
                <c:pt idx="22327">
                  <c:v>1.2065899999999999E-2</c:v>
                </c:pt>
                <c:pt idx="22328">
                  <c:v>3.3023799999999999E-2</c:v>
                </c:pt>
                <c:pt idx="22329">
                  <c:v>1.9972799999999999E-2</c:v>
                </c:pt>
                <c:pt idx="22330">
                  <c:v>-6.6461599999999999E-3</c:v>
                </c:pt>
                <c:pt idx="22331">
                  <c:v>2.7618400000000002E-3</c:v>
                </c:pt>
                <c:pt idx="22332">
                  <c:v>2.3821800000000001E-2</c:v>
                </c:pt>
                <c:pt idx="22333">
                  <c:v>1.9946100000000001E-2</c:v>
                </c:pt>
                <c:pt idx="22334">
                  <c:v>1.54095E-2</c:v>
                </c:pt>
                <c:pt idx="22335">
                  <c:v>5.7706800000000003E-3</c:v>
                </c:pt>
                <c:pt idx="22336">
                  <c:v>3.8185099999999998E-3</c:v>
                </c:pt>
                <c:pt idx="22337">
                  <c:v>-5.9699999999999996E-3</c:v>
                </c:pt>
                <c:pt idx="22338">
                  <c:v>-2.3450900000000002E-3</c:v>
                </c:pt>
                <c:pt idx="22339">
                  <c:v>9.1018699999999998E-3</c:v>
                </c:pt>
                <c:pt idx="22340">
                  <c:v>2.1718000000000001E-2</c:v>
                </c:pt>
                <c:pt idx="22341">
                  <c:v>4.12941E-4</c:v>
                </c:pt>
                <c:pt idx="22342">
                  <c:v>-1.1755E-2</c:v>
                </c:pt>
                <c:pt idx="22343">
                  <c:v>-8.9101800000000002E-3</c:v>
                </c:pt>
                <c:pt idx="22344">
                  <c:v>2.05154E-2</c:v>
                </c:pt>
                <c:pt idx="22345">
                  <c:v>2.1900200000000002E-2</c:v>
                </c:pt>
                <c:pt idx="22346">
                  <c:v>-4.3487499999999999E-4</c:v>
                </c:pt>
                <c:pt idx="22347">
                  <c:v>5.6934400000000001E-3</c:v>
                </c:pt>
                <c:pt idx="22348">
                  <c:v>5.6142800000000001E-3</c:v>
                </c:pt>
                <c:pt idx="22349" formatCode="0.00E+00">
                  <c:v>7.0018800000000003E-3</c:v>
                </c:pt>
                <c:pt idx="22350">
                  <c:v>1.7207099999999999E-2</c:v>
                </c:pt>
                <c:pt idx="22351">
                  <c:v>2.4009699999999998E-2</c:v>
                </c:pt>
                <c:pt idx="22352">
                  <c:v>8.6536400000000006E-3</c:v>
                </c:pt>
                <c:pt idx="22353">
                  <c:v>-1.3189299999999999E-2</c:v>
                </c:pt>
                <c:pt idx="22354">
                  <c:v>1.1979099999999999E-2</c:v>
                </c:pt>
                <c:pt idx="22355">
                  <c:v>1.35584E-2</c:v>
                </c:pt>
                <c:pt idx="22356">
                  <c:v>5.9280399999999999E-3</c:v>
                </c:pt>
                <c:pt idx="22357">
                  <c:v>6.3438399999999999E-3</c:v>
                </c:pt>
                <c:pt idx="22358">
                  <c:v>5.3482099999999999E-3</c:v>
                </c:pt>
                <c:pt idx="22359">
                  <c:v>5.3176899999999999E-3</c:v>
                </c:pt>
                <c:pt idx="22360">
                  <c:v>8.0862E-3</c:v>
                </c:pt>
                <c:pt idx="22361">
                  <c:v>1.0471299999999999E-2</c:v>
                </c:pt>
                <c:pt idx="22362">
                  <c:v>2.9777499999999998E-2</c:v>
                </c:pt>
                <c:pt idx="22363">
                  <c:v>9.3908299999999993E-3</c:v>
                </c:pt>
                <c:pt idx="22364">
                  <c:v>-5.2480699999999996E-3</c:v>
                </c:pt>
                <c:pt idx="22365">
                  <c:v>-5.0554299999999996E-3</c:v>
                </c:pt>
                <c:pt idx="22366">
                  <c:v>-9.5100400000000009E-3</c:v>
                </c:pt>
                <c:pt idx="22367">
                  <c:v>2.7079599999999999E-2</c:v>
                </c:pt>
                <c:pt idx="22368">
                  <c:v>6.6947899999999999E-3</c:v>
                </c:pt>
                <c:pt idx="22369">
                  <c:v>1.3405800000000001E-2</c:v>
                </c:pt>
                <c:pt idx="22370">
                  <c:v>-1.8564199999999999E-2</c:v>
                </c:pt>
                <c:pt idx="22371">
                  <c:v>-1.2083999999999999E-2</c:v>
                </c:pt>
                <c:pt idx="22372">
                  <c:v>7.1401600000000004E-3</c:v>
                </c:pt>
                <c:pt idx="22373">
                  <c:v>1.7382600000000002E-2</c:v>
                </c:pt>
                <c:pt idx="22374">
                  <c:v>7.4672699999999998E-3</c:v>
                </c:pt>
                <c:pt idx="22375">
                  <c:v>-1.1702499999999999E-2</c:v>
                </c:pt>
                <c:pt idx="22376">
                  <c:v>-1.14536E-3</c:v>
                </c:pt>
                <c:pt idx="22377">
                  <c:v>-1.7423600000000001E-3</c:v>
                </c:pt>
                <c:pt idx="22378">
                  <c:v>4.1408499999999997E-3</c:v>
                </c:pt>
                <c:pt idx="22379">
                  <c:v>1.5136699999999999E-2</c:v>
                </c:pt>
                <c:pt idx="22380" formatCode="0.00E+00">
                  <c:v>-8.7738000000000006E-5</c:v>
                </c:pt>
                <c:pt idx="22381">
                  <c:v>-5.3033799999999999E-3</c:v>
                </c:pt>
                <c:pt idx="22382">
                  <c:v>-1.25608E-2</c:v>
                </c:pt>
                <c:pt idx="22383">
                  <c:v>2.81982E-2</c:v>
                </c:pt>
                <c:pt idx="22384">
                  <c:v>1.23873E-2</c:v>
                </c:pt>
                <c:pt idx="22385">
                  <c:v>6.1664600000000003E-3</c:v>
                </c:pt>
                <c:pt idx="22386">
                  <c:v>-2.8686499999999999E-3</c:v>
                </c:pt>
                <c:pt idx="22387">
                  <c:v>-7.6837499999999996E-3</c:v>
                </c:pt>
                <c:pt idx="22388">
                  <c:v>-6.7358000000000001E-3</c:v>
                </c:pt>
                <c:pt idx="22389">
                  <c:v>1.65749E-3</c:v>
                </c:pt>
                <c:pt idx="22390">
                  <c:v>3.1127899999999998E-3</c:v>
                </c:pt>
                <c:pt idx="22391">
                  <c:v>1.8649099999999998E-2</c:v>
                </c:pt>
                <c:pt idx="22392">
                  <c:v>-3.2901799999999999E-4</c:v>
                </c:pt>
                <c:pt idx="22393">
                  <c:v>-3.3911700000000003E-2</c:v>
                </c:pt>
                <c:pt idx="22394">
                  <c:v>5.68485E-3</c:v>
                </c:pt>
                <c:pt idx="22395">
                  <c:v>8.9664500000000008E-3</c:v>
                </c:pt>
                <c:pt idx="22396">
                  <c:v>1.36518E-2</c:v>
                </c:pt>
                <c:pt idx="22397">
                  <c:v>-2.1762800000000001E-3</c:v>
                </c:pt>
                <c:pt idx="22398">
                  <c:v>-4.34017E-3</c:v>
                </c:pt>
                <c:pt idx="22399">
                  <c:v>5.9194599999999997E-3</c:v>
                </c:pt>
                <c:pt idx="22400">
                  <c:v>-4.3840399999999996E-3</c:v>
                </c:pt>
                <c:pt idx="22401">
                  <c:v>2.0405800000000002E-2</c:v>
                </c:pt>
                <c:pt idx="22402">
                  <c:v>2.0773900000000001E-2</c:v>
                </c:pt>
                <c:pt idx="22403">
                  <c:v>8.6774799999999996E-3</c:v>
                </c:pt>
                <c:pt idx="22404">
                  <c:v>6.4287199999999997E-3</c:v>
                </c:pt>
                <c:pt idx="22405">
                  <c:v>-5.62668E-4</c:v>
                </c:pt>
                <c:pt idx="22406">
                  <c:v>8.5859300000000003E-3</c:v>
                </c:pt>
                <c:pt idx="22407">
                  <c:v>2.6306199999999998E-2</c:v>
                </c:pt>
                <c:pt idx="22408">
                  <c:v>1.6464199999999998E-2</c:v>
                </c:pt>
                <c:pt idx="22409">
                  <c:v>-2.3820899999999999E-2</c:v>
                </c:pt>
                <c:pt idx="22410">
                  <c:v>-1.43547E-2</c:v>
                </c:pt>
                <c:pt idx="22411">
                  <c:v>3.2577499999999998E-3</c:v>
                </c:pt>
                <c:pt idx="22412">
                  <c:v>-3.71361E-3</c:v>
                </c:pt>
                <c:pt idx="22413">
                  <c:v>8.91781E-3</c:v>
                </c:pt>
                <c:pt idx="22414">
                  <c:v>1.55535E-2</c:v>
                </c:pt>
                <c:pt idx="22415">
                  <c:v>-1.2661E-2</c:v>
                </c:pt>
                <c:pt idx="22416">
                  <c:v>-5.9900300000000004E-3</c:v>
                </c:pt>
                <c:pt idx="22417">
                  <c:v>1.8337200000000001E-2</c:v>
                </c:pt>
                <c:pt idx="22418">
                  <c:v>2.7751899999999999E-2</c:v>
                </c:pt>
                <c:pt idx="22419">
                  <c:v>6.0730000000000003E-3</c:v>
                </c:pt>
                <c:pt idx="22420">
                  <c:v>-1.21784E-3</c:v>
                </c:pt>
                <c:pt idx="22421">
                  <c:v>-5.28336E-3</c:v>
                </c:pt>
                <c:pt idx="22422">
                  <c:v>-2.6931799999999999E-3</c:v>
                </c:pt>
                <c:pt idx="22423">
                  <c:v>1.9311899999999999E-3</c:v>
                </c:pt>
                <c:pt idx="22424">
                  <c:v>-2.2458999999999999E-3</c:v>
                </c:pt>
                <c:pt idx="22425">
                  <c:v>-2.3069399999999999E-3</c:v>
                </c:pt>
                <c:pt idx="22426">
                  <c:v>-1.18151E-2</c:v>
                </c:pt>
                <c:pt idx="22427">
                  <c:v>-1.5062300000000001E-2</c:v>
                </c:pt>
                <c:pt idx="22428">
                  <c:v>-9.2544600000000008E-3</c:v>
                </c:pt>
                <c:pt idx="22429">
                  <c:v>7.3661799999999999E-3</c:v>
                </c:pt>
                <c:pt idx="22430">
                  <c:v>-3.69835E-3</c:v>
                </c:pt>
                <c:pt idx="22431">
                  <c:v>-2.8019E-3</c:v>
                </c:pt>
                <c:pt idx="22432">
                  <c:v>-2.8781900000000001E-3</c:v>
                </c:pt>
                <c:pt idx="22433">
                  <c:v>-5.4769500000000004E-3</c:v>
                </c:pt>
                <c:pt idx="22434">
                  <c:v>1.24216E-2</c:v>
                </c:pt>
                <c:pt idx="22435">
                  <c:v>9.0713500000000006E-3</c:v>
                </c:pt>
                <c:pt idx="22436">
                  <c:v>8.3799400000000007E-3</c:v>
                </c:pt>
                <c:pt idx="22437">
                  <c:v>1.0021199999999999E-2</c:v>
                </c:pt>
                <c:pt idx="22438">
                  <c:v>-7.3127699999999997E-3</c:v>
                </c:pt>
                <c:pt idx="22439">
                  <c:v>3.6258699999999998E-3</c:v>
                </c:pt>
                <c:pt idx="22440">
                  <c:v>-1.3013800000000001E-2</c:v>
                </c:pt>
                <c:pt idx="22441">
                  <c:v>-8.2836200000000002E-3</c:v>
                </c:pt>
                <c:pt idx="22442">
                  <c:v>4.1122399999999996E-3</c:v>
                </c:pt>
                <c:pt idx="22443">
                  <c:v>-8.72707E-3</c:v>
                </c:pt>
                <c:pt idx="22444">
                  <c:v>-2.2787999999999999E-2</c:v>
                </c:pt>
                <c:pt idx="22445">
                  <c:v>-2.8310800000000001E-2</c:v>
                </c:pt>
                <c:pt idx="22446">
                  <c:v>1.6070399999999999E-2</c:v>
                </c:pt>
                <c:pt idx="22447">
                  <c:v>-5.1546099999999996E-3</c:v>
                </c:pt>
                <c:pt idx="22448">
                  <c:v>-3.5753299999999998E-3</c:v>
                </c:pt>
                <c:pt idx="22449">
                  <c:v>-9.36413E-3</c:v>
                </c:pt>
                <c:pt idx="22450">
                  <c:v>-2.1279300000000001E-2</c:v>
                </c:pt>
                <c:pt idx="22451">
                  <c:v>-2.5897E-2</c:v>
                </c:pt>
                <c:pt idx="22452">
                  <c:v>-8.9435599999999997E-3</c:v>
                </c:pt>
                <c:pt idx="22453">
                  <c:v>-9.0885199999999992E-3</c:v>
                </c:pt>
                <c:pt idx="22454">
                  <c:v>-6.7377100000000001E-3</c:v>
                </c:pt>
                <c:pt idx="22455">
                  <c:v>-1.44396E-2</c:v>
                </c:pt>
                <c:pt idx="22456">
                  <c:v>-2.70157E-2</c:v>
                </c:pt>
                <c:pt idx="22457">
                  <c:v>-1.18475E-2</c:v>
                </c:pt>
                <c:pt idx="22458">
                  <c:v>-1.43442E-2</c:v>
                </c:pt>
                <c:pt idx="22459">
                  <c:v>3.4704200000000001E-3</c:v>
                </c:pt>
                <c:pt idx="22460">
                  <c:v>-2.43073E-2</c:v>
                </c:pt>
                <c:pt idx="22461">
                  <c:v>-3.2703400000000001E-2</c:v>
                </c:pt>
                <c:pt idx="22462">
                  <c:v>-3.1673399999999997E-2</c:v>
                </c:pt>
                <c:pt idx="22463">
                  <c:v>-1.3481099999999999E-2</c:v>
                </c:pt>
                <c:pt idx="22464">
                  <c:v>4.7931700000000002E-3</c:v>
                </c:pt>
                <c:pt idx="22465">
                  <c:v>-1.7810800000000002E-2</c:v>
                </c:pt>
                <c:pt idx="22466">
                  <c:v>-1.9337699999999999E-2</c:v>
                </c:pt>
                <c:pt idx="22467">
                  <c:v>-4.3551399999999997E-2</c:v>
                </c:pt>
                <c:pt idx="22468">
                  <c:v>-1.87054E-2</c:v>
                </c:pt>
                <c:pt idx="22469">
                  <c:v>-3.2234199999999998E-4</c:v>
                </c:pt>
                <c:pt idx="22470">
                  <c:v>-1.8867499999999999E-2</c:v>
                </c:pt>
                <c:pt idx="22471">
                  <c:v>-1.51234E-2</c:v>
                </c:pt>
                <c:pt idx="22472">
                  <c:v>-4.5836399999999999E-2</c:v>
                </c:pt>
                <c:pt idx="22473">
                  <c:v>-2.4852800000000001E-2</c:v>
                </c:pt>
                <c:pt idx="22474">
                  <c:v>-1.52969E-2</c:v>
                </c:pt>
                <c:pt idx="22475">
                  <c:v>4.2419399999999996E-3</c:v>
                </c:pt>
                <c:pt idx="22476">
                  <c:v>-7.6246300000000003E-3</c:v>
                </c:pt>
                <c:pt idx="22477">
                  <c:v>-2.8195399999999999E-2</c:v>
                </c:pt>
                <c:pt idx="22478">
                  <c:v>-5.4184000000000003E-2</c:v>
                </c:pt>
                <c:pt idx="22479">
                  <c:v>-2.4396899999999999E-2</c:v>
                </c:pt>
                <c:pt idx="22480">
                  <c:v>1.5344600000000001E-3</c:v>
                </c:pt>
                <c:pt idx="22481">
                  <c:v>-1.12143E-2</c:v>
                </c:pt>
                <c:pt idx="22482">
                  <c:v>-2.1235500000000001E-2</c:v>
                </c:pt>
                <c:pt idx="22483">
                  <c:v>-3.8342500000000002E-2</c:v>
                </c:pt>
                <c:pt idx="22484">
                  <c:v>-3.9856900000000001E-2</c:v>
                </c:pt>
                <c:pt idx="22485">
                  <c:v>-2.2657400000000001E-2</c:v>
                </c:pt>
                <c:pt idx="22486">
                  <c:v>-1.8727299999999999E-2</c:v>
                </c:pt>
                <c:pt idx="22487">
                  <c:v>-1.8837900000000001E-2</c:v>
                </c:pt>
                <c:pt idx="22488">
                  <c:v>-3.34635E-2</c:v>
                </c:pt>
                <c:pt idx="22489">
                  <c:v>-4.04768E-2</c:v>
                </c:pt>
                <c:pt idx="22490">
                  <c:v>-3.3928899999999998E-2</c:v>
                </c:pt>
                <c:pt idx="22491">
                  <c:v>-1.4441499999999999E-2</c:v>
                </c:pt>
                <c:pt idx="22492">
                  <c:v>-1.7888100000000001E-2</c:v>
                </c:pt>
                <c:pt idx="22493">
                  <c:v>-2.8872499999999999E-2</c:v>
                </c:pt>
                <c:pt idx="22494">
                  <c:v>-3.84216E-2</c:v>
                </c:pt>
                <c:pt idx="22495">
                  <c:v>-5.3193999999999998E-2</c:v>
                </c:pt>
                <c:pt idx="22496">
                  <c:v>-4.6435400000000002E-2</c:v>
                </c:pt>
                <c:pt idx="22497">
                  <c:v>-1.9365299999999998E-2</c:v>
                </c:pt>
                <c:pt idx="22498">
                  <c:v>-1.32456E-2</c:v>
                </c:pt>
                <c:pt idx="22499">
                  <c:v>-2.3280100000000001E-2</c:v>
                </c:pt>
                <c:pt idx="22500">
                  <c:v>-3.9048199999999998E-2</c:v>
                </c:pt>
                <c:pt idx="22501">
                  <c:v>-4.4413599999999998E-2</c:v>
                </c:pt>
                <c:pt idx="22502">
                  <c:v>-4.9238199999999998E-3</c:v>
                </c:pt>
                <c:pt idx="22503">
                  <c:v>1.1724500000000001E-2</c:v>
                </c:pt>
                <c:pt idx="22504">
                  <c:v>-1.79501E-2</c:v>
                </c:pt>
                <c:pt idx="22505">
                  <c:v>-4.5120199999999999E-2</c:v>
                </c:pt>
                <c:pt idx="22506">
                  <c:v>-2.44598E-2</c:v>
                </c:pt>
                <c:pt idx="22507">
                  <c:v>-3.27053E-2</c:v>
                </c:pt>
                <c:pt idx="22508">
                  <c:v>-2.6269000000000001E-2</c:v>
                </c:pt>
                <c:pt idx="22509">
                  <c:v>-3.9777800000000002E-3</c:v>
                </c:pt>
                <c:pt idx="22510">
                  <c:v>-3.0763599999999999E-2</c:v>
                </c:pt>
                <c:pt idx="22511">
                  <c:v>-1.5027E-2</c:v>
                </c:pt>
                <c:pt idx="22512">
                  <c:v>-8.2426099999999992E-3</c:v>
                </c:pt>
                <c:pt idx="22513">
                  <c:v>-9.7713499999999998E-3</c:v>
                </c:pt>
                <c:pt idx="22514">
                  <c:v>-7.1306199999999998E-3</c:v>
                </c:pt>
                <c:pt idx="22515">
                  <c:v>-3.0479399999999999E-3</c:v>
                </c:pt>
                <c:pt idx="22516">
                  <c:v>-3.5767599999999997E-2</c:v>
                </c:pt>
                <c:pt idx="22517">
                  <c:v>-1.74284E-2</c:v>
                </c:pt>
                <c:pt idx="22518">
                  <c:v>-3.8394900000000001E-3</c:v>
                </c:pt>
                <c:pt idx="22519">
                  <c:v>-2.8896299999999999E-4</c:v>
                </c:pt>
                <c:pt idx="22520">
                  <c:v>-9.4509099999999999E-3</c:v>
                </c:pt>
                <c:pt idx="22521">
                  <c:v>-1.9201300000000001E-2</c:v>
                </c:pt>
                <c:pt idx="22522">
                  <c:v>-1.4225E-2</c:v>
                </c:pt>
                <c:pt idx="22523">
                  <c:v>-2.09808E-3</c:v>
                </c:pt>
                <c:pt idx="22524">
                  <c:v>3.2110200000000002E-3</c:v>
                </c:pt>
                <c:pt idx="22525">
                  <c:v>-5.3978000000000001E-4</c:v>
                </c:pt>
                <c:pt idx="22526">
                  <c:v>4.6978000000000002E-3</c:v>
                </c:pt>
                <c:pt idx="22527">
                  <c:v>-1.5604E-2</c:v>
                </c:pt>
                <c:pt idx="22528">
                  <c:v>-2.1883E-2</c:v>
                </c:pt>
                <c:pt idx="22529">
                  <c:v>-7.7238100000000002E-3</c:v>
                </c:pt>
                <c:pt idx="22530">
                  <c:v>-1.6119999999999999E-2</c:v>
                </c:pt>
                <c:pt idx="22531">
                  <c:v>-9.5596299999999995E-3</c:v>
                </c:pt>
                <c:pt idx="22532">
                  <c:v>-1.8259999999999998E-2</c:v>
                </c:pt>
                <c:pt idx="22533">
                  <c:v>-2.4804099999999999E-2</c:v>
                </c:pt>
                <c:pt idx="22534">
                  <c:v>1.1915200000000001E-2</c:v>
                </c:pt>
                <c:pt idx="22535">
                  <c:v>9.9964100000000007E-3</c:v>
                </c:pt>
                <c:pt idx="22536">
                  <c:v>-9.8743400000000005E-3</c:v>
                </c:pt>
                <c:pt idx="22537">
                  <c:v>-1.9101099999999999E-2</c:v>
                </c:pt>
                <c:pt idx="22538">
                  <c:v>1.40514E-2</c:v>
                </c:pt>
                <c:pt idx="22539">
                  <c:v>2.47421E-2</c:v>
                </c:pt>
                <c:pt idx="22540">
                  <c:v>1.41916E-2</c:v>
                </c:pt>
                <c:pt idx="22541">
                  <c:v>3.32928E-3</c:v>
                </c:pt>
                <c:pt idx="22542">
                  <c:v>-1.5761399999999998E-2</c:v>
                </c:pt>
                <c:pt idx="22543">
                  <c:v>7.1592299999999999E-3</c:v>
                </c:pt>
                <c:pt idx="22544">
                  <c:v>3.9777800000000002E-3</c:v>
                </c:pt>
                <c:pt idx="22545">
                  <c:v>-2.5463100000000001E-4</c:v>
                </c:pt>
                <c:pt idx="22546">
                  <c:v>-2.64263E-3</c:v>
                </c:pt>
                <c:pt idx="22547">
                  <c:v>-1.3603199999999999E-2</c:v>
                </c:pt>
                <c:pt idx="22548">
                  <c:v>9.0684900000000002E-3</c:v>
                </c:pt>
                <c:pt idx="22549">
                  <c:v>2.7946499999999999E-2</c:v>
                </c:pt>
                <c:pt idx="22550">
                  <c:v>-2.3031200000000001E-3</c:v>
                </c:pt>
                <c:pt idx="22551">
                  <c:v>-3.2863599999999999E-3</c:v>
                </c:pt>
                <c:pt idx="22552">
                  <c:v>-3.8242300000000001E-3</c:v>
                </c:pt>
                <c:pt idx="22553">
                  <c:v>1.15318E-2</c:v>
                </c:pt>
                <c:pt idx="22554">
                  <c:v>-8.4114099999999994E-3</c:v>
                </c:pt>
                <c:pt idx="22555">
                  <c:v>-5.1221799999999996E-3</c:v>
                </c:pt>
                <c:pt idx="22556">
                  <c:v>1.24025E-2</c:v>
                </c:pt>
                <c:pt idx="22557">
                  <c:v>5.8059699999999997E-3</c:v>
                </c:pt>
                <c:pt idx="22558">
                  <c:v>-5.1384000000000004E-3</c:v>
                </c:pt>
                <c:pt idx="22559">
                  <c:v>-1.28498E-2</c:v>
                </c:pt>
                <c:pt idx="22560">
                  <c:v>4.4431699999999998E-3</c:v>
                </c:pt>
                <c:pt idx="22561">
                  <c:v>1.71194E-2</c:v>
                </c:pt>
                <c:pt idx="22562">
                  <c:v>7.6808900000000001E-3</c:v>
                </c:pt>
                <c:pt idx="22563">
                  <c:v>-4.5318600000000004E-3</c:v>
                </c:pt>
                <c:pt idx="22564">
                  <c:v>-3.4923599999999999E-3</c:v>
                </c:pt>
                <c:pt idx="22565">
                  <c:v>-8.4142699999999997E-3</c:v>
                </c:pt>
                <c:pt idx="22566">
                  <c:v>1.40047E-2</c:v>
                </c:pt>
                <c:pt idx="22567">
                  <c:v>1.65281E-2</c:v>
                </c:pt>
                <c:pt idx="22568">
                  <c:v>-1.2361499999999999E-2</c:v>
                </c:pt>
                <c:pt idx="22569">
                  <c:v>-2.2345500000000001E-2</c:v>
                </c:pt>
                <c:pt idx="22570">
                  <c:v>-1.6055099999999999E-2</c:v>
                </c:pt>
                <c:pt idx="22571">
                  <c:v>-7.7047299999999999E-3</c:v>
                </c:pt>
                <c:pt idx="22572">
                  <c:v>3.7765500000000002E-4</c:v>
                </c:pt>
                <c:pt idx="22573">
                  <c:v>-4.40311E-3</c:v>
                </c:pt>
                <c:pt idx="22574">
                  <c:v>-8.4638600000000001E-3</c:v>
                </c:pt>
                <c:pt idx="22575">
                  <c:v>-1.8607100000000001E-2</c:v>
                </c:pt>
                <c:pt idx="22576">
                  <c:v>-1.02501E-2</c:v>
                </c:pt>
                <c:pt idx="22577">
                  <c:v>1.01986E-2</c:v>
                </c:pt>
                <c:pt idx="22578">
                  <c:v>1.26629E-2</c:v>
                </c:pt>
                <c:pt idx="22579">
                  <c:v>-6.2322599999999999E-3</c:v>
                </c:pt>
                <c:pt idx="22580">
                  <c:v>-1.9695299999999999E-2</c:v>
                </c:pt>
                <c:pt idx="22581">
                  <c:v>6.9208100000000003E-3</c:v>
                </c:pt>
                <c:pt idx="22582">
                  <c:v>4.9839000000000003E-3</c:v>
                </c:pt>
                <c:pt idx="22583">
                  <c:v>1.5542E-2</c:v>
                </c:pt>
                <c:pt idx="22584">
                  <c:v>1.2558E-2</c:v>
                </c:pt>
                <c:pt idx="22585">
                  <c:v>-8.6479199999999999E-3</c:v>
                </c:pt>
                <c:pt idx="22586">
                  <c:v>7.2889299999999999E-3</c:v>
                </c:pt>
                <c:pt idx="22587">
                  <c:v>-1.42288E-2</c:v>
                </c:pt>
                <c:pt idx="22588">
                  <c:v>-6.5746299999999997E-3</c:v>
                </c:pt>
                <c:pt idx="22589">
                  <c:v>7.52449E-3</c:v>
                </c:pt>
                <c:pt idx="22590">
                  <c:v>1.1612900000000001E-2</c:v>
                </c:pt>
                <c:pt idx="22591">
                  <c:v>1.2931799999999999E-3</c:v>
                </c:pt>
                <c:pt idx="22592">
                  <c:v>1.15967E-3</c:v>
                </c:pt>
                <c:pt idx="22593">
                  <c:v>-4.0759999999999998E-3</c:v>
                </c:pt>
                <c:pt idx="22594">
                  <c:v>5.6352599999999996E-3</c:v>
                </c:pt>
                <c:pt idx="22595">
                  <c:v>7.1544599999999996E-3</c:v>
                </c:pt>
                <c:pt idx="22596">
                  <c:v>-7.9479200000000007E-3</c:v>
                </c:pt>
                <c:pt idx="22597">
                  <c:v>-3.52097E-3</c:v>
                </c:pt>
                <c:pt idx="22598">
                  <c:v>-1.4017099999999999E-2</c:v>
                </c:pt>
                <c:pt idx="22599">
                  <c:v>3.02601E-3</c:v>
                </c:pt>
                <c:pt idx="22600">
                  <c:v>7.7581400000000002E-3</c:v>
                </c:pt>
                <c:pt idx="22601">
                  <c:v>9.3269299999999996E-4</c:v>
                </c:pt>
                <c:pt idx="22602">
                  <c:v>5.3434399999999996E-3</c:v>
                </c:pt>
                <c:pt idx="22603">
                  <c:v>9.5415099999999996E-3</c:v>
                </c:pt>
                <c:pt idx="22604">
                  <c:v>6.3362100000000001E-3</c:v>
                </c:pt>
                <c:pt idx="22605">
                  <c:v>2.1160100000000001E-2</c:v>
                </c:pt>
                <c:pt idx="22606">
                  <c:v>3.2328599999999999E-2</c:v>
                </c:pt>
                <c:pt idx="22607">
                  <c:v>1.10016E-2</c:v>
                </c:pt>
                <c:pt idx="22608">
                  <c:v>1.35164E-2</c:v>
                </c:pt>
                <c:pt idx="22609">
                  <c:v>2.1876300000000001E-2</c:v>
                </c:pt>
                <c:pt idx="22610">
                  <c:v>1.04361E-2</c:v>
                </c:pt>
                <c:pt idx="22611">
                  <c:v>2.4756400000000001E-2</c:v>
                </c:pt>
                <c:pt idx="22612">
                  <c:v>1.7118499999999998E-2</c:v>
                </c:pt>
                <c:pt idx="22613">
                  <c:v>1.83754E-2</c:v>
                </c:pt>
                <c:pt idx="22614">
                  <c:v>1.25284E-2</c:v>
                </c:pt>
                <c:pt idx="22615">
                  <c:v>7.68471E-3</c:v>
                </c:pt>
                <c:pt idx="22616">
                  <c:v>1.8436399999999999E-2</c:v>
                </c:pt>
                <c:pt idx="22617">
                  <c:v>1.5471499999999999E-2</c:v>
                </c:pt>
                <c:pt idx="22618">
                  <c:v>2.8474800000000001E-2</c:v>
                </c:pt>
                <c:pt idx="22619">
                  <c:v>2.19431E-2</c:v>
                </c:pt>
                <c:pt idx="22620">
                  <c:v>2.5215100000000001E-2</c:v>
                </c:pt>
                <c:pt idx="22621">
                  <c:v>2.2434200000000001E-2</c:v>
                </c:pt>
                <c:pt idx="22622">
                  <c:v>1.5075699999999999E-2</c:v>
                </c:pt>
                <c:pt idx="22623">
                  <c:v>2.9617299999999999E-2</c:v>
                </c:pt>
                <c:pt idx="22624">
                  <c:v>2.6713400000000002E-2</c:v>
                </c:pt>
                <c:pt idx="22625">
                  <c:v>1.47057E-2</c:v>
                </c:pt>
                <c:pt idx="22626">
                  <c:v>3.5038E-2</c:v>
                </c:pt>
                <c:pt idx="22627">
                  <c:v>3.5102800000000003E-2</c:v>
                </c:pt>
                <c:pt idx="22628">
                  <c:v>2.85416E-2</c:v>
                </c:pt>
                <c:pt idx="22629">
                  <c:v>1.0603899999999999E-2</c:v>
                </c:pt>
                <c:pt idx="22630">
                  <c:v>2.0583199999999999E-2</c:v>
                </c:pt>
                <c:pt idx="22631">
                  <c:v>2.6956600000000001E-2</c:v>
                </c:pt>
                <c:pt idx="22632">
                  <c:v>3.2272299999999997E-2</c:v>
                </c:pt>
                <c:pt idx="22633">
                  <c:v>3.8189899999999999E-2</c:v>
                </c:pt>
                <c:pt idx="22634">
                  <c:v>2.47269E-2</c:v>
                </c:pt>
                <c:pt idx="22635">
                  <c:v>3.4363699999999997E-2</c:v>
                </c:pt>
                <c:pt idx="22636">
                  <c:v>2.0422900000000001E-2</c:v>
                </c:pt>
                <c:pt idx="22637">
                  <c:v>3.6459900000000003E-2</c:v>
                </c:pt>
                <c:pt idx="22638">
                  <c:v>3.8225200000000001E-2</c:v>
                </c:pt>
                <c:pt idx="22639">
                  <c:v>4.0901199999999999E-2</c:v>
                </c:pt>
                <c:pt idx="22640">
                  <c:v>3.5346000000000002E-2</c:v>
                </c:pt>
                <c:pt idx="22641">
                  <c:v>3.8500800000000002E-2</c:v>
                </c:pt>
                <c:pt idx="22642">
                  <c:v>1.7718299999999999E-2</c:v>
                </c:pt>
                <c:pt idx="22643">
                  <c:v>1.63231E-2</c:v>
                </c:pt>
                <c:pt idx="22644">
                  <c:v>4.48198E-2</c:v>
                </c:pt>
                <c:pt idx="22645">
                  <c:v>3.8170799999999998E-2</c:v>
                </c:pt>
                <c:pt idx="22646">
                  <c:v>2.1405199999999999E-2</c:v>
                </c:pt>
                <c:pt idx="22647">
                  <c:v>3.0550000000000001E-2</c:v>
                </c:pt>
                <c:pt idx="22648">
                  <c:v>2.5262799999999998E-2</c:v>
                </c:pt>
                <c:pt idx="22649">
                  <c:v>5.8206599999999997E-2</c:v>
                </c:pt>
                <c:pt idx="22650">
                  <c:v>4.3607699999999999E-2</c:v>
                </c:pt>
                <c:pt idx="22651">
                  <c:v>3.77655E-2</c:v>
                </c:pt>
                <c:pt idx="22652">
                  <c:v>3.9699600000000002E-2</c:v>
                </c:pt>
                <c:pt idx="22653">
                  <c:v>2.37284E-2</c:v>
                </c:pt>
                <c:pt idx="22654">
                  <c:v>2.7662300000000001E-2</c:v>
                </c:pt>
                <c:pt idx="22655">
                  <c:v>4.3677300000000002E-2</c:v>
                </c:pt>
                <c:pt idx="22656">
                  <c:v>4.3039300000000003E-2</c:v>
                </c:pt>
                <c:pt idx="22657">
                  <c:v>3.3868799999999998E-2</c:v>
                </c:pt>
                <c:pt idx="22658">
                  <c:v>3.6921500000000003E-2</c:v>
                </c:pt>
                <c:pt idx="22659">
                  <c:v>2.52905E-2</c:v>
                </c:pt>
                <c:pt idx="22660">
                  <c:v>2.2856700000000001E-2</c:v>
                </c:pt>
                <c:pt idx="22661">
                  <c:v>5.1323899999999999E-2</c:v>
                </c:pt>
                <c:pt idx="22662">
                  <c:v>4.98457E-2</c:v>
                </c:pt>
                <c:pt idx="22663">
                  <c:v>3.63331E-2</c:v>
                </c:pt>
                <c:pt idx="22664">
                  <c:v>2.20652E-2</c:v>
                </c:pt>
                <c:pt idx="22665">
                  <c:v>1.651E-2</c:v>
                </c:pt>
                <c:pt idx="22666">
                  <c:v>2.4418800000000001E-2</c:v>
                </c:pt>
                <c:pt idx="22667">
                  <c:v>4.4219000000000001E-2</c:v>
                </c:pt>
                <c:pt idx="22668">
                  <c:v>3.4490600000000003E-2</c:v>
                </c:pt>
                <c:pt idx="22669">
                  <c:v>4.7702799999999997E-2</c:v>
                </c:pt>
                <c:pt idx="22670">
                  <c:v>1.5306500000000001E-2</c:v>
                </c:pt>
                <c:pt idx="22671">
                  <c:v>1.5731800000000001E-2</c:v>
                </c:pt>
                <c:pt idx="22672">
                  <c:v>1.40524E-2</c:v>
                </c:pt>
                <c:pt idx="22673">
                  <c:v>3.9219900000000002E-2</c:v>
                </c:pt>
                <c:pt idx="22674">
                  <c:v>2.55728E-2</c:v>
                </c:pt>
                <c:pt idx="22675">
                  <c:v>2.9735600000000001E-2</c:v>
                </c:pt>
                <c:pt idx="22676">
                  <c:v>1.09625E-2</c:v>
                </c:pt>
                <c:pt idx="22677">
                  <c:v>2.0805400000000002E-2</c:v>
                </c:pt>
                <c:pt idx="22678">
                  <c:v>4.1064299999999998E-2</c:v>
                </c:pt>
                <c:pt idx="22679">
                  <c:v>3.2349599999999999E-2</c:v>
                </c:pt>
                <c:pt idx="22680">
                  <c:v>3.0880000000000001E-2</c:v>
                </c:pt>
                <c:pt idx="22681">
                  <c:v>2.6831600000000001E-2</c:v>
                </c:pt>
                <c:pt idx="22682">
                  <c:v>1.9427300000000002E-2</c:v>
                </c:pt>
                <c:pt idx="22683">
                  <c:v>2.35386E-2</c:v>
                </c:pt>
                <c:pt idx="22684">
                  <c:v>2.1820099999999999E-2</c:v>
                </c:pt>
                <c:pt idx="22685">
                  <c:v>3.8824999999999998E-2</c:v>
                </c:pt>
                <c:pt idx="22686">
                  <c:v>1.7035499999999999E-2</c:v>
                </c:pt>
                <c:pt idx="22687">
                  <c:v>4.7941199999999998E-3</c:v>
                </c:pt>
                <c:pt idx="22688">
                  <c:v>4.1837699999999999E-3</c:v>
                </c:pt>
                <c:pt idx="22689">
                  <c:v>3.20282E-2</c:v>
                </c:pt>
                <c:pt idx="22690">
                  <c:v>3.4652700000000002E-2</c:v>
                </c:pt>
                <c:pt idx="22691">
                  <c:v>1.51653E-2</c:v>
                </c:pt>
                <c:pt idx="22692">
                  <c:v>3.24821E-2</c:v>
                </c:pt>
                <c:pt idx="22693">
                  <c:v>2.2787999999999999E-2</c:v>
                </c:pt>
                <c:pt idx="22694">
                  <c:v>2.2652599999999998E-2</c:v>
                </c:pt>
                <c:pt idx="22695">
                  <c:v>1.6126600000000001E-2</c:v>
                </c:pt>
                <c:pt idx="22696">
                  <c:v>3.2536500000000003E-2</c:v>
                </c:pt>
                <c:pt idx="22697">
                  <c:v>2.90756E-2</c:v>
                </c:pt>
                <c:pt idx="22698">
                  <c:v>1.7401699999999999E-2</c:v>
                </c:pt>
                <c:pt idx="22699">
                  <c:v>2.6874499999999999E-2</c:v>
                </c:pt>
                <c:pt idx="22700">
                  <c:v>2.63948E-2</c:v>
                </c:pt>
                <c:pt idx="22701">
                  <c:v>4.1397999999999997E-2</c:v>
                </c:pt>
                <c:pt idx="22702">
                  <c:v>3.35798E-2</c:v>
                </c:pt>
                <c:pt idx="22703">
                  <c:v>2.5901799999999999E-2</c:v>
                </c:pt>
                <c:pt idx="22704">
                  <c:v>2.0781500000000001E-2</c:v>
                </c:pt>
                <c:pt idx="22705">
                  <c:v>7.8954699999999999E-3</c:v>
                </c:pt>
                <c:pt idx="22706">
                  <c:v>2.8656000000000001E-2</c:v>
                </c:pt>
                <c:pt idx="22707">
                  <c:v>3.3812500000000002E-2</c:v>
                </c:pt>
                <c:pt idx="22708">
                  <c:v>2.2078500000000001E-2</c:v>
                </c:pt>
                <c:pt idx="22709">
                  <c:v>1.9989E-2</c:v>
                </c:pt>
                <c:pt idx="22710">
                  <c:v>3.4395200000000001E-2</c:v>
                </c:pt>
                <c:pt idx="22711">
                  <c:v>2.5218999999999998E-2</c:v>
                </c:pt>
                <c:pt idx="22712">
                  <c:v>4.1871100000000001E-2</c:v>
                </c:pt>
                <c:pt idx="22713">
                  <c:v>4.0053400000000003E-2</c:v>
                </c:pt>
                <c:pt idx="22714">
                  <c:v>3.8145999999999999E-2</c:v>
                </c:pt>
                <c:pt idx="22715">
                  <c:v>2.4000199999999999E-2</c:v>
                </c:pt>
                <c:pt idx="22716">
                  <c:v>3.5247800000000003E-2</c:v>
                </c:pt>
                <c:pt idx="22717">
                  <c:v>4.6232200000000001E-2</c:v>
                </c:pt>
                <c:pt idx="22718">
                  <c:v>5.3735699999999997E-2</c:v>
                </c:pt>
                <c:pt idx="22719">
                  <c:v>3.76453E-2</c:v>
                </c:pt>
                <c:pt idx="22720">
                  <c:v>2.25115E-2</c:v>
                </c:pt>
                <c:pt idx="22721">
                  <c:v>2.9854800000000001E-2</c:v>
                </c:pt>
                <c:pt idx="22722">
                  <c:v>3.4028999999999997E-2</c:v>
                </c:pt>
                <c:pt idx="22723">
                  <c:v>3.2850299999999999E-2</c:v>
                </c:pt>
                <c:pt idx="22724">
                  <c:v>5.1575700000000002E-2</c:v>
                </c:pt>
                <c:pt idx="22725">
                  <c:v>2.8417600000000001E-2</c:v>
                </c:pt>
                <c:pt idx="22726">
                  <c:v>2.9886200000000002E-2</c:v>
                </c:pt>
                <c:pt idx="22727">
                  <c:v>3.53785E-2</c:v>
                </c:pt>
                <c:pt idx="22728">
                  <c:v>4.2222999999999997E-2</c:v>
                </c:pt>
                <c:pt idx="22729">
                  <c:v>4.7694199999999999E-2</c:v>
                </c:pt>
                <c:pt idx="22730">
                  <c:v>4.8613499999999997E-2</c:v>
                </c:pt>
                <c:pt idx="22731">
                  <c:v>2.9427499999999999E-2</c:v>
                </c:pt>
                <c:pt idx="22732">
                  <c:v>2.56405E-2</c:v>
                </c:pt>
                <c:pt idx="22733">
                  <c:v>6.22616E-2</c:v>
                </c:pt>
                <c:pt idx="22734">
                  <c:v>5.0298700000000002E-2</c:v>
                </c:pt>
                <c:pt idx="22735">
                  <c:v>5.2763900000000002E-2</c:v>
                </c:pt>
                <c:pt idx="22736">
                  <c:v>3.3912699999999997E-2</c:v>
                </c:pt>
                <c:pt idx="22737">
                  <c:v>2.9336000000000001E-2</c:v>
                </c:pt>
                <c:pt idx="22738">
                  <c:v>7.3484400000000005E-2</c:v>
                </c:pt>
                <c:pt idx="22739">
                  <c:v>6.4889000000000002E-2</c:v>
                </c:pt>
                <c:pt idx="22740">
                  <c:v>4.9348799999999998E-2</c:v>
                </c:pt>
                <c:pt idx="22741">
                  <c:v>4.9819000000000002E-2</c:v>
                </c:pt>
                <c:pt idx="22742">
                  <c:v>4.7031400000000001E-2</c:v>
                </c:pt>
                <c:pt idx="22743">
                  <c:v>3.9030099999999998E-2</c:v>
                </c:pt>
                <c:pt idx="22744">
                  <c:v>4.7792399999999999E-2</c:v>
                </c:pt>
                <c:pt idx="22745">
                  <c:v>5.1812200000000003E-2</c:v>
                </c:pt>
                <c:pt idx="22746">
                  <c:v>5.0664899999999999E-2</c:v>
                </c:pt>
                <c:pt idx="22747">
                  <c:v>4.9570999999999997E-2</c:v>
                </c:pt>
                <c:pt idx="22748">
                  <c:v>6.0857799999999997E-2</c:v>
                </c:pt>
                <c:pt idx="22749">
                  <c:v>4.9364999999999999E-2</c:v>
                </c:pt>
                <c:pt idx="22750">
                  <c:v>6.0125400000000002E-2</c:v>
                </c:pt>
                <c:pt idx="22751">
                  <c:v>6.9646799999999995E-2</c:v>
                </c:pt>
                <c:pt idx="22752">
                  <c:v>6.1626399999999998E-2</c:v>
                </c:pt>
                <c:pt idx="22753">
                  <c:v>5.3041499999999998E-2</c:v>
                </c:pt>
                <c:pt idx="22754">
                  <c:v>3.5662699999999999E-2</c:v>
                </c:pt>
                <c:pt idx="22755">
                  <c:v>5.7598099999999999E-2</c:v>
                </c:pt>
                <c:pt idx="22756">
                  <c:v>5.9062000000000003E-2</c:v>
                </c:pt>
                <c:pt idx="22757">
                  <c:v>4.1710900000000002E-2</c:v>
                </c:pt>
                <c:pt idx="22758">
                  <c:v>5.40285E-2</c:v>
                </c:pt>
                <c:pt idx="22759">
                  <c:v>4.7505400000000003E-2</c:v>
                </c:pt>
                <c:pt idx="22760">
                  <c:v>4.7842999999999997E-2</c:v>
                </c:pt>
                <c:pt idx="22761">
                  <c:v>3.0237199999999999E-2</c:v>
                </c:pt>
                <c:pt idx="22762">
                  <c:v>4.8493399999999999E-2</c:v>
                </c:pt>
                <c:pt idx="22763">
                  <c:v>4.4573799999999997E-2</c:v>
                </c:pt>
                <c:pt idx="22764">
                  <c:v>2.4631500000000001E-2</c:v>
                </c:pt>
                <c:pt idx="22765">
                  <c:v>2.5547E-2</c:v>
                </c:pt>
                <c:pt idx="22766">
                  <c:v>5.70822E-2</c:v>
                </c:pt>
                <c:pt idx="22767">
                  <c:v>5.1787399999999997E-2</c:v>
                </c:pt>
                <c:pt idx="22768">
                  <c:v>4.5723899999999998E-2</c:v>
                </c:pt>
                <c:pt idx="22769">
                  <c:v>3.3686599999999997E-2</c:v>
                </c:pt>
                <c:pt idx="22770">
                  <c:v>5.7869900000000002E-2</c:v>
                </c:pt>
                <c:pt idx="22771">
                  <c:v>5.1587099999999997E-2</c:v>
                </c:pt>
                <c:pt idx="22772">
                  <c:v>4.2377499999999999E-2</c:v>
                </c:pt>
                <c:pt idx="22773">
                  <c:v>4.8009900000000001E-2</c:v>
                </c:pt>
                <c:pt idx="22774">
                  <c:v>2.68183E-2</c:v>
                </c:pt>
                <c:pt idx="22775">
                  <c:v>4.3377899999999997E-2</c:v>
                </c:pt>
                <c:pt idx="22776">
                  <c:v>4.3480900000000003E-2</c:v>
                </c:pt>
                <c:pt idx="22777">
                  <c:v>4.33693E-2</c:v>
                </c:pt>
                <c:pt idx="22778">
                  <c:v>3.3018100000000002E-2</c:v>
                </c:pt>
                <c:pt idx="22779">
                  <c:v>2.93951E-2</c:v>
                </c:pt>
                <c:pt idx="22780">
                  <c:v>4.0148700000000002E-2</c:v>
                </c:pt>
                <c:pt idx="22781">
                  <c:v>4.4255299999999997E-2</c:v>
                </c:pt>
                <c:pt idx="22782">
                  <c:v>3.9970400000000003E-2</c:v>
                </c:pt>
                <c:pt idx="22783">
                  <c:v>1.5888200000000002E-2</c:v>
                </c:pt>
                <c:pt idx="22784">
                  <c:v>2.46305E-2</c:v>
                </c:pt>
                <c:pt idx="22785">
                  <c:v>1.9617099999999998E-2</c:v>
                </c:pt>
                <c:pt idx="22786">
                  <c:v>1.0053599999999999E-2</c:v>
                </c:pt>
                <c:pt idx="22787">
                  <c:v>4.0747600000000002E-2</c:v>
                </c:pt>
                <c:pt idx="22788">
                  <c:v>4.7657999999999999E-2</c:v>
                </c:pt>
                <c:pt idx="22789">
                  <c:v>2.3442299999999999E-2</c:v>
                </c:pt>
                <c:pt idx="22790">
                  <c:v>1.2562800000000001E-2</c:v>
                </c:pt>
                <c:pt idx="22791">
                  <c:v>2.59104E-2</c:v>
                </c:pt>
                <c:pt idx="22792">
                  <c:v>1.72806E-2</c:v>
                </c:pt>
                <c:pt idx="22793">
                  <c:v>2.3620599999999999E-2</c:v>
                </c:pt>
                <c:pt idx="22794">
                  <c:v>3.3699E-2</c:v>
                </c:pt>
                <c:pt idx="22795">
                  <c:v>1.11837E-2</c:v>
                </c:pt>
                <c:pt idx="22796">
                  <c:v>1.37339E-2</c:v>
                </c:pt>
                <c:pt idx="22797">
                  <c:v>2.40211E-2</c:v>
                </c:pt>
                <c:pt idx="22798">
                  <c:v>2.1801000000000001E-2</c:v>
                </c:pt>
                <c:pt idx="22799">
                  <c:v>1.6028400000000002E-2</c:v>
                </c:pt>
                <c:pt idx="22800">
                  <c:v>7.1497000000000002E-3</c:v>
                </c:pt>
                <c:pt idx="22801">
                  <c:v>2.8522499999999999E-2</c:v>
                </c:pt>
                <c:pt idx="22802">
                  <c:v>2.58245E-2</c:v>
                </c:pt>
                <c:pt idx="22803">
                  <c:v>1.2541800000000001E-2</c:v>
                </c:pt>
                <c:pt idx="22804">
                  <c:v>2.4432200000000001E-2</c:v>
                </c:pt>
                <c:pt idx="22805">
                  <c:v>1.8501299999999998E-2</c:v>
                </c:pt>
                <c:pt idx="22806">
                  <c:v>2.04067E-2</c:v>
                </c:pt>
                <c:pt idx="22807">
                  <c:v>9.6836100000000005E-3</c:v>
                </c:pt>
                <c:pt idx="22808">
                  <c:v>1.12906E-2</c:v>
                </c:pt>
                <c:pt idx="22809">
                  <c:v>2.7712799999999999E-2</c:v>
                </c:pt>
                <c:pt idx="22810">
                  <c:v>4.14314E-2</c:v>
                </c:pt>
                <c:pt idx="22811">
                  <c:v>3.91665E-2</c:v>
                </c:pt>
                <c:pt idx="22812">
                  <c:v>1.01566E-2</c:v>
                </c:pt>
                <c:pt idx="22813">
                  <c:v>1.6515700000000001E-2</c:v>
                </c:pt>
                <c:pt idx="22814">
                  <c:v>1.0903400000000001E-2</c:v>
                </c:pt>
                <c:pt idx="22815">
                  <c:v>1.4432E-2</c:v>
                </c:pt>
                <c:pt idx="22816">
                  <c:v>1.5831000000000001E-2</c:v>
                </c:pt>
                <c:pt idx="22817">
                  <c:v>2.1285100000000001E-2</c:v>
                </c:pt>
                <c:pt idx="22818">
                  <c:v>1.8148399999999999E-2</c:v>
                </c:pt>
                <c:pt idx="22819">
                  <c:v>1.8122699999999999E-2</c:v>
                </c:pt>
                <c:pt idx="22820">
                  <c:v>5.37682E-3</c:v>
                </c:pt>
                <c:pt idx="22821">
                  <c:v>1.61152E-2</c:v>
                </c:pt>
                <c:pt idx="22822">
                  <c:v>3.5582500000000003E-2</c:v>
                </c:pt>
                <c:pt idx="22823">
                  <c:v>2.7670899999999998E-2</c:v>
                </c:pt>
                <c:pt idx="22824">
                  <c:v>-5.1193200000000001E-3</c:v>
                </c:pt>
                <c:pt idx="22825">
                  <c:v>-9.1743499999999995E-3</c:v>
                </c:pt>
                <c:pt idx="22826">
                  <c:v>2.42081E-2</c:v>
                </c:pt>
                <c:pt idx="22827">
                  <c:v>2.0825400000000001E-2</c:v>
                </c:pt>
                <c:pt idx="22828">
                  <c:v>2.97842E-2</c:v>
                </c:pt>
                <c:pt idx="22829">
                  <c:v>1.68161E-2</c:v>
                </c:pt>
                <c:pt idx="22830">
                  <c:v>-5.8374400000000002E-3</c:v>
                </c:pt>
                <c:pt idx="22831">
                  <c:v>5.7430299999999997E-3</c:v>
                </c:pt>
                <c:pt idx="22832">
                  <c:v>1.2610400000000001E-2</c:v>
                </c:pt>
                <c:pt idx="22833">
                  <c:v>2.8566399999999999E-2</c:v>
                </c:pt>
                <c:pt idx="22834">
                  <c:v>2.1920200000000001E-2</c:v>
                </c:pt>
                <c:pt idx="22835">
                  <c:v>-1.1565199999999999E-2</c:v>
                </c:pt>
                <c:pt idx="22836">
                  <c:v>-2.6412000000000001E-2</c:v>
                </c:pt>
                <c:pt idx="22837">
                  <c:v>-2.6760099999999999E-3</c:v>
                </c:pt>
                <c:pt idx="22838">
                  <c:v>2.3219099999999999E-2</c:v>
                </c:pt>
                <c:pt idx="22839">
                  <c:v>3.1962400000000002E-2</c:v>
                </c:pt>
                <c:pt idx="22840">
                  <c:v>-1.54705E-2</c:v>
                </c:pt>
                <c:pt idx="22841">
                  <c:v>-1.7138500000000001E-2</c:v>
                </c:pt>
                <c:pt idx="22842">
                  <c:v>-2.04458E-2</c:v>
                </c:pt>
                <c:pt idx="22843">
                  <c:v>4.5604699999999996E-3</c:v>
                </c:pt>
                <c:pt idx="22844">
                  <c:v>1.6085599999999999E-2</c:v>
                </c:pt>
                <c:pt idx="22845">
                  <c:v>-3.7555700000000002E-3</c:v>
                </c:pt>
                <c:pt idx="22846">
                  <c:v>-3.0778900000000001E-2</c:v>
                </c:pt>
                <c:pt idx="22847">
                  <c:v>-2.2310300000000002E-2</c:v>
                </c:pt>
                <c:pt idx="22848">
                  <c:v>-1.46017E-2</c:v>
                </c:pt>
                <c:pt idx="22849">
                  <c:v>-7.0629100000000004E-3</c:v>
                </c:pt>
                <c:pt idx="22850">
                  <c:v>7.2278999999999998E-3</c:v>
                </c:pt>
                <c:pt idx="22851">
                  <c:v>-9.12666E-3</c:v>
                </c:pt>
                <c:pt idx="22852">
                  <c:v>-1.51529E-2</c:v>
                </c:pt>
                <c:pt idx="22853">
                  <c:v>1.6820000000000002E-2</c:v>
                </c:pt>
                <c:pt idx="22854">
                  <c:v>-1.6956300000000001E-3</c:v>
                </c:pt>
                <c:pt idx="22855">
                  <c:v>1.0869999999999999E-2</c:v>
                </c:pt>
                <c:pt idx="22856">
                  <c:v>-1.25599E-3</c:v>
                </c:pt>
                <c:pt idx="22857">
                  <c:v>-4.09889E-3</c:v>
                </c:pt>
                <c:pt idx="22858">
                  <c:v>-2.73371E-2</c:v>
                </c:pt>
                <c:pt idx="22859">
                  <c:v>-2.5444E-3</c:v>
                </c:pt>
                <c:pt idx="22860">
                  <c:v>-3.1642900000000002E-3</c:v>
                </c:pt>
                <c:pt idx="22861">
                  <c:v>-2.2990199999999999E-2</c:v>
                </c:pt>
                <c:pt idx="22862">
                  <c:v>-1.5667899999999998E-2</c:v>
                </c:pt>
                <c:pt idx="22863">
                  <c:v>-2.91662E-2</c:v>
                </c:pt>
                <c:pt idx="22864">
                  <c:v>-3.2060600000000002E-2</c:v>
                </c:pt>
                <c:pt idx="22865">
                  <c:v>-9.7656299999999995E-4</c:v>
                </c:pt>
                <c:pt idx="22866">
                  <c:v>1.10188E-2</c:v>
                </c:pt>
                <c:pt idx="22867">
                  <c:v>5.92232E-3</c:v>
                </c:pt>
                <c:pt idx="22868">
                  <c:v>-1.30644E-2</c:v>
                </c:pt>
                <c:pt idx="22869">
                  <c:v>-1.75371E-2</c:v>
                </c:pt>
                <c:pt idx="22870">
                  <c:v>-1.6189599999999998E-2</c:v>
                </c:pt>
                <c:pt idx="22871">
                  <c:v>-7.8840300000000002E-3</c:v>
                </c:pt>
                <c:pt idx="22872">
                  <c:v>-1.0004000000000001E-2</c:v>
                </c:pt>
                <c:pt idx="22873">
                  <c:v>-1.29614E-2</c:v>
                </c:pt>
                <c:pt idx="22874">
                  <c:v>-1.34468E-3</c:v>
                </c:pt>
                <c:pt idx="22875">
                  <c:v>-5.9347200000000001E-3</c:v>
                </c:pt>
                <c:pt idx="22876">
                  <c:v>-3.1542800000000003E-2</c:v>
                </c:pt>
                <c:pt idx="22877">
                  <c:v>-1.43099E-2</c:v>
                </c:pt>
                <c:pt idx="22878">
                  <c:v>-6.7224499999999996E-3</c:v>
                </c:pt>
                <c:pt idx="22879">
                  <c:v>-2.4638199999999999E-2</c:v>
                </c:pt>
                <c:pt idx="22880">
                  <c:v>-3.1441700000000003E-2</c:v>
                </c:pt>
                <c:pt idx="22881">
                  <c:v>-2.7709000000000001E-2</c:v>
                </c:pt>
                <c:pt idx="22882">
                  <c:v>-2.45609E-2</c:v>
                </c:pt>
                <c:pt idx="22883">
                  <c:v>-2.6421500000000001E-2</c:v>
                </c:pt>
                <c:pt idx="22884">
                  <c:v>-3.4777599999999999E-2</c:v>
                </c:pt>
                <c:pt idx="22885">
                  <c:v>-2.8433799999999999E-2</c:v>
                </c:pt>
                <c:pt idx="22886">
                  <c:v>-3.3101999999999999E-2</c:v>
                </c:pt>
                <c:pt idx="22887">
                  <c:v>-3.8882300000000002E-2</c:v>
                </c:pt>
                <c:pt idx="22888">
                  <c:v>-2.5451700000000001E-2</c:v>
                </c:pt>
                <c:pt idx="22889">
                  <c:v>-1.89257E-2</c:v>
                </c:pt>
                <c:pt idx="22890">
                  <c:v>-2.9115700000000001E-2</c:v>
                </c:pt>
                <c:pt idx="22891">
                  <c:v>-3.7346799999999999E-2</c:v>
                </c:pt>
                <c:pt idx="22892">
                  <c:v>-4.51832E-2</c:v>
                </c:pt>
                <c:pt idx="22893">
                  <c:v>-3.3066699999999997E-2</c:v>
                </c:pt>
                <c:pt idx="22894">
                  <c:v>-4.5866999999999998E-2</c:v>
                </c:pt>
                <c:pt idx="22895">
                  <c:v>-3.8725900000000001E-2</c:v>
                </c:pt>
                <c:pt idx="22896">
                  <c:v>-4.4808399999999998E-2</c:v>
                </c:pt>
                <c:pt idx="22897">
                  <c:v>-4.1099499999999997E-2</c:v>
                </c:pt>
                <c:pt idx="22898">
                  <c:v>-6.7646999999999999E-2</c:v>
                </c:pt>
                <c:pt idx="22899">
                  <c:v>-3.8948099999999999E-2</c:v>
                </c:pt>
                <c:pt idx="22900">
                  <c:v>-4.1396099999999998E-2</c:v>
                </c:pt>
                <c:pt idx="22901">
                  <c:v>-4.2579699999999998E-2</c:v>
                </c:pt>
                <c:pt idx="22902">
                  <c:v>-3.8972899999999998E-2</c:v>
                </c:pt>
                <c:pt idx="22903">
                  <c:v>-4.5752500000000002E-2</c:v>
                </c:pt>
                <c:pt idx="22904">
                  <c:v>-4.8191999999999999E-2</c:v>
                </c:pt>
                <c:pt idx="22905">
                  <c:v>-3.21894E-2</c:v>
                </c:pt>
                <c:pt idx="22906">
                  <c:v>-3.8357700000000002E-2</c:v>
                </c:pt>
                <c:pt idx="22907">
                  <c:v>-5.51233E-2</c:v>
                </c:pt>
                <c:pt idx="22908">
                  <c:v>-5.2679999999999998E-2</c:v>
                </c:pt>
                <c:pt idx="22909">
                  <c:v>-4.4391600000000003E-2</c:v>
                </c:pt>
                <c:pt idx="22910">
                  <c:v>-4.2241099999999997E-2</c:v>
                </c:pt>
                <c:pt idx="22911">
                  <c:v>-4.0870700000000003E-2</c:v>
                </c:pt>
                <c:pt idx="22912">
                  <c:v>-4.2418499999999998E-2</c:v>
                </c:pt>
                <c:pt idx="22913">
                  <c:v>-4.6309500000000003E-2</c:v>
                </c:pt>
                <c:pt idx="22914">
                  <c:v>-6.9820400000000005E-2</c:v>
                </c:pt>
                <c:pt idx="22915">
                  <c:v>-3.4307499999999998E-2</c:v>
                </c:pt>
                <c:pt idx="22916">
                  <c:v>-4.9180000000000001E-2</c:v>
                </c:pt>
                <c:pt idx="22917">
                  <c:v>-5.6487999999999997E-2</c:v>
                </c:pt>
                <c:pt idx="22918">
                  <c:v>-4.3622000000000001E-2</c:v>
                </c:pt>
                <c:pt idx="22919">
                  <c:v>-4.2615899999999998E-2</c:v>
                </c:pt>
                <c:pt idx="22920">
                  <c:v>-5.3258899999999998E-2</c:v>
                </c:pt>
                <c:pt idx="22921">
                  <c:v>-5.2138299999999999E-2</c:v>
                </c:pt>
                <c:pt idx="22922">
                  <c:v>-2.5382999999999999E-2</c:v>
                </c:pt>
                <c:pt idx="22923">
                  <c:v>-1.48687E-2</c:v>
                </c:pt>
                <c:pt idx="22924">
                  <c:v>-4.2201000000000002E-2</c:v>
                </c:pt>
                <c:pt idx="22925">
                  <c:v>-4.6663299999999998E-2</c:v>
                </c:pt>
                <c:pt idx="22926">
                  <c:v>-3.0365E-2</c:v>
                </c:pt>
                <c:pt idx="22927">
                  <c:v>-2.25401E-2</c:v>
                </c:pt>
                <c:pt idx="22928">
                  <c:v>-3.3547399999999998E-2</c:v>
                </c:pt>
                <c:pt idx="22929">
                  <c:v>-5.5652600000000003E-2</c:v>
                </c:pt>
                <c:pt idx="22930">
                  <c:v>-5.1945699999999997E-2</c:v>
                </c:pt>
                <c:pt idx="22931">
                  <c:v>-3.7176099999999997E-2</c:v>
                </c:pt>
                <c:pt idx="22932">
                  <c:v>-4.4112199999999997E-2</c:v>
                </c:pt>
                <c:pt idx="22933">
                  <c:v>-3.0465099999999998E-2</c:v>
                </c:pt>
                <c:pt idx="22934">
                  <c:v>-3.2297100000000002E-2</c:v>
                </c:pt>
                <c:pt idx="22935">
                  <c:v>-4.57411E-2</c:v>
                </c:pt>
                <c:pt idx="22936">
                  <c:v>-4.4926599999999997E-2</c:v>
                </c:pt>
                <c:pt idx="22937">
                  <c:v>-3.7714999999999999E-2</c:v>
                </c:pt>
                <c:pt idx="22938">
                  <c:v>-3.9672899999999997E-2</c:v>
                </c:pt>
                <c:pt idx="22939">
                  <c:v>-4.1641200000000003E-2</c:v>
                </c:pt>
                <c:pt idx="22940">
                  <c:v>-3.63722E-2</c:v>
                </c:pt>
                <c:pt idx="22941">
                  <c:v>-3.1284300000000001E-2</c:v>
                </c:pt>
                <c:pt idx="22942">
                  <c:v>-4.9721700000000001E-2</c:v>
                </c:pt>
                <c:pt idx="22943">
                  <c:v>-4.6324700000000003E-2</c:v>
                </c:pt>
                <c:pt idx="22944">
                  <c:v>-5.1446899999999997E-2</c:v>
                </c:pt>
                <c:pt idx="22945">
                  <c:v>-2.94752E-2</c:v>
                </c:pt>
                <c:pt idx="22946">
                  <c:v>-4.5805899999999997E-2</c:v>
                </c:pt>
                <c:pt idx="22947">
                  <c:v>-6.5399200000000005E-2</c:v>
                </c:pt>
                <c:pt idx="22948">
                  <c:v>-7.0874199999999998E-2</c:v>
                </c:pt>
                <c:pt idx="22949">
                  <c:v>-5.45893E-2</c:v>
                </c:pt>
                <c:pt idx="22950">
                  <c:v>-5.14441E-2</c:v>
                </c:pt>
                <c:pt idx="22951">
                  <c:v>-4.2435599999999997E-2</c:v>
                </c:pt>
                <c:pt idx="22952">
                  <c:v>-6.7017599999999997E-2</c:v>
                </c:pt>
                <c:pt idx="22953">
                  <c:v>-4.8127200000000002E-2</c:v>
                </c:pt>
                <c:pt idx="22954">
                  <c:v>-5.3070100000000002E-2</c:v>
                </c:pt>
                <c:pt idx="22955">
                  <c:v>-4.23136E-2</c:v>
                </c:pt>
                <c:pt idx="22956">
                  <c:v>-4.4878000000000001E-2</c:v>
                </c:pt>
                <c:pt idx="22957">
                  <c:v>-3.7774099999999998E-2</c:v>
                </c:pt>
                <c:pt idx="22958">
                  <c:v>-5.73807E-2</c:v>
                </c:pt>
                <c:pt idx="22959">
                  <c:v>-6.7891099999999996E-2</c:v>
                </c:pt>
                <c:pt idx="22960">
                  <c:v>-4.2406100000000002E-2</c:v>
                </c:pt>
                <c:pt idx="22961">
                  <c:v>-5.7131800000000003E-2</c:v>
                </c:pt>
                <c:pt idx="22962">
                  <c:v>-4.9979200000000001E-2</c:v>
                </c:pt>
                <c:pt idx="22963">
                  <c:v>-8.1825300000000004E-2</c:v>
                </c:pt>
                <c:pt idx="22964">
                  <c:v>-6.9618200000000005E-2</c:v>
                </c:pt>
                <c:pt idx="22965">
                  <c:v>-6.4880400000000005E-2</c:v>
                </c:pt>
                <c:pt idx="22966">
                  <c:v>-5.6544299999999999E-2</c:v>
                </c:pt>
                <c:pt idx="22967">
                  <c:v>-2.9697399999999999E-2</c:v>
                </c:pt>
                <c:pt idx="22968">
                  <c:v>-6.7216899999999996E-2</c:v>
                </c:pt>
                <c:pt idx="22969">
                  <c:v>-7.8417799999999996E-2</c:v>
                </c:pt>
                <c:pt idx="22970">
                  <c:v>-7.1062100000000003E-2</c:v>
                </c:pt>
                <c:pt idx="22971" formatCode="0.00E+00">
                  <c:v>-4.6930300000000001E-2</c:v>
                </c:pt>
                <c:pt idx="22972">
                  <c:v>-4.7842999999999997E-2</c:v>
                </c:pt>
                <c:pt idx="22973">
                  <c:v>-4.2576799999999998E-2</c:v>
                </c:pt>
                <c:pt idx="22974">
                  <c:v>-7.0498500000000006E-2</c:v>
                </c:pt>
                <c:pt idx="22975">
                  <c:v>-9.3039499999999997E-2</c:v>
                </c:pt>
                <c:pt idx="22976">
                  <c:v>-7.9139699999999993E-2</c:v>
                </c:pt>
                <c:pt idx="22977">
                  <c:v>-5.5121400000000001E-2</c:v>
                </c:pt>
                <c:pt idx="22978">
                  <c:v>-5.5870999999999997E-2</c:v>
                </c:pt>
                <c:pt idx="22979">
                  <c:v>-6.0397100000000002E-2</c:v>
                </c:pt>
                <c:pt idx="22980">
                  <c:v>-7.2657600000000003E-2</c:v>
                </c:pt>
                <c:pt idx="22981">
                  <c:v>-6.1894400000000002E-2</c:v>
                </c:pt>
                <c:pt idx="22982">
                  <c:v>-5.9808699999999999E-2</c:v>
                </c:pt>
                <c:pt idx="22983">
                  <c:v>-4.0082E-2</c:v>
                </c:pt>
                <c:pt idx="22984">
                  <c:v>-4.3335899999999997E-2</c:v>
                </c:pt>
                <c:pt idx="22985">
                  <c:v>-4.5659100000000001E-2</c:v>
                </c:pt>
                <c:pt idx="22986">
                  <c:v>-5.2701999999999999E-2</c:v>
                </c:pt>
                <c:pt idx="22987">
                  <c:v>-7.5211500000000001E-2</c:v>
                </c:pt>
                <c:pt idx="22988">
                  <c:v>-7.6252899999999998E-2</c:v>
                </c:pt>
                <c:pt idx="22989">
                  <c:v>-5.0972000000000003E-2</c:v>
                </c:pt>
                <c:pt idx="22990">
                  <c:v>-6.90804E-2</c:v>
                </c:pt>
                <c:pt idx="22991">
                  <c:v>-8.0679899999999999E-2</c:v>
                </c:pt>
                <c:pt idx="22992">
                  <c:v>-7.6984399999999995E-2</c:v>
                </c:pt>
                <c:pt idx="22993">
                  <c:v>-7.4927300000000002E-2</c:v>
                </c:pt>
                <c:pt idx="22994">
                  <c:v>-5.0727800000000003E-2</c:v>
                </c:pt>
                <c:pt idx="22995">
                  <c:v>-3.7353499999999998E-2</c:v>
                </c:pt>
                <c:pt idx="22996">
                  <c:v>-6.1159100000000001E-2</c:v>
                </c:pt>
                <c:pt idx="22997">
                  <c:v>-6.1136200000000002E-2</c:v>
                </c:pt>
                <c:pt idx="22998">
                  <c:v>-6.4031599999999994E-2</c:v>
                </c:pt>
                <c:pt idx="22999">
                  <c:v>-6.0689899999999998E-2</c:v>
                </c:pt>
                <c:pt idx="23000">
                  <c:v>-3.8912799999999997E-2</c:v>
                </c:pt>
                <c:pt idx="23001">
                  <c:v>-5.3508800000000002E-2</c:v>
                </c:pt>
                <c:pt idx="23002">
                  <c:v>-5.07412E-2</c:v>
                </c:pt>
                <c:pt idx="23003">
                  <c:v>-6.5655699999999997E-2</c:v>
                </c:pt>
                <c:pt idx="23004">
                  <c:v>-7.4231099999999994E-2</c:v>
                </c:pt>
                <c:pt idx="23005">
                  <c:v>-7.1786900000000001E-2</c:v>
                </c:pt>
                <c:pt idx="23006">
                  <c:v>-8.2599599999999995E-2</c:v>
                </c:pt>
                <c:pt idx="23007">
                  <c:v>-6.4360600000000004E-2</c:v>
                </c:pt>
                <c:pt idx="23008">
                  <c:v>-5.7753600000000002E-2</c:v>
                </c:pt>
                <c:pt idx="23009">
                  <c:v>-5.61199E-2</c:v>
                </c:pt>
                <c:pt idx="23010" formatCode="0.00E+00">
                  <c:v>-7.9380000000000006E-2</c:v>
                </c:pt>
                <c:pt idx="23011">
                  <c:v>-6.0957900000000002E-2</c:v>
                </c:pt>
                <c:pt idx="23012">
                  <c:v>-3.4473400000000001E-2</c:v>
                </c:pt>
                <c:pt idx="23013">
                  <c:v>-4.73528E-2</c:v>
                </c:pt>
                <c:pt idx="23014">
                  <c:v>-5.7469399999999997E-2</c:v>
                </c:pt>
                <c:pt idx="23015">
                  <c:v>-6.3697799999999999E-2</c:v>
                </c:pt>
                <c:pt idx="23016">
                  <c:v>-6.8209599999999995E-2</c:v>
                </c:pt>
                <c:pt idx="23017">
                  <c:v>-5.35126E-2</c:v>
                </c:pt>
                <c:pt idx="23018">
                  <c:v>-6.6616999999999996E-2</c:v>
                </c:pt>
                <c:pt idx="23019">
                  <c:v>-5.9875499999999998E-2</c:v>
                </c:pt>
                <c:pt idx="23020">
                  <c:v>-5.9415799999999998E-2</c:v>
                </c:pt>
                <c:pt idx="23021">
                  <c:v>-6.4701099999999998E-2</c:v>
                </c:pt>
                <c:pt idx="23022">
                  <c:v>-6.3548099999999996E-2</c:v>
                </c:pt>
                <c:pt idx="23023">
                  <c:v>-6.5215099999999998E-2</c:v>
                </c:pt>
                <c:pt idx="23024">
                  <c:v>-5.1759699999999999E-2</c:v>
                </c:pt>
                <c:pt idx="23025">
                  <c:v>-5.6262E-2</c:v>
                </c:pt>
                <c:pt idx="23026">
                  <c:v>-5.3011900000000001E-2</c:v>
                </c:pt>
                <c:pt idx="23027">
                  <c:v>-4.9392699999999998E-2</c:v>
                </c:pt>
                <c:pt idx="23028">
                  <c:v>-5.5036500000000002E-2</c:v>
                </c:pt>
                <c:pt idx="23029">
                  <c:v>-6.5365800000000002E-2</c:v>
                </c:pt>
                <c:pt idx="23030">
                  <c:v>-4.2218199999999997E-2</c:v>
                </c:pt>
                <c:pt idx="23031">
                  <c:v>-4.5874600000000001E-2</c:v>
                </c:pt>
                <c:pt idx="23032">
                  <c:v>-7.41758E-2</c:v>
                </c:pt>
                <c:pt idx="23033">
                  <c:v>-5.87769E-2</c:v>
                </c:pt>
                <c:pt idx="23034">
                  <c:v>-7.3870699999999997E-2</c:v>
                </c:pt>
                <c:pt idx="23035">
                  <c:v>-4.4353499999999997E-2</c:v>
                </c:pt>
                <c:pt idx="23036">
                  <c:v>-5.9642800000000003E-2</c:v>
                </c:pt>
                <c:pt idx="23037">
                  <c:v>-6.8839999999999998E-2</c:v>
                </c:pt>
                <c:pt idx="23038">
                  <c:v>-6.3419299999999998E-2</c:v>
                </c:pt>
                <c:pt idx="23039">
                  <c:v>-4.8009900000000001E-2</c:v>
                </c:pt>
                <c:pt idx="23040">
                  <c:v>-3.3779099999999999E-2</c:v>
                </c:pt>
                <c:pt idx="23041">
                  <c:v>-4.3145200000000002E-2</c:v>
                </c:pt>
                <c:pt idx="23042">
                  <c:v>-5.5257800000000003E-2</c:v>
                </c:pt>
                <c:pt idx="23043">
                  <c:v>-8.3289100000000005E-2</c:v>
                </c:pt>
                <c:pt idx="23044">
                  <c:v>-5.1163699999999999E-2</c:v>
                </c:pt>
                <c:pt idx="23045">
                  <c:v>-4.4118900000000003E-2</c:v>
                </c:pt>
                <c:pt idx="23046">
                  <c:v>-5.5079500000000003E-2</c:v>
                </c:pt>
                <c:pt idx="23047">
                  <c:v>-4.9892400000000003E-2</c:v>
                </c:pt>
                <c:pt idx="23048">
                  <c:v>-6.4603800000000003E-2</c:v>
                </c:pt>
                <c:pt idx="23049">
                  <c:v>-5.9503599999999997E-2</c:v>
                </c:pt>
                <c:pt idx="23050">
                  <c:v>-3.0674900000000001E-2</c:v>
                </c:pt>
                <c:pt idx="23051">
                  <c:v>-3.21245E-2</c:v>
                </c:pt>
                <c:pt idx="23052">
                  <c:v>-6.6078200000000004E-2</c:v>
                </c:pt>
                <c:pt idx="23053">
                  <c:v>-6.5127400000000002E-2</c:v>
                </c:pt>
                <c:pt idx="23054">
                  <c:v>-4.5234700000000003E-2</c:v>
                </c:pt>
                <c:pt idx="23055">
                  <c:v>-5.71184E-2</c:v>
                </c:pt>
                <c:pt idx="23056">
                  <c:v>-5.2426300000000002E-2</c:v>
                </c:pt>
                <c:pt idx="23057">
                  <c:v>-3.4565899999999997E-2</c:v>
                </c:pt>
                <c:pt idx="23058">
                  <c:v>-3.5937299999999998E-2</c:v>
                </c:pt>
                <c:pt idx="23059">
                  <c:v>-5.8072100000000001E-2</c:v>
                </c:pt>
                <c:pt idx="23060">
                  <c:v>-5.5814700000000002E-2</c:v>
                </c:pt>
                <c:pt idx="23061">
                  <c:v>-5.65557E-2</c:v>
                </c:pt>
                <c:pt idx="23062">
                  <c:v>-4.1427600000000002E-2</c:v>
                </c:pt>
                <c:pt idx="23063">
                  <c:v>-4.0386199999999997E-2</c:v>
                </c:pt>
                <c:pt idx="23064">
                  <c:v>-5.4973599999999997E-2</c:v>
                </c:pt>
                <c:pt idx="23065">
                  <c:v>-4.7129600000000001E-2</c:v>
                </c:pt>
                <c:pt idx="23066">
                  <c:v>-5.0764999999999998E-2</c:v>
                </c:pt>
                <c:pt idx="23067">
                  <c:v>-4.1822400000000003E-2</c:v>
                </c:pt>
                <c:pt idx="23068">
                  <c:v>-5.3614599999999998E-2</c:v>
                </c:pt>
                <c:pt idx="23069">
                  <c:v>-4.0610300000000002E-2</c:v>
                </c:pt>
                <c:pt idx="23070">
                  <c:v>-3.2216099999999998E-2</c:v>
                </c:pt>
                <c:pt idx="23071">
                  <c:v>-2.8839099999999999E-2</c:v>
                </c:pt>
                <c:pt idx="23072">
                  <c:v>-4.04978E-2</c:v>
                </c:pt>
                <c:pt idx="23073">
                  <c:v>-6.51674E-2</c:v>
                </c:pt>
                <c:pt idx="23074">
                  <c:v>-4.9313500000000003E-2</c:v>
                </c:pt>
                <c:pt idx="23075">
                  <c:v>-4.06942E-2</c:v>
                </c:pt>
                <c:pt idx="23076">
                  <c:v>-3.2763500000000001E-2</c:v>
                </c:pt>
                <c:pt idx="23077">
                  <c:v>-6.0482000000000001E-2</c:v>
                </c:pt>
                <c:pt idx="23078">
                  <c:v>-6.1671299999999998E-2</c:v>
                </c:pt>
                <c:pt idx="23079">
                  <c:v>-6.3294400000000001E-2</c:v>
                </c:pt>
                <c:pt idx="23080">
                  <c:v>-7.0899000000000004E-2</c:v>
                </c:pt>
                <c:pt idx="23081">
                  <c:v>-5.7327299999999998E-2</c:v>
                </c:pt>
                <c:pt idx="23082">
                  <c:v>-4.5765899999999998E-2</c:v>
                </c:pt>
                <c:pt idx="23083">
                  <c:v>-3.9974200000000001E-2</c:v>
                </c:pt>
                <c:pt idx="23084">
                  <c:v>-6.5077800000000005E-2</c:v>
                </c:pt>
                <c:pt idx="23085">
                  <c:v>-5.0448399999999997E-2</c:v>
                </c:pt>
                <c:pt idx="23086">
                  <c:v>-3.6027900000000002E-2</c:v>
                </c:pt>
                <c:pt idx="23087">
                  <c:v>-3.3389099999999998E-2</c:v>
                </c:pt>
                <c:pt idx="23088">
                  <c:v>-1.5729900000000002E-2</c:v>
                </c:pt>
                <c:pt idx="23089">
                  <c:v>-2.1206900000000001E-2</c:v>
                </c:pt>
                <c:pt idx="23090">
                  <c:v>-2.6124000000000001E-2</c:v>
                </c:pt>
                <c:pt idx="23091">
                  <c:v>-4.1020399999999999E-2</c:v>
                </c:pt>
                <c:pt idx="23092">
                  <c:v>-5.6972500000000001E-3</c:v>
                </c:pt>
                <c:pt idx="23093">
                  <c:v>-9.8695799999999993E-3</c:v>
                </c:pt>
                <c:pt idx="23094">
                  <c:v>-1.9888900000000001E-2</c:v>
                </c:pt>
                <c:pt idx="23095">
                  <c:v>-1.2206099999999999E-2</c:v>
                </c:pt>
                <c:pt idx="23096">
                  <c:v>-2.3130399999999999E-2</c:v>
                </c:pt>
                <c:pt idx="23097">
                  <c:v>-1.0744099999999999E-2</c:v>
                </c:pt>
                <c:pt idx="23098">
                  <c:v>-5.3453399999999996E-3</c:v>
                </c:pt>
                <c:pt idx="23099">
                  <c:v>-1.6107599999999999E-3</c:v>
                </c:pt>
                <c:pt idx="23100">
                  <c:v>-6.7148199999999998E-3</c:v>
                </c:pt>
                <c:pt idx="23101">
                  <c:v>-2.8536800000000001E-2</c:v>
                </c:pt>
                <c:pt idx="23102">
                  <c:v>-8.9387900000000003E-3</c:v>
                </c:pt>
                <c:pt idx="23103">
                  <c:v>1.2627599999999999E-2</c:v>
                </c:pt>
                <c:pt idx="23104">
                  <c:v>-4.1561100000000002E-3</c:v>
                </c:pt>
                <c:pt idx="23105">
                  <c:v>-2.3773200000000001E-2</c:v>
                </c:pt>
                <c:pt idx="23106">
                  <c:v>-2.7323699999999999E-2</c:v>
                </c:pt>
                <c:pt idx="23107" formatCode="0.00E+00">
                  <c:v>-2.99473E-2</c:v>
                </c:pt>
                <c:pt idx="23108">
                  <c:v>-2.0937000000000001E-2</c:v>
                </c:pt>
                <c:pt idx="23109">
                  <c:v>-2.6998500000000002E-3</c:v>
                </c:pt>
                <c:pt idx="23110">
                  <c:v>-1.6915300000000001E-2</c:v>
                </c:pt>
                <c:pt idx="23111">
                  <c:v>-2.8631199999999999E-2</c:v>
                </c:pt>
                <c:pt idx="23112">
                  <c:v>-1.9404399999999999E-2</c:v>
                </c:pt>
                <c:pt idx="23113">
                  <c:v>-2.6962300000000002E-2</c:v>
                </c:pt>
                <c:pt idx="23114">
                  <c:v>-5.12314E-3</c:v>
                </c:pt>
                <c:pt idx="23115">
                  <c:v>1.7588599999999999E-2</c:v>
                </c:pt>
                <c:pt idx="23116">
                  <c:v>3.37696E-3</c:v>
                </c:pt>
                <c:pt idx="23117">
                  <c:v>9.2792500000000002E-4</c:v>
                </c:pt>
                <c:pt idx="23118">
                  <c:v>-7.5502399999999997E-3</c:v>
                </c:pt>
                <c:pt idx="23119">
                  <c:v>1.82343E-3</c:v>
                </c:pt>
                <c:pt idx="23120">
                  <c:v>9.4079999999999997E-3</c:v>
                </c:pt>
                <c:pt idx="23121">
                  <c:v>1.36185E-2</c:v>
                </c:pt>
                <c:pt idx="23122">
                  <c:v>5.9642799999999998E-3</c:v>
                </c:pt>
                <c:pt idx="23123">
                  <c:v>-4.1189199999999999E-3</c:v>
                </c:pt>
                <c:pt idx="23124">
                  <c:v>-1.0049799999999999E-2</c:v>
                </c:pt>
                <c:pt idx="23125">
                  <c:v>-5.2480699999999996E-3</c:v>
                </c:pt>
                <c:pt idx="23126">
                  <c:v>5.41115E-3</c:v>
                </c:pt>
                <c:pt idx="23127">
                  <c:v>1.6004600000000001E-2</c:v>
                </c:pt>
                <c:pt idx="23128">
                  <c:v>1.2342499999999999E-2</c:v>
                </c:pt>
                <c:pt idx="23129">
                  <c:v>-1.3402000000000001E-2</c:v>
                </c:pt>
                <c:pt idx="23130">
                  <c:v>-5.1622400000000002E-3</c:v>
                </c:pt>
                <c:pt idx="23131">
                  <c:v>-1.0538100000000001E-3</c:v>
                </c:pt>
                <c:pt idx="23132">
                  <c:v>1.00832E-2</c:v>
                </c:pt>
                <c:pt idx="23133">
                  <c:v>8.6937000000000004E-3</c:v>
                </c:pt>
                <c:pt idx="23134">
                  <c:v>-1.0546700000000001E-2</c:v>
                </c:pt>
                <c:pt idx="23135">
                  <c:v>-3.5781899999999998E-2</c:v>
                </c:pt>
                <c:pt idx="23136">
                  <c:v>-6.2980700000000002E-3</c:v>
                </c:pt>
                <c:pt idx="23137">
                  <c:v>-5.9509299999999999E-4</c:v>
                </c:pt>
                <c:pt idx="23138">
                  <c:v>-2.6388200000000001E-3</c:v>
                </c:pt>
                <c:pt idx="23139">
                  <c:v>8.6393400000000006E-3</c:v>
                </c:pt>
                <c:pt idx="23140">
                  <c:v>-8.7804800000000002E-3</c:v>
                </c:pt>
                <c:pt idx="23141">
                  <c:v>1.23243E-2</c:v>
                </c:pt>
                <c:pt idx="23142">
                  <c:v>2.5587100000000001E-3</c:v>
                </c:pt>
                <c:pt idx="23143">
                  <c:v>2.5124500000000001E-2</c:v>
                </c:pt>
                <c:pt idx="23144">
                  <c:v>2.29759E-2</c:v>
                </c:pt>
                <c:pt idx="23145">
                  <c:v>2.1322299999999999E-2</c:v>
                </c:pt>
                <c:pt idx="23146">
                  <c:v>2.50826E-2</c:v>
                </c:pt>
                <c:pt idx="23147">
                  <c:v>2.7446699999999998E-3</c:v>
                </c:pt>
                <c:pt idx="23148">
                  <c:v>1.2789699999999999E-2</c:v>
                </c:pt>
                <c:pt idx="23149">
                  <c:v>1.5839599999999999E-2</c:v>
                </c:pt>
                <c:pt idx="23150">
                  <c:v>2.1642700000000001E-2</c:v>
                </c:pt>
                <c:pt idx="23151">
                  <c:v>1.5032800000000001E-2</c:v>
                </c:pt>
                <c:pt idx="23152">
                  <c:v>-4.9705499999999998E-3</c:v>
                </c:pt>
                <c:pt idx="23153">
                  <c:v>-1.10245E-3</c:v>
                </c:pt>
                <c:pt idx="23154">
                  <c:v>2.26774E-2</c:v>
                </c:pt>
                <c:pt idx="23155">
                  <c:v>9.2372900000000004E-3</c:v>
                </c:pt>
                <c:pt idx="23156">
                  <c:v>2.7567899999999999E-2</c:v>
                </c:pt>
                <c:pt idx="23157">
                  <c:v>2.9800400000000001E-2</c:v>
                </c:pt>
                <c:pt idx="23158">
                  <c:v>3.3730499999999997E-2</c:v>
                </c:pt>
                <c:pt idx="23159">
                  <c:v>2.9334099999999998E-2</c:v>
                </c:pt>
                <c:pt idx="23160">
                  <c:v>4.45662E-2</c:v>
                </c:pt>
                <c:pt idx="23161">
                  <c:v>4.6348599999999997E-2</c:v>
                </c:pt>
                <c:pt idx="23162">
                  <c:v>5.9537899999999998E-2</c:v>
                </c:pt>
                <c:pt idx="23163">
                  <c:v>4.6720499999999998E-2</c:v>
                </c:pt>
                <c:pt idx="23164">
                  <c:v>3.8182300000000002E-2</c:v>
                </c:pt>
                <c:pt idx="23165">
                  <c:v>3.2012899999999997E-2</c:v>
                </c:pt>
                <c:pt idx="23166">
                  <c:v>4.7638899999999998E-2</c:v>
                </c:pt>
                <c:pt idx="23167">
                  <c:v>3.9712900000000002E-2</c:v>
                </c:pt>
                <c:pt idx="23168">
                  <c:v>2.78664E-2</c:v>
                </c:pt>
                <c:pt idx="23169">
                  <c:v>4.02613E-2</c:v>
                </c:pt>
                <c:pt idx="23170">
                  <c:v>3.8138400000000003E-2</c:v>
                </c:pt>
                <c:pt idx="23171">
                  <c:v>5.6819000000000001E-2</c:v>
                </c:pt>
                <c:pt idx="23172">
                  <c:v>4.9855200000000002E-2</c:v>
                </c:pt>
                <c:pt idx="23173">
                  <c:v>2.9783199999999999E-2</c:v>
                </c:pt>
                <c:pt idx="23174">
                  <c:v>2.4437E-2</c:v>
                </c:pt>
                <c:pt idx="23175">
                  <c:v>2.6582700000000001E-2</c:v>
                </c:pt>
                <c:pt idx="23176">
                  <c:v>4.0785799999999997E-2</c:v>
                </c:pt>
                <c:pt idx="23177">
                  <c:v>5.5383700000000001E-2</c:v>
                </c:pt>
                <c:pt idx="23178">
                  <c:v>4.0943100000000003E-2</c:v>
                </c:pt>
                <c:pt idx="23179">
                  <c:v>5.0930000000000003E-2</c:v>
                </c:pt>
                <c:pt idx="23180">
                  <c:v>3.8116499999999998E-2</c:v>
                </c:pt>
                <c:pt idx="23181">
                  <c:v>3.4090000000000002E-2</c:v>
                </c:pt>
                <c:pt idx="23182">
                  <c:v>5.85947E-2</c:v>
                </c:pt>
                <c:pt idx="23183">
                  <c:v>5.5926299999999998E-2</c:v>
                </c:pt>
                <c:pt idx="23184">
                  <c:v>5.7299599999999999E-2</c:v>
                </c:pt>
                <c:pt idx="23185">
                  <c:v>5.4518700000000003E-2</c:v>
                </c:pt>
                <c:pt idx="23186">
                  <c:v>4.3287300000000001E-2</c:v>
                </c:pt>
                <c:pt idx="23187">
                  <c:v>5.5134799999999998E-2</c:v>
                </c:pt>
                <c:pt idx="23188">
                  <c:v>6.2555299999999994E-2</c:v>
                </c:pt>
                <c:pt idx="23189">
                  <c:v>7.2113999999999998E-2</c:v>
                </c:pt>
                <c:pt idx="23190">
                  <c:v>4.94022E-2</c:v>
                </c:pt>
                <c:pt idx="23191">
                  <c:v>3.6782299999999997E-2</c:v>
                </c:pt>
                <c:pt idx="23192">
                  <c:v>4.6469700000000003E-2</c:v>
                </c:pt>
                <c:pt idx="23193">
                  <c:v>6.2353100000000002E-2</c:v>
                </c:pt>
                <c:pt idx="23194">
                  <c:v>4.68359E-2</c:v>
                </c:pt>
                <c:pt idx="23195">
                  <c:v>5.7156600000000002E-2</c:v>
                </c:pt>
                <c:pt idx="23196">
                  <c:v>4.00772E-2</c:v>
                </c:pt>
                <c:pt idx="23197">
                  <c:v>4.0307000000000003E-2</c:v>
                </c:pt>
                <c:pt idx="23198">
                  <c:v>7.3285100000000006E-2</c:v>
                </c:pt>
                <c:pt idx="23199">
                  <c:v>6.0301800000000003E-2</c:v>
                </c:pt>
                <c:pt idx="23200">
                  <c:v>5.65014E-2</c:v>
                </c:pt>
                <c:pt idx="23201">
                  <c:v>5.35326E-2</c:v>
                </c:pt>
                <c:pt idx="23202">
                  <c:v>4.1157699999999998E-2</c:v>
                </c:pt>
                <c:pt idx="23203">
                  <c:v>5.0751699999999997E-2</c:v>
                </c:pt>
                <c:pt idx="23204">
                  <c:v>6.6263199999999994E-2</c:v>
                </c:pt>
                <c:pt idx="23205">
                  <c:v>4.7617E-2</c:v>
                </c:pt>
                <c:pt idx="23206">
                  <c:v>5.15947E-2</c:v>
                </c:pt>
                <c:pt idx="23207">
                  <c:v>6.08263E-2</c:v>
                </c:pt>
                <c:pt idx="23208">
                  <c:v>4.2077099999999999E-2</c:v>
                </c:pt>
                <c:pt idx="23209">
                  <c:v>3.8712499999999997E-2</c:v>
                </c:pt>
                <c:pt idx="23210">
                  <c:v>3.2957100000000003E-2</c:v>
                </c:pt>
                <c:pt idx="23211">
                  <c:v>4.7228800000000001E-2</c:v>
                </c:pt>
                <c:pt idx="23212">
                  <c:v>6.4868899999999993E-2</c:v>
                </c:pt>
                <c:pt idx="23213">
                  <c:v>5.7251900000000001E-2</c:v>
                </c:pt>
                <c:pt idx="23214">
                  <c:v>5.1109300000000003E-2</c:v>
                </c:pt>
                <c:pt idx="23215">
                  <c:v>5.3695699999999999E-2</c:v>
                </c:pt>
                <c:pt idx="23216">
                  <c:v>6.0935000000000003E-2</c:v>
                </c:pt>
                <c:pt idx="23217">
                  <c:v>5.6231499999999997E-2</c:v>
                </c:pt>
                <c:pt idx="23218">
                  <c:v>4.7944100000000003E-2</c:v>
                </c:pt>
                <c:pt idx="23219">
                  <c:v>6.7537299999999995E-2</c:v>
                </c:pt>
                <c:pt idx="23220">
                  <c:v>6.4354900000000007E-2</c:v>
                </c:pt>
                <c:pt idx="23221">
                  <c:v>3.45583E-2</c:v>
                </c:pt>
                <c:pt idx="23222">
                  <c:v>4.95892E-2</c:v>
                </c:pt>
                <c:pt idx="23223">
                  <c:v>4.1397999999999997E-2</c:v>
                </c:pt>
                <c:pt idx="23224">
                  <c:v>5.7900399999999998E-2</c:v>
                </c:pt>
                <c:pt idx="23225">
                  <c:v>5.1741599999999999E-2</c:v>
                </c:pt>
                <c:pt idx="23226">
                  <c:v>4.8397099999999998E-2</c:v>
                </c:pt>
                <c:pt idx="23227">
                  <c:v>6.8621600000000005E-2</c:v>
                </c:pt>
                <c:pt idx="23228">
                  <c:v>6.3950499999999993E-2</c:v>
                </c:pt>
                <c:pt idx="23229">
                  <c:v>5.4677000000000003E-2</c:v>
                </c:pt>
                <c:pt idx="23230">
                  <c:v>6.2373199999999997E-2</c:v>
                </c:pt>
                <c:pt idx="23231">
                  <c:v>6.3554799999999995E-2</c:v>
                </c:pt>
                <c:pt idx="23232">
                  <c:v>5.8832200000000001E-2</c:v>
                </c:pt>
                <c:pt idx="23233">
                  <c:v>4.6965600000000003E-2</c:v>
                </c:pt>
                <c:pt idx="23234">
                  <c:v>3.4487700000000003E-2</c:v>
                </c:pt>
                <c:pt idx="23235">
                  <c:v>4.5089700000000003E-2</c:v>
                </c:pt>
                <c:pt idx="23236">
                  <c:v>3.7820800000000002E-2</c:v>
                </c:pt>
                <c:pt idx="23237">
                  <c:v>4.57802E-2</c:v>
                </c:pt>
                <c:pt idx="23238">
                  <c:v>4.5172700000000003E-2</c:v>
                </c:pt>
                <c:pt idx="23239">
                  <c:v>4.2422300000000003E-2</c:v>
                </c:pt>
                <c:pt idx="23240">
                  <c:v>6.8408999999999998E-2</c:v>
                </c:pt>
                <c:pt idx="23241">
                  <c:v>7.2753899999999996E-2</c:v>
                </c:pt>
                <c:pt idx="23242">
                  <c:v>6.4546599999999996E-2</c:v>
                </c:pt>
                <c:pt idx="23243">
                  <c:v>6.0065300000000002E-2</c:v>
                </c:pt>
                <c:pt idx="23244">
                  <c:v>4.8379900000000003E-2</c:v>
                </c:pt>
                <c:pt idx="23245">
                  <c:v>4.19922E-2</c:v>
                </c:pt>
                <c:pt idx="23246">
                  <c:v>5.1025399999999999E-2</c:v>
                </c:pt>
                <c:pt idx="23247">
                  <c:v>5.0096500000000002E-2</c:v>
                </c:pt>
                <c:pt idx="23248">
                  <c:v>6.3763600000000004E-2</c:v>
                </c:pt>
                <c:pt idx="23249">
                  <c:v>3.8872700000000003E-2</c:v>
                </c:pt>
                <c:pt idx="23250">
                  <c:v>3.7445100000000002E-2</c:v>
                </c:pt>
                <c:pt idx="23251">
                  <c:v>5.1534700000000003E-2</c:v>
                </c:pt>
                <c:pt idx="23252">
                  <c:v>5.88341E-2</c:v>
                </c:pt>
                <c:pt idx="23253">
                  <c:v>6.2025999999999998E-2</c:v>
                </c:pt>
                <c:pt idx="23254">
                  <c:v>3.9676700000000002E-2</c:v>
                </c:pt>
                <c:pt idx="23255">
                  <c:v>6.0516399999999998E-2</c:v>
                </c:pt>
                <c:pt idx="23256">
                  <c:v>5.7188000000000003E-2</c:v>
                </c:pt>
                <c:pt idx="23257">
                  <c:v>5.9586500000000001E-2</c:v>
                </c:pt>
                <c:pt idx="23258">
                  <c:v>7.8149800000000005E-2</c:v>
                </c:pt>
                <c:pt idx="23259">
                  <c:v>6.7206399999999999E-2</c:v>
                </c:pt>
                <c:pt idx="23260">
                  <c:v>5.5734600000000002E-2</c:v>
                </c:pt>
                <c:pt idx="23261">
                  <c:v>3.4717600000000001E-2</c:v>
                </c:pt>
                <c:pt idx="23262">
                  <c:v>4.9454699999999997E-2</c:v>
                </c:pt>
                <c:pt idx="23263">
                  <c:v>7.1212800000000007E-2</c:v>
                </c:pt>
                <c:pt idx="23264">
                  <c:v>7.0649100000000006E-2</c:v>
                </c:pt>
                <c:pt idx="23265">
                  <c:v>6.5490699999999999E-2</c:v>
                </c:pt>
                <c:pt idx="23266">
                  <c:v>4.60548E-2</c:v>
                </c:pt>
                <c:pt idx="23267">
                  <c:v>6.4552300000000007E-2</c:v>
                </c:pt>
                <c:pt idx="23268">
                  <c:v>7.3658000000000001E-2</c:v>
                </c:pt>
                <c:pt idx="23269">
                  <c:v>9.5227199999999998E-2</c:v>
                </c:pt>
                <c:pt idx="23270">
                  <c:v>7.6396000000000006E-2</c:v>
                </c:pt>
                <c:pt idx="23271">
                  <c:v>7.9928399999999997E-2</c:v>
                </c:pt>
                <c:pt idx="23272">
                  <c:v>7.8898399999999994E-2</c:v>
                </c:pt>
                <c:pt idx="23273">
                  <c:v>0.10083</c:v>
                </c:pt>
                <c:pt idx="23274">
                  <c:v>0.10018299999999999</c:v>
                </c:pt>
                <c:pt idx="23275">
                  <c:v>0.10535</c:v>
                </c:pt>
                <c:pt idx="23276">
                  <c:v>7.8030600000000006E-2</c:v>
                </c:pt>
                <c:pt idx="23277">
                  <c:v>7.8675300000000004E-2</c:v>
                </c:pt>
                <c:pt idx="23278">
                  <c:v>8.2339300000000004E-2</c:v>
                </c:pt>
                <c:pt idx="23279">
                  <c:v>6.2537200000000001E-2</c:v>
                </c:pt>
                <c:pt idx="23280">
                  <c:v>5.5293099999999998E-2</c:v>
                </c:pt>
                <c:pt idx="23281">
                  <c:v>7.9084399999999999E-2</c:v>
                </c:pt>
                <c:pt idx="23282">
                  <c:v>8.2650199999999993E-2</c:v>
                </c:pt>
                <c:pt idx="23283">
                  <c:v>7.2408700000000006E-2</c:v>
                </c:pt>
                <c:pt idx="23284">
                  <c:v>6.5706299999999995E-2</c:v>
                </c:pt>
                <c:pt idx="23285">
                  <c:v>5.5458100000000003E-2</c:v>
                </c:pt>
                <c:pt idx="23286">
                  <c:v>9.3722299999999995E-2</c:v>
                </c:pt>
                <c:pt idx="23287">
                  <c:v>8.2605399999999995E-2</c:v>
                </c:pt>
                <c:pt idx="23288">
                  <c:v>7.3463399999999998E-2</c:v>
                </c:pt>
                <c:pt idx="23289">
                  <c:v>7.8206100000000001E-2</c:v>
                </c:pt>
                <c:pt idx="23290">
                  <c:v>7.3814400000000002E-2</c:v>
                </c:pt>
                <c:pt idx="23291">
                  <c:v>6.8686499999999998E-2</c:v>
                </c:pt>
                <c:pt idx="23292">
                  <c:v>6.9760299999999997E-2</c:v>
                </c:pt>
                <c:pt idx="23293">
                  <c:v>9.7923300000000005E-2</c:v>
                </c:pt>
                <c:pt idx="23294">
                  <c:v>0.101506</c:v>
                </c:pt>
                <c:pt idx="23295">
                  <c:v>6.9747900000000002E-2</c:v>
                </c:pt>
                <c:pt idx="23296">
                  <c:v>6.9027900000000003E-2</c:v>
                </c:pt>
                <c:pt idx="23297">
                  <c:v>6.2583E-2</c:v>
                </c:pt>
                <c:pt idx="23298">
                  <c:v>8.1160499999999997E-2</c:v>
                </c:pt>
                <c:pt idx="23299">
                  <c:v>8.8247300000000001E-2</c:v>
                </c:pt>
                <c:pt idx="23300">
                  <c:v>7.3196399999999995E-2</c:v>
                </c:pt>
                <c:pt idx="23301">
                  <c:v>4.8338899999999997E-2</c:v>
                </c:pt>
                <c:pt idx="23302">
                  <c:v>7.1639099999999997E-2</c:v>
                </c:pt>
                <c:pt idx="23303">
                  <c:v>7.6838500000000004E-2</c:v>
                </c:pt>
                <c:pt idx="23304">
                  <c:v>9.1356300000000001E-2</c:v>
                </c:pt>
                <c:pt idx="23305">
                  <c:v>6.6215499999999997E-2</c:v>
                </c:pt>
                <c:pt idx="23306" formatCode="0.00E+00">
                  <c:v>4.79155E-2</c:v>
                </c:pt>
                <c:pt idx="23307">
                  <c:v>6.6305199999999995E-2</c:v>
                </c:pt>
                <c:pt idx="23308">
                  <c:v>6.9729799999999995E-2</c:v>
                </c:pt>
                <c:pt idx="23309">
                  <c:v>6.6055299999999997E-2</c:v>
                </c:pt>
                <c:pt idx="23310">
                  <c:v>7.9035800000000003E-2</c:v>
                </c:pt>
                <c:pt idx="23311">
                  <c:v>6.8079899999999999E-2</c:v>
                </c:pt>
                <c:pt idx="23312">
                  <c:v>7.0000599999999996E-2</c:v>
                </c:pt>
                <c:pt idx="23313">
                  <c:v>7.0336300000000004E-2</c:v>
                </c:pt>
                <c:pt idx="23314">
                  <c:v>7.2582199999999999E-2</c:v>
                </c:pt>
                <c:pt idx="23315">
                  <c:v>8.6955099999999994E-2</c:v>
                </c:pt>
                <c:pt idx="23316">
                  <c:v>7.8561800000000001E-2</c:v>
                </c:pt>
                <c:pt idx="23317">
                  <c:v>5.7865100000000003E-2</c:v>
                </c:pt>
                <c:pt idx="23318">
                  <c:v>5.4509200000000001E-2</c:v>
                </c:pt>
                <c:pt idx="23319">
                  <c:v>6.4673400000000006E-2</c:v>
                </c:pt>
                <c:pt idx="23320">
                  <c:v>5.24921E-2</c:v>
                </c:pt>
                <c:pt idx="23321">
                  <c:v>3.05004E-2</c:v>
                </c:pt>
                <c:pt idx="23322">
                  <c:v>4.2541500000000003E-2</c:v>
                </c:pt>
                <c:pt idx="23323">
                  <c:v>3.95012E-2</c:v>
                </c:pt>
                <c:pt idx="23324">
                  <c:v>3.2888399999999998E-2</c:v>
                </c:pt>
                <c:pt idx="23325">
                  <c:v>3.4405699999999997E-2</c:v>
                </c:pt>
                <c:pt idx="23326">
                  <c:v>1.5061400000000001E-2</c:v>
                </c:pt>
                <c:pt idx="23327">
                  <c:v>4.0161099999999998E-2</c:v>
                </c:pt>
                <c:pt idx="23328">
                  <c:v>4.19292E-2</c:v>
                </c:pt>
                <c:pt idx="23329">
                  <c:v>4.9200099999999997E-2</c:v>
                </c:pt>
                <c:pt idx="23330">
                  <c:v>5.3075799999999999E-2</c:v>
                </c:pt>
                <c:pt idx="23331">
                  <c:v>4.6405799999999997E-2</c:v>
                </c:pt>
                <c:pt idx="23332">
                  <c:v>5.9071499999999999E-2</c:v>
                </c:pt>
                <c:pt idx="23333">
                  <c:v>3.0294399999999999E-2</c:v>
                </c:pt>
                <c:pt idx="23334">
                  <c:v>5.1466900000000003E-2</c:v>
                </c:pt>
                <c:pt idx="23335">
                  <c:v>6.0834899999999997E-2</c:v>
                </c:pt>
                <c:pt idx="23336">
                  <c:v>3.8896600000000003E-2</c:v>
                </c:pt>
                <c:pt idx="23337">
                  <c:v>3.11699E-2</c:v>
                </c:pt>
                <c:pt idx="23338">
                  <c:v>2.39201E-2</c:v>
                </c:pt>
                <c:pt idx="23339">
                  <c:v>2.91042E-2</c:v>
                </c:pt>
                <c:pt idx="23340">
                  <c:v>4.7486300000000002E-2</c:v>
                </c:pt>
                <c:pt idx="23341">
                  <c:v>5.8783500000000002E-2</c:v>
                </c:pt>
                <c:pt idx="23342">
                  <c:v>6.3539499999999999E-2</c:v>
                </c:pt>
                <c:pt idx="23343">
                  <c:v>2.4839400000000001E-2</c:v>
                </c:pt>
                <c:pt idx="23344">
                  <c:v>5.2762000000000003E-2</c:v>
                </c:pt>
                <c:pt idx="23345">
                  <c:v>0.100914</c:v>
                </c:pt>
                <c:pt idx="23346">
                  <c:v>7.6473200000000005E-2</c:v>
                </c:pt>
                <c:pt idx="23347">
                  <c:v>3.5480499999999998E-2</c:v>
                </c:pt>
                <c:pt idx="23348">
                  <c:v>3.8638100000000002E-2</c:v>
                </c:pt>
                <c:pt idx="23349">
                  <c:v>6.17266E-2</c:v>
                </c:pt>
                <c:pt idx="23350">
                  <c:v>6.5367700000000001E-2</c:v>
                </c:pt>
                <c:pt idx="23351">
                  <c:v>6.36549E-2</c:v>
                </c:pt>
                <c:pt idx="23352">
                  <c:v>5.4271699999999999E-2</c:v>
                </c:pt>
                <c:pt idx="23353">
                  <c:v>3.4006099999999997E-2</c:v>
                </c:pt>
                <c:pt idx="23354">
                  <c:v>1.8939999999999999E-2</c:v>
                </c:pt>
                <c:pt idx="23355">
                  <c:v>4.73938E-2</c:v>
                </c:pt>
                <c:pt idx="23356">
                  <c:v>6.5639500000000003E-2</c:v>
                </c:pt>
                <c:pt idx="23357">
                  <c:v>6.2266299999999997E-2</c:v>
                </c:pt>
                <c:pt idx="23358">
                  <c:v>4.8824300000000001E-2</c:v>
                </c:pt>
                <c:pt idx="23359">
                  <c:v>3.08819E-2</c:v>
                </c:pt>
                <c:pt idx="23360">
                  <c:v>4.22277E-2</c:v>
                </c:pt>
                <c:pt idx="23361">
                  <c:v>3.20311E-2</c:v>
                </c:pt>
                <c:pt idx="23362">
                  <c:v>5.5417099999999997E-2</c:v>
                </c:pt>
                <c:pt idx="23363">
                  <c:v>5.4610300000000001E-2</c:v>
                </c:pt>
                <c:pt idx="23364">
                  <c:v>2.7322800000000001E-2</c:v>
                </c:pt>
                <c:pt idx="23365">
                  <c:v>2.2616399999999998E-2</c:v>
                </c:pt>
                <c:pt idx="23366">
                  <c:v>3.03211E-2</c:v>
                </c:pt>
                <c:pt idx="23367">
                  <c:v>4.0352800000000001E-2</c:v>
                </c:pt>
                <c:pt idx="23368">
                  <c:v>5.0085999999999999E-2</c:v>
                </c:pt>
                <c:pt idx="23369">
                  <c:v>4.1343699999999997E-2</c:v>
                </c:pt>
                <c:pt idx="23370">
                  <c:v>1.9573199999999999E-2</c:v>
                </c:pt>
                <c:pt idx="23371">
                  <c:v>2.4796499999999999E-2</c:v>
                </c:pt>
                <c:pt idx="23372">
                  <c:v>3.6999700000000003E-2</c:v>
                </c:pt>
                <c:pt idx="23373">
                  <c:v>4.5242299999999999E-2</c:v>
                </c:pt>
                <c:pt idx="23374">
                  <c:v>4.2781800000000002E-2</c:v>
                </c:pt>
                <c:pt idx="23375">
                  <c:v>6.8473800000000001E-3</c:v>
                </c:pt>
                <c:pt idx="23376">
                  <c:v>-7.6236699999999999E-3</c:v>
                </c:pt>
                <c:pt idx="23377">
                  <c:v>-1.2368199999999999E-2</c:v>
                </c:pt>
                <c:pt idx="23378">
                  <c:v>8.1462900000000005E-3</c:v>
                </c:pt>
                <c:pt idx="23379">
                  <c:v>2.7481999999999999E-2</c:v>
                </c:pt>
                <c:pt idx="23380">
                  <c:v>4.0742899999999999E-2</c:v>
                </c:pt>
                <c:pt idx="23381">
                  <c:v>1.37091E-2</c:v>
                </c:pt>
                <c:pt idx="23382">
                  <c:v>-2.1896400000000001E-3</c:v>
                </c:pt>
                <c:pt idx="23383">
                  <c:v>1.32561E-2</c:v>
                </c:pt>
                <c:pt idx="23384">
                  <c:v>9.7084000000000005E-4</c:v>
                </c:pt>
                <c:pt idx="23385">
                  <c:v>3.72334E-2</c:v>
                </c:pt>
                <c:pt idx="23386">
                  <c:v>1.95017E-2</c:v>
                </c:pt>
                <c:pt idx="23387">
                  <c:v>1.9755399999999999E-2</c:v>
                </c:pt>
                <c:pt idx="23388">
                  <c:v>1.1306800000000001E-2</c:v>
                </c:pt>
                <c:pt idx="23389">
                  <c:v>-1.7833700000000001E-4</c:v>
                </c:pt>
                <c:pt idx="23390">
                  <c:v>5.7708700000000002E-2</c:v>
                </c:pt>
                <c:pt idx="23391">
                  <c:v>2.89745E-2</c:v>
                </c:pt>
                <c:pt idx="23392">
                  <c:v>1.11637E-2</c:v>
                </c:pt>
                <c:pt idx="23393">
                  <c:v>6.3104600000000004E-3</c:v>
                </c:pt>
                <c:pt idx="23394">
                  <c:v>-1.57547E-3</c:v>
                </c:pt>
                <c:pt idx="23395">
                  <c:v>-1.2094499999999999E-2</c:v>
                </c:pt>
                <c:pt idx="23396">
                  <c:v>2.5652899999999999E-2</c:v>
                </c:pt>
                <c:pt idx="23397">
                  <c:v>2.5817900000000001E-2</c:v>
                </c:pt>
                <c:pt idx="23398">
                  <c:v>1.18055E-2</c:v>
                </c:pt>
                <c:pt idx="23399">
                  <c:v>2.2907299999999999E-3</c:v>
                </c:pt>
                <c:pt idx="23400">
                  <c:v>1.9619000000000001E-2</c:v>
                </c:pt>
                <c:pt idx="23401">
                  <c:v>6.8674100000000002E-2</c:v>
                </c:pt>
                <c:pt idx="23402">
                  <c:v>2.86217E-2</c:v>
                </c:pt>
                <c:pt idx="23403">
                  <c:v>1.9885099999999999E-2</c:v>
                </c:pt>
                <c:pt idx="23404">
                  <c:v>-3.2291400000000001E-3</c:v>
                </c:pt>
                <c:pt idx="23405">
                  <c:v>-6.3915300000000003E-3</c:v>
                </c:pt>
                <c:pt idx="23406">
                  <c:v>1.4582599999999999E-2</c:v>
                </c:pt>
                <c:pt idx="23407">
                  <c:v>2.73581E-2</c:v>
                </c:pt>
                <c:pt idx="23408">
                  <c:v>3.80039E-2</c:v>
                </c:pt>
                <c:pt idx="23409">
                  <c:v>2.60162E-2</c:v>
                </c:pt>
                <c:pt idx="23410">
                  <c:v>6.7586900000000004E-3</c:v>
                </c:pt>
                <c:pt idx="23411">
                  <c:v>1.1025399999999999E-2</c:v>
                </c:pt>
                <c:pt idx="23412">
                  <c:v>3.1916600000000003E-2</c:v>
                </c:pt>
                <c:pt idx="23413">
                  <c:v>3.0905700000000001E-2</c:v>
                </c:pt>
                <c:pt idx="23414">
                  <c:v>1.2016300000000001E-2</c:v>
                </c:pt>
                <c:pt idx="23415">
                  <c:v>-2.8629300000000001E-3</c:v>
                </c:pt>
                <c:pt idx="23416">
                  <c:v>-1.40038E-2</c:v>
                </c:pt>
                <c:pt idx="23417">
                  <c:v>-1.08156E-2</c:v>
                </c:pt>
                <c:pt idx="23418">
                  <c:v>4.6510700000000002E-3</c:v>
                </c:pt>
                <c:pt idx="23419">
                  <c:v>-1.8281899999999999E-3</c:v>
                </c:pt>
                <c:pt idx="23420">
                  <c:v>-9.2840200000000005E-3</c:v>
                </c:pt>
                <c:pt idx="23421">
                  <c:v>-1.0252E-3</c:v>
                </c:pt>
                <c:pt idx="23422">
                  <c:v>4.9514800000000003E-3</c:v>
                </c:pt>
                <c:pt idx="23423">
                  <c:v>-1.159E-2</c:v>
                </c:pt>
                <c:pt idx="23424">
                  <c:v>7.9593700000000003E-3</c:v>
                </c:pt>
                <c:pt idx="23425">
                  <c:v>2.8791400000000001E-3</c:v>
                </c:pt>
                <c:pt idx="23426">
                  <c:v>7.3718999999999998E-4</c:v>
                </c:pt>
                <c:pt idx="23427">
                  <c:v>-2.4627699999999999E-2</c:v>
                </c:pt>
                <c:pt idx="23428">
                  <c:v>-2.2553400000000001E-2</c:v>
                </c:pt>
                <c:pt idx="23429">
                  <c:v>-1.37348E-2</c:v>
                </c:pt>
                <c:pt idx="23430">
                  <c:v>-9.4509099999999999E-3</c:v>
                </c:pt>
                <c:pt idx="23431">
                  <c:v>-2.4719199999999998E-3</c:v>
                </c:pt>
                <c:pt idx="23432">
                  <c:v>-1.24111E-2</c:v>
                </c:pt>
                <c:pt idx="23433">
                  <c:v>6.5441099999999997E-3</c:v>
                </c:pt>
                <c:pt idx="23434">
                  <c:v>-8.7032299999999993E-3</c:v>
                </c:pt>
                <c:pt idx="23435">
                  <c:v>-4.5947999999999996E-3</c:v>
                </c:pt>
                <c:pt idx="23436">
                  <c:v>-1.7068900000000001E-2</c:v>
                </c:pt>
                <c:pt idx="23437">
                  <c:v>-8.8052700000000005E-3</c:v>
                </c:pt>
                <c:pt idx="23438">
                  <c:v>-1.1371600000000001E-2</c:v>
                </c:pt>
                <c:pt idx="23439">
                  <c:v>-1.00164E-2</c:v>
                </c:pt>
                <c:pt idx="23440">
                  <c:v>-5.9102099999999998E-2</c:v>
                </c:pt>
                <c:pt idx="23441">
                  <c:v>-4.3705899999999999E-2</c:v>
                </c:pt>
                <c:pt idx="23442">
                  <c:v>-2.5185599999999999E-2</c:v>
                </c:pt>
                <c:pt idx="23443">
                  <c:v>-2.0483000000000001E-2</c:v>
                </c:pt>
                <c:pt idx="23444">
                  <c:v>-5.0831800000000003E-2</c:v>
                </c:pt>
                <c:pt idx="23445">
                  <c:v>-5.2882199999999997E-2</c:v>
                </c:pt>
                <c:pt idx="23446">
                  <c:v>-4.8903500000000003E-2</c:v>
                </c:pt>
                <c:pt idx="23447">
                  <c:v>-4.6380999999999999E-2</c:v>
                </c:pt>
                <c:pt idx="23448">
                  <c:v>-3.6426500000000001E-2</c:v>
                </c:pt>
                <c:pt idx="23449">
                  <c:v>-5.7391200000000003E-2</c:v>
                </c:pt>
                <c:pt idx="23450">
                  <c:v>-8.1668900000000003E-2</c:v>
                </c:pt>
                <c:pt idx="23451">
                  <c:v>-7.1526500000000007E-2</c:v>
                </c:pt>
                <c:pt idx="23452">
                  <c:v>-7.3283200000000007E-2</c:v>
                </c:pt>
                <c:pt idx="23453">
                  <c:v>-7.0281999999999997E-2</c:v>
                </c:pt>
                <c:pt idx="23454">
                  <c:v>-7.5791399999999995E-2</c:v>
                </c:pt>
                <c:pt idx="23455">
                  <c:v>-8.6207400000000003E-2</c:v>
                </c:pt>
                <c:pt idx="23456">
                  <c:v>-7.0461300000000004E-2</c:v>
                </c:pt>
                <c:pt idx="23457">
                  <c:v>-5.9700000000000003E-2</c:v>
                </c:pt>
                <c:pt idx="23458">
                  <c:v>-6.2149999999999997E-2</c:v>
                </c:pt>
                <c:pt idx="23459">
                  <c:v>-4.73967E-2</c:v>
                </c:pt>
                <c:pt idx="23460">
                  <c:v>-3.8556100000000003E-2</c:v>
                </c:pt>
                <c:pt idx="23461">
                  <c:v>-4.04739E-2</c:v>
                </c:pt>
                <c:pt idx="23462">
                  <c:v>-3.72486E-2</c:v>
                </c:pt>
                <c:pt idx="23463">
                  <c:v>-2.26097E-2</c:v>
                </c:pt>
                <c:pt idx="23464">
                  <c:v>-2.6474999999999999E-2</c:v>
                </c:pt>
                <c:pt idx="23465">
                  <c:v>-3.9159800000000002E-2</c:v>
                </c:pt>
                <c:pt idx="23466">
                  <c:v>-1.44815E-2</c:v>
                </c:pt>
                <c:pt idx="23467">
                  <c:v>-4.2066600000000003E-2</c:v>
                </c:pt>
                <c:pt idx="23468">
                  <c:v>-3.5522499999999999E-2</c:v>
                </c:pt>
                <c:pt idx="23469">
                  <c:v>-3.2154099999999998E-2</c:v>
                </c:pt>
                <c:pt idx="23470">
                  <c:v>-2.2387500000000001E-2</c:v>
                </c:pt>
                <c:pt idx="23471">
                  <c:v>-3.3129699999999998E-2</c:v>
                </c:pt>
                <c:pt idx="23472">
                  <c:v>-2.8192499999999999E-2</c:v>
                </c:pt>
                <c:pt idx="23473">
                  <c:v>-3.40395E-2</c:v>
                </c:pt>
                <c:pt idx="23474">
                  <c:v>-1.26877E-2</c:v>
                </c:pt>
                <c:pt idx="23475">
                  <c:v>-2.4504700000000001E-2</c:v>
                </c:pt>
                <c:pt idx="23476">
                  <c:v>-4.4132200000000003E-2</c:v>
                </c:pt>
                <c:pt idx="23477">
                  <c:v>-3.4449599999999997E-2</c:v>
                </c:pt>
                <c:pt idx="23478">
                  <c:v>-2.9447600000000001E-2</c:v>
                </c:pt>
                <c:pt idx="23479">
                  <c:v>-3.3103E-2</c:v>
                </c:pt>
                <c:pt idx="23480">
                  <c:v>-3.4286499999999998E-2</c:v>
                </c:pt>
                <c:pt idx="23481">
                  <c:v>-4.21143E-2</c:v>
                </c:pt>
                <c:pt idx="23482">
                  <c:v>-5.8282899999999999E-2</c:v>
                </c:pt>
                <c:pt idx="23483">
                  <c:v>-3.9671900000000003E-2</c:v>
                </c:pt>
                <c:pt idx="23484">
                  <c:v>-4.1671800000000002E-2</c:v>
                </c:pt>
                <c:pt idx="23485">
                  <c:v>-4.4600500000000001E-2</c:v>
                </c:pt>
                <c:pt idx="23486">
                  <c:v>-4.9510999999999999E-2</c:v>
                </c:pt>
                <c:pt idx="23487">
                  <c:v>-4.8537299999999999E-2</c:v>
                </c:pt>
                <c:pt idx="23488">
                  <c:v>-6.8318400000000001E-2</c:v>
                </c:pt>
                <c:pt idx="23489">
                  <c:v>-5.9862100000000001E-2</c:v>
                </c:pt>
                <c:pt idx="23490">
                  <c:v>-5.06449E-2</c:v>
                </c:pt>
                <c:pt idx="23491">
                  <c:v>-4.9265900000000001E-2</c:v>
                </c:pt>
                <c:pt idx="23492">
                  <c:v>-6.8571099999999996E-2</c:v>
                </c:pt>
                <c:pt idx="23493">
                  <c:v>-6.3115099999999993E-2</c:v>
                </c:pt>
                <c:pt idx="23494">
                  <c:v>-5.5357000000000003E-2</c:v>
                </c:pt>
                <c:pt idx="23495">
                  <c:v>-4.1524899999999997E-2</c:v>
                </c:pt>
                <c:pt idx="23496">
                  <c:v>-4.9963E-2</c:v>
                </c:pt>
                <c:pt idx="23497">
                  <c:v>-4.6995200000000001E-2</c:v>
                </c:pt>
                <c:pt idx="23498">
                  <c:v>-5.07021E-2</c:v>
                </c:pt>
                <c:pt idx="23499">
                  <c:v>-2.9258699999999999E-2</c:v>
                </c:pt>
                <c:pt idx="23500">
                  <c:v>-3.3425299999999998E-2</c:v>
                </c:pt>
                <c:pt idx="23501">
                  <c:v>-2.54927E-2</c:v>
                </c:pt>
                <c:pt idx="23502">
                  <c:v>-2.9630699999999999E-2</c:v>
                </c:pt>
                <c:pt idx="23503">
                  <c:v>-5.78527E-2</c:v>
                </c:pt>
                <c:pt idx="23504">
                  <c:v>-5.0576200000000002E-2</c:v>
                </c:pt>
                <c:pt idx="23505">
                  <c:v>-5.04427E-2</c:v>
                </c:pt>
                <c:pt idx="23506">
                  <c:v>-6.2007E-2</c:v>
                </c:pt>
                <c:pt idx="23507">
                  <c:v>-7.5713199999999994E-2</c:v>
                </c:pt>
                <c:pt idx="23508">
                  <c:v>-7.6846100000000001E-2</c:v>
                </c:pt>
                <c:pt idx="23509">
                  <c:v>-6.1461399999999999E-2</c:v>
                </c:pt>
                <c:pt idx="23510">
                  <c:v>-3.7733999999999997E-2</c:v>
                </c:pt>
                <c:pt idx="23511">
                  <c:v>-3.5615899999999999E-2</c:v>
                </c:pt>
                <c:pt idx="23512">
                  <c:v>-5.46455E-2</c:v>
                </c:pt>
                <c:pt idx="23513">
                  <c:v>-7.0249599999999995E-2</c:v>
                </c:pt>
                <c:pt idx="23514">
                  <c:v>-4.5335800000000002E-2</c:v>
                </c:pt>
                <c:pt idx="23515">
                  <c:v>-2.88057E-2</c:v>
                </c:pt>
                <c:pt idx="23516">
                  <c:v>-3.0045499999999999E-2</c:v>
                </c:pt>
                <c:pt idx="23517">
                  <c:v>-3.43761E-2</c:v>
                </c:pt>
                <c:pt idx="23518">
                  <c:v>-3.4364699999999998E-2</c:v>
                </c:pt>
                <c:pt idx="23519">
                  <c:v>-3.16648E-2</c:v>
                </c:pt>
                <c:pt idx="23520">
                  <c:v>-3.11852E-2</c:v>
                </c:pt>
                <c:pt idx="23521">
                  <c:v>-3.8446399999999999E-2</c:v>
                </c:pt>
                <c:pt idx="23522">
                  <c:v>-3.7071199999999999E-2</c:v>
                </c:pt>
                <c:pt idx="23523">
                  <c:v>-3.9888399999999997E-2</c:v>
                </c:pt>
                <c:pt idx="23524">
                  <c:v>-4.7246000000000003E-2</c:v>
                </c:pt>
                <c:pt idx="23525">
                  <c:v>-3.9327599999999997E-2</c:v>
                </c:pt>
                <c:pt idx="23526">
                  <c:v>-5.2960399999999998E-2</c:v>
                </c:pt>
                <c:pt idx="23527">
                  <c:v>-3.7635799999999997E-2</c:v>
                </c:pt>
                <c:pt idx="23528">
                  <c:v>-5.7539899999999998E-2</c:v>
                </c:pt>
                <c:pt idx="23529">
                  <c:v>-3.8223300000000002E-2</c:v>
                </c:pt>
                <c:pt idx="23530">
                  <c:v>-3.7343000000000001E-2</c:v>
                </c:pt>
                <c:pt idx="23531">
                  <c:v>-4.5771600000000003E-2</c:v>
                </c:pt>
                <c:pt idx="23532">
                  <c:v>-3.5519599999999998E-2</c:v>
                </c:pt>
                <c:pt idx="23533">
                  <c:v>-3.1679199999999998E-2</c:v>
                </c:pt>
                <c:pt idx="23534">
                  <c:v>-4.4341100000000001E-2</c:v>
                </c:pt>
                <c:pt idx="23535">
                  <c:v>-2.68965E-2</c:v>
                </c:pt>
                <c:pt idx="23536">
                  <c:v>-3.4387599999999997E-2</c:v>
                </c:pt>
                <c:pt idx="23537">
                  <c:v>-3.01762E-2</c:v>
                </c:pt>
                <c:pt idx="23538">
                  <c:v>-5.40876E-2</c:v>
                </c:pt>
                <c:pt idx="23539">
                  <c:v>-5.52816E-2</c:v>
                </c:pt>
                <c:pt idx="23540">
                  <c:v>-2.4788899999999999E-2</c:v>
                </c:pt>
                <c:pt idx="23541">
                  <c:v>-5.2571300000000001E-2</c:v>
                </c:pt>
                <c:pt idx="23542">
                  <c:v>-5.7734500000000001E-2</c:v>
                </c:pt>
                <c:pt idx="23543">
                  <c:v>-6.1212500000000003E-2</c:v>
                </c:pt>
                <c:pt idx="23544">
                  <c:v>-7.4420899999999998E-2</c:v>
                </c:pt>
                <c:pt idx="23545">
                  <c:v>-7.2915999999999995E-2</c:v>
                </c:pt>
                <c:pt idx="23546">
                  <c:v>-4.97475E-2</c:v>
                </c:pt>
                <c:pt idx="23547">
                  <c:v>-6.5618499999999996E-2</c:v>
                </c:pt>
                <c:pt idx="23548">
                  <c:v>-8.0772399999999994E-2</c:v>
                </c:pt>
                <c:pt idx="23549">
                  <c:v>-7.5839000000000004E-2</c:v>
                </c:pt>
                <c:pt idx="23550">
                  <c:v>-5.1151299999999997E-2</c:v>
                </c:pt>
                <c:pt idx="23551">
                  <c:v>-6.0531599999999998E-2</c:v>
                </c:pt>
                <c:pt idx="23552">
                  <c:v>-6.9445599999999996E-2</c:v>
                </c:pt>
                <c:pt idx="23553">
                  <c:v>-6.2736500000000001E-2</c:v>
                </c:pt>
                <c:pt idx="23554">
                  <c:v>-7.0288699999999996E-2</c:v>
                </c:pt>
                <c:pt idx="23555">
                  <c:v>-9.0858499999999995E-2</c:v>
                </c:pt>
                <c:pt idx="23556">
                  <c:v>-8.4482199999999993E-2</c:v>
                </c:pt>
                <c:pt idx="23557">
                  <c:v>-7.4089100000000005E-2</c:v>
                </c:pt>
                <c:pt idx="23558">
                  <c:v>-3.4613600000000001E-2</c:v>
                </c:pt>
                <c:pt idx="23559">
                  <c:v>-3.94382E-2</c:v>
                </c:pt>
                <c:pt idx="23560">
                  <c:v>-6.7455299999999996E-2</c:v>
                </c:pt>
                <c:pt idx="23561">
                  <c:v>-6.8793300000000002E-2</c:v>
                </c:pt>
                <c:pt idx="23562">
                  <c:v>-5.8336300000000001E-2</c:v>
                </c:pt>
                <c:pt idx="23563">
                  <c:v>-4.45814E-2</c:v>
                </c:pt>
                <c:pt idx="23564">
                  <c:v>-7.6261499999999996E-2</c:v>
                </c:pt>
                <c:pt idx="23565">
                  <c:v>-9.1566999999999996E-2</c:v>
                </c:pt>
                <c:pt idx="23566">
                  <c:v>-9.4086600000000006E-2</c:v>
                </c:pt>
                <c:pt idx="23567">
                  <c:v>-8.7298399999999998E-2</c:v>
                </c:pt>
                <c:pt idx="23568">
                  <c:v>-0.116951</c:v>
                </c:pt>
                <c:pt idx="23569">
                  <c:v>-0.111832</c:v>
                </c:pt>
                <c:pt idx="23570">
                  <c:v>-8.2510899999999998E-2</c:v>
                </c:pt>
                <c:pt idx="23571">
                  <c:v>-9.1015799999999994E-2</c:v>
                </c:pt>
                <c:pt idx="23572">
                  <c:v>-8.1932099999999994E-2</c:v>
                </c:pt>
                <c:pt idx="23573">
                  <c:v>-7.1243299999999996E-2</c:v>
                </c:pt>
                <c:pt idx="23574">
                  <c:v>-6.36129E-2</c:v>
                </c:pt>
                <c:pt idx="23575">
                  <c:v>-7.0280099999999998E-2</c:v>
                </c:pt>
                <c:pt idx="23576">
                  <c:v>-7.6120400000000005E-2</c:v>
                </c:pt>
                <c:pt idx="23577">
                  <c:v>-7.7263799999999994E-2</c:v>
                </c:pt>
                <c:pt idx="23578">
                  <c:v>-7.19471E-2</c:v>
                </c:pt>
                <c:pt idx="23579">
                  <c:v>-6.5817799999999996E-2</c:v>
                </c:pt>
                <c:pt idx="23580">
                  <c:v>-9.9577899999999997E-2</c:v>
                </c:pt>
                <c:pt idx="23581">
                  <c:v>-9.7259499999999999E-2</c:v>
                </c:pt>
                <c:pt idx="23582">
                  <c:v>-9.0593300000000002E-2</c:v>
                </c:pt>
                <c:pt idx="23583">
                  <c:v>-8.7378499999999998E-2</c:v>
                </c:pt>
                <c:pt idx="23584">
                  <c:v>-7.9888299999999995E-2</c:v>
                </c:pt>
                <c:pt idx="23585">
                  <c:v>-5.9559800000000003E-2</c:v>
                </c:pt>
                <c:pt idx="23586">
                  <c:v>-6.4175599999999999E-2</c:v>
                </c:pt>
                <c:pt idx="23587">
                  <c:v>-4.0249800000000002E-2</c:v>
                </c:pt>
                <c:pt idx="23588">
                  <c:v>-4.5049699999999998E-2</c:v>
                </c:pt>
                <c:pt idx="23589">
                  <c:v>-4.4134100000000002E-2</c:v>
                </c:pt>
                <c:pt idx="23590">
                  <c:v>-3.64552E-2</c:v>
                </c:pt>
                <c:pt idx="23591">
                  <c:v>-1.76353E-2</c:v>
                </c:pt>
                <c:pt idx="23592">
                  <c:v>-2.32763E-2</c:v>
                </c:pt>
                <c:pt idx="23593">
                  <c:v>-5.2791600000000001E-2</c:v>
                </c:pt>
                <c:pt idx="23594">
                  <c:v>-7.0712999999999998E-2</c:v>
                </c:pt>
                <c:pt idx="23595">
                  <c:v>-5.5092799999999997E-2</c:v>
                </c:pt>
                <c:pt idx="23596">
                  <c:v>-6.8620700000000007E-2</c:v>
                </c:pt>
                <c:pt idx="23597">
                  <c:v>-7.3415800000000003E-2</c:v>
                </c:pt>
                <c:pt idx="23598">
                  <c:v>-7.5728400000000001E-2</c:v>
                </c:pt>
                <c:pt idx="23599">
                  <c:v>-6.74849E-2</c:v>
                </c:pt>
                <c:pt idx="23600">
                  <c:v>-7.4440000000000006E-2</c:v>
                </c:pt>
                <c:pt idx="23601">
                  <c:v>-4.7227900000000003E-2</c:v>
                </c:pt>
                <c:pt idx="23602">
                  <c:v>-5.23005E-2</c:v>
                </c:pt>
                <c:pt idx="23603">
                  <c:v>-4.7806700000000001E-2</c:v>
                </c:pt>
                <c:pt idx="23604">
                  <c:v>-3.4148199999999997E-2</c:v>
                </c:pt>
                <c:pt idx="23605">
                  <c:v>-3.6921500000000003E-2</c:v>
                </c:pt>
                <c:pt idx="23606">
                  <c:v>-3.64943E-2</c:v>
                </c:pt>
                <c:pt idx="23607">
                  <c:v>-5.6925799999999999E-2</c:v>
                </c:pt>
                <c:pt idx="23608">
                  <c:v>-3.34635E-2</c:v>
                </c:pt>
                <c:pt idx="23609">
                  <c:v>-4.3909999999999998E-2</c:v>
                </c:pt>
                <c:pt idx="23610">
                  <c:v>-6.3722600000000004E-2</c:v>
                </c:pt>
                <c:pt idx="23611">
                  <c:v>-4.5828800000000003E-2</c:v>
                </c:pt>
                <c:pt idx="23612">
                  <c:v>-3.03621E-2</c:v>
                </c:pt>
                <c:pt idx="23613">
                  <c:v>-2.1693199999999999E-2</c:v>
                </c:pt>
                <c:pt idx="23614">
                  <c:v>-2.9627799999999999E-2</c:v>
                </c:pt>
                <c:pt idx="23615">
                  <c:v>-4.1949300000000002E-2</c:v>
                </c:pt>
                <c:pt idx="23616">
                  <c:v>-3.1149900000000001E-2</c:v>
                </c:pt>
                <c:pt idx="23617">
                  <c:v>-2.79598E-2</c:v>
                </c:pt>
                <c:pt idx="23618">
                  <c:v>-4.8116699999999998E-2</c:v>
                </c:pt>
                <c:pt idx="23619">
                  <c:v>-4.2817099999999997E-2</c:v>
                </c:pt>
                <c:pt idx="23620">
                  <c:v>-5.6800799999999999E-2</c:v>
                </c:pt>
                <c:pt idx="23621">
                  <c:v>-6.3055E-2</c:v>
                </c:pt>
                <c:pt idx="23622">
                  <c:v>-6.3505199999999998E-2</c:v>
                </c:pt>
                <c:pt idx="23623">
                  <c:v>-4.4336300000000002E-2</c:v>
                </c:pt>
                <c:pt idx="23624">
                  <c:v>-4.42467E-2</c:v>
                </c:pt>
                <c:pt idx="23625">
                  <c:v>-5.0957700000000002E-2</c:v>
                </c:pt>
                <c:pt idx="23626">
                  <c:v>-6.1782799999999999E-2</c:v>
                </c:pt>
                <c:pt idx="23627">
                  <c:v>-3.1126000000000001E-2</c:v>
                </c:pt>
                <c:pt idx="23628">
                  <c:v>-2.54402E-2</c:v>
                </c:pt>
                <c:pt idx="23629">
                  <c:v>-2.00596E-2</c:v>
                </c:pt>
                <c:pt idx="23630">
                  <c:v>-3.15456E-2</c:v>
                </c:pt>
                <c:pt idx="23631">
                  <c:v>-2.60372E-2</c:v>
                </c:pt>
                <c:pt idx="23632">
                  <c:v>-1.6519499999999999E-2</c:v>
                </c:pt>
                <c:pt idx="23633">
                  <c:v>-1.3649E-2</c:v>
                </c:pt>
                <c:pt idx="23634">
                  <c:v>-2.63977E-2</c:v>
                </c:pt>
                <c:pt idx="23635">
                  <c:v>-1.2605699999999999E-2</c:v>
                </c:pt>
                <c:pt idx="23636">
                  <c:v>-3.1591399999999999E-2</c:v>
                </c:pt>
                <c:pt idx="23637">
                  <c:v>-2.88963E-2</c:v>
                </c:pt>
                <c:pt idx="23638">
                  <c:v>-4.8331300000000001E-2</c:v>
                </c:pt>
                <c:pt idx="23639">
                  <c:v>-6.0510599999999998E-2</c:v>
                </c:pt>
                <c:pt idx="23640">
                  <c:v>-2.3341199999999999E-2</c:v>
                </c:pt>
                <c:pt idx="23641">
                  <c:v>-3.7521400000000003E-2</c:v>
                </c:pt>
                <c:pt idx="23642">
                  <c:v>-2.5621399999999999E-2</c:v>
                </c:pt>
                <c:pt idx="23643">
                  <c:v>-2.5446900000000001E-2</c:v>
                </c:pt>
                <c:pt idx="23644">
                  <c:v>-1.9436800000000001E-2</c:v>
                </c:pt>
                <c:pt idx="23645">
                  <c:v>-2.3614900000000001E-2</c:v>
                </c:pt>
                <c:pt idx="23646">
                  <c:v>-2.7053799999999999E-2</c:v>
                </c:pt>
                <c:pt idx="23647">
                  <c:v>-2.0670899999999999E-2</c:v>
                </c:pt>
                <c:pt idx="23648">
                  <c:v>-3.6627800000000002E-2</c:v>
                </c:pt>
                <c:pt idx="23649">
                  <c:v>1.9903199999999998E-3</c:v>
                </c:pt>
                <c:pt idx="23650">
                  <c:v>-1.70622E-2</c:v>
                </c:pt>
                <c:pt idx="23651">
                  <c:v>-4.1770000000000002E-2</c:v>
                </c:pt>
                <c:pt idx="23652">
                  <c:v>-3.1301500000000003E-2</c:v>
                </c:pt>
                <c:pt idx="23653">
                  <c:v>-3.12395E-2</c:v>
                </c:pt>
                <c:pt idx="23654">
                  <c:v>-1.05247E-2</c:v>
                </c:pt>
                <c:pt idx="23655">
                  <c:v>-2.68679E-2</c:v>
                </c:pt>
                <c:pt idx="23656">
                  <c:v>-2.6348099999999999E-2</c:v>
                </c:pt>
                <c:pt idx="23657">
                  <c:v>-3.8376800000000003E-2</c:v>
                </c:pt>
                <c:pt idx="23658">
                  <c:v>-3.91455E-2</c:v>
                </c:pt>
                <c:pt idx="23659">
                  <c:v>-3.5154299999999999E-2</c:v>
                </c:pt>
                <c:pt idx="23660">
                  <c:v>-3.2180800000000002E-2</c:v>
                </c:pt>
                <c:pt idx="23661">
                  <c:v>-2.6829700000000001E-2</c:v>
                </c:pt>
                <c:pt idx="23662">
                  <c:v>-2.54173E-2</c:v>
                </c:pt>
                <c:pt idx="23663">
                  <c:v>-4.0602699999999999E-2</c:v>
                </c:pt>
                <c:pt idx="23664">
                  <c:v>-2.4217599999999999E-2</c:v>
                </c:pt>
                <c:pt idx="23665">
                  <c:v>-2.3301100000000002E-2</c:v>
                </c:pt>
                <c:pt idx="23666">
                  <c:v>-4.1029900000000001E-2</c:v>
                </c:pt>
                <c:pt idx="23667">
                  <c:v>-2.81286E-2</c:v>
                </c:pt>
                <c:pt idx="23668">
                  <c:v>-5.0802199999999999E-2</c:v>
                </c:pt>
                <c:pt idx="23669">
                  <c:v>-3.6778499999999999E-2</c:v>
                </c:pt>
                <c:pt idx="23670">
                  <c:v>-4.3103200000000001E-2</c:v>
                </c:pt>
                <c:pt idx="23671">
                  <c:v>-3.3101100000000001E-2</c:v>
                </c:pt>
                <c:pt idx="23672">
                  <c:v>-2.9325500000000001E-2</c:v>
                </c:pt>
                <c:pt idx="23673">
                  <c:v>-3.7629099999999999E-2</c:v>
                </c:pt>
                <c:pt idx="23674">
                  <c:v>-2.9624899999999999E-2</c:v>
                </c:pt>
                <c:pt idx="23675">
                  <c:v>-2.2818600000000001E-2</c:v>
                </c:pt>
                <c:pt idx="23676">
                  <c:v>-2.4604800000000001E-4</c:v>
                </c:pt>
                <c:pt idx="23677">
                  <c:v>-9.60541E-3</c:v>
                </c:pt>
                <c:pt idx="23678">
                  <c:v>-1.1217100000000001E-2</c:v>
                </c:pt>
                <c:pt idx="23679">
                  <c:v>-1.47495E-2</c:v>
                </c:pt>
                <c:pt idx="23680">
                  <c:v>-1.7777399999999999E-2</c:v>
                </c:pt>
                <c:pt idx="23681">
                  <c:v>-2.21119E-2</c:v>
                </c:pt>
                <c:pt idx="23682">
                  <c:v>1.9741100000000001E-4</c:v>
                </c:pt>
                <c:pt idx="23683">
                  <c:v>1.62601E-3</c:v>
                </c:pt>
                <c:pt idx="23684">
                  <c:v>-6.94847E-3</c:v>
                </c:pt>
                <c:pt idx="23685">
                  <c:v>4.2381299999999997E-3</c:v>
                </c:pt>
                <c:pt idx="23686">
                  <c:v>-1.7024999999999998E-2</c:v>
                </c:pt>
                <c:pt idx="23687">
                  <c:v>-1.3833E-2</c:v>
                </c:pt>
                <c:pt idx="23688">
                  <c:v>1.28098E-2</c:v>
                </c:pt>
                <c:pt idx="23689">
                  <c:v>-1.41144E-4</c:v>
                </c:pt>
                <c:pt idx="23690">
                  <c:v>-2.93064E-3</c:v>
                </c:pt>
                <c:pt idx="23691">
                  <c:v>-2.3695000000000001E-2</c:v>
                </c:pt>
                <c:pt idx="23692">
                  <c:v>-1.19705E-2</c:v>
                </c:pt>
                <c:pt idx="23693">
                  <c:v>-2.8353699999999999E-2</c:v>
                </c:pt>
                <c:pt idx="23694">
                  <c:v>-2.3239099999999999E-2</c:v>
                </c:pt>
                <c:pt idx="23695">
                  <c:v>-3.7405000000000001E-2</c:v>
                </c:pt>
                <c:pt idx="23696">
                  <c:v>-2.8705600000000001E-2</c:v>
                </c:pt>
                <c:pt idx="23697">
                  <c:v>-1.8397299999999998E-2</c:v>
                </c:pt>
                <c:pt idx="23698">
                  <c:v>-1.9578000000000002E-2</c:v>
                </c:pt>
                <c:pt idx="23699">
                  <c:v>-1.25723E-2</c:v>
                </c:pt>
                <c:pt idx="23700">
                  <c:v>9.4318400000000001E-4</c:v>
                </c:pt>
                <c:pt idx="23701">
                  <c:v>5.58853E-4</c:v>
                </c:pt>
                <c:pt idx="23702">
                  <c:v>-2.81334E-4</c:v>
                </c:pt>
                <c:pt idx="23703">
                  <c:v>-3.1652500000000001E-3</c:v>
                </c:pt>
                <c:pt idx="23704">
                  <c:v>1.1079800000000001E-2</c:v>
                </c:pt>
                <c:pt idx="23705">
                  <c:v>2.9912899999999999E-2</c:v>
                </c:pt>
                <c:pt idx="23706" formatCode="0.00E+00">
                  <c:v>-8.2969700000000006E-5</c:v>
                </c:pt>
                <c:pt idx="23707">
                  <c:v>8.5201300000000008E-3</c:v>
                </c:pt>
                <c:pt idx="23708">
                  <c:v>4.1990300000000003E-3</c:v>
                </c:pt>
                <c:pt idx="23709">
                  <c:v>1.3693800000000001E-2</c:v>
                </c:pt>
                <c:pt idx="23710">
                  <c:v>2.31647E-2</c:v>
                </c:pt>
                <c:pt idx="23711">
                  <c:v>2.4904300000000001E-2</c:v>
                </c:pt>
                <c:pt idx="23712">
                  <c:v>2.4670600000000001E-2</c:v>
                </c:pt>
                <c:pt idx="23713">
                  <c:v>2.2945400000000001E-2</c:v>
                </c:pt>
                <c:pt idx="23714">
                  <c:v>1.3427700000000001E-3</c:v>
                </c:pt>
                <c:pt idx="23715">
                  <c:v>2.5911300000000002E-2</c:v>
                </c:pt>
                <c:pt idx="23716">
                  <c:v>3.17659E-2</c:v>
                </c:pt>
                <c:pt idx="23717">
                  <c:v>3.06091E-2</c:v>
                </c:pt>
                <c:pt idx="23718">
                  <c:v>5.4912600000000004E-3</c:v>
                </c:pt>
                <c:pt idx="23719">
                  <c:v>1.06125E-2</c:v>
                </c:pt>
                <c:pt idx="23720">
                  <c:v>1.67952E-2</c:v>
                </c:pt>
                <c:pt idx="23721">
                  <c:v>2.7792000000000001E-2</c:v>
                </c:pt>
                <c:pt idx="23722">
                  <c:v>1.1479400000000001E-2</c:v>
                </c:pt>
                <c:pt idx="23723">
                  <c:v>1.20029E-2</c:v>
                </c:pt>
                <c:pt idx="23724">
                  <c:v>3.0365000000000001E-3</c:v>
                </c:pt>
                <c:pt idx="23725">
                  <c:v>1.88656E-2</c:v>
                </c:pt>
                <c:pt idx="23726">
                  <c:v>2.33154E-2</c:v>
                </c:pt>
                <c:pt idx="23727">
                  <c:v>1.7393100000000002E-2</c:v>
                </c:pt>
                <c:pt idx="23728">
                  <c:v>2.76718E-2</c:v>
                </c:pt>
                <c:pt idx="23729">
                  <c:v>2.3943900000000001E-2</c:v>
                </c:pt>
                <c:pt idx="23730">
                  <c:v>3.7780800000000003E-2</c:v>
                </c:pt>
                <c:pt idx="23731">
                  <c:v>1.9380600000000001E-2</c:v>
                </c:pt>
                <c:pt idx="23732">
                  <c:v>3.3012399999999997E-2</c:v>
                </c:pt>
                <c:pt idx="23733">
                  <c:v>4.6896899999999998E-2</c:v>
                </c:pt>
                <c:pt idx="23734">
                  <c:v>4.3214799999999998E-2</c:v>
                </c:pt>
                <c:pt idx="23735">
                  <c:v>2.6599899999999999E-2</c:v>
                </c:pt>
                <c:pt idx="23736">
                  <c:v>2.36034E-2</c:v>
                </c:pt>
                <c:pt idx="23737">
                  <c:v>4.5781099999999998E-2</c:v>
                </c:pt>
                <c:pt idx="23738">
                  <c:v>3.4840599999999999E-2</c:v>
                </c:pt>
                <c:pt idx="23739">
                  <c:v>2.3000699999999999E-2</c:v>
                </c:pt>
                <c:pt idx="23740">
                  <c:v>1.2833600000000001E-2</c:v>
                </c:pt>
                <c:pt idx="23741">
                  <c:v>3.34396E-2</c:v>
                </c:pt>
                <c:pt idx="23742">
                  <c:v>3.7942900000000002E-2</c:v>
                </c:pt>
                <c:pt idx="23743">
                  <c:v>3.3996600000000002E-2</c:v>
                </c:pt>
                <c:pt idx="23744">
                  <c:v>1.8460299999999999E-2</c:v>
                </c:pt>
                <c:pt idx="23745">
                  <c:v>8.9006399999999996E-3</c:v>
                </c:pt>
                <c:pt idx="23746">
                  <c:v>1.9108799999999999E-2</c:v>
                </c:pt>
                <c:pt idx="23747">
                  <c:v>4.2810399999999998E-3</c:v>
                </c:pt>
                <c:pt idx="23748">
                  <c:v>3.1312899999999998E-2</c:v>
                </c:pt>
                <c:pt idx="23749">
                  <c:v>1.24712E-2</c:v>
                </c:pt>
                <c:pt idx="23750">
                  <c:v>6.1922100000000001E-3</c:v>
                </c:pt>
                <c:pt idx="23751">
                  <c:v>-3.0384100000000001E-3</c:v>
                </c:pt>
                <c:pt idx="23752">
                  <c:v>2.2117600000000001E-2</c:v>
                </c:pt>
                <c:pt idx="23753">
                  <c:v>3.2257099999999997E-2</c:v>
                </c:pt>
                <c:pt idx="23754">
                  <c:v>3.2869299999999997E-2</c:v>
                </c:pt>
                <c:pt idx="23755">
                  <c:v>5.1489800000000002E-2</c:v>
                </c:pt>
                <c:pt idx="23756">
                  <c:v>2.80609E-2</c:v>
                </c:pt>
                <c:pt idx="23757">
                  <c:v>3.7945699999999999E-2</c:v>
                </c:pt>
                <c:pt idx="23758">
                  <c:v>3.5013200000000001E-2</c:v>
                </c:pt>
                <c:pt idx="23759">
                  <c:v>3.80507E-2</c:v>
                </c:pt>
                <c:pt idx="23760">
                  <c:v>3.6604900000000003E-2</c:v>
                </c:pt>
                <c:pt idx="23761">
                  <c:v>3.8948999999999998E-2</c:v>
                </c:pt>
                <c:pt idx="23762">
                  <c:v>4.8397099999999998E-2</c:v>
                </c:pt>
                <c:pt idx="23763">
                  <c:v>2.6410099999999999E-2</c:v>
                </c:pt>
                <c:pt idx="23764">
                  <c:v>4.9390799999999999E-2</c:v>
                </c:pt>
                <c:pt idx="23765">
                  <c:v>4.0637E-2</c:v>
                </c:pt>
                <c:pt idx="23766">
                  <c:v>4.4242900000000002E-2</c:v>
                </c:pt>
                <c:pt idx="23767">
                  <c:v>2.5059700000000001E-2</c:v>
                </c:pt>
                <c:pt idx="23768">
                  <c:v>3.0561399999999999E-2</c:v>
                </c:pt>
                <c:pt idx="23769">
                  <c:v>1.7991099999999999E-2</c:v>
                </c:pt>
                <c:pt idx="23770">
                  <c:v>3.4628899999999997E-2</c:v>
                </c:pt>
                <c:pt idx="23771">
                  <c:v>4.5177500000000002E-2</c:v>
                </c:pt>
                <c:pt idx="23772">
                  <c:v>1.53265E-2</c:v>
                </c:pt>
                <c:pt idx="23773">
                  <c:v>2.9220599999999999E-2</c:v>
                </c:pt>
                <c:pt idx="23774">
                  <c:v>2.8825799999999999E-2</c:v>
                </c:pt>
                <c:pt idx="23775">
                  <c:v>2.83203E-2</c:v>
                </c:pt>
                <c:pt idx="23776">
                  <c:v>4.1865300000000001E-2</c:v>
                </c:pt>
                <c:pt idx="23777">
                  <c:v>4.33283E-2</c:v>
                </c:pt>
                <c:pt idx="23778">
                  <c:v>5.3511599999999999E-2</c:v>
                </c:pt>
                <c:pt idx="23779">
                  <c:v>3.4511600000000003E-2</c:v>
                </c:pt>
                <c:pt idx="23780">
                  <c:v>1.6243899999999999E-2</c:v>
                </c:pt>
                <c:pt idx="23781">
                  <c:v>1.4782E-2</c:v>
                </c:pt>
                <c:pt idx="23782">
                  <c:v>4.7738999999999997E-2</c:v>
                </c:pt>
                <c:pt idx="23783">
                  <c:v>3.5574000000000001E-2</c:v>
                </c:pt>
                <c:pt idx="23784">
                  <c:v>2.4908099999999999E-2</c:v>
                </c:pt>
                <c:pt idx="23785">
                  <c:v>3.2437300000000002E-2</c:v>
                </c:pt>
                <c:pt idx="23786">
                  <c:v>4.8663100000000001E-2</c:v>
                </c:pt>
                <c:pt idx="23787">
                  <c:v>3.3237500000000003E-2</c:v>
                </c:pt>
                <c:pt idx="23788">
                  <c:v>2.24619E-2</c:v>
                </c:pt>
                <c:pt idx="23789">
                  <c:v>2.6705699999999999E-2</c:v>
                </c:pt>
                <c:pt idx="23790">
                  <c:v>2.7203600000000001E-2</c:v>
                </c:pt>
                <c:pt idx="23791">
                  <c:v>2.6720000000000001E-2</c:v>
                </c:pt>
                <c:pt idx="23792">
                  <c:v>4.7082900000000004E-3</c:v>
                </c:pt>
                <c:pt idx="23793">
                  <c:v>3.3610300000000003E-2</c:v>
                </c:pt>
                <c:pt idx="23794">
                  <c:v>2.9971100000000001E-2</c:v>
                </c:pt>
                <c:pt idx="23795">
                  <c:v>3.8679100000000001E-2</c:v>
                </c:pt>
                <c:pt idx="23796">
                  <c:v>2.1467199999999999E-2</c:v>
                </c:pt>
                <c:pt idx="23797">
                  <c:v>4.5065899999999999E-2</c:v>
                </c:pt>
                <c:pt idx="23798">
                  <c:v>5.4023700000000001E-2</c:v>
                </c:pt>
                <c:pt idx="23799">
                  <c:v>4.6637499999999998E-2</c:v>
                </c:pt>
                <c:pt idx="23800">
                  <c:v>3.3101100000000001E-2</c:v>
                </c:pt>
                <c:pt idx="23801">
                  <c:v>2.7524900000000001E-2</c:v>
                </c:pt>
                <c:pt idx="23802">
                  <c:v>3.91245E-2</c:v>
                </c:pt>
                <c:pt idx="23803">
                  <c:v>4.1637399999999998E-2</c:v>
                </c:pt>
                <c:pt idx="23804">
                  <c:v>5.1115000000000001E-2</c:v>
                </c:pt>
                <c:pt idx="23805">
                  <c:v>5.4804800000000001E-2</c:v>
                </c:pt>
                <c:pt idx="23806">
                  <c:v>4.9248699999999999E-2</c:v>
                </c:pt>
                <c:pt idx="23807">
                  <c:v>5.3824400000000001E-2</c:v>
                </c:pt>
                <c:pt idx="23808">
                  <c:v>2.3324000000000001E-2</c:v>
                </c:pt>
                <c:pt idx="23809">
                  <c:v>1.7211899999999999E-2</c:v>
                </c:pt>
                <c:pt idx="23810">
                  <c:v>4.7756199999999999E-2</c:v>
                </c:pt>
                <c:pt idx="23811">
                  <c:v>6.5511700000000006E-2</c:v>
                </c:pt>
                <c:pt idx="23812">
                  <c:v>4.8326500000000001E-2</c:v>
                </c:pt>
                <c:pt idx="23813">
                  <c:v>2.9106099999999999E-2</c:v>
                </c:pt>
                <c:pt idx="23814">
                  <c:v>3.36838E-2</c:v>
                </c:pt>
                <c:pt idx="23815">
                  <c:v>4.9372699999999999E-2</c:v>
                </c:pt>
                <c:pt idx="23816">
                  <c:v>6.6817299999999996E-2</c:v>
                </c:pt>
                <c:pt idx="23817">
                  <c:v>3.6795599999999998E-2</c:v>
                </c:pt>
                <c:pt idx="23818">
                  <c:v>2.6988999999999999E-2</c:v>
                </c:pt>
                <c:pt idx="23819">
                  <c:v>4.0000899999999999E-2</c:v>
                </c:pt>
                <c:pt idx="23820">
                  <c:v>4.3734599999999998E-2</c:v>
                </c:pt>
                <c:pt idx="23821">
                  <c:v>3.4419999999999999E-2</c:v>
                </c:pt>
                <c:pt idx="23822">
                  <c:v>4.1785200000000002E-2</c:v>
                </c:pt>
                <c:pt idx="23823">
                  <c:v>4.0690400000000002E-2</c:v>
                </c:pt>
                <c:pt idx="23824">
                  <c:v>3.4559199999999998E-2</c:v>
                </c:pt>
                <c:pt idx="23825">
                  <c:v>3.5752300000000001E-2</c:v>
                </c:pt>
                <c:pt idx="23826">
                  <c:v>4.2133299999999999E-2</c:v>
                </c:pt>
                <c:pt idx="23827">
                  <c:v>5.4062800000000001E-2</c:v>
                </c:pt>
                <c:pt idx="23828">
                  <c:v>5.3540200000000003E-2</c:v>
                </c:pt>
                <c:pt idx="23829">
                  <c:v>4.2899100000000003E-2</c:v>
                </c:pt>
                <c:pt idx="23830">
                  <c:v>3.8918500000000002E-2</c:v>
                </c:pt>
                <c:pt idx="23831">
                  <c:v>4.9704600000000002E-2</c:v>
                </c:pt>
                <c:pt idx="23832">
                  <c:v>7.4404700000000004E-2</c:v>
                </c:pt>
                <c:pt idx="23833">
                  <c:v>6.8586300000000003E-2</c:v>
                </c:pt>
                <c:pt idx="23834">
                  <c:v>6.6374799999999998E-2</c:v>
                </c:pt>
                <c:pt idx="23835">
                  <c:v>7.6006900000000002E-2</c:v>
                </c:pt>
                <c:pt idx="23836">
                  <c:v>5.65844E-2</c:v>
                </c:pt>
                <c:pt idx="23837">
                  <c:v>6.5197900000000003E-2</c:v>
                </c:pt>
                <c:pt idx="23838">
                  <c:v>6.6014299999999998E-2</c:v>
                </c:pt>
                <c:pt idx="23839">
                  <c:v>7.2411500000000004E-2</c:v>
                </c:pt>
                <c:pt idx="23840">
                  <c:v>5.4930699999999999E-2</c:v>
                </c:pt>
                <c:pt idx="23841">
                  <c:v>5.3797699999999997E-2</c:v>
                </c:pt>
                <c:pt idx="23842">
                  <c:v>6.0742400000000002E-2</c:v>
                </c:pt>
                <c:pt idx="23843">
                  <c:v>3.0817000000000001E-2</c:v>
                </c:pt>
                <c:pt idx="23844">
                  <c:v>5.0767899999999998E-2</c:v>
                </c:pt>
                <c:pt idx="23845">
                  <c:v>3.8489299999999997E-2</c:v>
                </c:pt>
                <c:pt idx="23846">
                  <c:v>4.8328400000000001E-2</c:v>
                </c:pt>
                <c:pt idx="23847">
                  <c:v>3.7006400000000002E-2</c:v>
                </c:pt>
                <c:pt idx="23848">
                  <c:v>5.90725E-2</c:v>
                </c:pt>
                <c:pt idx="23849">
                  <c:v>5.4525400000000002E-2</c:v>
                </c:pt>
                <c:pt idx="23850">
                  <c:v>4.3544800000000002E-2</c:v>
                </c:pt>
                <c:pt idx="23851">
                  <c:v>4.0409100000000003E-2</c:v>
                </c:pt>
                <c:pt idx="23852">
                  <c:v>3.9306599999999997E-2</c:v>
                </c:pt>
                <c:pt idx="23853">
                  <c:v>3.6147100000000001E-2</c:v>
                </c:pt>
                <c:pt idx="23854">
                  <c:v>3.2053900000000003E-2</c:v>
                </c:pt>
                <c:pt idx="23855">
                  <c:v>5.2082999999999997E-2</c:v>
                </c:pt>
                <c:pt idx="23856">
                  <c:v>4.8703200000000002E-2</c:v>
                </c:pt>
                <c:pt idx="23857">
                  <c:v>2.6186899999999999E-2</c:v>
                </c:pt>
                <c:pt idx="23858">
                  <c:v>3.0855199999999999E-2</c:v>
                </c:pt>
                <c:pt idx="23859">
                  <c:v>2.1492000000000001E-2</c:v>
                </c:pt>
                <c:pt idx="23860">
                  <c:v>3.5935399999999999E-2</c:v>
                </c:pt>
                <c:pt idx="23861">
                  <c:v>4.9217200000000003E-2</c:v>
                </c:pt>
                <c:pt idx="23862">
                  <c:v>2.07911E-2</c:v>
                </c:pt>
                <c:pt idx="23863">
                  <c:v>2.25992E-2</c:v>
                </c:pt>
                <c:pt idx="23864">
                  <c:v>3.68519E-2</c:v>
                </c:pt>
                <c:pt idx="23865">
                  <c:v>3.6792800000000001E-2</c:v>
                </c:pt>
                <c:pt idx="23866">
                  <c:v>4.1987400000000001E-2</c:v>
                </c:pt>
                <c:pt idx="23867">
                  <c:v>5.7771700000000002E-2</c:v>
                </c:pt>
                <c:pt idx="23868">
                  <c:v>5.2603700000000003E-2</c:v>
                </c:pt>
                <c:pt idx="23869">
                  <c:v>5.14364E-2</c:v>
                </c:pt>
                <c:pt idx="23870">
                  <c:v>3.3153500000000002E-2</c:v>
                </c:pt>
                <c:pt idx="23871">
                  <c:v>3.8931800000000003E-2</c:v>
                </c:pt>
                <c:pt idx="23872">
                  <c:v>4.8234899999999997E-2</c:v>
                </c:pt>
                <c:pt idx="23873">
                  <c:v>6.9128999999999996E-2</c:v>
                </c:pt>
                <c:pt idx="23874">
                  <c:v>3.7858000000000003E-2</c:v>
                </c:pt>
                <c:pt idx="23875">
                  <c:v>3.5124799999999998E-2</c:v>
                </c:pt>
                <c:pt idx="23876">
                  <c:v>4.4244800000000001E-2</c:v>
                </c:pt>
                <c:pt idx="23877">
                  <c:v>4.8461900000000002E-2</c:v>
                </c:pt>
                <c:pt idx="23878">
                  <c:v>4.6694800000000002E-2</c:v>
                </c:pt>
                <c:pt idx="23879">
                  <c:v>5.6064599999999999E-2</c:v>
                </c:pt>
                <c:pt idx="23880">
                  <c:v>3.5704600000000003E-2</c:v>
                </c:pt>
                <c:pt idx="23881">
                  <c:v>3.6161400000000003E-2</c:v>
                </c:pt>
                <c:pt idx="23882">
                  <c:v>3.6469500000000002E-2</c:v>
                </c:pt>
                <c:pt idx="23883">
                  <c:v>3.9018600000000001E-2</c:v>
                </c:pt>
                <c:pt idx="23884">
                  <c:v>5.1286699999999998E-2</c:v>
                </c:pt>
                <c:pt idx="23885">
                  <c:v>5.3601299999999998E-2</c:v>
                </c:pt>
                <c:pt idx="23886">
                  <c:v>4.4901799999999999E-2</c:v>
                </c:pt>
                <c:pt idx="23887">
                  <c:v>3.9784399999999998E-2</c:v>
                </c:pt>
                <c:pt idx="23888">
                  <c:v>3.9849299999999997E-2</c:v>
                </c:pt>
                <c:pt idx="23889">
                  <c:v>4.2169600000000002E-2</c:v>
                </c:pt>
                <c:pt idx="23890">
                  <c:v>5.33123E-2</c:v>
                </c:pt>
                <c:pt idx="23891">
                  <c:v>3.6727000000000003E-2</c:v>
                </c:pt>
                <c:pt idx="23892">
                  <c:v>3.6444699999999997E-2</c:v>
                </c:pt>
                <c:pt idx="23893">
                  <c:v>5.3375199999999998E-2</c:v>
                </c:pt>
                <c:pt idx="23894">
                  <c:v>5.0009699999999997E-2</c:v>
                </c:pt>
                <c:pt idx="23895">
                  <c:v>4.2429000000000001E-2</c:v>
                </c:pt>
                <c:pt idx="23896">
                  <c:v>3.9657600000000001E-2</c:v>
                </c:pt>
                <c:pt idx="23897">
                  <c:v>5.4004700000000003E-2</c:v>
                </c:pt>
                <c:pt idx="23898">
                  <c:v>2.15616E-2</c:v>
                </c:pt>
                <c:pt idx="23899">
                  <c:v>3.7068400000000001E-2</c:v>
                </c:pt>
                <c:pt idx="23900">
                  <c:v>3.3932700000000003E-2</c:v>
                </c:pt>
                <c:pt idx="23901">
                  <c:v>2.5873199999999999E-2</c:v>
                </c:pt>
                <c:pt idx="23902">
                  <c:v>3.5272600000000001E-2</c:v>
                </c:pt>
                <c:pt idx="23903">
                  <c:v>2.9390300000000001E-2</c:v>
                </c:pt>
                <c:pt idx="23904">
                  <c:v>3.5964999999999997E-2</c:v>
                </c:pt>
                <c:pt idx="23905">
                  <c:v>3.6154699999999998E-2</c:v>
                </c:pt>
                <c:pt idx="23906">
                  <c:v>4.88052E-2</c:v>
                </c:pt>
                <c:pt idx="23907">
                  <c:v>3.0656800000000001E-2</c:v>
                </c:pt>
                <c:pt idx="23908">
                  <c:v>3.1835599999999999E-2</c:v>
                </c:pt>
                <c:pt idx="23909">
                  <c:v>4.2800900000000003E-2</c:v>
                </c:pt>
                <c:pt idx="23910">
                  <c:v>3.17507E-2</c:v>
                </c:pt>
                <c:pt idx="23911">
                  <c:v>3.8526499999999998E-2</c:v>
                </c:pt>
                <c:pt idx="23912">
                  <c:v>4.7149700000000003E-2</c:v>
                </c:pt>
                <c:pt idx="23913">
                  <c:v>4.1717499999999998E-2</c:v>
                </c:pt>
                <c:pt idx="23914">
                  <c:v>3.2971399999999998E-2</c:v>
                </c:pt>
                <c:pt idx="23915">
                  <c:v>3.7717800000000003E-2</c:v>
                </c:pt>
                <c:pt idx="23916">
                  <c:v>2.92082E-2</c:v>
                </c:pt>
                <c:pt idx="23917">
                  <c:v>3.0048399999999999E-2</c:v>
                </c:pt>
                <c:pt idx="23918">
                  <c:v>3.8937600000000003E-2</c:v>
                </c:pt>
                <c:pt idx="23919">
                  <c:v>2.1741900000000002E-2</c:v>
                </c:pt>
                <c:pt idx="23920">
                  <c:v>2.9160499999999999E-2</c:v>
                </c:pt>
                <c:pt idx="23921">
                  <c:v>3.5553000000000001E-2</c:v>
                </c:pt>
                <c:pt idx="23922">
                  <c:v>3.1571399999999999E-2</c:v>
                </c:pt>
                <c:pt idx="23923">
                  <c:v>2.0843500000000001E-2</c:v>
                </c:pt>
                <c:pt idx="23924">
                  <c:v>1.91307E-2</c:v>
                </c:pt>
                <c:pt idx="23925">
                  <c:v>2.6555100000000002E-2</c:v>
                </c:pt>
                <c:pt idx="23926">
                  <c:v>2.0957E-2</c:v>
                </c:pt>
                <c:pt idx="23927">
                  <c:v>2.4970099999999999E-2</c:v>
                </c:pt>
                <c:pt idx="23928">
                  <c:v>2.5340100000000001E-2</c:v>
                </c:pt>
                <c:pt idx="23929">
                  <c:v>3.3898400000000002E-2</c:v>
                </c:pt>
                <c:pt idx="23930">
                  <c:v>3.6327400000000003E-2</c:v>
                </c:pt>
                <c:pt idx="23931">
                  <c:v>5.2825900000000002E-2</c:v>
                </c:pt>
                <c:pt idx="23932">
                  <c:v>2.9192900000000001E-2</c:v>
                </c:pt>
                <c:pt idx="23933">
                  <c:v>4.3067899999999999E-2</c:v>
                </c:pt>
                <c:pt idx="23934">
                  <c:v>2.50406E-2</c:v>
                </c:pt>
                <c:pt idx="23935">
                  <c:v>3.1230899999999999E-2</c:v>
                </c:pt>
                <c:pt idx="23936">
                  <c:v>3.0722599999999999E-2</c:v>
                </c:pt>
                <c:pt idx="23937">
                  <c:v>2.60191E-2</c:v>
                </c:pt>
                <c:pt idx="23938">
                  <c:v>1.0319699999999999E-2</c:v>
                </c:pt>
                <c:pt idx="23939">
                  <c:v>2.8984099999999999E-2</c:v>
                </c:pt>
                <c:pt idx="23940">
                  <c:v>3.0142800000000001E-2</c:v>
                </c:pt>
                <c:pt idx="23941">
                  <c:v>1.6319299999999998E-2</c:v>
                </c:pt>
                <c:pt idx="23942">
                  <c:v>1.4782E-2</c:v>
                </c:pt>
                <c:pt idx="23943">
                  <c:v>1.2879399999999999E-2</c:v>
                </c:pt>
                <c:pt idx="23944">
                  <c:v>2.1182099999999999E-2</c:v>
                </c:pt>
                <c:pt idx="23945">
                  <c:v>3.4402799999999997E-2</c:v>
                </c:pt>
                <c:pt idx="23946">
                  <c:v>3.6543800000000001E-2</c:v>
                </c:pt>
                <c:pt idx="23947">
                  <c:v>2.8316500000000001E-2</c:v>
                </c:pt>
                <c:pt idx="23948">
                  <c:v>2.25945E-2</c:v>
                </c:pt>
                <c:pt idx="23949">
                  <c:v>3.6858599999999998E-2</c:v>
                </c:pt>
                <c:pt idx="23950">
                  <c:v>2.1059000000000001E-2</c:v>
                </c:pt>
                <c:pt idx="23951">
                  <c:v>2.2585899999999999E-2</c:v>
                </c:pt>
                <c:pt idx="23952">
                  <c:v>3.40033E-2</c:v>
                </c:pt>
                <c:pt idx="23953">
                  <c:v>2.1649399999999999E-2</c:v>
                </c:pt>
                <c:pt idx="23954">
                  <c:v>1.2900399999999999E-2</c:v>
                </c:pt>
                <c:pt idx="23955">
                  <c:v>3.23391E-3</c:v>
                </c:pt>
                <c:pt idx="23956">
                  <c:v>1.5374199999999999E-2</c:v>
                </c:pt>
                <c:pt idx="23957">
                  <c:v>7.8725800000000005E-3</c:v>
                </c:pt>
                <c:pt idx="23958">
                  <c:v>6.5736800000000001E-3</c:v>
                </c:pt>
                <c:pt idx="23959">
                  <c:v>2.5033999999999998E-3</c:v>
                </c:pt>
                <c:pt idx="23960">
                  <c:v>2.1149600000000001E-2</c:v>
                </c:pt>
                <c:pt idx="23961">
                  <c:v>2.0932200000000001E-2</c:v>
                </c:pt>
                <c:pt idx="23962">
                  <c:v>2.4591399999999999E-2</c:v>
                </c:pt>
                <c:pt idx="23963">
                  <c:v>2.7508700000000001E-2</c:v>
                </c:pt>
                <c:pt idx="23964">
                  <c:v>2.3732199999999998E-2</c:v>
                </c:pt>
                <c:pt idx="23965">
                  <c:v>1.48144E-2</c:v>
                </c:pt>
                <c:pt idx="23966">
                  <c:v>2.31209E-2</c:v>
                </c:pt>
                <c:pt idx="23967">
                  <c:v>1.7388299999999999E-2</c:v>
                </c:pt>
                <c:pt idx="23968">
                  <c:v>5.4502500000000002E-3</c:v>
                </c:pt>
                <c:pt idx="23969">
                  <c:v>1.6747499999999998E-2</c:v>
                </c:pt>
                <c:pt idx="23970">
                  <c:v>-2.4204299999999999E-3</c:v>
                </c:pt>
                <c:pt idx="23971">
                  <c:v>-2.0999899999999999E-3</c:v>
                </c:pt>
                <c:pt idx="23972">
                  <c:v>-9.2315699999999997E-3</c:v>
                </c:pt>
                <c:pt idx="23973">
                  <c:v>1.8691999999999999E-3</c:v>
                </c:pt>
                <c:pt idx="23974">
                  <c:v>9.9983199999999998E-3</c:v>
                </c:pt>
                <c:pt idx="23975">
                  <c:v>-6.9503799999999999E-3</c:v>
                </c:pt>
                <c:pt idx="23976">
                  <c:v>-5.5789899999999998E-3</c:v>
                </c:pt>
                <c:pt idx="23977">
                  <c:v>-3.9329500000000002E-3</c:v>
                </c:pt>
                <c:pt idx="23978">
                  <c:v>-9.6282999999999994E-3</c:v>
                </c:pt>
                <c:pt idx="23979">
                  <c:v>-3.7651099999999999E-3</c:v>
                </c:pt>
                <c:pt idx="23980">
                  <c:v>1.93787E-3</c:v>
                </c:pt>
                <c:pt idx="23981">
                  <c:v>-1.9321399999999999E-3</c:v>
                </c:pt>
                <c:pt idx="23982">
                  <c:v>-3.3130600000000001E-3</c:v>
                </c:pt>
                <c:pt idx="23983">
                  <c:v>-1.24073E-3</c:v>
                </c:pt>
                <c:pt idx="23984">
                  <c:v>-1.9445400000000002E-2</c:v>
                </c:pt>
                <c:pt idx="23985">
                  <c:v>-1.46065E-2</c:v>
                </c:pt>
                <c:pt idx="23986">
                  <c:v>-2.1308899999999999E-2</c:v>
                </c:pt>
                <c:pt idx="23987">
                  <c:v>-5.4121000000000004E-3</c:v>
                </c:pt>
                <c:pt idx="23988">
                  <c:v>-8.4714899999999999E-3</c:v>
                </c:pt>
                <c:pt idx="23989">
                  <c:v>-9.3374300000000007E-3</c:v>
                </c:pt>
                <c:pt idx="23990">
                  <c:v>-7.1983300000000002E-3</c:v>
                </c:pt>
                <c:pt idx="23991">
                  <c:v>1.33457E-2</c:v>
                </c:pt>
                <c:pt idx="23992">
                  <c:v>1.04151E-2</c:v>
                </c:pt>
                <c:pt idx="23993">
                  <c:v>-1.52769E-2</c:v>
                </c:pt>
                <c:pt idx="23994">
                  <c:v>-1.1669199999999999E-2</c:v>
                </c:pt>
                <c:pt idx="23995">
                  <c:v>-1.9162200000000001E-2</c:v>
                </c:pt>
                <c:pt idx="23996">
                  <c:v>-1.26085E-2</c:v>
                </c:pt>
                <c:pt idx="23997">
                  <c:v>-1.5998800000000001E-2</c:v>
                </c:pt>
                <c:pt idx="23998">
                  <c:v>-5.8908500000000004E-3</c:v>
                </c:pt>
                <c:pt idx="23999">
                  <c:v>-2.00386E-2</c:v>
                </c:pt>
                <c:pt idx="24000">
                  <c:v>-1.2683900000000001E-4</c:v>
                </c:pt>
                <c:pt idx="24001">
                  <c:v>-2.6340500000000002E-3</c:v>
                </c:pt>
                <c:pt idx="24002">
                  <c:v>4.0102000000000002E-3</c:v>
                </c:pt>
                <c:pt idx="24003">
                  <c:v>-5.2499799999999996E-3</c:v>
                </c:pt>
                <c:pt idx="24004">
                  <c:v>5.9194599999999997E-3</c:v>
                </c:pt>
                <c:pt idx="24005">
                  <c:v>-3.9825399999999997E-3</c:v>
                </c:pt>
                <c:pt idx="24006">
                  <c:v>-1.1385899999999999E-2</c:v>
                </c:pt>
                <c:pt idx="24007">
                  <c:v>-1.84765E-2</c:v>
                </c:pt>
                <c:pt idx="24008">
                  <c:v>-9.0026900000000007E-3</c:v>
                </c:pt>
                <c:pt idx="24009">
                  <c:v>-1.50709E-2</c:v>
                </c:pt>
                <c:pt idx="24010">
                  <c:v>-2.5944700000000001E-2</c:v>
                </c:pt>
                <c:pt idx="24011">
                  <c:v>-3.4583099999999999E-2</c:v>
                </c:pt>
                <c:pt idx="24012">
                  <c:v>-1.5079499999999999E-2</c:v>
                </c:pt>
                <c:pt idx="24013">
                  <c:v>-2.7637499999999999E-2</c:v>
                </c:pt>
                <c:pt idx="24014">
                  <c:v>-4.1438099999999999E-2</c:v>
                </c:pt>
                <c:pt idx="24015">
                  <c:v>-1.32704E-2</c:v>
                </c:pt>
                <c:pt idx="24016">
                  <c:v>-8.52585E-4</c:v>
                </c:pt>
                <c:pt idx="24017">
                  <c:v>1.19667E-2</c:v>
                </c:pt>
                <c:pt idx="24018">
                  <c:v>-1.5882500000000001E-2</c:v>
                </c:pt>
                <c:pt idx="24019">
                  <c:v>2.96593E-4</c:v>
                </c:pt>
                <c:pt idx="24020">
                  <c:v>7.0791200000000004E-3</c:v>
                </c:pt>
                <c:pt idx="24021">
                  <c:v>7.28321E-3</c:v>
                </c:pt>
                <c:pt idx="24022">
                  <c:v>7.5454700000000003E-3</c:v>
                </c:pt>
                <c:pt idx="24023">
                  <c:v>-2.24199E-2</c:v>
                </c:pt>
                <c:pt idx="24024">
                  <c:v>-1.0821300000000001E-2</c:v>
                </c:pt>
                <c:pt idx="24025">
                  <c:v>1.5831E-3</c:v>
                </c:pt>
                <c:pt idx="24026">
                  <c:v>1.5018500000000001E-2</c:v>
                </c:pt>
                <c:pt idx="24027">
                  <c:v>8.1119499999999997E-3</c:v>
                </c:pt>
                <c:pt idx="24028">
                  <c:v>1.08242E-3</c:v>
                </c:pt>
                <c:pt idx="24029">
                  <c:v>-8.22067E-4</c:v>
                </c:pt>
                <c:pt idx="24030">
                  <c:v>2.02694E-2</c:v>
                </c:pt>
                <c:pt idx="24031">
                  <c:v>-8.5163100000000005E-4</c:v>
                </c:pt>
                <c:pt idx="24032">
                  <c:v>8.0232600000000008E-3</c:v>
                </c:pt>
                <c:pt idx="24033">
                  <c:v>1.18113E-2</c:v>
                </c:pt>
                <c:pt idx="24034">
                  <c:v>2.75602E-2</c:v>
                </c:pt>
                <c:pt idx="24035">
                  <c:v>-6.7443800000000003E-3</c:v>
                </c:pt>
                <c:pt idx="24036">
                  <c:v>-5.5961600000000002E-3</c:v>
                </c:pt>
                <c:pt idx="24037">
                  <c:v>1.1079800000000001E-2</c:v>
                </c:pt>
                <c:pt idx="24038">
                  <c:v>6.1244999999999997E-3</c:v>
                </c:pt>
                <c:pt idx="24039">
                  <c:v>-2.6302299999999999E-3</c:v>
                </c:pt>
                <c:pt idx="24040">
                  <c:v>1.08147E-2</c:v>
                </c:pt>
                <c:pt idx="24041">
                  <c:v>-1.0621999999999999E-2</c:v>
                </c:pt>
                <c:pt idx="24042">
                  <c:v>-2.2658299999999999E-2</c:v>
                </c:pt>
                <c:pt idx="24043">
                  <c:v>1.6450900000000001E-3</c:v>
                </c:pt>
                <c:pt idx="24044">
                  <c:v>-4.0798199999999996E-3</c:v>
                </c:pt>
                <c:pt idx="24045">
                  <c:v>-1.1724500000000001E-2</c:v>
                </c:pt>
                <c:pt idx="24046">
                  <c:v>-1.56174E-2</c:v>
                </c:pt>
                <c:pt idx="24047">
                  <c:v>4.5871699999999998E-4</c:v>
                </c:pt>
                <c:pt idx="24048">
                  <c:v>1.3898799999999999E-2</c:v>
                </c:pt>
                <c:pt idx="24049">
                  <c:v>3.6010700000000001E-3</c:v>
                </c:pt>
                <c:pt idx="24050">
                  <c:v>-1.9365299999999998E-2</c:v>
                </c:pt>
                <c:pt idx="24051">
                  <c:v>-2.1675099999999999E-2</c:v>
                </c:pt>
                <c:pt idx="24052">
                  <c:v>-2.0843500000000001E-2</c:v>
                </c:pt>
                <c:pt idx="24053">
                  <c:v>1.5726099999999999E-3</c:v>
                </c:pt>
                <c:pt idx="24054">
                  <c:v>-2.7506800000000001E-2</c:v>
                </c:pt>
                <c:pt idx="24055">
                  <c:v>-3.00646E-2</c:v>
                </c:pt>
                <c:pt idx="24056">
                  <c:v>-1.8890400000000002E-2</c:v>
                </c:pt>
                <c:pt idx="24057">
                  <c:v>-1.22538E-2</c:v>
                </c:pt>
                <c:pt idx="24058">
                  <c:v>-2.6453999999999998E-2</c:v>
                </c:pt>
                <c:pt idx="24059">
                  <c:v>-2.8932599999999999E-2</c:v>
                </c:pt>
                <c:pt idx="24060">
                  <c:v>-2.2175799999999999E-2</c:v>
                </c:pt>
                <c:pt idx="24061">
                  <c:v>-2.4259599999999999E-2</c:v>
                </c:pt>
                <c:pt idx="24062">
                  <c:v>-2.9714600000000001E-2</c:v>
                </c:pt>
                <c:pt idx="24063">
                  <c:v>-1.4896400000000001E-2</c:v>
                </c:pt>
                <c:pt idx="24064">
                  <c:v>-2.7351400000000001E-2</c:v>
                </c:pt>
                <c:pt idx="24065">
                  <c:v>-4.2625400000000001E-2</c:v>
                </c:pt>
                <c:pt idx="24066">
                  <c:v>-4.3396900000000002E-2</c:v>
                </c:pt>
                <c:pt idx="24067">
                  <c:v>-1.7787899999999999E-2</c:v>
                </c:pt>
                <c:pt idx="24068">
                  <c:v>-9.9306099999999994E-3</c:v>
                </c:pt>
                <c:pt idx="24069">
                  <c:v>-3.09381E-2</c:v>
                </c:pt>
                <c:pt idx="24070">
                  <c:v>-1.3809200000000001E-2</c:v>
                </c:pt>
                <c:pt idx="24071">
                  <c:v>-1.35012E-2</c:v>
                </c:pt>
                <c:pt idx="24072">
                  <c:v>-2.8853400000000001E-2</c:v>
                </c:pt>
                <c:pt idx="24073">
                  <c:v>-2.2489499999999999E-2</c:v>
                </c:pt>
                <c:pt idx="24074">
                  <c:v>-1.9556E-2</c:v>
                </c:pt>
                <c:pt idx="24075">
                  <c:v>-1.3587E-2</c:v>
                </c:pt>
                <c:pt idx="24076">
                  <c:v>-1.44005E-2</c:v>
                </c:pt>
                <c:pt idx="24077">
                  <c:v>-9.0560899999999993E-3</c:v>
                </c:pt>
                <c:pt idx="24078">
                  <c:v>-7.7180900000000004E-3</c:v>
                </c:pt>
                <c:pt idx="24079">
                  <c:v>5.1240900000000004E-3</c:v>
                </c:pt>
                <c:pt idx="24080">
                  <c:v>7.5178099999999998E-3</c:v>
                </c:pt>
                <c:pt idx="24081">
                  <c:v>-4.3487500000000002E-3</c:v>
                </c:pt>
                <c:pt idx="24082">
                  <c:v>-5.3281800000000001E-3</c:v>
                </c:pt>
                <c:pt idx="24083">
                  <c:v>5.2928899999999995E-4</c:v>
                </c:pt>
                <c:pt idx="24084">
                  <c:v>-1.10168E-2</c:v>
                </c:pt>
                <c:pt idx="24085">
                  <c:v>-2.7439100000000001E-2</c:v>
                </c:pt>
                <c:pt idx="24086">
                  <c:v>-3.4166299999999997E-2</c:v>
                </c:pt>
                <c:pt idx="24087">
                  <c:v>-2.7351400000000001E-2</c:v>
                </c:pt>
                <c:pt idx="24088">
                  <c:v>-7.9326599999999994E-3</c:v>
                </c:pt>
                <c:pt idx="24089">
                  <c:v>-2.64034E-2</c:v>
                </c:pt>
                <c:pt idx="24090">
                  <c:v>-2.8317499999999999E-2</c:v>
                </c:pt>
                <c:pt idx="24091">
                  <c:v>-3.7630999999999998E-2</c:v>
                </c:pt>
                <c:pt idx="24092">
                  <c:v>-2.5023500000000001E-2</c:v>
                </c:pt>
                <c:pt idx="24093">
                  <c:v>-3.83434E-2</c:v>
                </c:pt>
                <c:pt idx="24094">
                  <c:v>-2.6521699999999999E-2</c:v>
                </c:pt>
                <c:pt idx="24095">
                  <c:v>-8.8367500000000009E-3</c:v>
                </c:pt>
                <c:pt idx="24096">
                  <c:v>-1.8766399999999999E-2</c:v>
                </c:pt>
                <c:pt idx="24097">
                  <c:v>-2.9999700000000001E-2</c:v>
                </c:pt>
                <c:pt idx="24098">
                  <c:v>-4.12731E-2</c:v>
                </c:pt>
                <c:pt idx="24099">
                  <c:v>-3.95164E-2</c:v>
                </c:pt>
                <c:pt idx="24100">
                  <c:v>-2.07443E-2</c:v>
                </c:pt>
                <c:pt idx="24101">
                  <c:v>-1.77059E-2</c:v>
                </c:pt>
                <c:pt idx="24102">
                  <c:v>-2.55775E-2</c:v>
                </c:pt>
                <c:pt idx="24103">
                  <c:v>-2.1142999999999999E-2</c:v>
                </c:pt>
                <c:pt idx="24104">
                  <c:v>-7.2107300000000003E-3</c:v>
                </c:pt>
                <c:pt idx="24105">
                  <c:v>-1.11313E-2</c:v>
                </c:pt>
                <c:pt idx="24106">
                  <c:v>-1.3203599999999999E-2</c:v>
                </c:pt>
                <c:pt idx="24107">
                  <c:v>-2.7416200000000002E-2</c:v>
                </c:pt>
                <c:pt idx="24108">
                  <c:v>-1.62601E-2</c:v>
                </c:pt>
                <c:pt idx="24109">
                  <c:v>-3.1233799999999999E-2</c:v>
                </c:pt>
                <c:pt idx="24110">
                  <c:v>-3.33853E-2</c:v>
                </c:pt>
                <c:pt idx="24111">
                  <c:v>-3.3375700000000001E-2</c:v>
                </c:pt>
                <c:pt idx="24112">
                  <c:v>-2.4450300000000001E-2</c:v>
                </c:pt>
                <c:pt idx="24113">
                  <c:v>-8.9235300000000007E-3</c:v>
                </c:pt>
                <c:pt idx="24114">
                  <c:v>-6.9770800000000001E-3</c:v>
                </c:pt>
                <c:pt idx="24115">
                  <c:v>-1.4380499999999999E-2</c:v>
                </c:pt>
                <c:pt idx="24116">
                  <c:v>-1.56069E-2</c:v>
                </c:pt>
                <c:pt idx="24117">
                  <c:v>-1.54333E-2</c:v>
                </c:pt>
                <c:pt idx="24118">
                  <c:v>-2.1498699999999999E-2</c:v>
                </c:pt>
                <c:pt idx="24119">
                  <c:v>-1.40591E-2</c:v>
                </c:pt>
                <c:pt idx="24120">
                  <c:v>-1.4042900000000001E-2</c:v>
                </c:pt>
                <c:pt idx="24121">
                  <c:v>-1.27916E-2</c:v>
                </c:pt>
                <c:pt idx="24122">
                  <c:v>-3.05367E-2</c:v>
                </c:pt>
                <c:pt idx="24123">
                  <c:v>-2.14214E-2</c:v>
                </c:pt>
                <c:pt idx="24124">
                  <c:v>-1.64814E-2</c:v>
                </c:pt>
                <c:pt idx="24125">
                  <c:v>-1.1244799999999999E-2</c:v>
                </c:pt>
                <c:pt idx="24126">
                  <c:v>-3.3136400000000003E-2</c:v>
                </c:pt>
                <c:pt idx="24127">
                  <c:v>-3.4979799999999998E-2</c:v>
                </c:pt>
                <c:pt idx="24128">
                  <c:v>-3.8340600000000002E-2</c:v>
                </c:pt>
                <c:pt idx="24129">
                  <c:v>-1.2454E-2</c:v>
                </c:pt>
                <c:pt idx="24130">
                  <c:v>-5.5151000000000002E-3</c:v>
                </c:pt>
                <c:pt idx="24131">
                  <c:v>-2.51808E-2</c:v>
                </c:pt>
                <c:pt idx="24132">
                  <c:v>-2.3435600000000001E-2</c:v>
                </c:pt>
                <c:pt idx="24133">
                  <c:v>-2.4561900000000001E-2</c:v>
                </c:pt>
                <c:pt idx="24134">
                  <c:v>-3.0085600000000001E-2</c:v>
                </c:pt>
                <c:pt idx="24135">
                  <c:v>-2.9354100000000001E-2</c:v>
                </c:pt>
                <c:pt idx="24136">
                  <c:v>-2.45609E-2</c:v>
                </c:pt>
                <c:pt idx="24137">
                  <c:v>-1.7502799999999999E-2</c:v>
                </c:pt>
                <c:pt idx="24138">
                  <c:v>-3.2518400000000003E-2</c:v>
                </c:pt>
                <c:pt idx="24139">
                  <c:v>-3.4081500000000001E-2</c:v>
                </c:pt>
                <c:pt idx="24140">
                  <c:v>-2.4757399999999999E-2</c:v>
                </c:pt>
                <c:pt idx="24141">
                  <c:v>-2.4704E-2</c:v>
                </c:pt>
                <c:pt idx="24142">
                  <c:v>-1.93481E-2</c:v>
                </c:pt>
                <c:pt idx="24143">
                  <c:v>-2.7055699999999999E-2</c:v>
                </c:pt>
                <c:pt idx="24144">
                  <c:v>-6.5593700000000001E-3</c:v>
                </c:pt>
                <c:pt idx="24145">
                  <c:v>-1.4024699999999999E-2</c:v>
                </c:pt>
                <c:pt idx="24146">
                  <c:v>-1.2851700000000001E-2</c:v>
                </c:pt>
                <c:pt idx="24147">
                  <c:v>-9.2363399999999991E-3</c:v>
                </c:pt>
                <c:pt idx="24148">
                  <c:v>-1.25647E-2</c:v>
                </c:pt>
                <c:pt idx="24149">
                  <c:v>-9.5253000000000004E-3</c:v>
                </c:pt>
                <c:pt idx="24150">
                  <c:v>-8.4486000000000006E-3</c:v>
                </c:pt>
                <c:pt idx="24151">
                  <c:v>-1.5695600000000001E-2</c:v>
                </c:pt>
                <c:pt idx="24152">
                  <c:v>2.6149699999999999E-3</c:v>
                </c:pt>
                <c:pt idx="24153">
                  <c:v>-9.4680800000000002E-3</c:v>
                </c:pt>
                <c:pt idx="24154">
                  <c:v>-1.8413499999999999E-2</c:v>
                </c:pt>
                <c:pt idx="24155">
                  <c:v>-1.9803000000000001E-2</c:v>
                </c:pt>
                <c:pt idx="24156">
                  <c:v>-1.31006E-2</c:v>
                </c:pt>
                <c:pt idx="24157">
                  <c:v>-9.7055400000000003E-3</c:v>
                </c:pt>
                <c:pt idx="24158">
                  <c:v>-1.9591299999999999E-2</c:v>
                </c:pt>
                <c:pt idx="24159">
                  <c:v>-1.09339E-2</c:v>
                </c:pt>
                <c:pt idx="24160">
                  <c:v>-8.43525E-3</c:v>
                </c:pt>
                <c:pt idx="24161">
                  <c:v>-1.26677E-2</c:v>
                </c:pt>
                <c:pt idx="24162">
                  <c:v>-1.1472700000000001E-2</c:v>
                </c:pt>
                <c:pt idx="24163">
                  <c:v>-7.20215E-3</c:v>
                </c:pt>
                <c:pt idx="24164">
                  <c:v>-1.84689E-2</c:v>
                </c:pt>
                <c:pt idx="24165">
                  <c:v>-2.7550700000000001E-2</c:v>
                </c:pt>
                <c:pt idx="24166">
                  <c:v>-3.9295200000000002E-2</c:v>
                </c:pt>
                <c:pt idx="24167">
                  <c:v>-2.1882100000000002E-2</c:v>
                </c:pt>
                <c:pt idx="24168">
                  <c:v>-1.8363000000000001E-2</c:v>
                </c:pt>
                <c:pt idx="24169">
                  <c:v>-3.5913500000000001E-2</c:v>
                </c:pt>
                <c:pt idx="24170">
                  <c:v>-3.9359100000000001E-2</c:v>
                </c:pt>
                <c:pt idx="24171">
                  <c:v>-1.77603E-2</c:v>
                </c:pt>
                <c:pt idx="24172">
                  <c:v>-2.7203600000000001E-2</c:v>
                </c:pt>
                <c:pt idx="24173">
                  <c:v>-2.5156000000000001E-2</c:v>
                </c:pt>
                <c:pt idx="24174">
                  <c:v>-3.8633300000000002E-2</c:v>
                </c:pt>
                <c:pt idx="24175">
                  <c:v>-2.3230600000000001E-2</c:v>
                </c:pt>
                <c:pt idx="24176">
                  <c:v>-2.8653100000000001E-2</c:v>
                </c:pt>
                <c:pt idx="24177">
                  <c:v>-3.50332E-2</c:v>
                </c:pt>
                <c:pt idx="24178">
                  <c:v>-2.3366000000000001E-2</c:v>
                </c:pt>
                <c:pt idx="24179">
                  <c:v>-2.10867E-2</c:v>
                </c:pt>
                <c:pt idx="24180">
                  <c:v>-1.84975E-2</c:v>
                </c:pt>
                <c:pt idx="24181">
                  <c:v>-3.0369799999999999E-2</c:v>
                </c:pt>
                <c:pt idx="24182">
                  <c:v>-2.4966200000000001E-2</c:v>
                </c:pt>
                <c:pt idx="24183">
                  <c:v>-3.2601400000000003E-2</c:v>
                </c:pt>
                <c:pt idx="24184">
                  <c:v>-3.13873E-2</c:v>
                </c:pt>
                <c:pt idx="24185">
                  <c:v>-1.6560600000000002E-2</c:v>
                </c:pt>
                <c:pt idx="24186">
                  <c:v>-9.6502299999999992E-3</c:v>
                </c:pt>
                <c:pt idx="24187">
                  <c:v>-1.9085899999999999E-2</c:v>
                </c:pt>
                <c:pt idx="24188">
                  <c:v>-3.1340600000000003E-2</c:v>
                </c:pt>
                <c:pt idx="24189">
                  <c:v>-2.8495800000000002E-2</c:v>
                </c:pt>
                <c:pt idx="24190">
                  <c:v>-1.0355899999999999E-2</c:v>
                </c:pt>
                <c:pt idx="24191">
                  <c:v>-2.38581E-2</c:v>
                </c:pt>
                <c:pt idx="24192">
                  <c:v>-1.6394599999999999E-2</c:v>
                </c:pt>
                <c:pt idx="24193">
                  <c:v>-1.4142999999999999E-2</c:v>
                </c:pt>
                <c:pt idx="24194">
                  <c:v>-2.30093E-2</c:v>
                </c:pt>
                <c:pt idx="24195">
                  <c:v>-1.68839E-2</c:v>
                </c:pt>
                <c:pt idx="24196">
                  <c:v>-9.2124900000000003E-3</c:v>
                </c:pt>
                <c:pt idx="24197">
                  <c:v>-1.18809E-2</c:v>
                </c:pt>
                <c:pt idx="24198">
                  <c:v>-2.26698E-2</c:v>
                </c:pt>
                <c:pt idx="24199">
                  <c:v>-2.3199999999999998E-2</c:v>
                </c:pt>
                <c:pt idx="24200">
                  <c:v>-1.4349000000000001E-2</c:v>
                </c:pt>
                <c:pt idx="24201">
                  <c:v>-3.93867E-3</c:v>
                </c:pt>
                <c:pt idx="24202">
                  <c:v>9.7007800000000009E-3</c:v>
                </c:pt>
                <c:pt idx="24203">
                  <c:v>-2.2874800000000001E-2</c:v>
                </c:pt>
                <c:pt idx="24204">
                  <c:v>-2.0063399999999999E-2</c:v>
                </c:pt>
                <c:pt idx="24205">
                  <c:v>-1.1248599999999999E-2</c:v>
                </c:pt>
                <c:pt idx="24206">
                  <c:v>-1.3753899999999999E-2</c:v>
                </c:pt>
                <c:pt idx="24207">
                  <c:v>-1.3289499999999999E-2</c:v>
                </c:pt>
                <c:pt idx="24208">
                  <c:v>-1.9212699999999999E-2</c:v>
                </c:pt>
                <c:pt idx="24209">
                  <c:v>-5.1622400000000002E-3</c:v>
                </c:pt>
                <c:pt idx="24210">
                  <c:v>-2.1228799999999999E-2</c:v>
                </c:pt>
                <c:pt idx="24211">
                  <c:v>-2.7458199999999999E-2</c:v>
                </c:pt>
                <c:pt idx="24212">
                  <c:v>-3.5259199999999997E-2</c:v>
                </c:pt>
                <c:pt idx="24213">
                  <c:v>-2.42023E-2</c:v>
                </c:pt>
                <c:pt idx="24214">
                  <c:v>-2.2305499999999999E-2</c:v>
                </c:pt>
                <c:pt idx="24215">
                  <c:v>-2.1288899999999999E-2</c:v>
                </c:pt>
                <c:pt idx="24216">
                  <c:v>-3.4627900000000003E-2</c:v>
                </c:pt>
                <c:pt idx="24217">
                  <c:v>-2.1807699999999999E-2</c:v>
                </c:pt>
                <c:pt idx="24218">
                  <c:v>-1.1929499999999999E-2</c:v>
                </c:pt>
                <c:pt idx="24219">
                  <c:v>-2.7761499999999998E-3</c:v>
                </c:pt>
                <c:pt idx="24220">
                  <c:v>-1.6900100000000001E-2</c:v>
                </c:pt>
                <c:pt idx="24221">
                  <c:v>-2.7936900000000001E-2</c:v>
                </c:pt>
                <c:pt idx="24222">
                  <c:v>-1.1688199999999999E-2</c:v>
                </c:pt>
                <c:pt idx="24223">
                  <c:v>-7.45964E-3</c:v>
                </c:pt>
                <c:pt idx="24224">
                  <c:v>-2.10247E-2</c:v>
                </c:pt>
                <c:pt idx="24225">
                  <c:v>-2.96879E-2</c:v>
                </c:pt>
                <c:pt idx="24226">
                  <c:v>1.74713E-3</c:v>
                </c:pt>
                <c:pt idx="24227">
                  <c:v>-4.0330900000000003E-2</c:v>
                </c:pt>
                <c:pt idx="24228">
                  <c:v>-2.4866099999999999E-2</c:v>
                </c:pt>
                <c:pt idx="24229">
                  <c:v>-3.3214599999999997E-2</c:v>
                </c:pt>
                <c:pt idx="24230">
                  <c:v>-1.5346500000000001E-2</c:v>
                </c:pt>
                <c:pt idx="24231">
                  <c:v>-1.9863100000000002E-2</c:v>
                </c:pt>
                <c:pt idx="24232">
                  <c:v>-4.5931800000000002E-2</c:v>
                </c:pt>
                <c:pt idx="24233">
                  <c:v>-1.1943799999999999E-2</c:v>
                </c:pt>
                <c:pt idx="24234">
                  <c:v>-1.48754E-2</c:v>
                </c:pt>
                <c:pt idx="24235">
                  <c:v>-1.3920800000000001E-2</c:v>
                </c:pt>
                <c:pt idx="24236">
                  <c:v>-9.0103100000000005E-3</c:v>
                </c:pt>
                <c:pt idx="24237">
                  <c:v>-5.5580100000000004E-3</c:v>
                </c:pt>
                <c:pt idx="24238">
                  <c:v>5.2299499999999997E-3</c:v>
                </c:pt>
                <c:pt idx="24239">
                  <c:v>-2.38943E-2</c:v>
                </c:pt>
                <c:pt idx="24240">
                  <c:v>-1.7602E-2</c:v>
                </c:pt>
                <c:pt idx="24241">
                  <c:v>-1.41878E-2</c:v>
                </c:pt>
                <c:pt idx="24242">
                  <c:v>-9.1438300000000004E-3</c:v>
                </c:pt>
                <c:pt idx="24243">
                  <c:v>-1.28393E-2</c:v>
                </c:pt>
                <c:pt idx="24244">
                  <c:v>-2.1148699999999999E-2</c:v>
                </c:pt>
                <c:pt idx="24245">
                  <c:v>-1.14918E-2</c:v>
                </c:pt>
                <c:pt idx="24246">
                  <c:v>-2.6294700000000001E-2</c:v>
                </c:pt>
                <c:pt idx="24247">
                  <c:v>3.5190600000000001E-3</c:v>
                </c:pt>
                <c:pt idx="24248">
                  <c:v>-4.2486199999999998E-3</c:v>
                </c:pt>
                <c:pt idx="24249">
                  <c:v>-1.9761999999999998E-2</c:v>
                </c:pt>
                <c:pt idx="24250">
                  <c:v>-1.8671E-2</c:v>
                </c:pt>
                <c:pt idx="24251">
                  <c:v>7.3575999999999997E-3</c:v>
                </c:pt>
                <c:pt idx="24252">
                  <c:v>4.8427599999999998E-3</c:v>
                </c:pt>
                <c:pt idx="24253">
                  <c:v>-3.82614E-3</c:v>
                </c:pt>
                <c:pt idx="24254">
                  <c:v>-2.17562E-2</c:v>
                </c:pt>
                <c:pt idx="24255">
                  <c:v>-2.26202E-2</c:v>
                </c:pt>
                <c:pt idx="24256">
                  <c:v>-2.44856E-2</c:v>
                </c:pt>
                <c:pt idx="24257">
                  <c:v>1.9168899999999999E-4</c:v>
                </c:pt>
                <c:pt idx="24258">
                  <c:v>-4.2810399999999998E-3</c:v>
                </c:pt>
                <c:pt idx="24259">
                  <c:v>-2.2881499999999999E-2</c:v>
                </c:pt>
                <c:pt idx="24260">
                  <c:v>-1.9287100000000001E-2</c:v>
                </c:pt>
                <c:pt idx="24261">
                  <c:v>-2.4899500000000001E-2</c:v>
                </c:pt>
                <c:pt idx="24262">
                  <c:v>-5.9795400000000002E-3</c:v>
                </c:pt>
                <c:pt idx="24263">
                  <c:v>-2.4501800000000001E-2</c:v>
                </c:pt>
                <c:pt idx="24264">
                  <c:v>-2.3630100000000001E-2</c:v>
                </c:pt>
                <c:pt idx="24265">
                  <c:v>-2.5387799999999999E-2</c:v>
                </c:pt>
                <c:pt idx="24266">
                  <c:v>-2.0033800000000001E-2</c:v>
                </c:pt>
                <c:pt idx="24267">
                  <c:v>-2.1292700000000001E-2</c:v>
                </c:pt>
                <c:pt idx="24268">
                  <c:v>-3.7261000000000002E-2</c:v>
                </c:pt>
                <c:pt idx="24269">
                  <c:v>-2.4837499999999998E-2</c:v>
                </c:pt>
                <c:pt idx="24270">
                  <c:v>-1.5737500000000001E-2</c:v>
                </c:pt>
                <c:pt idx="24271">
                  <c:v>-1.1461300000000001E-2</c:v>
                </c:pt>
                <c:pt idx="24272">
                  <c:v>-1.38397E-2</c:v>
                </c:pt>
                <c:pt idx="24273">
                  <c:v>-2.1279300000000001E-2</c:v>
                </c:pt>
                <c:pt idx="24274">
                  <c:v>-1.1201900000000001E-2</c:v>
                </c:pt>
                <c:pt idx="24275">
                  <c:v>-1.53685E-2</c:v>
                </c:pt>
                <c:pt idx="24276">
                  <c:v>7.8964200000000001E-4</c:v>
                </c:pt>
                <c:pt idx="24277">
                  <c:v>-2.99473E-2</c:v>
                </c:pt>
                <c:pt idx="24278">
                  <c:v>-4.0082900000000003E-3</c:v>
                </c:pt>
                <c:pt idx="24279">
                  <c:v>-1.5624000000000001E-2</c:v>
                </c:pt>
                <c:pt idx="24280">
                  <c:v>-8.6955999999999995E-3</c:v>
                </c:pt>
                <c:pt idx="24281">
                  <c:v>-1.24426E-2</c:v>
                </c:pt>
                <c:pt idx="24282">
                  <c:v>-1.2066800000000001E-2</c:v>
                </c:pt>
                <c:pt idx="24283">
                  <c:v>-1.66321E-3</c:v>
                </c:pt>
                <c:pt idx="24284">
                  <c:v>-1.2722000000000001E-2</c:v>
                </c:pt>
                <c:pt idx="24285">
                  <c:v>-2.42233E-2</c:v>
                </c:pt>
                <c:pt idx="24286">
                  <c:v>-1.36242E-2</c:v>
                </c:pt>
                <c:pt idx="24287">
                  <c:v>-2.3223899999999999E-2</c:v>
                </c:pt>
                <c:pt idx="24288">
                  <c:v>-2.87619E-2</c:v>
                </c:pt>
                <c:pt idx="24289">
                  <c:v>-1.14775E-2</c:v>
                </c:pt>
                <c:pt idx="24290">
                  <c:v>-1.17292E-2</c:v>
                </c:pt>
                <c:pt idx="24291">
                  <c:v>-1.5732800000000002E-2</c:v>
                </c:pt>
                <c:pt idx="24292">
                  <c:v>-1.77393E-2</c:v>
                </c:pt>
                <c:pt idx="24293">
                  <c:v>-5.2061099999999999E-3</c:v>
                </c:pt>
                <c:pt idx="24294">
                  <c:v>-1.7540900000000002E-2</c:v>
                </c:pt>
                <c:pt idx="24295">
                  <c:v>-2.0781500000000001E-2</c:v>
                </c:pt>
                <c:pt idx="24296">
                  <c:v>-1.66397E-2</c:v>
                </c:pt>
                <c:pt idx="24297">
                  <c:v>-1.3938000000000001E-2</c:v>
                </c:pt>
                <c:pt idx="24298">
                  <c:v>-1.95398E-2</c:v>
                </c:pt>
                <c:pt idx="24299">
                  <c:v>-1.25465E-2</c:v>
                </c:pt>
                <c:pt idx="24300">
                  <c:v>-2.3469900000000002E-3</c:v>
                </c:pt>
                <c:pt idx="24301">
                  <c:v>-1.3690900000000001E-2</c:v>
                </c:pt>
                <c:pt idx="24302">
                  <c:v>2.2182500000000002E-3</c:v>
                </c:pt>
                <c:pt idx="24303">
                  <c:v>-2.2458999999999999E-3</c:v>
                </c:pt>
                <c:pt idx="24304">
                  <c:v>-7.8506500000000007E-3</c:v>
                </c:pt>
                <c:pt idx="24305">
                  <c:v>2.6130699999999999E-3</c:v>
                </c:pt>
                <c:pt idx="24306">
                  <c:v>1.3030999999999999E-2</c:v>
                </c:pt>
                <c:pt idx="24307">
                  <c:v>4.8685100000000004E-3</c:v>
                </c:pt>
                <c:pt idx="24308">
                  <c:v>-8.70895E-3</c:v>
                </c:pt>
                <c:pt idx="24309">
                  <c:v>1.35336E-2</c:v>
                </c:pt>
                <c:pt idx="24310">
                  <c:v>6.1502500000000003E-3</c:v>
                </c:pt>
                <c:pt idx="24311">
                  <c:v>-7.6141400000000001E-3</c:v>
                </c:pt>
                <c:pt idx="24312">
                  <c:v>-2.5941800000000001E-2</c:v>
                </c:pt>
                <c:pt idx="24313">
                  <c:v>-1.9511199999999999E-2</c:v>
                </c:pt>
                <c:pt idx="24314">
                  <c:v>-2.0446800000000001E-3</c:v>
                </c:pt>
                <c:pt idx="24315">
                  <c:v>-5.7315800000000004E-4</c:v>
                </c:pt>
                <c:pt idx="24316">
                  <c:v>-2.4251899999999998E-3</c:v>
                </c:pt>
                <c:pt idx="24317">
                  <c:v>-8.4152199999999993E-3</c:v>
                </c:pt>
                <c:pt idx="24318">
                  <c:v>5.1975299999999997E-4</c:v>
                </c:pt>
                <c:pt idx="24319">
                  <c:v>8.2292600000000004E-3</c:v>
                </c:pt>
                <c:pt idx="24320">
                  <c:v>8.3150900000000007E-3</c:v>
                </c:pt>
                <c:pt idx="24321">
                  <c:v>-4.0569300000000003E-3</c:v>
                </c:pt>
                <c:pt idx="24322">
                  <c:v>6.9456099999999996E-3</c:v>
                </c:pt>
                <c:pt idx="24323">
                  <c:v>4.9676900000000003E-3</c:v>
                </c:pt>
                <c:pt idx="24324">
                  <c:v>-7.8601799999999996E-3</c:v>
                </c:pt>
                <c:pt idx="24325">
                  <c:v>-8.9168500000000005E-3</c:v>
                </c:pt>
                <c:pt idx="24326">
                  <c:v>-7.3623700000000005E-4</c:v>
                </c:pt>
                <c:pt idx="24327">
                  <c:v>8.1453299999999992E-3</c:v>
                </c:pt>
                <c:pt idx="24328">
                  <c:v>1.18017E-2</c:v>
                </c:pt>
                <c:pt idx="24329" formatCode="0.00E+00">
                  <c:v>-3.4332300000000003E-5</c:v>
                </c:pt>
                <c:pt idx="24330">
                  <c:v>-2.8858199999999999E-3</c:v>
                </c:pt>
                <c:pt idx="24331">
                  <c:v>1.05762E-3</c:v>
                </c:pt>
                <c:pt idx="24332">
                  <c:v>4.9896200000000002E-3</c:v>
                </c:pt>
                <c:pt idx="24333">
                  <c:v>-1.1587100000000001E-3</c:v>
                </c:pt>
                <c:pt idx="24334">
                  <c:v>-9.0475099999999999E-3</c:v>
                </c:pt>
                <c:pt idx="24335">
                  <c:v>-3.05338E-2</c:v>
                </c:pt>
                <c:pt idx="24336">
                  <c:v>-1.2346299999999999E-2</c:v>
                </c:pt>
                <c:pt idx="24337">
                  <c:v>6.6089600000000001E-4</c:v>
                </c:pt>
                <c:pt idx="24338">
                  <c:v>-1.0947200000000001E-2</c:v>
                </c:pt>
                <c:pt idx="24339">
                  <c:v>-2.0361899999999999E-2</c:v>
                </c:pt>
                <c:pt idx="24340">
                  <c:v>-2.2531499999999999E-2</c:v>
                </c:pt>
                <c:pt idx="24341">
                  <c:v>-8.8252999999999995E-3</c:v>
                </c:pt>
                <c:pt idx="24342">
                  <c:v>-1.5706100000000001E-2</c:v>
                </c:pt>
                <c:pt idx="24343">
                  <c:v>-8.4943799999999993E-3</c:v>
                </c:pt>
                <c:pt idx="24344">
                  <c:v>-2.6340500000000002E-3</c:v>
                </c:pt>
                <c:pt idx="24345">
                  <c:v>-1.4966E-2</c:v>
                </c:pt>
                <c:pt idx="24346">
                  <c:v>-1.14555E-2</c:v>
                </c:pt>
                <c:pt idx="24347">
                  <c:v>-4.0674200000000004E-3</c:v>
                </c:pt>
                <c:pt idx="24348">
                  <c:v>2.5789300000000001E-2</c:v>
                </c:pt>
                <c:pt idx="24349">
                  <c:v>-1.21689E-3</c:v>
                </c:pt>
                <c:pt idx="24350">
                  <c:v>-1.7394099999999999E-2</c:v>
                </c:pt>
                <c:pt idx="24351">
                  <c:v>-5.9557000000000004E-3</c:v>
                </c:pt>
                <c:pt idx="24352">
                  <c:v>6.6852600000000002E-4</c:v>
                </c:pt>
                <c:pt idx="24353">
                  <c:v>-1.56136E-2</c:v>
                </c:pt>
                <c:pt idx="24354">
                  <c:v>-1.3275100000000001E-3</c:v>
                </c:pt>
                <c:pt idx="24355">
                  <c:v>-9.23824E-3</c:v>
                </c:pt>
                <c:pt idx="24356">
                  <c:v>-8.0299399999999993E-3</c:v>
                </c:pt>
                <c:pt idx="24357">
                  <c:v>-2.2764199999999999E-3</c:v>
                </c:pt>
                <c:pt idx="24358">
                  <c:v>4.7883999999999999E-3</c:v>
                </c:pt>
                <c:pt idx="24359">
                  <c:v>-5.05829E-3</c:v>
                </c:pt>
                <c:pt idx="24360">
                  <c:v>-5.4426199999999996E-3</c:v>
                </c:pt>
                <c:pt idx="24361">
                  <c:v>1.47438E-3</c:v>
                </c:pt>
                <c:pt idx="24362">
                  <c:v>1.1080700000000001E-2</c:v>
                </c:pt>
                <c:pt idx="24363">
                  <c:v>2.9468499999999999E-4</c:v>
                </c:pt>
                <c:pt idx="24364">
                  <c:v>-8.1262599999999997E-3</c:v>
                </c:pt>
                <c:pt idx="24365">
                  <c:v>1.10378E-2</c:v>
                </c:pt>
                <c:pt idx="24366">
                  <c:v>-1.9914600000000001E-2</c:v>
                </c:pt>
                <c:pt idx="24367">
                  <c:v>-2.5364899999999999E-2</c:v>
                </c:pt>
                <c:pt idx="24368">
                  <c:v>-1.45874E-2</c:v>
                </c:pt>
                <c:pt idx="24369">
                  <c:v>1.43051E-4</c:v>
                </c:pt>
                <c:pt idx="24370">
                  <c:v>-4.6863599999999997E-3</c:v>
                </c:pt>
                <c:pt idx="24371">
                  <c:v>-1.6750299999999999E-2</c:v>
                </c:pt>
                <c:pt idx="24372">
                  <c:v>-9.4222999999999998E-3</c:v>
                </c:pt>
                <c:pt idx="24373">
                  <c:v>-5.3749100000000001E-3</c:v>
                </c:pt>
                <c:pt idx="24374">
                  <c:v>-3.3388100000000002E-3</c:v>
                </c:pt>
                <c:pt idx="24375">
                  <c:v>-8.3208099999999997E-3</c:v>
                </c:pt>
                <c:pt idx="24376">
                  <c:v>-5.5408499999999999E-3</c:v>
                </c:pt>
                <c:pt idx="24377">
                  <c:v>-8.3522800000000001E-3</c:v>
                </c:pt>
                <c:pt idx="24378">
                  <c:v>2.3469900000000002E-3</c:v>
                </c:pt>
                <c:pt idx="24379">
                  <c:v>-1.6937299999999999E-2</c:v>
                </c:pt>
                <c:pt idx="24380">
                  <c:v>-3.4324599999999997E-2</c:v>
                </c:pt>
                <c:pt idx="24381">
                  <c:v>-2.94647E-2</c:v>
                </c:pt>
                <c:pt idx="24382">
                  <c:v>-1.2229E-2</c:v>
                </c:pt>
                <c:pt idx="24383">
                  <c:v>2.6216500000000001E-3</c:v>
                </c:pt>
                <c:pt idx="24384">
                  <c:v>-1.6570999999999999E-2</c:v>
                </c:pt>
                <c:pt idx="24385">
                  <c:v>-1.63593E-2</c:v>
                </c:pt>
                <c:pt idx="24386">
                  <c:v>-1.8197100000000001E-2</c:v>
                </c:pt>
                <c:pt idx="24387">
                  <c:v>-8.7261200000000004E-3</c:v>
                </c:pt>
                <c:pt idx="24388">
                  <c:v>-1.15423E-2</c:v>
                </c:pt>
                <c:pt idx="24389">
                  <c:v>-3.8042100000000001E-3</c:v>
                </c:pt>
                <c:pt idx="24390">
                  <c:v>-1.7125100000000001E-2</c:v>
                </c:pt>
                <c:pt idx="24391">
                  <c:v>-6.5136000000000002E-4</c:v>
                </c:pt>
                <c:pt idx="24392">
                  <c:v>-6.2408400000000001E-3</c:v>
                </c:pt>
                <c:pt idx="24393">
                  <c:v>-8.8500999999999996E-3</c:v>
                </c:pt>
                <c:pt idx="24394">
                  <c:v>-3.45612E-3</c:v>
                </c:pt>
                <c:pt idx="24395">
                  <c:v>-3.66402E-3</c:v>
                </c:pt>
                <c:pt idx="24396">
                  <c:v>-8.52585E-4</c:v>
                </c:pt>
                <c:pt idx="24397">
                  <c:v>1.6202899999999999E-3</c:v>
                </c:pt>
                <c:pt idx="24398">
                  <c:v>-1.2016299999999999E-4</c:v>
                </c:pt>
                <c:pt idx="24399">
                  <c:v>-7.8105899999999996E-4</c:v>
                </c:pt>
                <c:pt idx="24400">
                  <c:v>9.7913700000000006E-3</c:v>
                </c:pt>
                <c:pt idx="24401">
                  <c:v>1.9760099999999998E-3</c:v>
                </c:pt>
                <c:pt idx="24402">
                  <c:v>-3.9815900000000001E-3</c:v>
                </c:pt>
                <c:pt idx="24403">
                  <c:v>-8.6641300000000008E-3</c:v>
                </c:pt>
                <c:pt idx="24404">
                  <c:v>1.231E-2</c:v>
                </c:pt>
                <c:pt idx="24405">
                  <c:v>-3.7012099999999999E-3</c:v>
                </c:pt>
                <c:pt idx="24406">
                  <c:v>2.2602099999999999E-3</c:v>
                </c:pt>
                <c:pt idx="24407">
                  <c:v>-8.4714899999999999E-3</c:v>
                </c:pt>
                <c:pt idx="24408">
                  <c:v>-7.0152299999999999E-3</c:v>
                </c:pt>
                <c:pt idx="24409">
                  <c:v>-3.0002599999999998E-3</c:v>
                </c:pt>
                <c:pt idx="24410">
                  <c:v>7.9298000000000007E-3</c:v>
                </c:pt>
                <c:pt idx="24411">
                  <c:v>-5.6476599999999997E-3</c:v>
                </c:pt>
                <c:pt idx="24412">
                  <c:v>-1.43223E-2</c:v>
                </c:pt>
                <c:pt idx="24413">
                  <c:v>-9.4785700000000004E-3</c:v>
                </c:pt>
                <c:pt idx="24414" formatCode="0.00E+00">
                  <c:v>7.6293900000000003E-6</c:v>
                </c:pt>
                <c:pt idx="24415">
                  <c:v>-3.4713700000000001E-3</c:v>
                </c:pt>
                <c:pt idx="24416">
                  <c:v>-1.3199799999999999E-2</c:v>
                </c:pt>
                <c:pt idx="24417">
                  <c:v>9.9287000000000004E-3</c:v>
                </c:pt>
                <c:pt idx="24418">
                  <c:v>6.9723099999999998E-3</c:v>
                </c:pt>
                <c:pt idx="24419">
                  <c:v>2.3622500000000002E-3</c:v>
                </c:pt>
                <c:pt idx="24420">
                  <c:v>1.33743E-2</c:v>
                </c:pt>
                <c:pt idx="24421">
                  <c:v>4.9238199999999998E-3</c:v>
                </c:pt>
                <c:pt idx="24422">
                  <c:v>-2.3126599999999998E-3</c:v>
                </c:pt>
                <c:pt idx="24423">
                  <c:v>2.8095200000000001E-2</c:v>
                </c:pt>
                <c:pt idx="24424">
                  <c:v>1.73607E-2</c:v>
                </c:pt>
                <c:pt idx="24425">
                  <c:v>-3.0832300000000002E-3</c:v>
                </c:pt>
                <c:pt idx="24426">
                  <c:v>4.43554E-3</c:v>
                </c:pt>
                <c:pt idx="24427">
                  <c:v>9.7284299999999997E-3</c:v>
                </c:pt>
                <c:pt idx="24428">
                  <c:v>9.1495499999999994E-3</c:v>
                </c:pt>
                <c:pt idx="24429">
                  <c:v>5.7773599999999996E-3</c:v>
                </c:pt>
                <c:pt idx="24430">
                  <c:v>3.4484899999999998E-3</c:v>
                </c:pt>
                <c:pt idx="24431">
                  <c:v>1.4503500000000001E-2</c:v>
                </c:pt>
                <c:pt idx="24432">
                  <c:v>1.0807000000000001E-2</c:v>
                </c:pt>
                <c:pt idx="24433">
                  <c:v>1.0287299999999999E-2</c:v>
                </c:pt>
                <c:pt idx="24434">
                  <c:v>1.0105100000000001E-2</c:v>
                </c:pt>
                <c:pt idx="24435">
                  <c:v>1.1021599999999999E-2</c:v>
                </c:pt>
                <c:pt idx="24436">
                  <c:v>7.42722E-3</c:v>
                </c:pt>
                <c:pt idx="24437">
                  <c:v>1.48811E-2</c:v>
                </c:pt>
                <c:pt idx="24438">
                  <c:v>7.8248999999999992E-3</c:v>
                </c:pt>
                <c:pt idx="24439">
                  <c:v>3.0059800000000001E-3</c:v>
                </c:pt>
                <c:pt idx="24440">
                  <c:v>9.7951900000000005E-3</c:v>
                </c:pt>
                <c:pt idx="24441">
                  <c:v>8.8710799999999999E-3</c:v>
                </c:pt>
                <c:pt idx="24442">
                  <c:v>1.5636400000000002E-2</c:v>
                </c:pt>
                <c:pt idx="24443">
                  <c:v>1.55687E-2</c:v>
                </c:pt>
                <c:pt idx="24444">
                  <c:v>-4.3163300000000002E-3</c:v>
                </c:pt>
                <c:pt idx="24445">
                  <c:v>1.4547300000000001E-2</c:v>
                </c:pt>
                <c:pt idx="24446">
                  <c:v>1.8033E-2</c:v>
                </c:pt>
                <c:pt idx="24447">
                  <c:v>1.4143000000000001E-3</c:v>
                </c:pt>
                <c:pt idx="24448">
                  <c:v>-1.25828E-2</c:v>
                </c:pt>
                <c:pt idx="24449">
                  <c:v>1.1683499999999999E-2</c:v>
                </c:pt>
                <c:pt idx="24450">
                  <c:v>7.8315699999999995E-3</c:v>
                </c:pt>
                <c:pt idx="24451">
                  <c:v>-5.5484799999999997E-3</c:v>
                </c:pt>
                <c:pt idx="24452">
                  <c:v>-4.2581600000000004E-3</c:v>
                </c:pt>
                <c:pt idx="24453" formatCode="0.00E+00">
                  <c:v>5.1498400000000001E-5</c:v>
                </c:pt>
                <c:pt idx="24454">
                  <c:v>3.4770999999999999E-3</c:v>
                </c:pt>
                <c:pt idx="24455">
                  <c:v>7.9526900000000001E-3</c:v>
                </c:pt>
                <c:pt idx="24456">
                  <c:v>-2.3012200000000001E-3</c:v>
                </c:pt>
                <c:pt idx="24457">
                  <c:v>-7.9975099999999993E-3</c:v>
                </c:pt>
                <c:pt idx="24458">
                  <c:v>-6.8616900000000002E-3</c:v>
                </c:pt>
                <c:pt idx="24459">
                  <c:v>3.68118E-3</c:v>
                </c:pt>
                <c:pt idx="24460">
                  <c:v>5.2738199999999996E-4</c:v>
                </c:pt>
                <c:pt idx="24461">
                  <c:v>5.7697299999999998E-3</c:v>
                </c:pt>
                <c:pt idx="24462">
                  <c:v>1.7585799999999999E-2</c:v>
                </c:pt>
                <c:pt idx="24463">
                  <c:v>1.23854E-2</c:v>
                </c:pt>
                <c:pt idx="24464">
                  <c:v>2.68841E-3</c:v>
                </c:pt>
                <c:pt idx="24465">
                  <c:v>-1.8291500000000001E-3</c:v>
                </c:pt>
                <c:pt idx="24466">
                  <c:v>1.2252799999999999E-2</c:v>
                </c:pt>
                <c:pt idx="24467">
                  <c:v>1.85928E-2</c:v>
                </c:pt>
                <c:pt idx="24468">
                  <c:v>6.9217699999999998E-3</c:v>
                </c:pt>
                <c:pt idx="24469">
                  <c:v>7.2927499999999998E-3</c:v>
                </c:pt>
                <c:pt idx="24470">
                  <c:v>-2.0275100000000002E-3</c:v>
                </c:pt>
                <c:pt idx="24471">
                  <c:v>1.3107300000000001E-2</c:v>
                </c:pt>
                <c:pt idx="24472">
                  <c:v>1.1507E-2</c:v>
                </c:pt>
                <c:pt idx="24473">
                  <c:v>1.7447500000000001E-2</c:v>
                </c:pt>
                <c:pt idx="24474">
                  <c:v>6.2179599999999998E-3</c:v>
                </c:pt>
                <c:pt idx="24475">
                  <c:v>1.5396099999999999E-2</c:v>
                </c:pt>
                <c:pt idx="24476">
                  <c:v>7.3127699999999997E-3</c:v>
                </c:pt>
                <c:pt idx="24477">
                  <c:v>6.5679600000000003E-3</c:v>
                </c:pt>
                <c:pt idx="24478">
                  <c:v>1.82819E-2</c:v>
                </c:pt>
                <c:pt idx="24479">
                  <c:v>1.34964E-2</c:v>
                </c:pt>
                <c:pt idx="24480">
                  <c:v>1.07403E-2</c:v>
                </c:pt>
                <c:pt idx="24481">
                  <c:v>1.41897E-2</c:v>
                </c:pt>
                <c:pt idx="24482">
                  <c:v>1.9971800000000001E-2</c:v>
                </c:pt>
                <c:pt idx="24483">
                  <c:v>1.54085E-2</c:v>
                </c:pt>
                <c:pt idx="24484">
                  <c:v>1.4442399999999999E-2</c:v>
                </c:pt>
                <c:pt idx="24485" formatCode="0.00E+00">
                  <c:v>3.2160800000000003E-2</c:v>
                </c:pt>
                <c:pt idx="24486">
                  <c:v>1.7927200000000001E-2</c:v>
                </c:pt>
                <c:pt idx="24487">
                  <c:v>1.1580500000000001E-2</c:v>
                </c:pt>
                <c:pt idx="24488">
                  <c:v>2.3250599999999999E-3</c:v>
                </c:pt>
                <c:pt idx="24489">
                  <c:v>1.7188999999999999E-2</c:v>
                </c:pt>
                <c:pt idx="24490">
                  <c:v>2.4395E-2</c:v>
                </c:pt>
                <c:pt idx="24491">
                  <c:v>1.48048E-2</c:v>
                </c:pt>
                <c:pt idx="24492">
                  <c:v>1.6976399999999999E-2</c:v>
                </c:pt>
                <c:pt idx="24493">
                  <c:v>2.5224700000000002E-3</c:v>
                </c:pt>
                <c:pt idx="24494">
                  <c:v>2.37722E-2</c:v>
                </c:pt>
                <c:pt idx="24495">
                  <c:v>1.0946300000000001E-2</c:v>
                </c:pt>
                <c:pt idx="24496">
                  <c:v>2.9587700000000001E-2</c:v>
                </c:pt>
                <c:pt idx="24497">
                  <c:v>2.7018500000000001E-2</c:v>
                </c:pt>
                <c:pt idx="24498">
                  <c:v>1.1370699999999999E-2</c:v>
                </c:pt>
                <c:pt idx="24499">
                  <c:v>-3.3674199999999999E-3</c:v>
                </c:pt>
                <c:pt idx="24500">
                  <c:v>4.4250499999999999E-4</c:v>
                </c:pt>
                <c:pt idx="24501">
                  <c:v>2.3522399999999999E-2</c:v>
                </c:pt>
                <c:pt idx="24502">
                  <c:v>1.3566E-2</c:v>
                </c:pt>
                <c:pt idx="24503">
                  <c:v>1.4079100000000001E-2</c:v>
                </c:pt>
                <c:pt idx="24504">
                  <c:v>5.3501099999999995E-4</c:v>
                </c:pt>
                <c:pt idx="24505">
                  <c:v>1.4381400000000001E-3</c:v>
                </c:pt>
                <c:pt idx="24506">
                  <c:v>4.4565200000000003E-3</c:v>
                </c:pt>
                <c:pt idx="24507">
                  <c:v>3.4564999999999999E-2</c:v>
                </c:pt>
                <c:pt idx="24508">
                  <c:v>2.5600399999999999E-2</c:v>
                </c:pt>
                <c:pt idx="24509">
                  <c:v>9.3183499999999996E-3</c:v>
                </c:pt>
                <c:pt idx="24510">
                  <c:v>7.6627700000000002E-3</c:v>
                </c:pt>
                <c:pt idx="24511">
                  <c:v>1.13583E-3</c:v>
                </c:pt>
                <c:pt idx="24512">
                  <c:v>2.8480499999999999E-2</c:v>
                </c:pt>
                <c:pt idx="24513">
                  <c:v>1.52111E-2</c:v>
                </c:pt>
                <c:pt idx="24514">
                  <c:v>3.2873199999999998E-3</c:v>
                </c:pt>
                <c:pt idx="24515">
                  <c:v>7.5788499999999998E-3</c:v>
                </c:pt>
                <c:pt idx="24516">
                  <c:v>-7.5120899999999999E-3</c:v>
                </c:pt>
                <c:pt idx="24517">
                  <c:v>4.7302200000000003E-4</c:v>
                </c:pt>
                <c:pt idx="24518">
                  <c:v>1.27621E-2</c:v>
                </c:pt>
                <c:pt idx="24519">
                  <c:v>1.8887500000000002E-2</c:v>
                </c:pt>
                <c:pt idx="24520">
                  <c:v>1.9347199999999998E-2</c:v>
                </c:pt>
                <c:pt idx="24521">
                  <c:v>9.1438300000000004E-3</c:v>
                </c:pt>
                <c:pt idx="24522">
                  <c:v>6.9704099999999998E-3</c:v>
                </c:pt>
                <c:pt idx="24523">
                  <c:v>3.26042E-2</c:v>
                </c:pt>
                <c:pt idx="24524">
                  <c:v>2.8802899999999999E-2</c:v>
                </c:pt>
                <c:pt idx="24525">
                  <c:v>2.5171300000000001E-2</c:v>
                </c:pt>
                <c:pt idx="24526">
                  <c:v>1.3402000000000001E-2</c:v>
                </c:pt>
                <c:pt idx="24527">
                  <c:v>6.74152E-3</c:v>
                </c:pt>
                <c:pt idx="24528">
                  <c:v>2.8705599999999999E-3</c:v>
                </c:pt>
                <c:pt idx="24529">
                  <c:v>5.9356699999999997E-3</c:v>
                </c:pt>
                <c:pt idx="24530">
                  <c:v>7.0314399999999999E-3</c:v>
                </c:pt>
                <c:pt idx="24531">
                  <c:v>8.0127700000000007E-3</c:v>
                </c:pt>
                <c:pt idx="24532">
                  <c:v>2.7645099999999999E-2</c:v>
                </c:pt>
                <c:pt idx="24533">
                  <c:v>1.73607E-2</c:v>
                </c:pt>
                <c:pt idx="24534">
                  <c:v>1.2579E-2</c:v>
                </c:pt>
                <c:pt idx="24535">
                  <c:v>1.8994299999999999E-2</c:v>
                </c:pt>
                <c:pt idx="24536">
                  <c:v>2.4173699999999999E-2</c:v>
                </c:pt>
                <c:pt idx="24537">
                  <c:v>2.2061299999999999E-2</c:v>
                </c:pt>
                <c:pt idx="24538">
                  <c:v>1.23978E-2</c:v>
                </c:pt>
                <c:pt idx="24539">
                  <c:v>9.5481899999999998E-3</c:v>
                </c:pt>
                <c:pt idx="24540">
                  <c:v>1.9721999999999999E-3</c:v>
                </c:pt>
                <c:pt idx="24541">
                  <c:v>2.2539099999999999E-2</c:v>
                </c:pt>
                <c:pt idx="24542">
                  <c:v>3.0320199999999999E-2</c:v>
                </c:pt>
                <c:pt idx="24543">
                  <c:v>3.2318100000000002E-2</c:v>
                </c:pt>
                <c:pt idx="24544">
                  <c:v>2.50645E-2</c:v>
                </c:pt>
                <c:pt idx="24545">
                  <c:v>5.8298100000000004E-3</c:v>
                </c:pt>
                <c:pt idx="24546">
                  <c:v>3.11308E-2</c:v>
                </c:pt>
                <c:pt idx="24547">
                  <c:v>2.8561599999999999E-2</c:v>
                </c:pt>
                <c:pt idx="24548">
                  <c:v>2.05708E-2</c:v>
                </c:pt>
                <c:pt idx="24549">
                  <c:v>1.35517E-2</c:v>
                </c:pt>
                <c:pt idx="24550">
                  <c:v>2.1437600000000001E-2</c:v>
                </c:pt>
                <c:pt idx="24551">
                  <c:v>1.49202E-2</c:v>
                </c:pt>
                <c:pt idx="24552">
                  <c:v>1.77269E-2</c:v>
                </c:pt>
                <c:pt idx="24553">
                  <c:v>2.0476299999999999E-2</c:v>
                </c:pt>
                <c:pt idx="24554">
                  <c:v>3.04356E-2</c:v>
                </c:pt>
                <c:pt idx="24555">
                  <c:v>2.1731400000000001E-2</c:v>
                </c:pt>
                <c:pt idx="24556">
                  <c:v>1.7610500000000001E-2</c:v>
                </c:pt>
                <c:pt idx="24557">
                  <c:v>1.7849E-2</c:v>
                </c:pt>
                <c:pt idx="24558">
                  <c:v>1.9212699999999999E-2</c:v>
                </c:pt>
                <c:pt idx="24559">
                  <c:v>2.6843100000000002E-2</c:v>
                </c:pt>
                <c:pt idx="24560">
                  <c:v>1.34945E-2</c:v>
                </c:pt>
                <c:pt idx="24561">
                  <c:v>1.64213E-2</c:v>
                </c:pt>
                <c:pt idx="24562">
                  <c:v>4.0971800000000003E-2</c:v>
                </c:pt>
                <c:pt idx="24563">
                  <c:v>2.7431500000000001E-2</c:v>
                </c:pt>
                <c:pt idx="24564">
                  <c:v>2.3933400000000001E-2</c:v>
                </c:pt>
                <c:pt idx="24565">
                  <c:v>2.34766E-2</c:v>
                </c:pt>
                <c:pt idx="24566">
                  <c:v>2.3264900000000002E-2</c:v>
                </c:pt>
                <c:pt idx="24567">
                  <c:v>3.0783700000000001E-2</c:v>
                </c:pt>
                <c:pt idx="24568">
                  <c:v>2.9569600000000001E-2</c:v>
                </c:pt>
                <c:pt idx="24569">
                  <c:v>3.77703E-2</c:v>
                </c:pt>
                <c:pt idx="24570">
                  <c:v>3.3794400000000002E-2</c:v>
                </c:pt>
                <c:pt idx="24571">
                  <c:v>2.34947E-2</c:v>
                </c:pt>
                <c:pt idx="24572">
                  <c:v>1.9401600000000001E-2</c:v>
                </c:pt>
                <c:pt idx="24573">
                  <c:v>2.1368999999999999E-2</c:v>
                </c:pt>
                <c:pt idx="24574">
                  <c:v>3.6796599999999999E-2</c:v>
                </c:pt>
                <c:pt idx="24575">
                  <c:v>2.0618399999999999E-2</c:v>
                </c:pt>
                <c:pt idx="24576">
                  <c:v>-2.81811E-3</c:v>
                </c:pt>
                <c:pt idx="24577">
                  <c:v>1.6159099999999999E-2</c:v>
                </c:pt>
                <c:pt idx="24578">
                  <c:v>2.0286599999999998E-2</c:v>
                </c:pt>
                <c:pt idx="24579">
                  <c:v>2.9418E-2</c:v>
                </c:pt>
                <c:pt idx="24580">
                  <c:v>2.2354099999999998E-2</c:v>
                </c:pt>
                <c:pt idx="24581">
                  <c:v>3.8250899999999997E-2</c:v>
                </c:pt>
                <c:pt idx="24582">
                  <c:v>2.4857500000000001E-2</c:v>
                </c:pt>
                <c:pt idx="24583">
                  <c:v>2.8103800000000002E-2</c:v>
                </c:pt>
                <c:pt idx="24584">
                  <c:v>3.8556100000000003E-2</c:v>
                </c:pt>
                <c:pt idx="24585">
                  <c:v>2.8815299999999999E-2</c:v>
                </c:pt>
                <c:pt idx="24586">
                  <c:v>3.8910899999999998E-2</c:v>
                </c:pt>
                <c:pt idx="24587">
                  <c:v>1.8654799999999999E-2</c:v>
                </c:pt>
                <c:pt idx="24588">
                  <c:v>3.5191500000000001E-2</c:v>
                </c:pt>
                <c:pt idx="24589">
                  <c:v>2.1347000000000001E-2</c:v>
                </c:pt>
                <c:pt idx="24590">
                  <c:v>2.4914700000000001E-2</c:v>
                </c:pt>
                <c:pt idx="24591">
                  <c:v>3.7100800000000003E-2</c:v>
                </c:pt>
                <c:pt idx="24592">
                  <c:v>4.9399400000000003E-2</c:v>
                </c:pt>
                <c:pt idx="24593">
                  <c:v>5.7158500000000001E-2</c:v>
                </c:pt>
                <c:pt idx="24594">
                  <c:v>3.7677799999999997E-2</c:v>
                </c:pt>
                <c:pt idx="24595">
                  <c:v>3.6038399999999998E-2</c:v>
                </c:pt>
                <c:pt idx="24596">
                  <c:v>3.4255000000000001E-2</c:v>
                </c:pt>
                <c:pt idx="24597">
                  <c:v>4.0932700000000002E-2</c:v>
                </c:pt>
                <c:pt idx="24598">
                  <c:v>4.1046100000000002E-2</c:v>
                </c:pt>
                <c:pt idx="24599">
                  <c:v>4.1918799999999999E-2</c:v>
                </c:pt>
                <c:pt idx="24600">
                  <c:v>4.1385699999999997E-2</c:v>
                </c:pt>
                <c:pt idx="24601">
                  <c:v>3.1092600000000001E-2</c:v>
                </c:pt>
                <c:pt idx="24602">
                  <c:v>2.8737100000000002E-2</c:v>
                </c:pt>
                <c:pt idx="24603">
                  <c:v>3.7877099999999997E-2</c:v>
                </c:pt>
                <c:pt idx="24604">
                  <c:v>3.1320599999999997E-2</c:v>
                </c:pt>
                <c:pt idx="24605">
                  <c:v>4.5023000000000001E-2</c:v>
                </c:pt>
                <c:pt idx="24606">
                  <c:v>3.8252800000000003E-2</c:v>
                </c:pt>
                <c:pt idx="24607">
                  <c:v>3.2342000000000003E-2</c:v>
                </c:pt>
                <c:pt idx="24608">
                  <c:v>2.8272599999999998E-2</c:v>
                </c:pt>
                <c:pt idx="24609">
                  <c:v>3.4610700000000001E-2</c:v>
                </c:pt>
                <c:pt idx="24610">
                  <c:v>4.7573999999999998E-2</c:v>
                </c:pt>
                <c:pt idx="24611">
                  <c:v>2.9483800000000001E-2</c:v>
                </c:pt>
                <c:pt idx="24612">
                  <c:v>3.0760800000000001E-2</c:v>
                </c:pt>
                <c:pt idx="24613">
                  <c:v>3.5403299999999999E-2</c:v>
                </c:pt>
                <c:pt idx="24614">
                  <c:v>2.8615999999999999E-2</c:v>
                </c:pt>
                <c:pt idx="24615">
                  <c:v>2.5153200000000001E-2</c:v>
                </c:pt>
                <c:pt idx="24616">
                  <c:v>5.3854000000000003E-3</c:v>
                </c:pt>
                <c:pt idx="24617">
                  <c:v>2.7438199999999999E-2</c:v>
                </c:pt>
                <c:pt idx="24618">
                  <c:v>3.2010999999999998E-2</c:v>
                </c:pt>
                <c:pt idx="24619">
                  <c:v>1.9413E-2</c:v>
                </c:pt>
                <c:pt idx="24620">
                  <c:v>5.7773599999999996E-3</c:v>
                </c:pt>
                <c:pt idx="24621">
                  <c:v>1.43661E-2</c:v>
                </c:pt>
                <c:pt idx="24622">
                  <c:v>3.2474500000000003E-2</c:v>
                </c:pt>
                <c:pt idx="24623">
                  <c:v>2.96698E-2</c:v>
                </c:pt>
                <c:pt idx="24624">
                  <c:v>2.0358999999999999E-2</c:v>
                </c:pt>
                <c:pt idx="24625">
                  <c:v>1.45941E-2</c:v>
                </c:pt>
                <c:pt idx="24626">
                  <c:v>3.1104099999999999E-2</c:v>
                </c:pt>
                <c:pt idx="24627">
                  <c:v>3.4147299999999998E-2</c:v>
                </c:pt>
                <c:pt idx="24628">
                  <c:v>1.53875E-2</c:v>
                </c:pt>
                <c:pt idx="24629">
                  <c:v>1.8392599999999999E-2</c:v>
                </c:pt>
                <c:pt idx="24630">
                  <c:v>2.2174800000000001E-2</c:v>
                </c:pt>
                <c:pt idx="24631">
                  <c:v>2.4433099999999999E-2</c:v>
                </c:pt>
                <c:pt idx="24632">
                  <c:v>3.0813199999999998E-3</c:v>
                </c:pt>
                <c:pt idx="24633">
                  <c:v>2.2373200000000001E-3</c:v>
                </c:pt>
                <c:pt idx="24634">
                  <c:v>2.5189400000000001E-2</c:v>
                </c:pt>
                <c:pt idx="24635">
                  <c:v>2.40602E-2</c:v>
                </c:pt>
                <c:pt idx="24636">
                  <c:v>2.0062400000000001E-2</c:v>
                </c:pt>
                <c:pt idx="24637">
                  <c:v>1.0248200000000001E-2</c:v>
                </c:pt>
                <c:pt idx="24638">
                  <c:v>2.1117199999999999E-2</c:v>
                </c:pt>
                <c:pt idx="24639">
                  <c:v>3.1643900000000003E-2</c:v>
                </c:pt>
                <c:pt idx="24640">
                  <c:v>2.0745300000000001E-2</c:v>
                </c:pt>
                <c:pt idx="24641">
                  <c:v>2.4928100000000002E-2</c:v>
                </c:pt>
                <c:pt idx="24642">
                  <c:v>2.1212600000000002E-2</c:v>
                </c:pt>
                <c:pt idx="24643">
                  <c:v>1.1705399999999999E-2</c:v>
                </c:pt>
                <c:pt idx="24644">
                  <c:v>1.1198E-2</c:v>
                </c:pt>
                <c:pt idx="24645">
                  <c:v>1.23024E-2</c:v>
                </c:pt>
                <c:pt idx="24646">
                  <c:v>1.0986299999999999E-2</c:v>
                </c:pt>
                <c:pt idx="24647">
                  <c:v>2.3292500000000001E-2</c:v>
                </c:pt>
                <c:pt idx="24648">
                  <c:v>1.37491E-2</c:v>
                </c:pt>
                <c:pt idx="24649">
                  <c:v>1.98488E-2</c:v>
                </c:pt>
                <c:pt idx="24650">
                  <c:v>2.2849999999999999E-2</c:v>
                </c:pt>
                <c:pt idx="24651">
                  <c:v>2.6596999999999999E-2</c:v>
                </c:pt>
                <c:pt idx="24652">
                  <c:v>5.8012000000000003E-3</c:v>
                </c:pt>
                <c:pt idx="24653">
                  <c:v>6.1712299999999998E-3</c:v>
                </c:pt>
                <c:pt idx="24654">
                  <c:v>2.88057E-2</c:v>
                </c:pt>
                <c:pt idx="24655">
                  <c:v>9.7761199999999993E-3</c:v>
                </c:pt>
                <c:pt idx="24656">
                  <c:v>1.12114E-2</c:v>
                </c:pt>
                <c:pt idx="24657">
                  <c:v>3.40939E-3</c:v>
                </c:pt>
                <c:pt idx="24658">
                  <c:v>1.6176200000000002E-2</c:v>
                </c:pt>
                <c:pt idx="24659">
                  <c:v>1.052E-2</c:v>
                </c:pt>
                <c:pt idx="24660">
                  <c:v>1.8337200000000001E-2</c:v>
                </c:pt>
                <c:pt idx="24661">
                  <c:v>2.8041799999999999E-2</c:v>
                </c:pt>
                <c:pt idx="24662">
                  <c:v>1.95456E-2</c:v>
                </c:pt>
                <c:pt idx="24663">
                  <c:v>2.1739999999999999E-2</c:v>
                </c:pt>
                <c:pt idx="24664">
                  <c:v>1.99404E-2</c:v>
                </c:pt>
                <c:pt idx="24665">
                  <c:v>2.0055799999999999E-2</c:v>
                </c:pt>
                <c:pt idx="24666">
                  <c:v>1.65854E-2</c:v>
                </c:pt>
                <c:pt idx="24667">
                  <c:v>1.52149E-2</c:v>
                </c:pt>
                <c:pt idx="24668">
                  <c:v>1.98517E-2</c:v>
                </c:pt>
                <c:pt idx="24669">
                  <c:v>2.24724E-2</c:v>
                </c:pt>
                <c:pt idx="24670">
                  <c:v>9.3345600000000004E-3</c:v>
                </c:pt>
                <c:pt idx="24671">
                  <c:v>1.5810000000000001E-2</c:v>
                </c:pt>
                <c:pt idx="24672">
                  <c:v>1.52798E-2</c:v>
                </c:pt>
                <c:pt idx="24673">
                  <c:v>2.34509E-2</c:v>
                </c:pt>
                <c:pt idx="24674">
                  <c:v>1.37491E-2</c:v>
                </c:pt>
                <c:pt idx="24675">
                  <c:v>2.7891200000000001E-2</c:v>
                </c:pt>
                <c:pt idx="24676">
                  <c:v>3.3849700000000003E-2</c:v>
                </c:pt>
                <c:pt idx="24677">
                  <c:v>2.8158200000000001E-2</c:v>
                </c:pt>
                <c:pt idx="24678">
                  <c:v>1.64499E-2</c:v>
                </c:pt>
                <c:pt idx="24679">
                  <c:v>4.7433900000000001E-2</c:v>
                </c:pt>
                <c:pt idx="24680">
                  <c:v>4.7725700000000003E-2</c:v>
                </c:pt>
                <c:pt idx="24681">
                  <c:v>2.3516700000000001E-2</c:v>
                </c:pt>
                <c:pt idx="24682">
                  <c:v>2.49214E-2</c:v>
                </c:pt>
                <c:pt idx="24683">
                  <c:v>2.76613E-2</c:v>
                </c:pt>
                <c:pt idx="24684">
                  <c:v>2.87514E-2</c:v>
                </c:pt>
                <c:pt idx="24685">
                  <c:v>1.3625099999999999E-2</c:v>
                </c:pt>
                <c:pt idx="24686">
                  <c:v>1.9983299999999999E-2</c:v>
                </c:pt>
                <c:pt idx="24687">
                  <c:v>3.0036899999999998E-2</c:v>
                </c:pt>
                <c:pt idx="24688">
                  <c:v>2.7273200000000001E-2</c:v>
                </c:pt>
                <c:pt idx="24689">
                  <c:v>3.5531E-2</c:v>
                </c:pt>
                <c:pt idx="24690">
                  <c:v>2.18525E-2</c:v>
                </c:pt>
                <c:pt idx="24691">
                  <c:v>2.33803E-2</c:v>
                </c:pt>
                <c:pt idx="24692">
                  <c:v>2.6410099999999999E-2</c:v>
                </c:pt>
                <c:pt idx="24693">
                  <c:v>4.5072599999999997E-2</c:v>
                </c:pt>
                <c:pt idx="24694">
                  <c:v>4.2950599999999999E-2</c:v>
                </c:pt>
                <c:pt idx="24695">
                  <c:v>3.3528299999999997E-2</c:v>
                </c:pt>
                <c:pt idx="24696">
                  <c:v>4.3132799999999999E-2</c:v>
                </c:pt>
                <c:pt idx="24697">
                  <c:v>2.4498900000000001E-2</c:v>
                </c:pt>
                <c:pt idx="24698">
                  <c:v>3.8418800000000003E-2</c:v>
                </c:pt>
                <c:pt idx="24699">
                  <c:v>3.3055300000000003E-2</c:v>
                </c:pt>
                <c:pt idx="24700">
                  <c:v>2.6199299999999998E-2</c:v>
                </c:pt>
                <c:pt idx="24701">
                  <c:v>3.1560900000000003E-2</c:v>
                </c:pt>
                <c:pt idx="24702">
                  <c:v>4.4235200000000002E-2</c:v>
                </c:pt>
                <c:pt idx="24703">
                  <c:v>3.6801300000000002E-2</c:v>
                </c:pt>
                <c:pt idx="24704">
                  <c:v>2.8561599999999999E-2</c:v>
                </c:pt>
                <c:pt idx="24705">
                  <c:v>2.9296900000000001E-2</c:v>
                </c:pt>
                <c:pt idx="24706">
                  <c:v>3.5450000000000002E-2</c:v>
                </c:pt>
                <c:pt idx="24707">
                  <c:v>3.6804200000000002E-2</c:v>
                </c:pt>
                <c:pt idx="24708">
                  <c:v>3.41225E-2</c:v>
                </c:pt>
                <c:pt idx="24709">
                  <c:v>3.24249E-2</c:v>
                </c:pt>
                <c:pt idx="24710">
                  <c:v>2.9729800000000001E-2</c:v>
                </c:pt>
                <c:pt idx="24711">
                  <c:v>1.71919E-2</c:v>
                </c:pt>
                <c:pt idx="24712">
                  <c:v>2.2557299999999999E-2</c:v>
                </c:pt>
                <c:pt idx="24713">
                  <c:v>3.9136900000000002E-2</c:v>
                </c:pt>
                <c:pt idx="24714">
                  <c:v>2.1783799999999999E-2</c:v>
                </c:pt>
                <c:pt idx="24715">
                  <c:v>1.6885799999999999E-2</c:v>
                </c:pt>
                <c:pt idx="24716">
                  <c:v>7.7514599999999999E-3</c:v>
                </c:pt>
                <c:pt idx="24717">
                  <c:v>2.1708499999999999E-2</c:v>
                </c:pt>
                <c:pt idx="24718">
                  <c:v>2.70443E-2</c:v>
                </c:pt>
                <c:pt idx="24719">
                  <c:v>1.26972E-2</c:v>
                </c:pt>
                <c:pt idx="24720">
                  <c:v>2.1239299999999999E-2</c:v>
                </c:pt>
                <c:pt idx="24721">
                  <c:v>2.5566100000000001E-2</c:v>
                </c:pt>
                <c:pt idx="24722">
                  <c:v>1.47314E-2</c:v>
                </c:pt>
                <c:pt idx="24723">
                  <c:v>9.5939600000000003E-3</c:v>
                </c:pt>
                <c:pt idx="24724">
                  <c:v>1.56431E-2</c:v>
                </c:pt>
                <c:pt idx="24725">
                  <c:v>2.5056800000000001E-2</c:v>
                </c:pt>
                <c:pt idx="24726">
                  <c:v>3.2138800000000001E-3</c:v>
                </c:pt>
                <c:pt idx="24727">
                  <c:v>1.56116E-3</c:v>
                </c:pt>
                <c:pt idx="24728">
                  <c:v>-6.7634599999999998E-3</c:v>
                </c:pt>
                <c:pt idx="24729">
                  <c:v>-7.9975099999999993E-3</c:v>
                </c:pt>
                <c:pt idx="24730">
                  <c:v>-5.2337599999999996E-3</c:v>
                </c:pt>
                <c:pt idx="24731">
                  <c:v>7.9193100000000006E-3</c:v>
                </c:pt>
                <c:pt idx="24732">
                  <c:v>-3.4599299999999999E-3</c:v>
                </c:pt>
                <c:pt idx="24733">
                  <c:v>-5.65243E-3</c:v>
                </c:pt>
                <c:pt idx="24734">
                  <c:v>-1.21021E-3</c:v>
                </c:pt>
                <c:pt idx="24735">
                  <c:v>-2.62737E-3</c:v>
                </c:pt>
                <c:pt idx="24736">
                  <c:v>1.7769799999999999E-2</c:v>
                </c:pt>
                <c:pt idx="24737">
                  <c:v>4.0121100000000002E-3</c:v>
                </c:pt>
                <c:pt idx="24738">
                  <c:v>1.82343E-3</c:v>
                </c:pt>
                <c:pt idx="24739">
                  <c:v>-6.8550099999999999E-3</c:v>
                </c:pt>
                <c:pt idx="24740">
                  <c:v>1.75858E-3</c:v>
                </c:pt>
                <c:pt idx="24741">
                  <c:v>6.43349E-3</c:v>
                </c:pt>
                <c:pt idx="24742">
                  <c:v>-1.38664E-3</c:v>
                </c:pt>
                <c:pt idx="24743">
                  <c:v>-9.14097E-3</c:v>
                </c:pt>
                <c:pt idx="24744">
                  <c:v>-6.51455E-3</c:v>
                </c:pt>
                <c:pt idx="24745">
                  <c:v>-7.5702699999999996E-3</c:v>
                </c:pt>
                <c:pt idx="24746">
                  <c:v>-1.05839E-2</c:v>
                </c:pt>
                <c:pt idx="24747">
                  <c:v>-1.9502600000000001E-3</c:v>
                </c:pt>
                <c:pt idx="24748">
                  <c:v>-2.8002699999999998E-2</c:v>
                </c:pt>
                <c:pt idx="24749">
                  <c:v>-2.6483499999999998E-3</c:v>
                </c:pt>
                <c:pt idx="24750">
                  <c:v>-3.6468500000000001E-3</c:v>
                </c:pt>
                <c:pt idx="24751">
                  <c:v>8.4495500000000001E-3</c:v>
                </c:pt>
                <c:pt idx="24752">
                  <c:v>-1.79052E-2</c:v>
                </c:pt>
                <c:pt idx="24753">
                  <c:v>-1.7421699999999998E-2</c:v>
                </c:pt>
                <c:pt idx="24754">
                  <c:v>-6.6242200000000001E-3</c:v>
                </c:pt>
                <c:pt idx="24755">
                  <c:v>-4.6491600000000003E-3</c:v>
                </c:pt>
                <c:pt idx="24756">
                  <c:v>-9.5987299999999998E-3</c:v>
                </c:pt>
                <c:pt idx="24757">
                  <c:v>-1.5364600000000001E-2</c:v>
                </c:pt>
                <c:pt idx="24758">
                  <c:v>-2.0083400000000001E-2</c:v>
                </c:pt>
                <c:pt idx="24759">
                  <c:v>2.3078899999999999E-3</c:v>
                </c:pt>
                <c:pt idx="24760">
                  <c:v>-4.7502500000000001E-3</c:v>
                </c:pt>
                <c:pt idx="24761">
                  <c:v>-2.7313200000000002E-3</c:v>
                </c:pt>
                <c:pt idx="24762">
                  <c:v>-4.8246399999999998E-3</c:v>
                </c:pt>
                <c:pt idx="24763">
                  <c:v>-9.3193100000000008E-3</c:v>
                </c:pt>
                <c:pt idx="24764">
                  <c:v>-1.38569E-3</c:v>
                </c:pt>
                <c:pt idx="24765">
                  <c:v>-5.5217699999999996E-3</c:v>
                </c:pt>
                <c:pt idx="24766">
                  <c:v>-3.5963100000000001E-3</c:v>
                </c:pt>
                <c:pt idx="24767">
                  <c:v>-1.54877E-2</c:v>
                </c:pt>
                <c:pt idx="24768">
                  <c:v>-3.2234199999999998E-3</c:v>
                </c:pt>
                <c:pt idx="24769">
                  <c:v>-1.10283E-2</c:v>
                </c:pt>
                <c:pt idx="24770">
                  <c:v>-6.1607399999999996E-3</c:v>
                </c:pt>
                <c:pt idx="24771">
                  <c:v>-8.05378E-3</c:v>
                </c:pt>
                <c:pt idx="24772">
                  <c:v>-8.3656300000000006E-3</c:v>
                </c:pt>
                <c:pt idx="24773">
                  <c:v>-5.5160499999999998E-3</c:v>
                </c:pt>
                <c:pt idx="24774">
                  <c:v>-1.9223199999999999E-2</c:v>
                </c:pt>
                <c:pt idx="24775">
                  <c:v>-1.61648E-3</c:v>
                </c:pt>
                <c:pt idx="24776">
                  <c:v>2.41756E-3</c:v>
                </c:pt>
                <c:pt idx="24777">
                  <c:v>-2.9459E-3</c:v>
                </c:pt>
                <c:pt idx="24778">
                  <c:v>-1.43547E-2</c:v>
                </c:pt>
                <c:pt idx="24779">
                  <c:v>-8.1596399999999993E-3</c:v>
                </c:pt>
                <c:pt idx="24780">
                  <c:v>4.0721899999999998E-3</c:v>
                </c:pt>
                <c:pt idx="24781">
                  <c:v>-1.5344600000000001E-3</c:v>
                </c:pt>
                <c:pt idx="24782">
                  <c:v>-1.50414E-2</c:v>
                </c:pt>
                <c:pt idx="24783">
                  <c:v>-4.6548800000000001E-3</c:v>
                </c:pt>
                <c:pt idx="24784">
                  <c:v>-7.2927499999999998E-3</c:v>
                </c:pt>
                <c:pt idx="24785">
                  <c:v>-2.52914E-3</c:v>
                </c:pt>
                <c:pt idx="24786">
                  <c:v>-9.4566300000000006E-3</c:v>
                </c:pt>
                <c:pt idx="24787">
                  <c:v>-8.7528199999999997E-3</c:v>
                </c:pt>
                <c:pt idx="24788">
                  <c:v>-1.9943200000000001E-2</c:v>
                </c:pt>
                <c:pt idx="24789">
                  <c:v>-9.2344300000000001E-3</c:v>
                </c:pt>
                <c:pt idx="24790">
                  <c:v>-6.7091E-3</c:v>
                </c:pt>
                <c:pt idx="24791">
                  <c:v>-1.72043E-3</c:v>
                </c:pt>
                <c:pt idx="24792">
                  <c:v>-9.8028200000000003E-3</c:v>
                </c:pt>
                <c:pt idx="24793">
                  <c:v>-8.6031000000000007E-3</c:v>
                </c:pt>
                <c:pt idx="24794">
                  <c:v>7.8973800000000007E-3</c:v>
                </c:pt>
                <c:pt idx="24795">
                  <c:v>-3.0365000000000001E-3</c:v>
                </c:pt>
                <c:pt idx="24796">
                  <c:v>1.4495799999999999E-4</c:v>
                </c:pt>
                <c:pt idx="24797">
                  <c:v>1.36948E-3</c:v>
                </c:pt>
                <c:pt idx="24798">
                  <c:v>1.13764E-2</c:v>
                </c:pt>
                <c:pt idx="24799">
                  <c:v>1.1644400000000001E-3</c:v>
                </c:pt>
                <c:pt idx="24800">
                  <c:v>-6.4964300000000001E-3</c:v>
                </c:pt>
                <c:pt idx="24801">
                  <c:v>-1.2242299999999999E-2</c:v>
                </c:pt>
                <c:pt idx="24802">
                  <c:v>-1.2833600000000001E-2</c:v>
                </c:pt>
                <c:pt idx="24803">
                  <c:v>-1.7287299999999999E-2</c:v>
                </c:pt>
                <c:pt idx="24804">
                  <c:v>-1.5240699999999999E-2</c:v>
                </c:pt>
                <c:pt idx="24805">
                  <c:v>-1.8454600000000002E-2</c:v>
                </c:pt>
                <c:pt idx="24806">
                  <c:v>4.6186400000000002E-3</c:v>
                </c:pt>
                <c:pt idx="24807">
                  <c:v>1.95217E-3</c:v>
                </c:pt>
                <c:pt idx="24808">
                  <c:v>-7.8296700000000004E-3</c:v>
                </c:pt>
                <c:pt idx="24809">
                  <c:v>-1.51234E-2</c:v>
                </c:pt>
                <c:pt idx="24810">
                  <c:v>-2.1028499999999999E-3</c:v>
                </c:pt>
                <c:pt idx="24811">
                  <c:v>-8.85296E-3</c:v>
                </c:pt>
                <c:pt idx="24812">
                  <c:v>-9.4852400000000007E-3</c:v>
                </c:pt>
                <c:pt idx="24813">
                  <c:v>-8.4018700000000005E-4</c:v>
                </c:pt>
                <c:pt idx="24814">
                  <c:v>-1.09482E-2</c:v>
                </c:pt>
                <c:pt idx="24815">
                  <c:v>-1.91641E-2</c:v>
                </c:pt>
                <c:pt idx="24816">
                  <c:v>-3.3884000000000002E-3</c:v>
                </c:pt>
                <c:pt idx="24817">
                  <c:v>-7.4949300000000003E-3</c:v>
                </c:pt>
                <c:pt idx="24818">
                  <c:v>-1.8543199999999999E-2</c:v>
                </c:pt>
                <c:pt idx="24819">
                  <c:v>-1.66006E-2</c:v>
                </c:pt>
                <c:pt idx="24820">
                  <c:v>-1.36366E-2</c:v>
                </c:pt>
                <c:pt idx="24821">
                  <c:v>-1.8882800000000002E-2</c:v>
                </c:pt>
                <c:pt idx="24822">
                  <c:v>-2.4315799999999999E-2</c:v>
                </c:pt>
                <c:pt idx="24823">
                  <c:v>-1.87025E-2</c:v>
                </c:pt>
                <c:pt idx="24824">
                  <c:v>-3.5294499999999999E-2</c:v>
                </c:pt>
                <c:pt idx="24825">
                  <c:v>-3.3372899999999997E-2</c:v>
                </c:pt>
                <c:pt idx="24826">
                  <c:v>-3.3447299999999999E-2</c:v>
                </c:pt>
                <c:pt idx="24827">
                  <c:v>-3.4911200000000003E-2</c:v>
                </c:pt>
                <c:pt idx="24828">
                  <c:v>-2.41928E-2</c:v>
                </c:pt>
                <c:pt idx="24829">
                  <c:v>-1.5687E-2</c:v>
                </c:pt>
                <c:pt idx="24830">
                  <c:v>-3.4575500000000002E-2</c:v>
                </c:pt>
                <c:pt idx="24831">
                  <c:v>-3.28875E-2</c:v>
                </c:pt>
                <c:pt idx="24832">
                  <c:v>-2.5586100000000001E-2</c:v>
                </c:pt>
                <c:pt idx="24833">
                  <c:v>-2.6741000000000001E-2</c:v>
                </c:pt>
                <c:pt idx="24834">
                  <c:v>-4.09174E-2</c:v>
                </c:pt>
                <c:pt idx="24835">
                  <c:v>-3.7364000000000001E-2</c:v>
                </c:pt>
                <c:pt idx="24836">
                  <c:v>-2.9815700000000001E-2</c:v>
                </c:pt>
                <c:pt idx="24837">
                  <c:v>-3.4368500000000003E-2</c:v>
                </c:pt>
                <c:pt idx="24838">
                  <c:v>-3.6835699999999999E-2</c:v>
                </c:pt>
                <c:pt idx="24839">
                  <c:v>-2.9242500000000001E-2</c:v>
                </c:pt>
                <c:pt idx="24840">
                  <c:v>-3.75051E-2</c:v>
                </c:pt>
                <c:pt idx="24841">
                  <c:v>-3.8157499999999997E-2</c:v>
                </c:pt>
                <c:pt idx="24842">
                  <c:v>-4.06322E-2</c:v>
                </c:pt>
                <c:pt idx="24843">
                  <c:v>-3.9481200000000001E-2</c:v>
                </c:pt>
                <c:pt idx="24844">
                  <c:v>-3.8624800000000001E-2</c:v>
                </c:pt>
                <c:pt idx="24845">
                  <c:v>-3.6353099999999999E-2</c:v>
                </c:pt>
                <c:pt idx="24846">
                  <c:v>-3.16076E-2</c:v>
                </c:pt>
                <c:pt idx="24847">
                  <c:v>-5.3005200000000002E-2</c:v>
                </c:pt>
                <c:pt idx="24848">
                  <c:v>-3.9746299999999998E-2</c:v>
                </c:pt>
                <c:pt idx="24849">
                  <c:v>-3.6356899999999998E-2</c:v>
                </c:pt>
                <c:pt idx="24850">
                  <c:v>-3.79648E-2</c:v>
                </c:pt>
                <c:pt idx="24851">
                  <c:v>-5.1401099999999998E-2</c:v>
                </c:pt>
                <c:pt idx="24852">
                  <c:v>-3.5943999999999997E-2</c:v>
                </c:pt>
                <c:pt idx="24853">
                  <c:v>-3.6793699999999999E-2</c:v>
                </c:pt>
                <c:pt idx="24854">
                  <c:v>-4.5417800000000001E-2</c:v>
                </c:pt>
                <c:pt idx="24855">
                  <c:v>-5.4517700000000002E-2</c:v>
                </c:pt>
                <c:pt idx="24856">
                  <c:v>-3.7377399999999998E-2</c:v>
                </c:pt>
                <c:pt idx="24857">
                  <c:v>-5.0790799999999997E-2</c:v>
                </c:pt>
                <c:pt idx="24858">
                  <c:v>-5.9790599999999999E-2</c:v>
                </c:pt>
                <c:pt idx="24859">
                  <c:v>-5.6823699999999998E-2</c:v>
                </c:pt>
                <c:pt idx="24860">
                  <c:v>-4.6984699999999997E-2</c:v>
                </c:pt>
                <c:pt idx="24861">
                  <c:v>-3.9528800000000003E-2</c:v>
                </c:pt>
                <c:pt idx="24862">
                  <c:v>-5.6543400000000001E-2</c:v>
                </c:pt>
                <c:pt idx="24863">
                  <c:v>-5.1045399999999998E-2</c:v>
                </c:pt>
                <c:pt idx="24864">
                  <c:v>-5.4300300000000003E-2</c:v>
                </c:pt>
                <c:pt idx="24865">
                  <c:v>-4.7538799999999999E-2</c:v>
                </c:pt>
                <c:pt idx="24866">
                  <c:v>-3.9681399999999999E-2</c:v>
                </c:pt>
                <c:pt idx="24867">
                  <c:v>-4.87871E-2</c:v>
                </c:pt>
                <c:pt idx="24868">
                  <c:v>-5.8630000000000002E-2</c:v>
                </c:pt>
                <c:pt idx="24869">
                  <c:v>-4.3995899999999998E-2</c:v>
                </c:pt>
                <c:pt idx="24870">
                  <c:v>-5.7496999999999999E-2</c:v>
                </c:pt>
                <c:pt idx="24871">
                  <c:v>-5.3928400000000001E-2</c:v>
                </c:pt>
                <c:pt idx="24872">
                  <c:v>-4.6226499999999997E-2</c:v>
                </c:pt>
                <c:pt idx="24873">
                  <c:v>-4.2468100000000002E-2</c:v>
                </c:pt>
                <c:pt idx="24874">
                  <c:v>-5.1277200000000002E-2</c:v>
                </c:pt>
                <c:pt idx="24875">
                  <c:v>-5.43089E-2</c:v>
                </c:pt>
                <c:pt idx="24876">
                  <c:v>-4.0845899999999997E-2</c:v>
                </c:pt>
                <c:pt idx="24877">
                  <c:v>-4.23317E-2</c:v>
                </c:pt>
                <c:pt idx="24878">
                  <c:v>-4.2700799999999997E-2</c:v>
                </c:pt>
                <c:pt idx="24879">
                  <c:v>-6.4631499999999995E-2</c:v>
                </c:pt>
                <c:pt idx="24880">
                  <c:v>-6.0442000000000003E-2</c:v>
                </c:pt>
                <c:pt idx="24881">
                  <c:v>-4.1576399999999999E-2</c:v>
                </c:pt>
                <c:pt idx="24882">
                  <c:v>-3.7914299999999998E-2</c:v>
                </c:pt>
                <c:pt idx="24883">
                  <c:v>-4.1418099999999999E-2</c:v>
                </c:pt>
                <c:pt idx="24884">
                  <c:v>-3.9385799999999999E-2</c:v>
                </c:pt>
                <c:pt idx="24885">
                  <c:v>-3.9470699999999997E-2</c:v>
                </c:pt>
                <c:pt idx="24886">
                  <c:v>-3.8973800000000003E-2</c:v>
                </c:pt>
                <c:pt idx="24887">
                  <c:v>-5.2470200000000002E-2</c:v>
                </c:pt>
                <c:pt idx="24888">
                  <c:v>-3.3840200000000001E-2</c:v>
                </c:pt>
                <c:pt idx="24889">
                  <c:v>-3.2704400000000002E-2</c:v>
                </c:pt>
                <c:pt idx="24890">
                  <c:v>-2.7896899999999999E-2</c:v>
                </c:pt>
                <c:pt idx="24891">
                  <c:v>-3.0276299999999999E-2</c:v>
                </c:pt>
                <c:pt idx="24892">
                  <c:v>-4.1700399999999999E-2</c:v>
                </c:pt>
                <c:pt idx="24893">
                  <c:v>-3.8232799999999997E-2</c:v>
                </c:pt>
                <c:pt idx="24894">
                  <c:v>-1.5359899999999999E-2</c:v>
                </c:pt>
                <c:pt idx="24895">
                  <c:v>-2.6913599999999999E-2</c:v>
                </c:pt>
                <c:pt idx="24896">
                  <c:v>-3.7939100000000003E-2</c:v>
                </c:pt>
                <c:pt idx="24897">
                  <c:v>-2.3658800000000001E-2</c:v>
                </c:pt>
                <c:pt idx="24898">
                  <c:v>-3.1100300000000001E-2</c:v>
                </c:pt>
                <c:pt idx="24899">
                  <c:v>-2.9299700000000001E-2</c:v>
                </c:pt>
                <c:pt idx="24900">
                  <c:v>-3.2029200000000001E-2</c:v>
                </c:pt>
                <c:pt idx="24901">
                  <c:v>-3.6860499999999997E-2</c:v>
                </c:pt>
                <c:pt idx="24902">
                  <c:v>-2.5239899999999999E-2</c:v>
                </c:pt>
                <c:pt idx="24903">
                  <c:v>-2.1772400000000001E-2</c:v>
                </c:pt>
                <c:pt idx="24904">
                  <c:v>-2.5182699999999999E-2</c:v>
                </c:pt>
                <c:pt idx="24905">
                  <c:v>-3.0553799999999999E-2</c:v>
                </c:pt>
                <c:pt idx="24906">
                  <c:v>-2.7319E-2</c:v>
                </c:pt>
                <c:pt idx="24907">
                  <c:v>-2.1472000000000002E-2</c:v>
                </c:pt>
                <c:pt idx="24908">
                  <c:v>-2.9427499999999999E-2</c:v>
                </c:pt>
                <c:pt idx="24909">
                  <c:v>-3.0006399999999999E-2</c:v>
                </c:pt>
                <c:pt idx="24910">
                  <c:v>-2.3705500000000001E-2</c:v>
                </c:pt>
                <c:pt idx="24911">
                  <c:v>-2.70596E-2</c:v>
                </c:pt>
                <c:pt idx="24912">
                  <c:v>-3.6477099999999998E-2</c:v>
                </c:pt>
                <c:pt idx="24913">
                  <c:v>-4.0329900000000002E-2</c:v>
                </c:pt>
                <c:pt idx="24914">
                  <c:v>-4.3366399999999999E-2</c:v>
                </c:pt>
                <c:pt idx="24915">
                  <c:v>-3.06015E-2</c:v>
                </c:pt>
                <c:pt idx="24916">
                  <c:v>-3.8947099999999998E-2</c:v>
                </c:pt>
                <c:pt idx="24917">
                  <c:v>-2.2167200000000001E-2</c:v>
                </c:pt>
                <c:pt idx="24918">
                  <c:v>-4.8257799999999997E-2</c:v>
                </c:pt>
                <c:pt idx="24919">
                  <c:v>-4.3730699999999997E-2</c:v>
                </c:pt>
                <c:pt idx="24920">
                  <c:v>-4.5635200000000001E-2</c:v>
                </c:pt>
                <c:pt idx="24921">
                  <c:v>-2.8034199999999999E-2</c:v>
                </c:pt>
                <c:pt idx="24922">
                  <c:v>-3.8236600000000003E-2</c:v>
                </c:pt>
                <c:pt idx="24923">
                  <c:v>-3.2946599999999999E-2</c:v>
                </c:pt>
                <c:pt idx="24924">
                  <c:v>-3.1969999999999998E-2</c:v>
                </c:pt>
                <c:pt idx="24925">
                  <c:v>-4.4175100000000002E-2</c:v>
                </c:pt>
                <c:pt idx="24926">
                  <c:v>-4.33903E-2</c:v>
                </c:pt>
                <c:pt idx="24927">
                  <c:v>-3.6028900000000003E-2</c:v>
                </c:pt>
                <c:pt idx="24928">
                  <c:v>-2.8227800000000001E-2</c:v>
                </c:pt>
                <c:pt idx="24929">
                  <c:v>-4.6815900000000001E-2</c:v>
                </c:pt>
                <c:pt idx="24930">
                  <c:v>-3.4393300000000002E-2</c:v>
                </c:pt>
                <c:pt idx="24931">
                  <c:v>-3.9543200000000001E-2</c:v>
                </c:pt>
                <c:pt idx="24932">
                  <c:v>-4.4233300000000003E-2</c:v>
                </c:pt>
                <c:pt idx="24933">
                  <c:v>-3.3741E-2</c:v>
                </c:pt>
                <c:pt idx="24934">
                  <c:v>-3.1517000000000003E-2</c:v>
                </c:pt>
                <c:pt idx="24935">
                  <c:v>-3.6562900000000002E-2</c:v>
                </c:pt>
                <c:pt idx="24936">
                  <c:v>-4.3168999999999999E-2</c:v>
                </c:pt>
                <c:pt idx="24937">
                  <c:v>-4.21114E-2</c:v>
                </c:pt>
                <c:pt idx="24938">
                  <c:v>-4.2166700000000001E-2</c:v>
                </c:pt>
                <c:pt idx="24939">
                  <c:v>-3.9564099999999998E-2</c:v>
                </c:pt>
                <c:pt idx="24940">
                  <c:v>-6.0928299999999998E-2</c:v>
                </c:pt>
                <c:pt idx="24941">
                  <c:v>-4.04348E-2</c:v>
                </c:pt>
                <c:pt idx="24942">
                  <c:v>-3.8953799999999997E-2</c:v>
                </c:pt>
                <c:pt idx="24943">
                  <c:v>-3.01991E-2</c:v>
                </c:pt>
                <c:pt idx="24944">
                  <c:v>-3.6160499999999998E-2</c:v>
                </c:pt>
                <c:pt idx="24945">
                  <c:v>-5.5819500000000001E-2</c:v>
                </c:pt>
                <c:pt idx="24946">
                  <c:v>-3.7701600000000002E-2</c:v>
                </c:pt>
                <c:pt idx="24947">
                  <c:v>-4.0446299999999998E-2</c:v>
                </c:pt>
                <c:pt idx="24948">
                  <c:v>-5.1359200000000001E-2</c:v>
                </c:pt>
                <c:pt idx="24949">
                  <c:v>-5.4863000000000002E-2</c:v>
                </c:pt>
                <c:pt idx="24950">
                  <c:v>-4.7111500000000001E-2</c:v>
                </c:pt>
                <c:pt idx="24951">
                  <c:v>-3.5988800000000001E-2</c:v>
                </c:pt>
                <c:pt idx="24952">
                  <c:v>-4.99678E-2</c:v>
                </c:pt>
                <c:pt idx="24953">
                  <c:v>-4.8702200000000001E-2</c:v>
                </c:pt>
                <c:pt idx="24954">
                  <c:v>-5.1162699999999998E-2</c:v>
                </c:pt>
                <c:pt idx="24955">
                  <c:v>-4.3562900000000002E-2</c:v>
                </c:pt>
                <c:pt idx="24956">
                  <c:v>-5.1128399999999997E-2</c:v>
                </c:pt>
                <c:pt idx="24957">
                  <c:v>-4.1526800000000003E-2</c:v>
                </c:pt>
                <c:pt idx="24958">
                  <c:v>-3.8471199999999997E-2</c:v>
                </c:pt>
                <c:pt idx="24959">
                  <c:v>-4.8004199999999997E-2</c:v>
                </c:pt>
                <c:pt idx="24960">
                  <c:v>-4.8468600000000001E-2</c:v>
                </c:pt>
                <c:pt idx="24961">
                  <c:v>-5.12962E-2</c:v>
                </c:pt>
                <c:pt idx="24962">
                  <c:v>-4.6431500000000001E-2</c:v>
                </c:pt>
                <c:pt idx="24963">
                  <c:v>-3.8583800000000001E-2</c:v>
                </c:pt>
                <c:pt idx="24964">
                  <c:v>-3.3329999999999999E-2</c:v>
                </c:pt>
                <c:pt idx="24965">
                  <c:v>-4.84676E-2</c:v>
                </c:pt>
                <c:pt idx="24966">
                  <c:v>-5.0930000000000003E-2</c:v>
                </c:pt>
                <c:pt idx="24967">
                  <c:v>-2.1959300000000001E-2</c:v>
                </c:pt>
                <c:pt idx="24968">
                  <c:v>-1.7806099999999998E-2</c:v>
                </c:pt>
                <c:pt idx="24969">
                  <c:v>-1.9971800000000001E-2</c:v>
                </c:pt>
                <c:pt idx="24970">
                  <c:v>-3.1299599999999997E-2</c:v>
                </c:pt>
                <c:pt idx="24971">
                  <c:v>-3.0531900000000001E-2</c:v>
                </c:pt>
                <c:pt idx="24972">
                  <c:v>-2.45924E-2</c:v>
                </c:pt>
                <c:pt idx="24973">
                  <c:v>-3.6976799999999997E-2</c:v>
                </c:pt>
                <c:pt idx="24974">
                  <c:v>-3.8108799999999998E-2</c:v>
                </c:pt>
                <c:pt idx="24975">
                  <c:v>-3.1798399999999998E-2</c:v>
                </c:pt>
                <c:pt idx="24976">
                  <c:v>-3.2836900000000002E-2</c:v>
                </c:pt>
                <c:pt idx="24977">
                  <c:v>-3.8415900000000003E-2</c:v>
                </c:pt>
                <c:pt idx="24978">
                  <c:v>-2.81982E-2</c:v>
                </c:pt>
                <c:pt idx="24979">
                  <c:v>-3.0566200000000002E-2</c:v>
                </c:pt>
                <c:pt idx="24980">
                  <c:v>-2.22673E-2</c:v>
                </c:pt>
                <c:pt idx="24981">
                  <c:v>-1.7951999999999999E-2</c:v>
                </c:pt>
                <c:pt idx="24982">
                  <c:v>-2.1640800000000002E-2</c:v>
                </c:pt>
                <c:pt idx="24983">
                  <c:v>-2.1384199999999999E-2</c:v>
                </c:pt>
                <c:pt idx="24984">
                  <c:v>-2.9156700000000001E-2</c:v>
                </c:pt>
                <c:pt idx="24985">
                  <c:v>-2.4683E-2</c:v>
                </c:pt>
                <c:pt idx="24986">
                  <c:v>-1.85881E-2</c:v>
                </c:pt>
                <c:pt idx="24987">
                  <c:v>-1.8508899999999998E-2</c:v>
                </c:pt>
                <c:pt idx="24988">
                  <c:v>-2.7168299999999999E-2</c:v>
                </c:pt>
                <c:pt idx="24989">
                  <c:v>-1.6710300000000001E-2</c:v>
                </c:pt>
                <c:pt idx="24990">
                  <c:v>-3.2265700000000001E-2</c:v>
                </c:pt>
                <c:pt idx="24991">
                  <c:v>-3.50742E-2</c:v>
                </c:pt>
                <c:pt idx="24992">
                  <c:v>-2.0671800000000001E-2</c:v>
                </c:pt>
                <c:pt idx="24993">
                  <c:v>-1.8581400000000001E-2</c:v>
                </c:pt>
                <c:pt idx="24994">
                  <c:v>-1.84555E-2</c:v>
                </c:pt>
                <c:pt idx="24995">
                  <c:v>-3.3283199999999999E-2</c:v>
                </c:pt>
                <c:pt idx="24996">
                  <c:v>-2.03323E-3</c:v>
                </c:pt>
                <c:pt idx="24997">
                  <c:v>-1.16796E-2</c:v>
                </c:pt>
                <c:pt idx="24998">
                  <c:v>-1.23491E-2</c:v>
                </c:pt>
                <c:pt idx="24999">
                  <c:v>-6.2055599999999997E-3</c:v>
                </c:pt>
                <c:pt idx="25000">
                  <c:v>-1.83029E-2</c:v>
                </c:pt>
                <c:pt idx="25001">
                  <c:v>-3.4414300000000002E-2</c:v>
                </c:pt>
                <c:pt idx="25002">
                  <c:v>-2.5452599999999999E-2</c:v>
                </c:pt>
                <c:pt idx="25003">
                  <c:v>-4.80461E-3</c:v>
                </c:pt>
                <c:pt idx="25004">
                  <c:v>-2.1183E-2</c:v>
                </c:pt>
                <c:pt idx="25005">
                  <c:v>-1.3586000000000001E-2</c:v>
                </c:pt>
                <c:pt idx="25006">
                  <c:v>-1.4975499999999999E-2</c:v>
                </c:pt>
                <c:pt idx="25007">
                  <c:v>-2.3719799999999999E-2</c:v>
                </c:pt>
                <c:pt idx="25008">
                  <c:v>-6.3581499999999999E-3</c:v>
                </c:pt>
                <c:pt idx="25009">
                  <c:v>-1.3561199999999999E-3</c:v>
                </c:pt>
                <c:pt idx="25010">
                  <c:v>-1.0885199999999999E-2</c:v>
                </c:pt>
                <c:pt idx="25011">
                  <c:v>-9.3040499999999995E-3</c:v>
                </c:pt>
                <c:pt idx="25012">
                  <c:v>9.9239299999999992E-3</c:v>
                </c:pt>
                <c:pt idx="25013">
                  <c:v>6.4668700000000004E-3</c:v>
                </c:pt>
                <c:pt idx="25014">
                  <c:v>-2.2373200000000001E-3</c:v>
                </c:pt>
                <c:pt idx="25015">
                  <c:v>-6.5202699999999999E-3</c:v>
                </c:pt>
                <c:pt idx="25016">
                  <c:v>-1.53589E-2</c:v>
                </c:pt>
                <c:pt idx="25017">
                  <c:v>-4.73976E-3</c:v>
                </c:pt>
                <c:pt idx="25018">
                  <c:v>-1.0791800000000001E-2</c:v>
                </c:pt>
                <c:pt idx="25019">
                  <c:v>-6.0281800000000002E-3</c:v>
                </c:pt>
                <c:pt idx="25020">
                  <c:v>-1.3423900000000001E-2</c:v>
                </c:pt>
                <c:pt idx="25021">
                  <c:v>-3.5762800000000003E-4</c:v>
                </c:pt>
                <c:pt idx="25022" formatCode="0.00E+00">
                  <c:v>-5.6266800000000001E-5</c:v>
                </c:pt>
                <c:pt idx="25023">
                  <c:v>2.74658E-4</c:v>
                </c:pt>
                <c:pt idx="25024">
                  <c:v>1.86253E-3</c:v>
                </c:pt>
                <c:pt idx="25025">
                  <c:v>2.2315999999999998E-3</c:v>
                </c:pt>
                <c:pt idx="25026">
                  <c:v>-6.69098E-3</c:v>
                </c:pt>
                <c:pt idx="25027">
                  <c:v>-4.5442599999999996E-3</c:v>
                </c:pt>
                <c:pt idx="25028">
                  <c:v>-5.9900300000000004E-3</c:v>
                </c:pt>
                <c:pt idx="25029">
                  <c:v>-1.6305E-2</c:v>
                </c:pt>
                <c:pt idx="25030">
                  <c:v>-9.2878300000000004E-3</c:v>
                </c:pt>
                <c:pt idx="25031">
                  <c:v>-2.1211600000000001E-2</c:v>
                </c:pt>
                <c:pt idx="25032">
                  <c:v>-9.9468200000000003E-3</c:v>
                </c:pt>
                <c:pt idx="25033">
                  <c:v>-5.55515E-3</c:v>
                </c:pt>
                <c:pt idx="25034">
                  <c:v>-5.3691900000000002E-3</c:v>
                </c:pt>
                <c:pt idx="25035">
                  <c:v>-1.29471E-2</c:v>
                </c:pt>
                <c:pt idx="25036">
                  <c:v>7.9688999999999992E-3</c:v>
                </c:pt>
                <c:pt idx="25037">
                  <c:v>3.6430399999999997E-4</c:v>
                </c:pt>
                <c:pt idx="25038">
                  <c:v>-2.0761500000000001E-3</c:v>
                </c:pt>
                <c:pt idx="25039">
                  <c:v>-1.60713E-2</c:v>
                </c:pt>
                <c:pt idx="25040">
                  <c:v>-9.6654900000000005E-3</c:v>
                </c:pt>
                <c:pt idx="25041">
                  <c:v>-8.8119499999999998E-4</c:v>
                </c:pt>
                <c:pt idx="25042">
                  <c:v>1.56784E-3</c:v>
                </c:pt>
                <c:pt idx="25043">
                  <c:v>-1.18885E-2</c:v>
                </c:pt>
                <c:pt idx="25044">
                  <c:v>-7.7400200000000002E-3</c:v>
                </c:pt>
                <c:pt idx="25045">
                  <c:v>5.8402999999999997E-3</c:v>
                </c:pt>
                <c:pt idx="25046">
                  <c:v>-1.27668E-2</c:v>
                </c:pt>
                <c:pt idx="25047">
                  <c:v>-1.0891E-3</c:v>
                </c:pt>
                <c:pt idx="25048">
                  <c:v>1.88828E-3</c:v>
                </c:pt>
                <c:pt idx="25049">
                  <c:v>-9.4623599999999995E-3</c:v>
                </c:pt>
                <c:pt idx="25050">
                  <c:v>-1.0698300000000001E-2</c:v>
                </c:pt>
                <c:pt idx="25051">
                  <c:v>6.8817100000000001E-3</c:v>
                </c:pt>
                <c:pt idx="25052">
                  <c:v>4.4488899999999996E-3</c:v>
                </c:pt>
                <c:pt idx="25053">
                  <c:v>-1.2111699999999999E-3</c:v>
                </c:pt>
                <c:pt idx="25054">
                  <c:v>-2.1018999999999999E-3</c:v>
                </c:pt>
                <c:pt idx="25055">
                  <c:v>1.2378700000000001E-3</c:v>
                </c:pt>
                <c:pt idx="25056">
                  <c:v>-1.03951E-3</c:v>
                </c:pt>
                <c:pt idx="25057">
                  <c:v>-2.6378600000000001E-3</c:v>
                </c:pt>
                <c:pt idx="25058">
                  <c:v>2.4614300000000001E-3</c:v>
                </c:pt>
                <c:pt idx="25059">
                  <c:v>-2.6473999999999998E-3</c:v>
                </c:pt>
                <c:pt idx="25060">
                  <c:v>-8.1634499999999992E-3</c:v>
                </c:pt>
                <c:pt idx="25061">
                  <c:v>-2.37083E-3</c:v>
                </c:pt>
                <c:pt idx="25062">
                  <c:v>-1.17626E-2</c:v>
                </c:pt>
                <c:pt idx="25063">
                  <c:v>-4.8074700000000003E-3</c:v>
                </c:pt>
                <c:pt idx="25064">
                  <c:v>1.05696E-2</c:v>
                </c:pt>
                <c:pt idx="25065">
                  <c:v>2.23923E-3</c:v>
                </c:pt>
                <c:pt idx="25066">
                  <c:v>6.8321199999999997E-3</c:v>
                </c:pt>
                <c:pt idx="25067">
                  <c:v>-5.4645500000000003E-3</c:v>
                </c:pt>
                <c:pt idx="25068">
                  <c:v>4.6253199999999998E-4</c:v>
                </c:pt>
                <c:pt idx="25069">
                  <c:v>9.6130399999999998E-3</c:v>
                </c:pt>
                <c:pt idx="25070">
                  <c:v>6.90174E-3</c:v>
                </c:pt>
                <c:pt idx="25071">
                  <c:v>-3.3521699999999998E-3</c:v>
                </c:pt>
                <c:pt idx="25072">
                  <c:v>-8.7671299999999997E-3</c:v>
                </c:pt>
                <c:pt idx="25073">
                  <c:v>3.3206899999999998E-3</c:v>
                </c:pt>
                <c:pt idx="25074">
                  <c:v>8.9788400000000001E-3</c:v>
                </c:pt>
                <c:pt idx="25075">
                  <c:v>-5.7096500000000001E-3</c:v>
                </c:pt>
                <c:pt idx="25076">
                  <c:v>-1.11065E-2</c:v>
                </c:pt>
                <c:pt idx="25077">
                  <c:v>-2.7160600000000002E-3</c:v>
                </c:pt>
                <c:pt idx="25078">
                  <c:v>1.1138E-2</c:v>
                </c:pt>
                <c:pt idx="25079">
                  <c:v>2.0915E-2</c:v>
                </c:pt>
                <c:pt idx="25080">
                  <c:v>1.11532E-2</c:v>
                </c:pt>
                <c:pt idx="25081">
                  <c:v>9.7322499999999996E-3</c:v>
                </c:pt>
                <c:pt idx="25082">
                  <c:v>2.6617999999999999E-2</c:v>
                </c:pt>
                <c:pt idx="25083">
                  <c:v>2.1030400000000001E-2</c:v>
                </c:pt>
                <c:pt idx="25084">
                  <c:v>1.34439E-2</c:v>
                </c:pt>
                <c:pt idx="25085">
                  <c:v>1.6692200000000001E-2</c:v>
                </c:pt>
                <c:pt idx="25086">
                  <c:v>2.7400999999999998E-2</c:v>
                </c:pt>
                <c:pt idx="25087">
                  <c:v>1.96724E-2</c:v>
                </c:pt>
                <c:pt idx="25088">
                  <c:v>1.12371E-2</c:v>
                </c:pt>
                <c:pt idx="25089">
                  <c:v>2.81315E-2</c:v>
                </c:pt>
                <c:pt idx="25090">
                  <c:v>2.7055699999999999E-2</c:v>
                </c:pt>
                <c:pt idx="25091">
                  <c:v>2.8028500000000001E-2</c:v>
                </c:pt>
                <c:pt idx="25092">
                  <c:v>2.50902E-2</c:v>
                </c:pt>
                <c:pt idx="25093">
                  <c:v>2.1828699999999999E-2</c:v>
                </c:pt>
                <c:pt idx="25094">
                  <c:v>2.4204300000000002E-2</c:v>
                </c:pt>
                <c:pt idx="25095">
                  <c:v>3.2520300000000002E-2</c:v>
                </c:pt>
                <c:pt idx="25096">
                  <c:v>3.92208E-2</c:v>
                </c:pt>
                <c:pt idx="25097">
                  <c:v>3.0431699999999999E-2</c:v>
                </c:pt>
                <c:pt idx="25098">
                  <c:v>2.8843899999999999E-2</c:v>
                </c:pt>
                <c:pt idx="25099">
                  <c:v>4.41608E-2</c:v>
                </c:pt>
                <c:pt idx="25100">
                  <c:v>4.2116199999999999E-2</c:v>
                </c:pt>
                <c:pt idx="25101">
                  <c:v>2.50826E-2</c:v>
                </c:pt>
                <c:pt idx="25102" formatCode="0.00E+00">
                  <c:v>3.2352400000000003E-2</c:v>
                </c:pt>
                <c:pt idx="25103">
                  <c:v>4.6527899999999997E-2</c:v>
                </c:pt>
                <c:pt idx="25104">
                  <c:v>4.5706700000000003E-2</c:v>
                </c:pt>
                <c:pt idx="25105">
                  <c:v>1.8514599999999999E-2</c:v>
                </c:pt>
                <c:pt idx="25106">
                  <c:v>3.7071199999999999E-2</c:v>
                </c:pt>
                <c:pt idx="25107">
                  <c:v>2.1069500000000001E-2</c:v>
                </c:pt>
                <c:pt idx="25108">
                  <c:v>3.8807899999999999E-2</c:v>
                </c:pt>
                <c:pt idx="25109">
                  <c:v>4.45213E-2</c:v>
                </c:pt>
                <c:pt idx="25110">
                  <c:v>4.0986099999999998E-2</c:v>
                </c:pt>
                <c:pt idx="25111">
                  <c:v>3.2626200000000001E-2</c:v>
                </c:pt>
                <c:pt idx="25112">
                  <c:v>3.9532699999999997E-2</c:v>
                </c:pt>
                <c:pt idx="25113">
                  <c:v>4.4533700000000002E-2</c:v>
                </c:pt>
                <c:pt idx="25114">
                  <c:v>5.7477E-2</c:v>
                </c:pt>
                <c:pt idx="25115">
                  <c:v>2.55032E-2</c:v>
                </c:pt>
                <c:pt idx="25116">
                  <c:v>3.7104600000000001E-2</c:v>
                </c:pt>
                <c:pt idx="25117">
                  <c:v>3.5519599999999998E-2</c:v>
                </c:pt>
                <c:pt idx="25118">
                  <c:v>3.6508600000000002E-2</c:v>
                </c:pt>
                <c:pt idx="25119">
                  <c:v>3.11337E-2</c:v>
                </c:pt>
                <c:pt idx="25120">
                  <c:v>3.36447E-2</c:v>
                </c:pt>
                <c:pt idx="25121">
                  <c:v>2.6992800000000001E-2</c:v>
                </c:pt>
                <c:pt idx="25122">
                  <c:v>3.06635E-2</c:v>
                </c:pt>
                <c:pt idx="25123">
                  <c:v>2.89173E-2</c:v>
                </c:pt>
                <c:pt idx="25124">
                  <c:v>2.3011199999999999E-2</c:v>
                </c:pt>
                <c:pt idx="25125">
                  <c:v>4.2762799999999997E-2</c:v>
                </c:pt>
                <c:pt idx="25126">
                  <c:v>2.7985599999999999E-2</c:v>
                </c:pt>
                <c:pt idx="25127">
                  <c:v>3.59364E-2</c:v>
                </c:pt>
                <c:pt idx="25128">
                  <c:v>1.96075E-2</c:v>
                </c:pt>
                <c:pt idx="25129">
                  <c:v>3.9269400000000003E-2</c:v>
                </c:pt>
                <c:pt idx="25130">
                  <c:v>2.45819E-2</c:v>
                </c:pt>
                <c:pt idx="25131">
                  <c:v>1.93434E-2</c:v>
                </c:pt>
                <c:pt idx="25132">
                  <c:v>2.8493899999999999E-2</c:v>
                </c:pt>
                <c:pt idx="25133">
                  <c:v>3.63951E-2</c:v>
                </c:pt>
                <c:pt idx="25134">
                  <c:v>3.9052999999999997E-2</c:v>
                </c:pt>
                <c:pt idx="25135">
                  <c:v>3.4736599999999999E-2</c:v>
                </c:pt>
                <c:pt idx="25136">
                  <c:v>4.01964E-2</c:v>
                </c:pt>
                <c:pt idx="25137">
                  <c:v>5.0485599999999999E-2</c:v>
                </c:pt>
                <c:pt idx="25138">
                  <c:v>5.73959E-2</c:v>
                </c:pt>
                <c:pt idx="25139">
                  <c:v>3.92179E-2</c:v>
                </c:pt>
                <c:pt idx="25140">
                  <c:v>4.6787299999999997E-2</c:v>
                </c:pt>
                <c:pt idx="25141">
                  <c:v>3.8960500000000002E-2</c:v>
                </c:pt>
                <c:pt idx="25142">
                  <c:v>4.8974999999999998E-2</c:v>
                </c:pt>
                <c:pt idx="25143">
                  <c:v>4.39224E-2</c:v>
                </c:pt>
                <c:pt idx="25144">
                  <c:v>6.2408400000000003E-2</c:v>
                </c:pt>
                <c:pt idx="25145">
                  <c:v>5.0987200000000003E-2</c:v>
                </c:pt>
                <c:pt idx="25146">
                  <c:v>5.2043899999999997E-2</c:v>
                </c:pt>
                <c:pt idx="25147">
                  <c:v>3.7953399999999998E-2</c:v>
                </c:pt>
                <c:pt idx="25148">
                  <c:v>5.0776500000000002E-2</c:v>
                </c:pt>
                <c:pt idx="25149">
                  <c:v>3.7261000000000002E-2</c:v>
                </c:pt>
                <c:pt idx="25150">
                  <c:v>5.2909900000000003E-2</c:v>
                </c:pt>
                <c:pt idx="25151">
                  <c:v>3.0675899999999999E-2</c:v>
                </c:pt>
                <c:pt idx="25152">
                  <c:v>3.4045199999999998E-2</c:v>
                </c:pt>
                <c:pt idx="25153">
                  <c:v>3.5389900000000002E-2</c:v>
                </c:pt>
                <c:pt idx="25154">
                  <c:v>4.9619700000000003E-2</c:v>
                </c:pt>
                <c:pt idx="25155">
                  <c:v>2.5094999999999999E-2</c:v>
                </c:pt>
                <c:pt idx="25156">
                  <c:v>2.93274E-2</c:v>
                </c:pt>
                <c:pt idx="25157">
                  <c:v>3.6582900000000002E-2</c:v>
                </c:pt>
                <c:pt idx="25158">
                  <c:v>3.6781300000000003E-2</c:v>
                </c:pt>
                <c:pt idx="25159">
                  <c:v>5.3697599999999998E-2</c:v>
                </c:pt>
                <c:pt idx="25160">
                  <c:v>4.07753E-2</c:v>
                </c:pt>
                <c:pt idx="25161">
                  <c:v>4.30841E-2</c:v>
                </c:pt>
                <c:pt idx="25162">
                  <c:v>3.1276699999999998E-2</c:v>
                </c:pt>
                <c:pt idx="25163">
                  <c:v>5.5460000000000002E-2</c:v>
                </c:pt>
                <c:pt idx="25164">
                  <c:v>5.0163300000000001E-2</c:v>
                </c:pt>
                <c:pt idx="25165">
                  <c:v>4.8562000000000001E-2</c:v>
                </c:pt>
                <c:pt idx="25166">
                  <c:v>4.4168499999999999E-2</c:v>
                </c:pt>
                <c:pt idx="25167">
                  <c:v>4.6451600000000003E-2</c:v>
                </c:pt>
                <c:pt idx="25168">
                  <c:v>5.32732E-2</c:v>
                </c:pt>
                <c:pt idx="25169">
                  <c:v>6.4562800000000004E-2</c:v>
                </c:pt>
                <c:pt idx="25170">
                  <c:v>3.7868499999999999E-2</c:v>
                </c:pt>
                <c:pt idx="25171">
                  <c:v>4.1510600000000002E-2</c:v>
                </c:pt>
                <c:pt idx="25172">
                  <c:v>4.1699399999999998E-2</c:v>
                </c:pt>
                <c:pt idx="25173">
                  <c:v>3.11975E-2</c:v>
                </c:pt>
                <c:pt idx="25174">
                  <c:v>5.10626E-2</c:v>
                </c:pt>
                <c:pt idx="25175">
                  <c:v>5.2234599999999999E-2</c:v>
                </c:pt>
                <c:pt idx="25176">
                  <c:v>3.93639E-2</c:v>
                </c:pt>
                <c:pt idx="25177">
                  <c:v>3.1785000000000001E-2</c:v>
                </c:pt>
                <c:pt idx="25178">
                  <c:v>4.0106799999999998E-2</c:v>
                </c:pt>
                <c:pt idx="25179">
                  <c:v>6.2285399999999998E-2</c:v>
                </c:pt>
                <c:pt idx="25180">
                  <c:v>5.04456E-2</c:v>
                </c:pt>
                <c:pt idx="25181">
                  <c:v>4.2056999999999997E-2</c:v>
                </c:pt>
                <c:pt idx="25182">
                  <c:v>3.5758999999999999E-2</c:v>
                </c:pt>
                <c:pt idx="25183">
                  <c:v>4.4087399999999999E-2</c:v>
                </c:pt>
                <c:pt idx="25184">
                  <c:v>5.5709799999999997E-2</c:v>
                </c:pt>
                <c:pt idx="25185">
                  <c:v>4.6690000000000002E-2</c:v>
                </c:pt>
                <c:pt idx="25186">
                  <c:v>5.18179E-2</c:v>
                </c:pt>
                <c:pt idx="25187">
                  <c:v>3.7139900000000003E-2</c:v>
                </c:pt>
                <c:pt idx="25188">
                  <c:v>3.8384399999999999E-2</c:v>
                </c:pt>
                <c:pt idx="25189">
                  <c:v>5.1901799999999998E-2</c:v>
                </c:pt>
                <c:pt idx="25190">
                  <c:v>5.88932E-2</c:v>
                </c:pt>
                <c:pt idx="25191">
                  <c:v>4.1261699999999998E-2</c:v>
                </c:pt>
                <c:pt idx="25192">
                  <c:v>5.2564600000000003E-2</c:v>
                </c:pt>
                <c:pt idx="25193">
                  <c:v>4.28143E-2</c:v>
                </c:pt>
                <c:pt idx="25194">
                  <c:v>4.7916399999999998E-2</c:v>
                </c:pt>
                <c:pt idx="25195">
                  <c:v>5.1586199999999999E-2</c:v>
                </c:pt>
                <c:pt idx="25196">
                  <c:v>4.4059800000000003E-2</c:v>
                </c:pt>
                <c:pt idx="25197">
                  <c:v>3.8909899999999997E-2</c:v>
                </c:pt>
                <c:pt idx="25198">
                  <c:v>3.82814E-2</c:v>
                </c:pt>
                <c:pt idx="25199">
                  <c:v>5.26352E-2</c:v>
                </c:pt>
                <c:pt idx="25200">
                  <c:v>3.3643699999999999E-2</c:v>
                </c:pt>
                <c:pt idx="25201">
                  <c:v>4.4200900000000001E-2</c:v>
                </c:pt>
                <c:pt idx="25202">
                  <c:v>3.8746799999999998E-2</c:v>
                </c:pt>
                <c:pt idx="25203">
                  <c:v>4.4022600000000002E-2</c:v>
                </c:pt>
                <c:pt idx="25204">
                  <c:v>4.14963E-2</c:v>
                </c:pt>
                <c:pt idx="25205">
                  <c:v>5.2921299999999998E-2</c:v>
                </c:pt>
                <c:pt idx="25206">
                  <c:v>4.5791600000000002E-2</c:v>
                </c:pt>
                <c:pt idx="25207">
                  <c:v>3.95451E-2</c:v>
                </c:pt>
                <c:pt idx="25208">
                  <c:v>4.5356800000000003E-2</c:v>
                </c:pt>
                <c:pt idx="25209">
                  <c:v>5.4225000000000002E-2</c:v>
                </c:pt>
                <c:pt idx="25210">
                  <c:v>4.5403499999999999E-2</c:v>
                </c:pt>
                <c:pt idx="25211">
                  <c:v>4.9167599999999999E-2</c:v>
                </c:pt>
                <c:pt idx="25212">
                  <c:v>4.6170200000000002E-2</c:v>
                </c:pt>
                <c:pt idx="25213">
                  <c:v>4.9612000000000003E-2</c:v>
                </c:pt>
                <c:pt idx="25214">
                  <c:v>5.1191300000000002E-2</c:v>
                </c:pt>
                <c:pt idx="25215">
                  <c:v>3.5618799999999999E-2</c:v>
                </c:pt>
                <c:pt idx="25216">
                  <c:v>4.5200299999999999E-2</c:v>
                </c:pt>
                <c:pt idx="25217">
                  <c:v>5.4229699999999999E-2</c:v>
                </c:pt>
                <c:pt idx="25218">
                  <c:v>4.5852700000000003E-2</c:v>
                </c:pt>
                <c:pt idx="25219">
                  <c:v>3.8818400000000003E-2</c:v>
                </c:pt>
                <c:pt idx="25220">
                  <c:v>4.1276899999999998E-2</c:v>
                </c:pt>
                <c:pt idx="25221">
                  <c:v>4.8033699999999999E-2</c:v>
                </c:pt>
                <c:pt idx="25222">
                  <c:v>4.5998600000000001E-2</c:v>
                </c:pt>
                <c:pt idx="25223">
                  <c:v>3.9766299999999997E-2</c:v>
                </c:pt>
                <c:pt idx="25224">
                  <c:v>4.7322299999999998E-2</c:v>
                </c:pt>
                <c:pt idx="25225">
                  <c:v>2.7759599999999999E-2</c:v>
                </c:pt>
                <c:pt idx="25226">
                  <c:v>5.0936700000000001E-2</c:v>
                </c:pt>
                <c:pt idx="25227">
                  <c:v>4.3069799999999998E-2</c:v>
                </c:pt>
                <c:pt idx="25228">
                  <c:v>4.7162999999999997E-2</c:v>
                </c:pt>
                <c:pt idx="25229">
                  <c:v>3.9851200000000003E-2</c:v>
                </c:pt>
                <c:pt idx="25230">
                  <c:v>3.6580099999999997E-2</c:v>
                </c:pt>
                <c:pt idx="25231">
                  <c:v>4.7809600000000001E-2</c:v>
                </c:pt>
                <c:pt idx="25232">
                  <c:v>4.2089500000000002E-2</c:v>
                </c:pt>
                <c:pt idx="25233">
                  <c:v>2.87724E-2</c:v>
                </c:pt>
                <c:pt idx="25234">
                  <c:v>3.8007699999999998E-2</c:v>
                </c:pt>
                <c:pt idx="25235">
                  <c:v>4.5407299999999998E-2</c:v>
                </c:pt>
                <c:pt idx="25236">
                  <c:v>4.3433199999999998E-2</c:v>
                </c:pt>
                <c:pt idx="25237">
                  <c:v>3.3165899999999998E-2</c:v>
                </c:pt>
                <c:pt idx="25238">
                  <c:v>3.7640600000000003E-2</c:v>
                </c:pt>
                <c:pt idx="25239">
                  <c:v>5.7533300000000002E-2</c:v>
                </c:pt>
                <c:pt idx="25240">
                  <c:v>4.6442999999999998E-2</c:v>
                </c:pt>
                <c:pt idx="25241">
                  <c:v>4.1510600000000002E-2</c:v>
                </c:pt>
                <c:pt idx="25242">
                  <c:v>3.1129799999999999E-2</c:v>
                </c:pt>
                <c:pt idx="25243">
                  <c:v>3.3990899999999998E-2</c:v>
                </c:pt>
                <c:pt idx="25244">
                  <c:v>2.08893E-2</c:v>
                </c:pt>
                <c:pt idx="25245">
                  <c:v>3.0976299999999998E-2</c:v>
                </c:pt>
                <c:pt idx="25246">
                  <c:v>2.5340100000000001E-2</c:v>
                </c:pt>
                <c:pt idx="25247">
                  <c:v>3.54528E-2</c:v>
                </c:pt>
                <c:pt idx="25248">
                  <c:v>1.9540800000000001E-2</c:v>
                </c:pt>
                <c:pt idx="25249">
                  <c:v>2.1328E-2</c:v>
                </c:pt>
                <c:pt idx="25250">
                  <c:v>3.1309099999999999E-2</c:v>
                </c:pt>
                <c:pt idx="25251">
                  <c:v>3.8730599999999997E-2</c:v>
                </c:pt>
                <c:pt idx="25252">
                  <c:v>3.97425E-2</c:v>
                </c:pt>
                <c:pt idx="25253">
                  <c:v>3.69272E-2</c:v>
                </c:pt>
                <c:pt idx="25254">
                  <c:v>2.9336000000000001E-2</c:v>
                </c:pt>
                <c:pt idx="25255">
                  <c:v>3.4822499999999999E-2</c:v>
                </c:pt>
                <c:pt idx="25256">
                  <c:v>3.1085999999999999E-2</c:v>
                </c:pt>
                <c:pt idx="25257">
                  <c:v>4.8249199999999999E-2</c:v>
                </c:pt>
                <c:pt idx="25258">
                  <c:v>2.5804500000000001E-2</c:v>
                </c:pt>
                <c:pt idx="25259">
                  <c:v>3.3980400000000001E-2</c:v>
                </c:pt>
                <c:pt idx="25260">
                  <c:v>4.1129100000000002E-2</c:v>
                </c:pt>
                <c:pt idx="25261">
                  <c:v>4.0090599999999997E-2</c:v>
                </c:pt>
                <c:pt idx="25262">
                  <c:v>3.6363600000000003E-2</c:v>
                </c:pt>
                <c:pt idx="25263">
                  <c:v>2.0446800000000001E-2</c:v>
                </c:pt>
                <c:pt idx="25264">
                  <c:v>3.7468000000000001E-2</c:v>
                </c:pt>
                <c:pt idx="25265">
                  <c:v>3.4061399999999999E-2</c:v>
                </c:pt>
                <c:pt idx="25266">
                  <c:v>2.8430899999999999E-2</c:v>
                </c:pt>
                <c:pt idx="25267">
                  <c:v>1.97763E-2</c:v>
                </c:pt>
                <c:pt idx="25268">
                  <c:v>2.28691E-2</c:v>
                </c:pt>
                <c:pt idx="25269">
                  <c:v>3.5194400000000001E-2</c:v>
                </c:pt>
                <c:pt idx="25270">
                  <c:v>1.1497500000000001E-2</c:v>
                </c:pt>
                <c:pt idx="25271">
                  <c:v>2.43559E-2</c:v>
                </c:pt>
                <c:pt idx="25272">
                  <c:v>1.95169E-2</c:v>
                </c:pt>
                <c:pt idx="25273">
                  <c:v>3.1556099999999997E-2</c:v>
                </c:pt>
                <c:pt idx="25274">
                  <c:v>2.8272599999999998E-2</c:v>
                </c:pt>
                <c:pt idx="25275">
                  <c:v>2.0717599999999999E-2</c:v>
                </c:pt>
                <c:pt idx="25276">
                  <c:v>1.25866E-2</c:v>
                </c:pt>
                <c:pt idx="25277">
                  <c:v>1.9259499999999999E-2</c:v>
                </c:pt>
                <c:pt idx="25278">
                  <c:v>1.2634299999999999E-2</c:v>
                </c:pt>
                <c:pt idx="25279">
                  <c:v>1.47467E-2</c:v>
                </c:pt>
                <c:pt idx="25280">
                  <c:v>1.18656E-2</c:v>
                </c:pt>
                <c:pt idx="25281">
                  <c:v>1.6432800000000001E-2</c:v>
                </c:pt>
                <c:pt idx="25282">
                  <c:v>3.6632499999999998E-2</c:v>
                </c:pt>
                <c:pt idx="25283">
                  <c:v>2.0356200000000001E-2</c:v>
                </c:pt>
                <c:pt idx="25284">
                  <c:v>1.8531800000000001E-2</c:v>
                </c:pt>
                <c:pt idx="25285">
                  <c:v>1.4269799999999999E-2</c:v>
                </c:pt>
                <c:pt idx="25286">
                  <c:v>7.58743E-3</c:v>
                </c:pt>
                <c:pt idx="25287">
                  <c:v>2.9133800000000001E-2</c:v>
                </c:pt>
                <c:pt idx="25288">
                  <c:v>1.0171899999999999E-2</c:v>
                </c:pt>
                <c:pt idx="25289">
                  <c:v>1.8744500000000001E-2</c:v>
                </c:pt>
                <c:pt idx="25290">
                  <c:v>1.3654700000000001E-2</c:v>
                </c:pt>
                <c:pt idx="25291">
                  <c:v>1.8392599999999999E-2</c:v>
                </c:pt>
                <c:pt idx="25292">
                  <c:v>1.29242E-2</c:v>
                </c:pt>
                <c:pt idx="25293">
                  <c:v>2.2904399999999998E-2</c:v>
                </c:pt>
                <c:pt idx="25294">
                  <c:v>2.39201E-2</c:v>
                </c:pt>
                <c:pt idx="25295">
                  <c:v>2.0174000000000001E-2</c:v>
                </c:pt>
                <c:pt idx="25296">
                  <c:v>3.05185E-2</c:v>
                </c:pt>
                <c:pt idx="25297">
                  <c:v>2.59361E-2</c:v>
                </c:pt>
                <c:pt idx="25298">
                  <c:v>2.5971399999999999E-2</c:v>
                </c:pt>
                <c:pt idx="25299">
                  <c:v>7.79819E-3</c:v>
                </c:pt>
                <c:pt idx="25300">
                  <c:v>3.3832599999999997E-2</c:v>
                </c:pt>
                <c:pt idx="25301">
                  <c:v>1.8651000000000001E-2</c:v>
                </c:pt>
                <c:pt idx="25302">
                  <c:v>7.49207E-3</c:v>
                </c:pt>
                <c:pt idx="25303">
                  <c:v>4.9018899999999999E-3</c:v>
                </c:pt>
                <c:pt idx="25304">
                  <c:v>1.50242E-2</c:v>
                </c:pt>
                <c:pt idx="25305">
                  <c:v>1.63651E-2</c:v>
                </c:pt>
                <c:pt idx="25306">
                  <c:v>1.6523400000000001E-2</c:v>
                </c:pt>
                <c:pt idx="25307">
                  <c:v>1.9414899999999999E-2</c:v>
                </c:pt>
                <c:pt idx="25308">
                  <c:v>1.20354E-2</c:v>
                </c:pt>
                <c:pt idx="25309">
                  <c:v>1.8727299999999999E-2</c:v>
                </c:pt>
                <c:pt idx="25310">
                  <c:v>2.29082E-2</c:v>
                </c:pt>
                <c:pt idx="25311">
                  <c:v>1.15385E-2</c:v>
                </c:pt>
                <c:pt idx="25312">
                  <c:v>1.30653E-2</c:v>
                </c:pt>
                <c:pt idx="25313">
                  <c:v>-1.7490400000000001E-3</c:v>
                </c:pt>
                <c:pt idx="25314">
                  <c:v>5.7830800000000003E-3</c:v>
                </c:pt>
                <c:pt idx="25315">
                  <c:v>2.1257400000000001E-3</c:v>
                </c:pt>
                <c:pt idx="25316">
                  <c:v>2.9219599999999998E-2</c:v>
                </c:pt>
                <c:pt idx="25317">
                  <c:v>8.9940999999999997E-3</c:v>
                </c:pt>
                <c:pt idx="25318">
                  <c:v>5.8040599999999998E-3</c:v>
                </c:pt>
                <c:pt idx="25319">
                  <c:v>-1.28345E-2</c:v>
                </c:pt>
                <c:pt idx="25320">
                  <c:v>-7.4863399999999997E-4</c:v>
                </c:pt>
                <c:pt idx="25321">
                  <c:v>1.12476E-2</c:v>
                </c:pt>
                <c:pt idx="25322">
                  <c:v>6.3800799999999998E-3</c:v>
                </c:pt>
                <c:pt idx="25323">
                  <c:v>1.4220200000000001E-2</c:v>
                </c:pt>
                <c:pt idx="25324">
                  <c:v>-1.8845600000000001E-2</c:v>
                </c:pt>
                <c:pt idx="25325">
                  <c:v>1.73759E-3</c:v>
                </c:pt>
                <c:pt idx="25326">
                  <c:v>-2.7265499999999999E-3</c:v>
                </c:pt>
                <c:pt idx="25327">
                  <c:v>2.2548700000000001E-2</c:v>
                </c:pt>
                <c:pt idx="25328">
                  <c:v>7.5330700000000002E-3</c:v>
                </c:pt>
                <c:pt idx="25329">
                  <c:v>7.0972400000000003E-3</c:v>
                </c:pt>
                <c:pt idx="25330">
                  <c:v>1.33591E-2</c:v>
                </c:pt>
                <c:pt idx="25331">
                  <c:v>1.9289000000000001E-2</c:v>
                </c:pt>
                <c:pt idx="25332">
                  <c:v>2.23188E-2</c:v>
                </c:pt>
                <c:pt idx="25333">
                  <c:v>-6.9656400000000004E-3</c:v>
                </c:pt>
                <c:pt idx="25334">
                  <c:v>-1.1960999999999999E-2</c:v>
                </c:pt>
                <c:pt idx="25335">
                  <c:v>-3.8299599999999999E-3</c:v>
                </c:pt>
                <c:pt idx="25336">
                  <c:v>3.5181000000000001E-3</c:v>
                </c:pt>
                <c:pt idx="25337">
                  <c:v>-2.2865300000000002E-2</c:v>
                </c:pt>
                <c:pt idx="25338">
                  <c:v>1.0600099999999999E-2</c:v>
                </c:pt>
                <c:pt idx="25339">
                  <c:v>6.7758599999999999E-3</c:v>
                </c:pt>
                <c:pt idx="25340">
                  <c:v>1.60866E-2</c:v>
                </c:pt>
                <c:pt idx="25341">
                  <c:v>-2.74544E-2</c:v>
                </c:pt>
                <c:pt idx="25342">
                  <c:v>-3.7618600000000002E-2</c:v>
                </c:pt>
                <c:pt idx="25343">
                  <c:v>-3.8824100000000002E-3</c:v>
                </c:pt>
                <c:pt idx="25344" formatCode="0.00E+00">
                  <c:v>-6.1035200000000001E-5</c:v>
                </c:pt>
                <c:pt idx="25345">
                  <c:v>3.8118399999999999E-3</c:v>
                </c:pt>
                <c:pt idx="25346">
                  <c:v>-1.2291E-2</c:v>
                </c:pt>
                <c:pt idx="25347">
                  <c:v>-1.6415599999999999E-2</c:v>
                </c:pt>
                <c:pt idx="25348">
                  <c:v>1.196E-2</c:v>
                </c:pt>
                <c:pt idx="25349">
                  <c:v>-8.7947800000000003E-3</c:v>
                </c:pt>
                <c:pt idx="25350">
                  <c:v>1.5897800000000001E-3</c:v>
                </c:pt>
                <c:pt idx="25351">
                  <c:v>-1.0691600000000001E-2</c:v>
                </c:pt>
                <c:pt idx="25352">
                  <c:v>1.11198E-3</c:v>
                </c:pt>
                <c:pt idx="25353">
                  <c:v>4.7454799999999998E-3</c:v>
                </c:pt>
                <c:pt idx="25354">
                  <c:v>3.8671500000000002E-3</c:v>
                </c:pt>
                <c:pt idx="25355">
                  <c:v>-6.5202699999999999E-3</c:v>
                </c:pt>
                <c:pt idx="25356">
                  <c:v>-2.97661E-2</c:v>
                </c:pt>
                <c:pt idx="25357">
                  <c:v>-1.24035E-2</c:v>
                </c:pt>
                <c:pt idx="25358">
                  <c:v>-7.8563699999999997E-3</c:v>
                </c:pt>
                <c:pt idx="25359">
                  <c:v>8.1424700000000006E-3</c:v>
                </c:pt>
                <c:pt idx="25360">
                  <c:v>-2.5670100000000001E-2</c:v>
                </c:pt>
                <c:pt idx="25361">
                  <c:v>-2.2996900000000001E-2</c:v>
                </c:pt>
                <c:pt idx="25362">
                  <c:v>-1.04122E-2</c:v>
                </c:pt>
                <c:pt idx="25363">
                  <c:v>-9.1838800000000002E-4</c:v>
                </c:pt>
                <c:pt idx="25364">
                  <c:v>-7.20406E-3</c:v>
                </c:pt>
                <c:pt idx="25365">
                  <c:v>-2.4518999999999999E-2</c:v>
                </c:pt>
                <c:pt idx="25366">
                  <c:v>-4.3242500000000003E-2</c:v>
                </c:pt>
                <c:pt idx="25367">
                  <c:v>-6.7911100000000004E-3</c:v>
                </c:pt>
                <c:pt idx="25368">
                  <c:v>-2.4032599999999999E-3</c:v>
                </c:pt>
                <c:pt idx="25369">
                  <c:v>-1.6518600000000001E-2</c:v>
                </c:pt>
                <c:pt idx="25370">
                  <c:v>-1.9990000000000001E-2</c:v>
                </c:pt>
                <c:pt idx="25371">
                  <c:v>-5.3329500000000004E-3</c:v>
                </c:pt>
                <c:pt idx="25372">
                  <c:v>-5.7849900000000003E-3</c:v>
                </c:pt>
                <c:pt idx="25373">
                  <c:v>-1.2584700000000001E-2</c:v>
                </c:pt>
                <c:pt idx="25374">
                  <c:v>-2.5586100000000001E-2</c:v>
                </c:pt>
                <c:pt idx="25375">
                  <c:v>-1.8578500000000001E-2</c:v>
                </c:pt>
                <c:pt idx="25376">
                  <c:v>-2.9536199999999999E-2</c:v>
                </c:pt>
                <c:pt idx="25377">
                  <c:v>-2.2273100000000001E-2</c:v>
                </c:pt>
                <c:pt idx="25378">
                  <c:v>-3.8038299999999997E-2</c:v>
                </c:pt>
                <c:pt idx="25379">
                  <c:v>-1.9108799999999999E-2</c:v>
                </c:pt>
                <c:pt idx="25380">
                  <c:v>-2.4370200000000002E-2</c:v>
                </c:pt>
                <c:pt idx="25381">
                  <c:v>-3.2330499999999998E-2</c:v>
                </c:pt>
                <c:pt idx="25382">
                  <c:v>-1.90945E-2</c:v>
                </c:pt>
                <c:pt idx="25383">
                  <c:v>-4.2023699999999997E-2</c:v>
                </c:pt>
                <c:pt idx="25384">
                  <c:v>-1.7499899999999999E-2</c:v>
                </c:pt>
                <c:pt idx="25385">
                  <c:v>-4.7519699999999998E-2</c:v>
                </c:pt>
                <c:pt idx="25386">
                  <c:v>-3.9481200000000001E-2</c:v>
                </c:pt>
                <c:pt idx="25387">
                  <c:v>-2.8975500000000001E-2</c:v>
                </c:pt>
                <c:pt idx="25388">
                  <c:v>-1.75371E-2</c:v>
                </c:pt>
                <c:pt idx="25389">
                  <c:v>-2.3126600000000001E-2</c:v>
                </c:pt>
                <c:pt idx="25390">
                  <c:v>-3.5080899999999998E-2</c:v>
                </c:pt>
                <c:pt idx="25391">
                  <c:v>-2.6791599999999999E-2</c:v>
                </c:pt>
                <c:pt idx="25392">
                  <c:v>-2.6111599999999999E-2</c:v>
                </c:pt>
                <c:pt idx="25393">
                  <c:v>-3.3271799999999997E-2</c:v>
                </c:pt>
                <c:pt idx="25394">
                  <c:v>-3.5809500000000001E-2</c:v>
                </c:pt>
                <c:pt idx="25395">
                  <c:v>-2.2893E-2</c:v>
                </c:pt>
                <c:pt idx="25396">
                  <c:v>-3.5392800000000002E-2</c:v>
                </c:pt>
                <c:pt idx="25397">
                  <c:v>-4.05569E-2</c:v>
                </c:pt>
                <c:pt idx="25398">
                  <c:v>-3.8433099999999998E-2</c:v>
                </c:pt>
                <c:pt idx="25399">
                  <c:v>-1.38216E-2</c:v>
                </c:pt>
                <c:pt idx="25400">
                  <c:v>-3.1334899999999999E-2</c:v>
                </c:pt>
                <c:pt idx="25401">
                  <c:v>-2.4501800000000001E-2</c:v>
                </c:pt>
                <c:pt idx="25402">
                  <c:v>-3.6468500000000001E-2</c:v>
                </c:pt>
                <c:pt idx="25403">
                  <c:v>-3.6090900000000002E-2</c:v>
                </c:pt>
                <c:pt idx="25404">
                  <c:v>-2.32201E-2</c:v>
                </c:pt>
                <c:pt idx="25405">
                  <c:v>-4.1238799999999999E-2</c:v>
                </c:pt>
                <c:pt idx="25406">
                  <c:v>-2.6852600000000001E-2</c:v>
                </c:pt>
                <c:pt idx="25407">
                  <c:v>-2.8453800000000001E-2</c:v>
                </c:pt>
                <c:pt idx="25408">
                  <c:v>-2.0731900000000001E-2</c:v>
                </c:pt>
                <c:pt idx="25409">
                  <c:v>-3.2724400000000001E-2</c:v>
                </c:pt>
                <c:pt idx="25410">
                  <c:v>-4.27523E-2</c:v>
                </c:pt>
                <c:pt idx="25411">
                  <c:v>-3.5188700000000003E-2</c:v>
                </c:pt>
                <c:pt idx="25412">
                  <c:v>-3.6136599999999998E-2</c:v>
                </c:pt>
                <c:pt idx="25413">
                  <c:v>-2.42128E-2</c:v>
                </c:pt>
                <c:pt idx="25414">
                  <c:v>-5.8027299999999997E-2</c:v>
                </c:pt>
                <c:pt idx="25415">
                  <c:v>-3.9876000000000002E-2</c:v>
                </c:pt>
                <c:pt idx="25416">
                  <c:v>-3.2612799999999997E-2</c:v>
                </c:pt>
                <c:pt idx="25417">
                  <c:v>-4.0186899999999998E-2</c:v>
                </c:pt>
                <c:pt idx="25418">
                  <c:v>-1.9595100000000001E-2</c:v>
                </c:pt>
                <c:pt idx="25419">
                  <c:v>-4.3809899999999999E-2</c:v>
                </c:pt>
                <c:pt idx="25420">
                  <c:v>-2.94676E-2</c:v>
                </c:pt>
                <c:pt idx="25421">
                  <c:v>-4.64544E-2</c:v>
                </c:pt>
                <c:pt idx="25422">
                  <c:v>-3.5051300000000001E-2</c:v>
                </c:pt>
                <c:pt idx="25423">
                  <c:v>-3.18699E-2</c:v>
                </c:pt>
                <c:pt idx="25424">
                  <c:v>-2.3860900000000001E-2</c:v>
                </c:pt>
                <c:pt idx="25425">
                  <c:v>-2.7582200000000001E-2</c:v>
                </c:pt>
                <c:pt idx="25426">
                  <c:v>-3.6971999999999998E-2</c:v>
                </c:pt>
                <c:pt idx="25427">
                  <c:v>-3.7325900000000002E-2</c:v>
                </c:pt>
                <c:pt idx="25428">
                  <c:v>-3.3861200000000001E-2</c:v>
                </c:pt>
                <c:pt idx="25429">
                  <c:v>-2.5278100000000001E-2</c:v>
                </c:pt>
                <c:pt idx="25430">
                  <c:v>-3.7259100000000003E-2</c:v>
                </c:pt>
                <c:pt idx="25431">
                  <c:v>-3.3968900000000003E-2</c:v>
                </c:pt>
                <c:pt idx="25432">
                  <c:v>-4.6642299999999998E-2</c:v>
                </c:pt>
                <c:pt idx="25433">
                  <c:v>-1.9337699999999999E-2</c:v>
                </c:pt>
                <c:pt idx="25434">
                  <c:v>-3.1666800000000002E-2</c:v>
                </c:pt>
                <c:pt idx="25435">
                  <c:v>-4.5864099999999998E-2</c:v>
                </c:pt>
                <c:pt idx="25436">
                  <c:v>-4.3270099999999999E-2</c:v>
                </c:pt>
                <c:pt idx="25437">
                  <c:v>-4.2774199999999998E-2</c:v>
                </c:pt>
                <c:pt idx="25438">
                  <c:v>-5.8903700000000003E-2</c:v>
                </c:pt>
                <c:pt idx="25439">
                  <c:v>-3.3842999999999998E-2</c:v>
                </c:pt>
                <c:pt idx="25440">
                  <c:v>-3.8252800000000003E-2</c:v>
                </c:pt>
                <c:pt idx="25441">
                  <c:v>-3.6893799999999997E-2</c:v>
                </c:pt>
                <c:pt idx="25442">
                  <c:v>-2.8846699999999999E-2</c:v>
                </c:pt>
                <c:pt idx="25443">
                  <c:v>-4.0677100000000001E-2</c:v>
                </c:pt>
                <c:pt idx="25444">
                  <c:v>-3.92647E-2</c:v>
                </c:pt>
                <c:pt idx="25445">
                  <c:v>-3.1451199999999999E-2</c:v>
                </c:pt>
                <c:pt idx="25446">
                  <c:v>-2.6433000000000002E-2</c:v>
                </c:pt>
                <c:pt idx="25447">
                  <c:v>-3.3514000000000002E-2</c:v>
                </c:pt>
                <c:pt idx="25448">
                  <c:v>-4.0551200000000003E-2</c:v>
                </c:pt>
                <c:pt idx="25449">
                  <c:v>-3.10268E-2</c:v>
                </c:pt>
                <c:pt idx="25450">
                  <c:v>-3.0812300000000001E-2</c:v>
                </c:pt>
                <c:pt idx="25451">
                  <c:v>-3.9729100000000003E-2</c:v>
                </c:pt>
                <c:pt idx="25452">
                  <c:v>-3.5568200000000001E-2</c:v>
                </c:pt>
                <c:pt idx="25453">
                  <c:v>-4.0687599999999997E-2</c:v>
                </c:pt>
                <c:pt idx="25454">
                  <c:v>-1.9587500000000001E-2</c:v>
                </c:pt>
                <c:pt idx="25455">
                  <c:v>-4.0544499999999997E-2</c:v>
                </c:pt>
                <c:pt idx="25456">
                  <c:v>-4.2739899999999997E-2</c:v>
                </c:pt>
                <c:pt idx="25457">
                  <c:v>-4.3340700000000003E-2</c:v>
                </c:pt>
                <c:pt idx="25458">
                  <c:v>-2.4843199999999999E-2</c:v>
                </c:pt>
                <c:pt idx="25459">
                  <c:v>-4.5992900000000003E-2</c:v>
                </c:pt>
                <c:pt idx="25460">
                  <c:v>-3.3773400000000002E-2</c:v>
                </c:pt>
                <c:pt idx="25461">
                  <c:v>-5.9185000000000001E-2</c:v>
                </c:pt>
                <c:pt idx="25462">
                  <c:v>-3.27473E-2</c:v>
                </c:pt>
                <c:pt idx="25463">
                  <c:v>-4.4485999999999998E-2</c:v>
                </c:pt>
                <c:pt idx="25464">
                  <c:v>-3.3056299999999997E-2</c:v>
                </c:pt>
                <c:pt idx="25465">
                  <c:v>-4.0016200000000002E-2</c:v>
                </c:pt>
                <c:pt idx="25466">
                  <c:v>-5.2353900000000002E-2</c:v>
                </c:pt>
                <c:pt idx="25467">
                  <c:v>-3.7217100000000003E-2</c:v>
                </c:pt>
                <c:pt idx="25468">
                  <c:v>-3.8968999999999997E-2</c:v>
                </c:pt>
                <c:pt idx="25469">
                  <c:v>-4.9115199999999998E-2</c:v>
                </c:pt>
                <c:pt idx="25470">
                  <c:v>-5.3759599999999998E-2</c:v>
                </c:pt>
                <c:pt idx="25471">
                  <c:v>-4.0932700000000002E-2</c:v>
                </c:pt>
                <c:pt idx="25472">
                  <c:v>-4.02145E-2</c:v>
                </c:pt>
                <c:pt idx="25473">
                  <c:v>-5.1075000000000002E-2</c:v>
                </c:pt>
                <c:pt idx="25474">
                  <c:v>-5.9046700000000001E-2</c:v>
                </c:pt>
                <c:pt idx="25475">
                  <c:v>-3.6012599999999999E-2</c:v>
                </c:pt>
                <c:pt idx="25476">
                  <c:v>-3.0034999999999999E-2</c:v>
                </c:pt>
                <c:pt idx="25477">
                  <c:v>-3.43199E-2</c:v>
                </c:pt>
                <c:pt idx="25478">
                  <c:v>-4.62418E-2</c:v>
                </c:pt>
                <c:pt idx="25479">
                  <c:v>-4.0759099999999999E-2</c:v>
                </c:pt>
                <c:pt idx="25480">
                  <c:v>-4.5088799999999998E-2</c:v>
                </c:pt>
                <c:pt idx="25481">
                  <c:v>-4.4612899999999997E-2</c:v>
                </c:pt>
                <c:pt idx="25482">
                  <c:v>-4.86259E-2</c:v>
                </c:pt>
                <c:pt idx="25483">
                  <c:v>-5.0595300000000003E-2</c:v>
                </c:pt>
                <c:pt idx="25484">
                  <c:v>-4.2428E-2</c:v>
                </c:pt>
                <c:pt idx="25485">
                  <c:v>-4.1681299999999998E-2</c:v>
                </c:pt>
                <c:pt idx="25486">
                  <c:v>-4.6311400000000003E-2</c:v>
                </c:pt>
                <c:pt idx="25487">
                  <c:v>-4.1897799999999999E-2</c:v>
                </c:pt>
                <c:pt idx="25488">
                  <c:v>-4.0993700000000001E-2</c:v>
                </c:pt>
                <c:pt idx="25489">
                  <c:v>-4.2908700000000001E-2</c:v>
                </c:pt>
                <c:pt idx="25490">
                  <c:v>-4.4937100000000001E-2</c:v>
                </c:pt>
                <c:pt idx="25491">
                  <c:v>-5.40495E-2</c:v>
                </c:pt>
                <c:pt idx="25492">
                  <c:v>-3.5911600000000002E-2</c:v>
                </c:pt>
                <c:pt idx="25493">
                  <c:v>-3.8271899999999998E-2</c:v>
                </c:pt>
                <c:pt idx="25494">
                  <c:v>-4.61016E-2</c:v>
                </c:pt>
                <c:pt idx="25495">
                  <c:v>-4.9280200000000003E-2</c:v>
                </c:pt>
                <c:pt idx="25496">
                  <c:v>-4.6020499999999999E-2</c:v>
                </c:pt>
                <c:pt idx="25497">
                  <c:v>-3.7425E-2</c:v>
                </c:pt>
                <c:pt idx="25498">
                  <c:v>-3.80611E-2</c:v>
                </c:pt>
                <c:pt idx="25499">
                  <c:v>-2.8524399999999998E-2</c:v>
                </c:pt>
                <c:pt idx="25500">
                  <c:v>-4.2460400000000002E-2</c:v>
                </c:pt>
                <c:pt idx="25501">
                  <c:v>-3.7377399999999998E-2</c:v>
                </c:pt>
                <c:pt idx="25502">
                  <c:v>-3.3796300000000001E-2</c:v>
                </c:pt>
                <c:pt idx="25503">
                  <c:v>-3.3608399999999997E-2</c:v>
                </c:pt>
                <c:pt idx="25504">
                  <c:v>-3.5164800000000003E-2</c:v>
                </c:pt>
                <c:pt idx="25505">
                  <c:v>-1.40419E-2</c:v>
                </c:pt>
                <c:pt idx="25506">
                  <c:v>-3.03106E-2</c:v>
                </c:pt>
                <c:pt idx="25507">
                  <c:v>-4.3326400000000001E-2</c:v>
                </c:pt>
                <c:pt idx="25508">
                  <c:v>-2.7847299999999998E-2</c:v>
                </c:pt>
                <c:pt idx="25509">
                  <c:v>-2.2136699999999999E-2</c:v>
                </c:pt>
                <c:pt idx="25510">
                  <c:v>-1.50213E-2</c:v>
                </c:pt>
                <c:pt idx="25511">
                  <c:v>-3.6475199999999999E-2</c:v>
                </c:pt>
                <c:pt idx="25512">
                  <c:v>-4.3376900000000003E-2</c:v>
                </c:pt>
                <c:pt idx="25513">
                  <c:v>-4.2374599999999998E-2</c:v>
                </c:pt>
                <c:pt idx="25514">
                  <c:v>-3.2897900000000001E-2</c:v>
                </c:pt>
                <c:pt idx="25515">
                  <c:v>-3.4952200000000003E-2</c:v>
                </c:pt>
                <c:pt idx="25516">
                  <c:v>-2.62785E-2</c:v>
                </c:pt>
                <c:pt idx="25517">
                  <c:v>-2.5633800000000002E-2</c:v>
                </c:pt>
                <c:pt idx="25518">
                  <c:v>-3.1436899999999997E-2</c:v>
                </c:pt>
                <c:pt idx="25519">
                  <c:v>-2.51474E-2</c:v>
                </c:pt>
                <c:pt idx="25520">
                  <c:v>-3.1579000000000003E-2</c:v>
                </c:pt>
                <c:pt idx="25521">
                  <c:v>-7.3356599999999999E-3</c:v>
                </c:pt>
                <c:pt idx="25522">
                  <c:v>-1.8112199999999998E-2</c:v>
                </c:pt>
                <c:pt idx="25523">
                  <c:v>-3.6400799999999997E-2</c:v>
                </c:pt>
                <c:pt idx="25524">
                  <c:v>-4.9654999999999998E-2</c:v>
                </c:pt>
                <c:pt idx="25525">
                  <c:v>-2.5428800000000001E-2</c:v>
                </c:pt>
                <c:pt idx="25526">
                  <c:v>-2.15797E-2</c:v>
                </c:pt>
                <c:pt idx="25527">
                  <c:v>-1.51749E-2</c:v>
                </c:pt>
                <c:pt idx="25528">
                  <c:v>-3.66135E-2</c:v>
                </c:pt>
                <c:pt idx="25529">
                  <c:v>-3.7533799999999999E-2</c:v>
                </c:pt>
                <c:pt idx="25530">
                  <c:v>-9.7827899999999995E-3</c:v>
                </c:pt>
                <c:pt idx="25531">
                  <c:v>-4.0329900000000002E-2</c:v>
                </c:pt>
                <c:pt idx="25532">
                  <c:v>-2.4295799999999999E-2</c:v>
                </c:pt>
                <c:pt idx="25533">
                  <c:v>-3.7271499999999999E-2</c:v>
                </c:pt>
                <c:pt idx="25534">
                  <c:v>-2.5463099999999999E-2</c:v>
                </c:pt>
                <c:pt idx="25535">
                  <c:v>-3.22046E-2</c:v>
                </c:pt>
                <c:pt idx="25536">
                  <c:v>-2.57311E-2</c:v>
                </c:pt>
                <c:pt idx="25537">
                  <c:v>-3.19271E-2</c:v>
                </c:pt>
                <c:pt idx="25538">
                  <c:v>-3.21655E-2</c:v>
                </c:pt>
                <c:pt idx="25539">
                  <c:v>-9.8113999999999996E-3</c:v>
                </c:pt>
                <c:pt idx="25540">
                  <c:v>-4.6329500000000003E-3</c:v>
                </c:pt>
                <c:pt idx="25541">
                  <c:v>-1.11313E-2</c:v>
                </c:pt>
                <c:pt idx="25542">
                  <c:v>-3.86267E-2</c:v>
                </c:pt>
                <c:pt idx="25543">
                  <c:v>-1.4917400000000001E-2</c:v>
                </c:pt>
                <c:pt idx="25544">
                  <c:v>-2.7567899999999999E-2</c:v>
                </c:pt>
                <c:pt idx="25545">
                  <c:v>-2.1596000000000001E-2</c:v>
                </c:pt>
                <c:pt idx="25546">
                  <c:v>-3.3612299999999998E-2</c:v>
                </c:pt>
                <c:pt idx="25547">
                  <c:v>-3.3979399999999999E-3</c:v>
                </c:pt>
                <c:pt idx="25548">
                  <c:v>-3.7776900000000002E-2</c:v>
                </c:pt>
                <c:pt idx="25549">
                  <c:v>-1.7582899999999999E-2</c:v>
                </c:pt>
                <c:pt idx="25550">
                  <c:v>-1.76334E-2</c:v>
                </c:pt>
                <c:pt idx="25551">
                  <c:v>-3.4829100000000002E-2</c:v>
                </c:pt>
                <c:pt idx="25552">
                  <c:v>-4.1904400000000001E-3</c:v>
                </c:pt>
                <c:pt idx="25553">
                  <c:v>-1.4615100000000001E-2</c:v>
                </c:pt>
                <c:pt idx="25554">
                  <c:v>-1.9253699999999999E-2</c:v>
                </c:pt>
                <c:pt idx="25555">
                  <c:v>-9.4814300000000008E-3</c:v>
                </c:pt>
                <c:pt idx="25556">
                  <c:v>1.19352E-2</c:v>
                </c:pt>
                <c:pt idx="25557">
                  <c:v>-9.6130399999999996E-4</c:v>
                </c:pt>
                <c:pt idx="25558">
                  <c:v>-1.7714500000000001E-2</c:v>
                </c:pt>
                <c:pt idx="25559">
                  <c:v>-2.72827E-2</c:v>
                </c:pt>
                <c:pt idx="25560">
                  <c:v>-8.5687599999999999E-3</c:v>
                </c:pt>
                <c:pt idx="25561">
                  <c:v>4.9800900000000004E-3</c:v>
                </c:pt>
                <c:pt idx="25562">
                  <c:v>-1.40705E-2</c:v>
                </c:pt>
                <c:pt idx="25563">
                  <c:v>-1.0253E-2</c:v>
                </c:pt>
                <c:pt idx="25564">
                  <c:v>-1.9307100000000001E-2</c:v>
                </c:pt>
                <c:pt idx="25565">
                  <c:v>-9.0589499999999996E-3</c:v>
                </c:pt>
                <c:pt idx="25566">
                  <c:v>-3.44772E-2</c:v>
                </c:pt>
                <c:pt idx="25567">
                  <c:v>-1.40085E-2</c:v>
                </c:pt>
                <c:pt idx="25568">
                  <c:v>-3.6725999999999998E-3</c:v>
                </c:pt>
                <c:pt idx="25569">
                  <c:v>-3.3854500000000003E-2</c:v>
                </c:pt>
                <c:pt idx="25570">
                  <c:v>-2.3581499999999998E-2</c:v>
                </c:pt>
                <c:pt idx="25571">
                  <c:v>-1.63155E-2</c:v>
                </c:pt>
                <c:pt idx="25572">
                  <c:v>7.0562400000000001E-3</c:v>
                </c:pt>
                <c:pt idx="25573">
                  <c:v>-7.4481999999999999E-4</c:v>
                </c:pt>
                <c:pt idx="25574">
                  <c:v>-3.2519300000000001E-2</c:v>
                </c:pt>
                <c:pt idx="25575">
                  <c:v>-3.6249199999999998E-3</c:v>
                </c:pt>
                <c:pt idx="25576">
                  <c:v>6.6804899999999999E-3</c:v>
                </c:pt>
                <c:pt idx="25577">
                  <c:v>-3.8204200000000002E-3</c:v>
                </c:pt>
                <c:pt idx="25578">
                  <c:v>-3.09181E-2</c:v>
                </c:pt>
                <c:pt idx="25579">
                  <c:v>-7.1773499999999999E-3</c:v>
                </c:pt>
                <c:pt idx="25580">
                  <c:v>-1.25694E-3</c:v>
                </c:pt>
                <c:pt idx="25581">
                  <c:v>6.6585500000000001E-3</c:v>
                </c:pt>
                <c:pt idx="25582">
                  <c:v>-3.1166100000000001E-3</c:v>
                </c:pt>
                <c:pt idx="25583">
                  <c:v>-1.16959E-2</c:v>
                </c:pt>
                <c:pt idx="25584">
                  <c:v>3.0775099999999999E-3</c:v>
                </c:pt>
                <c:pt idx="25585">
                  <c:v>9.2697099999999996E-4</c:v>
                </c:pt>
                <c:pt idx="25586">
                  <c:v>1.7738299999999999E-3</c:v>
                </c:pt>
                <c:pt idx="25587">
                  <c:v>-3.3612299999999998E-2</c:v>
                </c:pt>
                <c:pt idx="25588">
                  <c:v>-1.6728400000000001E-2</c:v>
                </c:pt>
                <c:pt idx="25589">
                  <c:v>-1.9490199999999999E-2</c:v>
                </c:pt>
                <c:pt idx="25590">
                  <c:v>-2.1201100000000001E-2</c:v>
                </c:pt>
                <c:pt idx="25591">
                  <c:v>-1.7006899999999998E-2</c:v>
                </c:pt>
                <c:pt idx="25592">
                  <c:v>-2.4694399999999998E-2</c:v>
                </c:pt>
                <c:pt idx="25593">
                  <c:v>-9.7227100000000007E-3</c:v>
                </c:pt>
                <c:pt idx="25594">
                  <c:v>1.24836E-3</c:v>
                </c:pt>
                <c:pt idx="25595">
                  <c:v>-4.1247399999999997E-2</c:v>
                </c:pt>
                <c:pt idx="25596">
                  <c:v>-2.4842300000000001E-2</c:v>
                </c:pt>
                <c:pt idx="25597">
                  <c:v>-2.2916800000000001E-2</c:v>
                </c:pt>
                <c:pt idx="25598">
                  <c:v>1.44777E-2</c:v>
                </c:pt>
                <c:pt idx="25599">
                  <c:v>-1.1508900000000001E-2</c:v>
                </c:pt>
                <c:pt idx="25600">
                  <c:v>-8.31604E-4</c:v>
                </c:pt>
                <c:pt idx="25601">
                  <c:v>6.1263999999999997E-3</c:v>
                </c:pt>
                <c:pt idx="25602">
                  <c:v>7.9002399999999993E-3</c:v>
                </c:pt>
                <c:pt idx="25603">
                  <c:v>2.56062E-3</c:v>
                </c:pt>
                <c:pt idx="25604">
                  <c:v>-4.5614200000000001E-3</c:v>
                </c:pt>
                <c:pt idx="25605">
                  <c:v>-5.4559700000000001E-3</c:v>
                </c:pt>
                <c:pt idx="25606">
                  <c:v>-4.4460300000000001E-3</c:v>
                </c:pt>
                <c:pt idx="25607">
                  <c:v>7.0190400000000005E-4</c:v>
                </c:pt>
                <c:pt idx="25608">
                  <c:v>1.2264299999999999E-3</c:v>
                </c:pt>
                <c:pt idx="25609">
                  <c:v>8.2588200000000001E-3</c:v>
                </c:pt>
                <c:pt idx="25610">
                  <c:v>8.7261200000000004E-3</c:v>
                </c:pt>
                <c:pt idx="25611">
                  <c:v>-1.58739E-2</c:v>
                </c:pt>
                <c:pt idx="25612">
                  <c:v>-1.05495E-2</c:v>
                </c:pt>
                <c:pt idx="25613">
                  <c:v>1.43242E-3</c:v>
                </c:pt>
                <c:pt idx="25614">
                  <c:v>-6.5317200000000004E-3</c:v>
                </c:pt>
                <c:pt idx="25615">
                  <c:v>-2.5081600000000002E-3</c:v>
                </c:pt>
                <c:pt idx="25616">
                  <c:v>-1.5964499999999999E-3</c:v>
                </c:pt>
                <c:pt idx="25617">
                  <c:v>3.26443E-3</c:v>
                </c:pt>
                <c:pt idx="25618">
                  <c:v>3.2138799999999998E-4</c:v>
                </c:pt>
                <c:pt idx="25619">
                  <c:v>-8.5401499999999998E-3</c:v>
                </c:pt>
                <c:pt idx="25620">
                  <c:v>4.2438500000000004E-3</c:v>
                </c:pt>
                <c:pt idx="25621">
                  <c:v>-1.69477E-2</c:v>
                </c:pt>
                <c:pt idx="25622">
                  <c:v>-2.1190599999999999E-3</c:v>
                </c:pt>
                <c:pt idx="25623">
                  <c:v>2.76852E-3</c:v>
                </c:pt>
                <c:pt idx="25624">
                  <c:v>-2.5297199999999999E-2</c:v>
                </c:pt>
                <c:pt idx="25625">
                  <c:v>-4.5881300000000002E-3</c:v>
                </c:pt>
                <c:pt idx="25626">
                  <c:v>5.0544700000000001E-3</c:v>
                </c:pt>
                <c:pt idx="25627">
                  <c:v>1.9658100000000001E-2</c:v>
                </c:pt>
                <c:pt idx="25628">
                  <c:v>1.196E-2</c:v>
                </c:pt>
                <c:pt idx="25629">
                  <c:v>1.9865E-3</c:v>
                </c:pt>
                <c:pt idx="25630">
                  <c:v>5.00965E-3</c:v>
                </c:pt>
                <c:pt idx="25631">
                  <c:v>1.5850099999999999E-2</c:v>
                </c:pt>
                <c:pt idx="25632">
                  <c:v>2.2926299999999999E-3</c:v>
                </c:pt>
                <c:pt idx="25633">
                  <c:v>3.8023000000000002E-3</c:v>
                </c:pt>
                <c:pt idx="25634">
                  <c:v>1.80073E-2</c:v>
                </c:pt>
                <c:pt idx="25635">
                  <c:v>-7.2822599999999996E-3</c:v>
                </c:pt>
                <c:pt idx="25636">
                  <c:v>1.9432999999999999E-2</c:v>
                </c:pt>
                <c:pt idx="25637">
                  <c:v>5.2032500000000004E-3</c:v>
                </c:pt>
                <c:pt idx="25638">
                  <c:v>-1.4514899999999999E-3</c:v>
                </c:pt>
                <c:pt idx="25639">
                  <c:v>4.97723E-3</c:v>
                </c:pt>
                <c:pt idx="25640">
                  <c:v>-5.0497099999999998E-3</c:v>
                </c:pt>
                <c:pt idx="25641">
                  <c:v>-1.1539499999999999E-3</c:v>
                </c:pt>
                <c:pt idx="25642">
                  <c:v>2.1599799999999999E-2</c:v>
                </c:pt>
                <c:pt idx="25643">
                  <c:v>4.7769500000000003E-3</c:v>
                </c:pt>
                <c:pt idx="25644">
                  <c:v>1.02043E-4</c:v>
                </c:pt>
                <c:pt idx="25645">
                  <c:v>3.68118E-3</c:v>
                </c:pt>
                <c:pt idx="25646">
                  <c:v>-2.28176E-2</c:v>
                </c:pt>
                <c:pt idx="25647">
                  <c:v>-1.19848E-2</c:v>
                </c:pt>
                <c:pt idx="25648">
                  <c:v>1.08051E-3</c:v>
                </c:pt>
                <c:pt idx="25649">
                  <c:v>8.0327999999999997E-3</c:v>
                </c:pt>
                <c:pt idx="25650">
                  <c:v>-1.0434199999999999E-2</c:v>
                </c:pt>
                <c:pt idx="25651">
                  <c:v>5.2700000000000004E-3</c:v>
                </c:pt>
                <c:pt idx="25652">
                  <c:v>3.3855399999999998E-3</c:v>
                </c:pt>
                <c:pt idx="25653">
                  <c:v>1.40619E-2</c:v>
                </c:pt>
                <c:pt idx="25654">
                  <c:v>2.16007E-2</c:v>
                </c:pt>
                <c:pt idx="25655">
                  <c:v>7.6932900000000002E-3</c:v>
                </c:pt>
                <c:pt idx="25656">
                  <c:v>4.3621099999999998E-3</c:v>
                </c:pt>
                <c:pt idx="25657">
                  <c:v>1.7146100000000001E-2</c:v>
                </c:pt>
                <c:pt idx="25658">
                  <c:v>-1.2016299999999999E-4</c:v>
                </c:pt>
                <c:pt idx="25659">
                  <c:v>2.1718000000000001E-2</c:v>
                </c:pt>
                <c:pt idx="25660">
                  <c:v>1.14079E-2</c:v>
                </c:pt>
                <c:pt idx="25661">
                  <c:v>7.28512E-3</c:v>
                </c:pt>
                <c:pt idx="25662">
                  <c:v>9.5481899999999998E-3</c:v>
                </c:pt>
                <c:pt idx="25663">
                  <c:v>1.7001200000000001E-2</c:v>
                </c:pt>
                <c:pt idx="25664">
                  <c:v>2.63901E-2</c:v>
                </c:pt>
                <c:pt idx="25665">
                  <c:v>1.6225799999999999E-2</c:v>
                </c:pt>
                <c:pt idx="25666">
                  <c:v>1.24254E-2</c:v>
                </c:pt>
                <c:pt idx="25667">
                  <c:v>1.1395499999999999E-2</c:v>
                </c:pt>
                <c:pt idx="25668">
                  <c:v>2.3257300000000002E-2</c:v>
                </c:pt>
                <c:pt idx="25669">
                  <c:v>2.67954E-2</c:v>
                </c:pt>
                <c:pt idx="25670">
                  <c:v>3.1510400000000001E-2</c:v>
                </c:pt>
                <c:pt idx="25671">
                  <c:v>3.6200499999999997E-2</c:v>
                </c:pt>
                <c:pt idx="25672">
                  <c:v>3.1940499999999997E-2</c:v>
                </c:pt>
                <c:pt idx="25673">
                  <c:v>2.2808999999999999E-2</c:v>
                </c:pt>
                <c:pt idx="25674">
                  <c:v>2.48985E-2</c:v>
                </c:pt>
                <c:pt idx="25675">
                  <c:v>2.6859299999999999E-2</c:v>
                </c:pt>
                <c:pt idx="25676">
                  <c:v>3.2513599999999997E-2</c:v>
                </c:pt>
                <c:pt idx="25677">
                  <c:v>2.59619E-2</c:v>
                </c:pt>
                <c:pt idx="25678">
                  <c:v>1.0265399999999999E-2</c:v>
                </c:pt>
                <c:pt idx="25679">
                  <c:v>3.70722E-2</c:v>
                </c:pt>
                <c:pt idx="25680">
                  <c:v>2.4590500000000001E-2</c:v>
                </c:pt>
                <c:pt idx="25681">
                  <c:v>2.8328900000000001E-2</c:v>
                </c:pt>
                <c:pt idx="25682">
                  <c:v>4.2325000000000002E-2</c:v>
                </c:pt>
                <c:pt idx="25683">
                  <c:v>2.6493099999999999E-2</c:v>
                </c:pt>
                <c:pt idx="25684">
                  <c:v>2.1043800000000001E-2</c:v>
                </c:pt>
                <c:pt idx="25685">
                  <c:v>2.6658100000000001E-2</c:v>
                </c:pt>
                <c:pt idx="25686">
                  <c:v>3.6840400000000002E-2</c:v>
                </c:pt>
                <c:pt idx="25687">
                  <c:v>1.8823599999999999E-2</c:v>
                </c:pt>
                <c:pt idx="25688">
                  <c:v>1.30148E-2</c:v>
                </c:pt>
                <c:pt idx="25689">
                  <c:v>2.1484400000000001E-2</c:v>
                </c:pt>
                <c:pt idx="25690">
                  <c:v>1.0389300000000001E-2</c:v>
                </c:pt>
                <c:pt idx="25691">
                  <c:v>5.2604699999999997E-3</c:v>
                </c:pt>
                <c:pt idx="25692">
                  <c:v>5.6018800000000001E-3</c:v>
                </c:pt>
                <c:pt idx="25693">
                  <c:v>1.7753600000000001E-2</c:v>
                </c:pt>
                <c:pt idx="25694">
                  <c:v>2.3989699999999999E-2</c:v>
                </c:pt>
                <c:pt idx="25695">
                  <c:v>1.4142E-2</c:v>
                </c:pt>
                <c:pt idx="25696">
                  <c:v>-6.7215E-3</c:v>
                </c:pt>
                <c:pt idx="25697">
                  <c:v>1.80912E-3</c:v>
                </c:pt>
                <c:pt idx="25698">
                  <c:v>-2.70462E-3</c:v>
                </c:pt>
                <c:pt idx="25699">
                  <c:v>1.0414100000000001E-2</c:v>
                </c:pt>
                <c:pt idx="25700">
                  <c:v>2.8126700000000001E-2</c:v>
                </c:pt>
                <c:pt idx="25701">
                  <c:v>-6.4649599999999996E-3</c:v>
                </c:pt>
                <c:pt idx="25702">
                  <c:v>1.8104599999999998E-2</c:v>
                </c:pt>
                <c:pt idx="25703">
                  <c:v>1.3196899999999999E-2</c:v>
                </c:pt>
                <c:pt idx="25704">
                  <c:v>1.7317800000000001E-2</c:v>
                </c:pt>
                <c:pt idx="25705">
                  <c:v>1.08757E-2</c:v>
                </c:pt>
                <c:pt idx="25706">
                  <c:v>1.9074399999999998E-2</c:v>
                </c:pt>
                <c:pt idx="25707">
                  <c:v>2.54354E-2</c:v>
                </c:pt>
                <c:pt idx="25708">
                  <c:v>2.91328E-2</c:v>
                </c:pt>
                <c:pt idx="25709">
                  <c:v>4.19712E-2</c:v>
                </c:pt>
                <c:pt idx="25710">
                  <c:v>3.8894699999999997E-2</c:v>
                </c:pt>
                <c:pt idx="25711">
                  <c:v>5.3802500000000003E-2</c:v>
                </c:pt>
                <c:pt idx="25712">
                  <c:v>5.4794299999999997E-2</c:v>
                </c:pt>
                <c:pt idx="25713">
                  <c:v>4.2754199999999999E-2</c:v>
                </c:pt>
                <c:pt idx="25714">
                  <c:v>4.3581000000000002E-2</c:v>
                </c:pt>
                <c:pt idx="25715">
                  <c:v>4.9515700000000003E-2</c:v>
                </c:pt>
                <c:pt idx="25716">
                  <c:v>6.3298199999999999E-2</c:v>
                </c:pt>
                <c:pt idx="25717">
                  <c:v>5.7936700000000001E-2</c:v>
                </c:pt>
                <c:pt idx="25718">
                  <c:v>5.2862199999999998E-2</c:v>
                </c:pt>
                <c:pt idx="25719">
                  <c:v>3.5360299999999997E-2</c:v>
                </c:pt>
                <c:pt idx="25720">
                  <c:v>3.9771099999999997E-2</c:v>
                </c:pt>
                <c:pt idx="25721">
                  <c:v>2.91071E-2</c:v>
                </c:pt>
                <c:pt idx="25722">
                  <c:v>2.8446200000000001E-2</c:v>
                </c:pt>
                <c:pt idx="25723">
                  <c:v>3.4925499999999998E-2</c:v>
                </c:pt>
                <c:pt idx="25724">
                  <c:v>3.2310499999999999E-2</c:v>
                </c:pt>
                <c:pt idx="25725">
                  <c:v>3.8881300000000001E-2</c:v>
                </c:pt>
                <c:pt idx="25726">
                  <c:v>2.8213499999999999E-2</c:v>
                </c:pt>
                <c:pt idx="25727">
                  <c:v>3.0913400000000001E-2</c:v>
                </c:pt>
                <c:pt idx="25728">
                  <c:v>4.0463399999999997E-2</c:v>
                </c:pt>
                <c:pt idx="25729">
                  <c:v>3.4729999999999997E-2</c:v>
                </c:pt>
                <c:pt idx="25730">
                  <c:v>6.0949300000000001E-3</c:v>
                </c:pt>
                <c:pt idx="25731">
                  <c:v>1.84145E-2</c:v>
                </c:pt>
                <c:pt idx="25732">
                  <c:v>4.2791399999999999E-3</c:v>
                </c:pt>
                <c:pt idx="25733">
                  <c:v>7.8582800000000005E-3</c:v>
                </c:pt>
                <c:pt idx="25734">
                  <c:v>8.6202599999999994E-3</c:v>
                </c:pt>
                <c:pt idx="25735">
                  <c:v>-5.5246399999999999E-3</c:v>
                </c:pt>
                <c:pt idx="25736">
                  <c:v>2.1259299999999998E-2</c:v>
                </c:pt>
                <c:pt idx="25737">
                  <c:v>3.0369799999999999E-2</c:v>
                </c:pt>
                <c:pt idx="25738">
                  <c:v>3.4672700000000001E-2</c:v>
                </c:pt>
                <c:pt idx="25739">
                  <c:v>3.2392499999999998E-2</c:v>
                </c:pt>
                <c:pt idx="25740">
                  <c:v>3.1230000000000001E-2</c:v>
                </c:pt>
                <c:pt idx="25741">
                  <c:v>3.09439E-2</c:v>
                </c:pt>
                <c:pt idx="25742">
                  <c:v>2.9998799999999999E-2</c:v>
                </c:pt>
                <c:pt idx="25743">
                  <c:v>3.3554100000000003E-2</c:v>
                </c:pt>
                <c:pt idx="25744">
                  <c:v>5.0272900000000002E-2</c:v>
                </c:pt>
                <c:pt idx="25745">
                  <c:v>4.1087199999999997E-2</c:v>
                </c:pt>
                <c:pt idx="25746">
                  <c:v>3.1812699999999999E-2</c:v>
                </c:pt>
                <c:pt idx="25747">
                  <c:v>2.5353400000000002E-2</c:v>
                </c:pt>
                <c:pt idx="25748">
                  <c:v>2.9012699999999999E-2</c:v>
                </c:pt>
                <c:pt idx="25749">
                  <c:v>2.5513600000000001E-2</c:v>
                </c:pt>
                <c:pt idx="25750">
                  <c:v>2.37722E-2</c:v>
                </c:pt>
                <c:pt idx="25751">
                  <c:v>3.2852199999999998E-2</c:v>
                </c:pt>
                <c:pt idx="25752">
                  <c:v>2.7688999999999998E-2</c:v>
                </c:pt>
                <c:pt idx="25753">
                  <c:v>1.25904E-2</c:v>
                </c:pt>
                <c:pt idx="25754">
                  <c:v>2.2626899999999998E-2</c:v>
                </c:pt>
                <c:pt idx="25755">
                  <c:v>3.1707800000000001E-2</c:v>
                </c:pt>
                <c:pt idx="25756">
                  <c:v>3.8612399999999998E-2</c:v>
                </c:pt>
                <c:pt idx="25757">
                  <c:v>1.30224E-2</c:v>
                </c:pt>
                <c:pt idx="25758">
                  <c:v>8.5783000000000005E-3</c:v>
                </c:pt>
                <c:pt idx="25759">
                  <c:v>2.99454E-3</c:v>
                </c:pt>
                <c:pt idx="25760">
                  <c:v>8.6326600000000003E-3</c:v>
                </c:pt>
                <c:pt idx="25761">
                  <c:v>2.8221099999999999E-2</c:v>
                </c:pt>
                <c:pt idx="25762">
                  <c:v>2.3996400000000001E-2</c:v>
                </c:pt>
                <c:pt idx="25763">
                  <c:v>2.65741E-2</c:v>
                </c:pt>
                <c:pt idx="25764">
                  <c:v>7.9164500000000002E-3</c:v>
                </c:pt>
                <c:pt idx="25765">
                  <c:v>2.8566399999999999E-2</c:v>
                </c:pt>
                <c:pt idx="25766">
                  <c:v>3.4168200000000003E-2</c:v>
                </c:pt>
                <c:pt idx="25767">
                  <c:v>2.8630300000000001E-2</c:v>
                </c:pt>
                <c:pt idx="25768">
                  <c:v>1.4975499999999999E-2</c:v>
                </c:pt>
                <c:pt idx="25769">
                  <c:v>1.5100499999999999E-2</c:v>
                </c:pt>
                <c:pt idx="25770">
                  <c:v>1.35088E-2</c:v>
                </c:pt>
                <c:pt idx="25771">
                  <c:v>2.4137500000000001E-3</c:v>
                </c:pt>
                <c:pt idx="25772">
                  <c:v>1.23701E-2</c:v>
                </c:pt>
                <c:pt idx="25773">
                  <c:v>2.25639E-3</c:v>
                </c:pt>
                <c:pt idx="25774">
                  <c:v>1.5773800000000001E-2</c:v>
                </c:pt>
                <c:pt idx="25775">
                  <c:v>1.0459899999999999E-2</c:v>
                </c:pt>
                <c:pt idx="25776">
                  <c:v>3.10802E-3</c:v>
                </c:pt>
                <c:pt idx="25777">
                  <c:v>6.6556899999999997E-3</c:v>
                </c:pt>
                <c:pt idx="25778">
                  <c:v>2.1419500000000001E-2</c:v>
                </c:pt>
                <c:pt idx="25779">
                  <c:v>2.41899E-2</c:v>
                </c:pt>
                <c:pt idx="25780">
                  <c:v>2.4411200000000001E-2</c:v>
                </c:pt>
                <c:pt idx="25781">
                  <c:v>2.9570599999999999E-2</c:v>
                </c:pt>
                <c:pt idx="25782">
                  <c:v>2.2366500000000001E-2</c:v>
                </c:pt>
                <c:pt idx="25783">
                  <c:v>2.40526E-2</c:v>
                </c:pt>
                <c:pt idx="25784">
                  <c:v>2.9875800000000001E-2</c:v>
                </c:pt>
                <c:pt idx="25785">
                  <c:v>1.8993400000000001E-2</c:v>
                </c:pt>
                <c:pt idx="25786">
                  <c:v>3.6990200000000001E-2</c:v>
                </c:pt>
                <c:pt idx="25787">
                  <c:v>1.19658E-2</c:v>
                </c:pt>
                <c:pt idx="25788">
                  <c:v>3.50561E-2</c:v>
                </c:pt>
                <c:pt idx="25789">
                  <c:v>1.82638E-2</c:v>
                </c:pt>
                <c:pt idx="25790">
                  <c:v>1.9347199999999998E-2</c:v>
                </c:pt>
                <c:pt idx="25791">
                  <c:v>1.1979099999999999E-2</c:v>
                </c:pt>
                <c:pt idx="25792">
                  <c:v>2.3802799999999999E-2</c:v>
                </c:pt>
                <c:pt idx="25793">
                  <c:v>4.2944900000000001E-2</c:v>
                </c:pt>
                <c:pt idx="25794">
                  <c:v>4.1623100000000003E-2</c:v>
                </c:pt>
                <c:pt idx="25795">
                  <c:v>4.3344500000000001E-2</c:v>
                </c:pt>
                <c:pt idx="25796">
                  <c:v>3.00694E-2</c:v>
                </c:pt>
                <c:pt idx="25797">
                  <c:v>3.26824E-2</c:v>
                </c:pt>
                <c:pt idx="25798">
                  <c:v>2.9610600000000001E-2</c:v>
                </c:pt>
                <c:pt idx="25799">
                  <c:v>3.35827E-2</c:v>
                </c:pt>
                <c:pt idx="25800">
                  <c:v>3.59516E-2</c:v>
                </c:pt>
                <c:pt idx="25801">
                  <c:v>1.4961199999999999E-2</c:v>
                </c:pt>
                <c:pt idx="25802">
                  <c:v>5.4502500000000002E-3</c:v>
                </c:pt>
                <c:pt idx="25803">
                  <c:v>1.4845799999999999E-2</c:v>
                </c:pt>
                <c:pt idx="25804">
                  <c:v>1.7657300000000001E-2</c:v>
                </c:pt>
                <c:pt idx="25805">
                  <c:v>1.0787E-2</c:v>
                </c:pt>
                <c:pt idx="25806">
                  <c:v>1.8382099999999998E-2</c:v>
                </c:pt>
                <c:pt idx="25807">
                  <c:v>1.2317699999999999E-2</c:v>
                </c:pt>
                <c:pt idx="25808">
                  <c:v>1.99375E-2</c:v>
                </c:pt>
                <c:pt idx="25809">
                  <c:v>1.0593399999999999E-2</c:v>
                </c:pt>
                <c:pt idx="25810">
                  <c:v>1.0994E-2</c:v>
                </c:pt>
                <c:pt idx="25811">
                  <c:v>8.52585E-4</c:v>
                </c:pt>
                <c:pt idx="25812">
                  <c:v>1.6681700000000001E-2</c:v>
                </c:pt>
                <c:pt idx="25813">
                  <c:v>1.36709E-2</c:v>
                </c:pt>
                <c:pt idx="25814">
                  <c:v>7.3909799999999999E-4</c:v>
                </c:pt>
                <c:pt idx="25815">
                  <c:v>4.7683699999999997E-4</c:v>
                </c:pt>
                <c:pt idx="25816">
                  <c:v>-7.9670000000000001E-3</c:v>
                </c:pt>
                <c:pt idx="25817">
                  <c:v>2.2583E-3</c:v>
                </c:pt>
                <c:pt idx="25818">
                  <c:v>6.2942500000000004E-3</c:v>
                </c:pt>
                <c:pt idx="25819">
                  <c:v>7.8887899999999997E-3</c:v>
                </c:pt>
                <c:pt idx="25820">
                  <c:v>-1.0272999999999999E-2</c:v>
                </c:pt>
                <c:pt idx="25821">
                  <c:v>1.46523E-2</c:v>
                </c:pt>
                <c:pt idx="25822">
                  <c:v>1.01986E-2</c:v>
                </c:pt>
                <c:pt idx="25823">
                  <c:v>1.056E-2</c:v>
                </c:pt>
                <c:pt idx="25824">
                  <c:v>1.27382E-2</c:v>
                </c:pt>
                <c:pt idx="25825">
                  <c:v>1.6132400000000002E-2</c:v>
                </c:pt>
                <c:pt idx="25826">
                  <c:v>2.1084800000000001E-2</c:v>
                </c:pt>
                <c:pt idx="25827">
                  <c:v>2.0138699999999999E-2</c:v>
                </c:pt>
                <c:pt idx="25828">
                  <c:v>1.1677699999999999E-2</c:v>
                </c:pt>
                <c:pt idx="25829">
                  <c:v>1.4236499999999999E-2</c:v>
                </c:pt>
                <c:pt idx="25830">
                  <c:v>9.9763899999999999E-3</c:v>
                </c:pt>
                <c:pt idx="25831">
                  <c:v>2.2839499999999999E-2</c:v>
                </c:pt>
                <c:pt idx="25832">
                  <c:v>2.4386399999999999E-2</c:v>
                </c:pt>
                <c:pt idx="25833">
                  <c:v>1.6614E-2</c:v>
                </c:pt>
                <c:pt idx="25834">
                  <c:v>1.9313799999999999E-2</c:v>
                </c:pt>
                <c:pt idx="25835">
                  <c:v>3.5779999999999999E-2</c:v>
                </c:pt>
                <c:pt idx="25836">
                  <c:v>3.3261300000000001E-2</c:v>
                </c:pt>
                <c:pt idx="25837">
                  <c:v>2.7193999999999999E-2</c:v>
                </c:pt>
                <c:pt idx="25838">
                  <c:v>1.9208900000000001E-2</c:v>
                </c:pt>
                <c:pt idx="25839">
                  <c:v>1.7022099999999998E-2</c:v>
                </c:pt>
                <c:pt idx="25840">
                  <c:v>1.0079400000000001E-2</c:v>
                </c:pt>
                <c:pt idx="25841">
                  <c:v>1.86377E-2</c:v>
                </c:pt>
                <c:pt idx="25842">
                  <c:v>2.4252900000000001E-2</c:v>
                </c:pt>
                <c:pt idx="25843">
                  <c:v>1.0899499999999999E-2</c:v>
                </c:pt>
                <c:pt idx="25844">
                  <c:v>9.5205299999999993E-3</c:v>
                </c:pt>
                <c:pt idx="25845">
                  <c:v>2.5081600000000001E-4</c:v>
                </c:pt>
                <c:pt idx="25846">
                  <c:v>1.7369300000000001E-2</c:v>
                </c:pt>
                <c:pt idx="25847">
                  <c:v>1.50156E-2</c:v>
                </c:pt>
                <c:pt idx="25848">
                  <c:v>6.0291299999999997E-3</c:v>
                </c:pt>
                <c:pt idx="25849">
                  <c:v>4.9180999999999999E-3</c:v>
                </c:pt>
                <c:pt idx="25850">
                  <c:v>9.9306099999999994E-3</c:v>
                </c:pt>
                <c:pt idx="25851">
                  <c:v>2.91405E-2</c:v>
                </c:pt>
                <c:pt idx="25852">
                  <c:v>-2.1247900000000001E-3</c:v>
                </c:pt>
                <c:pt idx="25853">
                  <c:v>2.29836E-4</c:v>
                </c:pt>
                <c:pt idx="25854">
                  <c:v>-1.0153799999999999E-2</c:v>
                </c:pt>
                <c:pt idx="25855">
                  <c:v>1.34401E-2</c:v>
                </c:pt>
                <c:pt idx="25856">
                  <c:v>1.9948E-2</c:v>
                </c:pt>
                <c:pt idx="25857">
                  <c:v>-1.45817E-3</c:v>
                </c:pt>
                <c:pt idx="25858">
                  <c:v>9.6187600000000005E-3</c:v>
                </c:pt>
                <c:pt idx="25859">
                  <c:v>1.1428799999999999E-2</c:v>
                </c:pt>
                <c:pt idx="25860">
                  <c:v>7.9917900000000004E-3</c:v>
                </c:pt>
                <c:pt idx="25861">
                  <c:v>-8.2359300000000007E-3</c:v>
                </c:pt>
                <c:pt idx="25862">
                  <c:v>1.45559E-2</c:v>
                </c:pt>
                <c:pt idx="25863">
                  <c:v>1.80979E-2</c:v>
                </c:pt>
                <c:pt idx="25864">
                  <c:v>1.8174200000000001E-2</c:v>
                </c:pt>
                <c:pt idx="25865">
                  <c:v>-8.6183500000000003E-3</c:v>
                </c:pt>
                <c:pt idx="25866">
                  <c:v>1.3441099999999999E-2</c:v>
                </c:pt>
                <c:pt idx="25867">
                  <c:v>2.1084800000000001E-2</c:v>
                </c:pt>
                <c:pt idx="25868">
                  <c:v>6.1092400000000002E-3</c:v>
                </c:pt>
                <c:pt idx="25869">
                  <c:v>5.6324000000000001E-3</c:v>
                </c:pt>
                <c:pt idx="25870">
                  <c:v>7.5159099999999998E-3</c:v>
                </c:pt>
                <c:pt idx="25871">
                  <c:v>1.03149E-2</c:v>
                </c:pt>
                <c:pt idx="25872">
                  <c:v>-1.3591799999999999E-2</c:v>
                </c:pt>
                <c:pt idx="25873">
                  <c:v>-1.6264899999999999E-2</c:v>
                </c:pt>
                <c:pt idx="25874">
                  <c:v>1.55392E-2</c:v>
                </c:pt>
                <c:pt idx="25875">
                  <c:v>9.0398800000000001E-3</c:v>
                </c:pt>
                <c:pt idx="25876">
                  <c:v>1.0698300000000001E-2</c:v>
                </c:pt>
                <c:pt idx="25877">
                  <c:v>4.5070600000000002E-3</c:v>
                </c:pt>
                <c:pt idx="25878">
                  <c:v>1.8538499999999999E-2</c:v>
                </c:pt>
                <c:pt idx="25879">
                  <c:v>2.1681800000000001E-2</c:v>
                </c:pt>
                <c:pt idx="25880">
                  <c:v>1.35088E-2</c:v>
                </c:pt>
                <c:pt idx="25881">
                  <c:v>9.0484599999999995E-3</c:v>
                </c:pt>
                <c:pt idx="25882">
                  <c:v>-3.9787299999999998E-3</c:v>
                </c:pt>
                <c:pt idx="25883">
                  <c:v>5.0554299999999996E-3</c:v>
                </c:pt>
                <c:pt idx="25884">
                  <c:v>-6.6575999999999996E-3</c:v>
                </c:pt>
                <c:pt idx="25885">
                  <c:v>-1.6988799999999998E-2</c:v>
                </c:pt>
                <c:pt idx="25886">
                  <c:v>-1.7967199999999999E-3</c:v>
                </c:pt>
                <c:pt idx="25887">
                  <c:v>-9.9039100000000001E-3</c:v>
                </c:pt>
                <c:pt idx="25888">
                  <c:v>-4.9562499999999997E-3</c:v>
                </c:pt>
                <c:pt idx="25889">
                  <c:v>-9.0589499999999996E-3</c:v>
                </c:pt>
                <c:pt idx="25890">
                  <c:v>8.5802099999999996E-3</c:v>
                </c:pt>
                <c:pt idx="25891">
                  <c:v>-1.06525E-3</c:v>
                </c:pt>
                <c:pt idx="25892">
                  <c:v>-2.4642900000000001E-3</c:v>
                </c:pt>
                <c:pt idx="25893">
                  <c:v>1.3806300000000001E-2</c:v>
                </c:pt>
                <c:pt idx="25894">
                  <c:v>8.5382500000000007E-3</c:v>
                </c:pt>
                <c:pt idx="25895">
                  <c:v>3.1108899999999998E-3</c:v>
                </c:pt>
                <c:pt idx="25896">
                  <c:v>-7.6751700000000003E-3</c:v>
                </c:pt>
                <c:pt idx="25897">
                  <c:v>-1.43242E-3</c:v>
                </c:pt>
                <c:pt idx="25898">
                  <c:v>8.0814400000000005E-3</c:v>
                </c:pt>
                <c:pt idx="25899">
                  <c:v>3.2901799999999999E-4</c:v>
                </c:pt>
                <c:pt idx="25900">
                  <c:v>-4.6815900000000002E-3</c:v>
                </c:pt>
                <c:pt idx="25901">
                  <c:v>-2.2468599999999998E-3</c:v>
                </c:pt>
                <c:pt idx="25902">
                  <c:v>-1.0172799999999999E-2</c:v>
                </c:pt>
                <c:pt idx="25903">
                  <c:v>-2.2630699999999998E-3</c:v>
                </c:pt>
                <c:pt idx="25904">
                  <c:v>5.9518799999999997E-3</c:v>
                </c:pt>
                <c:pt idx="25905">
                  <c:v>-7.8754399999999992E-3</c:v>
                </c:pt>
                <c:pt idx="25906">
                  <c:v>-3.77655E-3</c:v>
                </c:pt>
                <c:pt idx="25907">
                  <c:v>1.2578999999999999E-3</c:v>
                </c:pt>
                <c:pt idx="25908">
                  <c:v>-1.0448499999999999E-2</c:v>
                </c:pt>
                <c:pt idx="25909">
                  <c:v>-1.4772400000000001E-3</c:v>
                </c:pt>
                <c:pt idx="25910">
                  <c:v>-4.1608799999999996E-3</c:v>
                </c:pt>
                <c:pt idx="25911">
                  <c:v>-9.8915099999999992E-3</c:v>
                </c:pt>
                <c:pt idx="25912">
                  <c:v>-8.6336099999999999E-3</c:v>
                </c:pt>
                <c:pt idx="25913">
                  <c:v>-1.3034799999999999E-2</c:v>
                </c:pt>
                <c:pt idx="25914">
                  <c:v>-1.0326399999999999E-2</c:v>
                </c:pt>
                <c:pt idx="25915">
                  <c:v>9.1171299999999993E-3</c:v>
                </c:pt>
                <c:pt idx="25916">
                  <c:v>-1.39265E-2</c:v>
                </c:pt>
                <c:pt idx="25917">
                  <c:v>-6.7138699999999996E-4</c:v>
                </c:pt>
                <c:pt idx="25918">
                  <c:v>-6.7815799999999997E-3</c:v>
                </c:pt>
                <c:pt idx="25919">
                  <c:v>1.01528E-2</c:v>
                </c:pt>
                <c:pt idx="25920">
                  <c:v>1.42326E-2</c:v>
                </c:pt>
                <c:pt idx="25921">
                  <c:v>1.76201E-2</c:v>
                </c:pt>
                <c:pt idx="25922">
                  <c:v>7.3471099999999996E-3</c:v>
                </c:pt>
                <c:pt idx="25923">
                  <c:v>-7.8487399999999997E-4</c:v>
                </c:pt>
                <c:pt idx="25924">
                  <c:v>5.1116900000000003E-3</c:v>
                </c:pt>
                <c:pt idx="25925">
                  <c:v>-6.6013299999999999E-3</c:v>
                </c:pt>
                <c:pt idx="25926">
                  <c:v>2.63214E-4</c:v>
                </c:pt>
                <c:pt idx="25927">
                  <c:v>-1.3300899999999999E-2</c:v>
                </c:pt>
                <c:pt idx="25928">
                  <c:v>-4.4841799999999999E-3</c:v>
                </c:pt>
                <c:pt idx="25929">
                  <c:v>-3.0126599999999999E-3</c:v>
                </c:pt>
                <c:pt idx="25930">
                  <c:v>9.0446499999999996E-3</c:v>
                </c:pt>
                <c:pt idx="25931">
                  <c:v>-4.8008E-3</c:v>
                </c:pt>
                <c:pt idx="25932">
                  <c:v>-3.5762799999999998E-3</c:v>
                </c:pt>
                <c:pt idx="25933">
                  <c:v>1.32608E-2</c:v>
                </c:pt>
                <c:pt idx="25934">
                  <c:v>3.0775099999999999E-3</c:v>
                </c:pt>
                <c:pt idx="25935">
                  <c:v>1.15776E-2</c:v>
                </c:pt>
                <c:pt idx="25936">
                  <c:v>1.1317300000000001E-2</c:v>
                </c:pt>
                <c:pt idx="25937">
                  <c:v>-6.1187699999999999E-3</c:v>
                </c:pt>
                <c:pt idx="25938">
                  <c:v>-1.1079800000000001E-2</c:v>
                </c:pt>
                <c:pt idx="25939">
                  <c:v>-2.6779199999999999E-3</c:v>
                </c:pt>
                <c:pt idx="25940">
                  <c:v>-6.3085600000000004E-3</c:v>
                </c:pt>
                <c:pt idx="25941">
                  <c:v>-7.9364799999999992E-3</c:v>
                </c:pt>
                <c:pt idx="25942">
                  <c:v>-1.3072E-2</c:v>
                </c:pt>
                <c:pt idx="25943">
                  <c:v>-5.8984800000000002E-3</c:v>
                </c:pt>
                <c:pt idx="25944">
                  <c:v>6.0749100000000004E-4</c:v>
                </c:pt>
                <c:pt idx="25945">
                  <c:v>1.7816499999999999E-2</c:v>
                </c:pt>
                <c:pt idx="25946">
                  <c:v>5.6619599999999997E-3</c:v>
                </c:pt>
                <c:pt idx="25947">
                  <c:v>-1.3582199999999999E-2</c:v>
                </c:pt>
                <c:pt idx="25948">
                  <c:v>2.3024599999999999E-2</c:v>
                </c:pt>
                <c:pt idx="25949">
                  <c:v>8.7556800000000001E-3</c:v>
                </c:pt>
                <c:pt idx="25950">
                  <c:v>-1.2400599999999999E-2</c:v>
                </c:pt>
                <c:pt idx="25951">
                  <c:v>7.9040499999999993E-3</c:v>
                </c:pt>
                <c:pt idx="25952">
                  <c:v>-3.9520299999999996E-3</c:v>
                </c:pt>
                <c:pt idx="25953">
                  <c:v>-2.2668800000000002E-3</c:v>
                </c:pt>
                <c:pt idx="25954">
                  <c:v>-3.4618399999999999E-3</c:v>
                </c:pt>
                <c:pt idx="25955">
                  <c:v>4.8570599999999998E-3</c:v>
                </c:pt>
                <c:pt idx="25956">
                  <c:v>7.3003800000000004E-3</c:v>
                </c:pt>
                <c:pt idx="25957">
                  <c:v>2.0577399999999999E-2</c:v>
                </c:pt>
                <c:pt idx="25958">
                  <c:v>6.1292600000000001E-3</c:v>
                </c:pt>
                <c:pt idx="25959">
                  <c:v>2.69032E-3</c:v>
                </c:pt>
                <c:pt idx="25960">
                  <c:v>1.9683800000000001E-2</c:v>
                </c:pt>
                <c:pt idx="25961">
                  <c:v>-3.2329599999999999E-4</c:v>
                </c:pt>
                <c:pt idx="25962">
                  <c:v>8.1663099999999995E-3</c:v>
                </c:pt>
                <c:pt idx="25963" formatCode="0.00E+00">
                  <c:v>-7.7247600000000002E-5</c:v>
                </c:pt>
                <c:pt idx="25964">
                  <c:v>2.76852E-3</c:v>
                </c:pt>
                <c:pt idx="25965">
                  <c:v>-5.6018800000000001E-3</c:v>
                </c:pt>
                <c:pt idx="25966">
                  <c:v>-6.2942499999999997E-4</c:v>
                </c:pt>
                <c:pt idx="25967">
                  <c:v>-4.4965700000000001E-3</c:v>
                </c:pt>
                <c:pt idx="25968">
                  <c:v>-1.5273999999999999E-2</c:v>
                </c:pt>
                <c:pt idx="25969">
                  <c:v>-1.2728700000000001E-2</c:v>
                </c:pt>
                <c:pt idx="25970">
                  <c:v>-3.0326799999999998E-4</c:v>
                </c:pt>
                <c:pt idx="25971">
                  <c:v>-9.7694400000000008E-3</c:v>
                </c:pt>
                <c:pt idx="25972">
                  <c:v>-2.0532600000000002E-2</c:v>
                </c:pt>
                <c:pt idx="25973">
                  <c:v>-7.6789900000000001E-3</c:v>
                </c:pt>
                <c:pt idx="25974">
                  <c:v>-1.38006E-2</c:v>
                </c:pt>
                <c:pt idx="25975">
                  <c:v>-1.40371E-2</c:v>
                </c:pt>
                <c:pt idx="25976">
                  <c:v>-9.9191699999999997E-3</c:v>
                </c:pt>
                <c:pt idx="25977">
                  <c:v>-6.7310299999999998E-3</c:v>
                </c:pt>
                <c:pt idx="25978">
                  <c:v>6.7367599999999996E-3</c:v>
                </c:pt>
                <c:pt idx="25979">
                  <c:v>-1.8970500000000001E-2</c:v>
                </c:pt>
                <c:pt idx="25980">
                  <c:v>2.65789E-3</c:v>
                </c:pt>
                <c:pt idx="25981">
                  <c:v>-6.8225899999999999E-3</c:v>
                </c:pt>
                <c:pt idx="25982">
                  <c:v>-1.47152E-3</c:v>
                </c:pt>
                <c:pt idx="25983">
                  <c:v>-2.01426E-2</c:v>
                </c:pt>
                <c:pt idx="25984">
                  <c:v>-2.2907299999999999E-3</c:v>
                </c:pt>
                <c:pt idx="25985">
                  <c:v>2.4795500000000001E-3</c:v>
                </c:pt>
                <c:pt idx="25986">
                  <c:v>-7.3652300000000004E-3</c:v>
                </c:pt>
                <c:pt idx="25987">
                  <c:v>-8.9559600000000007E-3</c:v>
                </c:pt>
                <c:pt idx="25988">
                  <c:v>8.6049999999999998E-3</c:v>
                </c:pt>
                <c:pt idx="25989">
                  <c:v>-5.6476599999999997E-3</c:v>
                </c:pt>
                <c:pt idx="25990">
                  <c:v>9.1419199999999996E-3</c:v>
                </c:pt>
                <c:pt idx="25991">
                  <c:v>1.0600099999999999E-2</c:v>
                </c:pt>
                <c:pt idx="25992">
                  <c:v>-2.38791E-2</c:v>
                </c:pt>
                <c:pt idx="25993">
                  <c:v>-1.52693E-2</c:v>
                </c:pt>
                <c:pt idx="25994">
                  <c:v>-9.6225700000000004E-3</c:v>
                </c:pt>
                <c:pt idx="25995">
                  <c:v>-9.8562200000000006E-3</c:v>
                </c:pt>
                <c:pt idx="25996">
                  <c:v>-8.7776199999999999E-3</c:v>
                </c:pt>
                <c:pt idx="25997">
                  <c:v>-2.0981799999999998E-2</c:v>
                </c:pt>
                <c:pt idx="25998">
                  <c:v>-2.2484799999999999E-2</c:v>
                </c:pt>
                <c:pt idx="25999">
                  <c:v>-1.8094099999999998E-2</c:v>
                </c:pt>
                <c:pt idx="26000">
                  <c:v>-1.7767000000000002E-2</c:v>
                </c:pt>
                <c:pt idx="26001">
                  <c:v>-1.2116399999999999E-2</c:v>
                </c:pt>
                <c:pt idx="26002">
                  <c:v>-3.3664699999999999E-3</c:v>
                </c:pt>
                <c:pt idx="26003">
                  <c:v>-1.92738E-3</c:v>
                </c:pt>
                <c:pt idx="26004">
                  <c:v>-1.0665900000000001E-2</c:v>
                </c:pt>
                <c:pt idx="26005">
                  <c:v>-5.7573299999999997E-3</c:v>
                </c:pt>
                <c:pt idx="26006">
                  <c:v>-9.4232599999999993E-3</c:v>
                </c:pt>
                <c:pt idx="26007">
                  <c:v>-1.10493E-2</c:v>
                </c:pt>
                <c:pt idx="26008">
                  <c:v>-1.00946E-2</c:v>
                </c:pt>
                <c:pt idx="26009">
                  <c:v>-1.83048E-2</c:v>
                </c:pt>
                <c:pt idx="26010">
                  <c:v>-2.6108699999999999E-2</c:v>
                </c:pt>
                <c:pt idx="26011">
                  <c:v>-1.6949700000000002E-2</c:v>
                </c:pt>
                <c:pt idx="26012">
                  <c:v>-9.3011900000000008E-3</c:v>
                </c:pt>
                <c:pt idx="26013">
                  <c:v>-1.42031E-2</c:v>
                </c:pt>
                <c:pt idx="26014">
                  <c:v>-2.60658E-2</c:v>
                </c:pt>
                <c:pt idx="26015">
                  <c:v>-3.7601500000000003E-2</c:v>
                </c:pt>
                <c:pt idx="26016">
                  <c:v>-2.6606600000000001E-2</c:v>
                </c:pt>
                <c:pt idx="26017">
                  <c:v>-2.2110899999999999E-2</c:v>
                </c:pt>
                <c:pt idx="26018">
                  <c:v>-1.46065E-2</c:v>
                </c:pt>
                <c:pt idx="26019">
                  <c:v>-5.5427599999999999E-3</c:v>
                </c:pt>
                <c:pt idx="26020">
                  <c:v>-1.8939000000000001E-2</c:v>
                </c:pt>
                <c:pt idx="26021">
                  <c:v>-1.6756099999999999E-3</c:v>
                </c:pt>
                <c:pt idx="26022">
                  <c:v>-1.0968200000000001E-2</c:v>
                </c:pt>
                <c:pt idx="26023">
                  <c:v>-2.81E-2</c:v>
                </c:pt>
                <c:pt idx="26024">
                  <c:v>-9.1352499999999993E-3</c:v>
                </c:pt>
                <c:pt idx="26025">
                  <c:v>-1.54047E-2</c:v>
                </c:pt>
                <c:pt idx="26026">
                  <c:v>2.5444E-3</c:v>
                </c:pt>
                <c:pt idx="26027">
                  <c:v>1.2351000000000001E-2</c:v>
                </c:pt>
                <c:pt idx="26028">
                  <c:v>3.3683799999999998E-3</c:v>
                </c:pt>
                <c:pt idx="26029">
                  <c:v>2.7366600000000001E-2</c:v>
                </c:pt>
                <c:pt idx="26030">
                  <c:v>1.0563899999999999E-2</c:v>
                </c:pt>
                <c:pt idx="26031">
                  <c:v>-3.7965799999999999E-3</c:v>
                </c:pt>
                <c:pt idx="26032">
                  <c:v>-1.2907999999999999E-2</c:v>
                </c:pt>
                <c:pt idx="26033">
                  <c:v>-1.9256599999999999E-2</c:v>
                </c:pt>
                <c:pt idx="26034">
                  <c:v>-1.3617499999999999E-2</c:v>
                </c:pt>
                <c:pt idx="26035">
                  <c:v>4.46796E-3</c:v>
                </c:pt>
                <c:pt idx="26036">
                  <c:v>1.26514E-2</c:v>
                </c:pt>
                <c:pt idx="26037">
                  <c:v>1.9159300000000001E-2</c:v>
                </c:pt>
                <c:pt idx="26038">
                  <c:v>-1.0729799999999999E-2</c:v>
                </c:pt>
                <c:pt idx="26039">
                  <c:v>-1.55754E-2</c:v>
                </c:pt>
                <c:pt idx="26040">
                  <c:v>-1.2696300000000001E-2</c:v>
                </c:pt>
                <c:pt idx="26041">
                  <c:v>-9.1695800000000001E-3</c:v>
                </c:pt>
                <c:pt idx="26042">
                  <c:v>-9.1104500000000008E-3</c:v>
                </c:pt>
                <c:pt idx="26043">
                  <c:v>3.1089799999999999E-4</c:v>
                </c:pt>
                <c:pt idx="26044">
                  <c:v>-2.5902700000000001E-2</c:v>
                </c:pt>
                <c:pt idx="26045">
                  <c:v>-1.2670499999999999E-2</c:v>
                </c:pt>
                <c:pt idx="26046">
                  <c:v>-5.82695E-3</c:v>
                </c:pt>
                <c:pt idx="26047">
                  <c:v>-2.0247500000000002E-2</c:v>
                </c:pt>
                <c:pt idx="26048">
                  <c:v>-2.5013000000000001E-2</c:v>
                </c:pt>
                <c:pt idx="26049">
                  <c:v>-1.2023000000000001E-2</c:v>
                </c:pt>
                <c:pt idx="26050">
                  <c:v>-1.7503700000000001E-2</c:v>
                </c:pt>
                <c:pt idx="26051">
                  <c:v>2.11716E-4</c:v>
                </c:pt>
                <c:pt idx="26052">
                  <c:v>-2.8000799999999999E-2</c:v>
                </c:pt>
                <c:pt idx="26053">
                  <c:v>-1.0211899999999999E-2</c:v>
                </c:pt>
                <c:pt idx="26054">
                  <c:v>6.8445199999999998E-3</c:v>
                </c:pt>
                <c:pt idx="26055" formatCode="0.00E+00">
                  <c:v>-3.09877E-2</c:v>
                </c:pt>
                <c:pt idx="26056">
                  <c:v>-1.57681E-2</c:v>
                </c:pt>
                <c:pt idx="26057">
                  <c:v>-1.09205E-2</c:v>
                </c:pt>
                <c:pt idx="26058">
                  <c:v>-4.2066600000000001E-3</c:v>
                </c:pt>
                <c:pt idx="26059">
                  <c:v>-3.9539299999999996E-3</c:v>
                </c:pt>
                <c:pt idx="26060">
                  <c:v>1.34974E-2</c:v>
                </c:pt>
                <c:pt idx="26061">
                  <c:v>1.54285E-2</c:v>
                </c:pt>
                <c:pt idx="26062">
                  <c:v>4.3582899999999999E-4</c:v>
                </c:pt>
                <c:pt idx="26063">
                  <c:v>-5.1584200000000004E-3</c:v>
                </c:pt>
                <c:pt idx="26064">
                  <c:v>9.6979100000000006E-3</c:v>
                </c:pt>
                <c:pt idx="26065">
                  <c:v>-1.27163E-2</c:v>
                </c:pt>
                <c:pt idx="26066">
                  <c:v>2.2089000000000001E-2</c:v>
                </c:pt>
                <c:pt idx="26067">
                  <c:v>2.1746600000000001E-2</c:v>
                </c:pt>
                <c:pt idx="26068">
                  <c:v>1.6551E-2</c:v>
                </c:pt>
                <c:pt idx="26069">
                  <c:v>2.0386700000000001E-2</c:v>
                </c:pt>
                <c:pt idx="26070">
                  <c:v>-1.0877599999999999E-2</c:v>
                </c:pt>
                <c:pt idx="26071">
                  <c:v>-3.7336299999999999E-3</c:v>
                </c:pt>
                <c:pt idx="26072">
                  <c:v>-6.1750399999999997E-3</c:v>
                </c:pt>
                <c:pt idx="26073">
                  <c:v>-7.09438E-3</c:v>
                </c:pt>
                <c:pt idx="26074">
                  <c:v>1.3848299999999999E-2</c:v>
                </c:pt>
                <c:pt idx="26075">
                  <c:v>-9.0026900000000007E-3</c:v>
                </c:pt>
                <c:pt idx="26076">
                  <c:v>-7.7056900000000003E-4</c:v>
                </c:pt>
                <c:pt idx="26077">
                  <c:v>1.7142299999999999E-2</c:v>
                </c:pt>
                <c:pt idx="26078">
                  <c:v>3.5361299999999998E-2</c:v>
                </c:pt>
                <c:pt idx="26079">
                  <c:v>9.8037699999999998E-3</c:v>
                </c:pt>
                <c:pt idx="26080">
                  <c:v>-6.9809E-3</c:v>
                </c:pt>
                <c:pt idx="26081">
                  <c:v>-1.1756900000000001E-2</c:v>
                </c:pt>
                <c:pt idx="26082">
                  <c:v>2.7151100000000002E-3</c:v>
                </c:pt>
                <c:pt idx="26083">
                  <c:v>4.4946700000000001E-3</c:v>
                </c:pt>
                <c:pt idx="26084">
                  <c:v>2.75917E-2</c:v>
                </c:pt>
                <c:pt idx="26085">
                  <c:v>2.9641199999999999E-2</c:v>
                </c:pt>
                <c:pt idx="26086">
                  <c:v>-1.4686600000000001E-3</c:v>
                </c:pt>
                <c:pt idx="26087">
                  <c:v>-3.2911300000000002E-3</c:v>
                </c:pt>
                <c:pt idx="26088">
                  <c:v>-2.8114300000000002E-3</c:v>
                </c:pt>
                <c:pt idx="26089">
                  <c:v>1.6926799999999999E-2</c:v>
                </c:pt>
                <c:pt idx="26090">
                  <c:v>1.19247E-2</c:v>
                </c:pt>
                <c:pt idx="26091">
                  <c:v>-1.2929899999999999E-2</c:v>
                </c:pt>
                <c:pt idx="26092">
                  <c:v>2.4776500000000001E-3</c:v>
                </c:pt>
                <c:pt idx="26093">
                  <c:v>8.9454700000000005E-3</c:v>
                </c:pt>
                <c:pt idx="26094">
                  <c:v>1.07489E-2</c:v>
                </c:pt>
                <c:pt idx="26095">
                  <c:v>-3.5553E-3</c:v>
                </c:pt>
                <c:pt idx="26096">
                  <c:v>-4.8904400000000002E-3</c:v>
                </c:pt>
                <c:pt idx="26097">
                  <c:v>-4.2142899999999999E-3</c:v>
                </c:pt>
                <c:pt idx="26098">
                  <c:v>-1.58405E-3</c:v>
                </c:pt>
                <c:pt idx="26099">
                  <c:v>-2.70557E-3</c:v>
                </c:pt>
                <c:pt idx="26100">
                  <c:v>1.10416E-2</c:v>
                </c:pt>
                <c:pt idx="26101">
                  <c:v>2.1512E-2</c:v>
                </c:pt>
                <c:pt idx="26102">
                  <c:v>8.4495500000000001E-3</c:v>
                </c:pt>
                <c:pt idx="26103">
                  <c:v>8.5573200000000002E-3</c:v>
                </c:pt>
                <c:pt idx="26104">
                  <c:v>2.9630699999999999E-3</c:v>
                </c:pt>
                <c:pt idx="26105">
                  <c:v>1.1688199999999999E-2</c:v>
                </c:pt>
                <c:pt idx="26106">
                  <c:v>8.26263E-3</c:v>
                </c:pt>
                <c:pt idx="26107">
                  <c:v>1.65825E-2</c:v>
                </c:pt>
                <c:pt idx="26108">
                  <c:v>-3.6621100000000001E-3</c:v>
                </c:pt>
                <c:pt idx="26109">
                  <c:v>1.16825E-3</c:v>
                </c:pt>
                <c:pt idx="26110">
                  <c:v>1.0690700000000001E-3</c:v>
                </c:pt>
                <c:pt idx="26111">
                  <c:v>-1.8168400000000001E-2</c:v>
                </c:pt>
                <c:pt idx="26112">
                  <c:v>-1.3067199999999999E-2</c:v>
                </c:pt>
                <c:pt idx="26113">
                  <c:v>-2.53677E-4</c:v>
                </c:pt>
                <c:pt idx="26114">
                  <c:v>9.1962799999999994E-3</c:v>
                </c:pt>
                <c:pt idx="26115">
                  <c:v>-5.0287200000000004E-3</c:v>
                </c:pt>
                <c:pt idx="26116">
                  <c:v>1.1799799999999999E-2</c:v>
                </c:pt>
                <c:pt idx="26117">
                  <c:v>2.3467999999999999E-2</c:v>
                </c:pt>
                <c:pt idx="26118">
                  <c:v>8.7890599999999996E-3</c:v>
                </c:pt>
                <c:pt idx="26119">
                  <c:v>-1.2269E-2</c:v>
                </c:pt>
                <c:pt idx="26120">
                  <c:v>-9.3469599999999996E-3</c:v>
                </c:pt>
                <c:pt idx="26121">
                  <c:v>-1.44796E-2</c:v>
                </c:pt>
                <c:pt idx="26122">
                  <c:v>-5.5103299999999999E-3</c:v>
                </c:pt>
                <c:pt idx="26123">
                  <c:v>-7.4119600000000004E-3</c:v>
                </c:pt>
                <c:pt idx="26124">
                  <c:v>-9.3212099999999999E-3</c:v>
                </c:pt>
                <c:pt idx="26125">
                  <c:v>4.7473899999999998E-3</c:v>
                </c:pt>
                <c:pt idx="26126">
                  <c:v>1.4285999999999999E-3</c:v>
                </c:pt>
                <c:pt idx="26127">
                  <c:v>-6.8531E-3</c:v>
                </c:pt>
                <c:pt idx="26128">
                  <c:v>-2.4354000000000001E-2</c:v>
                </c:pt>
                <c:pt idx="26129">
                  <c:v>4.82082E-3</c:v>
                </c:pt>
                <c:pt idx="26130">
                  <c:v>1.04666E-2</c:v>
                </c:pt>
                <c:pt idx="26131">
                  <c:v>-1.1850400000000001E-2</c:v>
                </c:pt>
                <c:pt idx="26132">
                  <c:v>-3.3085799999999999E-2</c:v>
                </c:pt>
                <c:pt idx="26133">
                  <c:v>-3.84426E-3</c:v>
                </c:pt>
                <c:pt idx="26134">
                  <c:v>7.22027E-3</c:v>
                </c:pt>
                <c:pt idx="26135">
                  <c:v>-1.5237799999999999E-2</c:v>
                </c:pt>
                <c:pt idx="26136">
                  <c:v>-3.5054200000000001E-2</c:v>
                </c:pt>
                <c:pt idx="26137">
                  <c:v>-7.4853899999999998E-3</c:v>
                </c:pt>
                <c:pt idx="26138">
                  <c:v>-2.0200699999999999E-2</c:v>
                </c:pt>
                <c:pt idx="26139">
                  <c:v>-1.7320599999999998E-2</c:v>
                </c:pt>
                <c:pt idx="26140">
                  <c:v>-7.0219000000000002E-3</c:v>
                </c:pt>
                <c:pt idx="26141">
                  <c:v>-1.32608E-2</c:v>
                </c:pt>
                <c:pt idx="26142">
                  <c:v>-1.7569499999999998E-2</c:v>
                </c:pt>
                <c:pt idx="26143">
                  <c:v>-6.1321300000000004E-4</c:v>
                </c:pt>
                <c:pt idx="26144">
                  <c:v>-6.5994299999999999E-3</c:v>
                </c:pt>
                <c:pt idx="26145">
                  <c:v>-1.53542E-4</c:v>
                </c:pt>
                <c:pt idx="26146">
                  <c:v>-1.02816E-2</c:v>
                </c:pt>
                <c:pt idx="26147">
                  <c:v>-2.67897E-2</c:v>
                </c:pt>
                <c:pt idx="26148">
                  <c:v>1.83392E-3</c:v>
                </c:pt>
                <c:pt idx="26149">
                  <c:v>7.6656299999999997E-3</c:v>
                </c:pt>
                <c:pt idx="26150">
                  <c:v>-2.2302599999999999E-2</c:v>
                </c:pt>
                <c:pt idx="26151">
                  <c:v>-5.8069200000000001E-3</c:v>
                </c:pt>
                <c:pt idx="26152">
                  <c:v>7.6131799999999998E-3</c:v>
                </c:pt>
                <c:pt idx="26153">
                  <c:v>-6.6223100000000002E-3</c:v>
                </c:pt>
                <c:pt idx="26154">
                  <c:v>-8.56495E-3</c:v>
                </c:pt>
                <c:pt idx="26155">
                  <c:v>9.2306100000000002E-3</c:v>
                </c:pt>
                <c:pt idx="26156">
                  <c:v>1.60027E-3</c:v>
                </c:pt>
                <c:pt idx="26157">
                  <c:v>-1.40581E-2</c:v>
                </c:pt>
                <c:pt idx="26158">
                  <c:v>-9.0951899999999995E-3</c:v>
                </c:pt>
                <c:pt idx="26159">
                  <c:v>-1.32189E-2</c:v>
                </c:pt>
                <c:pt idx="26160">
                  <c:v>2.1286E-3</c:v>
                </c:pt>
                <c:pt idx="26161">
                  <c:v>-1.24989E-2</c:v>
                </c:pt>
                <c:pt idx="26162">
                  <c:v>-1.55125E-2</c:v>
                </c:pt>
                <c:pt idx="26163">
                  <c:v>-9.3460099999999996E-4</c:v>
                </c:pt>
                <c:pt idx="26164">
                  <c:v>-1.32122E-2</c:v>
                </c:pt>
                <c:pt idx="26165">
                  <c:v>-3.4487700000000003E-2</c:v>
                </c:pt>
                <c:pt idx="26166">
                  <c:v>-1.2563700000000001E-2</c:v>
                </c:pt>
                <c:pt idx="26167">
                  <c:v>-1.17579E-2</c:v>
                </c:pt>
                <c:pt idx="26168">
                  <c:v>-2.4900399999999998E-3</c:v>
                </c:pt>
                <c:pt idx="26169">
                  <c:v>2.71893E-3</c:v>
                </c:pt>
                <c:pt idx="26170">
                  <c:v>-7.22027E-3</c:v>
                </c:pt>
                <c:pt idx="26171">
                  <c:v>-3.0517600000000001E-3</c:v>
                </c:pt>
                <c:pt idx="26172">
                  <c:v>-9.4842899999999994E-3</c:v>
                </c:pt>
                <c:pt idx="26173">
                  <c:v>-7.4911099999999996E-3</c:v>
                </c:pt>
                <c:pt idx="26174">
                  <c:v>-4.6787299999999999E-3</c:v>
                </c:pt>
                <c:pt idx="26175">
                  <c:v>1.6017900000000002E-2</c:v>
                </c:pt>
                <c:pt idx="26176">
                  <c:v>4.3277699999999999E-3</c:v>
                </c:pt>
                <c:pt idx="26177">
                  <c:v>-7.1802100000000002E-3</c:v>
                </c:pt>
                <c:pt idx="26178">
                  <c:v>1.0038399999999999E-2</c:v>
                </c:pt>
                <c:pt idx="26179" formatCode="0.00E+00">
                  <c:v>-2.8610199999999999E-5</c:v>
                </c:pt>
                <c:pt idx="26180">
                  <c:v>-1.6313600000000001E-2</c:v>
                </c:pt>
                <c:pt idx="26181">
                  <c:v>3.1099299999999999E-3</c:v>
                </c:pt>
                <c:pt idx="26182">
                  <c:v>6.3791300000000002E-3</c:v>
                </c:pt>
                <c:pt idx="26183">
                  <c:v>2.1637900000000002E-2</c:v>
                </c:pt>
                <c:pt idx="26184">
                  <c:v>2.4700199999999999E-3</c:v>
                </c:pt>
                <c:pt idx="26185">
                  <c:v>9.3269300000000006E-3</c:v>
                </c:pt>
                <c:pt idx="26186">
                  <c:v>2.0646100000000001E-2</c:v>
                </c:pt>
                <c:pt idx="26187">
                  <c:v>-7.9917900000000001E-4</c:v>
                </c:pt>
                <c:pt idx="26188">
                  <c:v>-7.6980599999999996E-3</c:v>
                </c:pt>
                <c:pt idx="26189">
                  <c:v>1.12076E-2</c:v>
                </c:pt>
                <c:pt idx="26190">
                  <c:v>9.2697100000000004E-3</c:v>
                </c:pt>
                <c:pt idx="26191">
                  <c:v>1.3566999999999999E-2</c:v>
                </c:pt>
                <c:pt idx="26192">
                  <c:v>2.32697E-4</c:v>
                </c:pt>
                <c:pt idx="26193">
                  <c:v>-1.0851899999999999E-2</c:v>
                </c:pt>
                <c:pt idx="26194">
                  <c:v>4.5366299999999998E-3</c:v>
                </c:pt>
                <c:pt idx="26195">
                  <c:v>-2.40135E-3</c:v>
                </c:pt>
                <c:pt idx="26196">
                  <c:v>6.9837600000000003E-3</c:v>
                </c:pt>
                <c:pt idx="26197">
                  <c:v>-1.49803E-2</c:v>
                </c:pt>
                <c:pt idx="26198">
                  <c:v>-2.4833699999999999E-3</c:v>
                </c:pt>
                <c:pt idx="26199">
                  <c:v>4.1360900000000003E-3</c:v>
                </c:pt>
                <c:pt idx="26200">
                  <c:v>8.2588200000000001E-3</c:v>
                </c:pt>
                <c:pt idx="26201">
                  <c:v>7.1773499999999999E-3</c:v>
                </c:pt>
                <c:pt idx="26202">
                  <c:v>5.8555600000000001E-3</c:v>
                </c:pt>
                <c:pt idx="26203">
                  <c:v>-4.4488899999999996E-3</c:v>
                </c:pt>
                <c:pt idx="26204">
                  <c:v>-8.8596300000000003E-4</c:v>
                </c:pt>
                <c:pt idx="26205">
                  <c:v>-1.7704999999999999E-2</c:v>
                </c:pt>
                <c:pt idx="26206">
                  <c:v>2.3450900000000002E-3</c:v>
                </c:pt>
                <c:pt idx="26207">
                  <c:v>7.8935600000000009E-3</c:v>
                </c:pt>
                <c:pt idx="26208">
                  <c:v>-9.5577200000000005E-3</c:v>
                </c:pt>
                <c:pt idx="26209">
                  <c:v>7.5149500000000003E-4</c:v>
                </c:pt>
                <c:pt idx="26210">
                  <c:v>-8.1052799999999994E-3</c:v>
                </c:pt>
                <c:pt idx="26211">
                  <c:v>4.5776399999999999E-4</c:v>
                </c:pt>
                <c:pt idx="26212">
                  <c:v>-3.1518900000000001E-3</c:v>
                </c:pt>
                <c:pt idx="26213">
                  <c:v>-1.1691099999999999E-2</c:v>
                </c:pt>
                <c:pt idx="26214">
                  <c:v>-1.44739E-2</c:v>
                </c:pt>
                <c:pt idx="26215">
                  <c:v>-3.3854500000000003E-2</c:v>
                </c:pt>
                <c:pt idx="26216">
                  <c:v>-1.1117E-2</c:v>
                </c:pt>
                <c:pt idx="26217">
                  <c:v>-8.3770800000000003E-3</c:v>
                </c:pt>
                <c:pt idx="26218">
                  <c:v>-2.0522100000000001E-2</c:v>
                </c:pt>
                <c:pt idx="26219">
                  <c:v>-2.8848599999999999E-2</c:v>
                </c:pt>
                <c:pt idx="26220">
                  <c:v>-2.0822500000000001E-2</c:v>
                </c:pt>
                <c:pt idx="26221">
                  <c:v>-1.9015299999999999E-2</c:v>
                </c:pt>
                <c:pt idx="26222">
                  <c:v>-1.2290000000000001E-2</c:v>
                </c:pt>
                <c:pt idx="26223">
                  <c:v>-3.4289399999999998E-2</c:v>
                </c:pt>
                <c:pt idx="26224">
                  <c:v>-8.7070500000000005E-4</c:v>
                </c:pt>
                <c:pt idx="26225">
                  <c:v>-1.16901E-2</c:v>
                </c:pt>
                <c:pt idx="26226">
                  <c:v>-1.2919399999999999E-2</c:v>
                </c:pt>
                <c:pt idx="26227">
                  <c:v>-1.00689E-2</c:v>
                </c:pt>
                <c:pt idx="26228">
                  <c:v>-5.4836299999999998E-3</c:v>
                </c:pt>
                <c:pt idx="26229">
                  <c:v>-4.67491E-3</c:v>
                </c:pt>
                <c:pt idx="26230">
                  <c:v>-2.0740499999999999E-2</c:v>
                </c:pt>
                <c:pt idx="26231">
                  <c:v>-6.4926100000000002E-3</c:v>
                </c:pt>
                <c:pt idx="26232">
                  <c:v>-4.2972599999999998E-3</c:v>
                </c:pt>
                <c:pt idx="26233">
                  <c:v>-2.1797199999999999E-2</c:v>
                </c:pt>
                <c:pt idx="26234">
                  <c:v>-1.51615E-2</c:v>
                </c:pt>
                <c:pt idx="26235">
                  <c:v>-1.26123E-2</c:v>
                </c:pt>
                <c:pt idx="26236">
                  <c:v>-7.7247600000000002E-4</c:v>
                </c:pt>
                <c:pt idx="26237">
                  <c:v>-5.3358099999999999E-3</c:v>
                </c:pt>
                <c:pt idx="26238">
                  <c:v>-2.88191E-2</c:v>
                </c:pt>
                <c:pt idx="26239">
                  <c:v>-2.1721799999999999E-2</c:v>
                </c:pt>
                <c:pt idx="26240">
                  <c:v>-1.5864400000000001E-2</c:v>
                </c:pt>
                <c:pt idx="26241">
                  <c:v>-1.44444E-2</c:v>
                </c:pt>
                <c:pt idx="26242">
                  <c:v>-1.28231E-2</c:v>
                </c:pt>
                <c:pt idx="26243">
                  <c:v>-3.6359799999999998E-2</c:v>
                </c:pt>
                <c:pt idx="26244">
                  <c:v>4.7655099999999997E-3</c:v>
                </c:pt>
                <c:pt idx="26245">
                  <c:v>-2.33078E-2</c:v>
                </c:pt>
                <c:pt idx="26246">
                  <c:v>-2.6967000000000001E-2</c:v>
                </c:pt>
                <c:pt idx="26247">
                  <c:v>-3.1681099999999997E-2</c:v>
                </c:pt>
                <c:pt idx="26248">
                  <c:v>-1.3051999999999999E-2</c:v>
                </c:pt>
                <c:pt idx="26249">
                  <c:v>-1.25761E-2</c:v>
                </c:pt>
                <c:pt idx="26250">
                  <c:v>-2.2969199999999999E-2</c:v>
                </c:pt>
                <c:pt idx="26251">
                  <c:v>-2.2497199999999998E-2</c:v>
                </c:pt>
                <c:pt idx="26252">
                  <c:v>-5.1441200000000003E-3</c:v>
                </c:pt>
                <c:pt idx="26253">
                  <c:v>-4.0559799999999998E-3</c:v>
                </c:pt>
                <c:pt idx="26254">
                  <c:v>-9.6311599999999997E-3</c:v>
                </c:pt>
                <c:pt idx="26255">
                  <c:v>-1.7185200000000001E-3</c:v>
                </c:pt>
                <c:pt idx="26256">
                  <c:v>-4.6701399999999997E-3</c:v>
                </c:pt>
                <c:pt idx="26257">
                  <c:v>3.4170200000000002E-3</c:v>
                </c:pt>
                <c:pt idx="26258">
                  <c:v>-2.3890499999999999E-2</c:v>
                </c:pt>
                <c:pt idx="26259">
                  <c:v>-1.17111E-2</c:v>
                </c:pt>
                <c:pt idx="26260">
                  <c:v>-1.6627300000000001E-2</c:v>
                </c:pt>
                <c:pt idx="26261">
                  <c:v>-1.2008700000000001E-2</c:v>
                </c:pt>
                <c:pt idx="26262">
                  <c:v>-1.39189E-2</c:v>
                </c:pt>
                <c:pt idx="26263">
                  <c:v>-1.3265600000000001E-2</c:v>
                </c:pt>
                <c:pt idx="26264">
                  <c:v>-1.67742E-2</c:v>
                </c:pt>
                <c:pt idx="26265">
                  <c:v>-4.4117000000000002E-3</c:v>
                </c:pt>
                <c:pt idx="26266">
                  <c:v>-2.6826900000000002E-3</c:v>
                </c:pt>
                <c:pt idx="26267">
                  <c:v>-5.6896200000000003E-3</c:v>
                </c:pt>
                <c:pt idx="26268">
                  <c:v>-2.7576400000000001E-2</c:v>
                </c:pt>
                <c:pt idx="26269">
                  <c:v>-8.5916499999999993E-3</c:v>
                </c:pt>
                <c:pt idx="26270">
                  <c:v>3.4494399999999998E-3</c:v>
                </c:pt>
                <c:pt idx="26271">
                  <c:v>-6.2370299999999997E-4</c:v>
                </c:pt>
                <c:pt idx="26272">
                  <c:v>-1.11389E-2</c:v>
                </c:pt>
                <c:pt idx="26273">
                  <c:v>5.77831E-3</c:v>
                </c:pt>
                <c:pt idx="26274">
                  <c:v>-5.7506600000000003E-3</c:v>
                </c:pt>
                <c:pt idx="26275">
                  <c:v>-1.16224E-2</c:v>
                </c:pt>
                <c:pt idx="26276">
                  <c:v>1.55449E-3</c:v>
                </c:pt>
                <c:pt idx="26277">
                  <c:v>-7.4853899999999998E-3</c:v>
                </c:pt>
                <c:pt idx="26278">
                  <c:v>2.90365E-2</c:v>
                </c:pt>
                <c:pt idx="26279">
                  <c:v>-6.9150899999999996E-3</c:v>
                </c:pt>
                <c:pt idx="26280">
                  <c:v>5.8708199999999997E-3</c:v>
                </c:pt>
                <c:pt idx="26281">
                  <c:v>-1.07718E-2</c:v>
                </c:pt>
                <c:pt idx="26282">
                  <c:v>1.22595E-2</c:v>
                </c:pt>
                <c:pt idx="26283">
                  <c:v>1.5033700000000001E-2</c:v>
                </c:pt>
                <c:pt idx="26284">
                  <c:v>-2.3174300000000001E-3</c:v>
                </c:pt>
                <c:pt idx="26285">
                  <c:v>-7.2288500000000004E-4</c:v>
                </c:pt>
                <c:pt idx="26286">
                  <c:v>-1.4991799999999999E-3</c:v>
                </c:pt>
                <c:pt idx="26287">
                  <c:v>2.0837799999999999E-3</c:v>
                </c:pt>
                <c:pt idx="26288">
                  <c:v>-1.5846300000000001E-2</c:v>
                </c:pt>
                <c:pt idx="26289">
                  <c:v>-1.7808000000000001E-2</c:v>
                </c:pt>
                <c:pt idx="26290">
                  <c:v>6.3056900000000001E-3</c:v>
                </c:pt>
                <c:pt idx="26291">
                  <c:v>-7.6828E-3</c:v>
                </c:pt>
                <c:pt idx="26292">
                  <c:v>-1.7564799999999998E-2</c:v>
                </c:pt>
                <c:pt idx="26293">
                  <c:v>-5.1784499999999996E-4</c:v>
                </c:pt>
                <c:pt idx="26294">
                  <c:v>-7.5616800000000003E-3</c:v>
                </c:pt>
                <c:pt idx="26295">
                  <c:v>-7.6284400000000002E-3</c:v>
                </c:pt>
                <c:pt idx="26296">
                  <c:v>-3.6163300000000001E-3</c:v>
                </c:pt>
                <c:pt idx="26297">
                  <c:v>6.0577399999999998E-3</c:v>
                </c:pt>
                <c:pt idx="26298">
                  <c:v>5.7010699999999999E-3</c:v>
                </c:pt>
                <c:pt idx="26299">
                  <c:v>1.3658500000000001E-2</c:v>
                </c:pt>
                <c:pt idx="26300">
                  <c:v>1.2027700000000001E-2</c:v>
                </c:pt>
                <c:pt idx="26301">
                  <c:v>1.1248599999999999E-2</c:v>
                </c:pt>
                <c:pt idx="26302">
                  <c:v>1.65043E-2</c:v>
                </c:pt>
                <c:pt idx="26303">
                  <c:v>2.89917E-3</c:v>
                </c:pt>
                <c:pt idx="26304">
                  <c:v>-1.3787300000000001E-2</c:v>
                </c:pt>
                <c:pt idx="26305">
                  <c:v>1.23243E-2</c:v>
                </c:pt>
                <c:pt idx="26306">
                  <c:v>-4.3868999999999999E-4</c:v>
                </c:pt>
                <c:pt idx="26307">
                  <c:v>5.9442499999999999E-3</c:v>
                </c:pt>
                <c:pt idx="26308">
                  <c:v>-2.0608900000000001E-3</c:v>
                </c:pt>
                <c:pt idx="26309">
                  <c:v>-7.7896099999999998E-3</c:v>
                </c:pt>
                <c:pt idx="26310">
                  <c:v>1.47438E-3</c:v>
                </c:pt>
                <c:pt idx="26311">
                  <c:v>-3.57151E-3</c:v>
                </c:pt>
                <c:pt idx="26312">
                  <c:v>4.70734E-3</c:v>
                </c:pt>
                <c:pt idx="26313">
                  <c:v>-1.59168E-3</c:v>
                </c:pt>
                <c:pt idx="26314">
                  <c:v>-7.3661799999999999E-3</c:v>
                </c:pt>
                <c:pt idx="26315">
                  <c:v>-4.2299299999999998E-2</c:v>
                </c:pt>
                <c:pt idx="26316">
                  <c:v>-1.8680599999999999E-2</c:v>
                </c:pt>
                <c:pt idx="26317">
                  <c:v>-3.04193E-2</c:v>
                </c:pt>
                <c:pt idx="26318">
                  <c:v>-3.6602999999999997E-2</c:v>
                </c:pt>
                <c:pt idx="26319">
                  <c:v>-3.1825100000000002E-2</c:v>
                </c:pt>
                <c:pt idx="26320">
                  <c:v>-4.2052300000000001E-2</c:v>
                </c:pt>
                <c:pt idx="26321">
                  <c:v>-1.44329E-2</c:v>
                </c:pt>
                <c:pt idx="26322">
                  <c:v>-1.1615800000000001E-2</c:v>
                </c:pt>
                <c:pt idx="26323">
                  <c:v>-1.7326399999999999E-2</c:v>
                </c:pt>
                <c:pt idx="26324">
                  <c:v>-1.83029E-2</c:v>
                </c:pt>
                <c:pt idx="26325">
                  <c:v>-1.5763300000000001E-2</c:v>
                </c:pt>
                <c:pt idx="26326">
                  <c:v>-2.2994000000000001E-2</c:v>
                </c:pt>
                <c:pt idx="26327">
                  <c:v>-2.0382899999999999E-2</c:v>
                </c:pt>
                <c:pt idx="26328">
                  <c:v>-1.8691099999999999E-2</c:v>
                </c:pt>
                <c:pt idx="26329">
                  <c:v>-2.2416100000000001E-2</c:v>
                </c:pt>
                <c:pt idx="26330">
                  <c:v>-3.4320799999999999E-2</c:v>
                </c:pt>
                <c:pt idx="26331">
                  <c:v>-9.6483200000000002E-3</c:v>
                </c:pt>
                <c:pt idx="26332">
                  <c:v>-1.8612900000000002E-2</c:v>
                </c:pt>
                <c:pt idx="26333">
                  <c:v>-2.1204899999999999E-2</c:v>
                </c:pt>
                <c:pt idx="26334">
                  <c:v>-3.07465E-2</c:v>
                </c:pt>
                <c:pt idx="26335">
                  <c:v>-3.04146E-2</c:v>
                </c:pt>
                <c:pt idx="26336">
                  <c:v>-2.1287E-2</c:v>
                </c:pt>
                <c:pt idx="26337">
                  <c:v>-3.81079E-2</c:v>
                </c:pt>
                <c:pt idx="26338">
                  <c:v>-1.8483200000000002E-2</c:v>
                </c:pt>
                <c:pt idx="26339">
                  <c:v>-6.1864900000000002E-3</c:v>
                </c:pt>
                <c:pt idx="26340">
                  <c:v>-1.6808500000000001E-2</c:v>
                </c:pt>
                <c:pt idx="26341">
                  <c:v>-1.44958E-3</c:v>
                </c:pt>
                <c:pt idx="26342">
                  <c:v>-1.25656E-2</c:v>
                </c:pt>
                <c:pt idx="26343">
                  <c:v>-2.1419500000000001E-2</c:v>
                </c:pt>
                <c:pt idx="26344">
                  <c:v>-3.3275600000000002E-2</c:v>
                </c:pt>
                <c:pt idx="26345">
                  <c:v>-2.2812800000000001E-2</c:v>
                </c:pt>
                <c:pt idx="26346">
                  <c:v>-1.8005400000000001E-2</c:v>
                </c:pt>
                <c:pt idx="26347">
                  <c:v>-3.4172099999999997E-2</c:v>
                </c:pt>
                <c:pt idx="26348">
                  <c:v>-9.0036400000000003E-3</c:v>
                </c:pt>
                <c:pt idx="26349">
                  <c:v>-8.0013299999999992E-3</c:v>
                </c:pt>
                <c:pt idx="26350">
                  <c:v>-2.2292099999999999E-2</c:v>
                </c:pt>
                <c:pt idx="26351">
                  <c:v>-3.10526E-2</c:v>
                </c:pt>
                <c:pt idx="26352">
                  <c:v>-9.5644000000000007E-3</c:v>
                </c:pt>
                <c:pt idx="26353">
                  <c:v>-1.25284E-2</c:v>
                </c:pt>
                <c:pt idx="26354">
                  <c:v>-1.57652E-2</c:v>
                </c:pt>
                <c:pt idx="26355">
                  <c:v>-3.0595799999999999E-2</c:v>
                </c:pt>
                <c:pt idx="26356">
                  <c:v>-1.01776E-2</c:v>
                </c:pt>
                <c:pt idx="26357">
                  <c:v>1.25837E-2</c:v>
                </c:pt>
                <c:pt idx="26358">
                  <c:v>-9.5033600000000006E-3</c:v>
                </c:pt>
                <c:pt idx="26359">
                  <c:v>-1.2825E-2</c:v>
                </c:pt>
                <c:pt idx="26360">
                  <c:v>-2.8325099999999999E-2</c:v>
                </c:pt>
                <c:pt idx="26361">
                  <c:v>-1.3042399999999999E-2</c:v>
                </c:pt>
                <c:pt idx="26362">
                  <c:v>1.19019E-3</c:v>
                </c:pt>
                <c:pt idx="26363">
                  <c:v>-1.1410699999999999E-2</c:v>
                </c:pt>
                <c:pt idx="26364">
                  <c:v>-1.13773E-2</c:v>
                </c:pt>
                <c:pt idx="26365">
                  <c:v>-2.0877799999999998E-2</c:v>
                </c:pt>
                <c:pt idx="26366">
                  <c:v>-2.3441299999999998E-3</c:v>
                </c:pt>
                <c:pt idx="26367">
                  <c:v>-1.03502E-2</c:v>
                </c:pt>
                <c:pt idx="26368">
                  <c:v>-1.4240299999999999E-2</c:v>
                </c:pt>
                <c:pt idx="26369">
                  <c:v>2.4061199999999999E-3</c:v>
                </c:pt>
                <c:pt idx="26370">
                  <c:v>-2.1628399999999999E-2</c:v>
                </c:pt>
                <c:pt idx="26371">
                  <c:v>-3.1280500000000003E-2</c:v>
                </c:pt>
                <c:pt idx="26372">
                  <c:v>-2.0805400000000002E-2</c:v>
                </c:pt>
                <c:pt idx="26373">
                  <c:v>-1.4079100000000001E-2</c:v>
                </c:pt>
                <c:pt idx="26374">
                  <c:v>-2.40469E-2</c:v>
                </c:pt>
                <c:pt idx="26375">
                  <c:v>-1.9975699999999999E-2</c:v>
                </c:pt>
                <c:pt idx="26376">
                  <c:v>-2.0923600000000001E-2</c:v>
                </c:pt>
                <c:pt idx="26377">
                  <c:v>-7.8392000000000002E-4</c:v>
                </c:pt>
                <c:pt idx="26378">
                  <c:v>5.3710900000000002E-3</c:v>
                </c:pt>
                <c:pt idx="26379">
                  <c:v>-1.5878699999999999E-3</c:v>
                </c:pt>
                <c:pt idx="26380">
                  <c:v>-8.5945099999999996E-3</c:v>
                </c:pt>
                <c:pt idx="26381">
                  <c:v>1.6824700000000001E-2</c:v>
                </c:pt>
                <c:pt idx="26382">
                  <c:v>1.4316600000000001E-2</c:v>
                </c:pt>
                <c:pt idx="26383">
                  <c:v>-1.0919599999999999E-3</c:v>
                </c:pt>
                <c:pt idx="26384">
                  <c:v>4.24099E-3</c:v>
                </c:pt>
                <c:pt idx="26385">
                  <c:v>-8.7957399999999998E-3</c:v>
                </c:pt>
                <c:pt idx="26386">
                  <c:v>9.8857900000000002E-3</c:v>
                </c:pt>
                <c:pt idx="26387">
                  <c:v>4.1513399999999999E-3</c:v>
                </c:pt>
                <c:pt idx="26388">
                  <c:v>5.2785899999999997E-3</c:v>
                </c:pt>
                <c:pt idx="26389">
                  <c:v>1.00899E-3</c:v>
                </c:pt>
                <c:pt idx="26390">
                  <c:v>2.44904E-3</c:v>
                </c:pt>
                <c:pt idx="26391">
                  <c:v>-6.9046000000000005E-4</c:v>
                </c:pt>
                <c:pt idx="26392">
                  <c:v>7.4691799999999997E-3</c:v>
                </c:pt>
                <c:pt idx="26393">
                  <c:v>-2.5873200000000002E-3</c:v>
                </c:pt>
                <c:pt idx="26394">
                  <c:v>-1.0676400000000001E-2</c:v>
                </c:pt>
                <c:pt idx="26395">
                  <c:v>-7.4996899999999998E-3</c:v>
                </c:pt>
                <c:pt idx="26396">
                  <c:v>-2.0710900000000001E-2</c:v>
                </c:pt>
                <c:pt idx="26397">
                  <c:v>2.01797E-3</c:v>
                </c:pt>
                <c:pt idx="26398">
                  <c:v>-1.43118E-2</c:v>
                </c:pt>
                <c:pt idx="26399">
                  <c:v>-7.6751700000000003E-3</c:v>
                </c:pt>
                <c:pt idx="26400">
                  <c:v>-1.6407000000000001E-2</c:v>
                </c:pt>
                <c:pt idx="26401">
                  <c:v>-7.9822499999999998E-3</c:v>
                </c:pt>
                <c:pt idx="26402">
                  <c:v>7.5101899999999999E-3</c:v>
                </c:pt>
                <c:pt idx="26403">
                  <c:v>-9.7265200000000007E-3</c:v>
                </c:pt>
                <c:pt idx="26404">
                  <c:v>-1.76048E-3</c:v>
                </c:pt>
                <c:pt idx="26405">
                  <c:v>3.9033900000000001E-3</c:v>
                </c:pt>
                <c:pt idx="26406">
                  <c:v>-8.6946499999999999E-3</c:v>
                </c:pt>
                <c:pt idx="26407">
                  <c:v>4.9047500000000003E-3</c:v>
                </c:pt>
                <c:pt idx="26408">
                  <c:v>1.3448699999999999E-2</c:v>
                </c:pt>
                <c:pt idx="26409">
                  <c:v>-1.39589E-2</c:v>
                </c:pt>
                <c:pt idx="26410">
                  <c:v>-7.4224499999999997E-3</c:v>
                </c:pt>
                <c:pt idx="26411">
                  <c:v>-1.7080299999999999E-3</c:v>
                </c:pt>
                <c:pt idx="26412">
                  <c:v>-1.30949E-2</c:v>
                </c:pt>
                <c:pt idx="26413">
                  <c:v>-9.3240700000000003E-3</c:v>
                </c:pt>
                <c:pt idx="26414">
                  <c:v>7.0962899999999999E-3</c:v>
                </c:pt>
                <c:pt idx="26415">
                  <c:v>4.6539299999999997E-3</c:v>
                </c:pt>
                <c:pt idx="26416">
                  <c:v>-9.3431499999999997E-3</c:v>
                </c:pt>
                <c:pt idx="26417">
                  <c:v>3.1623799999999998E-3</c:v>
                </c:pt>
                <c:pt idx="26418">
                  <c:v>-1.09491E-2</c:v>
                </c:pt>
                <c:pt idx="26419">
                  <c:v>-7.8391999999999993E-3</c:v>
                </c:pt>
                <c:pt idx="26420">
                  <c:v>-7.20596E-3</c:v>
                </c:pt>
                <c:pt idx="26421">
                  <c:v>-2.4457900000000001E-2</c:v>
                </c:pt>
                <c:pt idx="26422">
                  <c:v>-9.54056E-3</c:v>
                </c:pt>
                <c:pt idx="26423">
                  <c:v>-1.7751699999999999E-2</c:v>
                </c:pt>
                <c:pt idx="26424">
                  <c:v>-1.00155E-2</c:v>
                </c:pt>
                <c:pt idx="26425">
                  <c:v>-4.2905799999999996E-3</c:v>
                </c:pt>
                <c:pt idx="26426">
                  <c:v>2.9191999999999998E-3</c:v>
                </c:pt>
                <c:pt idx="26427">
                  <c:v>2.3582499999999999E-2</c:v>
                </c:pt>
                <c:pt idx="26428">
                  <c:v>6.2637300000000003E-3</c:v>
                </c:pt>
                <c:pt idx="26429">
                  <c:v>-1.05553E-2</c:v>
                </c:pt>
                <c:pt idx="26430">
                  <c:v>4.2715100000000001E-3</c:v>
                </c:pt>
                <c:pt idx="26431">
                  <c:v>-1.99575E-2</c:v>
                </c:pt>
                <c:pt idx="26432">
                  <c:v>-7.49397E-3</c:v>
                </c:pt>
                <c:pt idx="26433">
                  <c:v>-4.15144E-2</c:v>
                </c:pt>
                <c:pt idx="26434">
                  <c:v>-3.7065500000000001E-2</c:v>
                </c:pt>
                <c:pt idx="26435">
                  <c:v>-2.91843E-2</c:v>
                </c:pt>
                <c:pt idx="26436">
                  <c:v>-1.3361E-3</c:v>
                </c:pt>
                <c:pt idx="26437">
                  <c:v>7.6169999999999996E-3</c:v>
                </c:pt>
                <c:pt idx="26438">
                  <c:v>9.9468199999999999E-4</c:v>
                </c:pt>
                <c:pt idx="26439">
                  <c:v>-2.8524399999999998E-2</c:v>
                </c:pt>
                <c:pt idx="26440">
                  <c:v>1.01738E-2</c:v>
                </c:pt>
                <c:pt idx="26441">
                  <c:v>7.2765399999999997E-3</c:v>
                </c:pt>
                <c:pt idx="26442">
                  <c:v>4.17738E-2</c:v>
                </c:pt>
                <c:pt idx="26443">
                  <c:v>4.3376900000000003E-2</c:v>
                </c:pt>
                <c:pt idx="26444">
                  <c:v>1.0623E-2</c:v>
                </c:pt>
                <c:pt idx="26445">
                  <c:v>2.0260799999999999E-2</c:v>
                </c:pt>
                <c:pt idx="26446">
                  <c:v>-3.07369E-3</c:v>
                </c:pt>
                <c:pt idx="26447">
                  <c:v>-1.6614E-2</c:v>
                </c:pt>
                <c:pt idx="26448">
                  <c:v>-2.4601899999999999E-2</c:v>
                </c:pt>
                <c:pt idx="26449">
                  <c:v>-2.4377800000000002E-2</c:v>
                </c:pt>
                <c:pt idx="26450">
                  <c:v>-1.4388099999999999E-2</c:v>
                </c:pt>
                <c:pt idx="26451">
                  <c:v>5.9375799999999996E-3</c:v>
                </c:pt>
                <c:pt idx="26452">
                  <c:v>-6.6337599999999998E-3</c:v>
                </c:pt>
                <c:pt idx="26453">
                  <c:v>5.4645500000000005E-4</c:v>
                </c:pt>
                <c:pt idx="26454">
                  <c:v>1.0744999999999999E-2</c:v>
                </c:pt>
                <c:pt idx="26455">
                  <c:v>4.7304199999999998E-2</c:v>
                </c:pt>
                <c:pt idx="26456">
                  <c:v>2.57416E-2</c:v>
                </c:pt>
                <c:pt idx="26457">
                  <c:v>2.48566E-2</c:v>
                </c:pt>
                <c:pt idx="26458">
                  <c:v>-1.5743299999999998E-2</c:v>
                </c:pt>
                <c:pt idx="26459">
                  <c:v>-9.0541800000000002E-3</c:v>
                </c:pt>
                <c:pt idx="26460">
                  <c:v>3.3228899999999999E-2</c:v>
                </c:pt>
                <c:pt idx="26461">
                  <c:v>3.4580199999999998E-2</c:v>
                </c:pt>
                <c:pt idx="26462">
                  <c:v>-1.5075699999999999E-2</c:v>
                </c:pt>
                <c:pt idx="26463">
                  <c:v>-1.1322E-2</c:v>
                </c:pt>
                <c:pt idx="26464">
                  <c:v>-1.0518999999999999E-3</c:v>
                </c:pt>
                <c:pt idx="26465">
                  <c:v>2.3417500000000001E-2</c:v>
                </c:pt>
                <c:pt idx="26466">
                  <c:v>1.44882E-2</c:v>
                </c:pt>
                <c:pt idx="26467">
                  <c:v>-1.18589E-2</c:v>
                </c:pt>
                <c:pt idx="26468">
                  <c:v>-2.7666100000000001E-3</c:v>
                </c:pt>
                <c:pt idx="26469">
                  <c:v>7.6694500000000004E-3</c:v>
                </c:pt>
                <c:pt idx="26470">
                  <c:v>7.0991500000000003E-3</c:v>
                </c:pt>
                <c:pt idx="26471">
                  <c:v>-1.96524E-2</c:v>
                </c:pt>
                <c:pt idx="26472">
                  <c:v>3.2301900000000001E-2</c:v>
                </c:pt>
                <c:pt idx="26473">
                  <c:v>8.2807499999999999E-3</c:v>
                </c:pt>
                <c:pt idx="26474">
                  <c:v>1.2496E-2</c:v>
                </c:pt>
                <c:pt idx="26475">
                  <c:v>-1.7717400000000001E-2</c:v>
                </c:pt>
                <c:pt idx="26476">
                  <c:v>-6.3734100000000004E-3</c:v>
                </c:pt>
                <c:pt idx="26477">
                  <c:v>-1.5758500000000002E-2</c:v>
                </c:pt>
                <c:pt idx="26478">
                  <c:v>5.0849900000000002E-3</c:v>
                </c:pt>
                <c:pt idx="26479">
                  <c:v>2.20652E-2</c:v>
                </c:pt>
                <c:pt idx="26480">
                  <c:v>4.2994499999999998E-2</c:v>
                </c:pt>
                <c:pt idx="26481">
                  <c:v>4.8119500000000003E-2</c:v>
                </c:pt>
                <c:pt idx="26482">
                  <c:v>4.1056599999999999E-2</c:v>
                </c:pt>
                <c:pt idx="26483">
                  <c:v>6.00691E-2</c:v>
                </c:pt>
                <c:pt idx="26484">
                  <c:v>7.1579000000000004E-2</c:v>
                </c:pt>
                <c:pt idx="26485">
                  <c:v>7.2950399999999999E-2</c:v>
                </c:pt>
                <c:pt idx="26486">
                  <c:v>2.71215E-2</c:v>
                </c:pt>
                <c:pt idx="26487">
                  <c:v>1.7902399999999999E-2</c:v>
                </c:pt>
                <c:pt idx="26488">
                  <c:v>2.4461700000000001E-3</c:v>
                </c:pt>
                <c:pt idx="26489">
                  <c:v>-9.2515900000000005E-3</c:v>
                </c:pt>
                <c:pt idx="26490">
                  <c:v>5.72968E-3</c:v>
                </c:pt>
                <c:pt idx="26491">
                  <c:v>1.5341799999999999E-2</c:v>
                </c:pt>
                <c:pt idx="26492">
                  <c:v>2.7115799999999999E-2</c:v>
                </c:pt>
                <c:pt idx="26493">
                  <c:v>5.3111100000000001E-2</c:v>
                </c:pt>
                <c:pt idx="26494">
                  <c:v>6.33774E-2</c:v>
                </c:pt>
                <c:pt idx="26495">
                  <c:v>6.6390000000000005E-2</c:v>
                </c:pt>
                <c:pt idx="26496">
                  <c:v>6.2978699999999999E-2</c:v>
                </c:pt>
                <c:pt idx="26497">
                  <c:v>4.9579600000000001E-2</c:v>
                </c:pt>
                <c:pt idx="26498">
                  <c:v>3.25422E-2</c:v>
                </c:pt>
                <c:pt idx="26499">
                  <c:v>6.9529499999999994E-2</c:v>
                </c:pt>
                <c:pt idx="26500">
                  <c:v>3.80898E-2</c:v>
                </c:pt>
                <c:pt idx="26501">
                  <c:v>6.3903799999999997E-2</c:v>
                </c:pt>
                <c:pt idx="26502">
                  <c:v>1.28107E-2</c:v>
                </c:pt>
                <c:pt idx="26503">
                  <c:v>4.2439499999999998E-2</c:v>
                </c:pt>
                <c:pt idx="26504">
                  <c:v>3.09153E-2</c:v>
                </c:pt>
                <c:pt idx="26505">
                  <c:v>4.0691400000000003E-2</c:v>
                </c:pt>
                <c:pt idx="26506">
                  <c:v>2.6764900000000001E-2</c:v>
                </c:pt>
                <c:pt idx="26507">
                  <c:v>2.1741900000000002E-2</c:v>
                </c:pt>
                <c:pt idx="26508">
                  <c:v>2.96049E-2</c:v>
                </c:pt>
                <c:pt idx="26509">
                  <c:v>4.7159200000000002E-3</c:v>
                </c:pt>
                <c:pt idx="26510">
                  <c:v>1.69382E-2</c:v>
                </c:pt>
                <c:pt idx="26511">
                  <c:v>4.4069299999999999E-3</c:v>
                </c:pt>
                <c:pt idx="26512">
                  <c:v>5.3997000000000003E-3</c:v>
                </c:pt>
                <c:pt idx="26513">
                  <c:v>2.7580299999999999E-3</c:v>
                </c:pt>
                <c:pt idx="26514">
                  <c:v>-2.5558500000000001E-4</c:v>
                </c:pt>
                <c:pt idx="26515">
                  <c:v>2.0771999999999999E-2</c:v>
                </c:pt>
                <c:pt idx="26516">
                  <c:v>2.0598399999999999E-2</c:v>
                </c:pt>
                <c:pt idx="26517">
                  <c:v>1.2304300000000001E-2</c:v>
                </c:pt>
                <c:pt idx="26518">
                  <c:v>3.1977699999999998E-2</c:v>
                </c:pt>
                <c:pt idx="26519">
                  <c:v>4.9571999999999998E-2</c:v>
                </c:pt>
                <c:pt idx="26520">
                  <c:v>4.3347400000000001E-2</c:v>
                </c:pt>
                <c:pt idx="26521">
                  <c:v>3.52535E-2</c:v>
                </c:pt>
                <c:pt idx="26522">
                  <c:v>7.2242700000000007E-2</c:v>
                </c:pt>
                <c:pt idx="26523">
                  <c:v>3.8918500000000002E-2</c:v>
                </c:pt>
                <c:pt idx="26524">
                  <c:v>4.3816599999999997E-2</c:v>
                </c:pt>
                <c:pt idx="26525">
                  <c:v>1.5048000000000001E-2</c:v>
                </c:pt>
                <c:pt idx="26526">
                  <c:v>-4.73785E-3</c:v>
                </c:pt>
                <c:pt idx="26527">
                  <c:v>-1.9982300000000001E-2</c:v>
                </c:pt>
                <c:pt idx="26528">
                  <c:v>1.3114000000000001E-2</c:v>
                </c:pt>
                <c:pt idx="26529">
                  <c:v>1.9165000000000001E-2</c:v>
                </c:pt>
                <c:pt idx="26530">
                  <c:v>-6.1864900000000002E-3</c:v>
                </c:pt>
                <c:pt idx="26531">
                  <c:v>1.60894E-2</c:v>
                </c:pt>
                <c:pt idx="26532">
                  <c:v>2.3085600000000001E-2</c:v>
                </c:pt>
                <c:pt idx="26533">
                  <c:v>1.11895E-2</c:v>
                </c:pt>
                <c:pt idx="26534">
                  <c:v>-2.4633400000000001E-3</c:v>
                </c:pt>
                <c:pt idx="26535">
                  <c:v>2.5958100000000001E-2</c:v>
                </c:pt>
                <c:pt idx="26536">
                  <c:v>3.0491799999999999E-2</c:v>
                </c:pt>
                <c:pt idx="26537">
                  <c:v>1.21546E-2</c:v>
                </c:pt>
                <c:pt idx="26538">
                  <c:v>6.1340300000000004E-3</c:v>
                </c:pt>
                <c:pt idx="26539">
                  <c:v>1.8031100000000001E-2</c:v>
                </c:pt>
                <c:pt idx="26540">
                  <c:v>3.1880400000000003E-2</c:v>
                </c:pt>
                <c:pt idx="26541">
                  <c:v>2.2234899999999998E-2</c:v>
                </c:pt>
                <c:pt idx="26542">
                  <c:v>9.9315600000000007E-3</c:v>
                </c:pt>
                <c:pt idx="26543">
                  <c:v>-9.6044500000000005E-3</c:v>
                </c:pt>
                <c:pt idx="26544">
                  <c:v>6.2398899999999997E-3</c:v>
                </c:pt>
                <c:pt idx="26545" formatCode="0.00E+00">
                  <c:v>2.0980800000000001E-5</c:v>
                </c:pt>
                <c:pt idx="26546">
                  <c:v>-2.2306399999999999E-3</c:v>
                </c:pt>
                <c:pt idx="26547">
                  <c:v>4.22478E-3</c:v>
                </c:pt>
                <c:pt idx="26548">
                  <c:v>1.8524200000000001E-2</c:v>
                </c:pt>
                <c:pt idx="26549">
                  <c:v>2.0883599999999999E-2</c:v>
                </c:pt>
                <c:pt idx="26550">
                  <c:v>1.15128E-2</c:v>
                </c:pt>
                <c:pt idx="26551">
                  <c:v>1.4701799999999999E-2</c:v>
                </c:pt>
                <c:pt idx="26552">
                  <c:v>3.8489299999999997E-2</c:v>
                </c:pt>
                <c:pt idx="26553">
                  <c:v>2.3088500000000001E-2</c:v>
                </c:pt>
                <c:pt idx="26554">
                  <c:v>-1.2397800000000001E-4</c:v>
                </c:pt>
                <c:pt idx="26555">
                  <c:v>3.2550799999999998E-2</c:v>
                </c:pt>
                <c:pt idx="26556">
                  <c:v>2.7045199999999998E-2</c:v>
                </c:pt>
                <c:pt idx="26557">
                  <c:v>2.0639399999999999E-2</c:v>
                </c:pt>
                <c:pt idx="26558">
                  <c:v>2.95353E-2</c:v>
                </c:pt>
                <c:pt idx="26559">
                  <c:v>2.2420900000000001E-2</c:v>
                </c:pt>
                <c:pt idx="26560">
                  <c:v>3.95193E-2</c:v>
                </c:pt>
                <c:pt idx="26561">
                  <c:v>2.3273499999999999E-2</c:v>
                </c:pt>
                <c:pt idx="26562">
                  <c:v>-4.2009400000000002E-3</c:v>
                </c:pt>
                <c:pt idx="26563">
                  <c:v>-9.7894699999999998E-3</c:v>
                </c:pt>
                <c:pt idx="26564">
                  <c:v>-1.0108899999999999E-4</c:v>
                </c:pt>
                <c:pt idx="26565">
                  <c:v>1.44262E-2</c:v>
                </c:pt>
                <c:pt idx="26566">
                  <c:v>1.2923199999999999E-2</c:v>
                </c:pt>
                <c:pt idx="26567">
                  <c:v>1.37596E-2</c:v>
                </c:pt>
                <c:pt idx="26568">
                  <c:v>7.6952000000000001E-3</c:v>
                </c:pt>
                <c:pt idx="26569">
                  <c:v>2.8223000000000002E-2</c:v>
                </c:pt>
                <c:pt idx="26570">
                  <c:v>2.55108E-2</c:v>
                </c:pt>
                <c:pt idx="26571">
                  <c:v>5.4178200000000003E-2</c:v>
                </c:pt>
                <c:pt idx="26572">
                  <c:v>6.4649599999999996E-3</c:v>
                </c:pt>
                <c:pt idx="26573">
                  <c:v>6.6690400000000002E-3</c:v>
                </c:pt>
                <c:pt idx="26574">
                  <c:v>3.4873000000000001E-2</c:v>
                </c:pt>
                <c:pt idx="26575">
                  <c:v>2.53916E-2</c:v>
                </c:pt>
                <c:pt idx="26576">
                  <c:v>4.4483200000000001E-2</c:v>
                </c:pt>
                <c:pt idx="26577">
                  <c:v>3.7578599999999997E-2</c:v>
                </c:pt>
                <c:pt idx="26578">
                  <c:v>1.1262899999999999E-2</c:v>
                </c:pt>
                <c:pt idx="26579">
                  <c:v>2.38419E-3</c:v>
                </c:pt>
                <c:pt idx="26580">
                  <c:v>6.8473800000000001E-3</c:v>
                </c:pt>
                <c:pt idx="26581">
                  <c:v>3.5543400000000003E-2</c:v>
                </c:pt>
                <c:pt idx="26582">
                  <c:v>1.18523E-2</c:v>
                </c:pt>
                <c:pt idx="26583">
                  <c:v>1.5878699999999999E-3</c:v>
                </c:pt>
                <c:pt idx="26584">
                  <c:v>6.5107300000000002E-3</c:v>
                </c:pt>
                <c:pt idx="26585">
                  <c:v>1.9694300000000001E-2</c:v>
                </c:pt>
                <c:pt idx="26586">
                  <c:v>1.22519E-2</c:v>
                </c:pt>
                <c:pt idx="26587">
                  <c:v>1.34468E-2</c:v>
                </c:pt>
                <c:pt idx="26588">
                  <c:v>9.9821100000000006E-3</c:v>
                </c:pt>
                <c:pt idx="26589">
                  <c:v>6.3352599999999997E-3</c:v>
                </c:pt>
                <c:pt idx="26590">
                  <c:v>1.8137899999999998E-2</c:v>
                </c:pt>
                <c:pt idx="26591">
                  <c:v>2.1386100000000002E-2</c:v>
                </c:pt>
                <c:pt idx="26592">
                  <c:v>3.0361200000000001E-2</c:v>
                </c:pt>
                <c:pt idx="26593">
                  <c:v>2.35157E-2</c:v>
                </c:pt>
                <c:pt idx="26594">
                  <c:v>2.4713499999999999E-2</c:v>
                </c:pt>
                <c:pt idx="26595">
                  <c:v>2.4123200000000001E-2</c:v>
                </c:pt>
                <c:pt idx="26596">
                  <c:v>2.44598E-2</c:v>
                </c:pt>
                <c:pt idx="26597">
                  <c:v>1.9078299999999999E-2</c:v>
                </c:pt>
                <c:pt idx="26598">
                  <c:v>1.9938500000000001E-2</c:v>
                </c:pt>
                <c:pt idx="26599">
                  <c:v>4.7826800000000003E-2</c:v>
                </c:pt>
                <c:pt idx="26600">
                  <c:v>2.8996500000000001E-2</c:v>
                </c:pt>
                <c:pt idx="26601">
                  <c:v>3.4103399999999999E-2</c:v>
                </c:pt>
                <c:pt idx="26602">
                  <c:v>4.4219000000000001E-2</c:v>
                </c:pt>
                <c:pt idx="26603">
                  <c:v>1.07641E-2</c:v>
                </c:pt>
                <c:pt idx="26604">
                  <c:v>2.28224E-2</c:v>
                </c:pt>
                <c:pt idx="26605">
                  <c:v>6.4824099999999996E-2</c:v>
                </c:pt>
                <c:pt idx="26606">
                  <c:v>4.0309900000000003E-2</c:v>
                </c:pt>
                <c:pt idx="26607">
                  <c:v>2.34947E-2</c:v>
                </c:pt>
                <c:pt idx="26608">
                  <c:v>3.8393999999999998E-2</c:v>
                </c:pt>
                <c:pt idx="26609">
                  <c:v>4.6321899999999999E-2</c:v>
                </c:pt>
                <c:pt idx="26610">
                  <c:v>3.7432699999999999E-2</c:v>
                </c:pt>
                <c:pt idx="26611">
                  <c:v>2.9424700000000002E-2</c:v>
                </c:pt>
                <c:pt idx="26612">
                  <c:v>2.1518700000000002E-2</c:v>
                </c:pt>
                <c:pt idx="26613" formatCode="0.00E+00">
                  <c:v>1.9551300000000001E-2</c:v>
                </c:pt>
                <c:pt idx="26614">
                  <c:v>2.7828200000000001E-3</c:v>
                </c:pt>
                <c:pt idx="26615">
                  <c:v>-8.1815700000000009E-3</c:v>
                </c:pt>
                <c:pt idx="26616">
                  <c:v>2.3786499999999999E-2</c:v>
                </c:pt>
                <c:pt idx="26617">
                  <c:v>1.54696E-2</c:v>
                </c:pt>
                <c:pt idx="26618">
                  <c:v>2.47917E-2</c:v>
                </c:pt>
                <c:pt idx="26619">
                  <c:v>1.2051600000000001E-2</c:v>
                </c:pt>
                <c:pt idx="26620">
                  <c:v>3.9882700000000004E-3</c:v>
                </c:pt>
                <c:pt idx="26621">
                  <c:v>2.91224E-2</c:v>
                </c:pt>
                <c:pt idx="26622">
                  <c:v>5.6168599999999999E-2</c:v>
                </c:pt>
                <c:pt idx="26623">
                  <c:v>2.8763799999999999E-2</c:v>
                </c:pt>
                <c:pt idx="26624">
                  <c:v>9.8257099999999997E-3</c:v>
                </c:pt>
                <c:pt idx="26625">
                  <c:v>2.6463500000000001E-2</c:v>
                </c:pt>
                <c:pt idx="26626">
                  <c:v>3.88451E-2</c:v>
                </c:pt>
                <c:pt idx="26627">
                  <c:v>3.0629199999999999E-2</c:v>
                </c:pt>
                <c:pt idx="26628">
                  <c:v>3.98979E-2</c:v>
                </c:pt>
                <c:pt idx="26629">
                  <c:v>2.4558099999999999E-2</c:v>
                </c:pt>
                <c:pt idx="26630">
                  <c:v>2.6431099999999999E-2</c:v>
                </c:pt>
                <c:pt idx="26631">
                  <c:v>2.2806199999999999E-2</c:v>
                </c:pt>
                <c:pt idx="26632">
                  <c:v>2.07806E-2</c:v>
                </c:pt>
                <c:pt idx="26633">
                  <c:v>1.0493300000000001E-2</c:v>
                </c:pt>
                <c:pt idx="26634">
                  <c:v>2.5663399999999999E-3</c:v>
                </c:pt>
                <c:pt idx="26635">
                  <c:v>7.1821200000000002E-3</c:v>
                </c:pt>
                <c:pt idx="26636">
                  <c:v>2.0333299999999999E-2</c:v>
                </c:pt>
                <c:pt idx="26637">
                  <c:v>3.9649999999999998E-2</c:v>
                </c:pt>
                <c:pt idx="26638">
                  <c:v>2.98929E-2</c:v>
                </c:pt>
                <c:pt idx="26639">
                  <c:v>1.0231000000000001E-2</c:v>
                </c:pt>
                <c:pt idx="26640">
                  <c:v>7.7695799999999999E-3</c:v>
                </c:pt>
                <c:pt idx="26641">
                  <c:v>1.26886E-2</c:v>
                </c:pt>
                <c:pt idx="26642">
                  <c:v>1.15309E-2</c:v>
                </c:pt>
                <c:pt idx="26643">
                  <c:v>3.8822200000000001E-2</c:v>
                </c:pt>
                <c:pt idx="26644">
                  <c:v>1.95713E-2</c:v>
                </c:pt>
                <c:pt idx="26645">
                  <c:v>1.1136099999999999E-2</c:v>
                </c:pt>
                <c:pt idx="26646">
                  <c:v>4.0408100000000002E-2</c:v>
                </c:pt>
                <c:pt idx="26647">
                  <c:v>4.8202500000000002E-2</c:v>
                </c:pt>
                <c:pt idx="26648">
                  <c:v>1.19247E-2</c:v>
                </c:pt>
                <c:pt idx="26649">
                  <c:v>5.0773600000000004E-3</c:v>
                </c:pt>
                <c:pt idx="26650">
                  <c:v>2.6228000000000001E-2</c:v>
                </c:pt>
                <c:pt idx="26651">
                  <c:v>1.65148E-2</c:v>
                </c:pt>
                <c:pt idx="26652">
                  <c:v>1.5414199999999999E-2</c:v>
                </c:pt>
                <c:pt idx="26653">
                  <c:v>3.5189600000000001E-2</c:v>
                </c:pt>
                <c:pt idx="26654">
                  <c:v>2.6628499999999999E-2</c:v>
                </c:pt>
                <c:pt idx="26655">
                  <c:v>-6.6270799999999996E-3</c:v>
                </c:pt>
                <c:pt idx="26656">
                  <c:v>3.1306300000000002E-2</c:v>
                </c:pt>
                <c:pt idx="26657">
                  <c:v>3.2525999999999999E-2</c:v>
                </c:pt>
                <c:pt idx="26658">
                  <c:v>1.9063E-2</c:v>
                </c:pt>
                <c:pt idx="26659">
                  <c:v>7.6103200000000003E-3</c:v>
                </c:pt>
                <c:pt idx="26660">
                  <c:v>3.3545499999999999E-2</c:v>
                </c:pt>
                <c:pt idx="26661">
                  <c:v>1.58815E-2</c:v>
                </c:pt>
                <c:pt idx="26662">
                  <c:v>1.47133E-2</c:v>
                </c:pt>
                <c:pt idx="26663">
                  <c:v>3.6811800000000002E-4</c:v>
                </c:pt>
                <c:pt idx="26664">
                  <c:v>1.3058699999999999E-2</c:v>
                </c:pt>
                <c:pt idx="26665">
                  <c:v>-1.17903E-2</c:v>
                </c:pt>
                <c:pt idx="26666">
                  <c:v>8.6307500000000004E-4</c:v>
                </c:pt>
                <c:pt idx="26667">
                  <c:v>-6.8912499999999998E-3</c:v>
                </c:pt>
                <c:pt idx="26668">
                  <c:v>-4.3783199999999998E-3</c:v>
                </c:pt>
                <c:pt idx="26669">
                  <c:v>7.6742199999999998E-3</c:v>
                </c:pt>
                <c:pt idx="26670">
                  <c:v>2.0049999999999998E-2</c:v>
                </c:pt>
                <c:pt idx="26671">
                  <c:v>1.81131E-2</c:v>
                </c:pt>
                <c:pt idx="26672">
                  <c:v>2.1141099999999999E-2</c:v>
                </c:pt>
                <c:pt idx="26673">
                  <c:v>4.0778200000000001E-2</c:v>
                </c:pt>
                <c:pt idx="26674">
                  <c:v>2.6880299999999999E-2</c:v>
                </c:pt>
                <c:pt idx="26675">
                  <c:v>2.0746199999999999E-2</c:v>
                </c:pt>
                <c:pt idx="26676">
                  <c:v>1.85585E-3</c:v>
                </c:pt>
                <c:pt idx="26677">
                  <c:v>5.9738200000000003E-3</c:v>
                </c:pt>
                <c:pt idx="26678">
                  <c:v>1.3257E-2</c:v>
                </c:pt>
                <c:pt idx="26679">
                  <c:v>3.7632E-3</c:v>
                </c:pt>
                <c:pt idx="26680">
                  <c:v>3.2949400000000001E-3</c:v>
                </c:pt>
                <c:pt idx="26681">
                  <c:v>-2.4875600000000001E-2</c:v>
                </c:pt>
                <c:pt idx="26682">
                  <c:v>7.4386600000000004E-4</c:v>
                </c:pt>
                <c:pt idx="26683">
                  <c:v>-6.7119600000000003E-3</c:v>
                </c:pt>
                <c:pt idx="26684">
                  <c:v>-5.4855299999999997E-3</c:v>
                </c:pt>
                <c:pt idx="26685">
                  <c:v>-2.1269799999999998E-2</c:v>
                </c:pt>
                <c:pt idx="26686">
                  <c:v>-2.8772400000000001E-3</c:v>
                </c:pt>
                <c:pt idx="26687">
                  <c:v>-6.4640000000000001E-3</c:v>
                </c:pt>
                <c:pt idx="26688">
                  <c:v>-2.2850000000000001E-3</c:v>
                </c:pt>
                <c:pt idx="26689">
                  <c:v>3.2134099999999999E-2</c:v>
                </c:pt>
                <c:pt idx="26690">
                  <c:v>1.26438E-2</c:v>
                </c:pt>
                <c:pt idx="26691">
                  <c:v>-6.7548800000000004E-3</c:v>
                </c:pt>
                <c:pt idx="26692">
                  <c:v>4.6081500000000001E-3</c:v>
                </c:pt>
                <c:pt idx="26693">
                  <c:v>2.2852899999999999E-2</c:v>
                </c:pt>
                <c:pt idx="26694">
                  <c:v>-7.9030999999999997E-3</c:v>
                </c:pt>
                <c:pt idx="26695">
                  <c:v>-8.80623E-3</c:v>
                </c:pt>
                <c:pt idx="26696">
                  <c:v>1.9595100000000001E-2</c:v>
                </c:pt>
                <c:pt idx="26697">
                  <c:v>4.22478E-4</c:v>
                </c:pt>
                <c:pt idx="26698">
                  <c:v>-1.1252399999999999E-2</c:v>
                </c:pt>
                <c:pt idx="26699">
                  <c:v>-2.1514899999999998E-3</c:v>
                </c:pt>
                <c:pt idx="26700">
                  <c:v>2.8882999999999999E-2</c:v>
                </c:pt>
                <c:pt idx="26701">
                  <c:v>1.6029399999999999E-2</c:v>
                </c:pt>
                <c:pt idx="26702">
                  <c:v>1.00374E-2</c:v>
                </c:pt>
                <c:pt idx="26703">
                  <c:v>6.1321300000000004E-3</c:v>
                </c:pt>
                <c:pt idx="26704">
                  <c:v>4.8561100000000003E-3</c:v>
                </c:pt>
                <c:pt idx="26705">
                  <c:v>1.1248599999999999E-2</c:v>
                </c:pt>
                <c:pt idx="26706">
                  <c:v>-1.69477E-2</c:v>
                </c:pt>
                <c:pt idx="26707">
                  <c:v>-1.96238E-2</c:v>
                </c:pt>
                <c:pt idx="26708">
                  <c:v>-8.9569100000000002E-3</c:v>
                </c:pt>
                <c:pt idx="26709">
                  <c:v>2.8728500000000001E-2</c:v>
                </c:pt>
                <c:pt idx="26710">
                  <c:v>-1.9331000000000001E-3</c:v>
                </c:pt>
                <c:pt idx="26711">
                  <c:v>2.36893E-3</c:v>
                </c:pt>
                <c:pt idx="26712">
                  <c:v>-6.3581499999999999E-3</c:v>
                </c:pt>
                <c:pt idx="26713">
                  <c:v>-1.7994900000000001E-2</c:v>
                </c:pt>
                <c:pt idx="26714">
                  <c:v>-1.37672E-2</c:v>
                </c:pt>
                <c:pt idx="26715">
                  <c:v>-1.48611E-2</c:v>
                </c:pt>
                <c:pt idx="26716">
                  <c:v>-2.4250000000000001E-2</c:v>
                </c:pt>
                <c:pt idx="26717">
                  <c:v>-2.2653599999999999E-2</c:v>
                </c:pt>
                <c:pt idx="26718">
                  <c:v>-1.70469E-2</c:v>
                </c:pt>
                <c:pt idx="26719">
                  <c:v>-1.7849E-2</c:v>
                </c:pt>
                <c:pt idx="26720">
                  <c:v>-1.2504599999999999E-2</c:v>
                </c:pt>
                <c:pt idx="26721">
                  <c:v>-2.2115699999999999E-2</c:v>
                </c:pt>
                <c:pt idx="26722">
                  <c:v>-1.32151E-2</c:v>
                </c:pt>
                <c:pt idx="26723">
                  <c:v>-2.8266900000000002E-3</c:v>
                </c:pt>
                <c:pt idx="26724">
                  <c:v>2.73895E-3</c:v>
                </c:pt>
                <c:pt idx="26725">
                  <c:v>-8.7346999999999998E-3</c:v>
                </c:pt>
                <c:pt idx="26726">
                  <c:v>-5.9766799999999998E-3</c:v>
                </c:pt>
                <c:pt idx="26727">
                  <c:v>1.0936700000000001E-2</c:v>
                </c:pt>
                <c:pt idx="26728">
                  <c:v>1.6699800000000001E-2</c:v>
                </c:pt>
                <c:pt idx="26729">
                  <c:v>-5.3386700000000002E-3</c:v>
                </c:pt>
                <c:pt idx="26730">
                  <c:v>-2.1318400000000001E-2</c:v>
                </c:pt>
                <c:pt idx="26731">
                  <c:v>-3.7094099999999998E-2</c:v>
                </c:pt>
                <c:pt idx="26732">
                  <c:v>-2.7500199999999999E-2</c:v>
                </c:pt>
                <c:pt idx="26733">
                  <c:v>-4.0643699999999998E-2</c:v>
                </c:pt>
                <c:pt idx="26734">
                  <c:v>-2.75631E-2</c:v>
                </c:pt>
                <c:pt idx="26735">
                  <c:v>-4.6591800000000003E-2</c:v>
                </c:pt>
                <c:pt idx="26736">
                  <c:v>-2.8964E-2</c:v>
                </c:pt>
                <c:pt idx="26737">
                  <c:v>1.5029900000000001E-3</c:v>
                </c:pt>
                <c:pt idx="26738">
                  <c:v>-1.6531000000000001E-2</c:v>
                </c:pt>
                <c:pt idx="26739">
                  <c:v>-2.0283700000000002E-2</c:v>
                </c:pt>
                <c:pt idx="26740">
                  <c:v>1.0223400000000001E-3</c:v>
                </c:pt>
                <c:pt idx="26741">
                  <c:v>-4.4727300000000003E-3</c:v>
                </c:pt>
                <c:pt idx="26742">
                  <c:v>-2.3771299999999999E-2</c:v>
                </c:pt>
                <c:pt idx="26743">
                  <c:v>-2.7867300000000001E-2</c:v>
                </c:pt>
                <c:pt idx="26744">
                  <c:v>-7.4186299999999998E-3</c:v>
                </c:pt>
                <c:pt idx="26745">
                  <c:v>2.45867E-2</c:v>
                </c:pt>
                <c:pt idx="26746">
                  <c:v>-5.5160499999999998E-3</c:v>
                </c:pt>
                <c:pt idx="26747">
                  <c:v>2.39019E-2</c:v>
                </c:pt>
                <c:pt idx="26748">
                  <c:v>-2.8972600000000001E-2</c:v>
                </c:pt>
                <c:pt idx="26749">
                  <c:v>-3.0262000000000001E-2</c:v>
                </c:pt>
                <c:pt idx="26750">
                  <c:v>-2.5387799999999999E-2</c:v>
                </c:pt>
                <c:pt idx="26751">
                  <c:v>-3.9513600000000003E-2</c:v>
                </c:pt>
                <c:pt idx="26752">
                  <c:v>-1.6879100000000001E-2</c:v>
                </c:pt>
                <c:pt idx="26753">
                  <c:v>-2.2263499999999999E-2</c:v>
                </c:pt>
                <c:pt idx="26754">
                  <c:v>-1.29213E-2</c:v>
                </c:pt>
                <c:pt idx="26755">
                  <c:v>-1.2496E-2</c:v>
                </c:pt>
                <c:pt idx="26756">
                  <c:v>8.3455999999999999E-3</c:v>
                </c:pt>
                <c:pt idx="26757">
                  <c:v>2.8020900000000001E-2</c:v>
                </c:pt>
                <c:pt idx="26758">
                  <c:v>4.8275000000000002E-3</c:v>
                </c:pt>
                <c:pt idx="26759">
                  <c:v>-3.2916099999999997E-2</c:v>
                </c:pt>
                <c:pt idx="26760">
                  <c:v>-2.49424E-2</c:v>
                </c:pt>
                <c:pt idx="26761">
                  <c:v>-3.2970399999999997E-2</c:v>
                </c:pt>
                <c:pt idx="26762">
                  <c:v>-2.3863800000000001E-2</c:v>
                </c:pt>
                <c:pt idx="26763">
                  <c:v>-3.7432699999999999E-2</c:v>
                </c:pt>
                <c:pt idx="26764">
                  <c:v>-1.7738299999999999E-2</c:v>
                </c:pt>
                <c:pt idx="26765">
                  <c:v>-2.1514899999999998E-3</c:v>
                </c:pt>
                <c:pt idx="26766">
                  <c:v>6.4058300000000004E-3</c:v>
                </c:pt>
                <c:pt idx="26767">
                  <c:v>1.6136200000000001E-3</c:v>
                </c:pt>
                <c:pt idx="26768">
                  <c:v>1.81627E-2</c:v>
                </c:pt>
                <c:pt idx="26769">
                  <c:v>-1.7001200000000001E-2</c:v>
                </c:pt>
                <c:pt idx="26770">
                  <c:v>1.0376000000000001E-3</c:v>
                </c:pt>
                <c:pt idx="26771">
                  <c:v>2.1188700000000001E-2</c:v>
                </c:pt>
                <c:pt idx="26772">
                  <c:v>2.6082999999999999E-2</c:v>
                </c:pt>
                <c:pt idx="26773">
                  <c:v>-1.7824200000000001E-3</c:v>
                </c:pt>
                <c:pt idx="26774">
                  <c:v>-2.3406E-2</c:v>
                </c:pt>
                <c:pt idx="26775">
                  <c:v>1.1378299999999999E-2</c:v>
                </c:pt>
                <c:pt idx="26776">
                  <c:v>-1.03531E-2</c:v>
                </c:pt>
                <c:pt idx="26777">
                  <c:v>1.7141300000000002E-2</c:v>
                </c:pt>
                <c:pt idx="26778">
                  <c:v>-1.48649E-2</c:v>
                </c:pt>
                <c:pt idx="26779">
                  <c:v>-1.8137899999999998E-2</c:v>
                </c:pt>
                <c:pt idx="26780">
                  <c:v>-1.4086700000000001E-2</c:v>
                </c:pt>
                <c:pt idx="26781">
                  <c:v>-1.5688899999999999E-2</c:v>
                </c:pt>
                <c:pt idx="26782">
                  <c:v>-1.9543600000000001E-2</c:v>
                </c:pt>
                <c:pt idx="26783">
                  <c:v>-1.11065E-2</c:v>
                </c:pt>
                <c:pt idx="26784">
                  <c:v>-2.91443E-3</c:v>
                </c:pt>
                <c:pt idx="26785">
                  <c:v>-1.6282999999999999E-2</c:v>
                </c:pt>
                <c:pt idx="26786">
                  <c:v>-4.2860000000000002E-2</c:v>
                </c:pt>
                <c:pt idx="26787">
                  <c:v>-4.1531600000000002E-2</c:v>
                </c:pt>
                <c:pt idx="26788">
                  <c:v>-3.0539500000000001E-2</c:v>
                </c:pt>
                <c:pt idx="26789">
                  <c:v>-2.2994000000000001E-2</c:v>
                </c:pt>
                <c:pt idx="26790">
                  <c:v>-1.17378E-2</c:v>
                </c:pt>
                <c:pt idx="26791">
                  <c:v>-1.5797599999999998E-2</c:v>
                </c:pt>
                <c:pt idx="26792">
                  <c:v>-1.2331E-2</c:v>
                </c:pt>
                <c:pt idx="26793">
                  <c:v>-5.1412599999999999E-3</c:v>
                </c:pt>
                <c:pt idx="26794">
                  <c:v>-1.44367E-2</c:v>
                </c:pt>
                <c:pt idx="26795">
                  <c:v>-2.94104E-2</c:v>
                </c:pt>
                <c:pt idx="26796">
                  <c:v>-1.9868899999999998E-2</c:v>
                </c:pt>
                <c:pt idx="26797">
                  <c:v>-1.3528800000000001E-2</c:v>
                </c:pt>
                <c:pt idx="26798">
                  <c:v>-1.7712599999999998E-2</c:v>
                </c:pt>
                <c:pt idx="26799">
                  <c:v>-1.6728400000000001E-2</c:v>
                </c:pt>
                <c:pt idx="26800">
                  <c:v>-3.50351E-2</c:v>
                </c:pt>
                <c:pt idx="26801">
                  <c:v>-1.22538E-2</c:v>
                </c:pt>
                <c:pt idx="26802">
                  <c:v>-1.97973E-2</c:v>
                </c:pt>
                <c:pt idx="26803">
                  <c:v>-4.8239700000000003E-2</c:v>
                </c:pt>
                <c:pt idx="26804">
                  <c:v>-3.4653700000000003E-2</c:v>
                </c:pt>
                <c:pt idx="26805">
                  <c:v>-4.0310899999999997E-2</c:v>
                </c:pt>
                <c:pt idx="26806">
                  <c:v>-3.6048900000000002E-2</c:v>
                </c:pt>
                <c:pt idx="26807">
                  <c:v>-4.3580099999999997E-2</c:v>
                </c:pt>
                <c:pt idx="26808">
                  <c:v>-4.1676499999999998E-2</c:v>
                </c:pt>
                <c:pt idx="26809">
                  <c:v>-3.3553100000000002E-2</c:v>
                </c:pt>
                <c:pt idx="26810">
                  <c:v>-2.9073700000000001E-2</c:v>
                </c:pt>
                <c:pt idx="26811">
                  <c:v>-2.9375999999999999E-2</c:v>
                </c:pt>
                <c:pt idx="26812">
                  <c:v>-7.3178300000000002E-2</c:v>
                </c:pt>
                <c:pt idx="26813">
                  <c:v>-3.7816000000000002E-2</c:v>
                </c:pt>
                <c:pt idx="26814">
                  <c:v>-3.08971E-2</c:v>
                </c:pt>
                <c:pt idx="26815">
                  <c:v>-4.3860400000000001E-2</c:v>
                </c:pt>
                <c:pt idx="26816">
                  <c:v>-4.4539500000000003E-2</c:v>
                </c:pt>
                <c:pt idx="26817">
                  <c:v>-3.05653E-2</c:v>
                </c:pt>
                <c:pt idx="26818">
                  <c:v>-2.6554100000000001E-2</c:v>
                </c:pt>
                <c:pt idx="26819">
                  <c:v>-4.73757E-2</c:v>
                </c:pt>
                <c:pt idx="26820">
                  <c:v>-2.8967900000000001E-2</c:v>
                </c:pt>
                <c:pt idx="26821">
                  <c:v>-3.8437800000000001E-2</c:v>
                </c:pt>
                <c:pt idx="26822">
                  <c:v>-2.6695300000000002E-2</c:v>
                </c:pt>
                <c:pt idx="26823">
                  <c:v>-2.4940500000000001E-2</c:v>
                </c:pt>
                <c:pt idx="26824">
                  <c:v>-6.0733799999999998E-2</c:v>
                </c:pt>
                <c:pt idx="26825">
                  <c:v>-4.9167599999999999E-2</c:v>
                </c:pt>
                <c:pt idx="26826">
                  <c:v>-5.0935700000000004E-3</c:v>
                </c:pt>
                <c:pt idx="26827">
                  <c:v>-6.6995600000000002E-3</c:v>
                </c:pt>
                <c:pt idx="26828">
                  <c:v>-1.38321E-2</c:v>
                </c:pt>
                <c:pt idx="26829">
                  <c:v>-3.01085E-2</c:v>
                </c:pt>
                <c:pt idx="26830">
                  <c:v>-1.8205599999999999E-2</c:v>
                </c:pt>
                <c:pt idx="26831">
                  <c:v>-2.0840600000000001E-2</c:v>
                </c:pt>
                <c:pt idx="26832">
                  <c:v>-3.9748199999999997E-2</c:v>
                </c:pt>
                <c:pt idx="26833">
                  <c:v>-3.8461700000000001E-2</c:v>
                </c:pt>
                <c:pt idx="26834">
                  <c:v>-4.76303E-2</c:v>
                </c:pt>
                <c:pt idx="26835">
                  <c:v>-4.2358399999999997E-2</c:v>
                </c:pt>
                <c:pt idx="26836">
                  <c:v>-4.7420499999999997E-2</c:v>
                </c:pt>
                <c:pt idx="26837">
                  <c:v>-6.2406499999999997E-2</c:v>
                </c:pt>
                <c:pt idx="26838">
                  <c:v>-2.2543899999999999E-2</c:v>
                </c:pt>
                <c:pt idx="26839">
                  <c:v>-8.9864699999999999E-3</c:v>
                </c:pt>
                <c:pt idx="26840">
                  <c:v>-1.40009E-2</c:v>
                </c:pt>
                <c:pt idx="26841">
                  <c:v>-1.8575700000000001E-2</c:v>
                </c:pt>
                <c:pt idx="26842">
                  <c:v>-4.46796E-3</c:v>
                </c:pt>
                <c:pt idx="26843">
                  <c:v>-1.1610000000000001E-2</c:v>
                </c:pt>
                <c:pt idx="26844">
                  <c:v>-9.6006400000000006E-3</c:v>
                </c:pt>
                <c:pt idx="26845">
                  <c:v>-1.41449E-2</c:v>
                </c:pt>
                <c:pt idx="26846">
                  <c:v>-1.47657E-2</c:v>
                </c:pt>
                <c:pt idx="26847">
                  <c:v>-2.9199599999999999E-2</c:v>
                </c:pt>
                <c:pt idx="26848">
                  <c:v>-3.9319E-2</c:v>
                </c:pt>
                <c:pt idx="26849">
                  <c:v>-4.8639300000000003E-2</c:v>
                </c:pt>
                <c:pt idx="26850">
                  <c:v>-2.4023099999999999E-2</c:v>
                </c:pt>
                <c:pt idx="26851">
                  <c:v>-1.56326E-2</c:v>
                </c:pt>
                <c:pt idx="26852">
                  <c:v>-1.0232E-2</c:v>
                </c:pt>
                <c:pt idx="26853">
                  <c:v>-3.05099E-2</c:v>
                </c:pt>
                <c:pt idx="26854">
                  <c:v>-2.6552200000000001E-2</c:v>
                </c:pt>
                <c:pt idx="26855">
                  <c:v>-2.6035300000000002E-3</c:v>
                </c:pt>
                <c:pt idx="26856">
                  <c:v>-2.5739700000000001E-3</c:v>
                </c:pt>
                <c:pt idx="26857" formatCode="0.00E+00">
                  <c:v>-2.7564999999999999E-2</c:v>
                </c:pt>
                <c:pt idx="26858">
                  <c:v>-1.8838899999999999E-2</c:v>
                </c:pt>
                <c:pt idx="26859">
                  <c:v>-1.7166099999999999E-3</c:v>
                </c:pt>
                <c:pt idx="26860">
                  <c:v>-2.6052499999999999E-2</c:v>
                </c:pt>
                <c:pt idx="26861">
                  <c:v>-1.5259699999999999E-2</c:v>
                </c:pt>
                <c:pt idx="26862">
                  <c:v>-1.26123E-2</c:v>
                </c:pt>
                <c:pt idx="26863">
                  <c:v>-1.34401E-2</c:v>
                </c:pt>
                <c:pt idx="26864">
                  <c:v>-1.42498E-2</c:v>
                </c:pt>
                <c:pt idx="26865">
                  <c:v>-3.9294200000000001E-2</c:v>
                </c:pt>
                <c:pt idx="26866">
                  <c:v>-3.5911600000000002E-2</c:v>
                </c:pt>
                <c:pt idx="26867">
                  <c:v>-1.80254E-2</c:v>
                </c:pt>
                <c:pt idx="26868">
                  <c:v>-2.8781899999999999E-2</c:v>
                </c:pt>
                <c:pt idx="26869">
                  <c:v>-2.8786699999999998E-2</c:v>
                </c:pt>
                <c:pt idx="26870">
                  <c:v>-5.2613300000000002E-2</c:v>
                </c:pt>
                <c:pt idx="26871">
                  <c:v>-6.80637E-3</c:v>
                </c:pt>
                <c:pt idx="26872">
                  <c:v>-2.07338E-2</c:v>
                </c:pt>
                <c:pt idx="26873">
                  <c:v>-2.0405800000000002E-2</c:v>
                </c:pt>
                <c:pt idx="26874">
                  <c:v>-6.4945200000000002E-4</c:v>
                </c:pt>
                <c:pt idx="26875">
                  <c:v>-4.1990300000000003E-3</c:v>
                </c:pt>
                <c:pt idx="26876">
                  <c:v>-3.4024199999999998E-2</c:v>
                </c:pt>
                <c:pt idx="26877">
                  <c:v>-4.6185499999999997E-2</c:v>
                </c:pt>
                <c:pt idx="26878">
                  <c:v>-2.91405E-2</c:v>
                </c:pt>
                <c:pt idx="26879">
                  <c:v>-1.9434E-2</c:v>
                </c:pt>
                <c:pt idx="26880">
                  <c:v>-2.57235E-2</c:v>
                </c:pt>
                <c:pt idx="26881">
                  <c:v>-3.9845499999999999E-2</c:v>
                </c:pt>
                <c:pt idx="26882">
                  <c:v>-3.8075400000000002E-2</c:v>
                </c:pt>
                <c:pt idx="26883">
                  <c:v>-2.3347900000000001E-2</c:v>
                </c:pt>
                <c:pt idx="26884">
                  <c:v>-1.03073E-2</c:v>
                </c:pt>
                <c:pt idx="26885">
                  <c:v>-1.7551400000000002E-2</c:v>
                </c:pt>
                <c:pt idx="26886">
                  <c:v>-1.7623900000000001E-2</c:v>
                </c:pt>
                <c:pt idx="26887">
                  <c:v>-3.3408199999999999E-2</c:v>
                </c:pt>
                <c:pt idx="26888">
                  <c:v>-2.24981E-2</c:v>
                </c:pt>
                <c:pt idx="26889">
                  <c:v>-3.9377200000000001E-2</c:v>
                </c:pt>
                <c:pt idx="26890">
                  <c:v>-3.5303099999999997E-2</c:v>
                </c:pt>
                <c:pt idx="26891">
                  <c:v>-2.2849100000000001E-2</c:v>
                </c:pt>
                <c:pt idx="26892">
                  <c:v>-2.3633999999999999E-2</c:v>
                </c:pt>
                <c:pt idx="26893">
                  <c:v>-9.5815699999999993E-3</c:v>
                </c:pt>
                <c:pt idx="26894">
                  <c:v>4.4546100000000003E-3</c:v>
                </c:pt>
                <c:pt idx="26895">
                  <c:v>3.3168799999999999E-3</c:v>
                </c:pt>
                <c:pt idx="26896">
                  <c:v>-2.4223299999999999E-3</c:v>
                </c:pt>
                <c:pt idx="26897">
                  <c:v>-8.0204000000000004E-3</c:v>
                </c:pt>
                <c:pt idx="26898">
                  <c:v>-8.4343000000000005E-3</c:v>
                </c:pt>
                <c:pt idx="26899">
                  <c:v>-2.23713E-2</c:v>
                </c:pt>
                <c:pt idx="26900">
                  <c:v>-9.9067700000000005E-3</c:v>
                </c:pt>
                <c:pt idx="26901">
                  <c:v>-3.7822700000000001E-2</c:v>
                </c:pt>
                <c:pt idx="26902">
                  <c:v>-3.6361699999999997E-2</c:v>
                </c:pt>
                <c:pt idx="26903">
                  <c:v>-4.3622000000000001E-2</c:v>
                </c:pt>
                <c:pt idx="26904">
                  <c:v>-3.5331700000000001E-2</c:v>
                </c:pt>
                <c:pt idx="26905">
                  <c:v>-3.95012E-2</c:v>
                </c:pt>
                <c:pt idx="26906">
                  <c:v>-3.6085100000000002E-2</c:v>
                </c:pt>
                <c:pt idx="26907">
                  <c:v>-1.65462E-2</c:v>
                </c:pt>
                <c:pt idx="26908">
                  <c:v>-4.0535000000000002E-2</c:v>
                </c:pt>
                <c:pt idx="26909">
                  <c:v>-3.9915100000000002E-2</c:v>
                </c:pt>
                <c:pt idx="26910">
                  <c:v>-4.1067100000000002E-2</c:v>
                </c:pt>
                <c:pt idx="26911">
                  <c:v>-1.33142E-2</c:v>
                </c:pt>
                <c:pt idx="26912">
                  <c:v>-8.2473800000000003E-3</c:v>
                </c:pt>
                <c:pt idx="26913">
                  <c:v>-2.9915799999999999E-2</c:v>
                </c:pt>
                <c:pt idx="26914">
                  <c:v>-3.8909899999999997E-2</c:v>
                </c:pt>
                <c:pt idx="26915">
                  <c:v>2.3555799999999999E-3</c:v>
                </c:pt>
                <c:pt idx="26916">
                  <c:v>-5.1889400000000004E-3</c:v>
                </c:pt>
                <c:pt idx="26917">
                  <c:v>-3.7278199999999997E-2</c:v>
                </c:pt>
                <c:pt idx="26918">
                  <c:v>-1.2027700000000001E-2</c:v>
                </c:pt>
                <c:pt idx="26919">
                  <c:v>4.9076099999999998E-3</c:v>
                </c:pt>
                <c:pt idx="26920">
                  <c:v>-1.9879299999999999E-2</c:v>
                </c:pt>
                <c:pt idx="26921">
                  <c:v>-6.0225500000000001E-2</c:v>
                </c:pt>
                <c:pt idx="26922" formatCode="0.00E+00">
                  <c:v>-3.6462799999999997E-2</c:v>
                </c:pt>
                <c:pt idx="26923">
                  <c:v>-4.07152E-2</c:v>
                </c:pt>
                <c:pt idx="26924">
                  <c:v>-3.0798900000000001E-2</c:v>
                </c:pt>
                <c:pt idx="26925">
                  <c:v>-3.5156300000000001E-2</c:v>
                </c:pt>
                <c:pt idx="26926">
                  <c:v>-3.04461E-2</c:v>
                </c:pt>
                <c:pt idx="26927">
                  <c:v>-2.5737800000000002E-2</c:v>
                </c:pt>
                <c:pt idx="26928">
                  <c:v>-3.3114400000000002E-2</c:v>
                </c:pt>
                <c:pt idx="26929">
                  <c:v>-5.3899799999999998E-2</c:v>
                </c:pt>
                <c:pt idx="26930">
                  <c:v>-2.4222400000000002E-2</c:v>
                </c:pt>
                <c:pt idx="26931">
                  <c:v>-4.5513199999999997E-2</c:v>
                </c:pt>
                <c:pt idx="26932">
                  <c:v>-5.2618999999999999E-2</c:v>
                </c:pt>
                <c:pt idx="26933">
                  <c:v>-4.6222699999999999E-2</c:v>
                </c:pt>
                <c:pt idx="26934">
                  <c:v>-3.4091000000000003E-2</c:v>
                </c:pt>
                <c:pt idx="26935">
                  <c:v>-2.3148499999999999E-2</c:v>
                </c:pt>
                <c:pt idx="26936">
                  <c:v>-1.1928599999999999E-2</c:v>
                </c:pt>
                <c:pt idx="26937">
                  <c:v>-3.05624E-2</c:v>
                </c:pt>
                <c:pt idx="26938">
                  <c:v>-2.2671699999999999E-2</c:v>
                </c:pt>
                <c:pt idx="26939">
                  <c:v>-4.1283599999999997E-2</c:v>
                </c:pt>
                <c:pt idx="26940">
                  <c:v>-6.9112799999999997E-3</c:v>
                </c:pt>
                <c:pt idx="26941">
                  <c:v>-8.1567800000000006E-3</c:v>
                </c:pt>
                <c:pt idx="26942">
                  <c:v>-3.1839399999999997E-2</c:v>
                </c:pt>
                <c:pt idx="26943">
                  <c:v>-1.60122E-3</c:v>
                </c:pt>
                <c:pt idx="26944">
                  <c:v>-2.27995E-2</c:v>
                </c:pt>
                <c:pt idx="26945">
                  <c:v>6.9570500000000002E-3</c:v>
                </c:pt>
                <c:pt idx="26946">
                  <c:v>-1.03683E-2</c:v>
                </c:pt>
                <c:pt idx="26947">
                  <c:v>-1.0547600000000001E-2</c:v>
                </c:pt>
                <c:pt idx="26948">
                  <c:v>9.5367399999999995E-4</c:v>
                </c:pt>
                <c:pt idx="26949">
                  <c:v>3.5858199999999998E-4</c:v>
                </c:pt>
                <c:pt idx="26950">
                  <c:v>-2.0688999999999999E-2</c:v>
                </c:pt>
                <c:pt idx="26951">
                  <c:v>-1.9933699999999999E-2</c:v>
                </c:pt>
                <c:pt idx="26952">
                  <c:v>-5.3214999999999998E-3</c:v>
                </c:pt>
                <c:pt idx="26953">
                  <c:v>-2.5596600000000001E-3</c:v>
                </c:pt>
                <c:pt idx="26954">
                  <c:v>1.10226E-2</c:v>
                </c:pt>
                <c:pt idx="26955">
                  <c:v>-7.6961499999999997E-4</c:v>
                </c:pt>
                <c:pt idx="26956">
                  <c:v>-2.0370499999999999E-3</c:v>
                </c:pt>
                <c:pt idx="26957">
                  <c:v>-2.29597E-2</c:v>
                </c:pt>
                <c:pt idx="26958">
                  <c:v>-1.6173400000000001E-2</c:v>
                </c:pt>
                <c:pt idx="26959">
                  <c:v>-2.52047E-2</c:v>
                </c:pt>
                <c:pt idx="26960">
                  <c:v>-3.9491700000000001E-3</c:v>
                </c:pt>
                <c:pt idx="26961">
                  <c:v>-1.20316E-2</c:v>
                </c:pt>
                <c:pt idx="26962">
                  <c:v>-3.05338E-2</c:v>
                </c:pt>
                <c:pt idx="26963">
                  <c:v>-1.8958099999999999E-2</c:v>
                </c:pt>
                <c:pt idx="26964">
                  <c:v>-4.30508E-2</c:v>
                </c:pt>
                <c:pt idx="26965">
                  <c:v>-7.5159099999999998E-3</c:v>
                </c:pt>
                <c:pt idx="26966">
                  <c:v>3.2615699999999999E-4</c:v>
                </c:pt>
                <c:pt idx="26967">
                  <c:v>-1.1536599999999999E-2</c:v>
                </c:pt>
                <c:pt idx="26968">
                  <c:v>-1.18265E-2</c:v>
                </c:pt>
                <c:pt idx="26969">
                  <c:v>-4.5461700000000004E-3</c:v>
                </c:pt>
                <c:pt idx="26970">
                  <c:v>6.8340299999999996E-3</c:v>
                </c:pt>
                <c:pt idx="26971">
                  <c:v>-1.7928099999999999E-2</c:v>
                </c:pt>
                <c:pt idx="26972">
                  <c:v>-1.00164E-2</c:v>
                </c:pt>
                <c:pt idx="26973">
                  <c:v>6.9560999999999998E-3</c:v>
                </c:pt>
                <c:pt idx="26974">
                  <c:v>9.5157599999999998E-3</c:v>
                </c:pt>
                <c:pt idx="26975">
                  <c:v>-1.28708E-2</c:v>
                </c:pt>
                <c:pt idx="26976">
                  <c:v>-1.07718E-2</c:v>
                </c:pt>
                <c:pt idx="26977">
                  <c:v>-1.5105199999999999E-2</c:v>
                </c:pt>
                <c:pt idx="26978">
                  <c:v>1.5493399999999999E-2</c:v>
                </c:pt>
                <c:pt idx="26979">
                  <c:v>5.2957500000000001E-3</c:v>
                </c:pt>
                <c:pt idx="26980">
                  <c:v>2.4633400000000001E-3</c:v>
                </c:pt>
                <c:pt idx="26981">
                  <c:v>1.1129399999999999E-2</c:v>
                </c:pt>
                <c:pt idx="26982">
                  <c:v>-5.6333499999999996E-3</c:v>
                </c:pt>
                <c:pt idx="26983">
                  <c:v>-8.3522800000000001E-3</c:v>
                </c:pt>
                <c:pt idx="26984">
                  <c:v>1.4161099999999999E-2</c:v>
                </c:pt>
                <c:pt idx="26985">
                  <c:v>8.3770800000000003E-3</c:v>
                </c:pt>
                <c:pt idx="26986">
                  <c:v>3.30038E-2</c:v>
                </c:pt>
                <c:pt idx="26987">
                  <c:v>-5.1155100000000002E-3</c:v>
                </c:pt>
                <c:pt idx="26988">
                  <c:v>9.7274800000000002E-3</c:v>
                </c:pt>
                <c:pt idx="26989">
                  <c:v>1.96619E-2</c:v>
                </c:pt>
                <c:pt idx="26990">
                  <c:v>8.2025499999999994E-3</c:v>
                </c:pt>
                <c:pt idx="26991">
                  <c:v>1.6153299999999999E-2</c:v>
                </c:pt>
                <c:pt idx="26992">
                  <c:v>-3.5762799999999998E-3</c:v>
                </c:pt>
                <c:pt idx="26993">
                  <c:v>1.7910000000000001E-3</c:v>
                </c:pt>
                <c:pt idx="26994">
                  <c:v>-1.28431E-2</c:v>
                </c:pt>
                <c:pt idx="26995">
                  <c:v>5.2757300000000002E-3</c:v>
                </c:pt>
                <c:pt idx="26996">
                  <c:v>-2.0866399999999998E-3</c:v>
                </c:pt>
                <c:pt idx="26997">
                  <c:v>-3.07493E-2</c:v>
                </c:pt>
                <c:pt idx="26998">
                  <c:v>2.1666500000000002E-2</c:v>
                </c:pt>
                <c:pt idx="26999">
                  <c:v>1.8670099999999999E-2</c:v>
                </c:pt>
                <c:pt idx="27000">
                  <c:v>4.3048899999999996E-3</c:v>
                </c:pt>
                <c:pt idx="27001">
                  <c:v>2.3574799999999999E-3</c:v>
                </c:pt>
                <c:pt idx="27002">
                  <c:v>-1.3665200000000001E-2</c:v>
                </c:pt>
                <c:pt idx="27003">
                  <c:v>-6.1922100000000001E-3</c:v>
                </c:pt>
                <c:pt idx="27004">
                  <c:v>-4.1236900000000002E-3</c:v>
                </c:pt>
                <c:pt idx="27005">
                  <c:v>1.8935199999999999E-2</c:v>
                </c:pt>
                <c:pt idx="27006">
                  <c:v>1.94597E-2</c:v>
                </c:pt>
                <c:pt idx="27007">
                  <c:v>2.0579299999999998E-2</c:v>
                </c:pt>
                <c:pt idx="27008">
                  <c:v>2.2516300000000001E-3</c:v>
                </c:pt>
                <c:pt idx="27009">
                  <c:v>-1.47724E-2</c:v>
                </c:pt>
                <c:pt idx="27010">
                  <c:v>1.78795E-2</c:v>
                </c:pt>
                <c:pt idx="27011">
                  <c:v>-1.9111600000000001E-3</c:v>
                </c:pt>
                <c:pt idx="27012">
                  <c:v>2.5941800000000001E-2</c:v>
                </c:pt>
                <c:pt idx="27013">
                  <c:v>1.7663999999999999E-2</c:v>
                </c:pt>
                <c:pt idx="27014">
                  <c:v>1.4503500000000001E-2</c:v>
                </c:pt>
                <c:pt idx="27015">
                  <c:v>9.2544600000000008E-3</c:v>
                </c:pt>
                <c:pt idx="27016">
                  <c:v>2.09074E-2</c:v>
                </c:pt>
                <c:pt idx="27017">
                  <c:v>3.1922300000000001E-2</c:v>
                </c:pt>
                <c:pt idx="27018">
                  <c:v>-9.6349699999999996E-3</c:v>
                </c:pt>
                <c:pt idx="27019">
                  <c:v>-2.38609E-3</c:v>
                </c:pt>
                <c:pt idx="27020">
                  <c:v>7.8229900000000002E-3</c:v>
                </c:pt>
                <c:pt idx="27021">
                  <c:v>4.2514800000000002E-3</c:v>
                </c:pt>
                <c:pt idx="27022">
                  <c:v>2.4127999999999999E-4</c:v>
                </c:pt>
                <c:pt idx="27023">
                  <c:v>2.93665E-2</c:v>
                </c:pt>
                <c:pt idx="27024">
                  <c:v>2.6340499999999999E-2</c:v>
                </c:pt>
                <c:pt idx="27025">
                  <c:v>3.0179999999999998E-2</c:v>
                </c:pt>
                <c:pt idx="27026">
                  <c:v>2.3472799999999999E-2</c:v>
                </c:pt>
                <c:pt idx="27027">
                  <c:v>-5.6543399999999999E-3</c:v>
                </c:pt>
                <c:pt idx="27028">
                  <c:v>-9.7188900000000009E-3</c:v>
                </c:pt>
                <c:pt idx="27029">
                  <c:v>1.3238E-2</c:v>
                </c:pt>
                <c:pt idx="27030">
                  <c:v>-7.5511900000000002E-3</c:v>
                </c:pt>
                <c:pt idx="27031">
                  <c:v>-1.1878E-2</c:v>
                </c:pt>
                <c:pt idx="27032">
                  <c:v>-9.8047299999999993E-3</c:v>
                </c:pt>
                <c:pt idx="27033">
                  <c:v>9.1562299999999996E-3</c:v>
                </c:pt>
                <c:pt idx="27034">
                  <c:v>-6.1988800000000004E-3</c:v>
                </c:pt>
                <c:pt idx="27035">
                  <c:v>-1.85928E-2</c:v>
                </c:pt>
                <c:pt idx="27036">
                  <c:v>-4.4059800000000003E-3</c:v>
                </c:pt>
                <c:pt idx="27037">
                  <c:v>1.14717E-2</c:v>
                </c:pt>
                <c:pt idx="27038">
                  <c:v>1.29204E-2</c:v>
                </c:pt>
                <c:pt idx="27039">
                  <c:v>4.3601999999999998E-3</c:v>
                </c:pt>
                <c:pt idx="27040">
                  <c:v>1.1138E-2</c:v>
                </c:pt>
                <c:pt idx="27041">
                  <c:v>2.0052899999999999E-2</c:v>
                </c:pt>
                <c:pt idx="27042">
                  <c:v>3.1720199999999997E-2</c:v>
                </c:pt>
                <c:pt idx="27043">
                  <c:v>2.5267600000000001E-2</c:v>
                </c:pt>
                <c:pt idx="27044">
                  <c:v>1.1321100000000001E-2</c:v>
                </c:pt>
                <c:pt idx="27045">
                  <c:v>-2.33841E-3</c:v>
                </c:pt>
                <c:pt idx="27046">
                  <c:v>1.2682000000000001E-2</c:v>
                </c:pt>
                <c:pt idx="27047">
                  <c:v>2.62966E-2</c:v>
                </c:pt>
                <c:pt idx="27048">
                  <c:v>2.3633000000000001E-2</c:v>
                </c:pt>
                <c:pt idx="27049">
                  <c:v>3.6898599999999997E-2</c:v>
                </c:pt>
                <c:pt idx="27050">
                  <c:v>3.1682000000000002E-2</c:v>
                </c:pt>
                <c:pt idx="27051">
                  <c:v>2.3004500000000001E-2</c:v>
                </c:pt>
                <c:pt idx="27052">
                  <c:v>3.8666699999999998E-2</c:v>
                </c:pt>
                <c:pt idx="27053">
                  <c:v>3.0055999999999999E-2</c:v>
                </c:pt>
                <c:pt idx="27054">
                  <c:v>4.5846900000000003E-2</c:v>
                </c:pt>
                <c:pt idx="27055">
                  <c:v>1.40047E-2</c:v>
                </c:pt>
                <c:pt idx="27056">
                  <c:v>2.4956699999999998E-2</c:v>
                </c:pt>
                <c:pt idx="27057">
                  <c:v>2.2787100000000001E-2</c:v>
                </c:pt>
                <c:pt idx="27058">
                  <c:v>1.9518899999999999E-2</c:v>
                </c:pt>
                <c:pt idx="27059">
                  <c:v>3.7371599999999998E-2</c:v>
                </c:pt>
                <c:pt idx="27060">
                  <c:v>3.5081899999999999E-2</c:v>
                </c:pt>
                <c:pt idx="27061">
                  <c:v>2.2257800000000001E-2</c:v>
                </c:pt>
                <c:pt idx="27062">
                  <c:v>2.50721E-2</c:v>
                </c:pt>
                <c:pt idx="27063">
                  <c:v>4.5986199999999998E-2</c:v>
                </c:pt>
                <c:pt idx="27064">
                  <c:v>2.0900700000000001E-2</c:v>
                </c:pt>
                <c:pt idx="27065">
                  <c:v>3.0561399999999999E-2</c:v>
                </c:pt>
                <c:pt idx="27066">
                  <c:v>2.78902E-2</c:v>
                </c:pt>
                <c:pt idx="27067">
                  <c:v>3.3472099999999998E-2</c:v>
                </c:pt>
                <c:pt idx="27068">
                  <c:v>3.0154199999999999E-2</c:v>
                </c:pt>
                <c:pt idx="27069">
                  <c:v>3.4017600000000002E-3</c:v>
                </c:pt>
                <c:pt idx="27070">
                  <c:v>1.9079200000000001E-2</c:v>
                </c:pt>
                <c:pt idx="27071">
                  <c:v>3.1878499999999997E-2</c:v>
                </c:pt>
                <c:pt idx="27072">
                  <c:v>3.69921E-2</c:v>
                </c:pt>
                <c:pt idx="27073">
                  <c:v>1.6313600000000001E-2</c:v>
                </c:pt>
                <c:pt idx="27074">
                  <c:v>2.07548E-2</c:v>
                </c:pt>
                <c:pt idx="27075">
                  <c:v>3.7011099999999998E-2</c:v>
                </c:pt>
                <c:pt idx="27076">
                  <c:v>3.8493199999999998E-2</c:v>
                </c:pt>
                <c:pt idx="27077">
                  <c:v>5.2452100000000002E-3</c:v>
                </c:pt>
                <c:pt idx="27078">
                  <c:v>1.4384299999999999E-2</c:v>
                </c:pt>
                <c:pt idx="27079">
                  <c:v>1.21393E-2</c:v>
                </c:pt>
                <c:pt idx="27080" formatCode="0.00E+00">
                  <c:v>-3.1471299999999998E-5</c:v>
                </c:pt>
                <c:pt idx="27081">
                  <c:v>4.4437400000000002E-2</c:v>
                </c:pt>
                <c:pt idx="27082">
                  <c:v>-1.1889500000000001E-2</c:v>
                </c:pt>
                <c:pt idx="27083">
                  <c:v>1.2361499999999999E-2</c:v>
                </c:pt>
                <c:pt idx="27084">
                  <c:v>1.39647E-2</c:v>
                </c:pt>
                <c:pt idx="27085">
                  <c:v>1.9510300000000001E-2</c:v>
                </c:pt>
                <c:pt idx="27086">
                  <c:v>2.73247E-2</c:v>
                </c:pt>
                <c:pt idx="27087">
                  <c:v>7.5397499999999996E-3</c:v>
                </c:pt>
                <c:pt idx="27088">
                  <c:v>3.0758899999999999E-2</c:v>
                </c:pt>
                <c:pt idx="27089">
                  <c:v>3.03545E-2</c:v>
                </c:pt>
                <c:pt idx="27090">
                  <c:v>3.8252800000000003E-2</c:v>
                </c:pt>
                <c:pt idx="27091">
                  <c:v>4.2648299999999998E-3</c:v>
                </c:pt>
                <c:pt idx="27092">
                  <c:v>1.3880699999999999E-2</c:v>
                </c:pt>
                <c:pt idx="27093">
                  <c:v>3.4977899999999999E-2</c:v>
                </c:pt>
                <c:pt idx="27094">
                  <c:v>3.1645800000000002E-2</c:v>
                </c:pt>
                <c:pt idx="27095">
                  <c:v>1.3669000000000001E-2</c:v>
                </c:pt>
                <c:pt idx="27096">
                  <c:v>1.30901E-2</c:v>
                </c:pt>
                <c:pt idx="27097">
                  <c:v>1.9205099999999999E-2</c:v>
                </c:pt>
                <c:pt idx="27098">
                  <c:v>2.34346E-2</c:v>
                </c:pt>
                <c:pt idx="27099">
                  <c:v>2.5753999999999999E-2</c:v>
                </c:pt>
                <c:pt idx="27100">
                  <c:v>3.3187899999999998E-4</c:v>
                </c:pt>
                <c:pt idx="27101">
                  <c:v>1.3631799999999999E-2</c:v>
                </c:pt>
                <c:pt idx="27102">
                  <c:v>3.9167400000000002E-3</c:v>
                </c:pt>
                <c:pt idx="27103">
                  <c:v>8.5029600000000004E-3</c:v>
                </c:pt>
                <c:pt idx="27104">
                  <c:v>3.3444399999999999E-2</c:v>
                </c:pt>
                <c:pt idx="27105">
                  <c:v>3.2631899999999998E-2</c:v>
                </c:pt>
                <c:pt idx="27106">
                  <c:v>1.26266E-2</c:v>
                </c:pt>
                <c:pt idx="27107">
                  <c:v>6.1578800000000001E-3</c:v>
                </c:pt>
                <c:pt idx="27108">
                  <c:v>2.5508900000000001E-2</c:v>
                </c:pt>
                <c:pt idx="27109">
                  <c:v>3.10402E-2</c:v>
                </c:pt>
                <c:pt idx="27110">
                  <c:v>3.1110800000000001E-2</c:v>
                </c:pt>
                <c:pt idx="27111">
                  <c:v>2.1451999999999999E-2</c:v>
                </c:pt>
                <c:pt idx="27112">
                  <c:v>1.43328E-2</c:v>
                </c:pt>
                <c:pt idx="27113">
                  <c:v>-1.4343299999999999E-3</c:v>
                </c:pt>
                <c:pt idx="27114">
                  <c:v>6.5946599999999996E-3</c:v>
                </c:pt>
                <c:pt idx="27115">
                  <c:v>3.2093000000000003E-2</c:v>
                </c:pt>
                <c:pt idx="27116">
                  <c:v>9.0331999999999999E-3</c:v>
                </c:pt>
                <c:pt idx="27117">
                  <c:v>1.2181300000000001E-2</c:v>
                </c:pt>
                <c:pt idx="27118">
                  <c:v>-1.5277900000000001E-2</c:v>
                </c:pt>
                <c:pt idx="27119">
                  <c:v>3.9196000000000001E-4</c:v>
                </c:pt>
                <c:pt idx="27120">
                  <c:v>2.60897E-2</c:v>
                </c:pt>
                <c:pt idx="27121">
                  <c:v>3.8237599999999997E-2</c:v>
                </c:pt>
                <c:pt idx="27122">
                  <c:v>4.0328000000000003E-2</c:v>
                </c:pt>
                <c:pt idx="27123">
                  <c:v>3.11069E-2</c:v>
                </c:pt>
                <c:pt idx="27124">
                  <c:v>1.54371E-2</c:v>
                </c:pt>
                <c:pt idx="27125">
                  <c:v>2.9408500000000001E-2</c:v>
                </c:pt>
                <c:pt idx="27126">
                  <c:v>3.9158800000000001E-2</c:v>
                </c:pt>
                <c:pt idx="27127">
                  <c:v>4.8072799999999999E-2</c:v>
                </c:pt>
                <c:pt idx="27128">
                  <c:v>2.1848699999999999E-2</c:v>
                </c:pt>
                <c:pt idx="27129">
                  <c:v>3.2185600000000002E-2</c:v>
                </c:pt>
                <c:pt idx="27130">
                  <c:v>1.7105100000000002E-2</c:v>
                </c:pt>
                <c:pt idx="27131">
                  <c:v>1.90268E-2</c:v>
                </c:pt>
                <c:pt idx="27132">
                  <c:v>2.9142399999999999E-2</c:v>
                </c:pt>
                <c:pt idx="27133">
                  <c:v>3.67689E-2</c:v>
                </c:pt>
                <c:pt idx="27134">
                  <c:v>1.99299E-2</c:v>
                </c:pt>
                <c:pt idx="27135">
                  <c:v>-1.18351E-3</c:v>
                </c:pt>
                <c:pt idx="27136">
                  <c:v>2.84891E-2</c:v>
                </c:pt>
                <c:pt idx="27137">
                  <c:v>1.2855500000000001E-2</c:v>
                </c:pt>
                <c:pt idx="27138">
                  <c:v>3.4131099999999998E-2</c:v>
                </c:pt>
                <c:pt idx="27139">
                  <c:v>3.4007999999999997E-2</c:v>
                </c:pt>
                <c:pt idx="27140">
                  <c:v>4.8137699999999999E-2</c:v>
                </c:pt>
                <c:pt idx="27141">
                  <c:v>3.0535699999999999E-2</c:v>
                </c:pt>
                <c:pt idx="27142">
                  <c:v>5.55019E-2</c:v>
                </c:pt>
                <c:pt idx="27143">
                  <c:v>4.76742E-2</c:v>
                </c:pt>
                <c:pt idx="27144">
                  <c:v>3.7962000000000003E-2</c:v>
                </c:pt>
                <c:pt idx="27145">
                  <c:v>1.1406899999999999E-2</c:v>
                </c:pt>
                <c:pt idx="27146">
                  <c:v>2.57854E-2</c:v>
                </c:pt>
                <c:pt idx="27147">
                  <c:v>4.7164900000000003E-2</c:v>
                </c:pt>
                <c:pt idx="27148">
                  <c:v>3.2699600000000002E-2</c:v>
                </c:pt>
                <c:pt idx="27149">
                  <c:v>1.7473200000000001E-2</c:v>
                </c:pt>
                <c:pt idx="27150">
                  <c:v>1.7559999999999999E-2</c:v>
                </c:pt>
                <c:pt idx="27151">
                  <c:v>5.4192499999999998E-2</c:v>
                </c:pt>
                <c:pt idx="27152">
                  <c:v>6.7971199999999996E-2</c:v>
                </c:pt>
                <c:pt idx="27153">
                  <c:v>3.52716E-2</c:v>
                </c:pt>
                <c:pt idx="27154">
                  <c:v>2.1954499999999998E-2</c:v>
                </c:pt>
                <c:pt idx="27155">
                  <c:v>1.7009699999999999E-2</c:v>
                </c:pt>
                <c:pt idx="27156">
                  <c:v>4.77028E-3</c:v>
                </c:pt>
                <c:pt idx="27157">
                  <c:v>1.7813699999999998E-2</c:v>
                </c:pt>
                <c:pt idx="27158">
                  <c:v>2.6676200000000001E-2</c:v>
                </c:pt>
                <c:pt idx="27159">
                  <c:v>2.33517E-2</c:v>
                </c:pt>
                <c:pt idx="27160">
                  <c:v>3.3609399999999998E-2</c:v>
                </c:pt>
                <c:pt idx="27161">
                  <c:v>3.08218E-2</c:v>
                </c:pt>
                <c:pt idx="27162">
                  <c:v>3.4375200000000002E-2</c:v>
                </c:pt>
                <c:pt idx="27163">
                  <c:v>4.2834299999999999E-2</c:v>
                </c:pt>
                <c:pt idx="27164">
                  <c:v>2.4019200000000001E-2</c:v>
                </c:pt>
                <c:pt idx="27165">
                  <c:v>1.28145E-2</c:v>
                </c:pt>
                <c:pt idx="27166">
                  <c:v>1.3066299999999999E-2</c:v>
                </c:pt>
                <c:pt idx="27167">
                  <c:v>4.1832000000000001E-2</c:v>
                </c:pt>
                <c:pt idx="27168">
                  <c:v>6.2093699999999996E-3</c:v>
                </c:pt>
                <c:pt idx="27169">
                  <c:v>2.3625400000000001E-2</c:v>
                </c:pt>
                <c:pt idx="27170">
                  <c:v>2.8324100000000001E-2</c:v>
                </c:pt>
                <c:pt idx="27171">
                  <c:v>2.9591599999999999E-2</c:v>
                </c:pt>
                <c:pt idx="27172">
                  <c:v>4.0205999999999999E-2</c:v>
                </c:pt>
                <c:pt idx="27173">
                  <c:v>4.0573100000000001E-2</c:v>
                </c:pt>
                <c:pt idx="27174">
                  <c:v>1.6068499999999999E-2</c:v>
                </c:pt>
                <c:pt idx="27175">
                  <c:v>1.3326599999999999E-2</c:v>
                </c:pt>
                <c:pt idx="27176">
                  <c:v>8.7642700000000004E-4</c:v>
                </c:pt>
                <c:pt idx="27177">
                  <c:v>1.0729799999999999E-2</c:v>
                </c:pt>
                <c:pt idx="27178">
                  <c:v>4.0573100000000001E-2</c:v>
                </c:pt>
                <c:pt idx="27179">
                  <c:v>4.5185099999999999E-3</c:v>
                </c:pt>
                <c:pt idx="27180">
                  <c:v>1.0781300000000001E-2</c:v>
                </c:pt>
                <c:pt idx="27181">
                  <c:v>4.0527300000000002E-2</c:v>
                </c:pt>
                <c:pt idx="27182">
                  <c:v>2.5828400000000001E-2</c:v>
                </c:pt>
                <c:pt idx="27183">
                  <c:v>2.91348E-3</c:v>
                </c:pt>
                <c:pt idx="27184">
                  <c:v>1.2289E-2</c:v>
                </c:pt>
                <c:pt idx="27185">
                  <c:v>1.2242299999999999E-2</c:v>
                </c:pt>
                <c:pt idx="27186">
                  <c:v>6.2236799999999997E-3</c:v>
                </c:pt>
                <c:pt idx="27187">
                  <c:v>1.13087E-2</c:v>
                </c:pt>
                <c:pt idx="27188">
                  <c:v>4.0918400000000001E-2</c:v>
                </c:pt>
                <c:pt idx="27189">
                  <c:v>2.19355E-2</c:v>
                </c:pt>
                <c:pt idx="27190">
                  <c:v>3.9311400000000003E-2</c:v>
                </c:pt>
                <c:pt idx="27191">
                  <c:v>3.508E-2</c:v>
                </c:pt>
                <c:pt idx="27192">
                  <c:v>2.86264E-2</c:v>
                </c:pt>
                <c:pt idx="27193">
                  <c:v>3.1940499999999997E-2</c:v>
                </c:pt>
                <c:pt idx="27194">
                  <c:v>1.45302E-2</c:v>
                </c:pt>
                <c:pt idx="27195">
                  <c:v>4.9963E-2</c:v>
                </c:pt>
                <c:pt idx="27196">
                  <c:v>5.7037400000000002E-2</c:v>
                </c:pt>
                <c:pt idx="27197">
                  <c:v>2.4471300000000001E-2</c:v>
                </c:pt>
                <c:pt idx="27198">
                  <c:v>4.8084299999999998E-3</c:v>
                </c:pt>
                <c:pt idx="27199">
                  <c:v>1.1781700000000001E-2</c:v>
                </c:pt>
                <c:pt idx="27200">
                  <c:v>1.8254300000000001E-2</c:v>
                </c:pt>
                <c:pt idx="27201">
                  <c:v>1.3833E-2</c:v>
                </c:pt>
                <c:pt idx="27202">
                  <c:v>-9.4127700000000002E-4</c:v>
                </c:pt>
                <c:pt idx="27203">
                  <c:v>2.3194300000000001E-2</c:v>
                </c:pt>
                <c:pt idx="27204">
                  <c:v>-3.9882700000000004E-3</c:v>
                </c:pt>
                <c:pt idx="27205">
                  <c:v>1.88322E-2</c:v>
                </c:pt>
                <c:pt idx="27206">
                  <c:v>2.4408300000000001E-2</c:v>
                </c:pt>
                <c:pt idx="27207">
                  <c:v>3.3218400000000002E-2</c:v>
                </c:pt>
                <c:pt idx="27208">
                  <c:v>3.3951799999999997E-2</c:v>
                </c:pt>
                <c:pt idx="27209">
                  <c:v>2.2235899999999999E-2</c:v>
                </c:pt>
                <c:pt idx="27210">
                  <c:v>2.48127E-2</c:v>
                </c:pt>
                <c:pt idx="27211">
                  <c:v>7.8678099999999994E-3</c:v>
                </c:pt>
                <c:pt idx="27212">
                  <c:v>-1.12581E-2</c:v>
                </c:pt>
                <c:pt idx="27213">
                  <c:v>1.5533399999999999E-2</c:v>
                </c:pt>
                <c:pt idx="27214">
                  <c:v>1.46179E-2</c:v>
                </c:pt>
                <c:pt idx="27215">
                  <c:v>1.9900299999999999E-2</c:v>
                </c:pt>
                <c:pt idx="27216">
                  <c:v>1.1889500000000001E-2</c:v>
                </c:pt>
                <c:pt idx="27217">
                  <c:v>6.1864900000000002E-3</c:v>
                </c:pt>
                <c:pt idx="27218">
                  <c:v>1.21403E-2</c:v>
                </c:pt>
                <c:pt idx="27219">
                  <c:v>1.3566E-2</c:v>
                </c:pt>
                <c:pt idx="27220">
                  <c:v>-3.87287E-3</c:v>
                </c:pt>
                <c:pt idx="27221">
                  <c:v>4.2238199999999997E-3</c:v>
                </c:pt>
                <c:pt idx="27222">
                  <c:v>-3.8032500000000002E-3</c:v>
                </c:pt>
                <c:pt idx="27223">
                  <c:v>-1.94445E-2</c:v>
                </c:pt>
                <c:pt idx="27224">
                  <c:v>-5.9795400000000004E-4</c:v>
                </c:pt>
                <c:pt idx="27225">
                  <c:v>8.7499599999999993E-3</c:v>
                </c:pt>
                <c:pt idx="27226">
                  <c:v>-3.0679700000000002E-3</c:v>
                </c:pt>
                <c:pt idx="27227">
                  <c:v>-5.3854000000000003E-3</c:v>
                </c:pt>
                <c:pt idx="27228">
                  <c:v>-3.5800900000000002E-3</c:v>
                </c:pt>
                <c:pt idx="27229">
                  <c:v>3.7889500000000001E-3</c:v>
                </c:pt>
                <c:pt idx="27230">
                  <c:v>6.6623699999999999E-3</c:v>
                </c:pt>
                <c:pt idx="27231">
                  <c:v>7.4853899999999998E-3</c:v>
                </c:pt>
                <c:pt idx="27232">
                  <c:v>1.4707599999999999E-2</c:v>
                </c:pt>
                <c:pt idx="27233">
                  <c:v>1.5344600000000001E-3</c:v>
                </c:pt>
                <c:pt idx="27234">
                  <c:v>1.7971999999999998E-2</c:v>
                </c:pt>
                <c:pt idx="27235">
                  <c:v>1.11818E-2</c:v>
                </c:pt>
                <c:pt idx="27236">
                  <c:v>2.8874400000000001E-2</c:v>
                </c:pt>
                <c:pt idx="27237">
                  <c:v>-1.18732E-3</c:v>
                </c:pt>
                <c:pt idx="27238">
                  <c:v>-1.1158E-2</c:v>
                </c:pt>
                <c:pt idx="27239">
                  <c:v>1.9416800000000001E-2</c:v>
                </c:pt>
                <c:pt idx="27240">
                  <c:v>5.65052E-3</c:v>
                </c:pt>
                <c:pt idx="27241">
                  <c:v>3.1508399999999999E-2</c:v>
                </c:pt>
                <c:pt idx="27242">
                  <c:v>-1.0381700000000001E-2</c:v>
                </c:pt>
                <c:pt idx="27243">
                  <c:v>9.0417899999999992E-3</c:v>
                </c:pt>
                <c:pt idx="27244">
                  <c:v>1.6358399999999999E-2</c:v>
                </c:pt>
                <c:pt idx="27245">
                  <c:v>1.1179E-2</c:v>
                </c:pt>
                <c:pt idx="27246">
                  <c:v>1.24016E-2</c:v>
                </c:pt>
                <c:pt idx="27247">
                  <c:v>6.1464299999999996E-3</c:v>
                </c:pt>
                <c:pt idx="27248">
                  <c:v>3.4027100000000002E-3</c:v>
                </c:pt>
                <c:pt idx="27249">
                  <c:v>-8.4714899999999999E-3</c:v>
                </c:pt>
                <c:pt idx="27250">
                  <c:v>1.4384299999999999E-2</c:v>
                </c:pt>
                <c:pt idx="27251">
                  <c:v>1.22375E-2</c:v>
                </c:pt>
                <c:pt idx="27252">
                  <c:v>2.0716700000000001E-2</c:v>
                </c:pt>
                <c:pt idx="27253">
                  <c:v>1.1961899999999999E-2</c:v>
                </c:pt>
                <c:pt idx="27254">
                  <c:v>2.34995E-2</c:v>
                </c:pt>
                <c:pt idx="27255">
                  <c:v>3.05939E-2</c:v>
                </c:pt>
                <c:pt idx="27256">
                  <c:v>2.8824800000000001E-2</c:v>
                </c:pt>
                <c:pt idx="27257">
                  <c:v>3.59955E-2</c:v>
                </c:pt>
                <c:pt idx="27258">
                  <c:v>3.0158000000000001E-2</c:v>
                </c:pt>
                <c:pt idx="27259">
                  <c:v>4.1406600000000002E-2</c:v>
                </c:pt>
                <c:pt idx="27260">
                  <c:v>1.28927E-2</c:v>
                </c:pt>
                <c:pt idx="27261">
                  <c:v>2.1554E-2</c:v>
                </c:pt>
                <c:pt idx="27262">
                  <c:v>4.8871999999999999E-2</c:v>
                </c:pt>
                <c:pt idx="27263">
                  <c:v>4.6431500000000001E-2</c:v>
                </c:pt>
                <c:pt idx="27264">
                  <c:v>5.2393000000000002E-2</c:v>
                </c:pt>
                <c:pt idx="27265">
                  <c:v>2.32973E-2</c:v>
                </c:pt>
                <c:pt idx="27266">
                  <c:v>5.2528399999999999E-3</c:v>
                </c:pt>
                <c:pt idx="27267">
                  <c:v>1.20001E-2</c:v>
                </c:pt>
                <c:pt idx="27268">
                  <c:v>2.62709E-2</c:v>
                </c:pt>
                <c:pt idx="27269">
                  <c:v>1.73063E-2</c:v>
                </c:pt>
                <c:pt idx="27270">
                  <c:v>4.0960299999999996E-3</c:v>
                </c:pt>
                <c:pt idx="27271">
                  <c:v>-9.7618099999999992E-3</c:v>
                </c:pt>
                <c:pt idx="27272">
                  <c:v>-1.11961E-3</c:v>
                </c:pt>
                <c:pt idx="27273">
                  <c:v>1.45779E-2</c:v>
                </c:pt>
                <c:pt idx="27274">
                  <c:v>1.8015900000000001E-2</c:v>
                </c:pt>
                <c:pt idx="27275">
                  <c:v>-2.3775100000000002E-3</c:v>
                </c:pt>
                <c:pt idx="27276">
                  <c:v>5.0430300000000004E-3</c:v>
                </c:pt>
                <c:pt idx="27277">
                  <c:v>3.9672900000000002E-4</c:v>
                </c:pt>
                <c:pt idx="27278">
                  <c:v>-5.6543399999999999E-3</c:v>
                </c:pt>
                <c:pt idx="27279">
                  <c:v>2.54402E-2</c:v>
                </c:pt>
                <c:pt idx="27280">
                  <c:v>-1.3854E-2</c:v>
                </c:pt>
                <c:pt idx="27281">
                  <c:v>-2.2040400000000002E-2</c:v>
                </c:pt>
                <c:pt idx="27282">
                  <c:v>-5.1279100000000003E-3</c:v>
                </c:pt>
                <c:pt idx="27283">
                  <c:v>-3.1588600000000001E-2</c:v>
                </c:pt>
                <c:pt idx="27284">
                  <c:v>-4.4736900000000003E-2</c:v>
                </c:pt>
                <c:pt idx="27285">
                  <c:v>-2.57053E-2</c:v>
                </c:pt>
                <c:pt idx="27286">
                  <c:v>-1.2822200000000001E-2</c:v>
                </c:pt>
                <c:pt idx="27287">
                  <c:v>-2.7353300000000001E-2</c:v>
                </c:pt>
                <c:pt idx="27288">
                  <c:v>-3.6400799999999997E-2</c:v>
                </c:pt>
                <c:pt idx="27289">
                  <c:v>-9.8152199999999995E-3</c:v>
                </c:pt>
                <c:pt idx="27290">
                  <c:v>-4.0155400000000001E-2</c:v>
                </c:pt>
                <c:pt idx="27291">
                  <c:v>-2.7236900000000001E-2</c:v>
                </c:pt>
                <c:pt idx="27292">
                  <c:v>-2.13203E-2</c:v>
                </c:pt>
                <c:pt idx="27293">
                  <c:v>-2.9108999999999999E-2</c:v>
                </c:pt>
                <c:pt idx="27294">
                  <c:v>-1.7012599999999999E-2</c:v>
                </c:pt>
                <c:pt idx="27295">
                  <c:v>-2.4195700000000001E-2</c:v>
                </c:pt>
                <c:pt idx="27296">
                  <c:v>-3.23486E-3</c:v>
                </c:pt>
                <c:pt idx="27297">
                  <c:v>-2.8760899999999999E-2</c:v>
                </c:pt>
                <c:pt idx="27298">
                  <c:v>-2.9762299999999998E-2</c:v>
                </c:pt>
                <c:pt idx="27299">
                  <c:v>-2.26746E-2</c:v>
                </c:pt>
                <c:pt idx="27300">
                  <c:v>-2.0172099999999998E-2</c:v>
                </c:pt>
                <c:pt idx="27301">
                  <c:v>-1.19209E-4</c:v>
                </c:pt>
                <c:pt idx="27302">
                  <c:v>-3.85857E-3</c:v>
                </c:pt>
                <c:pt idx="27303">
                  <c:v>-2.7729E-2</c:v>
                </c:pt>
                <c:pt idx="27304">
                  <c:v>-2.60839E-2</c:v>
                </c:pt>
                <c:pt idx="27305">
                  <c:v>-2.2070900000000001E-2</c:v>
                </c:pt>
                <c:pt idx="27306">
                  <c:v>-2.1863899999999999E-2</c:v>
                </c:pt>
                <c:pt idx="27307">
                  <c:v>-1.20258E-2</c:v>
                </c:pt>
                <c:pt idx="27308">
                  <c:v>-1.9465400000000001E-2</c:v>
                </c:pt>
                <c:pt idx="27309">
                  <c:v>-1.21078E-2</c:v>
                </c:pt>
                <c:pt idx="27310">
                  <c:v>-1.3381000000000001E-2</c:v>
                </c:pt>
                <c:pt idx="27311">
                  <c:v>-1.17474E-2</c:v>
                </c:pt>
                <c:pt idx="27312">
                  <c:v>-1.0842299999999999E-2</c:v>
                </c:pt>
                <c:pt idx="27313">
                  <c:v>-1.8213300000000002E-2</c:v>
                </c:pt>
                <c:pt idx="27314">
                  <c:v>-3.2306700000000001E-2</c:v>
                </c:pt>
                <c:pt idx="27315">
                  <c:v>-3.2703400000000001E-2</c:v>
                </c:pt>
                <c:pt idx="27316">
                  <c:v>-2.6484500000000001E-2</c:v>
                </c:pt>
                <c:pt idx="27317">
                  <c:v>-2.42682E-2</c:v>
                </c:pt>
                <c:pt idx="27318">
                  <c:v>-1.2322400000000001E-2</c:v>
                </c:pt>
                <c:pt idx="27319">
                  <c:v>-2.4343500000000001E-2</c:v>
                </c:pt>
                <c:pt idx="27320">
                  <c:v>-3.0488000000000001E-2</c:v>
                </c:pt>
                <c:pt idx="27321">
                  <c:v>-3.8976700000000002E-3</c:v>
                </c:pt>
                <c:pt idx="27322">
                  <c:v>-9.5253000000000004E-3</c:v>
                </c:pt>
                <c:pt idx="27323">
                  <c:v>1.39332E-3</c:v>
                </c:pt>
                <c:pt idx="27324">
                  <c:v>-6.0329399999999997E-3</c:v>
                </c:pt>
                <c:pt idx="27325">
                  <c:v>2.3824700000000001E-2</c:v>
                </c:pt>
                <c:pt idx="27326">
                  <c:v>-5.9366200000000001E-3</c:v>
                </c:pt>
                <c:pt idx="27327">
                  <c:v>-1.0843300000000001E-3</c:v>
                </c:pt>
                <c:pt idx="27328">
                  <c:v>1.3704300000000001E-2</c:v>
                </c:pt>
                <c:pt idx="27329">
                  <c:v>-6.5708199999999998E-3</c:v>
                </c:pt>
                <c:pt idx="27330">
                  <c:v>-3.1413999999999999E-3</c:v>
                </c:pt>
                <c:pt idx="27331">
                  <c:v>1.9573199999999999E-2</c:v>
                </c:pt>
                <c:pt idx="27332">
                  <c:v>2.1939299999999998E-2</c:v>
                </c:pt>
                <c:pt idx="27333">
                  <c:v>4.4879899999999999E-3</c:v>
                </c:pt>
                <c:pt idx="27334">
                  <c:v>1.1793100000000001E-2</c:v>
                </c:pt>
                <c:pt idx="27335">
                  <c:v>-5.6772200000000002E-3</c:v>
                </c:pt>
                <c:pt idx="27336">
                  <c:v>-1.42574E-3</c:v>
                </c:pt>
                <c:pt idx="27337">
                  <c:v>1.3135000000000001E-2</c:v>
                </c:pt>
                <c:pt idx="27338">
                  <c:v>-1.13916E-2</c:v>
                </c:pt>
                <c:pt idx="27339">
                  <c:v>-7.4748999999999996E-3</c:v>
                </c:pt>
                <c:pt idx="27340">
                  <c:v>-1.2867E-2</c:v>
                </c:pt>
                <c:pt idx="27341">
                  <c:v>-4.529E-3</c:v>
                </c:pt>
                <c:pt idx="27342">
                  <c:v>6.2904399999999996E-3</c:v>
                </c:pt>
                <c:pt idx="27343">
                  <c:v>1.2578999999999999E-3</c:v>
                </c:pt>
                <c:pt idx="27344">
                  <c:v>-3.9777800000000002E-3</c:v>
                </c:pt>
                <c:pt idx="27345">
                  <c:v>-1.01099E-2</c:v>
                </c:pt>
                <c:pt idx="27346">
                  <c:v>1.0087E-2</c:v>
                </c:pt>
                <c:pt idx="27347">
                  <c:v>8.1853900000000007E-3</c:v>
                </c:pt>
                <c:pt idx="27348">
                  <c:v>-3.29685E-3</c:v>
                </c:pt>
                <c:pt idx="27349">
                  <c:v>7.5006500000000002E-3</c:v>
                </c:pt>
                <c:pt idx="27350">
                  <c:v>1.9331000000000001E-2</c:v>
                </c:pt>
                <c:pt idx="27351">
                  <c:v>-4.6901699999999996E-3</c:v>
                </c:pt>
                <c:pt idx="27352">
                  <c:v>-1.9950900000000001E-2</c:v>
                </c:pt>
                <c:pt idx="27353">
                  <c:v>9.62257E-4</c:v>
                </c:pt>
                <c:pt idx="27354">
                  <c:v>-5.8908500000000004E-3</c:v>
                </c:pt>
                <c:pt idx="27355">
                  <c:v>-5.0287200000000004E-3</c:v>
                </c:pt>
                <c:pt idx="27356">
                  <c:v>2.4043999999999999E-2</c:v>
                </c:pt>
                <c:pt idx="27357">
                  <c:v>-6.3819899999999997E-3</c:v>
                </c:pt>
                <c:pt idx="27358">
                  <c:v>-4.2476700000000003E-3</c:v>
                </c:pt>
                <c:pt idx="27359">
                  <c:v>-4.7349899999999997E-3</c:v>
                </c:pt>
                <c:pt idx="27360">
                  <c:v>2.39229E-2</c:v>
                </c:pt>
                <c:pt idx="27361">
                  <c:v>1.1922800000000001E-2</c:v>
                </c:pt>
                <c:pt idx="27362">
                  <c:v>2.24113E-3</c:v>
                </c:pt>
                <c:pt idx="27363">
                  <c:v>5.09071E-3</c:v>
                </c:pt>
                <c:pt idx="27364">
                  <c:v>1.4534000000000001E-3</c:v>
                </c:pt>
                <c:pt idx="27365">
                  <c:v>-6.3648200000000002E-3</c:v>
                </c:pt>
                <c:pt idx="27366">
                  <c:v>-3.0448900000000001E-2</c:v>
                </c:pt>
                <c:pt idx="27367">
                  <c:v>-3.3410099999999998E-2</c:v>
                </c:pt>
                <c:pt idx="27368">
                  <c:v>-3.1982400000000001E-2</c:v>
                </c:pt>
                <c:pt idx="27369">
                  <c:v>-1.8243800000000001E-2</c:v>
                </c:pt>
                <c:pt idx="27370">
                  <c:v>-1.4342300000000001E-2</c:v>
                </c:pt>
                <c:pt idx="27371">
                  <c:v>-5.5360799999999996E-3</c:v>
                </c:pt>
                <c:pt idx="27372">
                  <c:v>-9.7694400000000008E-3</c:v>
                </c:pt>
                <c:pt idx="27373">
                  <c:v>-4.2791399999999999E-3</c:v>
                </c:pt>
                <c:pt idx="27374">
                  <c:v>-2.2684099999999999E-2</c:v>
                </c:pt>
                <c:pt idx="27375">
                  <c:v>-2.6376699999999999E-2</c:v>
                </c:pt>
                <c:pt idx="27376">
                  <c:v>-1.6840000000000001E-2</c:v>
                </c:pt>
                <c:pt idx="27377">
                  <c:v>-1.9306199999999999E-2</c:v>
                </c:pt>
                <c:pt idx="27378">
                  <c:v>-1.54285E-2</c:v>
                </c:pt>
                <c:pt idx="27379">
                  <c:v>-5.8488799999999999E-3</c:v>
                </c:pt>
                <c:pt idx="27380">
                  <c:v>-1.15204E-3</c:v>
                </c:pt>
                <c:pt idx="27381">
                  <c:v>-3.2961799999999999E-2</c:v>
                </c:pt>
                <c:pt idx="27382">
                  <c:v>-3.0148500000000002E-2</c:v>
                </c:pt>
                <c:pt idx="27383">
                  <c:v>-4.2470899999999999E-2</c:v>
                </c:pt>
                <c:pt idx="27384">
                  <c:v>-2.90604E-2</c:v>
                </c:pt>
                <c:pt idx="27385">
                  <c:v>-2.75841E-2</c:v>
                </c:pt>
                <c:pt idx="27386">
                  <c:v>-3.9607000000000003E-2</c:v>
                </c:pt>
                <c:pt idx="27387">
                  <c:v>-4.2932499999999998E-2</c:v>
                </c:pt>
                <c:pt idx="27388">
                  <c:v>-2.8861000000000001E-2</c:v>
                </c:pt>
                <c:pt idx="27389">
                  <c:v>2.4700200000000002E-4</c:v>
                </c:pt>
                <c:pt idx="27390">
                  <c:v>-1.6461400000000001E-2</c:v>
                </c:pt>
                <c:pt idx="27391">
                  <c:v>-2.92339E-2</c:v>
                </c:pt>
                <c:pt idx="27392">
                  <c:v>-4.6125399999999997E-2</c:v>
                </c:pt>
                <c:pt idx="27393">
                  <c:v>-2.38838E-2</c:v>
                </c:pt>
                <c:pt idx="27394">
                  <c:v>-1.24073E-3</c:v>
                </c:pt>
                <c:pt idx="27395">
                  <c:v>-1.5177700000000001E-2</c:v>
                </c:pt>
                <c:pt idx="27396">
                  <c:v>-9.1247600000000009E-3</c:v>
                </c:pt>
                <c:pt idx="27397">
                  <c:v>-2.6358599999999999E-2</c:v>
                </c:pt>
                <c:pt idx="27398">
                  <c:v>-5.3567900000000002E-3</c:v>
                </c:pt>
                <c:pt idx="27399">
                  <c:v>-1.0101300000000001E-2</c:v>
                </c:pt>
                <c:pt idx="27400">
                  <c:v>1.06144E-2</c:v>
                </c:pt>
                <c:pt idx="27401">
                  <c:v>-2.2220600000000001E-3</c:v>
                </c:pt>
                <c:pt idx="27402">
                  <c:v>-1.5722300000000002E-2</c:v>
                </c:pt>
                <c:pt idx="27403">
                  <c:v>-5.7935699999999996E-3</c:v>
                </c:pt>
                <c:pt idx="27404">
                  <c:v>2.77033E-2</c:v>
                </c:pt>
                <c:pt idx="27405">
                  <c:v>1.36299E-2</c:v>
                </c:pt>
                <c:pt idx="27406">
                  <c:v>-8.2845699999999998E-3</c:v>
                </c:pt>
                <c:pt idx="27407">
                  <c:v>-2.1987E-2</c:v>
                </c:pt>
                <c:pt idx="27408">
                  <c:v>1.78719E-2</c:v>
                </c:pt>
                <c:pt idx="27409">
                  <c:v>-1.1795999999999999E-2</c:v>
                </c:pt>
                <c:pt idx="27410">
                  <c:v>-3.3950800000000003E-2</c:v>
                </c:pt>
                <c:pt idx="27411">
                  <c:v>-1.4711399999999999E-2</c:v>
                </c:pt>
                <c:pt idx="27412">
                  <c:v>-1.98555E-3</c:v>
                </c:pt>
                <c:pt idx="27413">
                  <c:v>-1.55373E-2</c:v>
                </c:pt>
                <c:pt idx="27414">
                  <c:v>4.62627E-3</c:v>
                </c:pt>
                <c:pt idx="27415">
                  <c:v>7.8859299999999993E-3</c:v>
                </c:pt>
                <c:pt idx="27416" formatCode="0.00E+00">
                  <c:v>-5.9471100000000002E-3</c:v>
                </c:pt>
                <c:pt idx="27417">
                  <c:v>-2.4043999999999999E-2</c:v>
                </c:pt>
                <c:pt idx="27418">
                  <c:v>-2.6488299999999999E-2</c:v>
                </c:pt>
                <c:pt idx="27419">
                  <c:v>-3.39251E-2</c:v>
                </c:pt>
                <c:pt idx="27420">
                  <c:v>-2.7675600000000002E-2</c:v>
                </c:pt>
                <c:pt idx="27421">
                  <c:v>-1.5089999999999999E-2</c:v>
                </c:pt>
                <c:pt idx="27422">
                  <c:v>-3.9167399999999998E-2</c:v>
                </c:pt>
                <c:pt idx="27423">
                  <c:v>-2.9430399999999999E-2</c:v>
                </c:pt>
                <c:pt idx="27424">
                  <c:v>-2.8472899999999999E-2</c:v>
                </c:pt>
                <c:pt idx="27425">
                  <c:v>-2.7317999999999999E-2</c:v>
                </c:pt>
                <c:pt idx="27426">
                  <c:v>-4.4737800000000001E-2</c:v>
                </c:pt>
                <c:pt idx="27427">
                  <c:v>-3.73058E-2</c:v>
                </c:pt>
                <c:pt idx="27428">
                  <c:v>-5.5007E-2</c:v>
                </c:pt>
                <c:pt idx="27429">
                  <c:v>-2.1785700000000002E-2</c:v>
                </c:pt>
                <c:pt idx="27430">
                  <c:v>-2.0508800000000001E-2</c:v>
                </c:pt>
                <c:pt idx="27431">
                  <c:v>-3.9415400000000003E-3</c:v>
                </c:pt>
                <c:pt idx="27432">
                  <c:v>-2.7345700000000001E-2</c:v>
                </c:pt>
                <c:pt idx="27433">
                  <c:v>-2.3693100000000002E-2</c:v>
                </c:pt>
                <c:pt idx="27434">
                  <c:v>-4.1947400000000003E-2</c:v>
                </c:pt>
                <c:pt idx="27435">
                  <c:v>-2.9175800000000002E-2</c:v>
                </c:pt>
                <c:pt idx="27436">
                  <c:v>-2.97422E-2</c:v>
                </c:pt>
                <c:pt idx="27437">
                  <c:v>-4.6008100000000003E-2</c:v>
                </c:pt>
                <c:pt idx="27438">
                  <c:v>-5.2645699999999997E-2</c:v>
                </c:pt>
                <c:pt idx="27439">
                  <c:v>-3.1254799999999999E-2</c:v>
                </c:pt>
                <c:pt idx="27440">
                  <c:v>-1.24168E-2</c:v>
                </c:pt>
                <c:pt idx="27441">
                  <c:v>-1.2763E-2</c:v>
                </c:pt>
                <c:pt idx="27442">
                  <c:v>-1.35117E-2</c:v>
                </c:pt>
                <c:pt idx="27443">
                  <c:v>-2.3682600000000002E-2</c:v>
                </c:pt>
                <c:pt idx="27444">
                  <c:v>-8.4619499999999993E-3</c:v>
                </c:pt>
                <c:pt idx="27445">
                  <c:v>-1.79501E-2</c:v>
                </c:pt>
                <c:pt idx="27446">
                  <c:v>-1.5665100000000001E-2</c:v>
                </c:pt>
                <c:pt idx="27447">
                  <c:v>-2.50978E-2</c:v>
                </c:pt>
                <c:pt idx="27448">
                  <c:v>-1.0707899999999999E-2</c:v>
                </c:pt>
                <c:pt idx="27449">
                  <c:v>-2.8095199999999998E-3</c:v>
                </c:pt>
                <c:pt idx="27450">
                  <c:v>-1.0936700000000001E-2</c:v>
                </c:pt>
                <c:pt idx="27451">
                  <c:v>-1.6298300000000001E-3</c:v>
                </c:pt>
                <c:pt idx="27452">
                  <c:v>2.29836E-4</c:v>
                </c:pt>
                <c:pt idx="27453">
                  <c:v>-3.5343200000000001E-3</c:v>
                </c:pt>
                <c:pt idx="27454">
                  <c:v>-1.8199900000000001E-2</c:v>
                </c:pt>
                <c:pt idx="27455">
                  <c:v>-6.2999700000000002E-3</c:v>
                </c:pt>
                <c:pt idx="27456">
                  <c:v>3.1999600000000003E-2</c:v>
                </c:pt>
                <c:pt idx="27457">
                  <c:v>2.40784E-2</c:v>
                </c:pt>
                <c:pt idx="27458">
                  <c:v>-1.2607600000000001E-3</c:v>
                </c:pt>
                <c:pt idx="27459">
                  <c:v>-1.8160800000000001E-2</c:v>
                </c:pt>
                <c:pt idx="27460">
                  <c:v>8.5086799999999994E-3</c:v>
                </c:pt>
                <c:pt idx="27461">
                  <c:v>2.4567599999999998E-2</c:v>
                </c:pt>
                <c:pt idx="27462">
                  <c:v>-8.0518699999999992E-3</c:v>
                </c:pt>
                <c:pt idx="27463">
                  <c:v>-1.9984200000000001E-2</c:v>
                </c:pt>
                <c:pt idx="27464">
                  <c:v>-2.4499900000000002E-2</c:v>
                </c:pt>
                <c:pt idx="27465">
                  <c:v>-7.4224499999999997E-3</c:v>
                </c:pt>
                <c:pt idx="27466">
                  <c:v>-8.0089600000000007E-3</c:v>
                </c:pt>
                <c:pt idx="27467">
                  <c:v>-1.0280599999999999E-3</c:v>
                </c:pt>
                <c:pt idx="27468">
                  <c:v>-2.2232999999999999E-2</c:v>
                </c:pt>
                <c:pt idx="27469">
                  <c:v>-1.0698300000000001E-2</c:v>
                </c:pt>
                <c:pt idx="27470">
                  <c:v>1.18055E-2</c:v>
                </c:pt>
                <c:pt idx="27471">
                  <c:v>4.9257299999999997E-3</c:v>
                </c:pt>
                <c:pt idx="27472">
                  <c:v>-1.22366E-2</c:v>
                </c:pt>
                <c:pt idx="27473">
                  <c:v>-8.8596300000000003E-4</c:v>
                </c:pt>
                <c:pt idx="27474">
                  <c:v>6.9999700000000005E-4</c:v>
                </c:pt>
                <c:pt idx="27475">
                  <c:v>6.5040599999999999E-3</c:v>
                </c:pt>
                <c:pt idx="27476">
                  <c:v>4.7292699999999998E-3</c:v>
                </c:pt>
                <c:pt idx="27477">
                  <c:v>-5.74589E-3</c:v>
                </c:pt>
                <c:pt idx="27478">
                  <c:v>-4.0626500000000001E-3</c:v>
                </c:pt>
                <c:pt idx="27479">
                  <c:v>-2.5176E-2</c:v>
                </c:pt>
                <c:pt idx="27480">
                  <c:v>1.8777799999999999E-3</c:v>
                </c:pt>
                <c:pt idx="27481">
                  <c:v>-6.8254500000000003E-3</c:v>
                </c:pt>
                <c:pt idx="27482">
                  <c:v>6.6051499999999997E-3</c:v>
                </c:pt>
                <c:pt idx="27483">
                  <c:v>-2.5434500000000001E-3</c:v>
                </c:pt>
                <c:pt idx="27484">
                  <c:v>-3.3187899999999998E-4</c:v>
                </c:pt>
                <c:pt idx="27485">
                  <c:v>1.2023000000000001E-2</c:v>
                </c:pt>
                <c:pt idx="27486">
                  <c:v>-3.5847700000000003E-2</c:v>
                </c:pt>
                <c:pt idx="27487">
                  <c:v>-3.3268899999999997E-2</c:v>
                </c:pt>
                <c:pt idx="27488">
                  <c:v>-1.9326200000000002E-2</c:v>
                </c:pt>
                <c:pt idx="27489">
                  <c:v>-2.2197700000000001E-2</c:v>
                </c:pt>
                <c:pt idx="27490">
                  <c:v>-2.29187E-2</c:v>
                </c:pt>
                <c:pt idx="27491">
                  <c:v>-3.8463600000000001E-2</c:v>
                </c:pt>
                <c:pt idx="27492">
                  <c:v>-2.5325799999999999E-2</c:v>
                </c:pt>
                <c:pt idx="27493">
                  <c:v>-2.9682199999999999E-2</c:v>
                </c:pt>
                <c:pt idx="27494">
                  <c:v>-3.2736800000000003E-2</c:v>
                </c:pt>
                <c:pt idx="27495">
                  <c:v>-3.0030299999999999E-2</c:v>
                </c:pt>
                <c:pt idx="27496">
                  <c:v>-3.9872199999999997E-2</c:v>
                </c:pt>
                <c:pt idx="27497">
                  <c:v>-2.3345000000000001E-2</c:v>
                </c:pt>
                <c:pt idx="27498">
                  <c:v>-3.6604900000000003E-2</c:v>
                </c:pt>
                <c:pt idx="27499">
                  <c:v>-2.6941300000000001E-2</c:v>
                </c:pt>
                <c:pt idx="27500">
                  <c:v>-6.9103200000000002E-3</c:v>
                </c:pt>
                <c:pt idx="27501">
                  <c:v>-1.9921299999999999E-2</c:v>
                </c:pt>
                <c:pt idx="27502">
                  <c:v>-2.0940799999999999E-2</c:v>
                </c:pt>
                <c:pt idx="27503">
                  <c:v>-9.84669E-3</c:v>
                </c:pt>
                <c:pt idx="27504">
                  <c:v>-2.6781099999999999E-2</c:v>
                </c:pt>
                <c:pt idx="27505">
                  <c:v>-7.2317099999999997E-3</c:v>
                </c:pt>
                <c:pt idx="27506">
                  <c:v>7.44343E-3</c:v>
                </c:pt>
                <c:pt idx="27507">
                  <c:v>-5.3796800000000004E-3</c:v>
                </c:pt>
                <c:pt idx="27508">
                  <c:v>-5.3243600000000002E-3</c:v>
                </c:pt>
                <c:pt idx="27509">
                  <c:v>8.3293900000000008E-3</c:v>
                </c:pt>
                <c:pt idx="27510">
                  <c:v>6.5565099999999998E-3</c:v>
                </c:pt>
                <c:pt idx="27511">
                  <c:v>-5.1450699999999999E-3</c:v>
                </c:pt>
                <c:pt idx="27512">
                  <c:v>1.21479E-2</c:v>
                </c:pt>
                <c:pt idx="27513">
                  <c:v>-1.5598300000000001E-2</c:v>
                </c:pt>
                <c:pt idx="27514">
                  <c:v>-1.6677899999999999E-2</c:v>
                </c:pt>
                <c:pt idx="27515">
                  <c:v>-9.6988700000000001E-3</c:v>
                </c:pt>
                <c:pt idx="27516">
                  <c:v>7.5502399999999997E-3</c:v>
                </c:pt>
                <c:pt idx="27517">
                  <c:v>-8.4524200000000004E-3</c:v>
                </c:pt>
                <c:pt idx="27518">
                  <c:v>-1.5605900000000001E-2</c:v>
                </c:pt>
                <c:pt idx="27519">
                  <c:v>-1.48659E-2</c:v>
                </c:pt>
                <c:pt idx="27520">
                  <c:v>-1.9285199999999999E-2</c:v>
                </c:pt>
                <c:pt idx="27521">
                  <c:v>-2.50225E-2</c:v>
                </c:pt>
                <c:pt idx="27522">
                  <c:v>-1.09119E-2</c:v>
                </c:pt>
                <c:pt idx="27523">
                  <c:v>-2.2855799999999999E-2</c:v>
                </c:pt>
                <c:pt idx="27524">
                  <c:v>-2.6852600000000001E-2</c:v>
                </c:pt>
                <c:pt idx="27525">
                  <c:v>-3.6211E-2</c:v>
                </c:pt>
                <c:pt idx="27526">
                  <c:v>-1.7397900000000001E-2</c:v>
                </c:pt>
                <c:pt idx="27527">
                  <c:v>-1.6771299999999999E-2</c:v>
                </c:pt>
                <c:pt idx="27528">
                  <c:v>-1.77603E-2</c:v>
                </c:pt>
                <c:pt idx="27529">
                  <c:v>-2.7574499999999998E-2</c:v>
                </c:pt>
                <c:pt idx="27530">
                  <c:v>-1.5633600000000001E-2</c:v>
                </c:pt>
                <c:pt idx="27531">
                  <c:v>-2.3591000000000001E-2</c:v>
                </c:pt>
                <c:pt idx="27532">
                  <c:v>-3.2559400000000002E-2</c:v>
                </c:pt>
                <c:pt idx="27533">
                  <c:v>-1.9554100000000001E-2</c:v>
                </c:pt>
                <c:pt idx="27534">
                  <c:v>-2.4718299999999999E-2</c:v>
                </c:pt>
                <c:pt idx="27535">
                  <c:v>-1.57833E-2</c:v>
                </c:pt>
                <c:pt idx="27536">
                  <c:v>-1.2619E-2</c:v>
                </c:pt>
                <c:pt idx="27537">
                  <c:v>-2.1898299999999999E-2</c:v>
                </c:pt>
                <c:pt idx="27538">
                  <c:v>-1.7833700000000001E-4</c:v>
                </c:pt>
                <c:pt idx="27539">
                  <c:v>-1.44768E-3</c:v>
                </c:pt>
                <c:pt idx="27540">
                  <c:v>8.1319800000000005E-3</c:v>
                </c:pt>
                <c:pt idx="27541">
                  <c:v>2.83384E-2</c:v>
                </c:pt>
                <c:pt idx="27542">
                  <c:v>9.6292500000000007E-3</c:v>
                </c:pt>
                <c:pt idx="27543">
                  <c:v>1.8506100000000001E-2</c:v>
                </c:pt>
                <c:pt idx="27544">
                  <c:v>1.5159600000000001E-2</c:v>
                </c:pt>
                <c:pt idx="27545">
                  <c:v>1.7893800000000001E-2</c:v>
                </c:pt>
                <c:pt idx="27546">
                  <c:v>-8.5916499999999993E-3</c:v>
                </c:pt>
                <c:pt idx="27547">
                  <c:v>1.2199399999999999E-2</c:v>
                </c:pt>
                <c:pt idx="27548">
                  <c:v>2.8554900000000001E-2</c:v>
                </c:pt>
                <c:pt idx="27549">
                  <c:v>-3.5293600000000001E-2</c:v>
                </c:pt>
                <c:pt idx="27550">
                  <c:v>-1.8257099999999998E-2</c:v>
                </c:pt>
                <c:pt idx="27551">
                  <c:v>5.1593799999999999E-3</c:v>
                </c:pt>
                <c:pt idx="27552">
                  <c:v>3.2335299999999997E-2</c:v>
                </c:pt>
                <c:pt idx="27553">
                  <c:v>5.3482099999999999E-3</c:v>
                </c:pt>
                <c:pt idx="27554">
                  <c:v>2.5044400000000001E-2</c:v>
                </c:pt>
                <c:pt idx="27555">
                  <c:v>1.12963E-2</c:v>
                </c:pt>
                <c:pt idx="27556">
                  <c:v>6.90174E-3</c:v>
                </c:pt>
                <c:pt idx="27557">
                  <c:v>4.2232499999999999E-2</c:v>
                </c:pt>
                <c:pt idx="27558">
                  <c:v>2.4115600000000001E-2</c:v>
                </c:pt>
                <c:pt idx="27559">
                  <c:v>2.5336299999999999E-2</c:v>
                </c:pt>
                <c:pt idx="27560">
                  <c:v>-1.7170000000000001E-2</c:v>
                </c:pt>
                <c:pt idx="27561">
                  <c:v>1.17397E-2</c:v>
                </c:pt>
                <c:pt idx="27562">
                  <c:v>2.6036299999999998E-2</c:v>
                </c:pt>
                <c:pt idx="27563">
                  <c:v>3.2709099999999998E-2</c:v>
                </c:pt>
                <c:pt idx="27564">
                  <c:v>1.06812E-2</c:v>
                </c:pt>
                <c:pt idx="27565">
                  <c:v>-1.0676400000000001E-2</c:v>
                </c:pt>
                <c:pt idx="27566">
                  <c:v>9.9782900000000008E-3</c:v>
                </c:pt>
                <c:pt idx="27567">
                  <c:v>1.5192000000000001E-3</c:v>
                </c:pt>
                <c:pt idx="27568">
                  <c:v>2.5405900000000001E-3</c:v>
                </c:pt>
                <c:pt idx="27569">
                  <c:v>-1.53542E-4</c:v>
                </c:pt>
                <c:pt idx="27570">
                  <c:v>2.7732799999999999E-3</c:v>
                </c:pt>
                <c:pt idx="27571">
                  <c:v>6.7062399999999996E-3</c:v>
                </c:pt>
                <c:pt idx="27572">
                  <c:v>-7.2746299999999998E-3</c:v>
                </c:pt>
                <c:pt idx="27573">
                  <c:v>2.0403899999999999E-2</c:v>
                </c:pt>
                <c:pt idx="27574">
                  <c:v>3.8299599999999999E-3</c:v>
                </c:pt>
                <c:pt idx="27575">
                  <c:v>1.5934899999999998E-2</c:v>
                </c:pt>
                <c:pt idx="27576">
                  <c:v>-1.6706499999999999E-2</c:v>
                </c:pt>
                <c:pt idx="27577">
                  <c:v>-7.8782999999999995E-3</c:v>
                </c:pt>
                <c:pt idx="27578">
                  <c:v>-3.0507099999999999E-2</c:v>
                </c:pt>
                <c:pt idx="27579">
                  <c:v>-1.5533399999999999E-2</c:v>
                </c:pt>
                <c:pt idx="27580">
                  <c:v>-2.0025299999999999E-2</c:v>
                </c:pt>
                <c:pt idx="27581">
                  <c:v>-2.5725399999999999E-2</c:v>
                </c:pt>
                <c:pt idx="27582">
                  <c:v>-3.3973700000000003E-2</c:v>
                </c:pt>
                <c:pt idx="27583">
                  <c:v>-3.8813599999999997E-2</c:v>
                </c:pt>
                <c:pt idx="27584">
                  <c:v>-6.7110099999999999E-3</c:v>
                </c:pt>
                <c:pt idx="27585">
                  <c:v>-2.66781E-2</c:v>
                </c:pt>
                <c:pt idx="27586">
                  <c:v>-2.57807E-2</c:v>
                </c:pt>
                <c:pt idx="27587">
                  <c:v>-2.76823E-2</c:v>
                </c:pt>
                <c:pt idx="27588">
                  <c:v>-3.0021700000000002E-3</c:v>
                </c:pt>
                <c:pt idx="27589">
                  <c:v>-2.1659899999999999E-2</c:v>
                </c:pt>
                <c:pt idx="27590">
                  <c:v>-1.48726E-2</c:v>
                </c:pt>
                <c:pt idx="27591">
                  <c:v>-1.7886200000000001E-2</c:v>
                </c:pt>
                <c:pt idx="27592">
                  <c:v>-4.3554300000000004E-3</c:v>
                </c:pt>
                <c:pt idx="27593">
                  <c:v>7.8392000000000002E-4</c:v>
                </c:pt>
                <c:pt idx="27594">
                  <c:v>-3.4011800000000002E-2</c:v>
                </c:pt>
                <c:pt idx="27595">
                  <c:v>-2.19116E-2</c:v>
                </c:pt>
                <c:pt idx="27596">
                  <c:v>2.5016799999999999E-2</c:v>
                </c:pt>
                <c:pt idx="27597">
                  <c:v>2.2463799999999999E-2</c:v>
                </c:pt>
                <c:pt idx="27598">
                  <c:v>9.7084000000000007E-3</c:v>
                </c:pt>
                <c:pt idx="27599">
                  <c:v>-2.27356E-3</c:v>
                </c:pt>
                <c:pt idx="27600">
                  <c:v>1.11237E-2</c:v>
                </c:pt>
                <c:pt idx="27601">
                  <c:v>3.7670100000000001E-4</c:v>
                </c:pt>
                <c:pt idx="27602">
                  <c:v>1.0038399999999999E-2</c:v>
                </c:pt>
                <c:pt idx="27603">
                  <c:v>-4.2924900000000004E-3</c:v>
                </c:pt>
                <c:pt idx="27604">
                  <c:v>4.7111499999999999E-3</c:v>
                </c:pt>
                <c:pt idx="27605">
                  <c:v>1.3002400000000001E-2</c:v>
                </c:pt>
                <c:pt idx="27606">
                  <c:v>9.9315600000000007E-3</c:v>
                </c:pt>
                <c:pt idx="27607">
                  <c:v>1.3033899999999999E-2</c:v>
                </c:pt>
                <c:pt idx="27608">
                  <c:v>3.2940900000000002E-2</c:v>
                </c:pt>
                <c:pt idx="27609">
                  <c:v>3.6889100000000001E-2</c:v>
                </c:pt>
                <c:pt idx="27610">
                  <c:v>-6.8969699999999997E-3</c:v>
                </c:pt>
                <c:pt idx="27611">
                  <c:v>3.3279400000000001E-2</c:v>
                </c:pt>
                <c:pt idx="27612">
                  <c:v>3.3474900000000002E-2</c:v>
                </c:pt>
                <c:pt idx="27613">
                  <c:v>1.42527E-2</c:v>
                </c:pt>
                <c:pt idx="27614">
                  <c:v>1.36995E-2</c:v>
                </c:pt>
                <c:pt idx="27615">
                  <c:v>1.5076600000000001E-2</c:v>
                </c:pt>
                <c:pt idx="27616">
                  <c:v>8.6994199999999994E-3</c:v>
                </c:pt>
                <c:pt idx="27617">
                  <c:v>-2.4166099999999999E-2</c:v>
                </c:pt>
                <c:pt idx="27618">
                  <c:v>-1.0568599999999999E-2</c:v>
                </c:pt>
                <c:pt idx="27619">
                  <c:v>1.00985E-2</c:v>
                </c:pt>
                <c:pt idx="27620">
                  <c:v>-5.7392099999999998E-3</c:v>
                </c:pt>
                <c:pt idx="27621">
                  <c:v>-5.33199E-3</c:v>
                </c:pt>
                <c:pt idx="27622">
                  <c:v>-6.3009299999999997E-3</c:v>
                </c:pt>
                <c:pt idx="27623">
                  <c:v>2.59981E-2</c:v>
                </c:pt>
                <c:pt idx="27624">
                  <c:v>-3.2167400000000001E-3</c:v>
                </c:pt>
                <c:pt idx="27625">
                  <c:v>5.5475200000000002E-3</c:v>
                </c:pt>
                <c:pt idx="27626">
                  <c:v>-8.9464200000000001E-3</c:v>
                </c:pt>
                <c:pt idx="27627">
                  <c:v>8.3513300000000006E-3</c:v>
                </c:pt>
                <c:pt idx="27628">
                  <c:v>-3.8175599999999998E-3</c:v>
                </c:pt>
                <c:pt idx="27629">
                  <c:v>2.5596600000000001E-3</c:v>
                </c:pt>
                <c:pt idx="27630">
                  <c:v>4.1856799999999998E-3</c:v>
                </c:pt>
                <c:pt idx="27631">
                  <c:v>1.7261500000000001E-3</c:v>
                </c:pt>
                <c:pt idx="27632">
                  <c:v>-1.16539E-2</c:v>
                </c:pt>
                <c:pt idx="27633">
                  <c:v>-1.86214E-2</c:v>
                </c:pt>
                <c:pt idx="27634">
                  <c:v>-1.4226900000000001E-2</c:v>
                </c:pt>
                <c:pt idx="27635">
                  <c:v>-4.48799E-2</c:v>
                </c:pt>
                <c:pt idx="27636">
                  <c:v>-3.5312700000000002E-2</c:v>
                </c:pt>
                <c:pt idx="27637">
                  <c:v>-4.5741999999999998E-2</c:v>
                </c:pt>
                <c:pt idx="27638">
                  <c:v>-4.0313700000000001E-2</c:v>
                </c:pt>
                <c:pt idx="27639">
                  <c:v>-2.93589E-2</c:v>
                </c:pt>
                <c:pt idx="27640">
                  <c:v>-2.2309300000000001E-2</c:v>
                </c:pt>
                <c:pt idx="27641">
                  <c:v>-6.3142800000000002E-3</c:v>
                </c:pt>
                <c:pt idx="27642">
                  <c:v>-8.1348400000000008E-3</c:v>
                </c:pt>
                <c:pt idx="27643">
                  <c:v>-2.6610399999999999E-2</c:v>
                </c:pt>
                <c:pt idx="27644">
                  <c:v>-2.4479899999999999E-2</c:v>
                </c:pt>
                <c:pt idx="27645">
                  <c:v>-4.2563400000000001E-2</c:v>
                </c:pt>
                <c:pt idx="27646">
                  <c:v>-2.5856000000000001E-2</c:v>
                </c:pt>
                <c:pt idx="27647">
                  <c:v>-3.8871800000000001E-3</c:v>
                </c:pt>
                <c:pt idx="27648">
                  <c:v>1.20716E-2</c:v>
                </c:pt>
                <c:pt idx="27649">
                  <c:v>-2.7398100000000002E-2</c:v>
                </c:pt>
                <c:pt idx="27650">
                  <c:v>-1.41602E-2</c:v>
                </c:pt>
                <c:pt idx="27651">
                  <c:v>-2.0050999999999999E-2</c:v>
                </c:pt>
                <c:pt idx="27652">
                  <c:v>-1.8794100000000001E-2</c:v>
                </c:pt>
                <c:pt idx="27653">
                  <c:v>-8.7957399999999998E-3</c:v>
                </c:pt>
                <c:pt idx="27654">
                  <c:v>-1.1572799999999999E-2</c:v>
                </c:pt>
                <c:pt idx="27655">
                  <c:v>-2.9681200000000001E-2</c:v>
                </c:pt>
                <c:pt idx="27656">
                  <c:v>1.60027E-3</c:v>
                </c:pt>
                <c:pt idx="27657">
                  <c:v>5.4321300000000003E-3</c:v>
                </c:pt>
                <c:pt idx="27658">
                  <c:v>-1.1224700000000001E-2</c:v>
                </c:pt>
                <c:pt idx="27659">
                  <c:v>-1.2609499999999999E-2</c:v>
                </c:pt>
                <c:pt idx="27660">
                  <c:v>-4.5490299999999999E-3</c:v>
                </c:pt>
                <c:pt idx="27661">
                  <c:v>-1.4730500000000001E-2</c:v>
                </c:pt>
                <c:pt idx="27662">
                  <c:v>-1.1157999999999999E-3</c:v>
                </c:pt>
                <c:pt idx="27663">
                  <c:v>-1.3361E-3</c:v>
                </c:pt>
                <c:pt idx="27664">
                  <c:v>-3.7851299999999998E-3</c:v>
                </c:pt>
                <c:pt idx="27665">
                  <c:v>-4.6806299999999999E-3</c:v>
                </c:pt>
                <c:pt idx="27666">
                  <c:v>3.1595199999999999E-3</c:v>
                </c:pt>
                <c:pt idx="27667">
                  <c:v>2.35462E-3</c:v>
                </c:pt>
                <c:pt idx="27668">
                  <c:v>-8.8024100000000003E-4</c:v>
                </c:pt>
                <c:pt idx="27669">
                  <c:v>-5.8174099999999999E-4</c:v>
                </c:pt>
                <c:pt idx="27670">
                  <c:v>-2.4595300000000001E-3</c:v>
                </c:pt>
                <c:pt idx="27671">
                  <c:v>3.1484600000000001E-2</c:v>
                </c:pt>
                <c:pt idx="27672">
                  <c:v>2.1725700000000001E-2</c:v>
                </c:pt>
                <c:pt idx="27673">
                  <c:v>6.8016099999999996E-3</c:v>
                </c:pt>
                <c:pt idx="27674">
                  <c:v>6.6499699999999998E-3</c:v>
                </c:pt>
                <c:pt idx="27675">
                  <c:v>-1.31836E-2</c:v>
                </c:pt>
                <c:pt idx="27676">
                  <c:v>5.6572000000000002E-3</c:v>
                </c:pt>
                <c:pt idx="27677">
                  <c:v>2.2139499999999999E-2</c:v>
                </c:pt>
                <c:pt idx="27678">
                  <c:v>3.2286599999999999E-2</c:v>
                </c:pt>
                <c:pt idx="27679">
                  <c:v>-9.2763900000000007E-3</c:v>
                </c:pt>
                <c:pt idx="27680">
                  <c:v>-8.2607300000000008E-3</c:v>
                </c:pt>
                <c:pt idx="27681">
                  <c:v>-4.9018900000000003E-4</c:v>
                </c:pt>
                <c:pt idx="27682">
                  <c:v>-3.6249199999999998E-3</c:v>
                </c:pt>
                <c:pt idx="27683">
                  <c:v>-1.02434E-2</c:v>
                </c:pt>
                <c:pt idx="27684">
                  <c:v>-1.37825E-2</c:v>
                </c:pt>
                <c:pt idx="27685">
                  <c:v>1.25656E-2</c:v>
                </c:pt>
                <c:pt idx="27686">
                  <c:v>2.1953599999999999E-3</c:v>
                </c:pt>
                <c:pt idx="27687">
                  <c:v>-1.1332500000000001E-2</c:v>
                </c:pt>
                <c:pt idx="27688">
                  <c:v>1.6559600000000001E-2</c:v>
                </c:pt>
                <c:pt idx="27689">
                  <c:v>2.6054399999999998E-2</c:v>
                </c:pt>
                <c:pt idx="27690">
                  <c:v>9.3355199999999999E-3</c:v>
                </c:pt>
                <c:pt idx="27691">
                  <c:v>-9.1581300000000004E-3</c:v>
                </c:pt>
                <c:pt idx="27692">
                  <c:v>-1.32084E-3</c:v>
                </c:pt>
                <c:pt idx="27693">
                  <c:v>2.32553E-2</c:v>
                </c:pt>
                <c:pt idx="27694">
                  <c:v>2.7607E-2</c:v>
                </c:pt>
                <c:pt idx="27695">
                  <c:v>9.3240700000000003E-3</c:v>
                </c:pt>
                <c:pt idx="27696">
                  <c:v>1.9705799999999999E-2</c:v>
                </c:pt>
                <c:pt idx="27697">
                  <c:v>1.30606E-2</c:v>
                </c:pt>
                <c:pt idx="27698">
                  <c:v>8.0099100000000003E-3</c:v>
                </c:pt>
                <c:pt idx="27699">
                  <c:v>4.6548800000000001E-3</c:v>
                </c:pt>
                <c:pt idx="27700">
                  <c:v>1.47457E-2</c:v>
                </c:pt>
                <c:pt idx="27701">
                  <c:v>1.2126E-2</c:v>
                </c:pt>
                <c:pt idx="27702">
                  <c:v>1.8680599999999999E-2</c:v>
                </c:pt>
                <c:pt idx="27703">
                  <c:v>2.58064E-2</c:v>
                </c:pt>
                <c:pt idx="27704">
                  <c:v>1.80273E-2</c:v>
                </c:pt>
                <c:pt idx="27705">
                  <c:v>3.2016799999999998E-2</c:v>
                </c:pt>
                <c:pt idx="27706">
                  <c:v>3.6651599999999999E-2</c:v>
                </c:pt>
                <c:pt idx="27707">
                  <c:v>1.8781699999999998E-2</c:v>
                </c:pt>
                <c:pt idx="27708">
                  <c:v>-5.7306299999999996E-3</c:v>
                </c:pt>
                <c:pt idx="27709">
                  <c:v>1.6361199999999999E-2</c:v>
                </c:pt>
                <c:pt idx="27710">
                  <c:v>1.6602499999999999E-2</c:v>
                </c:pt>
                <c:pt idx="27711">
                  <c:v>1.11132E-2</c:v>
                </c:pt>
                <c:pt idx="27712">
                  <c:v>5.2318599999999996E-3</c:v>
                </c:pt>
                <c:pt idx="27713">
                  <c:v>8.7346999999999998E-3</c:v>
                </c:pt>
                <c:pt idx="27714">
                  <c:v>-1.0499999999999999E-3</c:v>
                </c:pt>
                <c:pt idx="27715">
                  <c:v>-2.3990600000000001E-2</c:v>
                </c:pt>
                <c:pt idx="27716">
                  <c:v>-5.7630499999999996E-3</c:v>
                </c:pt>
                <c:pt idx="27717">
                  <c:v>-8.6488699999999995E-3</c:v>
                </c:pt>
                <c:pt idx="27718" formatCode="0.00E+00">
                  <c:v>-9.1552700000000002E-5</c:v>
                </c:pt>
                <c:pt idx="27719">
                  <c:v>1.5482900000000001E-2</c:v>
                </c:pt>
                <c:pt idx="27720">
                  <c:v>-9.1075900000000005E-3</c:v>
                </c:pt>
                <c:pt idx="27721">
                  <c:v>7.6408400000000003E-3</c:v>
                </c:pt>
                <c:pt idx="27722">
                  <c:v>9.0694400000000002E-4</c:v>
                </c:pt>
                <c:pt idx="27723">
                  <c:v>3.7041699999999997E-2</c:v>
                </c:pt>
                <c:pt idx="27724">
                  <c:v>-5.95284E-3</c:v>
                </c:pt>
                <c:pt idx="27725">
                  <c:v>-9.0513199999999999E-3</c:v>
                </c:pt>
                <c:pt idx="27726">
                  <c:v>1.7711600000000001E-2</c:v>
                </c:pt>
                <c:pt idx="27727">
                  <c:v>2.0475400000000001E-2</c:v>
                </c:pt>
                <c:pt idx="27728">
                  <c:v>8.19778E-3</c:v>
                </c:pt>
                <c:pt idx="27729">
                  <c:v>-7.4815799999999998E-3</c:v>
                </c:pt>
                <c:pt idx="27730">
                  <c:v>8.4133100000000002E-3</c:v>
                </c:pt>
                <c:pt idx="27731">
                  <c:v>-2.4780300000000002E-2</c:v>
                </c:pt>
                <c:pt idx="27732">
                  <c:v>-1.15309E-2</c:v>
                </c:pt>
                <c:pt idx="27733">
                  <c:v>1.44806E-2</c:v>
                </c:pt>
                <c:pt idx="27734">
                  <c:v>5.8155100000000003E-3</c:v>
                </c:pt>
                <c:pt idx="27735">
                  <c:v>-1.42708E-2</c:v>
                </c:pt>
                <c:pt idx="27736">
                  <c:v>-2.7553600000000001E-2</c:v>
                </c:pt>
                <c:pt idx="27737">
                  <c:v>-1.8285800000000001E-2</c:v>
                </c:pt>
                <c:pt idx="27738">
                  <c:v>-3.1644800000000001E-2</c:v>
                </c:pt>
                <c:pt idx="27739">
                  <c:v>-1.5953999999999999E-2</c:v>
                </c:pt>
                <c:pt idx="27740">
                  <c:v>3.8127899999999999E-3</c:v>
                </c:pt>
                <c:pt idx="27741">
                  <c:v>-1.37386E-2</c:v>
                </c:pt>
                <c:pt idx="27742">
                  <c:v>-3.6540000000000003E-2</c:v>
                </c:pt>
                <c:pt idx="27743">
                  <c:v>-2.0271299999999999E-2</c:v>
                </c:pt>
                <c:pt idx="27744">
                  <c:v>-1.7050699999999998E-2</c:v>
                </c:pt>
                <c:pt idx="27745">
                  <c:v>-1.04685E-2</c:v>
                </c:pt>
                <c:pt idx="27746">
                  <c:v>-5.5894899999999999E-3</c:v>
                </c:pt>
                <c:pt idx="27747">
                  <c:v>3.5562499999999999E-3</c:v>
                </c:pt>
                <c:pt idx="27748">
                  <c:v>-3.31497E-3</c:v>
                </c:pt>
                <c:pt idx="27749">
                  <c:v>6.6022900000000002E-3</c:v>
                </c:pt>
                <c:pt idx="27750">
                  <c:v>-9.8667100000000008E-3</c:v>
                </c:pt>
                <c:pt idx="27751">
                  <c:v>2.7948400000000002E-2</c:v>
                </c:pt>
                <c:pt idx="27752">
                  <c:v>1.7159500000000001E-2</c:v>
                </c:pt>
                <c:pt idx="27753">
                  <c:v>5.9699999999999998E-4</c:v>
                </c:pt>
                <c:pt idx="27754">
                  <c:v>8.2263900000000001E-3</c:v>
                </c:pt>
                <c:pt idx="27755">
                  <c:v>2.3443200000000001E-2</c:v>
                </c:pt>
                <c:pt idx="27756">
                  <c:v>1.45998E-2</c:v>
                </c:pt>
                <c:pt idx="27757">
                  <c:v>-1.8218000000000002E-2</c:v>
                </c:pt>
                <c:pt idx="27758">
                  <c:v>1.6108500000000001E-2</c:v>
                </c:pt>
                <c:pt idx="27759">
                  <c:v>3.5438499999999999E-3</c:v>
                </c:pt>
                <c:pt idx="27760">
                  <c:v>-7.6599099999999998E-3</c:v>
                </c:pt>
                <c:pt idx="27761">
                  <c:v>-9.7417800000000002E-3</c:v>
                </c:pt>
                <c:pt idx="27762">
                  <c:v>3.0455599999999999E-2</c:v>
                </c:pt>
                <c:pt idx="27763">
                  <c:v>1.8701599999999999E-2</c:v>
                </c:pt>
                <c:pt idx="27764">
                  <c:v>-6.3133199999999997E-4</c:v>
                </c:pt>
                <c:pt idx="27765">
                  <c:v>-1.5916799999999998E-2</c:v>
                </c:pt>
                <c:pt idx="27766">
                  <c:v>-3.40939E-3</c:v>
                </c:pt>
                <c:pt idx="27767">
                  <c:v>-1.7723099999999999E-2</c:v>
                </c:pt>
                <c:pt idx="27768">
                  <c:v>1.1374499999999999E-2</c:v>
                </c:pt>
                <c:pt idx="27769">
                  <c:v>-1.5461000000000001E-2</c:v>
                </c:pt>
                <c:pt idx="27770">
                  <c:v>-1.24273E-2</c:v>
                </c:pt>
                <c:pt idx="27771">
                  <c:v>9.6740699999999999E-3</c:v>
                </c:pt>
                <c:pt idx="27772">
                  <c:v>5.3291299999999996E-3</c:v>
                </c:pt>
                <c:pt idx="27773">
                  <c:v>-4.2953499999999999E-3</c:v>
                </c:pt>
                <c:pt idx="27774">
                  <c:v>2.11716E-4</c:v>
                </c:pt>
                <c:pt idx="27775">
                  <c:v>3.46355E-2</c:v>
                </c:pt>
                <c:pt idx="27776">
                  <c:v>-1.45874E-2</c:v>
                </c:pt>
                <c:pt idx="27777">
                  <c:v>1.21078E-2</c:v>
                </c:pt>
                <c:pt idx="27778">
                  <c:v>2.8596900000000001E-2</c:v>
                </c:pt>
                <c:pt idx="27779">
                  <c:v>2.4745E-2</c:v>
                </c:pt>
                <c:pt idx="27780">
                  <c:v>1.8930399999999999E-3</c:v>
                </c:pt>
                <c:pt idx="27781">
                  <c:v>5.8603300000000004E-3</c:v>
                </c:pt>
                <c:pt idx="27782">
                  <c:v>1.10626E-3</c:v>
                </c:pt>
                <c:pt idx="27783">
                  <c:v>-1.6132400000000002E-2</c:v>
                </c:pt>
                <c:pt idx="27784">
                  <c:v>1.52569E-2</c:v>
                </c:pt>
                <c:pt idx="27785">
                  <c:v>1.6282999999999999E-2</c:v>
                </c:pt>
                <c:pt idx="27786">
                  <c:v>-1.5254999999999999E-2</c:v>
                </c:pt>
                <c:pt idx="27787">
                  <c:v>-7.7238100000000002E-3</c:v>
                </c:pt>
                <c:pt idx="27788">
                  <c:v>-4.0063900000000003E-3</c:v>
                </c:pt>
                <c:pt idx="27789">
                  <c:v>3.0041700000000001E-2</c:v>
                </c:pt>
                <c:pt idx="27790">
                  <c:v>-6.1044699999999999E-3</c:v>
                </c:pt>
                <c:pt idx="27791">
                  <c:v>-1.51253E-2</c:v>
                </c:pt>
                <c:pt idx="27792">
                  <c:v>3.1890899999999999E-3</c:v>
                </c:pt>
                <c:pt idx="27793">
                  <c:v>1.4858199999999999E-3</c:v>
                </c:pt>
                <c:pt idx="27794">
                  <c:v>1.14536E-3</c:v>
                </c:pt>
                <c:pt idx="27795">
                  <c:v>-2.0523099999999999E-3</c:v>
                </c:pt>
                <c:pt idx="27796">
                  <c:v>1.6058900000000001E-2</c:v>
                </c:pt>
                <c:pt idx="27797">
                  <c:v>1.26953E-2</c:v>
                </c:pt>
                <c:pt idx="27798">
                  <c:v>2.4375899999999999E-3</c:v>
                </c:pt>
                <c:pt idx="27799">
                  <c:v>1.17359E-2</c:v>
                </c:pt>
                <c:pt idx="27800">
                  <c:v>1.9864099999999999E-2</c:v>
                </c:pt>
                <c:pt idx="27801">
                  <c:v>2.2345500000000001E-2</c:v>
                </c:pt>
                <c:pt idx="27802">
                  <c:v>9.9124899999999995E-3</c:v>
                </c:pt>
                <c:pt idx="27803">
                  <c:v>1.6192399999999999E-2</c:v>
                </c:pt>
                <c:pt idx="27804">
                  <c:v>2.7138700000000002E-2</c:v>
                </c:pt>
                <c:pt idx="27805">
                  <c:v>1.10683E-2</c:v>
                </c:pt>
                <c:pt idx="27806">
                  <c:v>1.6422300000000001E-2</c:v>
                </c:pt>
                <c:pt idx="27807">
                  <c:v>2.47526E-2</c:v>
                </c:pt>
                <c:pt idx="27808">
                  <c:v>-1.69849E-3</c:v>
                </c:pt>
                <c:pt idx="27809">
                  <c:v>2.7799600000000002E-3</c:v>
                </c:pt>
                <c:pt idx="27810">
                  <c:v>2.27289E-2</c:v>
                </c:pt>
                <c:pt idx="27811">
                  <c:v>4.3554300000000004E-3</c:v>
                </c:pt>
                <c:pt idx="27812">
                  <c:v>-9.6769300000000003E-3</c:v>
                </c:pt>
                <c:pt idx="27813">
                  <c:v>6.2503799999999998E-3</c:v>
                </c:pt>
                <c:pt idx="27814">
                  <c:v>-2.9439900000000001E-3</c:v>
                </c:pt>
                <c:pt idx="27815">
                  <c:v>8.7671299999999997E-3</c:v>
                </c:pt>
                <c:pt idx="27816">
                  <c:v>4.3163300000000002E-3</c:v>
                </c:pt>
                <c:pt idx="27817">
                  <c:v>2.9463799999999998E-2</c:v>
                </c:pt>
                <c:pt idx="27818">
                  <c:v>1.8016799999999999E-2</c:v>
                </c:pt>
                <c:pt idx="27819">
                  <c:v>1.19772E-2</c:v>
                </c:pt>
                <c:pt idx="27820">
                  <c:v>-2.9487599999999999E-3</c:v>
                </c:pt>
                <c:pt idx="27821">
                  <c:v>2.0301799999999998E-2</c:v>
                </c:pt>
                <c:pt idx="27822">
                  <c:v>1.5698400000000001E-2</c:v>
                </c:pt>
                <c:pt idx="27823">
                  <c:v>2.4408300000000001E-2</c:v>
                </c:pt>
                <c:pt idx="27824">
                  <c:v>2.13823E-2</c:v>
                </c:pt>
                <c:pt idx="27825">
                  <c:v>2.5638600000000001E-2</c:v>
                </c:pt>
                <c:pt idx="27826">
                  <c:v>1.6537699999999999E-2</c:v>
                </c:pt>
                <c:pt idx="27827">
                  <c:v>-6.3314399999999998E-3</c:v>
                </c:pt>
                <c:pt idx="27828">
                  <c:v>-2.7913999999999999E-3</c:v>
                </c:pt>
                <c:pt idx="27829">
                  <c:v>4.5526499999999998E-2</c:v>
                </c:pt>
                <c:pt idx="27830">
                  <c:v>3.5599699999999998E-2</c:v>
                </c:pt>
                <c:pt idx="27831">
                  <c:v>1.81026E-2</c:v>
                </c:pt>
                <c:pt idx="27832">
                  <c:v>7.6084100000000003E-3</c:v>
                </c:pt>
                <c:pt idx="27833">
                  <c:v>7.6065100000000004E-3</c:v>
                </c:pt>
                <c:pt idx="27834">
                  <c:v>-1.8236200000000001E-2</c:v>
                </c:pt>
                <c:pt idx="27835">
                  <c:v>1.3794900000000001E-2</c:v>
                </c:pt>
                <c:pt idx="27836">
                  <c:v>1.72701E-2</c:v>
                </c:pt>
                <c:pt idx="27837">
                  <c:v>6.9837600000000003E-3</c:v>
                </c:pt>
                <c:pt idx="27838" formatCode="0.00E+00">
                  <c:v>-6.8664600000000007E-5</c:v>
                </c:pt>
                <c:pt idx="27839">
                  <c:v>7.3232699999999998E-3</c:v>
                </c:pt>
                <c:pt idx="27840">
                  <c:v>-2.6645699999999998E-3</c:v>
                </c:pt>
                <c:pt idx="27841">
                  <c:v>1.97477E-2</c:v>
                </c:pt>
                <c:pt idx="27842">
                  <c:v>-1.48792E-2</c:v>
                </c:pt>
                <c:pt idx="27843">
                  <c:v>5.5379899999999996E-3</c:v>
                </c:pt>
                <c:pt idx="27844">
                  <c:v>-2.4297699999999998E-2</c:v>
                </c:pt>
                <c:pt idx="27845">
                  <c:v>3.41034E-3</c:v>
                </c:pt>
                <c:pt idx="27846">
                  <c:v>1.0459899999999999E-2</c:v>
                </c:pt>
                <c:pt idx="27847">
                  <c:v>1.8879900000000002E-2</c:v>
                </c:pt>
                <c:pt idx="27848">
                  <c:v>2.2907299999999999E-3</c:v>
                </c:pt>
                <c:pt idx="27849">
                  <c:v>-3.2806399999999998E-4</c:v>
                </c:pt>
                <c:pt idx="27850">
                  <c:v>-4.6186400000000002E-3</c:v>
                </c:pt>
                <c:pt idx="27851">
                  <c:v>4.9924899999999996E-3</c:v>
                </c:pt>
                <c:pt idx="27852">
                  <c:v>-1.07031E-2</c:v>
                </c:pt>
                <c:pt idx="27853">
                  <c:v>-4.4515600000000002E-2</c:v>
                </c:pt>
                <c:pt idx="27854">
                  <c:v>3.1909899999999999E-3</c:v>
                </c:pt>
                <c:pt idx="27855">
                  <c:v>4.6371500000000003E-2</c:v>
                </c:pt>
                <c:pt idx="27856">
                  <c:v>1.5209200000000001E-2</c:v>
                </c:pt>
                <c:pt idx="27857">
                  <c:v>-3.1004000000000001E-3</c:v>
                </c:pt>
                <c:pt idx="27858">
                  <c:v>1.8773100000000001E-2</c:v>
                </c:pt>
                <c:pt idx="27859">
                  <c:v>3.8900400000000002E-2</c:v>
                </c:pt>
                <c:pt idx="27860">
                  <c:v>2.8702700000000001E-2</c:v>
                </c:pt>
                <c:pt idx="27861">
                  <c:v>2.3937200000000001E-4</c:v>
                </c:pt>
                <c:pt idx="27862">
                  <c:v>1.6745599999999999E-2</c:v>
                </c:pt>
                <c:pt idx="27863">
                  <c:v>6.6890700000000001E-3</c:v>
                </c:pt>
                <c:pt idx="27864">
                  <c:v>5.3253199999999997E-3</c:v>
                </c:pt>
                <c:pt idx="27865">
                  <c:v>-7.1144100000000005E-4</c:v>
                </c:pt>
                <c:pt idx="27866">
                  <c:v>-2.2139499999999999E-2</c:v>
                </c:pt>
                <c:pt idx="27867">
                  <c:v>1.9245099999999999E-3</c:v>
                </c:pt>
                <c:pt idx="27868">
                  <c:v>-3.47519E-3</c:v>
                </c:pt>
                <c:pt idx="27869">
                  <c:v>-1.1583299999999999E-2</c:v>
                </c:pt>
                <c:pt idx="27870">
                  <c:v>-8.26263E-3</c:v>
                </c:pt>
                <c:pt idx="27871">
                  <c:v>-1.2683900000000001E-3</c:v>
                </c:pt>
                <c:pt idx="27872">
                  <c:v>1.22766E-2</c:v>
                </c:pt>
                <c:pt idx="27873">
                  <c:v>2.63748E-2</c:v>
                </c:pt>
                <c:pt idx="27874">
                  <c:v>3.0574799999999999E-2</c:v>
                </c:pt>
                <c:pt idx="27875">
                  <c:v>1.28231E-2</c:v>
                </c:pt>
                <c:pt idx="27876">
                  <c:v>1.54839E-2</c:v>
                </c:pt>
                <c:pt idx="27877">
                  <c:v>2.5043499999999998E-3</c:v>
                </c:pt>
                <c:pt idx="27878">
                  <c:v>1.7582899999999999E-2</c:v>
                </c:pt>
                <c:pt idx="27879">
                  <c:v>1.6918200000000001E-2</c:v>
                </c:pt>
                <c:pt idx="27880">
                  <c:v>1.1112199999999999E-2</c:v>
                </c:pt>
                <c:pt idx="27881">
                  <c:v>1.0820400000000001E-2</c:v>
                </c:pt>
                <c:pt idx="27882">
                  <c:v>1.69582E-2</c:v>
                </c:pt>
                <c:pt idx="27883">
                  <c:v>3.2669999999999998E-2</c:v>
                </c:pt>
                <c:pt idx="27884">
                  <c:v>1.5903500000000001E-2</c:v>
                </c:pt>
                <c:pt idx="27885">
                  <c:v>2.1527299999999999E-2</c:v>
                </c:pt>
                <c:pt idx="27886">
                  <c:v>1.1072199999999999E-3</c:v>
                </c:pt>
                <c:pt idx="27887">
                  <c:v>1.0237700000000001E-2</c:v>
                </c:pt>
                <c:pt idx="27888">
                  <c:v>4.8008E-3</c:v>
                </c:pt>
                <c:pt idx="27889">
                  <c:v>1.1320099999999999E-3</c:v>
                </c:pt>
                <c:pt idx="27890">
                  <c:v>2.6437800000000001E-2</c:v>
                </c:pt>
                <c:pt idx="27891">
                  <c:v>3.3756300000000003E-2</c:v>
                </c:pt>
                <c:pt idx="27892">
                  <c:v>2.46859E-2</c:v>
                </c:pt>
                <c:pt idx="27893">
                  <c:v>-7.1325299999999998E-3</c:v>
                </c:pt>
                <c:pt idx="27894">
                  <c:v>1.00708E-2</c:v>
                </c:pt>
                <c:pt idx="27895">
                  <c:v>4.4149399999999998E-2</c:v>
                </c:pt>
                <c:pt idx="27896">
                  <c:v>3.9489700000000003E-2</c:v>
                </c:pt>
                <c:pt idx="27897">
                  <c:v>3.6799400000000003E-2</c:v>
                </c:pt>
                <c:pt idx="27898">
                  <c:v>3.8188E-2</c:v>
                </c:pt>
                <c:pt idx="27899">
                  <c:v>1.6198199999999999E-2</c:v>
                </c:pt>
                <c:pt idx="27900">
                  <c:v>2.55499E-2</c:v>
                </c:pt>
                <c:pt idx="27901">
                  <c:v>3.8970900000000003E-2</c:v>
                </c:pt>
                <c:pt idx="27902">
                  <c:v>3.8392999999999997E-2</c:v>
                </c:pt>
                <c:pt idx="27903">
                  <c:v>2.9908199999999999E-2</c:v>
                </c:pt>
                <c:pt idx="27904">
                  <c:v>3.2960900000000001E-2</c:v>
                </c:pt>
                <c:pt idx="27905">
                  <c:v>3.6951999999999999E-2</c:v>
                </c:pt>
                <c:pt idx="27906">
                  <c:v>4.71373E-2</c:v>
                </c:pt>
                <c:pt idx="27907">
                  <c:v>4.1503900000000003E-2</c:v>
                </c:pt>
                <c:pt idx="27908">
                  <c:v>2.9192900000000001E-2</c:v>
                </c:pt>
                <c:pt idx="27909">
                  <c:v>4.4672999999999997E-2</c:v>
                </c:pt>
                <c:pt idx="27910">
                  <c:v>3.49369E-2</c:v>
                </c:pt>
                <c:pt idx="27911">
                  <c:v>1.7797500000000001E-2</c:v>
                </c:pt>
                <c:pt idx="27912">
                  <c:v>5.3841600000000003E-2</c:v>
                </c:pt>
                <c:pt idx="27913">
                  <c:v>3.2137899999999997E-2</c:v>
                </c:pt>
                <c:pt idx="27914">
                  <c:v>2.23188E-2</c:v>
                </c:pt>
                <c:pt idx="27915">
                  <c:v>1.51024E-2</c:v>
                </c:pt>
                <c:pt idx="27916">
                  <c:v>2.6728600000000002E-2</c:v>
                </c:pt>
                <c:pt idx="27917">
                  <c:v>3.3061E-2</c:v>
                </c:pt>
                <c:pt idx="27918">
                  <c:v>1.9080199999999999E-2</c:v>
                </c:pt>
                <c:pt idx="27919">
                  <c:v>2.71168E-2</c:v>
                </c:pt>
                <c:pt idx="27920">
                  <c:v>3.0262899999999999E-2</c:v>
                </c:pt>
                <c:pt idx="27921">
                  <c:v>1.1328700000000001E-2</c:v>
                </c:pt>
                <c:pt idx="27922">
                  <c:v>-4.2610199999999999E-3</c:v>
                </c:pt>
                <c:pt idx="27923">
                  <c:v>6.3304900000000002E-3</c:v>
                </c:pt>
                <c:pt idx="27924">
                  <c:v>-2.49767E-3</c:v>
                </c:pt>
                <c:pt idx="27925">
                  <c:v>2.1512E-2</c:v>
                </c:pt>
                <c:pt idx="27926">
                  <c:v>1.3168300000000001E-2</c:v>
                </c:pt>
                <c:pt idx="27927">
                  <c:v>4.78649E-3</c:v>
                </c:pt>
                <c:pt idx="27928">
                  <c:v>9.5558199999999996E-3</c:v>
                </c:pt>
                <c:pt idx="27929">
                  <c:v>-7.7438400000000001E-3</c:v>
                </c:pt>
                <c:pt idx="27930">
                  <c:v>1.16463E-2</c:v>
                </c:pt>
                <c:pt idx="27931">
                  <c:v>2.1278399999999999E-2</c:v>
                </c:pt>
                <c:pt idx="27932">
                  <c:v>-1.3689E-2</c:v>
                </c:pt>
                <c:pt idx="27933">
                  <c:v>-1.6578699999999998E-2</c:v>
                </c:pt>
                <c:pt idx="27934">
                  <c:v>-1.15376E-2</c:v>
                </c:pt>
                <c:pt idx="27935">
                  <c:v>2.46439E-2</c:v>
                </c:pt>
                <c:pt idx="27936">
                  <c:v>9.3240700000000003E-3</c:v>
                </c:pt>
                <c:pt idx="27937">
                  <c:v>-1.5740400000000002E-2</c:v>
                </c:pt>
                <c:pt idx="27938">
                  <c:v>1.6517599999999999E-3</c:v>
                </c:pt>
                <c:pt idx="27939">
                  <c:v>1.5018500000000001E-2</c:v>
                </c:pt>
                <c:pt idx="27940">
                  <c:v>2.9095599999999999E-2</c:v>
                </c:pt>
                <c:pt idx="27941">
                  <c:v>9.4747500000000005E-3</c:v>
                </c:pt>
                <c:pt idx="27942">
                  <c:v>1.1466E-2</c:v>
                </c:pt>
                <c:pt idx="27943">
                  <c:v>1.6220100000000001E-2</c:v>
                </c:pt>
                <c:pt idx="27944">
                  <c:v>1.63774E-2</c:v>
                </c:pt>
                <c:pt idx="27945">
                  <c:v>2.8013199999999999E-2</c:v>
                </c:pt>
                <c:pt idx="27946">
                  <c:v>1.7870899999999999E-2</c:v>
                </c:pt>
                <c:pt idx="27947">
                  <c:v>4.51651E-2</c:v>
                </c:pt>
                <c:pt idx="27948">
                  <c:v>2.9301600000000001E-2</c:v>
                </c:pt>
                <c:pt idx="27949">
                  <c:v>6.2160499999999999E-3</c:v>
                </c:pt>
                <c:pt idx="27950">
                  <c:v>2.92625E-2</c:v>
                </c:pt>
                <c:pt idx="27951">
                  <c:v>1.7115600000000002E-2</c:v>
                </c:pt>
                <c:pt idx="27952">
                  <c:v>1.9559900000000002E-2</c:v>
                </c:pt>
                <c:pt idx="27953">
                  <c:v>2.8389899999999999E-2</c:v>
                </c:pt>
                <c:pt idx="27954">
                  <c:v>2.9240599999999999E-2</c:v>
                </c:pt>
                <c:pt idx="27955">
                  <c:v>1.49164E-2</c:v>
                </c:pt>
                <c:pt idx="27956">
                  <c:v>2.70882E-2</c:v>
                </c:pt>
                <c:pt idx="27957">
                  <c:v>1.8859899999999999E-2</c:v>
                </c:pt>
                <c:pt idx="27958">
                  <c:v>2.3994400000000001E-3</c:v>
                </c:pt>
                <c:pt idx="27959">
                  <c:v>2.1204000000000001E-2</c:v>
                </c:pt>
                <c:pt idx="27960">
                  <c:v>1.33486E-2</c:v>
                </c:pt>
                <c:pt idx="27961">
                  <c:v>2.0566000000000001E-2</c:v>
                </c:pt>
                <c:pt idx="27962">
                  <c:v>1.3913200000000001E-2</c:v>
                </c:pt>
                <c:pt idx="27963">
                  <c:v>1.7686799999999999E-2</c:v>
                </c:pt>
                <c:pt idx="27964">
                  <c:v>2.5221799999999999E-2</c:v>
                </c:pt>
                <c:pt idx="27965">
                  <c:v>4.6234099999999997E-3</c:v>
                </c:pt>
                <c:pt idx="27966">
                  <c:v>2.35491E-2</c:v>
                </c:pt>
                <c:pt idx="27967">
                  <c:v>1.2867E-2</c:v>
                </c:pt>
                <c:pt idx="27968">
                  <c:v>4.0043799999999997E-2</c:v>
                </c:pt>
                <c:pt idx="27969">
                  <c:v>3.6742200000000003E-2</c:v>
                </c:pt>
                <c:pt idx="27970">
                  <c:v>2.07186E-2</c:v>
                </c:pt>
                <c:pt idx="27971">
                  <c:v>2.83232E-2</c:v>
                </c:pt>
                <c:pt idx="27972">
                  <c:v>1.90268E-2</c:v>
                </c:pt>
                <c:pt idx="27973">
                  <c:v>4.0849700000000003E-2</c:v>
                </c:pt>
                <c:pt idx="27974">
                  <c:v>2.8236399999999998E-2</c:v>
                </c:pt>
                <c:pt idx="27975">
                  <c:v>1.84355E-2</c:v>
                </c:pt>
                <c:pt idx="27976">
                  <c:v>1.6280200000000002E-2</c:v>
                </c:pt>
                <c:pt idx="27977">
                  <c:v>2.3911499999999999E-2</c:v>
                </c:pt>
                <c:pt idx="27978">
                  <c:v>4.09536E-2</c:v>
                </c:pt>
                <c:pt idx="27979">
                  <c:v>1.28775E-2</c:v>
                </c:pt>
                <c:pt idx="27980">
                  <c:v>1.49231E-2</c:v>
                </c:pt>
                <c:pt idx="27981">
                  <c:v>1.63822E-2</c:v>
                </c:pt>
                <c:pt idx="27982">
                  <c:v>2.89726E-3</c:v>
                </c:pt>
                <c:pt idx="27983">
                  <c:v>4.6634699999999999E-4</c:v>
                </c:pt>
                <c:pt idx="27984">
                  <c:v>-6.1998399999999999E-3</c:v>
                </c:pt>
                <c:pt idx="27985">
                  <c:v>7.1620900000000003E-3</c:v>
                </c:pt>
                <c:pt idx="27986">
                  <c:v>1.76563E-2</c:v>
                </c:pt>
                <c:pt idx="27987">
                  <c:v>-7.0371599999999998E-3</c:v>
                </c:pt>
                <c:pt idx="27988">
                  <c:v>-2.6788699999999999E-3</c:v>
                </c:pt>
                <c:pt idx="27989">
                  <c:v>-5.2890799999999998E-3</c:v>
                </c:pt>
                <c:pt idx="27990">
                  <c:v>-3.8623800000000001E-4</c:v>
                </c:pt>
                <c:pt idx="27991">
                  <c:v>-5.2967099999999996E-3</c:v>
                </c:pt>
                <c:pt idx="27992">
                  <c:v>1.57108E-2</c:v>
                </c:pt>
                <c:pt idx="27993">
                  <c:v>1.6396500000000001E-2</c:v>
                </c:pt>
                <c:pt idx="27994">
                  <c:v>-1.2350099999999999E-3</c:v>
                </c:pt>
                <c:pt idx="27995">
                  <c:v>-1.17102E-2</c:v>
                </c:pt>
                <c:pt idx="27996">
                  <c:v>9.8886500000000006E-3</c:v>
                </c:pt>
                <c:pt idx="27997">
                  <c:v>6.8263999999999998E-3</c:v>
                </c:pt>
                <c:pt idx="27998">
                  <c:v>-4.6224600000000001E-3</c:v>
                </c:pt>
                <c:pt idx="27999">
                  <c:v>6.2131900000000004E-3</c:v>
                </c:pt>
                <c:pt idx="28000">
                  <c:v>2.3269699999999998E-3</c:v>
                </c:pt>
                <c:pt idx="28001">
                  <c:v>1.8278099999999999E-2</c:v>
                </c:pt>
                <c:pt idx="28002">
                  <c:v>2.7485800000000001E-2</c:v>
                </c:pt>
                <c:pt idx="28003">
                  <c:v>1.07784E-2</c:v>
                </c:pt>
                <c:pt idx="28004">
                  <c:v>1.17121E-2</c:v>
                </c:pt>
                <c:pt idx="28005">
                  <c:v>1.7178499999999999E-2</c:v>
                </c:pt>
                <c:pt idx="28006">
                  <c:v>1.19667E-2</c:v>
                </c:pt>
                <c:pt idx="28007">
                  <c:v>9.0408299999999997E-4</c:v>
                </c:pt>
                <c:pt idx="28008">
                  <c:v>1.8029199999999999E-2</c:v>
                </c:pt>
                <c:pt idx="28009">
                  <c:v>2.75993E-2</c:v>
                </c:pt>
                <c:pt idx="28010">
                  <c:v>5.6381199999999999E-3</c:v>
                </c:pt>
                <c:pt idx="28011">
                  <c:v>1.7502799999999999E-2</c:v>
                </c:pt>
                <c:pt idx="28012">
                  <c:v>2.9851900000000001E-2</c:v>
                </c:pt>
                <c:pt idx="28013">
                  <c:v>2.8863E-2</c:v>
                </c:pt>
                <c:pt idx="28014">
                  <c:v>1.85852E-2</c:v>
                </c:pt>
                <c:pt idx="28015">
                  <c:v>5.3184500000000003E-2</c:v>
                </c:pt>
                <c:pt idx="28016">
                  <c:v>5.0655400000000003E-2</c:v>
                </c:pt>
                <c:pt idx="28017">
                  <c:v>2.07396E-2</c:v>
                </c:pt>
                <c:pt idx="28018">
                  <c:v>1.70698E-2</c:v>
                </c:pt>
                <c:pt idx="28019">
                  <c:v>1.34926E-2</c:v>
                </c:pt>
                <c:pt idx="28020">
                  <c:v>1.29356E-2</c:v>
                </c:pt>
                <c:pt idx="28021">
                  <c:v>-5.4798099999999999E-3</c:v>
                </c:pt>
                <c:pt idx="28022">
                  <c:v>1.2033500000000001E-2</c:v>
                </c:pt>
                <c:pt idx="28023">
                  <c:v>8.9855200000000003E-3</c:v>
                </c:pt>
                <c:pt idx="28024">
                  <c:v>2.32067E-2</c:v>
                </c:pt>
                <c:pt idx="28025">
                  <c:v>1.8264800000000001E-2</c:v>
                </c:pt>
                <c:pt idx="28026">
                  <c:v>1.789E-2</c:v>
                </c:pt>
                <c:pt idx="28027">
                  <c:v>1.06754E-2</c:v>
                </c:pt>
                <c:pt idx="28028">
                  <c:v>2.8162E-2</c:v>
                </c:pt>
                <c:pt idx="28029">
                  <c:v>8.9368799999999995E-3</c:v>
                </c:pt>
                <c:pt idx="28030">
                  <c:v>2.0255999999999998E-3</c:v>
                </c:pt>
                <c:pt idx="28031">
                  <c:v>-1.9144999999999999E-2</c:v>
                </c:pt>
                <c:pt idx="28032">
                  <c:v>-1.7490400000000001E-3</c:v>
                </c:pt>
                <c:pt idx="28033">
                  <c:v>9.3202600000000003E-3</c:v>
                </c:pt>
                <c:pt idx="28034">
                  <c:v>1.1907600000000001E-2</c:v>
                </c:pt>
                <c:pt idx="28035">
                  <c:v>1.3020500000000001E-2</c:v>
                </c:pt>
                <c:pt idx="28036">
                  <c:v>6.7272199999999999E-3</c:v>
                </c:pt>
                <c:pt idx="28037">
                  <c:v>1.09444E-2</c:v>
                </c:pt>
                <c:pt idx="28038">
                  <c:v>1.02024E-2</c:v>
                </c:pt>
                <c:pt idx="28039">
                  <c:v>-2.2020299999999998E-3</c:v>
                </c:pt>
                <c:pt idx="28040">
                  <c:v>-2.02694E-2</c:v>
                </c:pt>
                <c:pt idx="28041">
                  <c:v>-1.3546000000000001E-2</c:v>
                </c:pt>
                <c:pt idx="28042">
                  <c:v>-3.1299600000000002E-3</c:v>
                </c:pt>
                <c:pt idx="28043">
                  <c:v>-1.03064E-2</c:v>
                </c:pt>
                <c:pt idx="28044">
                  <c:v>8.1138600000000005E-3</c:v>
                </c:pt>
                <c:pt idx="28045">
                  <c:v>7.0257200000000001E-3</c:v>
                </c:pt>
                <c:pt idx="28046">
                  <c:v>-7.6389300000000004E-3</c:v>
                </c:pt>
                <c:pt idx="28047">
                  <c:v>-3.5810500000000001E-3</c:v>
                </c:pt>
                <c:pt idx="28048">
                  <c:v>2.04945E-3</c:v>
                </c:pt>
                <c:pt idx="28049">
                  <c:v>1.9426300000000001E-3</c:v>
                </c:pt>
                <c:pt idx="28050">
                  <c:v>-1.7115600000000002E-2</c:v>
                </c:pt>
                <c:pt idx="28051">
                  <c:v>-9.5767999999999999E-3</c:v>
                </c:pt>
                <c:pt idx="28052">
                  <c:v>-1.5989300000000001E-2</c:v>
                </c:pt>
                <c:pt idx="28053">
                  <c:v>1.11675E-2</c:v>
                </c:pt>
                <c:pt idx="28054">
                  <c:v>2.4601000000000001E-2</c:v>
                </c:pt>
                <c:pt idx="28055">
                  <c:v>2.6998500000000002E-3</c:v>
                </c:pt>
                <c:pt idx="28056">
                  <c:v>-4.5557000000000002E-3</c:v>
                </c:pt>
                <c:pt idx="28057">
                  <c:v>5.53894E-3</c:v>
                </c:pt>
                <c:pt idx="28058">
                  <c:v>1.5644100000000001E-2</c:v>
                </c:pt>
                <c:pt idx="28059">
                  <c:v>9.2029599999999996E-3</c:v>
                </c:pt>
                <c:pt idx="28060">
                  <c:v>-6.6375699999999995E-4</c:v>
                </c:pt>
                <c:pt idx="28061">
                  <c:v>8.0366099999999996E-3</c:v>
                </c:pt>
                <c:pt idx="28062">
                  <c:v>4.1960699999999997E-2</c:v>
                </c:pt>
                <c:pt idx="28063">
                  <c:v>3.0006399999999999E-2</c:v>
                </c:pt>
                <c:pt idx="28064">
                  <c:v>6.73962E-3</c:v>
                </c:pt>
                <c:pt idx="28065">
                  <c:v>-1.2822200000000001E-2</c:v>
                </c:pt>
                <c:pt idx="28066">
                  <c:v>5.3978000000000003E-3</c:v>
                </c:pt>
                <c:pt idx="28067">
                  <c:v>3.9586999999999999E-3</c:v>
                </c:pt>
                <c:pt idx="28068">
                  <c:v>-2.43845E-2</c:v>
                </c:pt>
                <c:pt idx="28069">
                  <c:v>-1.0280600000000001E-2</c:v>
                </c:pt>
                <c:pt idx="28070">
                  <c:v>1.8750200000000002E-2</c:v>
                </c:pt>
                <c:pt idx="28071">
                  <c:v>3.7059799999999997E-2</c:v>
                </c:pt>
                <c:pt idx="28072">
                  <c:v>2.45094E-3</c:v>
                </c:pt>
                <c:pt idx="28073">
                  <c:v>-8.7051400000000001E-3</c:v>
                </c:pt>
                <c:pt idx="28074">
                  <c:v>2.35271E-3</c:v>
                </c:pt>
                <c:pt idx="28075">
                  <c:v>-1.24931E-3</c:v>
                </c:pt>
                <c:pt idx="28076">
                  <c:v>-2.0159699999999999E-2</c:v>
                </c:pt>
                <c:pt idx="28077">
                  <c:v>-1.8716799999999999E-2</c:v>
                </c:pt>
                <c:pt idx="28078">
                  <c:v>9.5844299999999997E-3</c:v>
                </c:pt>
                <c:pt idx="28079">
                  <c:v>1.90992E-2</c:v>
                </c:pt>
                <c:pt idx="28080">
                  <c:v>-4.0998500000000004E-3</c:v>
                </c:pt>
                <c:pt idx="28081">
                  <c:v>-2.02484E-2</c:v>
                </c:pt>
                <c:pt idx="28082">
                  <c:v>4.5671499999999999E-3</c:v>
                </c:pt>
                <c:pt idx="28083">
                  <c:v>1.1712999999999999E-2</c:v>
                </c:pt>
                <c:pt idx="28084">
                  <c:v>-3.0898999999999998E-4</c:v>
                </c:pt>
                <c:pt idx="28085">
                  <c:v>-2.4562799999999999E-2</c:v>
                </c:pt>
                <c:pt idx="28086">
                  <c:v>-7.8277599999999996E-3</c:v>
                </c:pt>
                <c:pt idx="28087">
                  <c:v>1.8740699999999999E-2</c:v>
                </c:pt>
                <c:pt idx="28088">
                  <c:v>1.0796500000000001E-2</c:v>
                </c:pt>
                <c:pt idx="28089">
                  <c:v>-2.0769099999999999E-2</c:v>
                </c:pt>
                <c:pt idx="28090">
                  <c:v>-1.09596E-2</c:v>
                </c:pt>
                <c:pt idx="28091">
                  <c:v>-8.2407000000000001E-3</c:v>
                </c:pt>
                <c:pt idx="28092">
                  <c:v>-2.9258700000000001E-3</c:v>
                </c:pt>
                <c:pt idx="28093">
                  <c:v>-8.8377000000000004E-3</c:v>
                </c:pt>
                <c:pt idx="28094">
                  <c:v>-2.57568E-2</c:v>
                </c:pt>
                <c:pt idx="28095">
                  <c:v>-8.6259800000000001E-3</c:v>
                </c:pt>
                <c:pt idx="28096">
                  <c:v>2.5844600000000001E-4</c:v>
                </c:pt>
                <c:pt idx="28097">
                  <c:v>-7.7915199999999997E-3</c:v>
                </c:pt>
                <c:pt idx="28098">
                  <c:v>-1.33924E-2</c:v>
                </c:pt>
                <c:pt idx="28099">
                  <c:v>-1.2448300000000001E-2</c:v>
                </c:pt>
                <c:pt idx="28100">
                  <c:v>-4.5270900000000001E-3</c:v>
                </c:pt>
                <c:pt idx="28101">
                  <c:v>-2.4043999999999999E-2</c:v>
                </c:pt>
                <c:pt idx="28102">
                  <c:v>-1.56975E-2</c:v>
                </c:pt>
                <c:pt idx="28103">
                  <c:v>4.7759999999999999E-3</c:v>
                </c:pt>
                <c:pt idx="28104">
                  <c:v>-7.3146799999999998E-4</c:v>
                </c:pt>
                <c:pt idx="28105">
                  <c:v>1.2597999999999999E-3</c:v>
                </c:pt>
                <c:pt idx="28106">
                  <c:v>-9.2859299999999995E-3</c:v>
                </c:pt>
                <c:pt idx="28107">
                  <c:v>4.43459E-4</c:v>
                </c:pt>
                <c:pt idx="28108">
                  <c:v>9.9430100000000004E-3</c:v>
                </c:pt>
                <c:pt idx="28109">
                  <c:v>-9.8524100000000007E-3</c:v>
                </c:pt>
                <c:pt idx="28110">
                  <c:v>9.3803399999999992E-3</c:v>
                </c:pt>
                <c:pt idx="28111">
                  <c:v>1.1148499999999999E-3</c:v>
                </c:pt>
                <c:pt idx="28112">
                  <c:v>-4.37069E-3</c:v>
                </c:pt>
                <c:pt idx="28113">
                  <c:v>-4.47607E-2</c:v>
                </c:pt>
                <c:pt idx="28114">
                  <c:v>-2.54688E-2</c:v>
                </c:pt>
                <c:pt idx="28115">
                  <c:v>-4.7855399999999996E-3</c:v>
                </c:pt>
                <c:pt idx="28116">
                  <c:v>-3.68118E-3</c:v>
                </c:pt>
                <c:pt idx="28117">
                  <c:v>-3.44E-2</c:v>
                </c:pt>
                <c:pt idx="28118">
                  <c:v>-4.0513E-2</c:v>
                </c:pt>
                <c:pt idx="28119">
                  <c:v>-3.5347000000000003E-2</c:v>
                </c:pt>
                <c:pt idx="28120">
                  <c:v>-2.5086399999999998E-2</c:v>
                </c:pt>
                <c:pt idx="28121">
                  <c:v>-4.12731E-2</c:v>
                </c:pt>
                <c:pt idx="28122">
                  <c:v>-3.7459399999999997E-2</c:v>
                </c:pt>
                <c:pt idx="28123">
                  <c:v>-2.3208599999999999E-2</c:v>
                </c:pt>
                <c:pt idx="28124">
                  <c:v>-1.53084E-2</c:v>
                </c:pt>
                <c:pt idx="28125">
                  <c:v>-2.2548700000000001E-2</c:v>
                </c:pt>
                <c:pt idx="28126">
                  <c:v>-1.49822E-3</c:v>
                </c:pt>
                <c:pt idx="28127">
                  <c:v>-2.9283500000000001E-2</c:v>
                </c:pt>
                <c:pt idx="28128">
                  <c:v>-2.5499299999999999E-2</c:v>
                </c:pt>
                <c:pt idx="28129">
                  <c:v>-3.3448199999999997E-2</c:v>
                </c:pt>
                <c:pt idx="28130">
                  <c:v>-3.5231600000000002E-2</c:v>
                </c:pt>
                <c:pt idx="28131">
                  <c:v>-4.2533899999999999E-2</c:v>
                </c:pt>
                <c:pt idx="28132">
                  <c:v>-1.56279E-2</c:v>
                </c:pt>
                <c:pt idx="28133">
                  <c:v>-9.0427400000000005E-3</c:v>
                </c:pt>
                <c:pt idx="28134">
                  <c:v>-3.05443E-2</c:v>
                </c:pt>
                <c:pt idx="28135">
                  <c:v>-1.9039199999999999E-2</c:v>
                </c:pt>
                <c:pt idx="28136">
                  <c:v>-2.2313099999999999E-2</c:v>
                </c:pt>
                <c:pt idx="28137">
                  <c:v>-9.9525499999999992E-3</c:v>
                </c:pt>
                <c:pt idx="28138">
                  <c:v>-2.4725899999999999E-2</c:v>
                </c:pt>
                <c:pt idx="28139">
                  <c:v>-2.88162E-2</c:v>
                </c:pt>
                <c:pt idx="28140">
                  <c:v>-3.1004E-2</c:v>
                </c:pt>
                <c:pt idx="28141">
                  <c:v>-1.4637000000000001E-2</c:v>
                </c:pt>
                <c:pt idx="28142">
                  <c:v>-1.6856199999999998E-2</c:v>
                </c:pt>
                <c:pt idx="28143">
                  <c:v>-1.9144100000000001E-2</c:v>
                </c:pt>
                <c:pt idx="28144">
                  <c:v>-3.9383899999999999E-2</c:v>
                </c:pt>
                <c:pt idx="28145">
                  <c:v>-2.1635100000000001E-2</c:v>
                </c:pt>
                <c:pt idx="28146">
                  <c:v>-3.5746600000000003E-2</c:v>
                </c:pt>
                <c:pt idx="28147">
                  <c:v>-1.4369E-2</c:v>
                </c:pt>
                <c:pt idx="28148">
                  <c:v>-4.0529299999999997E-2</c:v>
                </c:pt>
                <c:pt idx="28149">
                  <c:v>-1.32523E-2</c:v>
                </c:pt>
                <c:pt idx="28150">
                  <c:v>-1.6881E-2</c:v>
                </c:pt>
                <c:pt idx="28151">
                  <c:v>-2.7100599999999999E-2</c:v>
                </c:pt>
                <c:pt idx="28152">
                  <c:v>-6.54497E-2</c:v>
                </c:pt>
                <c:pt idx="28153">
                  <c:v>-4.5494100000000003E-2</c:v>
                </c:pt>
                <c:pt idx="28154">
                  <c:v>2.4700200000000002E-4</c:v>
                </c:pt>
                <c:pt idx="28155">
                  <c:v>-7.6112699999999998E-3</c:v>
                </c:pt>
                <c:pt idx="28156">
                  <c:v>-2.0775800000000001E-2</c:v>
                </c:pt>
                <c:pt idx="28157">
                  <c:v>-4.20694E-2</c:v>
                </c:pt>
                <c:pt idx="28158">
                  <c:v>-3.3009499999999997E-2</c:v>
                </c:pt>
                <c:pt idx="28159">
                  <c:v>-2.2592500000000001E-2</c:v>
                </c:pt>
                <c:pt idx="28160">
                  <c:v>-3.2929399999999998E-2</c:v>
                </c:pt>
                <c:pt idx="28161">
                  <c:v>-3.4770000000000002E-2</c:v>
                </c:pt>
                <c:pt idx="28162">
                  <c:v>-4.0062899999999999E-2</c:v>
                </c:pt>
                <c:pt idx="28163">
                  <c:v>-2.8663600000000001E-2</c:v>
                </c:pt>
                <c:pt idx="28164">
                  <c:v>-1.7320599999999998E-2</c:v>
                </c:pt>
                <c:pt idx="28165">
                  <c:v>-2.7101500000000001E-2</c:v>
                </c:pt>
                <c:pt idx="28166">
                  <c:v>6.0768100000000002E-3</c:v>
                </c:pt>
                <c:pt idx="28167">
                  <c:v>-2.0410500000000002E-2</c:v>
                </c:pt>
                <c:pt idx="28168">
                  <c:v>-3.1913799999999999E-2</c:v>
                </c:pt>
                <c:pt idx="28169">
                  <c:v>-4.5193700000000003E-2</c:v>
                </c:pt>
                <c:pt idx="28170">
                  <c:v>-2.3612999999999999E-2</c:v>
                </c:pt>
                <c:pt idx="28171">
                  <c:v>-1.9040100000000001E-2</c:v>
                </c:pt>
                <c:pt idx="28172">
                  <c:v>-8.26263E-3</c:v>
                </c:pt>
                <c:pt idx="28173">
                  <c:v>-1.8399200000000001E-2</c:v>
                </c:pt>
                <c:pt idx="28174">
                  <c:v>-3.5005599999999998E-2</c:v>
                </c:pt>
                <c:pt idx="28175">
                  <c:v>-2.0042399999999998E-2</c:v>
                </c:pt>
                <c:pt idx="28176">
                  <c:v>-4.5802099999999998E-2</c:v>
                </c:pt>
                <c:pt idx="28177">
                  <c:v>-1.1443099999999999E-2</c:v>
                </c:pt>
                <c:pt idx="28178">
                  <c:v>-1.01166E-2</c:v>
                </c:pt>
                <c:pt idx="28179">
                  <c:v>-1.0581E-2</c:v>
                </c:pt>
                <c:pt idx="28180">
                  <c:v>-4.5336700000000001E-2</c:v>
                </c:pt>
                <c:pt idx="28181">
                  <c:v>-3.4763299999999997E-2</c:v>
                </c:pt>
                <c:pt idx="28182">
                  <c:v>-1.28307E-2</c:v>
                </c:pt>
                <c:pt idx="28183">
                  <c:v>-1.85804E-2</c:v>
                </c:pt>
                <c:pt idx="28184">
                  <c:v>-1.3239900000000001E-2</c:v>
                </c:pt>
                <c:pt idx="28185">
                  <c:v>-1.18847E-2</c:v>
                </c:pt>
                <c:pt idx="28186">
                  <c:v>-1.21174E-2</c:v>
                </c:pt>
                <c:pt idx="28187">
                  <c:v>-1.73063E-2</c:v>
                </c:pt>
                <c:pt idx="28188">
                  <c:v>-1.20544E-2</c:v>
                </c:pt>
                <c:pt idx="28189">
                  <c:v>-1.1928599999999999E-2</c:v>
                </c:pt>
                <c:pt idx="28190">
                  <c:v>-9.7875600000000007E-3</c:v>
                </c:pt>
                <c:pt idx="28191">
                  <c:v>9.9887799999999992E-3</c:v>
                </c:pt>
                <c:pt idx="28192">
                  <c:v>-2.9478099999999999E-3</c:v>
                </c:pt>
                <c:pt idx="28193">
                  <c:v>-1.45311E-2</c:v>
                </c:pt>
                <c:pt idx="28194">
                  <c:v>5.3730000000000002E-3</c:v>
                </c:pt>
                <c:pt idx="28195">
                  <c:v>-7.5073199999999996E-3</c:v>
                </c:pt>
                <c:pt idx="28196">
                  <c:v>-7.9593700000000003E-3</c:v>
                </c:pt>
                <c:pt idx="28197">
                  <c:v>-3.8751599999999997E-2</c:v>
                </c:pt>
                <c:pt idx="28198">
                  <c:v>-1.9220399999999999E-2</c:v>
                </c:pt>
                <c:pt idx="28199">
                  <c:v>-2.4670600000000001E-2</c:v>
                </c:pt>
                <c:pt idx="28200">
                  <c:v>-3.1097400000000001E-2</c:v>
                </c:pt>
                <c:pt idx="28201">
                  <c:v>-2.78664E-2</c:v>
                </c:pt>
                <c:pt idx="28202">
                  <c:v>-3.9201699999999999E-2</c:v>
                </c:pt>
                <c:pt idx="28203">
                  <c:v>-3.1004899999999998E-2</c:v>
                </c:pt>
                <c:pt idx="28204">
                  <c:v>-4.3136599999999997E-2</c:v>
                </c:pt>
                <c:pt idx="28205">
                  <c:v>-3.5288800000000002E-2</c:v>
                </c:pt>
                <c:pt idx="28206">
                  <c:v>-1.89018E-2</c:v>
                </c:pt>
                <c:pt idx="28207">
                  <c:v>-2.9038399999999999E-2</c:v>
                </c:pt>
                <c:pt idx="28208">
                  <c:v>-4.1543999999999998E-2</c:v>
                </c:pt>
                <c:pt idx="28209">
                  <c:v>-3.6799400000000003E-2</c:v>
                </c:pt>
                <c:pt idx="28210">
                  <c:v>-5.5143400000000002E-2</c:v>
                </c:pt>
                <c:pt idx="28211">
                  <c:v>-3.5695999999999999E-2</c:v>
                </c:pt>
                <c:pt idx="28212">
                  <c:v>-2.3652099999999999E-2</c:v>
                </c:pt>
                <c:pt idx="28213">
                  <c:v>-3.5991700000000001E-2</c:v>
                </c:pt>
                <c:pt idx="28214">
                  <c:v>-2.19536E-2</c:v>
                </c:pt>
                <c:pt idx="28215">
                  <c:v>-2.3335499999999999E-2</c:v>
                </c:pt>
                <c:pt idx="28216">
                  <c:v>-2.4957699999999999E-2</c:v>
                </c:pt>
                <c:pt idx="28217">
                  <c:v>-1.15175E-2</c:v>
                </c:pt>
                <c:pt idx="28218">
                  <c:v>-3.6834699999999998E-2</c:v>
                </c:pt>
                <c:pt idx="28219">
                  <c:v>-3.1359699999999997E-2</c:v>
                </c:pt>
                <c:pt idx="28220">
                  <c:v>-4.06942E-2</c:v>
                </c:pt>
                <c:pt idx="28221">
                  <c:v>-2.2028900000000001E-2</c:v>
                </c:pt>
                <c:pt idx="28222">
                  <c:v>-3.1028699999999999E-2</c:v>
                </c:pt>
                <c:pt idx="28223">
                  <c:v>-1.15929E-2</c:v>
                </c:pt>
                <c:pt idx="28224">
                  <c:v>-2.9168099999999999E-2</c:v>
                </c:pt>
                <c:pt idx="28225">
                  <c:v>-5.6504199999999997E-2</c:v>
                </c:pt>
                <c:pt idx="28226">
                  <c:v>-4.9229599999999998E-2</c:v>
                </c:pt>
                <c:pt idx="28227">
                  <c:v>-5.14755E-2</c:v>
                </c:pt>
                <c:pt idx="28228">
                  <c:v>-5.3221699999999997E-2</c:v>
                </c:pt>
                <c:pt idx="28229">
                  <c:v>-3.78275E-2</c:v>
                </c:pt>
                <c:pt idx="28230">
                  <c:v>-5.2379599999999998E-2</c:v>
                </c:pt>
                <c:pt idx="28231">
                  <c:v>-7.2099700000000003E-2</c:v>
                </c:pt>
                <c:pt idx="28232">
                  <c:v>-4.7804800000000001E-2</c:v>
                </c:pt>
                <c:pt idx="28233">
                  <c:v>-5.2786800000000002E-2</c:v>
                </c:pt>
                <c:pt idx="28234">
                  <c:v>-2.9992100000000001E-2</c:v>
                </c:pt>
                <c:pt idx="28235">
                  <c:v>-4.1822400000000003E-2</c:v>
                </c:pt>
                <c:pt idx="28236">
                  <c:v>-3.2593700000000003E-2</c:v>
                </c:pt>
                <c:pt idx="28237">
                  <c:v>-4.4767399999999999E-2</c:v>
                </c:pt>
                <c:pt idx="28238">
                  <c:v>-4.1443800000000003E-2</c:v>
                </c:pt>
                <c:pt idx="28239">
                  <c:v>-3.4295100000000002E-2</c:v>
                </c:pt>
                <c:pt idx="28240">
                  <c:v>-2.0662300000000001E-2</c:v>
                </c:pt>
                <c:pt idx="28241">
                  <c:v>-3.2760600000000001E-2</c:v>
                </c:pt>
                <c:pt idx="28242">
                  <c:v>-4.7723799999999997E-2</c:v>
                </c:pt>
                <c:pt idx="28243">
                  <c:v>-5.7146099999999998E-2</c:v>
                </c:pt>
                <c:pt idx="28244">
                  <c:v>-3.69349E-2</c:v>
                </c:pt>
                <c:pt idx="28245">
                  <c:v>-3.3479700000000001E-2</c:v>
                </c:pt>
                <c:pt idx="28246">
                  <c:v>-4.2329800000000001E-2</c:v>
                </c:pt>
                <c:pt idx="28247">
                  <c:v>-4.8057599999999999E-2</c:v>
                </c:pt>
                <c:pt idx="28248">
                  <c:v>-4.8667000000000002E-2</c:v>
                </c:pt>
                <c:pt idx="28249">
                  <c:v>-5.8443099999999998E-2</c:v>
                </c:pt>
                <c:pt idx="28250">
                  <c:v>-3.39203E-2</c:v>
                </c:pt>
                <c:pt idx="28251">
                  <c:v>-1.8059700000000001E-2</c:v>
                </c:pt>
                <c:pt idx="28252">
                  <c:v>-4.0896399999999999E-2</c:v>
                </c:pt>
                <c:pt idx="28253">
                  <c:v>-3.55701E-2</c:v>
                </c:pt>
                <c:pt idx="28254">
                  <c:v>-5.0506599999999999E-2</c:v>
                </c:pt>
                <c:pt idx="28255">
                  <c:v>-1.6964900000000002E-2</c:v>
                </c:pt>
                <c:pt idx="28256">
                  <c:v>-2.42834E-2</c:v>
                </c:pt>
                <c:pt idx="28257">
                  <c:v>5.6190500000000004E-3</c:v>
                </c:pt>
                <c:pt idx="28258">
                  <c:v>-2.9648799999999999E-2</c:v>
                </c:pt>
                <c:pt idx="28259">
                  <c:v>-3.4831000000000001E-2</c:v>
                </c:pt>
                <c:pt idx="28260">
                  <c:v>-2.25496E-2</c:v>
                </c:pt>
                <c:pt idx="28261">
                  <c:v>-3.6050800000000001E-2</c:v>
                </c:pt>
                <c:pt idx="28262">
                  <c:v>-2.8371799999999999E-3</c:v>
                </c:pt>
                <c:pt idx="28263">
                  <c:v>-6.7377100000000001E-3</c:v>
                </c:pt>
                <c:pt idx="28264">
                  <c:v>1.5464800000000001E-2</c:v>
                </c:pt>
                <c:pt idx="28265">
                  <c:v>-5.3005200000000004E-3</c:v>
                </c:pt>
                <c:pt idx="28266">
                  <c:v>-1.1854200000000001E-2</c:v>
                </c:pt>
                <c:pt idx="28267">
                  <c:v>-2.6599899999999999E-2</c:v>
                </c:pt>
                <c:pt idx="28268">
                  <c:v>-1.9948E-2</c:v>
                </c:pt>
                <c:pt idx="28269">
                  <c:v>-2.08092E-2</c:v>
                </c:pt>
                <c:pt idx="28270">
                  <c:v>-4.3775599999999998E-2</c:v>
                </c:pt>
                <c:pt idx="28271">
                  <c:v>-3.90205E-2</c:v>
                </c:pt>
                <c:pt idx="28272">
                  <c:v>-1.6804699999999999E-2</c:v>
                </c:pt>
                <c:pt idx="28273">
                  <c:v>-2.06299E-2</c:v>
                </c:pt>
                <c:pt idx="28274">
                  <c:v>-1.52893E-2</c:v>
                </c:pt>
                <c:pt idx="28275">
                  <c:v>-2.03962E-2</c:v>
                </c:pt>
                <c:pt idx="28276">
                  <c:v>-4.7764800000000003E-2</c:v>
                </c:pt>
                <c:pt idx="28277">
                  <c:v>-5.8606100000000001E-2</c:v>
                </c:pt>
                <c:pt idx="28278">
                  <c:v>-3.0584299999999998E-2</c:v>
                </c:pt>
                <c:pt idx="28279">
                  <c:v>-3.40757E-2</c:v>
                </c:pt>
                <c:pt idx="28280">
                  <c:v>-1.9966100000000001E-2</c:v>
                </c:pt>
                <c:pt idx="28281">
                  <c:v>-2.4764100000000001E-2</c:v>
                </c:pt>
                <c:pt idx="28282">
                  <c:v>-3.4536400000000002E-2</c:v>
                </c:pt>
                <c:pt idx="28283">
                  <c:v>-3.7254299999999997E-2</c:v>
                </c:pt>
                <c:pt idx="28284">
                  <c:v>-2.9918699999999999E-2</c:v>
                </c:pt>
                <c:pt idx="28285">
                  <c:v>-5.3701399999999998E-3</c:v>
                </c:pt>
                <c:pt idx="28286">
                  <c:v>4.4441199999999999E-4</c:v>
                </c:pt>
                <c:pt idx="28287">
                  <c:v>-3.7258100000000002E-2</c:v>
                </c:pt>
                <c:pt idx="28288">
                  <c:v>-3.1472199999999999E-2</c:v>
                </c:pt>
                <c:pt idx="28289">
                  <c:v>-4.6825399999999998E-4</c:v>
                </c:pt>
                <c:pt idx="28290">
                  <c:v>1.28212E-2</c:v>
                </c:pt>
                <c:pt idx="28291">
                  <c:v>-1.9374800000000001E-2</c:v>
                </c:pt>
                <c:pt idx="28292">
                  <c:v>-2.5808299999999999E-2</c:v>
                </c:pt>
                <c:pt idx="28293">
                  <c:v>2.1127699999999999E-2</c:v>
                </c:pt>
                <c:pt idx="28294">
                  <c:v>-2.5530799999999999E-2</c:v>
                </c:pt>
                <c:pt idx="28295">
                  <c:v>-3.0679700000000001E-2</c:v>
                </c:pt>
                <c:pt idx="28296">
                  <c:v>-2.5239899999999999E-2</c:v>
                </c:pt>
                <c:pt idx="28297">
                  <c:v>3.68118E-3</c:v>
                </c:pt>
                <c:pt idx="28298">
                  <c:v>-6.5927499999999997E-3</c:v>
                </c:pt>
                <c:pt idx="28299">
                  <c:v>-3.7678700000000002E-2</c:v>
                </c:pt>
                <c:pt idx="28300">
                  <c:v>-4.2440400000000003E-2</c:v>
                </c:pt>
                <c:pt idx="28301">
                  <c:v>-1.0168999999999999E-2</c:v>
                </c:pt>
                <c:pt idx="28302">
                  <c:v>-5.6896200000000003E-3</c:v>
                </c:pt>
                <c:pt idx="28303">
                  <c:v>-4.2481400000000002E-2</c:v>
                </c:pt>
                <c:pt idx="28304">
                  <c:v>-2.8142E-2</c:v>
                </c:pt>
                <c:pt idx="28305">
                  <c:v>-1.6101799999999999E-2</c:v>
                </c:pt>
                <c:pt idx="28306">
                  <c:v>-1.2207000000000001E-2</c:v>
                </c:pt>
                <c:pt idx="28307">
                  <c:v>-1.9805900000000001E-2</c:v>
                </c:pt>
                <c:pt idx="28308">
                  <c:v>-4.0798199999999996E-3</c:v>
                </c:pt>
                <c:pt idx="28309">
                  <c:v>2.1114300000000001E-3</c:v>
                </c:pt>
                <c:pt idx="28310">
                  <c:v>-1.14279E-2</c:v>
                </c:pt>
                <c:pt idx="28311">
                  <c:v>-1.98441E-2</c:v>
                </c:pt>
                <c:pt idx="28312">
                  <c:v>-3.0641600000000001E-2</c:v>
                </c:pt>
                <c:pt idx="28313">
                  <c:v>-1.6536700000000001E-3</c:v>
                </c:pt>
                <c:pt idx="28314">
                  <c:v>2.03514E-3</c:v>
                </c:pt>
                <c:pt idx="28315">
                  <c:v>-3.3407200000000001E-3</c:v>
                </c:pt>
                <c:pt idx="28316">
                  <c:v>-6.0243600000000003E-3</c:v>
                </c:pt>
                <c:pt idx="28317">
                  <c:v>5.45979E-3</c:v>
                </c:pt>
                <c:pt idx="28318">
                  <c:v>1.6584399999999999E-2</c:v>
                </c:pt>
                <c:pt idx="28319">
                  <c:v>6.0100600000000002E-3</c:v>
                </c:pt>
                <c:pt idx="28320">
                  <c:v>-8.8119499999999998E-4</c:v>
                </c:pt>
                <c:pt idx="28321">
                  <c:v>2.1553000000000002E-3</c:v>
                </c:pt>
                <c:pt idx="28322">
                  <c:v>3.9014800000000001E-3</c:v>
                </c:pt>
                <c:pt idx="28323">
                  <c:v>-3.4608799999999999E-3</c:v>
                </c:pt>
                <c:pt idx="28324">
                  <c:v>-6.70719E-3</c:v>
                </c:pt>
                <c:pt idx="28325">
                  <c:v>-1.88761E-2</c:v>
                </c:pt>
                <c:pt idx="28326">
                  <c:v>-2.5382999999999999E-2</c:v>
                </c:pt>
                <c:pt idx="28327">
                  <c:v>-1.14336E-2</c:v>
                </c:pt>
                <c:pt idx="28328">
                  <c:v>-3.6060300000000003E-2</c:v>
                </c:pt>
                <c:pt idx="28329">
                  <c:v>-2.1621700000000001E-2</c:v>
                </c:pt>
                <c:pt idx="28330">
                  <c:v>-1.9014400000000001E-2</c:v>
                </c:pt>
                <c:pt idx="28331">
                  <c:v>-1.46523E-2</c:v>
                </c:pt>
                <c:pt idx="28332">
                  <c:v>-4.1160599999999999E-2</c:v>
                </c:pt>
                <c:pt idx="28333">
                  <c:v>-4.3594399999999998E-2</c:v>
                </c:pt>
                <c:pt idx="28334">
                  <c:v>-2.9255900000000001E-2</c:v>
                </c:pt>
                <c:pt idx="28335">
                  <c:v>-2.5958100000000001E-2</c:v>
                </c:pt>
                <c:pt idx="28336">
                  <c:v>-3.8240400000000001E-2</c:v>
                </c:pt>
                <c:pt idx="28337">
                  <c:v>-1.56221E-2</c:v>
                </c:pt>
                <c:pt idx="28338">
                  <c:v>-1.22709E-2</c:v>
                </c:pt>
                <c:pt idx="28339">
                  <c:v>-3.6472299999999999E-2</c:v>
                </c:pt>
                <c:pt idx="28340">
                  <c:v>-3.7825600000000001E-2</c:v>
                </c:pt>
                <c:pt idx="28341">
                  <c:v>-2.56586E-2</c:v>
                </c:pt>
                <c:pt idx="28342">
                  <c:v>8.6736699999999996E-3</c:v>
                </c:pt>
                <c:pt idx="28343">
                  <c:v>1.1508900000000001E-2</c:v>
                </c:pt>
                <c:pt idx="28344">
                  <c:v>-2.6619E-2</c:v>
                </c:pt>
                <c:pt idx="28345">
                  <c:v>-2.97766E-2</c:v>
                </c:pt>
                <c:pt idx="28346">
                  <c:v>-2.85101E-2</c:v>
                </c:pt>
                <c:pt idx="28347">
                  <c:v>-3.2176000000000003E-2</c:v>
                </c:pt>
                <c:pt idx="28348">
                  <c:v>-1.0498E-2</c:v>
                </c:pt>
                <c:pt idx="28349">
                  <c:v>-3.0126599999999999E-3</c:v>
                </c:pt>
                <c:pt idx="28350">
                  <c:v>-1.6357400000000001E-2</c:v>
                </c:pt>
                <c:pt idx="28351">
                  <c:v>-2.21272E-2</c:v>
                </c:pt>
                <c:pt idx="28352">
                  <c:v>-2.1599799999999999E-2</c:v>
                </c:pt>
                <c:pt idx="28353">
                  <c:v>-4.9724599999999997E-3</c:v>
                </c:pt>
                <c:pt idx="28354">
                  <c:v>-1.6365100000000001E-3</c:v>
                </c:pt>
                <c:pt idx="28355">
                  <c:v>3.89194E-3</c:v>
                </c:pt>
                <c:pt idx="28356">
                  <c:v>8.7442400000000003E-3</c:v>
                </c:pt>
                <c:pt idx="28357">
                  <c:v>-9.2477800000000006E-3</c:v>
                </c:pt>
                <c:pt idx="28358">
                  <c:v>-1.97792E-2</c:v>
                </c:pt>
                <c:pt idx="28359">
                  <c:v>-1.8573800000000001E-2</c:v>
                </c:pt>
                <c:pt idx="28360">
                  <c:v>4.8446699999999997E-3</c:v>
                </c:pt>
                <c:pt idx="28361">
                  <c:v>9.3898799999999998E-3</c:v>
                </c:pt>
                <c:pt idx="28362">
                  <c:v>1.7736399999999999E-2</c:v>
                </c:pt>
                <c:pt idx="28363">
                  <c:v>2.94685E-3</c:v>
                </c:pt>
                <c:pt idx="28364">
                  <c:v>3.87192E-3</c:v>
                </c:pt>
                <c:pt idx="28365">
                  <c:v>2.49681E-2</c:v>
                </c:pt>
                <c:pt idx="28366">
                  <c:v>3.6540000000000003E-2</c:v>
                </c:pt>
                <c:pt idx="28367">
                  <c:v>2.0511600000000001E-2</c:v>
                </c:pt>
                <c:pt idx="28368">
                  <c:v>1.70422E-3</c:v>
                </c:pt>
                <c:pt idx="28369">
                  <c:v>7.9517400000000005E-3</c:v>
                </c:pt>
                <c:pt idx="28370">
                  <c:v>3.3059100000000001E-2</c:v>
                </c:pt>
                <c:pt idx="28371">
                  <c:v>3.5606400000000003E-2</c:v>
                </c:pt>
                <c:pt idx="28372">
                  <c:v>3.2234199999999998E-2</c:v>
                </c:pt>
                <c:pt idx="28373">
                  <c:v>3.4732800000000001E-2</c:v>
                </c:pt>
                <c:pt idx="28374">
                  <c:v>3.4011800000000002E-2</c:v>
                </c:pt>
                <c:pt idx="28375">
                  <c:v>1.8959E-2</c:v>
                </c:pt>
                <c:pt idx="28376">
                  <c:v>1.9990000000000001E-2</c:v>
                </c:pt>
                <c:pt idx="28377">
                  <c:v>2.1910700000000002E-2</c:v>
                </c:pt>
                <c:pt idx="28378">
                  <c:v>4.0846800000000003E-2</c:v>
                </c:pt>
                <c:pt idx="28379">
                  <c:v>2.63538E-2</c:v>
                </c:pt>
                <c:pt idx="28380">
                  <c:v>2.6372900000000001E-2</c:v>
                </c:pt>
                <c:pt idx="28381">
                  <c:v>1.8570900000000001E-2</c:v>
                </c:pt>
                <c:pt idx="28382">
                  <c:v>3.8053499999999997E-2</c:v>
                </c:pt>
                <c:pt idx="28383">
                  <c:v>3.2598500000000002E-2</c:v>
                </c:pt>
                <c:pt idx="28384">
                  <c:v>2.4219500000000001E-2</c:v>
                </c:pt>
                <c:pt idx="28385">
                  <c:v>2.9468500000000002E-2</c:v>
                </c:pt>
                <c:pt idx="28386">
                  <c:v>4.30918E-2</c:v>
                </c:pt>
                <c:pt idx="28387">
                  <c:v>2.6770599999999999E-2</c:v>
                </c:pt>
                <c:pt idx="28388">
                  <c:v>2.79779E-2</c:v>
                </c:pt>
                <c:pt idx="28389">
                  <c:v>3.5652200000000002E-2</c:v>
                </c:pt>
                <c:pt idx="28390">
                  <c:v>2.7982699999999999E-2</c:v>
                </c:pt>
                <c:pt idx="28391">
                  <c:v>7.52449E-3</c:v>
                </c:pt>
                <c:pt idx="28392">
                  <c:v>4.632E-2</c:v>
                </c:pt>
                <c:pt idx="28393">
                  <c:v>3.03288E-2</c:v>
                </c:pt>
                <c:pt idx="28394">
                  <c:v>1.1287699999999999E-2</c:v>
                </c:pt>
                <c:pt idx="28395">
                  <c:v>9.1104500000000008E-3</c:v>
                </c:pt>
                <c:pt idx="28396">
                  <c:v>1.3989400000000001E-2</c:v>
                </c:pt>
                <c:pt idx="28397">
                  <c:v>3.8783999999999999E-2</c:v>
                </c:pt>
                <c:pt idx="28398">
                  <c:v>3.1283400000000003E-2</c:v>
                </c:pt>
                <c:pt idx="28399">
                  <c:v>6.9780299999999996E-3</c:v>
                </c:pt>
                <c:pt idx="28400">
                  <c:v>3.7525200000000002E-2</c:v>
                </c:pt>
                <c:pt idx="28401">
                  <c:v>3.06606E-2</c:v>
                </c:pt>
                <c:pt idx="28402">
                  <c:v>1.2599000000000001E-2</c:v>
                </c:pt>
                <c:pt idx="28403">
                  <c:v>5.7821299999999999E-3</c:v>
                </c:pt>
                <c:pt idx="28404">
                  <c:v>2.6308100000000001E-2</c:v>
                </c:pt>
                <c:pt idx="28405">
                  <c:v>3.1894699999999998E-2</c:v>
                </c:pt>
                <c:pt idx="28406">
                  <c:v>6.2742199999999996E-3</c:v>
                </c:pt>
                <c:pt idx="28407">
                  <c:v>2.1482500000000002E-2</c:v>
                </c:pt>
                <c:pt idx="28408">
                  <c:v>3.6435099999999998E-2</c:v>
                </c:pt>
                <c:pt idx="28409">
                  <c:v>1.96781E-2</c:v>
                </c:pt>
                <c:pt idx="28410">
                  <c:v>4.5292899999999997E-2</c:v>
                </c:pt>
                <c:pt idx="28411">
                  <c:v>3.1704900000000001E-2</c:v>
                </c:pt>
                <c:pt idx="28412">
                  <c:v>3.7947700000000001E-2</c:v>
                </c:pt>
                <c:pt idx="28413">
                  <c:v>2.4834599999999998E-2</c:v>
                </c:pt>
                <c:pt idx="28414">
                  <c:v>2.0911200000000001E-2</c:v>
                </c:pt>
                <c:pt idx="28415">
                  <c:v>4.7465300000000002E-2</c:v>
                </c:pt>
                <c:pt idx="28416">
                  <c:v>4.0062E-2</c:v>
                </c:pt>
                <c:pt idx="28417">
                  <c:v>2.7025199999999999E-2</c:v>
                </c:pt>
                <c:pt idx="28418">
                  <c:v>1.73607E-2</c:v>
                </c:pt>
                <c:pt idx="28419">
                  <c:v>3.0539500000000001E-2</c:v>
                </c:pt>
                <c:pt idx="28420">
                  <c:v>2.41175E-2</c:v>
                </c:pt>
                <c:pt idx="28421">
                  <c:v>2.89822E-2</c:v>
                </c:pt>
                <c:pt idx="28422">
                  <c:v>2.8454799999999999E-2</c:v>
                </c:pt>
                <c:pt idx="28423">
                  <c:v>4.6909300000000001E-2</c:v>
                </c:pt>
                <c:pt idx="28424">
                  <c:v>3.6898599999999997E-2</c:v>
                </c:pt>
                <c:pt idx="28425">
                  <c:v>2.9552499999999999E-2</c:v>
                </c:pt>
                <c:pt idx="28426">
                  <c:v>2.2639300000000001E-2</c:v>
                </c:pt>
                <c:pt idx="28427">
                  <c:v>2.4816499999999998E-2</c:v>
                </c:pt>
                <c:pt idx="28428">
                  <c:v>4.06218E-2</c:v>
                </c:pt>
                <c:pt idx="28429">
                  <c:v>3.8926099999999998E-2</c:v>
                </c:pt>
                <c:pt idx="28430">
                  <c:v>4.48799E-2</c:v>
                </c:pt>
                <c:pt idx="28431">
                  <c:v>2.20022E-2</c:v>
                </c:pt>
                <c:pt idx="28432">
                  <c:v>1.93539E-2</c:v>
                </c:pt>
                <c:pt idx="28433">
                  <c:v>6.1101899999999997E-3</c:v>
                </c:pt>
                <c:pt idx="28434">
                  <c:v>2.1637900000000002E-2</c:v>
                </c:pt>
                <c:pt idx="28435">
                  <c:v>1.76125E-2</c:v>
                </c:pt>
                <c:pt idx="28436">
                  <c:v>1.5234899999999999E-2</c:v>
                </c:pt>
                <c:pt idx="28437">
                  <c:v>1.1057900000000001E-2</c:v>
                </c:pt>
                <c:pt idx="28438">
                  <c:v>-2.1495799999999999E-3</c:v>
                </c:pt>
                <c:pt idx="28439">
                  <c:v>1.3072E-2</c:v>
                </c:pt>
                <c:pt idx="28440">
                  <c:v>2.1070499999999999E-2</c:v>
                </c:pt>
                <c:pt idx="28441">
                  <c:v>2.1239299999999999E-2</c:v>
                </c:pt>
                <c:pt idx="28442">
                  <c:v>1.5071899999999999E-2</c:v>
                </c:pt>
                <c:pt idx="28443">
                  <c:v>1.3154000000000001E-2</c:v>
                </c:pt>
                <c:pt idx="28444">
                  <c:v>1.53303E-2</c:v>
                </c:pt>
                <c:pt idx="28445">
                  <c:v>6.2665899999999998E-3</c:v>
                </c:pt>
                <c:pt idx="28446">
                  <c:v>1.5898700000000002E-2</c:v>
                </c:pt>
                <c:pt idx="28447">
                  <c:v>7.0695899999999997E-3</c:v>
                </c:pt>
                <c:pt idx="28448">
                  <c:v>8.0966899999999995E-4</c:v>
                </c:pt>
                <c:pt idx="28449">
                  <c:v>4.7826800000000001E-3</c:v>
                </c:pt>
                <c:pt idx="28450">
                  <c:v>5.5522899999999997E-3</c:v>
                </c:pt>
                <c:pt idx="28451">
                  <c:v>2.0137800000000001E-2</c:v>
                </c:pt>
                <c:pt idx="28452">
                  <c:v>1.22766E-2</c:v>
                </c:pt>
                <c:pt idx="28453">
                  <c:v>2.20156E-2</c:v>
                </c:pt>
                <c:pt idx="28454">
                  <c:v>2.1425199999999998E-2</c:v>
                </c:pt>
                <c:pt idx="28455">
                  <c:v>2.4311099999999999E-2</c:v>
                </c:pt>
                <c:pt idx="28456">
                  <c:v>4.2282100000000003E-2</c:v>
                </c:pt>
                <c:pt idx="28457">
                  <c:v>2.1718000000000001E-2</c:v>
                </c:pt>
                <c:pt idx="28458">
                  <c:v>3.4130099999999997E-2</c:v>
                </c:pt>
                <c:pt idx="28459">
                  <c:v>3.4646000000000003E-2</c:v>
                </c:pt>
                <c:pt idx="28460">
                  <c:v>5.4671299999999999E-2</c:v>
                </c:pt>
                <c:pt idx="28461">
                  <c:v>3.6435099999999998E-2</c:v>
                </c:pt>
                <c:pt idx="28462">
                  <c:v>9.5090899999999996E-3</c:v>
                </c:pt>
                <c:pt idx="28463">
                  <c:v>1.6241999999999999E-2</c:v>
                </c:pt>
                <c:pt idx="28464">
                  <c:v>3.2093000000000003E-2</c:v>
                </c:pt>
                <c:pt idx="28465">
                  <c:v>3.9910300000000003E-2</c:v>
                </c:pt>
                <c:pt idx="28466">
                  <c:v>2.4990999999999999E-2</c:v>
                </c:pt>
                <c:pt idx="28467">
                  <c:v>3.67947E-2</c:v>
                </c:pt>
                <c:pt idx="28468">
                  <c:v>5.0697300000000001E-2</c:v>
                </c:pt>
                <c:pt idx="28469">
                  <c:v>3.5454800000000002E-2</c:v>
                </c:pt>
                <c:pt idx="28470">
                  <c:v>2.7333300000000001E-2</c:v>
                </c:pt>
                <c:pt idx="28471">
                  <c:v>1.37053E-2</c:v>
                </c:pt>
                <c:pt idx="28472">
                  <c:v>4.7449100000000001E-2</c:v>
                </c:pt>
                <c:pt idx="28473">
                  <c:v>5.1855999999999999E-2</c:v>
                </c:pt>
                <c:pt idx="28474">
                  <c:v>1.7274899999999999E-2</c:v>
                </c:pt>
                <c:pt idx="28475">
                  <c:v>3.9956100000000001E-2</c:v>
                </c:pt>
                <c:pt idx="28476">
                  <c:v>5.6299200000000001E-2</c:v>
                </c:pt>
                <c:pt idx="28477">
                  <c:v>6.7237900000000003E-2</c:v>
                </c:pt>
                <c:pt idx="28478">
                  <c:v>4.8163400000000002E-2</c:v>
                </c:pt>
                <c:pt idx="28479">
                  <c:v>5.3119699999999999E-2</c:v>
                </c:pt>
                <c:pt idx="28480">
                  <c:v>5.6694000000000001E-2</c:v>
                </c:pt>
                <c:pt idx="28481">
                  <c:v>4.9086600000000001E-2</c:v>
                </c:pt>
                <c:pt idx="28482">
                  <c:v>3.2794999999999998E-2</c:v>
                </c:pt>
                <c:pt idx="28483">
                  <c:v>5.10778E-2</c:v>
                </c:pt>
                <c:pt idx="28484">
                  <c:v>6.7340899999999995E-2</c:v>
                </c:pt>
                <c:pt idx="28485">
                  <c:v>5.7941399999999997E-2</c:v>
                </c:pt>
                <c:pt idx="28486">
                  <c:v>5.1289599999999998E-2</c:v>
                </c:pt>
                <c:pt idx="28487">
                  <c:v>3.5669300000000001E-2</c:v>
                </c:pt>
                <c:pt idx="28488">
                  <c:v>5.1953300000000001E-2</c:v>
                </c:pt>
                <c:pt idx="28489">
                  <c:v>5.6167599999999998E-2</c:v>
                </c:pt>
                <c:pt idx="28490">
                  <c:v>5.88722E-2</c:v>
                </c:pt>
                <c:pt idx="28491">
                  <c:v>3.4149199999999998E-2</c:v>
                </c:pt>
                <c:pt idx="28492">
                  <c:v>5.2448300000000003E-2</c:v>
                </c:pt>
                <c:pt idx="28493">
                  <c:v>3.5222999999999997E-2</c:v>
                </c:pt>
                <c:pt idx="28494">
                  <c:v>4.0263199999999999E-2</c:v>
                </c:pt>
                <c:pt idx="28495">
                  <c:v>3.8008699999999999E-2</c:v>
                </c:pt>
                <c:pt idx="28496">
                  <c:v>4.8505800000000002E-2</c:v>
                </c:pt>
                <c:pt idx="28497">
                  <c:v>4.3184300000000002E-2</c:v>
                </c:pt>
                <c:pt idx="28498">
                  <c:v>3.86839E-2</c:v>
                </c:pt>
                <c:pt idx="28499">
                  <c:v>5.91707E-2</c:v>
                </c:pt>
                <c:pt idx="28500">
                  <c:v>6.6259399999999996E-2</c:v>
                </c:pt>
                <c:pt idx="28501">
                  <c:v>4.6958E-2</c:v>
                </c:pt>
                <c:pt idx="28502">
                  <c:v>4.8971199999999999E-2</c:v>
                </c:pt>
                <c:pt idx="28503">
                  <c:v>4.4982899999999999E-2</c:v>
                </c:pt>
                <c:pt idx="28504">
                  <c:v>5.5492399999999997E-2</c:v>
                </c:pt>
                <c:pt idx="28505">
                  <c:v>6.4803100000000002E-2</c:v>
                </c:pt>
                <c:pt idx="28506">
                  <c:v>4.2181000000000003E-2</c:v>
                </c:pt>
                <c:pt idx="28507">
                  <c:v>3.1986199999999999E-2</c:v>
                </c:pt>
                <c:pt idx="28508">
                  <c:v>3.4458200000000001E-2</c:v>
                </c:pt>
                <c:pt idx="28509">
                  <c:v>3.6834699999999998E-2</c:v>
                </c:pt>
                <c:pt idx="28510">
                  <c:v>4.5347199999999997E-2</c:v>
                </c:pt>
                <c:pt idx="28511">
                  <c:v>3.8271899999999998E-2</c:v>
                </c:pt>
                <c:pt idx="28512">
                  <c:v>4.7857299999999998E-2</c:v>
                </c:pt>
                <c:pt idx="28513">
                  <c:v>3.3095399999999997E-2</c:v>
                </c:pt>
                <c:pt idx="28514">
                  <c:v>3.2754900000000003E-2</c:v>
                </c:pt>
                <c:pt idx="28515">
                  <c:v>1.6269700000000002E-2</c:v>
                </c:pt>
                <c:pt idx="28516">
                  <c:v>2.9783199999999999E-2</c:v>
                </c:pt>
                <c:pt idx="28517">
                  <c:v>2.3993500000000001E-2</c:v>
                </c:pt>
                <c:pt idx="28518">
                  <c:v>1.1043499999999999E-2</c:v>
                </c:pt>
                <c:pt idx="28519">
                  <c:v>2.32582E-2</c:v>
                </c:pt>
                <c:pt idx="28520">
                  <c:v>2.60477E-2</c:v>
                </c:pt>
                <c:pt idx="28521">
                  <c:v>2.20127E-2</c:v>
                </c:pt>
                <c:pt idx="28522">
                  <c:v>2.6793500000000001E-2</c:v>
                </c:pt>
                <c:pt idx="28523">
                  <c:v>6.4954799999999997E-3</c:v>
                </c:pt>
                <c:pt idx="28524">
                  <c:v>2.58894E-2</c:v>
                </c:pt>
                <c:pt idx="28525">
                  <c:v>5.3751E-2</c:v>
                </c:pt>
                <c:pt idx="28526">
                  <c:v>4.00972E-2</c:v>
                </c:pt>
                <c:pt idx="28527">
                  <c:v>3.3049599999999998E-2</c:v>
                </c:pt>
                <c:pt idx="28528">
                  <c:v>3.58114E-2</c:v>
                </c:pt>
                <c:pt idx="28529">
                  <c:v>3.5489100000000003E-2</c:v>
                </c:pt>
                <c:pt idx="28530">
                  <c:v>3.56169E-2</c:v>
                </c:pt>
                <c:pt idx="28531">
                  <c:v>4.8109100000000002E-2</c:v>
                </c:pt>
                <c:pt idx="28532">
                  <c:v>3.2460200000000002E-2</c:v>
                </c:pt>
                <c:pt idx="28533">
                  <c:v>3.9096800000000001E-2</c:v>
                </c:pt>
                <c:pt idx="28534">
                  <c:v>3.5531E-2</c:v>
                </c:pt>
                <c:pt idx="28535">
                  <c:v>1.7074599999999999E-2</c:v>
                </c:pt>
                <c:pt idx="28536">
                  <c:v>2.6598900000000002E-2</c:v>
                </c:pt>
                <c:pt idx="28537">
                  <c:v>2.8114299999999998E-2</c:v>
                </c:pt>
                <c:pt idx="28538">
                  <c:v>2.20184E-2</c:v>
                </c:pt>
                <c:pt idx="28539">
                  <c:v>1.3974200000000001E-2</c:v>
                </c:pt>
                <c:pt idx="28540">
                  <c:v>2.0763400000000001E-2</c:v>
                </c:pt>
                <c:pt idx="28541">
                  <c:v>3.3737200000000002E-2</c:v>
                </c:pt>
                <c:pt idx="28542">
                  <c:v>3.1814599999999998E-2</c:v>
                </c:pt>
                <c:pt idx="28543">
                  <c:v>8.9492800000000004E-3</c:v>
                </c:pt>
                <c:pt idx="28544">
                  <c:v>1.7689699999999999E-2</c:v>
                </c:pt>
                <c:pt idx="28545">
                  <c:v>3.1059300000000001E-2</c:v>
                </c:pt>
                <c:pt idx="28546">
                  <c:v>2.6084900000000001E-2</c:v>
                </c:pt>
                <c:pt idx="28547">
                  <c:v>2.6581799999999999E-2</c:v>
                </c:pt>
                <c:pt idx="28548">
                  <c:v>2.2605900000000002E-2</c:v>
                </c:pt>
                <c:pt idx="28549">
                  <c:v>3.4518199999999999E-2</c:v>
                </c:pt>
                <c:pt idx="28550">
                  <c:v>3.7040700000000003E-2</c:v>
                </c:pt>
                <c:pt idx="28551">
                  <c:v>4.8665999999999996E-3</c:v>
                </c:pt>
                <c:pt idx="28552">
                  <c:v>1.5750900000000002E-2</c:v>
                </c:pt>
                <c:pt idx="28553">
                  <c:v>2.5988600000000001E-2</c:v>
                </c:pt>
                <c:pt idx="28554">
                  <c:v>3.12529E-2</c:v>
                </c:pt>
                <c:pt idx="28555">
                  <c:v>4.34914E-2</c:v>
                </c:pt>
                <c:pt idx="28556">
                  <c:v>5.3242699999999997E-2</c:v>
                </c:pt>
                <c:pt idx="28557">
                  <c:v>4.1522999999999997E-2</c:v>
                </c:pt>
                <c:pt idx="28558">
                  <c:v>2.9118499999999999E-2</c:v>
                </c:pt>
                <c:pt idx="28559">
                  <c:v>4.29287E-2</c:v>
                </c:pt>
                <c:pt idx="28560">
                  <c:v>3.4100499999999999E-2</c:v>
                </c:pt>
                <c:pt idx="28561">
                  <c:v>3.3682799999999999E-2</c:v>
                </c:pt>
                <c:pt idx="28562">
                  <c:v>1.70317E-2</c:v>
                </c:pt>
                <c:pt idx="28563">
                  <c:v>2.55623E-2</c:v>
                </c:pt>
                <c:pt idx="28564">
                  <c:v>1.10207E-2</c:v>
                </c:pt>
                <c:pt idx="28565">
                  <c:v>3.70722E-2</c:v>
                </c:pt>
                <c:pt idx="28566">
                  <c:v>2.4977699999999999E-2</c:v>
                </c:pt>
                <c:pt idx="28567">
                  <c:v>5.4535899999999998E-2</c:v>
                </c:pt>
                <c:pt idx="28568">
                  <c:v>3.8339600000000001E-2</c:v>
                </c:pt>
                <c:pt idx="28569">
                  <c:v>2.2064199999999999E-2</c:v>
                </c:pt>
                <c:pt idx="28570">
                  <c:v>5.3672800000000003E-3</c:v>
                </c:pt>
                <c:pt idx="28571">
                  <c:v>4.3090799999999999E-2</c:v>
                </c:pt>
                <c:pt idx="28572">
                  <c:v>4.86679E-2</c:v>
                </c:pt>
                <c:pt idx="28573">
                  <c:v>3.9431599999999997E-2</c:v>
                </c:pt>
                <c:pt idx="28574">
                  <c:v>3.6612499999999999E-2</c:v>
                </c:pt>
                <c:pt idx="28575">
                  <c:v>2.9963500000000001E-2</c:v>
                </c:pt>
                <c:pt idx="28576">
                  <c:v>4.7314599999999998E-2</c:v>
                </c:pt>
                <c:pt idx="28577">
                  <c:v>3.8237599999999997E-2</c:v>
                </c:pt>
                <c:pt idx="28578">
                  <c:v>5.5024099999999999E-2</c:v>
                </c:pt>
                <c:pt idx="28579">
                  <c:v>2.6075399999999999E-2</c:v>
                </c:pt>
                <c:pt idx="28580">
                  <c:v>5.9136399999999999E-2</c:v>
                </c:pt>
                <c:pt idx="28581">
                  <c:v>3.3082E-2</c:v>
                </c:pt>
                <c:pt idx="28582">
                  <c:v>3.0923800000000001E-2</c:v>
                </c:pt>
                <c:pt idx="28583">
                  <c:v>4.5562699999999998E-2</c:v>
                </c:pt>
                <c:pt idx="28584">
                  <c:v>5.9492099999999999E-2</c:v>
                </c:pt>
                <c:pt idx="28585">
                  <c:v>4.35848E-2</c:v>
                </c:pt>
                <c:pt idx="28586">
                  <c:v>3.1648599999999999E-2</c:v>
                </c:pt>
                <c:pt idx="28587">
                  <c:v>2.3273499999999999E-2</c:v>
                </c:pt>
                <c:pt idx="28588">
                  <c:v>3.0876199999999999E-2</c:v>
                </c:pt>
                <c:pt idx="28589">
                  <c:v>3.4361799999999998E-2</c:v>
                </c:pt>
                <c:pt idx="28590">
                  <c:v>4.0191699999999997E-2</c:v>
                </c:pt>
                <c:pt idx="28591">
                  <c:v>3.2506E-2</c:v>
                </c:pt>
                <c:pt idx="28592">
                  <c:v>1.2706800000000001E-2</c:v>
                </c:pt>
                <c:pt idx="28593">
                  <c:v>6.4411199999999998E-3</c:v>
                </c:pt>
                <c:pt idx="28594">
                  <c:v>2.6989000000000001E-4</c:v>
                </c:pt>
                <c:pt idx="28595">
                  <c:v>3.6092800000000001E-2</c:v>
                </c:pt>
                <c:pt idx="28596">
                  <c:v>3.6346400000000001E-2</c:v>
                </c:pt>
                <c:pt idx="28597">
                  <c:v>2.8696099999999999E-2</c:v>
                </c:pt>
                <c:pt idx="28598">
                  <c:v>-7.00951E-4</c:v>
                </c:pt>
                <c:pt idx="28599">
                  <c:v>2.1176299999999999E-2</c:v>
                </c:pt>
                <c:pt idx="28600">
                  <c:v>4.1264500000000003E-2</c:v>
                </c:pt>
                <c:pt idx="28601">
                  <c:v>4.8859600000000003E-2</c:v>
                </c:pt>
                <c:pt idx="28602">
                  <c:v>4.4893299999999997E-2</c:v>
                </c:pt>
                <c:pt idx="28603">
                  <c:v>8.5821200000000004E-3</c:v>
                </c:pt>
                <c:pt idx="28604">
                  <c:v>2.28024E-2</c:v>
                </c:pt>
                <c:pt idx="28605">
                  <c:v>1.86424E-2</c:v>
                </c:pt>
                <c:pt idx="28606">
                  <c:v>3.43819E-2</c:v>
                </c:pt>
                <c:pt idx="28607">
                  <c:v>3.5072300000000001E-2</c:v>
                </c:pt>
                <c:pt idx="28608">
                  <c:v>5.0289199999999999E-2</c:v>
                </c:pt>
                <c:pt idx="28609">
                  <c:v>2.9513399999999999E-2</c:v>
                </c:pt>
                <c:pt idx="28610">
                  <c:v>-4.85134E-3</c:v>
                </c:pt>
                <c:pt idx="28611">
                  <c:v>2.1959300000000001E-2</c:v>
                </c:pt>
                <c:pt idx="28612">
                  <c:v>2.6080099999999998E-2</c:v>
                </c:pt>
                <c:pt idx="28613">
                  <c:v>3.02095E-2</c:v>
                </c:pt>
                <c:pt idx="28614">
                  <c:v>2.2507699999999999E-2</c:v>
                </c:pt>
                <c:pt idx="28615">
                  <c:v>1.1136099999999999E-2</c:v>
                </c:pt>
                <c:pt idx="28616">
                  <c:v>-1.9006699999999999E-3</c:v>
                </c:pt>
                <c:pt idx="28617">
                  <c:v>-5.1260000000000003E-3</c:v>
                </c:pt>
                <c:pt idx="28618">
                  <c:v>-1.5344600000000001E-3</c:v>
                </c:pt>
                <c:pt idx="28619">
                  <c:v>-2.6790600000000001E-2</c:v>
                </c:pt>
                <c:pt idx="28620">
                  <c:v>-2.4822199999999999E-2</c:v>
                </c:pt>
                <c:pt idx="28621">
                  <c:v>-3.8570399999999998E-2</c:v>
                </c:pt>
                <c:pt idx="28622">
                  <c:v>-1.2640999999999999E-2</c:v>
                </c:pt>
                <c:pt idx="28623">
                  <c:v>-1.01461E-2</c:v>
                </c:pt>
                <c:pt idx="28624">
                  <c:v>-1.18675E-2</c:v>
                </c:pt>
                <c:pt idx="28625">
                  <c:v>-1.8758799999999999E-2</c:v>
                </c:pt>
                <c:pt idx="28626">
                  <c:v>4.5232800000000002E-3</c:v>
                </c:pt>
                <c:pt idx="28627">
                  <c:v>-1.5097599999999999E-2</c:v>
                </c:pt>
                <c:pt idx="28628">
                  <c:v>1.01309E-2</c:v>
                </c:pt>
                <c:pt idx="28629">
                  <c:v>1.9896500000000001E-2</c:v>
                </c:pt>
                <c:pt idx="28630">
                  <c:v>-8.6937000000000004E-3</c:v>
                </c:pt>
                <c:pt idx="28631">
                  <c:v>-1.4149699999999999E-2</c:v>
                </c:pt>
                <c:pt idx="28632">
                  <c:v>-2.2517200000000001E-2</c:v>
                </c:pt>
                <c:pt idx="28633">
                  <c:v>-2.0154999999999999E-2</c:v>
                </c:pt>
                <c:pt idx="28634">
                  <c:v>4.7950700000000002E-3</c:v>
                </c:pt>
                <c:pt idx="28635">
                  <c:v>-4.91238E-3</c:v>
                </c:pt>
                <c:pt idx="28636">
                  <c:v>-1.02577E-2</c:v>
                </c:pt>
                <c:pt idx="28637">
                  <c:v>-3.8517999999999997E-2</c:v>
                </c:pt>
                <c:pt idx="28638">
                  <c:v>-3.8616200000000003E-2</c:v>
                </c:pt>
                <c:pt idx="28639">
                  <c:v>-2.3986799999999999E-2</c:v>
                </c:pt>
                <c:pt idx="28640">
                  <c:v>-2.0125400000000002E-2</c:v>
                </c:pt>
                <c:pt idx="28641">
                  <c:v>-1.51138E-2</c:v>
                </c:pt>
                <c:pt idx="28642">
                  <c:v>-3.7709199999999998E-2</c:v>
                </c:pt>
                <c:pt idx="28643">
                  <c:v>-1.33162E-2</c:v>
                </c:pt>
                <c:pt idx="28644">
                  <c:v>-2.05107E-2</c:v>
                </c:pt>
                <c:pt idx="28645">
                  <c:v>-1.17588E-2</c:v>
                </c:pt>
                <c:pt idx="28646">
                  <c:v>-3.2188399999999999E-2</c:v>
                </c:pt>
                <c:pt idx="28647">
                  <c:v>-2.9686899999999999E-2</c:v>
                </c:pt>
                <c:pt idx="28648">
                  <c:v>-1.06888E-2</c:v>
                </c:pt>
                <c:pt idx="28649">
                  <c:v>-2.18906E-2</c:v>
                </c:pt>
                <c:pt idx="28650">
                  <c:v>-2.4211900000000001E-2</c:v>
                </c:pt>
                <c:pt idx="28651">
                  <c:v>-1.1270499999999999E-2</c:v>
                </c:pt>
                <c:pt idx="28652" formatCode="0.00E+00">
                  <c:v>3.4332300000000003E-5</c:v>
                </c:pt>
                <c:pt idx="28653">
                  <c:v>-1.0863299999999999E-2</c:v>
                </c:pt>
                <c:pt idx="28654">
                  <c:v>-8.5163099999999992E-3</c:v>
                </c:pt>
                <c:pt idx="28655">
                  <c:v>4.6758700000000004E-3</c:v>
                </c:pt>
                <c:pt idx="28656">
                  <c:v>1.9340500000000001E-3</c:v>
                </c:pt>
                <c:pt idx="28657">
                  <c:v>-2.5672899999999998E-3</c:v>
                </c:pt>
                <c:pt idx="28658">
                  <c:v>-1.19743E-2</c:v>
                </c:pt>
                <c:pt idx="28659">
                  <c:v>-1.24931E-3</c:v>
                </c:pt>
                <c:pt idx="28660">
                  <c:v>8.1348399999999995E-4</c:v>
                </c:pt>
                <c:pt idx="28661">
                  <c:v>-1.7650599999999999E-2</c:v>
                </c:pt>
                <c:pt idx="28662">
                  <c:v>-2.7260800000000002E-2</c:v>
                </c:pt>
                <c:pt idx="28663">
                  <c:v>-2.1393800000000001E-2</c:v>
                </c:pt>
                <c:pt idx="28664">
                  <c:v>1.1259999999999999E-2</c:v>
                </c:pt>
                <c:pt idx="28665">
                  <c:v>-4.6014799999999998E-3</c:v>
                </c:pt>
                <c:pt idx="28666">
                  <c:v>-3.3212699999999998E-2</c:v>
                </c:pt>
                <c:pt idx="28667">
                  <c:v>-2.6617100000000001E-2</c:v>
                </c:pt>
                <c:pt idx="28668">
                  <c:v>-1.36127E-2</c:v>
                </c:pt>
                <c:pt idx="28669">
                  <c:v>-4.1132E-3</c:v>
                </c:pt>
                <c:pt idx="28670">
                  <c:v>-1.11237E-2</c:v>
                </c:pt>
                <c:pt idx="28671">
                  <c:v>-5.1279100000000003E-3</c:v>
                </c:pt>
                <c:pt idx="28672">
                  <c:v>-2.0968400000000002E-2</c:v>
                </c:pt>
                <c:pt idx="28673">
                  <c:v>1.67465E-3</c:v>
                </c:pt>
                <c:pt idx="28674">
                  <c:v>6.8454700000000002E-3</c:v>
                </c:pt>
                <c:pt idx="28675">
                  <c:v>-3.2081599999999998E-3</c:v>
                </c:pt>
                <c:pt idx="28676">
                  <c:v>1.55449E-3</c:v>
                </c:pt>
                <c:pt idx="28677">
                  <c:v>-1.8499399999999999E-2</c:v>
                </c:pt>
                <c:pt idx="28678">
                  <c:v>-7.0562400000000001E-3</c:v>
                </c:pt>
                <c:pt idx="28679">
                  <c:v>-2.6359600000000001E-3</c:v>
                </c:pt>
                <c:pt idx="28680">
                  <c:v>1.40953E-3</c:v>
                </c:pt>
                <c:pt idx="28681">
                  <c:v>4.5347199999999999E-3</c:v>
                </c:pt>
                <c:pt idx="28682">
                  <c:v>-6.7157700000000002E-3</c:v>
                </c:pt>
                <c:pt idx="28683">
                  <c:v>-1.8492700000000001E-2</c:v>
                </c:pt>
                <c:pt idx="28684">
                  <c:v>1.17912E-2</c:v>
                </c:pt>
                <c:pt idx="28685">
                  <c:v>1.8944699999999998E-2</c:v>
                </c:pt>
                <c:pt idx="28686">
                  <c:v>1.0280599999999999E-3</c:v>
                </c:pt>
                <c:pt idx="28687">
                  <c:v>-2.1909700000000001E-2</c:v>
                </c:pt>
                <c:pt idx="28688">
                  <c:v>-3.6332099999999999E-2</c:v>
                </c:pt>
                <c:pt idx="28689">
                  <c:v>7.2116899999999998E-3</c:v>
                </c:pt>
                <c:pt idx="28690">
                  <c:v>-8.8777500000000002E-3</c:v>
                </c:pt>
                <c:pt idx="28691">
                  <c:v>-1.45378E-2</c:v>
                </c:pt>
                <c:pt idx="28692">
                  <c:v>5.5675500000000001E-3</c:v>
                </c:pt>
                <c:pt idx="28693">
                  <c:v>1.4619800000000001E-3</c:v>
                </c:pt>
                <c:pt idx="28694">
                  <c:v>-2.9678299999999999E-3</c:v>
                </c:pt>
                <c:pt idx="28695">
                  <c:v>-3.4607899999999997E-2</c:v>
                </c:pt>
                <c:pt idx="28696">
                  <c:v>-3.3729599999999998E-2</c:v>
                </c:pt>
                <c:pt idx="28697">
                  <c:v>-1.15099E-2</c:v>
                </c:pt>
                <c:pt idx="28698">
                  <c:v>-5.2604699999999997E-3</c:v>
                </c:pt>
                <c:pt idx="28699">
                  <c:v>-9.84669E-3</c:v>
                </c:pt>
                <c:pt idx="28700">
                  <c:v>-1.7875700000000001E-2</c:v>
                </c:pt>
                <c:pt idx="28701">
                  <c:v>-2.6038200000000001E-2</c:v>
                </c:pt>
                <c:pt idx="28702">
                  <c:v>-1.8400199999999999E-2</c:v>
                </c:pt>
                <c:pt idx="28703">
                  <c:v>-3.5553E-3</c:v>
                </c:pt>
                <c:pt idx="28704">
                  <c:v>-1.09577E-3</c:v>
                </c:pt>
                <c:pt idx="28705">
                  <c:v>-6.6204100000000002E-3</c:v>
                </c:pt>
                <c:pt idx="28706">
                  <c:v>-3.28445E-3</c:v>
                </c:pt>
                <c:pt idx="28707">
                  <c:v>-3.2403899999999999E-2</c:v>
                </c:pt>
                <c:pt idx="28708">
                  <c:v>-3.7432699999999999E-2</c:v>
                </c:pt>
                <c:pt idx="28709">
                  <c:v>-2.6217500000000001E-2</c:v>
                </c:pt>
                <c:pt idx="28710">
                  <c:v>-3.1561899999999997E-2</c:v>
                </c:pt>
                <c:pt idx="28711">
                  <c:v>-2.6315700000000001E-2</c:v>
                </c:pt>
                <c:pt idx="28712">
                  <c:v>-4.4450799999999999E-2</c:v>
                </c:pt>
                <c:pt idx="28713">
                  <c:v>-3.2903700000000001E-2</c:v>
                </c:pt>
                <c:pt idx="28714">
                  <c:v>-4.2282100000000003E-2</c:v>
                </c:pt>
                <c:pt idx="28715">
                  <c:v>-2.5257100000000001E-2</c:v>
                </c:pt>
                <c:pt idx="28716">
                  <c:v>-1.54285E-2</c:v>
                </c:pt>
                <c:pt idx="28717">
                  <c:v>-3.7636799999999998E-2</c:v>
                </c:pt>
                <c:pt idx="28718">
                  <c:v>-3.3210799999999999E-2</c:v>
                </c:pt>
                <c:pt idx="28719">
                  <c:v>-3.0511900000000002E-2</c:v>
                </c:pt>
                <c:pt idx="28720">
                  <c:v>-3.4313200000000002E-2</c:v>
                </c:pt>
                <c:pt idx="28721">
                  <c:v>-5.0561000000000002E-2</c:v>
                </c:pt>
                <c:pt idx="28722">
                  <c:v>-4.4713000000000003E-2</c:v>
                </c:pt>
                <c:pt idx="28723">
                  <c:v>-3.0725499999999999E-2</c:v>
                </c:pt>
                <c:pt idx="28724">
                  <c:v>-4.4785499999999999E-2</c:v>
                </c:pt>
                <c:pt idx="28725">
                  <c:v>-3.7980100000000003E-2</c:v>
                </c:pt>
                <c:pt idx="28726">
                  <c:v>-4.0361399999999999E-2</c:v>
                </c:pt>
                <c:pt idx="28727">
                  <c:v>-3.3002900000000002E-2</c:v>
                </c:pt>
                <c:pt idx="28728">
                  <c:v>-4.3436099999999998E-2</c:v>
                </c:pt>
                <c:pt idx="28729">
                  <c:v>-5.13792E-2</c:v>
                </c:pt>
                <c:pt idx="28730">
                  <c:v>-6.2955899999999995E-2</c:v>
                </c:pt>
                <c:pt idx="28731">
                  <c:v>-3.8390199999999999E-2</c:v>
                </c:pt>
                <c:pt idx="28732">
                  <c:v>-3.98197E-2</c:v>
                </c:pt>
                <c:pt idx="28733">
                  <c:v>-2.51656E-2</c:v>
                </c:pt>
                <c:pt idx="28734">
                  <c:v>-3.6852799999999998E-2</c:v>
                </c:pt>
                <c:pt idx="28735">
                  <c:v>-7.1909000000000001E-2</c:v>
                </c:pt>
                <c:pt idx="28736">
                  <c:v>-4.8290300000000001E-2</c:v>
                </c:pt>
                <c:pt idx="28737">
                  <c:v>-4.34446E-2</c:v>
                </c:pt>
                <c:pt idx="28738">
                  <c:v>-5.0962399999999998E-2</c:v>
                </c:pt>
                <c:pt idx="28739">
                  <c:v>-4.2181000000000003E-2</c:v>
                </c:pt>
                <c:pt idx="28740">
                  <c:v>-4.9735099999999997E-2</c:v>
                </c:pt>
                <c:pt idx="28741">
                  <c:v>-4.4663399999999999E-2</c:v>
                </c:pt>
                <c:pt idx="28742">
                  <c:v>-4.7619799999999997E-2</c:v>
                </c:pt>
                <c:pt idx="28743">
                  <c:v>-3.7081700000000002E-2</c:v>
                </c:pt>
                <c:pt idx="28744">
                  <c:v>-3.7277200000000003E-2</c:v>
                </c:pt>
                <c:pt idx="28745">
                  <c:v>-5.0905199999999998E-2</c:v>
                </c:pt>
                <c:pt idx="28746">
                  <c:v>-5.33772E-2</c:v>
                </c:pt>
                <c:pt idx="28747">
                  <c:v>-4.8641200000000002E-2</c:v>
                </c:pt>
                <c:pt idx="28748">
                  <c:v>-3.3815400000000002E-2</c:v>
                </c:pt>
                <c:pt idx="28749">
                  <c:v>-4.5517000000000002E-2</c:v>
                </c:pt>
                <c:pt idx="28750">
                  <c:v>-4.7796199999999997E-2</c:v>
                </c:pt>
                <c:pt idx="28751">
                  <c:v>-3.9208399999999997E-2</c:v>
                </c:pt>
                <c:pt idx="28752">
                  <c:v>-4.4046399999999999E-2</c:v>
                </c:pt>
                <c:pt idx="28753">
                  <c:v>-5.2636099999999998E-2</c:v>
                </c:pt>
                <c:pt idx="28754">
                  <c:v>-5.0196600000000001E-2</c:v>
                </c:pt>
                <c:pt idx="28755">
                  <c:v>-3.0213400000000001E-2</c:v>
                </c:pt>
                <c:pt idx="28756">
                  <c:v>-5.6889500000000003E-2</c:v>
                </c:pt>
                <c:pt idx="28757">
                  <c:v>-3.1124099999999998E-2</c:v>
                </c:pt>
                <c:pt idx="28758">
                  <c:v>-3.8574200000000003E-2</c:v>
                </c:pt>
                <c:pt idx="28759">
                  <c:v>-2.9526699999999999E-2</c:v>
                </c:pt>
                <c:pt idx="28760">
                  <c:v>-3.8147E-2</c:v>
                </c:pt>
                <c:pt idx="28761">
                  <c:v>-2.1204000000000001E-2</c:v>
                </c:pt>
                <c:pt idx="28762">
                  <c:v>-3.7008300000000001E-2</c:v>
                </c:pt>
                <c:pt idx="28763">
                  <c:v>-3.5280199999999998E-2</c:v>
                </c:pt>
                <c:pt idx="28764">
                  <c:v>-2.7900700000000001E-2</c:v>
                </c:pt>
                <c:pt idx="28765">
                  <c:v>-4.8234899999999997E-2</c:v>
                </c:pt>
                <c:pt idx="28766">
                  <c:v>-3.1969999999999998E-2</c:v>
                </c:pt>
                <c:pt idx="28767">
                  <c:v>-3.1248100000000001E-2</c:v>
                </c:pt>
                <c:pt idx="28768">
                  <c:v>-1.53084E-2</c:v>
                </c:pt>
                <c:pt idx="28769">
                  <c:v>-3.3813500000000003E-2</c:v>
                </c:pt>
                <c:pt idx="28770">
                  <c:v>-2.2375099999999998E-2</c:v>
                </c:pt>
                <c:pt idx="28771">
                  <c:v>-2.9204399999999998E-2</c:v>
                </c:pt>
                <c:pt idx="28772">
                  <c:v>-2.8609300000000001E-2</c:v>
                </c:pt>
                <c:pt idx="28773">
                  <c:v>-2.2551499999999999E-2</c:v>
                </c:pt>
                <c:pt idx="28774">
                  <c:v>-2.54278E-2</c:v>
                </c:pt>
                <c:pt idx="28775">
                  <c:v>-2.19688E-2</c:v>
                </c:pt>
                <c:pt idx="28776">
                  <c:v>-3.0028300000000001E-2</c:v>
                </c:pt>
                <c:pt idx="28777">
                  <c:v>-2.4852800000000001E-2</c:v>
                </c:pt>
                <c:pt idx="28778">
                  <c:v>-7.3280300000000001E-3</c:v>
                </c:pt>
                <c:pt idx="28779">
                  <c:v>-1.5798599999999999E-2</c:v>
                </c:pt>
                <c:pt idx="28780">
                  <c:v>-1.9001000000000001E-2</c:v>
                </c:pt>
                <c:pt idx="28781">
                  <c:v>-3.6412199999999999E-2</c:v>
                </c:pt>
                <c:pt idx="28782">
                  <c:v>-4.0011400000000003E-2</c:v>
                </c:pt>
                <c:pt idx="28783">
                  <c:v>-1.9749599999999999E-2</c:v>
                </c:pt>
                <c:pt idx="28784">
                  <c:v>-1.02682E-2</c:v>
                </c:pt>
                <c:pt idx="28785">
                  <c:v>-2.97031E-2</c:v>
                </c:pt>
                <c:pt idx="28786">
                  <c:v>-3.5627399999999997E-2</c:v>
                </c:pt>
                <c:pt idx="28787">
                  <c:v>-3.7175199999999999E-2</c:v>
                </c:pt>
                <c:pt idx="28788">
                  <c:v>-2.5163700000000001E-2</c:v>
                </c:pt>
                <c:pt idx="28789">
                  <c:v>-3.02668E-2</c:v>
                </c:pt>
                <c:pt idx="28790">
                  <c:v>-4.26331E-2</c:v>
                </c:pt>
                <c:pt idx="28791">
                  <c:v>-1.6367E-2</c:v>
                </c:pt>
                <c:pt idx="28792">
                  <c:v>-2.37932E-2</c:v>
                </c:pt>
                <c:pt idx="28793">
                  <c:v>-2.8451899999999999E-2</c:v>
                </c:pt>
                <c:pt idx="28794">
                  <c:v>-3.9577500000000002E-2</c:v>
                </c:pt>
                <c:pt idx="28795">
                  <c:v>-2.4712600000000001E-2</c:v>
                </c:pt>
                <c:pt idx="28796">
                  <c:v>-1.8963799999999999E-2</c:v>
                </c:pt>
                <c:pt idx="28797">
                  <c:v>-2.0486799999999999E-2</c:v>
                </c:pt>
                <c:pt idx="28798">
                  <c:v>-4.9836199999999997E-2</c:v>
                </c:pt>
                <c:pt idx="28799">
                  <c:v>-4.4120800000000002E-2</c:v>
                </c:pt>
                <c:pt idx="28800">
                  <c:v>-5.1107399999999999E-3</c:v>
                </c:pt>
                <c:pt idx="28801">
                  <c:v>-3.0685400000000002E-2</c:v>
                </c:pt>
                <c:pt idx="28802">
                  <c:v>-4.8059499999999998E-2</c:v>
                </c:pt>
                <c:pt idx="28803">
                  <c:v>-3.0603399999999999E-2</c:v>
                </c:pt>
                <c:pt idx="28804">
                  <c:v>-1.9904100000000001E-2</c:v>
                </c:pt>
                <c:pt idx="28805">
                  <c:v>-3.4848200000000003E-2</c:v>
                </c:pt>
                <c:pt idx="28806">
                  <c:v>-3.58353E-2</c:v>
                </c:pt>
                <c:pt idx="28807">
                  <c:v>-3.5224900000000003E-2</c:v>
                </c:pt>
                <c:pt idx="28808">
                  <c:v>-3.64885E-2</c:v>
                </c:pt>
                <c:pt idx="28809">
                  <c:v>-4.6891200000000001E-2</c:v>
                </c:pt>
                <c:pt idx="28810">
                  <c:v>-4.7283199999999997E-2</c:v>
                </c:pt>
                <c:pt idx="28811">
                  <c:v>-4.4242900000000002E-2</c:v>
                </c:pt>
                <c:pt idx="28812">
                  <c:v>-3.4661299999999999E-2</c:v>
                </c:pt>
                <c:pt idx="28813">
                  <c:v>-3.4208299999999997E-2</c:v>
                </c:pt>
                <c:pt idx="28814">
                  <c:v>-4.6566000000000003E-2</c:v>
                </c:pt>
                <c:pt idx="28815">
                  <c:v>-3.77445E-2</c:v>
                </c:pt>
                <c:pt idx="28816">
                  <c:v>-4.3184300000000002E-2</c:v>
                </c:pt>
                <c:pt idx="28817">
                  <c:v>-3.0672999999999999E-2</c:v>
                </c:pt>
                <c:pt idx="28818">
                  <c:v>-3.04642E-2</c:v>
                </c:pt>
                <c:pt idx="28819">
                  <c:v>-1.33753E-2</c:v>
                </c:pt>
                <c:pt idx="28820">
                  <c:v>-4.2419400000000003E-2</c:v>
                </c:pt>
                <c:pt idx="28821">
                  <c:v>-2.9261599999999999E-2</c:v>
                </c:pt>
                <c:pt idx="28822">
                  <c:v>-3.0459400000000001E-2</c:v>
                </c:pt>
                <c:pt idx="28823">
                  <c:v>-3.8148899999999999E-2</c:v>
                </c:pt>
                <c:pt idx="28824">
                  <c:v>-4.1167299999999997E-2</c:v>
                </c:pt>
                <c:pt idx="28825">
                  <c:v>-4.7957399999999997E-2</c:v>
                </c:pt>
                <c:pt idx="28826">
                  <c:v>-4.7177299999999998E-2</c:v>
                </c:pt>
                <c:pt idx="28827">
                  <c:v>-4.5342399999999998E-2</c:v>
                </c:pt>
                <c:pt idx="28828">
                  <c:v>-3.9963699999999998E-2</c:v>
                </c:pt>
                <c:pt idx="28829">
                  <c:v>-3.8225200000000001E-2</c:v>
                </c:pt>
                <c:pt idx="28830">
                  <c:v>-4.2419400000000003E-2</c:v>
                </c:pt>
                <c:pt idx="28831">
                  <c:v>-4.9058900000000003E-2</c:v>
                </c:pt>
                <c:pt idx="28832">
                  <c:v>-5.0416900000000001E-2</c:v>
                </c:pt>
                <c:pt idx="28833">
                  <c:v>-4.6949400000000002E-2</c:v>
                </c:pt>
                <c:pt idx="28834">
                  <c:v>-3.2382000000000001E-2</c:v>
                </c:pt>
                <c:pt idx="28835">
                  <c:v>-5.41477E-2</c:v>
                </c:pt>
                <c:pt idx="28836">
                  <c:v>-4.52013E-2</c:v>
                </c:pt>
                <c:pt idx="28837">
                  <c:v>-5.1246600000000003E-2</c:v>
                </c:pt>
                <c:pt idx="28838">
                  <c:v>-4.2689299999999999E-2</c:v>
                </c:pt>
                <c:pt idx="28839">
                  <c:v>-3.6086100000000003E-2</c:v>
                </c:pt>
                <c:pt idx="28840">
                  <c:v>-2.3996400000000001E-2</c:v>
                </c:pt>
                <c:pt idx="28841">
                  <c:v>-3.6898599999999997E-2</c:v>
                </c:pt>
                <c:pt idx="28842">
                  <c:v>-3.9402E-2</c:v>
                </c:pt>
                <c:pt idx="28843">
                  <c:v>-2.4717300000000001E-2</c:v>
                </c:pt>
                <c:pt idx="28844">
                  <c:v>-2.9610600000000001E-2</c:v>
                </c:pt>
                <c:pt idx="28845">
                  <c:v>-2.89068E-2</c:v>
                </c:pt>
                <c:pt idx="28846">
                  <c:v>-3.7540400000000002E-2</c:v>
                </c:pt>
                <c:pt idx="28847">
                  <c:v>-4.64334E-2</c:v>
                </c:pt>
                <c:pt idx="28848">
                  <c:v>-2.16026E-2</c:v>
                </c:pt>
                <c:pt idx="28849">
                  <c:v>-3.3512100000000003E-2</c:v>
                </c:pt>
                <c:pt idx="28850">
                  <c:v>-3.32842E-2</c:v>
                </c:pt>
                <c:pt idx="28851">
                  <c:v>-3.8155599999999998E-2</c:v>
                </c:pt>
                <c:pt idx="28852">
                  <c:v>-1.8506999999999999E-2</c:v>
                </c:pt>
                <c:pt idx="28853">
                  <c:v>-2.0120599999999999E-2</c:v>
                </c:pt>
                <c:pt idx="28854">
                  <c:v>-2.5709200000000001E-2</c:v>
                </c:pt>
                <c:pt idx="28855">
                  <c:v>-7.9155000000000007E-3</c:v>
                </c:pt>
                <c:pt idx="28856">
                  <c:v>-3.0441300000000001E-2</c:v>
                </c:pt>
                <c:pt idx="28857">
                  <c:v>-3.1579000000000003E-2</c:v>
                </c:pt>
                <c:pt idx="28858">
                  <c:v>-1.9933699999999999E-2</c:v>
                </c:pt>
                <c:pt idx="28859">
                  <c:v>-1.2146000000000001E-2</c:v>
                </c:pt>
                <c:pt idx="28860">
                  <c:v>-9.5920599999999995E-3</c:v>
                </c:pt>
                <c:pt idx="28861">
                  <c:v>-2.8432800000000001E-2</c:v>
                </c:pt>
                <c:pt idx="28862">
                  <c:v>-4.7073400000000001E-2</c:v>
                </c:pt>
                <c:pt idx="28863">
                  <c:v>-2.4484599999999999E-2</c:v>
                </c:pt>
                <c:pt idx="28864">
                  <c:v>-1.5756599999999999E-2</c:v>
                </c:pt>
                <c:pt idx="28865">
                  <c:v>-3.5620699999999998E-2</c:v>
                </c:pt>
                <c:pt idx="28866">
                  <c:v>-3.8170799999999998E-2</c:v>
                </c:pt>
                <c:pt idx="28867">
                  <c:v>-2.6860200000000001E-2</c:v>
                </c:pt>
                <c:pt idx="28868">
                  <c:v>-3.3347099999999998E-2</c:v>
                </c:pt>
                <c:pt idx="28869">
                  <c:v>-1.8024399999999999E-2</c:v>
                </c:pt>
                <c:pt idx="28870">
                  <c:v>-1.9273800000000001E-2</c:v>
                </c:pt>
                <c:pt idx="28871">
                  <c:v>-2.1868700000000001E-2</c:v>
                </c:pt>
                <c:pt idx="28872">
                  <c:v>-7.4329399999999999E-3</c:v>
                </c:pt>
                <c:pt idx="28873">
                  <c:v>-8.4514599999999992E-3</c:v>
                </c:pt>
                <c:pt idx="28874">
                  <c:v>-6.1674099999999999E-3</c:v>
                </c:pt>
                <c:pt idx="28875">
                  <c:v>-1.1864700000000001E-2</c:v>
                </c:pt>
                <c:pt idx="28876">
                  <c:v>-1.66607E-3</c:v>
                </c:pt>
                <c:pt idx="28877">
                  <c:v>-1.9526499999999999E-2</c:v>
                </c:pt>
                <c:pt idx="28878">
                  <c:v>-7.6818499999999996E-3</c:v>
                </c:pt>
                <c:pt idx="28879">
                  <c:v>-1.7758400000000001E-2</c:v>
                </c:pt>
                <c:pt idx="28880">
                  <c:v>-3.2184600000000001E-2</c:v>
                </c:pt>
                <c:pt idx="28881">
                  <c:v>-9.3059500000000003E-3</c:v>
                </c:pt>
                <c:pt idx="28882">
                  <c:v>-4.6987499999999998E-3</c:v>
                </c:pt>
                <c:pt idx="28883">
                  <c:v>-1.5785199999999999E-2</c:v>
                </c:pt>
                <c:pt idx="28884">
                  <c:v>-3.2520299999999998E-4</c:v>
                </c:pt>
                <c:pt idx="28885">
                  <c:v>-1.5934899999999998E-2</c:v>
                </c:pt>
                <c:pt idx="28886">
                  <c:v>-8.4028200000000001E-3</c:v>
                </c:pt>
                <c:pt idx="28887">
                  <c:v>-5.2623699999999997E-3</c:v>
                </c:pt>
                <c:pt idx="28888">
                  <c:v>-1.6106599999999999E-2</c:v>
                </c:pt>
                <c:pt idx="28889">
                  <c:v>-8.24451E-3</c:v>
                </c:pt>
                <c:pt idx="28890">
                  <c:v>3.5657900000000001E-3</c:v>
                </c:pt>
                <c:pt idx="28891">
                  <c:v>2.18E-2</c:v>
                </c:pt>
                <c:pt idx="28892" formatCode="0.00E+00">
                  <c:v>1.08242E-3</c:v>
                </c:pt>
                <c:pt idx="28893">
                  <c:v>9.9277500000000008E-3</c:v>
                </c:pt>
                <c:pt idx="28894">
                  <c:v>1.09024E-2</c:v>
                </c:pt>
                <c:pt idx="28895">
                  <c:v>1.21441E-2</c:v>
                </c:pt>
                <c:pt idx="28896">
                  <c:v>-4.6644199999999999E-3</c:v>
                </c:pt>
                <c:pt idx="28897">
                  <c:v>-8.0814400000000005E-3</c:v>
                </c:pt>
                <c:pt idx="28898">
                  <c:v>-9.4604499999999996E-4</c:v>
                </c:pt>
                <c:pt idx="28899">
                  <c:v>-4.4450799999999997E-3</c:v>
                </c:pt>
                <c:pt idx="28900">
                  <c:v>-1.68419E-2</c:v>
                </c:pt>
                <c:pt idx="28901">
                  <c:v>-6.0911200000000002E-3</c:v>
                </c:pt>
                <c:pt idx="28902">
                  <c:v>-8.0299400000000002E-4</c:v>
                </c:pt>
                <c:pt idx="28903">
                  <c:v>-4.3106100000000003E-3</c:v>
                </c:pt>
                <c:pt idx="28904">
                  <c:v>-1.29356E-2</c:v>
                </c:pt>
                <c:pt idx="28905">
                  <c:v>-6.5774900000000001E-3</c:v>
                </c:pt>
                <c:pt idx="28906">
                  <c:v>-4.8932999999999997E-3</c:v>
                </c:pt>
                <c:pt idx="28907">
                  <c:v>-9.0007799999999999E-3</c:v>
                </c:pt>
                <c:pt idx="28908">
                  <c:v>-4.57764E-3</c:v>
                </c:pt>
                <c:pt idx="28909">
                  <c:v>-1.26686E-2</c:v>
                </c:pt>
                <c:pt idx="28910">
                  <c:v>-1.8104599999999998E-2</c:v>
                </c:pt>
                <c:pt idx="28911">
                  <c:v>-2.04754E-3</c:v>
                </c:pt>
                <c:pt idx="28912">
                  <c:v>6.6757199999999996E-4</c:v>
                </c:pt>
                <c:pt idx="28913">
                  <c:v>-1.7675400000000001E-2</c:v>
                </c:pt>
                <c:pt idx="28914">
                  <c:v>-3.5677E-3</c:v>
                </c:pt>
                <c:pt idx="28915">
                  <c:v>7.8020099999999998E-3</c:v>
                </c:pt>
                <c:pt idx="28916">
                  <c:v>6.9799399999999996E-3</c:v>
                </c:pt>
                <c:pt idx="28917">
                  <c:v>3.4618399999999998E-4</c:v>
                </c:pt>
                <c:pt idx="28918">
                  <c:v>1.23482E-2</c:v>
                </c:pt>
                <c:pt idx="28919">
                  <c:v>-6.9580099999999997E-3</c:v>
                </c:pt>
                <c:pt idx="28920">
                  <c:v>4.3096499999999999E-3</c:v>
                </c:pt>
                <c:pt idx="28921">
                  <c:v>1.5382799999999999E-3</c:v>
                </c:pt>
                <c:pt idx="28922">
                  <c:v>1.64127E-3</c:v>
                </c:pt>
                <c:pt idx="28923">
                  <c:v>-1.8360100000000001E-2</c:v>
                </c:pt>
                <c:pt idx="28924">
                  <c:v>-1.06745E-2</c:v>
                </c:pt>
                <c:pt idx="28925">
                  <c:v>-4.7740899999999999E-3</c:v>
                </c:pt>
                <c:pt idx="28926">
                  <c:v>-1.5192000000000001E-2</c:v>
                </c:pt>
                <c:pt idx="28927">
                  <c:v>-2.43568E-3</c:v>
                </c:pt>
                <c:pt idx="28928">
                  <c:v>3.8642899999999998E-3</c:v>
                </c:pt>
                <c:pt idx="28929">
                  <c:v>1.06525E-3</c:v>
                </c:pt>
                <c:pt idx="28930">
                  <c:v>-1.45197E-2</c:v>
                </c:pt>
                <c:pt idx="28931">
                  <c:v>-1.8306699999999999E-2</c:v>
                </c:pt>
                <c:pt idx="28932">
                  <c:v>-1.2763E-2</c:v>
                </c:pt>
                <c:pt idx="28933">
                  <c:v>-3.6554299999999999E-3</c:v>
                </c:pt>
                <c:pt idx="28934">
                  <c:v>-2.3766499999999999E-2</c:v>
                </c:pt>
                <c:pt idx="28935">
                  <c:v>-2.4054499999999999E-2</c:v>
                </c:pt>
                <c:pt idx="28936">
                  <c:v>-1.46675E-2</c:v>
                </c:pt>
                <c:pt idx="28937">
                  <c:v>-1.4809599999999999E-2</c:v>
                </c:pt>
                <c:pt idx="28938">
                  <c:v>-1.3621299999999999E-2</c:v>
                </c:pt>
                <c:pt idx="28939">
                  <c:v>-1.75571E-3</c:v>
                </c:pt>
                <c:pt idx="28940">
                  <c:v>-1.21469E-2</c:v>
                </c:pt>
                <c:pt idx="28941">
                  <c:v>-7.9441099999999997E-4</c:v>
                </c:pt>
                <c:pt idx="28942">
                  <c:v>1.6674000000000001E-2</c:v>
                </c:pt>
                <c:pt idx="28943">
                  <c:v>1.09091E-2</c:v>
                </c:pt>
                <c:pt idx="28944">
                  <c:v>-1.4390900000000001E-3</c:v>
                </c:pt>
                <c:pt idx="28945">
                  <c:v>5.31578E-3</c:v>
                </c:pt>
                <c:pt idx="28946">
                  <c:v>6.6108699999999996E-3</c:v>
                </c:pt>
                <c:pt idx="28947">
                  <c:v>2.0558400000000001E-2</c:v>
                </c:pt>
                <c:pt idx="28948">
                  <c:v>1.3682400000000001E-2</c:v>
                </c:pt>
                <c:pt idx="28949">
                  <c:v>2.3778899999999999E-2</c:v>
                </c:pt>
                <c:pt idx="28950">
                  <c:v>1.8612900000000002E-2</c:v>
                </c:pt>
                <c:pt idx="28951">
                  <c:v>1.13478E-2</c:v>
                </c:pt>
                <c:pt idx="28952">
                  <c:v>8.5277600000000005E-3</c:v>
                </c:pt>
                <c:pt idx="28953">
                  <c:v>2.4587600000000001E-2</c:v>
                </c:pt>
                <c:pt idx="28954">
                  <c:v>1.0297799999999999E-2</c:v>
                </c:pt>
                <c:pt idx="28955">
                  <c:v>1.64986E-4</c:v>
                </c:pt>
                <c:pt idx="28956">
                  <c:v>8.8615399999999993E-3</c:v>
                </c:pt>
                <c:pt idx="28957">
                  <c:v>1.30558E-3</c:v>
                </c:pt>
                <c:pt idx="28958">
                  <c:v>1.4312699999999999E-2</c:v>
                </c:pt>
                <c:pt idx="28959">
                  <c:v>9.5233899999999996E-3</c:v>
                </c:pt>
                <c:pt idx="28960">
                  <c:v>1.7681100000000002E-2</c:v>
                </c:pt>
                <c:pt idx="28961">
                  <c:v>1.16148E-2</c:v>
                </c:pt>
                <c:pt idx="28962">
                  <c:v>1.07288E-2</c:v>
                </c:pt>
                <c:pt idx="28963">
                  <c:v>3.2591799999999997E-2</c:v>
                </c:pt>
                <c:pt idx="28964">
                  <c:v>3.7257199999999997E-2</c:v>
                </c:pt>
                <c:pt idx="28965">
                  <c:v>2.9796599999999999E-2</c:v>
                </c:pt>
                <c:pt idx="28966">
                  <c:v>1.02606E-2</c:v>
                </c:pt>
                <c:pt idx="28967">
                  <c:v>1.95503E-2</c:v>
                </c:pt>
                <c:pt idx="28968">
                  <c:v>3.1626700000000001E-2</c:v>
                </c:pt>
                <c:pt idx="28969">
                  <c:v>2.2909200000000001E-2</c:v>
                </c:pt>
                <c:pt idx="28970">
                  <c:v>3.95603E-2</c:v>
                </c:pt>
                <c:pt idx="28971">
                  <c:v>3.5246800000000002E-2</c:v>
                </c:pt>
                <c:pt idx="28972">
                  <c:v>2.0935100000000002E-2</c:v>
                </c:pt>
                <c:pt idx="28973">
                  <c:v>2.47421E-2</c:v>
                </c:pt>
                <c:pt idx="28974">
                  <c:v>3.38573E-2</c:v>
                </c:pt>
                <c:pt idx="28975">
                  <c:v>-1.76334E-3</c:v>
                </c:pt>
                <c:pt idx="28976">
                  <c:v>2.6995700000000001E-2</c:v>
                </c:pt>
                <c:pt idx="28977">
                  <c:v>1.68962E-2</c:v>
                </c:pt>
                <c:pt idx="28978">
                  <c:v>5.0516099999999998E-3</c:v>
                </c:pt>
                <c:pt idx="28979">
                  <c:v>2.7913999999999999E-3</c:v>
                </c:pt>
                <c:pt idx="28980">
                  <c:v>2.4028799999999999E-2</c:v>
                </c:pt>
                <c:pt idx="28981">
                  <c:v>1.9443499999999999E-2</c:v>
                </c:pt>
                <c:pt idx="28982">
                  <c:v>1.1400199999999999E-2</c:v>
                </c:pt>
                <c:pt idx="28983">
                  <c:v>6.3114199999999999E-3</c:v>
                </c:pt>
                <c:pt idx="28984">
                  <c:v>1.1775000000000001E-2</c:v>
                </c:pt>
                <c:pt idx="28985">
                  <c:v>-3.1471299999999999E-4</c:v>
                </c:pt>
                <c:pt idx="28986">
                  <c:v>7.9908400000000008E-3</c:v>
                </c:pt>
                <c:pt idx="28987">
                  <c:v>4.3935800000000002E-3</c:v>
                </c:pt>
                <c:pt idx="28988">
                  <c:v>-2.1152499999999999E-3</c:v>
                </c:pt>
                <c:pt idx="28989">
                  <c:v>1.67799E-2</c:v>
                </c:pt>
                <c:pt idx="28990">
                  <c:v>1.67303E-2</c:v>
                </c:pt>
                <c:pt idx="28991">
                  <c:v>2.5683399999999999E-2</c:v>
                </c:pt>
                <c:pt idx="28992">
                  <c:v>3.3145000000000001E-2</c:v>
                </c:pt>
                <c:pt idx="28993">
                  <c:v>1.6192399999999999E-2</c:v>
                </c:pt>
                <c:pt idx="28994">
                  <c:v>1.20287E-2</c:v>
                </c:pt>
                <c:pt idx="28995">
                  <c:v>5.1708199999999996E-3</c:v>
                </c:pt>
                <c:pt idx="28996">
                  <c:v>2.1518700000000002E-2</c:v>
                </c:pt>
                <c:pt idx="28997">
                  <c:v>1.5958799999999999E-2</c:v>
                </c:pt>
                <c:pt idx="28998">
                  <c:v>1.27096E-2</c:v>
                </c:pt>
                <c:pt idx="28999">
                  <c:v>-1.66702E-3</c:v>
                </c:pt>
                <c:pt idx="29000">
                  <c:v>1.45884E-2</c:v>
                </c:pt>
                <c:pt idx="29001">
                  <c:v>1.23978E-2</c:v>
                </c:pt>
                <c:pt idx="29002">
                  <c:v>2.6642800000000001E-2</c:v>
                </c:pt>
                <c:pt idx="29003">
                  <c:v>-6.9894800000000002E-3</c:v>
                </c:pt>
                <c:pt idx="29004">
                  <c:v>3.4046199999999998E-4</c:v>
                </c:pt>
                <c:pt idx="29005">
                  <c:v>1.40781E-2</c:v>
                </c:pt>
                <c:pt idx="29006">
                  <c:v>3.6280600000000003E-2</c:v>
                </c:pt>
                <c:pt idx="29007">
                  <c:v>1.9160300000000002E-2</c:v>
                </c:pt>
                <c:pt idx="29008">
                  <c:v>2.2021300000000001E-2</c:v>
                </c:pt>
                <c:pt idx="29009">
                  <c:v>2.6502600000000001E-2</c:v>
                </c:pt>
                <c:pt idx="29010">
                  <c:v>2.38552E-2</c:v>
                </c:pt>
                <c:pt idx="29011">
                  <c:v>2.6473E-2</c:v>
                </c:pt>
                <c:pt idx="29012">
                  <c:v>2.4204300000000002E-2</c:v>
                </c:pt>
                <c:pt idx="29013">
                  <c:v>2.0926500000000001E-2</c:v>
                </c:pt>
                <c:pt idx="29014">
                  <c:v>7.7285799999999997E-3</c:v>
                </c:pt>
                <c:pt idx="29015">
                  <c:v>9.5291100000000004E-3</c:v>
                </c:pt>
                <c:pt idx="29016">
                  <c:v>8.2778899999999996E-3</c:v>
                </c:pt>
                <c:pt idx="29017">
                  <c:v>2.5063499999999999E-2</c:v>
                </c:pt>
                <c:pt idx="29018">
                  <c:v>1.4417599999999999E-2</c:v>
                </c:pt>
                <c:pt idx="29019">
                  <c:v>2.2894899999999999E-2</c:v>
                </c:pt>
                <c:pt idx="29020">
                  <c:v>4.1384700000000003E-2</c:v>
                </c:pt>
                <c:pt idx="29021">
                  <c:v>2.6049599999999999E-2</c:v>
                </c:pt>
                <c:pt idx="29022">
                  <c:v>2.1163000000000001E-2</c:v>
                </c:pt>
                <c:pt idx="29023">
                  <c:v>1.9425399999999999E-2</c:v>
                </c:pt>
                <c:pt idx="29024">
                  <c:v>2.80848E-2</c:v>
                </c:pt>
                <c:pt idx="29025">
                  <c:v>2.6437800000000001E-2</c:v>
                </c:pt>
                <c:pt idx="29026">
                  <c:v>2.8108600000000001E-2</c:v>
                </c:pt>
                <c:pt idx="29027">
                  <c:v>3.5130500000000002E-2</c:v>
                </c:pt>
                <c:pt idx="29028">
                  <c:v>2.1204000000000001E-2</c:v>
                </c:pt>
                <c:pt idx="29029">
                  <c:v>2.8747600000000002E-2</c:v>
                </c:pt>
                <c:pt idx="29030">
                  <c:v>1.4812499999999999E-2</c:v>
                </c:pt>
                <c:pt idx="29031">
                  <c:v>2.0379999999999999E-2</c:v>
                </c:pt>
                <c:pt idx="29032">
                  <c:v>2.8018000000000001E-2</c:v>
                </c:pt>
                <c:pt idx="29033">
                  <c:v>2.8264000000000001E-2</c:v>
                </c:pt>
                <c:pt idx="29034">
                  <c:v>2.6964200000000001E-2</c:v>
                </c:pt>
                <c:pt idx="29035">
                  <c:v>2.2294000000000001E-2</c:v>
                </c:pt>
                <c:pt idx="29036">
                  <c:v>2.4992E-2</c:v>
                </c:pt>
                <c:pt idx="29037">
                  <c:v>7.1525600000000005E-4</c:v>
                </c:pt>
                <c:pt idx="29038">
                  <c:v>1.8688199999999999E-2</c:v>
                </c:pt>
                <c:pt idx="29039">
                  <c:v>9.4871499999999997E-3</c:v>
                </c:pt>
                <c:pt idx="29040">
                  <c:v>1.1115999999999999E-2</c:v>
                </c:pt>
                <c:pt idx="29041">
                  <c:v>2.51579E-3</c:v>
                </c:pt>
                <c:pt idx="29042">
                  <c:v>2.7255999999999999E-2</c:v>
                </c:pt>
                <c:pt idx="29043">
                  <c:v>2.3223899999999999E-2</c:v>
                </c:pt>
                <c:pt idx="29044">
                  <c:v>1.16501E-2</c:v>
                </c:pt>
                <c:pt idx="29045">
                  <c:v>9.7360599999999995E-3</c:v>
                </c:pt>
                <c:pt idx="29046">
                  <c:v>1.9349100000000001E-2</c:v>
                </c:pt>
                <c:pt idx="29047">
                  <c:v>4.2434699999999999E-2</c:v>
                </c:pt>
                <c:pt idx="29048">
                  <c:v>2.42729E-2</c:v>
                </c:pt>
                <c:pt idx="29049">
                  <c:v>1.22051E-2</c:v>
                </c:pt>
                <c:pt idx="29050">
                  <c:v>3.3092499999999997E-2</c:v>
                </c:pt>
                <c:pt idx="29051">
                  <c:v>4.7380400000000003E-2</c:v>
                </c:pt>
                <c:pt idx="29052">
                  <c:v>2.8739899999999999E-2</c:v>
                </c:pt>
                <c:pt idx="29053">
                  <c:v>2.9997800000000002E-2</c:v>
                </c:pt>
                <c:pt idx="29054">
                  <c:v>3.8845999999999999E-2</c:v>
                </c:pt>
                <c:pt idx="29055">
                  <c:v>6.8006500000000001E-3</c:v>
                </c:pt>
                <c:pt idx="29056">
                  <c:v>3.15847E-2</c:v>
                </c:pt>
                <c:pt idx="29057">
                  <c:v>1.5209200000000001E-2</c:v>
                </c:pt>
                <c:pt idx="29058">
                  <c:v>1.38941E-2</c:v>
                </c:pt>
                <c:pt idx="29059">
                  <c:v>3.5562499999999997E-2</c:v>
                </c:pt>
                <c:pt idx="29060">
                  <c:v>3.61929E-2</c:v>
                </c:pt>
                <c:pt idx="29061">
                  <c:v>3.3225999999999999E-2</c:v>
                </c:pt>
                <c:pt idx="29062">
                  <c:v>2.3963000000000002E-2</c:v>
                </c:pt>
                <c:pt idx="29063">
                  <c:v>2.6072499999999998E-2</c:v>
                </c:pt>
                <c:pt idx="29064">
                  <c:v>2.9231099999999999E-2</c:v>
                </c:pt>
                <c:pt idx="29065">
                  <c:v>2.2408500000000001E-2</c:v>
                </c:pt>
                <c:pt idx="29066">
                  <c:v>4.12521E-2</c:v>
                </c:pt>
                <c:pt idx="29067">
                  <c:v>3.8681E-2</c:v>
                </c:pt>
                <c:pt idx="29068">
                  <c:v>2.8301199999999999E-2</c:v>
                </c:pt>
                <c:pt idx="29069">
                  <c:v>5.6517600000000001E-2</c:v>
                </c:pt>
                <c:pt idx="29070">
                  <c:v>3.1864200000000002E-2</c:v>
                </c:pt>
                <c:pt idx="29071">
                  <c:v>5.2922200000000003E-2</c:v>
                </c:pt>
                <c:pt idx="29072">
                  <c:v>3.9660500000000001E-2</c:v>
                </c:pt>
                <c:pt idx="29073">
                  <c:v>4.92468E-2</c:v>
                </c:pt>
                <c:pt idx="29074">
                  <c:v>1.8981000000000001E-2</c:v>
                </c:pt>
                <c:pt idx="29075">
                  <c:v>2.78149E-2</c:v>
                </c:pt>
                <c:pt idx="29076">
                  <c:v>4.0230799999999997E-2</c:v>
                </c:pt>
                <c:pt idx="29077">
                  <c:v>4.1855799999999999E-2</c:v>
                </c:pt>
                <c:pt idx="29078">
                  <c:v>3.1853699999999999E-2</c:v>
                </c:pt>
                <c:pt idx="29079">
                  <c:v>2.6783899999999999E-2</c:v>
                </c:pt>
                <c:pt idx="29080">
                  <c:v>2.5829299999999999E-2</c:v>
                </c:pt>
                <c:pt idx="29081">
                  <c:v>2.43921E-2</c:v>
                </c:pt>
                <c:pt idx="29082">
                  <c:v>3.9942699999999998E-2</c:v>
                </c:pt>
                <c:pt idx="29083">
                  <c:v>2.7010900000000001E-2</c:v>
                </c:pt>
                <c:pt idx="29084">
                  <c:v>2.4108899999999999E-2</c:v>
                </c:pt>
                <c:pt idx="29085">
                  <c:v>1.94912E-2</c:v>
                </c:pt>
                <c:pt idx="29086">
                  <c:v>2.1469100000000001E-2</c:v>
                </c:pt>
                <c:pt idx="29087">
                  <c:v>2.88086E-2</c:v>
                </c:pt>
                <c:pt idx="29088">
                  <c:v>2.5293400000000001E-2</c:v>
                </c:pt>
                <c:pt idx="29089">
                  <c:v>3.9317100000000001E-2</c:v>
                </c:pt>
                <c:pt idx="29090">
                  <c:v>2.7960800000000001E-2</c:v>
                </c:pt>
                <c:pt idx="29091">
                  <c:v>3.8935699999999997E-2</c:v>
                </c:pt>
                <c:pt idx="29092">
                  <c:v>3.7554700000000003E-2</c:v>
                </c:pt>
                <c:pt idx="29093">
                  <c:v>3.65715E-2</c:v>
                </c:pt>
                <c:pt idx="29094">
                  <c:v>3.7557599999999997E-2</c:v>
                </c:pt>
                <c:pt idx="29095">
                  <c:v>4.2285000000000003E-2</c:v>
                </c:pt>
                <c:pt idx="29096">
                  <c:v>3.6537199999999999E-2</c:v>
                </c:pt>
                <c:pt idx="29097">
                  <c:v>1.95789E-2</c:v>
                </c:pt>
                <c:pt idx="29098">
                  <c:v>8.3799400000000007E-3</c:v>
                </c:pt>
                <c:pt idx="29099">
                  <c:v>2.83384E-2</c:v>
                </c:pt>
                <c:pt idx="29100">
                  <c:v>1.21698E-2</c:v>
                </c:pt>
                <c:pt idx="29101">
                  <c:v>2.2408500000000001E-2</c:v>
                </c:pt>
                <c:pt idx="29102">
                  <c:v>5.3653700000000004E-3</c:v>
                </c:pt>
                <c:pt idx="29103">
                  <c:v>3.9682399999999996E-3</c:v>
                </c:pt>
                <c:pt idx="29104">
                  <c:v>1.7248200000000002E-2</c:v>
                </c:pt>
                <c:pt idx="29105">
                  <c:v>4.0540699999999999E-2</c:v>
                </c:pt>
                <c:pt idx="29106">
                  <c:v>2.2260700000000001E-2</c:v>
                </c:pt>
                <c:pt idx="29107">
                  <c:v>2.9533400000000001E-2</c:v>
                </c:pt>
                <c:pt idx="29108">
                  <c:v>1.9295699999999999E-2</c:v>
                </c:pt>
                <c:pt idx="29109">
                  <c:v>1.8305800000000001E-2</c:v>
                </c:pt>
                <c:pt idx="29110">
                  <c:v>6.4783100000000001E-3</c:v>
                </c:pt>
                <c:pt idx="29111">
                  <c:v>9.5558199999999996E-4</c:v>
                </c:pt>
                <c:pt idx="29112">
                  <c:v>1.49899E-2</c:v>
                </c:pt>
                <c:pt idx="29113">
                  <c:v>2.7538300000000002E-2</c:v>
                </c:pt>
                <c:pt idx="29114">
                  <c:v>3.8439800000000003E-2</c:v>
                </c:pt>
                <c:pt idx="29115">
                  <c:v>1.2907999999999999E-2</c:v>
                </c:pt>
                <c:pt idx="29116">
                  <c:v>2.7616499999999999E-2</c:v>
                </c:pt>
                <c:pt idx="29117">
                  <c:v>2.2240599999999999E-2</c:v>
                </c:pt>
                <c:pt idx="29118">
                  <c:v>4.0494000000000002E-2</c:v>
                </c:pt>
                <c:pt idx="29119">
                  <c:v>1.8081699999999999E-2</c:v>
                </c:pt>
                <c:pt idx="29120">
                  <c:v>3.1647700000000001E-2</c:v>
                </c:pt>
                <c:pt idx="29121">
                  <c:v>1.49403E-2</c:v>
                </c:pt>
                <c:pt idx="29122">
                  <c:v>3.08142E-2</c:v>
                </c:pt>
                <c:pt idx="29123">
                  <c:v>1.6584399999999999E-2</c:v>
                </c:pt>
                <c:pt idx="29124">
                  <c:v>2.5102599999999999E-2</c:v>
                </c:pt>
                <c:pt idx="29125">
                  <c:v>1.18256E-2</c:v>
                </c:pt>
                <c:pt idx="29126">
                  <c:v>1.6653999999999999E-2</c:v>
                </c:pt>
                <c:pt idx="29127">
                  <c:v>3.4723299999999999E-2</c:v>
                </c:pt>
                <c:pt idx="29128">
                  <c:v>4.0418599999999999E-2</c:v>
                </c:pt>
                <c:pt idx="29129">
                  <c:v>2.4400700000000001E-2</c:v>
                </c:pt>
                <c:pt idx="29130">
                  <c:v>1.0135699999999999E-2</c:v>
                </c:pt>
                <c:pt idx="29131">
                  <c:v>2.9971100000000001E-2</c:v>
                </c:pt>
                <c:pt idx="29132">
                  <c:v>2.32897E-2</c:v>
                </c:pt>
                <c:pt idx="29133">
                  <c:v>3.1600999999999997E-2</c:v>
                </c:pt>
                <c:pt idx="29134">
                  <c:v>2.3086499999999999E-2</c:v>
                </c:pt>
                <c:pt idx="29135">
                  <c:v>2.0342800000000001E-2</c:v>
                </c:pt>
                <c:pt idx="29136">
                  <c:v>2.1703699999999999E-2</c:v>
                </c:pt>
                <c:pt idx="29137">
                  <c:v>1.9935600000000001E-2</c:v>
                </c:pt>
                <c:pt idx="29138">
                  <c:v>1.1810299999999999E-2</c:v>
                </c:pt>
                <c:pt idx="29139">
                  <c:v>3.24879E-2</c:v>
                </c:pt>
                <c:pt idx="29140">
                  <c:v>1.9713399999999999E-2</c:v>
                </c:pt>
                <c:pt idx="29141">
                  <c:v>7.6856600000000004E-3</c:v>
                </c:pt>
                <c:pt idx="29142">
                  <c:v>1.50385E-2</c:v>
                </c:pt>
                <c:pt idx="29143">
                  <c:v>8.5315700000000005E-3</c:v>
                </c:pt>
                <c:pt idx="29144">
                  <c:v>1.3701400000000001E-2</c:v>
                </c:pt>
                <c:pt idx="29145">
                  <c:v>7.9050100000000005E-3</c:v>
                </c:pt>
                <c:pt idx="29146">
                  <c:v>2.7135800000000002E-2</c:v>
                </c:pt>
                <c:pt idx="29147">
                  <c:v>2.7812E-2</c:v>
                </c:pt>
                <c:pt idx="29148">
                  <c:v>3.1737300000000003E-2</c:v>
                </c:pt>
                <c:pt idx="29149">
                  <c:v>6.2484699999999999E-3</c:v>
                </c:pt>
                <c:pt idx="29150">
                  <c:v>1.6492799999999998E-2</c:v>
                </c:pt>
                <c:pt idx="29151">
                  <c:v>2.8265999999999999E-2</c:v>
                </c:pt>
                <c:pt idx="29152">
                  <c:v>2.04668E-2</c:v>
                </c:pt>
                <c:pt idx="29153">
                  <c:v>3.47614E-3</c:v>
                </c:pt>
                <c:pt idx="29154">
                  <c:v>1.08252E-2</c:v>
                </c:pt>
                <c:pt idx="29155">
                  <c:v>2.1921199999999998E-2</c:v>
                </c:pt>
                <c:pt idx="29156">
                  <c:v>2.6820199999999999E-2</c:v>
                </c:pt>
                <c:pt idx="29157">
                  <c:v>3.4071900000000002E-2</c:v>
                </c:pt>
                <c:pt idx="29158">
                  <c:v>2.9813800000000001E-2</c:v>
                </c:pt>
                <c:pt idx="29159">
                  <c:v>1.95427E-2</c:v>
                </c:pt>
                <c:pt idx="29160">
                  <c:v>1.7369300000000001E-2</c:v>
                </c:pt>
                <c:pt idx="29161">
                  <c:v>2.4769800000000002E-2</c:v>
                </c:pt>
                <c:pt idx="29162">
                  <c:v>4.4551800000000003E-2</c:v>
                </c:pt>
                <c:pt idx="29163">
                  <c:v>2.8578800000000001E-2</c:v>
                </c:pt>
                <c:pt idx="29164">
                  <c:v>2.66705E-2</c:v>
                </c:pt>
                <c:pt idx="29165">
                  <c:v>2.0883599999999999E-2</c:v>
                </c:pt>
                <c:pt idx="29166">
                  <c:v>3.0719799999999998E-2</c:v>
                </c:pt>
                <c:pt idx="29167">
                  <c:v>2.50616E-2</c:v>
                </c:pt>
                <c:pt idx="29168">
                  <c:v>1.2331E-2</c:v>
                </c:pt>
                <c:pt idx="29169">
                  <c:v>2.74906E-2</c:v>
                </c:pt>
                <c:pt idx="29170">
                  <c:v>1.443E-2</c:v>
                </c:pt>
                <c:pt idx="29171">
                  <c:v>1.2426400000000001E-2</c:v>
                </c:pt>
                <c:pt idx="29172">
                  <c:v>3.1747799999999999E-3</c:v>
                </c:pt>
                <c:pt idx="29173">
                  <c:v>1.29623E-2</c:v>
                </c:pt>
                <c:pt idx="29174">
                  <c:v>3.6411299999999998E-3</c:v>
                </c:pt>
                <c:pt idx="29175">
                  <c:v>3.5746600000000003E-2</c:v>
                </c:pt>
                <c:pt idx="29176">
                  <c:v>1.66941E-2</c:v>
                </c:pt>
                <c:pt idx="29177">
                  <c:v>1.19162E-2</c:v>
                </c:pt>
                <c:pt idx="29178">
                  <c:v>2.89412E-2</c:v>
                </c:pt>
                <c:pt idx="29179">
                  <c:v>3.39794E-2</c:v>
                </c:pt>
                <c:pt idx="29180">
                  <c:v>2.4209999999999999E-2</c:v>
                </c:pt>
                <c:pt idx="29181">
                  <c:v>2.7730899999999999E-2</c:v>
                </c:pt>
                <c:pt idx="29182">
                  <c:v>3.8779300000000003E-2</c:v>
                </c:pt>
                <c:pt idx="29183">
                  <c:v>3.1022999999999998E-2</c:v>
                </c:pt>
                <c:pt idx="29184">
                  <c:v>3.7094099999999998E-2</c:v>
                </c:pt>
                <c:pt idx="29185">
                  <c:v>1.3269400000000001E-2</c:v>
                </c:pt>
                <c:pt idx="29186">
                  <c:v>1.3546900000000001E-2</c:v>
                </c:pt>
                <c:pt idx="29187">
                  <c:v>2.1944E-3</c:v>
                </c:pt>
                <c:pt idx="29188">
                  <c:v>7.7552799999999998E-3</c:v>
                </c:pt>
                <c:pt idx="29189">
                  <c:v>-1.2397800000000001E-4</c:v>
                </c:pt>
                <c:pt idx="29190">
                  <c:v>6.6165900000000003E-3</c:v>
                </c:pt>
                <c:pt idx="29191">
                  <c:v>2.1397599999999999E-2</c:v>
                </c:pt>
                <c:pt idx="29192">
                  <c:v>2.0021400000000002E-2</c:v>
                </c:pt>
                <c:pt idx="29193">
                  <c:v>2.93245E-2</c:v>
                </c:pt>
                <c:pt idx="29194">
                  <c:v>1.8361100000000002E-2</c:v>
                </c:pt>
                <c:pt idx="29195">
                  <c:v>2.65255E-2</c:v>
                </c:pt>
                <c:pt idx="29196">
                  <c:v>3.9849299999999997E-2</c:v>
                </c:pt>
                <c:pt idx="29197">
                  <c:v>3.9077800000000003E-2</c:v>
                </c:pt>
                <c:pt idx="29198">
                  <c:v>8.8567699999999999E-3</c:v>
                </c:pt>
                <c:pt idx="29199">
                  <c:v>9.5062299999999992E-3</c:v>
                </c:pt>
                <c:pt idx="29200">
                  <c:v>2.1699E-2</c:v>
                </c:pt>
                <c:pt idx="29201">
                  <c:v>1.8244699999999999E-2</c:v>
                </c:pt>
                <c:pt idx="29202">
                  <c:v>6.5736800000000001E-3</c:v>
                </c:pt>
                <c:pt idx="29203">
                  <c:v>8.0547299999999995E-3</c:v>
                </c:pt>
                <c:pt idx="29204">
                  <c:v>2.00176E-2</c:v>
                </c:pt>
                <c:pt idx="29205">
                  <c:v>-1.0149999999999999E-2</c:v>
                </c:pt>
                <c:pt idx="29206">
                  <c:v>-1.13487E-2</c:v>
                </c:pt>
                <c:pt idx="29207">
                  <c:v>1.14994E-2</c:v>
                </c:pt>
                <c:pt idx="29208">
                  <c:v>-9.9563600000000005E-4</c:v>
                </c:pt>
                <c:pt idx="29209">
                  <c:v>-1.4135399999999999E-2</c:v>
                </c:pt>
                <c:pt idx="29210">
                  <c:v>-4.88186E-3</c:v>
                </c:pt>
                <c:pt idx="29211">
                  <c:v>2.7151100000000002E-3</c:v>
                </c:pt>
                <c:pt idx="29212">
                  <c:v>1.6194299999999998E-2</c:v>
                </c:pt>
                <c:pt idx="29213">
                  <c:v>1.5163399999999999E-4</c:v>
                </c:pt>
                <c:pt idx="29214">
                  <c:v>3.64971E-3</c:v>
                </c:pt>
                <c:pt idx="29215">
                  <c:v>8.4972400000000005E-4</c:v>
                </c:pt>
                <c:pt idx="29216">
                  <c:v>-7.9345700000000002E-3</c:v>
                </c:pt>
                <c:pt idx="29217">
                  <c:v>3.0193300000000002E-3</c:v>
                </c:pt>
                <c:pt idx="29218">
                  <c:v>-4.2629199999999999E-3</c:v>
                </c:pt>
                <c:pt idx="29219">
                  <c:v>2.7385699999999999E-2</c:v>
                </c:pt>
                <c:pt idx="29220">
                  <c:v>8.1930200000000005E-3</c:v>
                </c:pt>
                <c:pt idx="29221">
                  <c:v>3.2720599999999998E-3</c:v>
                </c:pt>
                <c:pt idx="29222">
                  <c:v>-1.3967500000000001E-2</c:v>
                </c:pt>
                <c:pt idx="29223">
                  <c:v>3.20053E-3</c:v>
                </c:pt>
                <c:pt idx="29224">
                  <c:v>5.83649E-4</c:v>
                </c:pt>
                <c:pt idx="29225">
                  <c:v>7.8687700000000006E-3</c:v>
                </c:pt>
                <c:pt idx="29226">
                  <c:v>7.4977899999999998E-3</c:v>
                </c:pt>
                <c:pt idx="29227">
                  <c:v>-5.0449400000000004E-3</c:v>
                </c:pt>
                <c:pt idx="29228">
                  <c:v>3.3282300000000001E-2</c:v>
                </c:pt>
                <c:pt idx="29229">
                  <c:v>2.22387E-2</c:v>
                </c:pt>
                <c:pt idx="29230">
                  <c:v>2.6233699999999999E-2</c:v>
                </c:pt>
                <c:pt idx="29231">
                  <c:v>1.07803E-2</c:v>
                </c:pt>
                <c:pt idx="29232">
                  <c:v>1.8727299999999999E-2</c:v>
                </c:pt>
                <c:pt idx="29233">
                  <c:v>1.7761200000000001E-2</c:v>
                </c:pt>
                <c:pt idx="29234">
                  <c:v>2.3275400000000002E-2</c:v>
                </c:pt>
                <c:pt idx="29235">
                  <c:v>2.7161600000000001E-2</c:v>
                </c:pt>
                <c:pt idx="29236">
                  <c:v>3.2814000000000003E-2</c:v>
                </c:pt>
                <c:pt idx="29237">
                  <c:v>2.29807E-2</c:v>
                </c:pt>
                <c:pt idx="29238">
                  <c:v>1.5854799999999999E-2</c:v>
                </c:pt>
                <c:pt idx="29239">
                  <c:v>4.4479400000000001E-3</c:v>
                </c:pt>
                <c:pt idx="29240">
                  <c:v>-7.12395E-4</c:v>
                </c:pt>
                <c:pt idx="29241">
                  <c:v>1.99604E-2</c:v>
                </c:pt>
                <c:pt idx="29242">
                  <c:v>9.2668500000000001E-3</c:v>
                </c:pt>
                <c:pt idx="29243">
                  <c:v>7.78008E-3</c:v>
                </c:pt>
                <c:pt idx="29244">
                  <c:v>6.4048799999999999E-3</c:v>
                </c:pt>
                <c:pt idx="29245">
                  <c:v>1.2940399999999999E-2</c:v>
                </c:pt>
                <c:pt idx="29246">
                  <c:v>1.5475300000000001E-2</c:v>
                </c:pt>
                <c:pt idx="29247">
                  <c:v>2.4121299999999998E-2</c:v>
                </c:pt>
                <c:pt idx="29248">
                  <c:v>2.5852199999999999E-2</c:v>
                </c:pt>
                <c:pt idx="29249">
                  <c:v>1.4744800000000001E-2</c:v>
                </c:pt>
                <c:pt idx="29250">
                  <c:v>-1.38664E-3</c:v>
                </c:pt>
                <c:pt idx="29251">
                  <c:v>5.9814500000000001E-3</c:v>
                </c:pt>
                <c:pt idx="29252">
                  <c:v>9.4766599999999996E-3</c:v>
                </c:pt>
                <c:pt idx="29253">
                  <c:v>1.21698E-2</c:v>
                </c:pt>
                <c:pt idx="29254">
                  <c:v>3.6974E-3</c:v>
                </c:pt>
                <c:pt idx="29255">
                  <c:v>-9.9849699999999993E-3</c:v>
                </c:pt>
                <c:pt idx="29256">
                  <c:v>1.7284399999999998E-2</c:v>
                </c:pt>
                <c:pt idx="29257">
                  <c:v>2.30513E-2</c:v>
                </c:pt>
                <c:pt idx="29258">
                  <c:v>6.7358000000000001E-3</c:v>
                </c:pt>
                <c:pt idx="29259">
                  <c:v>3.4789999999999999E-3</c:v>
                </c:pt>
                <c:pt idx="29260">
                  <c:v>6.6528300000000002E-3</c:v>
                </c:pt>
                <c:pt idx="29261">
                  <c:v>2.5052999999999998E-3</c:v>
                </c:pt>
                <c:pt idx="29262">
                  <c:v>2.8705599999999999E-3</c:v>
                </c:pt>
                <c:pt idx="29263">
                  <c:v>-2.3701699999999999E-2</c:v>
                </c:pt>
                <c:pt idx="29264">
                  <c:v>7.2174099999999996E-3</c:v>
                </c:pt>
                <c:pt idx="29265">
                  <c:v>-3.2148400000000001E-3</c:v>
                </c:pt>
                <c:pt idx="29266">
                  <c:v>-1.58691E-3</c:v>
                </c:pt>
                <c:pt idx="29267">
                  <c:v>2.7668000000000002E-2</c:v>
                </c:pt>
                <c:pt idx="29268">
                  <c:v>1.2101199999999999E-2</c:v>
                </c:pt>
                <c:pt idx="29269">
                  <c:v>3.6878599999999998E-3</c:v>
                </c:pt>
                <c:pt idx="29270">
                  <c:v>1.5345599999999999E-2</c:v>
                </c:pt>
                <c:pt idx="29271">
                  <c:v>1.25942E-2</c:v>
                </c:pt>
                <c:pt idx="29272">
                  <c:v>1.12619E-2</c:v>
                </c:pt>
                <c:pt idx="29273">
                  <c:v>1.19276E-2</c:v>
                </c:pt>
                <c:pt idx="29274">
                  <c:v>5.9490200000000002E-3</c:v>
                </c:pt>
                <c:pt idx="29275">
                  <c:v>1.9306199999999999E-2</c:v>
                </c:pt>
                <c:pt idx="29276">
                  <c:v>5.4197300000000002E-3</c:v>
                </c:pt>
                <c:pt idx="29277">
                  <c:v>6.7367599999999996E-3</c:v>
                </c:pt>
                <c:pt idx="29278">
                  <c:v>1.3423900000000001E-2</c:v>
                </c:pt>
                <c:pt idx="29279">
                  <c:v>2.3144700000000001E-2</c:v>
                </c:pt>
                <c:pt idx="29280">
                  <c:v>1.6538600000000001E-2</c:v>
                </c:pt>
                <c:pt idx="29281">
                  <c:v>1.7108900000000001E-3</c:v>
                </c:pt>
                <c:pt idx="29282">
                  <c:v>6.3896199999999997E-4</c:v>
                </c:pt>
                <c:pt idx="29283">
                  <c:v>1.18628E-2</c:v>
                </c:pt>
                <c:pt idx="29284">
                  <c:v>1.6399400000000001E-2</c:v>
                </c:pt>
                <c:pt idx="29285">
                  <c:v>-2.1109599999999999E-2</c:v>
                </c:pt>
                <c:pt idx="29286">
                  <c:v>-8.7108600000000008E-3</c:v>
                </c:pt>
                <c:pt idx="29287">
                  <c:v>-3.2625200000000001E-3</c:v>
                </c:pt>
                <c:pt idx="29288">
                  <c:v>1.8460299999999999E-2</c:v>
                </c:pt>
                <c:pt idx="29289">
                  <c:v>5.2766799999999997E-3</c:v>
                </c:pt>
                <c:pt idx="29290">
                  <c:v>-1.11895E-2</c:v>
                </c:pt>
                <c:pt idx="29291">
                  <c:v>1.7498E-2</c:v>
                </c:pt>
                <c:pt idx="29292">
                  <c:v>-6.5517400000000001E-4</c:v>
                </c:pt>
                <c:pt idx="29293">
                  <c:v>-2.3431799999999998E-3</c:v>
                </c:pt>
                <c:pt idx="29294">
                  <c:v>-2.68936E-4</c:v>
                </c:pt>
                <c:pt idx="29295">
                  <c:v>-2.4690599999999999E-3</c:v>
                </c:pt>
                <c:pt idx="29296">
                  <c:v>8.13293E-3</c:v>
                </c:pt>
                <c:pt idx="29297">
                  <c:v>8.6002300000000004E-3</c:v>
                </c:pt>
                <c:pt idx="29298">
                  <c:v>3.11852E-4</c:v>
                </c:pt>
                <c:pt idx="29299">
                  <c:v>2.0275100000000001E-2</c:v>
                </c:pt>
                <c:pt idx="29300">
                  <c:v>5.68485E-3</c:v>
                </c:pt>
                <c:pt idx="29301">
                  <c:v>1.55649E-2</c:v>
                </c:pt>
                <c:pt idx="29302">
                  <c:v>-6.2370299999999997E-4</c:v>
                </c:pt>
                <c:pt idx="29303">
                  <c:v>1.53637E-3</c:v>
                </c:pt>
                <c:pt idx="29304">
                  <c:v>1.7719299999999999E-3</c:v>
                </c:pt>
                <c:pt idx="29305">
                  <c:v>-1.7789800000000001E-2</c:v>
                </c:pt>
                <c:pt idx="29306">
                  <c:v>-4.0454899999999997E-3</c:v>
                </c:pt>
                <c:pt idx="29307">
                  <c:v>-1.38035E-2</c:v>
                </c:pt>
                <c:pt idx="29308">
                  <c:v>-2.4559999999999998E-2</c:v>
                </c:pt>
                <c:pt idx="29309">
                  <c:v>-1.18017E-2</c:v>
                </c:pt>
                <c:pt idx="29310">
                  <c:v>-2.7603099999999998E-2</c:v>
                </c:pt>
                <c:pt idx="29311">
                  <c:v>2.3164700000000002E-3</c:v>
                </c:pt>
                <c:pt idx="29312">
                  <c:v>-2.81134E-2</c:v>
                </c:pt>
                <c:pt idx="29313">
                  <c:v>-1.27087E-2</c:v>
                </c:pt>
                <c:pt idx="29314">
                  <c:v>-1.9237500000000001E-2</c:v>
                </c:pt>
                <c:pt idx="29315">
                  <c:v>-1.9990000000000001E-2</c:v>
                </c:pt>
                <c:pt idx="29316">
                  <c:v>-2.3633999999999999E-2</c:v>
                </c:pt>
                <c:pt idx="29317">
                  <c:v>-3.2119799999999997E-2</c:v>
                </c:pt>
                <c:pt idx="29318">
                  <c:v>-2.1797199999999999E-2</c:v>
                </c:pt>
                <c:pt idx="29319">
                  <c:v>-3.0080800000000001E-2</c:v>
                </c:pt>
                <c:pt idx="29320">
                  <c:v>-2.4955700000000001E-2</c:v>
                </c:pt>
                <c:pt idx="29321">
                  <c:v>-3.22495E-2</c:v>
                </c:pt>
                <c:pt idx="29322">
                  <c:v>-1.0507600000000001E-2</c:v>
                </c:pt>
                <c:pt idx="29323">
                  <c:v>-1.10388E-2</c:v>
                </c:pt>
                <c:pt idx="29324">
                  <c:v>-1.16329E-2</c:v>
                </c:pt>
                <c:pt idx="29325">
                  <c:v>-9.2639899999999997E-3</c:v>
                </c:pt>
                <c:pt idx="29326">
                  <c:v>-3.9247499999999998E-2</c:v>
                </c:pt>
                <c:pt idx="29327">
                  <c:v>-1.6187699999999999E-2</c:v>
                </c:pt>
                <c:pt idx="29328">
                  <c:v>7.76386E-3</c:v>
                </c:pt>
                <c:pt idx="29329">
                  <c:v>-6.3991500000000002E-3</c:v>
                </c:pt>
                <c:pt idx="29330">
                  <c:v>-2.9269199999999999E-2</c:v>
                </c:pt>
                <c:pt idx="29331">
                  <c:v>-9.8342900000000007E-3</c:v>
                </c:pt>
                <c:pt idx="29332">
                  <c:v>-3.4343699999999998E-2</c:v>
                </c:pt>
                <c:pt idx="29333">
                  <c:v>-1.3836899999999999E-2</c:v>
                </c:pt>
                <c:pt idx="29334">
                  <c:v>-4.9743699999999997E-3</c:v>
                </c:pt>
                <c:pt idx="29335">
                  <c:v>-2.35071E-2</c:v>
                </c:pt>
                <c:pt idx="29336">
                  <c:v>-9.4222999999999998E-3</c:v>
                </c:pt>
                <c:pt idx="29337">
                  <c:v>-2.5753000000000002E-2</c:v>
                </c:pt>
                <c:pt idx="29338">
                  <c:v>-1.6505200000000001E-2</c:v>
                </c:pt>
                <c:pt idx="29339">
                  <c:v>-4.2371700000000002E-3</c:v>
                </c:pt>
                <c:pt idx="29340">
                  <c:v>-1.8521300000000001E-2</c:v>
                </c:pt>
                <c:pt idx="29341">
                  <c:v>-1.28269E-2</c:v>
                </c:pt>
                <c:pt idx="29342">
                  <c:v>-2.85101E-2</c:v>
                </c:pt>
                <c:pt idx="29343">
                  <c:v>1.08767E-2</c:v>
                </c:pt>
                <c:pt idx="29344">
                  <c:v>-6.7892100000000004E-3</c:v>
                </c:pt>
                <c:pt idx="29345">
                  <c:v>-5.8727299999999996E-3</c:v>
                </c:pt>
                <c:pt idx="29346">
                  <c:v>-7.5941100000000003E-3</c:v>
                </c:pt>
                <c:pt idx="29347">
                  <c:v>-2.6536000000000001E-2</c:v>
                </c:pt>
                <c:pt idx="29348">
                  <c:v>-2.5425000000000001E-3</c:v>
                </c:pt>
                <c:pt idx="29349">
                  <c:v>-8.2511900000000003E-3</c:v>
                </c:pt>
                <c:pt idx="29350">
                  <c:v>1.72806E-3</c:v>
                </c:pt>
                <c:pt idx="29351">
                  <c:v>3.0984900000000002E-3</c:v>
                </c:pt>
                <c:pt idx="29352">
                  <c:v>1.16215E-2</c:v>
                </c:pt>
                <c:pt idx="29353">
                  <c:v>-2.8076199999999998E-3</c:v>
                </c:pt>
                <c:pt idx="29354">
                  <c:v>1.1096E-2</c:v>
                </c:pt>
                <c:pt idx="29355">
                  <c:v>8.9168500000000003E-4</c:v>
                </c:pt>
                <c:pt idx="29356">
                  <c:v>6.7405700000000004E-3</c:v>
                </c:pt>
                <c:pt idx="29357">
                  <c:v>2.1909700000000001E-2</c:v>
                </c:pt>
                <c:pt idx="29358">
                  <c:v>1.74255E-2</c:v>
                </c:pt>
                <c:pt idx="29359">
                  <c:v>-4.11987E-4</c:v>
                </c:pt>
                <c:pt idx="29360">
                  <c:v>-1.63517E-2</c:v>
                </c:pt>
                <c:pt idx="29361">
                  <c:v>3.61824E-3</c:v>
                </c:pt>
                <c:pt idx="29362">
                  <c:v>3.3206899999999998E-3</c:v>
                </c:pt>
                <c:pt idx="29363">
                  <c:v>-2.1266899999999999E-4</c:v>
                </c:pt>
                <c:pt idx="29364">
                  <c:v>-5.39303E-3</c:v>
                </c:pt>
                <c:pt idx="29365">
                  <c:v>8.2721700000000006E-3</c:v>
                </c:pt>
                <c:pt idx="29366">
                  <c:v>9.12666E-3</c:v>
                </c:pt>
                <c:pt idx="29367">
                  <c:v>8.6212200000000006E-3</c:v>
                </c:pt>
                <c:pt idx="29368">
                  <c:v>1.6542399999999999E-2</c:v>
                </c:pt>
                <c:pt idx="29369">
                  <c:v>1.9533200000000001E-2</c:v>
                </c:pt>
                <c:pt idx="29370">
                  <c:v>-4.6329500000000003E-3</c:v>
                </c:pt>
                <c:pt idx="29371">
                  <c:v>-1.26972E-2</c:v>
                </c:pt>
                <c:pt idx="29372">
                  <c:v>1.3382E-2</c:v>
                </c:pt>
                <c:pt idx="29373">
                  <c:v>9.2506399999999992E-3</c:v>
                </c:pt>
                <c:pt idx="29374">
                  <c:v>5.6171400000000005E-4</c:v>
                </c:pt>
                <c:pt idx="29375">
                  <c:v>5.0449399999999997E-4</c:v>
                </c:pt>
                <c:pt idx="29376">
                  <c:v>-2.26126E-2</c:v>
                </c:pt>
                <c:pt idx="29377">
                  <c:v>-9.7036399999999995E-3</c:v>
                </c:pt>
                <c:pt idx="29378">
                  <c:v>-1.5676499999999999E-2</c:v>
                </c:pt>
                <c:pt idx="29379">
                  <c:v>-2.6645699999999998E-3</c:v>
                </c:pt>
                <c:pt idx="29380">
                  <c:v>-1.34439E-2</c:v>
                </c:pt>
                <c:pt idx="29381">
                  <c:v>-3.58524E-2</c:v>
                </c:pt>
                <c:pt idx="29382">
                  <c:v>-3.5057100000000001E-2</c:v>
                </c:pt>
                <c:pt idx="29383">
                  <c:v>-1.6934399999999999E-2</c:v>
                </c:pt>
                <c:pt idx="29384">
                  <c:v>-2.9709800000000001E-2</c:v>
                </c:pt>
                <c:pt idx="29385">
                  <c:v>-2.4053600000000001E-2</c:v>
                </c:pt>
                <c:pt idx="29386">
                  <c:v>-2.0706200000000001E-2</c:v>
                </c:pt>
                <c:pt idx="29387">
                  <c:v>-2.9171900000000001E-2</c:v>
                </c:pt>
                <c:pt idx="29388">
                  <c:v>-3.2872199999999997E-2</c:v>
                </c:pt>
                <c:pt idx="29389">
                  <c:v>-3.42779E-2</c:v>
                </c:pt>
                <c:pt idx="29390">
                  <c:v>-2.3985900000000001E-2</c:v>
                </c:pt>
                <c:pt idx="29391">
                  <c:v>-2.08998E-2</c:v>
                </c:pt>
                <c:pt idx="29392">
                  <c:v>-3.9499300000000001E-2</c:v>
                </c:pt>
                <c:pt idx="29393">
                  <c:v>-3.0013999999999999E-2</c:v>
                </c:pt>
                <c:pt idx="29394">
                  <c:v>-3.0278200000000002E-2</c:v>
                </c:pt>
                <c:pt idx="29395">
                  <c:v>-1.70212E-2</c:v>
                </c:pt>
                <c:pt idx="29396">
                  <c:v>-1.53942E-2</c:v>
                </c:pt>
                <c:pt idx="29397">
                  <c:v>-2.7215E-2</c:v>
                </c:pt>
                <c:pt idx="29398">
                  <c:v>-3.5911600000000002E-2</c:v>
                </c:pt>
                <c:pt idx="29399">
                  <c:v>-5.3145400000000002E-2</c:v>
                </c:pt>
                <c:pt idx="29400">
                  <c:v>-4.4755000000000003E-2</c:v>
                </c:pt>
                <c:pt idx="29401">
                  <c:v>-3.9415400000000003E-2</c:v>
                </c:pt>
                <c:pt idx="29402">
                  <c:v>-2.70777E-2</c:v>
                </c:pt>
                <c:pt idx="29403">
                  <c:v>-3.4353300000000003E-2</c:v>
                </c:pt>
                <c:pt idx="29404">
                  <c:v>-4.5310000000000003E-2</c:v>
                </c:pt>
                <c:pt idx="29405">
                  <c:v>-5.7356799999999999E-2</c:v>
                </c:pt>
                <c:pt idx="29406">
                  <c:v>-2.8133399999999999E-2</c:v>
                </c:pt>
                <c:pt idx="29407">
                  <c:v>-3.40395E-2</c:v>
                </c:pt>
                <c:pt idx="29408">
                  <c:v>-4.8438099999999998E-2</c:v>
                </c:pt>
                <c:pt idx="29409">
                  <c:v>-5.2714299999999999E-2</c:v>
                </c:pt>
                <c:pt idx="29410">
                  <c:v>-3.5713200000000001E-2</c:v>
                </c:pt>
                <c:pt idx="29411">
                  <c:v>-3.2375300000000003E-2</c:v>
                </c:pt>
                <c:pt idx="29412">
                  <c:v>-2.8802899999999999E-2</c:v>
                </c:pt>
                <c:pt idx="29413">
                  <c:v>-2.7928399999999999E-2</c:v>
                </c:pt>
                <c:pt idx="29414">
                  <c:v>-2.3002600000000002E-2</c:v>
                </c:pt>
                <c:pt idx="29415">
                  <c:v>-5.6982999999999999E-2</c:v>
                </c:pt>
                <c:pt idx="29416">
                  <c:v>-5.7505599999999997E-2</c:v>
                </c:pt>
                <c:pt idx="29417">
                  <c:v>-4.9174299999999997E-2</c:v>
                </c:pt>
                <c:pt idx="29418">
                  <c:v>-2.4246199999999999E-2</c:v>
                </c:pt>
                <c:pt idx="29419">
                  <c:v>-4.0599799999999998E-2</c:v>
                </c:pt>
                <c:pt idx="29420">
                  <c:v>-4.9332599999999997E-2</c:v>
                </c:pt>
                <c:pt idx="29421">
                  <c:v>-3.3536000000000003E-2</c:v>
                </c:pt>
                <c:pt idx="29422">
                  <c:v>-6.3894300000000001E-2</c:v>
                </c:pt>
                <c:pt idx="29423">
                  <c:v>-2.52485E-2</c:v>
                </c:pt>
                <c:pt idx="29424">
                  <c:v>-4.00953E-2</c:v>
                </c:pt>
                <c:pt idx="29425">
                  <c:v>-4.0589300000000002E-2</c:v>
                </c:pt>
                <c:pt idx="29426">
                  <c:v>-4.4947599999999997E-2</c:v>
                </c:pt>
                <c:pt idx="29427">
                  <c:v>-4.4302899999999999E-2</c:v>
                </c:pt>
                <c:pt idx="29428">
                  <c:v>-3.4273100000000001E-2</c:v>
                </c:pt>
                <c:pt idx="29429">
                  <c:v>-3.1593299999999998E-2</c:v>
                </c:pt>
                <c:pt idx="29430">
                  <c:v>-3.1995799999999998E-2</c:v>
                </c:pt>
                <c:pt idx="29431">
                  <c:v>-4.1543999999999998E-2</c:v>
                </c:pt>
                <c:pt idx="29432">
                  <c:v>-2.8098100000000001E-2</c:v>
                </c:pt>
                <c:pt idx="29433">
                  <c:v>-3.1327199999999999E-2</c:v>
                </c:pt>
                <c:pt idx="29434">
                  <c:v>-6.1392799999999997E-2</c:v>
                </c:pt>
                <c:pt idx="29435">
                  <c:v>-3.0670200000000002E-2</c:v>
                </c:pt>
                <c:pt idx="29436">
                  <c:v>-2.7637499999999999E-2</c:v>
                </c:pt>
                <c:pt idx="29437">
                  <c:v>-1.62554E-2</c:v>
                </c:pt>
                <c:pt idx="29438">
                  <c:v>-2.0621299999999999E-2</c:v>
                </c:pt>
                <c:pt idx="29439">
                  <c:v>-2.41041E-2</c:v>
                </c:pt>
                <c:pt idx="29440">
                  <c:v>-8.5916499999999993E-3</c:v>
                </c:pt>
                <c:pt idx="29441">
                  <c:v>-2.5904699999999999E-2</c:v>
                </c:pt>
                <c:pt idx="29442">
                  <c:v>-2.5813099999999999E-2</c:v>
                </c:pt>
                <c:pt idx="29443">
                  <c:v>-1.29433E-2</c:v>
                </c:pt>
                <c:pt idx="29444">
                  <c:v>-7.8391999999999993E-3</c:v>
                </c:pt>
                <c:pt idx="29445">
                  <c:v>-1.7998699999999999E-2</c:v>
                </c:pt>
                <c:pt idx="29446">
                  <c:v>-1.0637300000000001E-2</c:v>
                </c:pt>
                <c:pt idx="29447">
                  <c:v>-1.6764600000000001E-2</c:v>
                </c:pt>
                <c:pt idx="29448">
                  <c:v>-1.1117E-2</c:v>
                </c:pt>
                <c:pt idx="29449">
                  <c:v>-4.8932999999999997E-3</c:v>
                </c:pt>
                <c:pt idx="29450">
                  <c:v>-2.6399599999999999E-2</c:v>
                </c:pt>
                <c:pt idx="29451">
                  <c:v>-1.789E-2</c:v>
                </c:pt>
                <c:pt idx="29452">
                  <c:v>-7.6923399999999998E-3</c:v>
                </c:pt>
                <c:pt idx="29453">
                  <c:v>-2.63672E-2</c:v>
                </c:pt>
                <c:pt idx="29454">
                  <c:v>-2.26974E-2</c:v>
                </c:pt>
                <c:pt idx="29455">
                  <c:v>-7.4024199999999998E-3</c:v>
                </c:pt>
                <c:pt idx="29456">
                  <c:v>-1.5854799999999999E-2</c:v>
                </c:pt>
                <c:pt idx="29457">
                  <c:v>-1.0272E-2</c:v>
                </c:pt>
                <c:pt idx="29458">
                  <c:v>-1.3107300000000001E-2</c:v>
                </c:pt>
                <c:pt idx="29459">
                  <c:v>-9.6988700000000001E-4</c:v>
                </c:pt>
                <c:pt idx="29460">
                  <c:v>-2.3547200000000001E-2</c:v>
                </c:pt>
                <c:pt idx="29461">
                  <c:v>-7.17354E-3</c:v>
                </c:pt>
                <c:pt idx="29462">
                  <c:v>8.2550000000000002E-3</c:v>
                </c:pt>
                <c:pt idx="29463">
                  <c:v>-4.4727300000000003E-3</c:v>
                </c:pt>
                <c:pt idx="29464">
                  <c:v>-2.0935100000000002E-2</c:v>
                </c:pt>
                <c:pt idx="29465">
                  <c:v>-4.70924E-3</c:v>
                </c:pt>
                <c:pt idx="29466">
                  <c:v>1.6179099999999998E-2</c:v>
                </c:pt>
                <c:pt idx="29467">
                  <c:v>-9.5920599999999995E-3</c:v>
                </c:pt>
                <c:pt idx="29468">
                  <c:v>-2.0673799999999999E-2</c:v>
                </c:pt>
                <c:pt idx="29469">
                  <c:v>-9.9344299999999993E-3</c:v>
                </c:pt>
                <c:pt idx="29470">
                  <c:v>2.4242399999999998E-3</c:v>
                </c:pt>
                <c:pt idx="29471">
                  <c:v>-1.3110200000000001E-2</c:v>
                </c:pt>
                <c:pt idx="29472">
                  <c:v>-1.9478800000000001E-2</c:v>
                </c:pt>
                <c:pt idx="29473">
                  <c:v>1.7347300000000001E-3</c:v>
                </c:pt>
                <c:pt idx="29474">
                  <c:v>-3.2215099999999999E-3</c:v>
                </c:pt>
                <c:pt idx="29475">
                  <c:v>-4.0369000000000004E-3</c:v>
                </c:pt>
                <c:pt idx="29476">
                  <c:v>-1.5288400000000001E-2</c:v>
                </c:pt>
                <c:pt idx="29477">
                  <c:v>-4.16307E-2</c:v>
                </c:pt>
                <c:pt idx="29478">
                  <c:v>-3.6212899999999999E-2</c:v>
                </c:pt>
                <c:pt idx="29479">
                  <c:v>-4.3404600000000002E-2</c:v>
                </c:pt>
                <c:pt idx="29480">
                  <c:v>-1.25589E-2</c:v>
                </c:pt>
                <c:pt idx="29481">
                  <c:v>4.3268200000000003E-3</c:v>
                </c:pt>
                <c:pt idx="29482">
                  <c:v>-3.3271799999999997E-2</c:v>
                </c:pt>
                <c:pt idx="29483">
                  <c:v>-3.6742200000000003E-2</c:v>
                </c:pt>
                <c:pt idx="29484">
                  <c:v>-3.9176899999999997E-3</c:v>
                </c:pt>
                <c:pt idx="29485">
                  <c:v>-9.8629000000000008E-3</c:v>
                </c:pt>
                <c:pt idx="29486">
                  <c:v>-3.0597699999999999E-2</c:v>
                </c:pt>
                <c:pt idx="29487">
                  <c:v>-3.1614299999999998E-2</c:v>
                </c:pt>
                <c:pt idx="29488">
                  <c:v>-2.3905800000000001E-2</c:v>
                </c:pt>
                <c:pt idx="29489">
                  <c:v>-2.68936E-2</c:v>
                </c:pt>
                <c:pt idx="29490">
                  <c:v>-2.6435899999999998E-2</c:v>
                </c:pt>
                <c:pt idx="29491">
                  <c:v>-3.0395499999999999E-2</c:v>
                </c:pt>
                <c:pt idx="29492">
                  <c:v>-2.5363E-2</c:v>
                </c:pt>
                <c:pt idx="29493">
                  <c:v>-3.8105E-2</c:v>
                </c:pt>
                <c:pt idx="29494">
                  <c:v>-4.1383700000000002E-2</c:v>
                </c:pt>
                <c:pt idx="29495">
                  <c:v>-3.4574500000000001E-2</c:v>
                </c:pt>
                <c:pt idx="29496">
                  <c:v>-4.3034599999999999E-2</c:v>
                </c:pt>
                <c:pt idx="29497">
                  <c:v>-5.4966000000000001E-2</c:v>
                </c:pt>
                <c:pt idx="29498">
                  <c:v>-5.3742400000000003E-2</c:v>
                </c:pt>
                <c:pt idx="29499">
                  <c:v>-4.9710299999999999E-2</c:v>
                </c:pt>
                <c:pt idx="29500">
                  <c:v>-6.0430499999999998E-2</c:v>
                </c:pt>
                <c:pt idx="29501">
                  <c:v>-4.6515500000000001E-2</c:v>
                </c:pt>
                <c:pt idx="29502">
                  <c:v>-6.6570299999999999E-2</c:v>
                </c:pt>
                <c:pt idx="29503">
                  <c:v>-4.4316300000000003E-2</c:v>
                </c:pt>
                <c:pt idx="29504">
                  <c:v>-3.4193000000000001E-2</c:v>
                </c:pt>
                <c:pt idx="29505">
                  <c:v>-4.3591499999999998E-2</c:v>
                </c:pt>
                <c:pt idx="29506">
                  <c:v>-5.0178500000000001E-2</c:v>
                </c:pt>
                <c:pt idx="29507">
                  <c:v>-3.4245499999999998E-2</c:v>
                </c:pt>
                <c:pt idx="29508">
                  <c:v>-5.3767200000000001E-2</c:v>
                </c:pt>
                <c:pt idx="29509">
                  <c:v>-4.5441599999999999E-2</c:v>
                </c:pt>
                <c:pt idx="29510">
                  <c:v>-3.71113E-2</c:v>
                </c:pt>
                <c:pt idx="29511">
                  <c:v>-2.3748399999999999E-2</c:v>
                </c:pt>
                <c:pt idx="29512">
                  <c:v>-5.4104800000000002E-2</c:v>
                </c:pt>
                <c:pt idx="29513">
                  <c:v>-3.8088799999999999E-2</c:v>
                </c:pt>
                <c:pt idx="29514">
                  <c:v>-3.85828E-2</c:v>
                </c:pt>
                <c:pt idx="29515">
                  <c:v>-3.4546899999999998E-2</c:v>
                </c:pt>
                <c:pt idx="29516">
                  <c:v>-4.3781300000000002E-2</c:v>
                </c:pt>
                <c:pt idx="29517">
                  <c:v>-5.2373900000000001E-2</c:v>
                </c:pt>
                <c:pt idx="29518">
                  <c:v>-2.56586E-2</c:v>
                </c:pt>
                <c:pt idx="29519">
                  <c:v>-2.23217E-2</c:v>
                </c:pt>
                <c:pt idx="29520">
                  <c:v>-3.8223300000000002E-2</c:v>
                </c:pt>
                <c:pt idx="29521">
                  <c:v>-4.1739499999999999E-2</c:v>
                </c:pt>
                <c:pt idx="29522">
                  <c:v>-3.7875199999999998E-2</c:v>
                </c:pt>
                <c:pt idx="29523">
                  <c:v>-3.0325899999999999E-2</c:v>
                </c:pt>
                <c:pt idx="29524">
                  <c:v>-3.1740200000000003E-2</c:v>
                </c:pt>
                <c:pt idx="29525">
                  <c:v>-3.1764000000000001E-2</c:v>
                </c:pt>
                <c:pt idx="29526">
                  <c:v>-4.1844399999999997E-2</c:v>
                </c:pt>
                <c:pt idx="29527">
                  <c:v>-3.47786E-2</c:v>
                </c:pt>
                <c:pt idx="29528">
                  <c:v>-2.7242700000000002E-2</c:v>
                </c:pt>
                <c:pt idx="29529">
                  <c:v>-1.7664900000000001E-2</c:v>
                </c:pt>
                <c:pt idx="29530">
                  <c:v>-3.2589E-2</c:v>
                </c:pt>
                <c:pt idx="29531">
                  <c:v>-4.2171500000000001E-2</c:v>
                </c:pt>
                <c:pt idx="29532">
                  <c:v>-2.3352600000000001E-2</c:v>
                </c:pt>
                <c:pt idx="29533">
                  <c:v>-2.0999899999999998E-2</c:v>
                </c:pt>
                <c:pt idx="29534">
                  <c:v>-3.6483799999999997E-2</c:v>
                </c:pt>
                <c:pt idx="29535">
                  <c:v>-2.1902100000000001E-2</c:v>
                </c:pt>
                <c:pt idx="29536">
                  <c:v>-5.6924799999999998E-3</c:v>
                </c:pt>
                <c:pt idx="29537">
                  <c:v>-1.7721199999999999E-2</c:v>
                </c:pt>
                <c:pt idx="29538">
                  <c:v>-3.1642000000000003E-2</c:v>
                </c:pt>
                <c:pt idx="29539">
                  <c:v>-3.77054E-2</c:v>
                </c:pt>
                <c:pt idx="29540">
                  <c:v>-2.1629300000000001E-2</c:v>
                </c:pt>
                <c:pt idx="29541">
                  <c:v>-1.40781E-2</c:v>
                </c:pt>
                <c:pt idx="29542">
                  <c:v>-4.7788600000000001E-2</c:v>
                </c:pt>
                <c:pt idx="29543">
                  <c:v>-3.7241000000000003E-2</c:v>
                </c:pt>
                <c:pt idx="29544">
                  <c:v>-2.1246899999999999E-2</c:v>
                </c:pt>
                <c:pt idx="29545">
                  <c:v>-8.61168E-3</c:v>
                </c:pt>
                <c:pt idx="29546">
                  <c:v>-6.4659099999999996E-4</c:v>
                </c:pt>
                <c:pt idx="29547">
                  <c:v>-1.7894699999999999E-2</c:v>
                </c:pt>
                <c:pt idx="29548">
                  <c:v>-2.5927499999999999E-2</c:v>
                </c:pt>
                <c:pt idx="29549">
                  <c:v>-2.0825400000000001E-2</c:v>
                </c:pt>
                <c:pt idx="29550">
                  <c:v>-7.85923E-3</c:v>
                </c:pt>
                <c:pt idx="29551">
                  <c:v>-4.4965700000000001E-3</c:v>
                </c:pt>
                <c:pt idx="29552">
                  <c:v>-1.9744899999999999E-2</c:v>
                </c:pt>
                <c:pt idx="29553">
                  <c:v>-1.35479E-2</c:v>
                </c:pt>
                <c:pt idx="29554">
                  <c:v>-1.40181E-2</c:v>
                </c:pt>
                <c:pt idx="29555">
                  <c:v>-2.09618E-3</c:v>
                </c:pt>
                <c:pt idx="29556">
                  <c:v>1.4198300000000001E-2</c:v>
                </c:pt>
                <c:pt idx="29557">
                  <c:v>-7.6198599999999998E-4</c:v>
                </c:pt>
                <c:pt idx="29558">
                  <c:v>-1.9316699999999999E-2</c:v>
                </c:pt>
                <c:pt idx="29559">
                  <c:v>-9.0322500000000003E-3</c:v>
                </c:pt>
                <c:pt idx="29560">
                  <c:v>6.1035200000000003E-3</c:v>
                </c:pt>
                <c:pt idx="29561">
                  <c:v>-5.0449399999999997E-4</c:v>
                </c:pt>
                <c:pt idx="29562">
                  <c:v>-7.97462E-3</c:v>
                </c:pt>
                <c:pt idx="29563">
                  <c:v>1.6308799999999998E-2</c:v>
                </c:pt>
                <c:pt idx="29564">
                  <c:v>9.8953200000000009E-3</c:v>
                </c:pt>
                <c:pt idx="29565">
                  <c:v>-1.5932100000000001E-2</c:v>
                </c:pt>
                <c:pt idx="29566">
                  <c:v>-2.2198699999999998E-2</c:v>
                </c:pt>
                <c:pt idx="29567">
                  <c:v>-3.2615700000000001E-3</c:v>
                </c:pt>
                <c:pt idx="29568">
                  <c:v>-4.7855399999999996E-3</c:v>
                </c:pt>
                <c:pt idx="29569">
                  <c:v>-1.7003999999999999E-3</c:v>
                </c:pt>
                <c:pt idx="29570">
                  <c:v>-1.8163700000000001E-2</c:v>
                </c:pt>
                <c:pt idx="29571">
                  <c:v>-2.7153E-2</c:v>
                </c:pt>
                <c:pt idx="29572">
                  <c:v>-1.01137E-2</c:v>
                </c:pt>
                <c:pt idx="29573">
                  <c:v>4.96292E-3</c:v>
                </c:pt>
                <c:pt idx="29574">
                  <c:v>2.3117099999999998E-3</c:v>
                </c:pt>
                <c:pt idx="29575">
                  <c:v>-1.089E-2</c:v>
                </c:pt>
                <c:pt idx="29576">
                  <c:v>-1.5118599999999999E-2</c:v>
                </c:pt>
                <c:pt idx="29577">
                  <c:v>-2.8278399999999999E-2</c:v>
                </c:pt>
                <c:pt idx="29578">
                  <c:v>-2.34995E-2</c:v>
                </c:pt>
                <c:pt idx="29579">
                  <c:v>-1.1488E-2</c:v>
                </c:pt>
                <c:pt idx="29580">
                  <c:v>-2.7706100000000001E-2</c:v>
                </c:pt>
                <c:pt idx="29581">
                  <c:v>-1.30291E-2</c:v>
                </c:pt>
                <c:pt idx="29582">
                  <c:v>-1.1270499999999999E-2</c:v>
                </c:pt>
                <c:pt idx="29583">
                  <c:v>-1.40915E-2</c:v>
                </c:pt>
                <c:pt idx="29584">
                  <c:v>2.4108900000000002E-3</c:v>
                </c:pt>
                <c:pt idx="29585">
                  <c:v>-1.80273E-2</c:v>
                </c:pt>
                <c:pt idx="29586">
                  <c:v>-2.0599400000000001E-3</c:v>
                </c:pt>
                <c:pt idx="29587">
                  <c:v>1.19419E-2</c:v>
                </c:pt>
                <c:pt idx="29588">
                  <c:v>-6.1054200000000003E-3</c:v>
                </c:pt>
                <c:pt idx="29589">
                  <c:v>2.6712400000000001E-3</c:v>
                </c:pt>
                <c:pt idx="29590">
                  <c:v>-1.87178E-2</c:v>
                </c:pt>
                <c:pt idx="29591">
                  <c:v>-1.54877E-2</c:v>
                </c:pt>
                <c:pt idx="29592">
                  <c:v>-2.0543100000000002E-2</c:v>
                </c:pt>
                <c:pt idx="29593">
                  <c:v>-2.0504000000000001E-2</c:v>
                </c:pt>
                <c:pt idx="29594">
                  <c:v>-1.5708900000000001E-2</c:v>
                </c:pt>
                <c:pt idx="29595">
                  <c:v>-9.07612E-3</c:v>
                </c:pt>
                <c:pt idx="29596">
                  <c:v>-1.18809E-2</c:v>
                </c:pt>
                <c:pt idx="29597">
                  <c:v>-2.9619199999999998E-2</c:v>
                </c:pt>
                <c:pt idx="29598">
                  <c:v>-1.8212300000000001E-2</c:v>
                </c:pt>
                <c:pt idx="29599">
                  <c:v>-1.49593E-2</c:v>
                </c:pt>
                <c:pt idx="29600">
                  <c:v>-1.78175E-2</c:v>
                </c:pt>
                <c:pt idx="29601">
                  <c:v>-1.8654799999999999E-2</c:v>
                </c:pt>
                <c:pt idx="29602">
                  <c:v>-2.5394400000000001E-2</c:v>
                </c:pt>
                <c:pt idx="29603">
                  <c:v>-1.1979099999999999E-2</c:v>
                </c:pt>
                <c:pt idx="29604">
                  <c:v>-3.2196000000000002E-2</c:v>
                </c:pt>
                <c:pt idx="29605">
                  <c:v>-2.6373899999999999E-2</c:v>
                </c:pt>
                <c:pt idx="29606">
                  <c:v>-6.5755800000000001E-3</c:v>
                </c:pt>
                <c:pt idx="29607">
                  <c:v>-3.3717200000000003E-2</c:v>
                </c:pt>
                <c:pt idx="29608">
                  <c:v>-1.7829899999999999E-2</c:v>
                </c:pt>
                <c:pt idx="29609">
                  <c:v>-2.90575E-2</c:v>
                </c:pt>
                <c:pt idx="29610">
                  <c:v>-8.6793900000000004E-3</c:v>
                </c:pt>
                <c:pt idx="29611">
                  <c:v>-2.3322099999999998E-2</c:v>
                </c:pt>
                <c:pt idx="29612">
                  <c:v>-2.2773699999999999E-3</c:v>
                </c:pt>
                <c:pt idx="29613">
                  <c:v>-1.9507400000000001E-2</c:v>
                </c:pt>
                <c:pt idx="29614">
                  <c:v>-3.7843700000000001E-2</c:v>
                </c:pt>
                <c:pt idx="29615">
                  <c:v>-9.58729E-3</c:v>
                </c:pt>
                <c:pt idx="29616">
                  <c:v>-2.5682400000000001E-2</c:v>
                </c:pt>
                <c:pt idx="29617">
                  <c:v>-1.8166499999999999E-2</c:v>
                </c:pt>
                <c:pt idx="29618">
                  <c:v>-1.97973E-2</c:v>
                </c:pt>
                <c:pt idx="29619">
                  <c:v>-2.8552999999999999E-3</c:v>
                </c:pt>
                <c:pt idx="29620">
                  <c:v>-1.7782200000000001E-2</c:v>
                </c:pt>
                <c:pt idx="29621">
                  <c:v>-2.7976999999999998E-2</c:v>
                </c:pt>
                <c:pt idx="29622">
                  <c:v>-2.1987E-2</c:v>
                </c:pt>
                <c:pt idx="29623">
                  <c:v>-1.33104E-2</c:v>
                </c:pt>
                <c:pt idx="29624">
                  <c:v>-2.3140000000000001E-2</c:v>
                </c:pt>
                <c:pt idx="29625">
                  <c:v>-9.6883799999999999E-3</c:v>
                </c:pt>
                <c:pt idx="29626">
                  <c:v>-2.1471000000000001E-2</c:v>
                </c:pt>
                <c:pt idx="29627">
                  <c:v>-6.56509E-3</c:v>
                </c:pt>
                <c:pt idx="29628">
                  <c:v>-5.8727299999999996E-3</c:v>
                </c:pt>
                <c:pt idx="29629">
                  <c:v>1.6402199999999999E-2</c:v>
                </c:pt>
                <c:pt idx="29630">
                  <c:v>1.9499800000000001E-2</c:v>
                </c:pt>
                <c:pt idx="29631">
                  <c:v>-1.9355799999999999E-2</c:v>
                </c:pt>
                <c:pt idx="29632">
                  <c:v>-2.6540800000000001E-3</c:v>
                </c:pt>
                <c:pt idx="29633">
                  <c:v>7.6255799999999999E-3</c:v>
                </c:pt>
                <c:pt idx="29634">
                  <c:v>-8.88538E-3</c:v>
                </c:pt>
                <c:pt idx="29635">
                  <c:v>-2.2653599999999999E-2</c:v>
                </c:pt>
                <c:pt idx="29636">
                  <c:v>-1.35136E-3</c:v>
                </c:pt>
                <c:pt idx="29637">
                  <c:v>1.3121600000000001E-2</c:v>
                </c:pt>
                <c:pt idx="29638">
                  <c:v>4.09126E-4</c:v>
                </c:pt>
                <c:pt idx="29639">
                  <c:v>-1.26228E-2</c:v>
                </c:pt>
                <c:pt idx="29640">
                  <c:v>-1.25256E-2</c:v>
                </c:pt>
                <c:pt idx="29641">
                  <c:v>1.18494E-2</c:v>
                </c:pt>
                <c:pt idx="29642">
                  <c:v>1.8920900000000001E-2</c:v>
                </c:pt>
                <c:pt idx="29643">
                  <c:v>1.7188999999999999E-2</c:v>
                </c:pt>
                <c:pt idx="29644">
                  <c:v>2.2951099999999999E-2</c:v>
                </c:pt>
                <c:pt idx="29645">
                  <c:v>1.25799E-2</c:v>
                </c:pt>
                <c:pt idx="29646">
                  <c:v>2.1619800000000002E-2</c:v>
                </c:pt>
                <c:pt idx="29647">
                  <c:v>2.4826000000000001E-2</c:v>
                </c:pt>
                <c:pt idx="29648">
                  <c:v>1.73712E-2</c:v>
                </c:pt>
                <c:pt idx="29649">
                  <c:v>8.2330700000000003E-3</c:v>
                </c:pt>
                <c:pt idx="29650">
                  <c:v>2.9121399999999999E-2</c:v>
                </c:pt>
                <c:pt idx="29651">
                  <c:v>1.5778500000000001E-2</c:v>
                </c:pt>
                <c:pt idx="29652">
                  <c:v>1.80979E-2</c:v>
                </c:pt>
                <c:pt idx="29653">
                  <c:v>3.3727600000000003E-2</c:v>
                </c:pt>
                <c:pt idx="29654">
                  <c:v>3.7879900000000001E-2</c:v>
                </c:pt>
                <c:pt idx="29655">
                  <c:v>2.6124000000000001E-2</c:v>
                </c:pt>
                <c:pt idx="29656">
                  <c:v>6.8016099999999996E-3</c:v>
                </c:pt>
                <c:pt idx="29657">
                  <c:v>2.6891700000000001E-2</c:v>
                </c:pt>
                <c:pt idx="29658">
                  <c:v>2.9040300000000002E-2</c:v>
                </c:pt>
                <c:pt idx="29659">
                  <c:v>3.76453E-2</c:v>
                </c:pt>
                <c:pt idx="29660">
                  <c:v>1.5357000000000001E-2</c:v>
                </c:pt>
                <c:pt idx="29661">
                  <c:v>1.1914299999999999E-2</c:v>
                </c:pt>
                <c:pt idx="29662">
                  <c:v>8.0738100000000007E-3</c:v>
                </c:pt>
                <c:pt idx="29663">
                  <c:v>1.7397900000000001E-2</c:v>
                </c:pt>
                <c:pt idx="29664">
                  <c:v>2.1933600000000001E-2</c:v>
                </c:pt>
                <c:pt idx="29665">
                  <c:v>-4.9285900000000001E-3</c:v>
                </c:pt>
                <c:pt idx="29666">
                  <c:v>2.3386000000000001E-2</c:v>
                </c:pt>
                <c:pt idx="29667">
                  <c:v>2.9375100000000001E-2</c:v>
                </c:pt>
                <c:pt idx="29668">
                  <c:v>3.07932E-2</c:v>
                </c:pt>
                <c:pt idx="29669">
                  <c:v>1.8874200000000001E-2</c:v>
                </c:pt>
                <c:pt idx="29670">
                  <c:v>1.27726E-2</c:v>
                </c:pt>
                <c:pt idx="29671">
                  <c:v>2.0061499999999999E-2</c:v>
                </c:pt>
                <c:pt idx="29672">
                  <c:v>1.6599699999999998E-2</c:v>
                </c:pt>
                <c:pt idx="29673">
                  <c:v>2.5490800000000001E-2</c:v>
                </c:pt>
                <c:pt idx="29674">
                  <c:v>3.4387599999999997E-2</c:v>
                </c:pt>
                <c:pt idx="29675">
                  <c:v>2.0374300000000001E-2</c:v>
                </c:pt>
                <c:pt idx="29676">
                  <c:v>1.64557E-2</c:v>
                </c:pt>
                <c:pt idx="29677">
                  <c:v>2.4258600000000002E-2</c:v>
                </c:pt>
                <c:pt idx="29678">
                  <c:v>3.2566999999999999E-2</c:v>
                </c:pt>
                <c:pt idx="29679">
                  <c:v>1.7450299999999998E-2</c:v>
                </c:pt>
                <c:pt idx="29680">
                  <c:v>1.5292200000000001E-2</c:v>
                </c:pt>
                <c:pt idx="29681">
                  <c:v>1.44043E-2</c:v>
                </c:pt>
                <c:pt idx="29682">
                  <c:v>1.30396E-2</c:v>
                </c:pt>
                <c:pt idx="29683">
                  <c:v>1.7813699999999998E-2</c:v>
                </c:pt>
                <c:pt idx="29684">
                  <c:v>1.45836E-2</c:v>
                </c:pt>
                <c:pt idx="29685">
                  <c:v>2.40831E-2</c:v>
                </c:pt>
                <c:pt idx="29686">
                  <c:v>3.0691099999999999E-2</c:v>
                </c:pt>
                <c:pt idx="29687">
                  <c:v>2.1113400000000001E-2</c:v>
                </c:pt>
                <c:pt idx="29688">
                  <c:v>1.14317E-2</c:v>
                </c:pt>
                <c:pt idx="29689">
                  <c:v>1.2617099999999999E-2</c:v>
                </c:pt>
                <c:pt idx="29690">
                  <c:v>1.8369699999999999E-2</c:v>
                </c:pt>
                <c:pt idx="29691">
                  <c:v>-1.67179E-3</c:v>
                </c:pt>
                <c:pt idx="29692">
                  <c:v>2.2125199999999999E-3</c:v>
                </c:pt>
                <c:pt idx="29693">
                  <c:v>1.8323900000000001E-2</c:v>
                </c:pt>
                <c:pt idx="29694">
                  <c:v>2.1721799999999999E-2</c:v>
                </c:pt>
                <c:pt idx="29695">
                  <c:v>2.21949E-2</c:v>
                </c:pt>
                <c:pt idx="29696">
                  <c:v>3.3019100000000003E-2</c:v>
                </c:pt>
                <c:pt idx="29697">
                  <c:v>1.9093499999999999E-2</c:v>
                </c:pt>
                <c:pt idx="29698">
                  <c:v>2.3331600000000001E-2</c:v>
                </c:pt>
                <c:pt idx="29699">
                  <c:v>2.75269E-2</c:v>
                </c:pt>
                <c:pt idx="29700">
                  <c:v>6.7129099999999999E-3</c:v>
                </c:pt>
                <c:pt idx="29701">
                  <c:v>2.1333700000000001E-2</c:v>
                </c:pt>
                <c:pt idx="29702">
                  <c:v>2.2635499999999999E-2</c:v>
                </c:pt>
                <c:pt idx="29703">
                  <c:v>1.47896E-2</c:v>
                </c:pt>
                <c:pt idx="29704">
                  <c:v>2.3124700000000002E-2</c:v>
                </c:pt>
                <c:pt idx="29705">
                  <c:v>4.5118299999999997E-3</c:v>
                </c:pt>
                <c:pt idx="29706">
                  <c:v>1.5658399999999999E-2</c:v>
                </c:pt>
                <c:pt idx="29707">
                  <c:v>1.20888E-2</c:v>
                </c:pt>
                <c:pt idx="29708">
                  <c:v>1.31092E-2</c:v>
                </c:pt>
                <c:pt idx="29709">
                  <c:v>-1.7480900000000001E-3</c:v>
                </c:pt>
                <c:pt idx="29710">
                  <c:v>1.74103E-2</c:v>
                </c:pt>
                <c:pt idx="29711">
                  <c:v>3.64523E-2</c:v>
                </c:pt>
                <c:pt idx="29712">
                  <c:v>3.8493199999999998E-2</c:v>
                </c:pt>
                <c:pt idx="29713">
                  <c:v>1.85518E-2</c:v>
                </c:pt>
                <c:pt idx="29714">
                  <c:v>2.4094600000000001E-2</c:v>
                </c:pt>
                <c:pt idx="29715">
                  <c:v>2.01502E-2</c:v>
                </c:pt>
                <c:pt idx="29716">
                  <c:v>1.9471200000000001E-2</c:v>
                </c:pt>
                <c:pt idx="29717">
                  <c:v>3.0927699999999999E-2</c:v>
                </c:pt>
                <c:pt idx="29718">
                  <c:v>2.1117199999999999E-2</c:v>
                </c:pt>
                <c:pt idx="29719">
                  <c:v>2.4407399999999999E-2</c:v>
                </c:pt>
                <c:pt idx="29720">
                  <c:v>1.8822700000000001E-2</c:v>
                </c:pt>
                <c:pt idx="29721">
                  <c:v>3.48778E-2</c:v>
                </c:pt>
                <c:pt idx="29722">
                  <c:v>4.05388E-2</c:v>
                </c:pt>
                <c:pt idx="29723">
                  <c:v>3.7592899999999999E-2</c:v>
                </c:pt>
                <c:pt idx="29724">
                  <c:v>2.0867299999999998E-2</c:v>
                </c:pt>
                <c:pt idx="29725">
                  <c:v>1.7063100000000001E-2</c:v>
                </c:pt>
                <c:pt idx="29726">
                  <c:v>2.9108999999999999E-2</c:v>
                </c:pt>
                <c:pt idx="29727">
                  <c:v>3.2541300000000002E-2</c:v>
                </c:pt>
                <c:pt idx="29728">
                  <c:v>3.2032999999999999E-2</c:v>
                </c:pt>
                <c:pt idx="29729">
                  <c:v>2.2067099999999999E-2</c:v>
                </c:pt>
                <c:pt idx="29730">
                  <c:v>4.5931800000000002E-2</c:v>
                </c:pt>
                <c:pt idx="29731">
                  <c:v>2.7038599999999999E-2</c:v>
                </c:pt>
                <c:pt idx="29732">
                  <c:v>1.5071899999999999E-2</c:v>
                </c:pt>
                <c:pt idx="29733">
                  <c:v>2.7392400000000001E-2</c:v>
                </c:pt>
                <c:pt idx="29734">
                  <c:v>2.9951999999999999E-2</c:v>
                </c:pt>
                <c:pt idx="29735">
                  <c:v>5.3982700000000002E-2</c:v>
                </c:pt>
                <c:pt idx="29736">
                  <c:v>2.9264499999999999E-2</c:v>
                </c:pt>
                <c:pt idx="29737">
                  <c:v>3.3534000000000001E-2</c:v>
                </c:pt>
                <c:pt idx="29738">
                  <c:v>4.4860799999999999E-2</c:v>
                </c:pt>
                <c:pt idx="29739">
                  <c:v>4.8258799999999998E-2</c:v>
                </c:pt>
                <c:pt idx="29740">
                  <c:v>3.8572299999999997E-2</c:v>
                </c:pt>
                <c:pt idx="29741">
                  <c:v>4.4150399999999999E-2</c:v>
                </c:pt>
                <c:pt idx="29742">
                  <c:v>3.7955299999999997E-2</c:v>
                </c:pt>
                <c:pt idx="29743">
                  <c:v>2.75421E-2</c:v>
                </c:pt>
                <c:pt idx="29744">
                  <c:v>3.7341100000000002E-2</c:v>
                </c:pt>
                <c:pt idx="29745">
                  <c:v>5.36528E-2</c:v>
                </c:pt>
                <c:pt idx="29746">
                  <c:v>4.6427700000000002E-2</c:v>
                </c:pt>
                <c:pt idx="29747">
                  <c:v>5.2480699999999998E-2</c:v>
                </c:pt>
                <c:pt idx="29748">
                  <c:v>3.28484E-2</c:v>
                </c:pt>
                <c:pt idx="29749">
                  <c:v>2.0502099999999999E-2</c:v>
                </c:pt>
                <c:pt idx="29750">
                  <c:v>3.1856500000000003E-2</c:v>
                </c:pt>
                <c:pt idx="29751">
                  <c:v>4.9989699999999998E-2</c:v>
                </c:pt>
                <c:pt idx="29752">
                  <c:v>5.9503599999999997E-2</c:v>
                </c:pt>
                <c:pt idx="29753">
                  <c:v>5.6854200000000001E-2</c:v>
                </c:pt>
                <c:pt idx="29754">
                  <c:v>5.9302300000000002E-2</c:v>
                </c:pt>
                <c:pt idx="29755">
                  <c:v>4.9029400000000001E-2</c:v>
                </c:pt>
                <c:pt idx="29756">
                  <c:v>5.8708200000000002E-2</c:v>
                </c:pt>
                <c:pt idx="29757">
                  <c:v>3.6168100000000002E-2</c:v>
                </c:pt>
                <c:pt idx="29758">
                  <c:v>3.7065500000000001E-2</c:v>
                </c:pt>
                <c:pt idx="29759">
                  <c:v>4.6483999999999998E-2</c:v>
                </c:pt>
                <c:pt idx="29760">
                  <c:v>3.9569899999999998E-2</c:v>
                </c:pt>
                <c:pt idx="29761">
                  <c:v>3.22104E-2</c:v>
                </c:pt>
                <c:pt idx="29762">
                  <c:v>3.5212500000000001E-2</c:v>
                </c:pt>
                <c:pt idx="29763">
                  <c:v>2.9305500000000002E-2</c:v>
                </c:pt>
                <c:pt idx="29764">
                  <c:v>4.6979E-2</c:v>
                </c:pt>
                <c:pt idx="29765">
                  <c:v>5.2044899999999998E-2</c:v>
                </c:pt>
                <c:pt idx="29766">
                  <c:v>4.8035599999999998E-2</c:v>
                </c:pt>
                <c:pt idx="29767">
                  <c:v>3.2013899999999998E-2</c:v>
                </c:pt>
                <c:pt idx="29768">
                  <c:v>4.9588199999999999E-2</c:v>
                </c:pt>
                <c:pt idx="29769">
                  <c:v>4.4576600000000001E-2</c:v>
                </c:pt>
                <c:pt idx="29770">
                  <c:v>5.4455799999999999E-2</c:v>
                </c:pt>
                <c:pt idx="29771">
                  <c:v>4.6736699999999999E-2</c:v>
                </c:pt>
                <c:pt idx="29772">
                  <c:v>3.00512E-2</c:v>
                </c:pt>
                <c:pt idx="29773">
                  <c:v>5.09253E-2</c:v>
                </c:pt>
                <c:pt idx="29774">
                  <c:v>6.0081500000000003E-2</c:v>
                </c:pt>
                <c:pt idx="29775">
                  <c:v>5.0718300000000001E-2</c:v>
                </c:pt>
                <c:pt idx="29776">
                  <c:v>2.4131799999999998E-2</c:v>
                </c:pt>
                <c:pt idx="29777">
                  <c:v>2.78645E-2</c:v>
                </c:pt>
                <c:pt idx="29778">
                  <c:v>4.3323500000000001E-2</c:v>
                </c:pt>
                <c:pt idx="29779">
                  <c:v>4.4300100000000002E-2</c:v>
                </c:pt>
                <c:pt idx="29780">
                  <c:v>3.1766900000000001E-2</c:v>
                </c:pt>
                <c:pt idx="29781">
                  <c:v>3.6359799999999998E-2</c:v>
                </c:pt>
                <c:pt idx="29782">
                  <c:v>3.8345299999999999E-2</c:v>
                </c:pt>
                <c:pt idx="29783">
                  <c:v>3.6119499999999999E-2</c:v>
                </c:pt>
                <c:pt idx="29784">
                  <c:v>3.62501E-2</c:v>
                </c:pt>
                <c:pt idx="29785">
                  <c:v>2.9211000000000001E-2</c:v>
                </c:pt>
                <c:pt idx="29786">
                  <c:v>3.6001199999999997E-2</c:v>
                </c:pt>
                <c:pt idx="29787">
                  <c:v>1.67923E-2</c:v>
                </c:pt>
                <c:pt idx="29788">
                  <c:v>2.7741399999999999E-2</c:v>
                </c:pt>
                <c:pt idx="29789">
                  <c:v>2.4334000000000001E-2</c:v>
                </c:pt>
                <c:pt idx="29790">
                  <c:v>4.8907300000000001E-2</c:v>
                </c:pt>
                <c:pt idx="29791">
                  <c:v>2.7829199999999998E-2</c:v>
                </c:pt>
                <c:pt idx="29792">
                  <c:v>2.3716899999999999E-2</c:v>
                </c:pt>
                <c:pt idx="29793">
                  <c:v>2.2031800000000001E-2</c:v>
                </c:pt>
                <c:pt idx="29794">
                  <c:v>3.5252600000000002E-2</c:v>
                </c:pt>
                <c:pt idx="29795">
                  <c:v>2.3137100000000001E-2</c:v>
                </c:pt>
                <c:pt idx="29796">
                  <c:v>3.8719200000000002E-2</c:v>
                </c:pt>
                <c:pt idx="29797">
                  <c:v>2.9637299999999998E-2</c:v>
                </c:pt>
                <c:pt idx="29798">
                  <c:v>2.0875000000000001E-2</c:v>
                </c:pt>
                <c:pt idx="29799">
                  <c:v>3.7069299999999999E-2</c:v>
                </c:pt>
                <c:pt idx="29800">
                  <c:v>4.7223099999999997E-2</c:v>
                </c:pt>
                <c:pt idx="29801">
                  <c:v>3.7139900000000003E-2</c:v>
                </c:pt>
                <c:pt idx="29802">
                  <c:v>4.4769299999999998E-2</c:v>
                </c:pt>
                <c:pt idx="29803">
                  <c:v>4.8293099999999999E-2</c:v>
                </c:pt>
                <c:pt idx="29804">
                  <c:v>3.2178900000000003E-2</c:v>
                </c:pt>
                <c:pt idx="29805">
                  <c:v>2.22206E-2</c:v>
                </c:pt>
                <c:pt idx="29806">
                  <c:v>1.06363E-2</c:v>
                </c:pt>
                <c:pt idx="29807">
                  <c:v>2.5628999999999999E-2</c:v>
                </c:pt>
                <c:pt idx="29808">
                  <c:v>4.4573799999999997E-2</c:v>
                </c:pt>
                <c:pt idx="29809">
                  <c:v>2.8291699999999999E-2</c:v>
                </c:pt>
                <c:pt idx="29810">
                  <c:v>2.06118E-2</c:v>
                </c:pt>
                <c:pt idx="29811">
                  <c:v>2.9385600000000001E-2</c:v>
                </c:pt>
                <c:pt idx="29812">
                  <c:v>3.0578600000000001E-2</c:v>
                </c:pt>
                <c:pt idx="29813">
                  <c:v>1.9885099999999999E-2</c:v>
                </c:pt>
                <c:pt idx="29814">
                  <c:v>1.37033E-2</c:v>
                </c:pt>
                <c:pt idx="29815">
                  <c:v>1.7647699999999999E-2</c:v>
                </c:pt>
                <c:pt idx="29816">
                  <c:v>4.51469E-3</c:v>
                </c:pt>
                <c:pt idx="29817">
                  <c:v>1.47133E-2</c:v>
                </c:pt>
                <c:pt idx="29818">
                  <c:v>3.0458499999999999E-2</c:v>
                </c:pt>
                <c:pt idx="29819">
                  <c:v>3.6806100000000001E-2</c:v>
                </c:pt>
                <c:pt idx="29820">
                  <c:v>2.02723E-2</c:v>
                </c:pt>
                <c:pt idx="29821">
                  <c:v>2.6772500000000001E-2</c:v>
                </c:pt>
                <c:pt idx="29822">
                  <c:v>4.5846900000000003E-2</c:v>
                </c:pt>
                <c:pt idx="29823">
                  <c:v>3.3126799999999998E-2</c:v>
                </c:pt>
                <c:pt idx="29824">
                  <c:v>2.1874399999999999E-2</c:v>
                </c:pt>
                <c:pt idx="29825">
                  <c:v>3.1331100000000001E-2</c:v>
                </c:pt>
                <c:pt idx="29826">
                  <c:v>4.4551800000000003E-2</c:v>
                </c:pt>
                <c:pt idx="29827">
                  <c:v>4.7314599999999998E-2</c:v>
                </c:pt>
                <c:pt idx="29828">
                  <c:v>4.1018499999999999E-2</c:v>
                </c:pt>
                <c:pt idx="29829">
                  <c:v>4.34895E-2</c:v>
                </c:pt>
                <c:pt idx="29830">
                  <c:v>4.97055E-2</c:v>
                </c:pt>
                <c:pt idx="29831">
                  <c:v>4.1905400000000002E-2</c:v>
                </c:pt>
                <c:pt idx="29832">
                  <c:v>1.7878499999999999E-2</c:v>
                </c:pt>
                <c:pt idx="29833">
                  <c:v>3.05204E-2</c:v>
                </c:pt>
                <c:pt idx="29834">
                  <c:v>3.69301E-2</c:v>
                </c:pt>
                <c:pt idx="29835">
                  <c:v>5.1772100000000001E-2</c:v>
                </c:pt>
                <c:pt idx="29836">
                  <c:v>2.8354600000000001E-2</c:v>
                </c:pt>
                <c:pt idx="29837">
                  <c:v>3.6511399999999999E-2</c:v>
                </c:pt>
                <c:pt idx="29838">
                  <c:v>5.0350199999999998E-2</c:v>
                </c:pt>
                <c:pt idx="29839">
                  <c:v>4.1139599999999998E-2</c:v>
                </c:pt>
                <c:pt idx="29840">
                  <c:v>2.62604E-2</c:v>
                </c:pt>
                <c:pt idx="29841">
                  <c:v>2.89717E-2</c:v>
                </c:pt>
                <c:pt idx="29842">
                  <c:v>4.57773E-2</c:v>
                </c:pt>
                <c:pt idx="29843">
                  <c:v>4.0885900000000003E-2</c:v>
                </c:pt>
                <c:pt idx="29844">
                  <c:v>3.8165999999999999E-2</c:v>
                </c:pt>
                <c:pt idx="29845">
                  <c:v>4.7114400000000001E-2</c:v>
                </c:pt>
                <c:pt idx="29846">
                  <c:v>3.3730499999999997E-2</c:v>
                </c:pt>
                <c:pt idx="29847">
                  <c:v>2.4743999999999999E-2</c:v>
                </c:pt>
                <c:pt idx="29848">
                  <c:v>3.0550000000000001E-2</c:v>
                </c:pt>
                <c:pt idx="29849">
                  <c:v>3.6033599999999999E-2</c:v>
                </c:pt>
                <c:pt idx="29850">
                  <c:v>4.3946300000000001E-2</c:v>
                </c:pt>
                <c:pt idx="29851">
                  <c:v>3.8775400000000002E-2</c:v>
                </c:pt>
                <c:pt idx="29852">
                  <c:v>3.7495599999999997E-2</c:v>
                </c:pt>
                <c:pt idx="29853">
                  <c:v>4.30117E-2</c:v>
                </c:pt>
                <c:pt idx="29854">
                  <c:v>5.0954800000000001E-2</c:v>
                </c:pt>
                <c:pt idx="29855">
                  <c:v>5.0067899999999999E-2</c:v>
                </c:pt>
                <c:pt idx="29856">
                  <c:v>5.1349600000000002E-2</c:v>
                </c:pt>
                <c:pt idx="29857">
                  <c:v>4.4122700000000001E-2</c:v>
                </c:pt>
                <c:pt idx="29858">
                  <c:v>3.2820700000000001E-2</c:v>
                </c:pt>
                <c:pt idx="29859">
                  <c:v>3.9211299999999998E-2</c:v>
                </c:pt>
                <c:pt idx="29860">
                  <c:v>5.2723899999999997E-2</c:v>
                </c:pt>
                <c:pt idx="29861">
                  <c:v>5.4886799999999999E-2</c:v>
                </c:pt>
                <c:pt idx="29862">
                  <c:v>5.11618E-2</c:v>
                </c:pt>
                <c:pt idx="29863">
                  <c:v>5.4452899999999999E-2</c:v>
                </c:pt>
                <c:pt idx="29864">
                  <c:v>4.5615200000000002E-2</c:v>
                </c:pt>
                <c:pt idx="29865">
                  <c:v>5.2859299999999998E-2</c:v>
                </c:pt>
                <c:pt idx="29866">
                  <c:v>4.5048699999999997E-2</c:v>
                </c:pt>
                <c:pt idx="29867">
                  <c:v>5.59826E-2</c:v>
                </c:pt>
                <c:pt idx="29868">
                  <c:v>4.8744200000000001E-2</c:v>
                </c:pt>
                <c:pt idx="29869">
                  <c:v>4.01812E-2</c:v>
                </c:pt>
                <c:pt idx="29870">
                  <c:v>3.62701E-2</c:v>
                </c:pt>
                <c:pt idx="29871">
                  <c:v>4.0252700000000002E-2</c:v>
                </c:pt>
                <c:pt idx="29872">
                  <c:v>3.7867499999999998E-2</c:v>
                </c:pt>
                <c:pt idx="29873">
                  <c:v>2.8210599999999999E-2</c:v>
                </c:pt>
                <c:pt idx="29874">
                  <c:v>4.9725499999999999E-2</c:v>
                </c:pt>
                <c:pt idx="29875">
                  <c:v>2.0026200000000001E-2</c:v>
                </c:pt>
                <c:pt idx="29876">
                  <c:v>4.1887300000000002E-2</c:v>
                </c:pt>
                <c:pt idx="29877">
                  <c:v>4.1043299999999998E-2</c:v>
                </c:pt>
                <c:pt idx="29878">
                  <c:v>3.6273E-2</c:v>
                </c:pt>
                <c:pt idx="29879">
                  <c:v>3.5673099999999999E-2</c:v>
                </c:pt>
                <c:pt idx="29880">
                  <c:v>3.7958100000000002E-2</c:v>
                </c:pt>
                <c:pt idx="29881">
                  <c:v>3.8765000000000001E-2</c:v>
                </c:pt>
                <c:pt idx="29882">
                  <c:v>3.4812900000000001E-2</c:v>
                </c:pt>
                <c:pt idx="29883">
                  <c:v>3.5016100000000001E-2</c:v>
                </c:pt>
                <c:pt idx="29884">
                  <c:v>1.0809900000000001E-2</c:v>
                </c:pt>
                <c:pt idx="29885">
                  <c:v>1.6724599999999999E-2</c:v>
                </c:pt>
                <c:pt idx="29886">
                  <c:v>2.04458E-2</c:v>
                </c:pt>
                <c:pt idx="29887">
                  <c:v>2.1791499999999999E-3</c:v>
                </c:pt>
                <c:pt idx="29888">
                  <c:v>5.1679600000000001E-3</c:v>
                </c:pt>
                <c:pt idx="29889">
                  <c:v>1.30901E-2</c:v>
                </c:pt>
                <c:pt idx="29890">
                  <c:v>3.4504899999999998E-2</c:v>
                </c:pt>
                <c:pt idx="29891">
                  <c:v>2.3280100000000001E-2</c:v>
                </c:pt>
                <c:pt idx="29892">
                  <c:v>9.4079999999999997E-3</c:v>
                </c:pt>
                <c:pt idx="29893">
                  <c:v>2.14758E-2</c:v>
                </c:pt>
                <c:pt idx="29894">
                  <c:v>1.2796399999999999E-2</c:v>
                </c:pt>
                <c:pt idx="29895">
                  <c:v>3.4709900000000002E-2</c:v>
                </c:pt>
                <c:pt idx="29896">
                  <c:v>1.8153200000000001E-2</c:v>
                </c:pt>
                <c:pt idx="29897">
                  <c:v>1.54953E-2</c:v>
                </c:pt>
                <c:pt idx="29898">
                  <c:v>1.4949799999999999E-2</c:v>
                </c:pt>
                <c:pt idx="29899">
                  <c:v>1.0658300000000001E-2</c:v>
                </c:pt>
                <c:pt idx="29900">
                  <c:v>-1.02863E-2</c:v>
                </c:pt>
                <c:pt idx="29901">
                  <c:v>-1.1838899999999999E-2</c:v>
                </c:pt>
                <c:pt idx="29902">
                  <c:v>1.9861199999999999E-2</c:v>
                </c:pt>
                <c:pt idx="29903">
                  <c:v>5.0897599999999996E-3</c:v>
                </c:pt>
                <c:pt idx="29904">
                  <c:v>-1.2557E-2</c:v>
                </c:pt>
                <c:pt idx="29905">
                  <c:v>-2.4042099999999999E-3</c:v>
                </c:pt>
                <c:pt idx="29906">
                  <c:v>1.43433E-2</c:v>
                </c:pt>
                <c:pt idx="29907">
                  <c:v>8.8052700000000005E-3</c:v>
                </c:pt>
                <c:pt idx="29908">
                  <c:v>1.30911E-2</c:v>
                </c:pt>
                <c:pt idx="29909">
                  <c:v>3.0353499999999999E-2</c:v>
                </c:pt>
                <c:pt idx="29910">
                  <c:v>3.2131199999999999E-2</c:v>
                </c:pt>
                <c:pt idx="29911">
                  <c:v>7.1334800000000002E-3</c:v>
                </c:pt>
                <c:pt idx="29912">
                  <c:v>2.0433400000000001E-2</c:v>
                </c:pt>
                <c:pt idx="29913">
                  <c:v>4.1246399999999997E-3</c:v>
                </c:pt>
                <c:pt idx="29914">
                  <c:v>2.0732899999999999E-2</c:v>
                </c:pt>
                <c:pt idx="29915">
                  <c:v>1.16081E-2</c:v>
                </c:pt>
                <c:pt idx="29916">
                  <c:v>1.3957000000000001E-2</c:v>
                </c:pt>
                <c:pt idx="29917">
                  <c:v>-4.80461E-3</c:v>
                </c:pt>
                <c:pt idx="29918" formatCode="0.00E+00">
                  <c:v>6.67572E-6</c:v>
                </c:pt>
                <c:pt idx="29919">
                  <c:v>6.9818500000000004E-3</c:v>
                </c:pt>
                <c:pt idx="29920">
                  <c:v>5.7020200000000004E-3</c:v>
                </c:pt>
                <c:pt idx="29921">
                  <c:v>2.20184E-2</c:v>
                </c:pt>
                <c:pt idx="29922">
                  <c:v>8.8319799999999997E-3</c:v>
                </c:pt>
                <c:pt idx="29923">
                  <c:v>1.1119800000000001E-2</c:v>
                </c:pt>
                <c:pt idx="29924">
                  <c:v>1.2235600000000001E-3</c:v>
                </c:pt>
                <c:pt idx="29925">
                  <c:v>1.7603899999999999E-2</c:v>
                </c:pt>
                <c:pt idx="29926">
                  <c:v>4.8322699999999996E-3</c:v>
                </c:pt>
                <c:pt idx="29927">
                  <c:v>1.1792199999999999E-2</c:v>
                </c:pt>
                <c:pt idx="29928">
                  <c:v>-8.6832000000000003E-3</c:v>
                </c:pt>
                <c:pt idx="29929">
                  <c:v>1.0575299999999999E-2</c:v>
                </c:pt>
                <c:pt idx="29930">
                  <c:v>8.0623599999999993E-3</c:v>
                </c:pt>
                <c:pt idx="29931">
                  <c:v>1.10893E-2</c:v>
                </c:pt>
                <c:pt idx="29932">
                  <c:v>-4.0693300000000003E-3</c:v>
                </c:pt>
                <c:pt idx="29933">
                  <c:v>-3.6907200000000002E-4</c:v>
                </c:pt>
                <c:pt idx="29934">
                  <c:v>4.5414000000000001E-3</c:v>
                </c:pt>
                <c:pt idx="29935">
                  <c:v>1.23444E-2</c:v>
                </c:pt>
                <c:pt idx="29936">
                  <c:v>3.4818599999999998E-3</c:v>
                </c:pt>
                <c:pt idx="29937">
                  <c:v>1.8195200000000002E-2</c:v>
                </c:pt>
                <c:pt idx="29938">
                  <c:v>6.5937000000000001E-3</c:v>
                </c:pt>
                <c:pt idx="29939">
                  <c:v>1.9367200000000001E-2</c:v>
                </c:pt>
                <c:pt idx="29940">
                  <c:v>8.9702600000000007E-3</c:v>
                </c:pt>
                <c:pt idx="29941">
                  <c:v>-1.46294E-3</c:v>
                </c:pt>
                <c:pt idx="29942">
                  <c:v>6.7977899999999997E-3</c:v>
                </c:pt>
                <c:pt idx="29943">
                  <c:v>-8.3827999999999995E-4</c:v>
                </c:pt>
                <c:pt idx="29944">
                  <c:v>2.4232899999999998E-3</c:v>
                </c:pt>
                <c:pt idx="29945">
                  <c:v>-2.5749200000000001E-3</c:v>
                </c:pt>
                <c:pt idx="29946">
                  <c:v>9.5157599999999998E-3</c:v>
                </c:pt>
                <c:pt idx="29947">
                  <c:v>7.8897499999999992E-3</c:v>
                </c:pt>
                <c:pt idx="29948">
                  <c:v>2.53677E-2</c:v>
                </c:pt>
                <c:pt idx="29949">
                  <c:v>1.5904399999999999E-2</c:v>
                </c:pt>
                <c:pt idx="29950">
                  <c:v>1.5620200000000001E-2</c:v>
                </c:pt>
                <c:pt idx="29951">
                  <c:v>6.7634599999999998E-3</c:v>
                </c:pt>
                <c:pt idx="29952">
                  <c:v>2.0370499999999999E-3</c:v>
                </c:pt>
                <c:pt idx="29953">
                  <c:v>8.52585E-4</c:v>
                </c:pt>
                <c:pt idx="29954">
                  <c:v>-9.7007800000000009E-3</c:v>
                </c:pt>
                <c:pt idx="29955">
                  <c:v>-2.0623200000000001E-2</c:v>
                </c:pt>
                <c:pt idx="29956">
                  <c:v>-3.4206399999999998E-2</c:v>
                </c:pt>
                <c:pt idx="29957">
                  <c:v>-1.7893800000000001E-2</c:v>
                </c:pt>
                <c:pt idx="29958">
                  <c:v>-3.6287300000000001E-3</c:v>
                </c:pt>
                <c:pt idx="29959">
                  <c:v>-1.8250499999999999E-2</c:v>
                </c:pt>
                <c:pt idx="29960">
                  <c:v>-4.3506600000000001E-3</c:v>
                </c:pt>
                <c:pt idx="29961">
                  <c:v>-5.9947999999999998E-3</c:v>
                </c:pt>
                <c:pt idx="29962">
                  <c:v>-2.4004E-3</c:v>
                </c:pt>
                <c:pt idx="29963">
                  <c:v>-6.6223100000000002E-3</c:v>
                </c:pt>
                <c:pt idx="29964">
                  <c:v>-8.7995499999999997E-3</c:v>
                </c:pt>
                <c:pt idx="29965">
                  <c:v>-3.4809100000000003E-4</c:v>
                </c:pt>
                <c:pt idx="29966">
                  <c:v>-6.6776300000000004E-3</c:v>
                </c:pt>
                <c:pt idx="29967">
                  <c:v>-2.36425E-2</c:v>
                </c:pt>
                <c:pt idx="29968">
                  <c:v>-2.1267899999999999E-2</c:v>
                </c:pt>
                <c:pt idx="29969">
                  <c:v>-1.7748799999999999E-2</c:v>
                </c:pt>
                <c:pt idx="29970">
                  <c:v>-3.0586200000000001E-2</c:v>
                </c:pt>
                <c:pt idx="29971">
                  <c:v>-1.6578699999999998E-2</c:v>
                </c:pt>
                <c:pt idx="29972">
                  <c:v>-1.38893E-2</c:v>
                </c:pt>
                <c:pt idx="29973">
                  <c:v>-3.5774199999999999E-2</c:v>
                </c:pt>
                <c:pt idx="29974">
                  <c:v>-8.6555499999999997E-3</c:v>
                </c:pt>
                <c:pt idx="29975">
                  <c:v>-2.9020299999999999E-3</c:v>
                </c:pt>
                <c:pt idx="29976">
                  <c:v>-2.5829299999999999E-2</c:v>
                </c:pt>
                <c:pt idx="29977">
                  <c:v>-4.1068100000000003E-2</c:v>
                </c:pt>
                <c:pt idx="29978">
                  <c:v>-1.46742E-2</c:v>
                </c:pt>
                <c:pt idx="29979">
                  <c:v>-2.42834E-2</c:v>
                </c:pt>
                <c:pt idx="29980">
                  <c:v>-4.6849300000000003E-2</c:v>
                </c:pt>
                <c:pt idx="29981">
                  <c:v>-4.4949500000000003E-2</c:v>
                </c:pt>
                <c:pt idx="29982">
                  <c:v>-1.6762699999999998E-2</c:v>
                </c:pt>
                <c:pt idx="29983">
                  <c:v>-3.0139900000000001E-2</c:v>
                </c:pt>
                <c:pt idx="29984">
                  <c:v>-3.5472900000000002E-2</c:v>
                </c:pt>
                <c:pt idx="29985">
                  <c:v>-3.4497300000000002E-2</c:v>
                </c:pt>
                <c:pt idx="29986">
                  <c:v>-2.44598E-2</c:v>
                </c:pt>
                <c:pt idx="29987">
                  <c:v>-1.1936199999999999E-2</c:v>
                </c:pt>
                <c:pt idx="29988">
                  <c:v>-2.1235500000000001E-2</c:v>
                </c:pt>
                <c:pt idx="29989">
                  <c:v>-1.9103100000000001E-2</c:v>
                </c:pt>
                <c:pt idx="29990">
                  <c:v>-3.0211399999999999E-2</c:v>
                </c:pt>
                <c:pt idx="29991">
                  <c:v>-1.83678E-2</c:v>
                </c:pt>
                <c:pt idx="29992">
                  <c:v>-2.4846099999999999E-2</c:v>
                </c:pt>
                <c:pt idx="29993">
                  <c:v>-2.5935199999999999E-2</c:v>
                </c:pt>
                <c:pt idx="29994">
                  <c:v>-2.8181100000000001E-2</c:v>
                </c:pt>
                <c:pt idx="29995">
                  <c:v>-3.8168899999999999E-2</c:v>
                </c:pt>
                <c:pt idx="29996">
                  <c:v>-2.0268399999999999E-2</c:v>
                </c:pt>
                <c:pt idx="29997">
                  <c:v>-2.2120500000000001E-2</c:v>
                </c:pt>
                <c:pt idx="29998">
                  <c:v>-2.9549599999999999E-2</c:v>
                </c:pt>
                <c:pt idx="29999">
                  <c:v>-3.6028900000000003E-2</c:v>
                </c:pt>
                <c:pt idx="30000">
                  <c:v>-2.24981E-2</c:v>
                </c:pt>
                <c:pt idx="30001">
                  <c:v>-3.55568E-2</c:v>
                </c:pt>
                <c:pt idx="30002">
                  <c:v>-4.2025600000000003E-2</c:v>
                </c:pt>
                <c:pt idx="30003">
                  <c:v>-2.5667200000000001E-2</c:v>
                </c:pt>
                <c:pt idx="30004">
                  <c:v>-1.33648E-2</c:v>
                </c:pt>
                <c:pt idx="30005">
                  <c:v>-2.5579500000000002E-2</c:v>
                </c:pt>
                <c:pt idx="30006">
                  <c:v>-3.3687599999999998E-2</c:v>
                </c:pt>
                <c:pt idx="30007">
                  <c:v>-2.2358900000000001E-2</c:v>
                </c:pt>
                <c:pt idx="30008">
                  <c:v>-2.81E-2</c:v>
                </c:pt>
                <c:pt idx="30009">
                  <c:v>-2.1699900000000001E-2</c:v>
                </c:pt>
                <c:pt idx="30010">
                  <c:v>-3.0618699999999999E-2</c:v>
                </c:pt>
                <c:pt idx="30011">
                  <c:v>-3.52144E-2</c:v>
                </c:pt>
                <c:pt idx="30012">
                  <c:v>-2.9118499999999999E-2</c:v>
                </c:pt>
                <c:pt idx="30013">
                  <c:v>-2.0908400000000001E-2</c:v>
                </c:pt>
                <c:pt idx="30014">
                  <c:v>-4.1628800000000001E-2</c:v>
                </c:pt>
                <c:pt idx="30015">
                  <c:v>-4.3541900000000001E-2</c:v>
                </c:pt>
                <c:pt idx="30016">
                  <c:v>-2.66647E-2</c:v>
                </c:pt>
                <c:pt idx="30017">
                  <c:v>-5.5808999999999997E-3</c:v>
                </c:pt>
                <c:pt idx="30018">
                  <c:v>-3.69501E-2</c:v>
                </c:pt>
                <c:pt idx="30019">
                  <c:v>-4.1285500000000003E-2</c:v>
                </c:pt>
                <c:pt idx="30020">
                  <c:v>-1.89514E-2</c:v>
                </c:pt>
                <c:pt idx="30021">
                  <c:v>-2.05107E-2</c:v>
                </c:pt>
                <c:pt idx="30022">
                  <c:v>-3.98026E-2</c:v>
                </c:pt>
                <c:pt idx="30023">
                  <c:v>-4.4870399999999998E-2</c:v>
                </c:pt>
                <c:pt idx="30024">
                  <c:v>-3.1338699999999997E-2</c:v>
                </c:pt>
                <c:pt idx="30025">
                  <c:v>-4.91428E-2</c:v>
                </c:pt>
                <c:pt idx="30026">
                  <c:v>-3.4931200000000003E-2</c:v>
                </c:pt>
                <c:pt idx="30027">
                  <c:v>-4.7066700000000003E-2</c:v>
                </c:pt>
                <c:pt idx="30028">
                  <c:v>-4.2157199999999999E-2</c:v>
                </c:pt>
                <c:pt idx="30029">
                  <c:v>-3.7079800000000003E-2</c:v>
                </c:pt>
                <c:pt idx="30030">
                  <c:v>-2.06976E-2</c:v>
                </c:pt>
                <c:pt idx="30031">
                  <c:v>-3.1663900000000002E-2</c:v>
                </c:pt>
                <c:pt idx="30032">
                  <c:v>-3.0931500000000001E-2</c:v>
                </c:pt>
                <c:pt idx="30033">
                  <c:v>-3.4509699999999997E-2</c:v>
                </c:pt>
                <c:pt idx="30034">
                  <c:v>-1.9136400000000001E-2</c:v>
                </c:pt>
                <c:pt idx="30035">
                  <c:v>-2.8212500000000001E-2</c:v>
                </c:pt>
                <c:pt idx="30036">
                  <c:v>-2.85597E-2</c:v>
                </c:pt>
                <c:pt idx="30037">
                  <c:v>-1.9523599999999999E-2</c:v>
                </c:pt>
                <c:pt idx="30038">
                  <c:v>-4.3119400000000002E-2</c:v>
                </c:pt>
                <c:pt idx="30039">
                  <c:v>-2.4692499999999999E-2</c:v>
                </c:pt>
                <c:pt idx="30040">
                  <c:v>-1.35221E-2</c:v>
                </c:pt>
                <c:pt idx="30041">
                  <c:v>-3.5338399999999999E-2</c:v>
                </c:pt>
                <c:pt idx="30042">
                  <c:v>-3.3515000000000003E-2</c:v>
                </c:pt>
                <c:pt idx="30043">
                  <c:v>-2.5657699999999999E-2</c:v>
                </c:pt>
                <c:pt idx="30044">
                  <c:v>-1.06306E-2</c:v>
                </c:pt>
                <c:pt idx="30045">
                  <c:v>-2.4118400000000002E-2</c:v>
                </c:pt>
                <c:pt idx="30046">
                  <c:v>-4.0650400000000003E-2</c:v>
                </c:pt>
                <c:pt idx="30047">
                  <c:v>-3.2868399999999999E-2</c:v>
                </c:pt>
                <c:pt idx="30048">
                  <c:v>-2.7504000000000001E-2</c:v>
                </c:pt>
                <c:pt idx="30049">
                  <c:v>-1.8257099999999998E-2</c:v>
                </c:pt>
                <c:pt idx="30050">
                  <c:v>-3.3280400000000002E-2</c:v>
                </c:pt>
                <c:pt idx="30051">
                  <c:v>-5.6593900000000003E-2</c:v>
                </c:pt>
                <c:pt idx="30052">
                  <c:v>-1.7232899999999999E-2</c:v>
                </c:pt>
                <c:pt idx="30053">
                  <c:v>-2.6550299999999999E-2</c:v>
                </c:pt>
                <c:pt idx="30054">
                  <c:v>-4.2138099999999998E-2</c:v>
                </c:pt>
                <c:pt idx="30055">
                  <c:v>-4.2366000000000001E-2</c:v>
                </c:pt>
                <c:pt idx="30056">
                  <c:v>-2.9219599999999998E-2</c:v>
                </c:pt>
                <c:pt idx="30057">
                  <c:v>-2.5027299999999999E-2</c:v>
                </c:pt>
                <c:pt idx="30058">
                  <c:v>-2.8652199999999999E-2</c:v>
                </c:pt>
                <c:pt idx="30059">
                  <c:v>-2.7842499999999999E-2</c:v>
                </c:pt>
                <c:pt idx="30060">
                  <c:v>-3.9266599999999999E-2</c:v>
                </c:pt>
                <c:pt idx="30061">
                  <c:v>-4.4508899999999997E-2</c:v>
                </c:pt>
                <c:pt idx="30062">
                  <c:v>-3.2972300000000003E-2</c:v>
                </c:pt>
                <c:pt idx="30063">
                  <c:v>-4.2702700000000003E-2</c:v>
                </c:pt>
                <c:pt idx="30064">
                  <c:v>-2.5439300000000001E-2</c:v>
                </c:pt>
                <c:pt idx="30065">
                  <c:v>-2.4933799999999999E-2</c:v>
                </c:pt>
                <c:pt idx="30066">
                  <c:v>-3.9855000000000002E-2</c:v>
                </c:pt>
                <c:pt idx="30067">
                  <c:v>-5.71136E-2</c:v>
                </c:pt>
                <c:pt idx="30068">
                  <c:v>-4.5112600000000003E-2</c:v>
                </c:pt>
                <c:pt idx="30069">
                  <c:v>-2.6376699999999999E-2</c:v>
                </c:pt>
                <c:pt idx="30070">
                  <c:v>-4.2536699999999997E-2</c:v>
                </c:pt>
                <c:pt idx="30071">
                  <c:v>-4.45662E-2</c:v>
                </c:pt>
                <c:pt idx="30072">
                  <c:v>-2.8755200000000002E-2</c:v>
                </c:pt>
                <c:pt idx="30073">
                  <c:v>-3.4772900000000002E-2</c:v>
                </c:pt>
                <c:pt idx="30074">
                  <c:v>-3.3527399999999999E-2</c:v>
                </c:pt>
                <c:pt idx="30075">
                  <c:v>-3.1752599999999999E-2</c:v>
                </c:pt>
                <c:pt idx="30076">
                  <c:v>-3.2363900000000001E-2</c:v>
                </c:pt>
                <c:pt idx="30077">
                  <c:v>-4.2185800000000002E-2</c:v>
                </c:pt>
                <c:pt idx="30078">
                  <c:v>-5.0200500000000002E-2</c:v>
                </c:pt>
                <c:pt idx="30079">
                  <c:v>-4.8943500000000001E-2</c:v>
                </c:pt>
                <c:pt idx="30080">
                  <c:v>-2.9308299999999999E-2</c:v>
                </c:pt>
                <c:pt idx="30081">
                  <c:v>-5.3793899999999999E-2</c:v>
                </c:pt>
                <c:pt idx="30082">
                  <c:v>-5.2444499999999998E-2</c:v>
                </c:pt>
                <c:pt idx="30083">
                  <c:v>-5.6442300000000001E-2</c:v>
                </c:pt>
                <c:pt idx="30084">
                  <c:v>-4.55027E-2</c:v>
                </c:pt>
                <c:pt idx="30085">
                  <c:v>-5.3253200000000001E-2</c:v>
                </c:pt>
                <c:pt idx="30086">
                  <c:v>-6.8589200000000003E-2</c:v>
                </c:pt>
                <c:pt idx="30087">
                  <c:v>-7.1636199999999997E-2</c:v>
                </c:pt>
                <c:pt idx="30088">
                  <c:v>-6.2178600000000001E-2</c:v>
                </c:pt>
                <c:pt idx="30089">
                  <c:v>-5.0224299999999999E-2</c:v>
                </c:pt>
                <c:pt idx="30090">
                  <c:v>-5.1314400000000003E-2</c:v>
                </c:pt>
                <c:pt idx="30091">
                  <c:v>-5.2021999999999999E-2</c:v>
                </c:pt>
                <c:pt idx="30092">
                  <c:v>-5.5703200000000001E-2</c:v>
                </c:pt>
                <c:pt idx="30093">
                  <c:v>-4.5630499999999997E-2</c:v>
                </c:pt>
                <c:pt idx="30094">
                  <c:v>-5.7933800000000001E-2</c:v>
                </c:pt>
                <c:pt idx="30095">
                  <c:v>-7.0889499999999994E-2</c:v>
                </c:pt>
                <c:pt idx="30096">
                  <c:v>-5.77593E-2</c:v>
                </c:pt>
                <c:pt idx="30097">
                  <c:v>-5.7342499999999998E-2</c:v>
                </c:pt>
                <c:pt idx="30098">
                  <c:v>-5.1054000000000002E-2</c:v>
                </c:pt>
                <c:pt idx="30099">
                  <c:v>-6.2914800000000007E-2</c:v>
                </c:pt>
                <c:pt idx="30100">
                  <c:v>-3.01208E-2</c:v>
                </c:pt>
                <c:pt idx="30101">
                  <c:v>-2.95973E-2</c:v>
                </c:pt>
                <c:pt idx="30102">
                  <c:v>-3.9869300000000003E-2</c:v>
                </c:pt>
                <c:pt idx="30103">
                  <c:v>-5.5087999999999998E-2</c:v>
                </c:pt>
                <c:pt idx="30104">
                  <c:v>-5.0012599999999997E-2</c:v>
                </c:pt>
                <c:pt idx="30105">
                  <c:v>-3.10221E-2</c:v>
                </c:pt>
                <c:pt idx="30106">
                  <c:v>-5.1092100000000001E-2</c:v>
                </c:pt>
                <c:pt idx="30107">
                  <c:v>-5.8097799999999998E-2</c:v>
                </c:pt>
                <c:pt idx="30108">
                  <c:v>-5.7604799999999998E-2</c:v>
                </c:pt>
                <c:pt idx="30109">
                  <c:v>-5.0942399999999999E-2</c:v>
                </c:pt>
                <c:pt idx="30110">
                  <c:v>-2.9811899999999999E-2</c:v>
                </c:pt>
                <c:pt idx="30111">
                  <c:v>-4.2560599999999997E-2</c:v>
                </c:pt>
                <c:pt idx="30112">
                  <c:v>-6.4097399999999999E-2</c:v>
                </c:pt>
                <c:pt idx="30113">
                  <c:v>-4.2448E-2</c:v>
                </c:pt>
                <c:pt idx="30114">
                  <c:v>-2.4883300000000001E-2</c:v>
                </c:pt>
                <c:pt idx="30115">
                  <c:v>-4.38833E-2</c:v>
                </c:pt>
                <c:pt idx="30116">
                  <c:v>-5.2843099999999997E-2</c:v>
                </c:pt>
                <c:pt idx="30117">
                  <c:v>-3.8804999999999999E-2</c:v>
                </c:pt>
                <c:pt idx="30118">
                  <c:v>-4.06141E-2</c:v>
                </c:pt>
                <c:pt idx="30119">
                  <c:v>-5.8187500000000003E-2</c:v>
                </c:pt>
                <c:pt idx="30120">
                  <c:v>-3.4013700000000001E-2</c:v>
                </c:pt>
                <c:pt idx="30121">
                  <c:v>-3.4529700000000003E-2</c:v>
                </c:pt>
                <c:pt idx="30122">
                  <c:v>-3.2151199999999998E-2</c:v>
                </c:pt>
                <c:pt idx="30123">
                  <c:v>-4.35305E-2</c:v>
                </c:pt>
                <c:pt idx="30124">
                  <c:v>-4.6854E-2</c:v>
                </c:pt>
                <c:pt idx="30125">
                  <c:v>-3.40214E-2</c:v>
                </c:pt>
                <c:pt idx="30126">
                  <c:v>-2.70052E-2</c:v>
                </c:pt>
                <c:pt idx="30127">
                  <c:v>-2.3331600000000001E-2</c:v>
                </c:pt>
                <c:pt idx="30128">
                  <c:v>-4.4529899999999997E-2</c:v>
                </c:pt>
                <c:pt idx="30129">
                  <c:v>-4.1914899999999998E-2</c:v>
                </c:pt>
                <c:pt idx="30130">
                  <c:v>-5.1485999999999997E-2</c:v>
                </c:pt>
                <c:pt idx="30131">
                  <c:v>-3.8730599999999997E-2</c:v>
                </c:pt>
                <c:pt idx="30132">
                  <c:v>-4.7644600000000002E-2</c:v>
                </c:pt>
                <c:pt idx="30133">
                  <c:v>-3.4950299999999997E-2</c:v>
                </c:pt>
                <c:pt idx="30134">
                  <c:v>-4.3582900000000001E-2</c:v>
                </c:pt>
                <c:pt idx="30135">
                  <c:v>-4.2379399999999998E-2</c:v>
                </c:pt>
                <c:pt idx="30136">
                  <c:v>-2.32325E-2</c:v>
                </c:pt>
                <c:pt idx="30137">
                  <c:v>-1.9176499999999999E-2</c:v>
                </c:pt>
                <c:pt idx="30138">
                  <c:v>-4.0224999999999997E-2</c:v>
                </c:pt>
                <c:pt idx="30139">
                  <c:v>-5.5436100000000002E-2</c:v>
                </c:pt>
                <c:pt idx="30140">
                  <c:v>-4.7413799999999999E-2</c:v>
                </c:pt>
                <c:pt idx="30141">
                  <c:v>-2.8043700000000001E-2</c:v>
                </c:pt>
                <c:pt idx="30142">
                  <c:v>-2.9310200000000002E-2</c:v>
                </c:pt>
                <c:pt idx="30143">
                  <c:v>-3.7796000000000003E-2</c:v>
                </c:pt>
                <c:pt idx="30144">
                  <c:v>-2.2446600000000001E-2</c:v>
                </c:pt>
                <c:pt idx="30145">
                  <c:v>-2.55575E-2</c:v>
                </c:pt>
                <c:pt idx="30146">
                  <c:v>-2.3264900000000002E-2</c:v>
                </c:pt>
                <c:pt idx="30147">
                  <c:v>-3.3343299999999999E-2</c:v>
                </c:pt>
                <c:pt idx="30148">
                  <c:v>-2.81696E-2</c:v>
                </c:pt>
                <c:pt idx="30149">
                  <c:v>-3.8026799999999999E-2</c:v>
                </c:pt>
                <c:pt idx="30150">
                  <c:v>-3.3091500000000003E-2</c:v>
                </c:pt>
                <c:pt idx="30151">
                  <c:v>-3.6136599999999998E-2</c:v>
                </c:pt>
                <c:pt idx="30152">
                  <c:v>-4.6964600000000002E-2</c:v>
                </c:pt>
                <c:pt idx="30153">
                  <c:v>-2.8469100000000001E-2</c:v>
                </c:pt>
                <c:pt idx="30154">
                  <c:v>-3.0477500000000001E-2</c:v>
                </c:pt>
                <c:pt idx="30155">
                  <c:v>-4.5399700000000001E-2</c:v>
                </c:pt>
                <c:pt idx="30156">
                  <c:v>-2.8700799999999999E-2</c:v>
                </c:pt>
                <c:pt idx="30157">
                  <c:v>-3.5544399999999997E-2</c:v>
                </c:pt>
                <c:pt idx="30158">
                  <c:v>-1.7866099999999999E-2</c:v>
                </c:pt>
                <c:pt idx="30159">
                  <c:v>-2.9951100000000001E-2</c:v>
                </c:pt>
                <c:pt idx="30160">
                  <c:v>-2.5081599999999999E-2</c:v>
                </c:pt>
                <c:pt idx="30161">
                  <c:v>-4.5409199999999997E-2</c:v>
                </c:pt>
                <c:pt idx="30162">
                  <c:v>-3.2315299999999998E-2</c:v>
                </c:pt>
                <c:pt idx="30163">
                  <c:v>-5.19791E-2</c:v>
                </c:pt>
                <c:pt idx="30164">
                  <c:v>-4.1897799999999999E-2</c:v>
                </c:pt>
                <c:pt idx="30165">
                  <c:v>-4.8254999999999999E-2</c:v>
                </c:pt>
                <c:pt idx="30166">
                  <c:v>-4.8842400000000001E-2</c:v>
                </c:pt>
                <c:pt idx="30167">
                  <c:v>-3.4419999999999999E-2</c:v>
                </c:pt>
                <c:pt idx="30168">
                  <c:v>-5.5640200000000001E-2</c:v>
                </c:pt>
                <c:pt idx="30169">
                  <c:v>-3.9674800000000003E-2</c:v>
                </c:pt>
                <c:pt idx="30170">
                  <c:v>-4.1170100000000001E-2</c:v>
                </c:pt>
                <c:pt idx="30171">
                  <c:v>-1.41773E-2</c:v>
                </c:pt>
                <c:pt idx="30172">
                  <c:v>-1.38903E-2</c:v>
                </c:pt>
                <c:pt idx="30173">
                  <c:v>-5.6983899999999997E-2</c:v>
                </c:pt>
                <c:pt idx="30174">
                  <c:v>-3.5475699999999999E-2</c:v>
                </c:pt>
                <c:pt idx="30175">
                  <c:v>-4.5070600000000002E-2</c:v>
                </c:pt>
                <c:pt idx="30176">
                  <c:v>-4.7986000000000001E-2</c:v>
                </c:pt>
                <c:pt idx="30177">
                  <c:v>-2.6619E-2</c:v>
                </c:pt>
                <c:pt idx="30178">
                  <c:v>-4.3609599999999998E-2</c:v>
                </c:pt>
                <c:pt idx="30179">
                  <c:v>-5.4875399999999998E-2</c:v>
                </c:pt>
                <c:pt idx="30180">
                  <c:v>-4.5856500000000001E-2</c:v>
                </c:pt>
                <c:pt idx="30181">
                  <c:v>-3.7696800000000003E-2</c:v>
                </c:pt>
                <c:pt idx="30182">
                  <c:v>-4.1237799999999998E-2</c:v>
                </c:pt>
                <c:pt idx="30183">
                  <c:v>-4.7428100000000001E-2</c:v>
                </c:pt>
                <c:pt idx="30184">
                  <c:v>-4.45032E-2</c:v>
                </c:pt>
                <c:pt idx="30185">
                  <c:v>-4.5458800000000001E-2</c:v>
                </c:pt>
                <c:pt idx="30186">
                  <c:v>-4.4809300000000003E-2</c:v>
                </c:pt>
                <c:pt idx="30187">
                  <c:v>-2.7185399999999998E-2</c:v>
                </c:pt>
                <c:pt idx="30188">
                  <c:v>-3.7476500000000003E-2</c:v>
                </c:pt>
                <c:pt idx="30189">
                  <c:v>-2.9951100000000001E-2</c:v>
                </c:pt>
                <c:pt idx="30190">
                  <c:v>-4.2678800000000003E-2</c:v>
                </c:pt>
                <c:pt idx="30191">
                  <c:v>-6.70404E-2</c:v>
                </c:pt>
                <c:pt idx="30192">
                  <c:v>-3.2810199999999998E-2</c:v>
                </c:pt>
                <c:pt idx="30193">
                  <c:v>-2.8314599999999999E-2</c:v>
                </c:pt>
                <c:pt idx="30194">
                  <c:v>-2.2028900000000001E-2</c:v>
                </c:pt>
                <c:pt idx="30195">
                  <c:v>-2.76566E-2</c:v>
                </c:pt>
                <c:pt idx="30196">
                  <c:v>-1.5913E-2</c:v>
                </c:pt>
                <c:pt idx="30197">
                  <c:v>-2.6969900000000002E-2</c:v>
                </c:pt>
                <c:pt idx="30198">
                  <c:v>-1.6280200000000002E-2</c:v>
                </c:pt>
                <c:pt idx="30199">
                  <c:v>-2.09436E-2</c:v>
                </c:pt>
                <c:pt idx="30200">
                  <c:v>-2.3801800000000001E-2</c:v>
                </c:pt>
                <c:pt idx="30201">
                  <c:v>-2.5989499999999999E-2</c:v>
                </c:pt>
                <c:pt idx="30202">
                  <c:v>-3.2737700000000002E-2</c:v>
                </c:pt>
                <c:pt idx="30203">
                  <c:v>-2.88858E-2</c:v>
                </c:pt>
                <c:pt idx="30204">
                  <c:v>-3.0596700000000001E-2</c:v>
                </c:pt>
                <c:pt idx="30205">
                  <c:v>-2.1894500000000001E-2</c:v>
                </c:pt>
                <c:pt idx="30206">
                  <c:v>-1.36166E-2</c:v>
                </c:pt>
                <c:pt idx="30207">
                  <c:v>-3.3436800000000003E-2</c:v>
                </c:pt>
                <c:pt idx="30208">
                  <c:v>-2.19145E-2</c:v>
                </c:pt>
                <c:pt idx="30209">
                  <c:v>-2.5016799999999999E-2</c:v>
                </c:pt>
                <c:pt idx="30210">
                  <c:v>-6.1779000000000001E-3</c:v>
                </c:pt>
                <c:pt idx="30211">
                  <c:v>-1.3561200000000001E-2</c:v>
                </c:pt>
                <c:pt idx="30212">
                  <c:v>-7.9307600000000002E-3</c:v>
                </c:pt>
                <c:pt idx="30213">
                  <c:v>1.6403199999999999E-4</c:v>
                </c:pt>
                <c:pt idx="30214">
                  <c:v>5.8050200000000001E-3</c:v>
                </c:pt>
                <c:pt idx="30215">
                  <c:v>7.7257200000000002E-3</c:v>
                </c:pt>
                <c:pt idx="30216">
                  <c:v>6.0968400000000001E-3</c:v>
                </c:pt>
                <c:pt idx="30217">
                  <c:v>-3.7899000000000001E-3</c:v>
                </c:pt>
                <c:pt idx="30218">
                  <c:v>1.32351E-2</c:v>
                </c:pt>
                <c:pt idx="30219">
                  <c:v>1.4345200000000001E-2</c:v>
                </c:pt>
                <c:pt idx="30220">
                  <c:v>1.49822E-3</c:v>
                </c:pt>
                <c:pt idx="30221">
                  <c:v>-1.4839199999999999E-3</c:v>
                </c:pt>
                <c:pt idx="30222">
                  <c:v>1.2775399999999999E-2</c:v>
                </c:pt>
                <c:pt idx="30223">
                  <c:v>2.6817299999999998E-3</c:v>
                </c:pt>
                <c:pt idx="30224">
                  <c:v>9.2983200000000001E-4</c:v>
                </c:pt>
                <c:pt idx="30225">
                  <c:v>1.15795E-2</c:v>
                </c:pt>
                <c:pt idx="30226" formatCode="0.00E+00">
                  <c:v>8.0108600000000001E-5</c:v>
                </c:pt>
                <c:pt idx="30227">
                  <c:v>2.9112800000000001E-2</c:v>
                </c:pt>
                <c:pt idx="30228">
                  <c:v>1.9913699999999999E-2</c:v>
                </c:pt>
                <c:pt idx="30229">
                  <c:v>2.0626100000000001E-2</c:v>
                </c:pt>
                <c:pt idx="30230">
                  <c:v>1.8138899999999999E-2</c:v>
                </c:pt>
                <c:pt idx="30231">
                  <c:v>8.9702600000000007E-3</c:v>
                </c:pt>
                <c:pt idx="30232">
                  <c:v>2.9172900000000002E-2</c:v>
                </c:pt>
                <c:pt idx="30233">
                  <c:v>5.4178200000000003E-3</c:v>
                </c:pt>
                <c:pt idx="30234">
                  <c:v>-3.11852E-4</c:v>
                </c:pt>
                <c:pt idx="30235">
                  <c:v>3.5200100000000001E-3</c:v>
                </c:pt>
                <c:pt idx="30236">
                  <c:v>8.0862E-3</c:v>
                </c:pt>
                <c:pt idx="30237">
                  <c:v>1.83544E-2</c:v>
                </c:pt>
                <c:pt idx="30238">
                  <c:v>2.3020700000000002E-2</c:v>
                </c:pt>
                <c:pt idx="30239">
                  <c:v>2.1049499999999999E-2</c:v>
                </c:pt>
                <c:pt idx="30240">
                  <c:v>1.1939E-2</c:v>
                </c:pt>
                <c:pt idx="30241">
                  <c:v>1.7738299999999999E-2</c:v>
                </c:pt>
                <c:pt idx="30242" formatCode="0.00E+00">
                  <c:v>1.04904E-5</c:v>
                </c:pt>
                <c:pt idx="30243">
                  <c:v>4.72355E-3</c:v>
                </c:pt>
                <c:pt idx="30244">
                  <c:v>2.8095200000000001E-2</c:v>
                </c:pt>
                <c:pt idx="30245">
                  <c:v>1.57003E-2</c:v>
                </c:pt>
                <c:pt idx="30246">
                  <c:v>-1.29385E-2</c:v>
                </c:pt>
                <c:pt idx="30247">
                  <c:v>-9.6826599999999992E-3</c:v>
                </c:pt>
                <c:pt idx="30248">
                  <c:v>3.27969E-3</c:v>
                </c:pt>
                <c:pt idx="30249">
                  <c:v>9.6816999999999997E-3</c:v>
                </c:pt>
                <c:pt idx="30250">
                  <c:v>3.7364999999999998E-3</c:v>
                </c:pt>
                <c:pt idx="30251">
                  <c:v>-2.0036699999999999E-3</c:v>
                </c:pt>
                <c:pt idx="30252">
                  <c:v>-1.12944E-2</c:v>
                </c:pt>
                <c:pt idx="30253">
                  <c:v>7.3900199999999997E-3</c:v>
                </c:pt>
                <c:pt idx="30254">
                  <c:v>8.0490100000000005E-3</c:v>
                </c:pt>
                <c:pt idx="30255">
                  <c:v>1.5231099999999999E-2</c:v>
                </c:pt>
                <c:pt idx="30256">
                  <c:v>4.2638800000000003E-3</c:v>
                </c:pt>
                <c:pt idx="30257">
                  <c:v>-1.7261500000000001E-3</c:v>
                </c:pt>
                <c:pt idx="30258">
                  <c:v>-2.51484E-3</c:v>
                </c:pt>
                <c:pt idx="30259">
                  <c:v>-6.0825300000000001E-3</c:v>
                </c:pt>
                <c:pt idx="30260">
                  <c:v>2.2354100000000002E-3</c:v>
                </c:pt>
                <c:pt idx="30261">
                  <c:v>1.10245E-2</c:v>
                </c:pt>
                <c:pt idx="30262">
                  <c:v>1.1283899999999999E-2</c:v>
                </c:pt>
                <c:pt idx="30263">
                  <c:v>1.4866799999999999E-2</c:v>
                </c:pt>
                <c:pt idx="30264">
                  <c:v>1.1792199999999999E-2</c:v>
                </c:pt>
                <c:pt idx="30265">
                  <c:v>2.2863399999999999E-2</c:v>
                </c:pt>
                <c:pt idx="30266">
                  <c:v>1.2922299999999999E-2</c:v>
                </c:pt>
                <c:pt idx="30267">
                  <c:v>1.6191500000000001E-2</c:v>
                </c:pt>
                <c:pt idx="30268">
                  <c:v>1.92213E-2</c:v>
                </c:pt>
                <c:pt idx="30269">
                  <c:v>1.97124E-3</c:v>
                </c:pt>
                <c:pt idx="30270">
                  <c:v>2.27242E-2</c:v>
                </c:pt>
                <c:pt idx="30271">
                  <c:v>1.7833700000000001E-2</c:v>
                </c:pt>
                <c:pt idx="30272">
                  <c:v>2.26641E-2</c:v>
                </c:pt>
                <c:pt idx="30273">
                  <c:v>1.55382E-2</c:v>
                </c:pt>
                <c:pt idx="30274">
                  <c:v>3.7679699999999998E-3</c:v>
                </c:pt>
                <c:pt idx="30275">
                  <c:v>2.1209699999999998E-3</c:v>
                </c:pt>
                <c:pt idx="30276">
                  <c:v>1.45626E-2</c:v>
                </c:pt>
                <c:pt idx="30277">
                  <c:v>1.15023E-2</c:v>
                </c:pt>
                <c:pt idx="30278">
                  <c:v>1.46494E-2</c:v>
                </c:pt>
                <c:pt idx="30279">
                  <c:v>8.8920600000000002E-3</c:v>
                </c:pt>
                <c:pt idx="30280">
                  <c:v>1.5623099999999999E-2</c:v>
                </c:pt>
                <c:pt idx="30281">
                  <c:v>2.1373699999999999E-2</c:v>
                </c:pt>
                <c:pt idx="30282">
                  <c:v>2.2331199999999999E-2</c:v>
                </c:pt>
                <c:pt idx="30283">
                  <c:v>6.1225899999999998E-3</c:v>
                </c:pt>
                <c:pt idx="30284">
                  <c:v>1.5122399999999999E-2</c:v>
                </c:pt>
                <c:pt idx="30285">
                  <c:v>2.8799999999999999E-2</c:v>
                </c:pt>
                <c:pt idx="30286">
                  <c:v>7.6913800000000003E-3</c:v>
                </c:pt>
                <c:pt idx="30287">
                  <c:v>8.2225800000000002E-3</c:v>
                </c:pt>
                <c:pt idx="30288">
                  <c:v>1.3792E-2</c:v>
                </c:pt>
                <c:pt idx="30289">
                  <c:v>1.8326800000000001E-2</c:v>
                </c:pt>
                <c:pt idx="30290">
                  <c:v>1.3977099999999999E-2</c:v>
                </c:pt>
                <c:pt idx="30291">
                  <c:v>3.3187899999999998E-3</c:v>
                </c:pt>
                <c:pt idx="30292">
                  <c:v>3.4303699999999999E-3</c:v>
                </c:pt>
                <c:pt idx="30293">
                  <c:v>1.6980200000000001E-2</c:v>
                </c:pt>
                <c:pt idx="30294">
                  <c:v>1.8575700000000001E-2</c:v>
                </c:pt>
                <c:pt idx="30295">
                  <c:v>1.7619099999999999E-2</c:v>
                </c:pt>
                <c:pt idx="30296">
                  <c:v>5.1727300000000004E-3</c:v>
                </c:pt>
                <c:pt idx="30297">
                  <c:v>-2.7618400000000002E-3</c:v>
                </c:pt>
                <c:pt idx="30298">
                  <c:v>4.2686499999999997E-3</c:v>
                </c:pt>
                <c:pt idx="30299">
                  <c:v>1.6725500000000001E-2</c:v>
                </c:pt>
                <c:pt idx="30300">
                  <c:v>1.5903500000000001E-2</c:v>
                </c:pt>
                <c:pt idx="30301">
                  <c:v>2.8058099999999999E-2</c:v>
                </c:pt>
                <c:pt idx="30302">
                  <c:v>-4.3630600000000002E-3</c:v>
                </c:pt>
                <c:pt idx="30303">
                  <c:v>-1.26467E-2</c:v>
                </c:pt>
                <c:pt idx="30304">
                  <c:v>1.99223E-2</c:v>
                </c:pt>
                <c:pt idx="30305">
                  <c:v>1.2264300000000001E-2</c:v>
                </c:pt>
                <c:pt idx="30306">
                  <c:v>1.79939E-2</c:v>
                </c:pt>
                <c:pt idx="30307">
                  <c:v>2.3126599999999998E-3</c:v>
                </c:pt>
                <c:pt idx="30308">
                  <c:v>2.3410799999999999E-2</c:v>
                </c:pt>
                <c:pt idx="30309">
                  <c:v>2.6290899999999999E-2</c:v>
                </c:pt>
                <c:pt idx="30310">
                  <c:v>-2.1848700000000002E-3</c:v>
                </c:pt>
                <c:pt idx="30311">
                  <c:v>2.1370900000000002E-2</c:v>
                </c:pt>
                <c:pt idx="30312">
                  <c:v>3.2932299999999998E-2</c:v>
                </c:pt>
                <c:pt idx="30313">
                  <c:v>3.52354E-2</c:v>
                </c:pt>
                <c:pt idx="30314">
                  <c:v>3.08142E-2</c:v>
                </c:pt>
                <c:pt idx="30315">
                  <c:v>2.2590599999999999E-2</c:v>
                </c:pt>
                <c:pt idx="30316">
                  <c:v>6.9417999999999997E-3</c:v>
                </c:pt>
                <c:pt idx="30317">
                  <c:v>2.5763500000000002E-2</c:v>
                </c:pt>
                <c:pt idx="30318">
                  <c:v>3.6227200000000001E-2</c:v>
                </c:pt>
                <c:pt idx="30319">
                  <c:v>3.6889100000000001E-2</c:v>
                </c:pt>
                <c:pt idx="30320">
                  <c:v>1.8999100000000001E-2</c:v>
                </c:pt>
                <c:pt idx="30321">
                  <c:v>2.1899200000000001E-2</c:v>
                </c:pt>
                <c:pt idx="30322">
                  <c:v>5.1484099999999998E-2</c:v>
                </c:pt>
                <c:pt idx="30323">
                  <c:v>4.8645000000000001E-2</c:v>
                </c:pt>
                <c:pt idx="30324">
                  <c:v>3.3454900000000003E-2</c:v>
                </c:pt>
                <c:pt idx="30325">
                  <c:v>4.38032E-2</c:v>
                </c:pt>
                <c:pt idx="30326">
                  <c:v>4.7593099999999999E-2</c:v>
                </c:pt>
                <c:pt idx="30327">
                  <c:v>4.0389099999999997E-2</c:v>
                </c:pt>
                <c:pt idx="30328">
                  <c:v>4.0675200000000002E-2</c:v>
                </c:pt>
                <c:pt idx="30329">
                  <c:v>4.5690500000000002E-2</c:v>
                </c:pt>
                <c:pt idx="30330">
                  <c:v>5.1523199999999998E-2</c:v>
                </c:pt>
                <c:pt idx="30331">
                  <c:v>3.2272299999999997E-2</c:v>
                </c:pt>
                <c:pt idx="30332">
                  <c:v>4.9021700000000001E-2</c:v>
                </c:pt>
                <c:pt idx="30333">
                  <c:v>3.8872700000000003E-2</c:v>
                </c:pt>
                <c:pt idx="30334">
                  <c:v>4.1712800000000001E-2</c:v>
                </c:pt>
                <c:pt idx="30335">
                  <c:v>2.9434200000000001E-2</c:v>
                </c:pt>
                <c:pt idx="30336">
                  <c:v>4.71134E-2</c:v>
                </c:pt>
                <c:pt idx="30337">
                  <c:v>5.5662200000000002E-2</c:v>
                </c:pt>
                <c:pt idx="30338">
                  <c:v>3.5342199999999997E-2</c:v>
                </c:pt>
                <c:pt idx="30339">
                  <c:v>3.8272899999999999E-2</c:v>
                </c:pt>
                <c:pt idx="30340">
                  <c:v>3.78304E-2</c:v>
                </c:pt>
                <c:pt idx="30341">
                  <c:v>5.0794600000000002E-2</c:v>
                </c:pt>
                <c:pt idx="30342">
                  <c:v>5.1256200000000002E-2</c:v>
                </c:pt>
                <c:pt idx="30343">
                  <c:v>4.1534399999999999E-2</c:v>
                </c:pt>
                <c:pt idx="30344">
                  <c:v>4.5927000000000003E-2</c:v>
                </c:pt>
                <c:pt idx="30345">
                  <c:v>3.9326699999999999E-2</c:v>
                </c:pt>
                <c:pt idx="30346">
                  <c:v>5.0532300000000002E-2</c:v>
                </c:pt>
                <c:pt idx="30347">
                  <c:v>6.0244600000000002E-2</c:v>
                </c:pt>
                <c:pt idx="30348">
                  <c:v>4.1750900000000001E-2</c:v>
                </c:pt>
                <c:pt idx="30349">
                  <c:v>4.8788100000000001E-2</c:v>
                </c:pt>
                <c:pt idx="30350">
                  <c:v>4.632E-2</c:v>
                </c:pt>
                <c:pt idx="30351">
                  <c:v>5.1598499999999999E-2</c:v>
                </c:pt>
                <c:pt idx="30352">
                  <c:v>4.1905400000000002E-2</c:v>
                </c:pt>
                <c:pt idx="30353">
                  <c:v>3.4790000000000001E-2</c:v>
                </c:pt>
                <c:pt idx="30354">
                  <c:v>4.4076900000000002E-2</c:v>
                </c:pt>
                <c:pt idx="30355">
                  <c:v>2.3399400000000001E-2</c:v>
                </c:pt>
                <c:pt idx="30356">
                  <c:v>3.4440999999999999E-2</c:v>
                </c:pt>
                <c:pt idx="30357">
                  <c:v>4.6009099999999997E-2</c:v>
                </c:pt>
                <c:pt idx="30358">
                  <c:v>3.3097300000000003E-2</c:v>
                </c:pt>
                <c:pt idx="30359">
                  <c:v>4.6879799999999999E-2</c:v>
                </c:pt>
                <c:pt idx="30360">
                  <c:v>2.0423899999999998E-2</c:v>
                </c:pt>
                <c:pt idx="30361">
                  <c:v>3.7259100000000003E-2</c:v>
                </c:pt>
                <c:pt idx="30362">
                  <c:v>4.4497500000000002E-2</c:v>
                </c:pt>
                <c:pt idx="30363">
                  <c:v>4.3887099999999998E-2</c:v>
                </c:pt>
                <c:pt idx="30364">
                  <c:v>5.1187499999999997E-2</c:v>
                </c:pt>
                <c:pt idx="30365">
                  <c:v>2.3870499999999999E-2</c:v>
                </c:pt>
                <c:pt idx="30366">
                  <c:v>4.3229099999999999E-2</c:v>
                </c:pt>
                <c:pt idx="30367">
                  <c:v>3.55959E-2</c:v>
                </c:pt>
                <c:pt idx="30368">
                  <c:v>3.4212100000000002E-2</c:v>
                </c:pt>
                <c:pt idx="30369">
                  <c:v>2.9930100000000001E-2</c:v>
                </c:pt>
                <c:pt idx="30370">
                  <c:v>5.7379699999999999E-2</c:v>
                </c:pt>
                <c:pt idx="30371">
                  <c:v>4.5129799999999998E-2</c:v>
                </c:pt>
                <c:pt idx="30372">
                  <c:v>3.4554500000000002E-2</c:v>
                </c:pt>
                <c:pt idx="30373">
                  <c:v>3.7606199999999999E-2</c:v>
                </c:pt>
                <c:pt idx="30374">
                  <c:v>3.9245599999999999E-2</c:v>
                </c:pt>
                <c:pt idx="30375">
                  <c:v>3.9118800000000002E-2</c:v>
                </c:pt>
                <c:pt idx="30376">
                  <c:v>3.06845E-2</c:v>
                </c:pt>
                <c:pt idx="30377">
                  <c:v>2.5980900000000001E-2</c:v>
                </c:pt>
                <c:pt idx="30378">
                  <c:v>2.6811600000000001E-2</c:v>
                </c:pt>
                <c:pt idx="30379">
                  <c:v>3.0237199999999999E-2</c:v>
                </c:pt>
                <c:pt idx="30380">
                  <c:v>3.0047399999999998E-2</c:v>
                </c:pt>
                <c:pt idx="30381">
                  <c:v>2.5171300000000001E-2</c:v>
                </c:pt>
                <c:pt idx="30382">
                  <c:v>3.67088E-2</c:v>
                </c:pt>
                <c:pt idx="30383">
                  <c:v>2.8428999999999999E-2</c:v>
                </c:pt>
                <c:pt idx="30384">
                  <c:v>2.6009600000000001E-2</c:v>
                </c:pt>
                <c:pt idx="30385">
                  <c:v>4.96254E-2</c:v>
                </c:pt>
                <c:pt idx="30386">
                  <c:v>3.6806100000000001E-2</c:v>
                </c:pt>
                <c:pt idx="30387">
                  <c:v>3.5352700000000001E-2</c:v>
                </c:pt>
                <c:pt idx="30388">
                  <c:v>4.3187099999999999E-2</c:v>
                </c:pt>
                <c:pt idx="30389">
                  <c:v>5.09586E-2</c:v>
                </c:pt>
                <c:pt idx="30390">
                  <c:v>2.7008999999999998E-2</c:v>
                </c:pt>
                <c:pt idx="30391">
                  <c:v>2.6996599999999999E-2</c:v>
                </c:pt>
                <c:pt idx="30392">
                  <c:v>4.2895299999999997E-2</c:v>
                </c:pt>
                <c:pt idx="30393">
                  <c:v>5.2701999999999999E-2</c:v>
                </c:pt>
                <c:pt idx="30394">
                  <c:v>5.22718E-2</c:v>
                </c:pt>
                <c:pt idx="30395">
                  <c:v>3.1226199999999999E-2</c:v>
                </c:pt>
                <c:pt idx="30396">
                  <c:v>4.81853E-2</c:v>
                </c:pt>
                <c:pt idx="30397">
                  <c:v>5.1091200000000003E-2</c:v>
                </c:pt>
                <c:pt idx="30398">
                  <c:v>4.4352500000000003E-2</c:v>
                </c:pt>
                <c:pt idx="30399">
                  <c:v>5.09434E-2</c:v>
                </c:pt>
                <c:pt idx="30400">
                  <c:v>4.4766399999999998E-2</c:v>
                </c:pt>
                <c:pt idx="30401">
                  <c:v>3.39432E-2</c:v>
                </c:pt>
                <c:pt idx="30402">
                  <c:v>2.99368E-2</c:v>
                </c:pt>
                <c:pt idx="30403">
                  <c:v>3.72725E-2</c:v>
                </c:pt>
                <c:pt idx="30404">
                  <c:v>3.3758200000000002E-2</c:v>
                </c:pt>
                <c:pt idx="30405">
                  <c:v>2.6344300000000001E-2</c:v>
                </c:pt>
                <c:pt idx="30406">
                  <c:v>4.5462599999999999E-2</c:v>
                </c:pt>
                <c:pt idx="30407">
                  <c:v>4.1861500000000003E-2</c:v>
                </c:pt>
                <c:pt idx="30408">
                  <c:v>4.1530600000000001E-2</c:v>
                </c:pt>
                <c:pt idx="30409">
                  <c:v>2.41327E-2</c:v>
                </c:pt>
                <c:pt idx="30410">
                  <c:v>4.9255399999999998E-2</c:v>
                </c:pt>
                <c:pt idx="30411">
                  <c:v>6.1130499999999997E-2</c:v>
                </c:pt>
                <c:pt idx="30412">
                  <c:v>3.6479900000000003E-2</c:v>
                </c:pt>
                <c:pt idx="30413">
                  <c:v>4.7261200000000003E-2</c:v>
                </c:pt>
                <c:pt idx="30414">
                  <c:v>5.2176500000000001E-2</c:v>
                </c:pt>
                <c:pt idx="30415">
                  <c:v>5.6467099999999999E-2</c:v>
                </c:pt>
                <c:pt idx="30416">
                  <c:v>5.03826E-2</c:v>
                </c:pt>
                <c:pt idx="30417">
                  <c:v>5.4095299999999999E-2</c:v>
                </c:pt>
                <c:pt idx="30418">
                  <c:v>4.9461400000000003E-2</c:v>
                </c:pt>
                <c:pt idx="30419">
                  <c:v>4.76561E-2</c:v>
                </c:pt>
                <c:pt idx="30420">
                  <c:v>4.6223599999999997E-2</c:v>
                </c:pt>
                <c:pt idx="30421">
                  <c:v>3.9551700000000002E-2</c:v>
                </c:pt>
                <c:pt idx="30422">
                  <c:v>6.2035600000000003E-2</c:v>
                </c:pt>
                <c:pt idx="30423">
                  <c:v>5.5069E-2</c:v>
                </c:pt>
                <c:pt idx="30424">
                  <c:v>4.9994499999999997E-2</c:v>
                </c:pt>
                <c:pt idx="30425">
                  <c:v>4.8047100000000002E-2</c:v>
                </c:pt>
                <c:pt idx="30426">
                  <c:v>4.5891800000000003E-2</c:v>
                </c:pt>
                <c:pt idx="30427">
                  <c:v>4.7813399999999999E-2</c:v>
                </c:pt>
                <c:pt idx="30428">
                  <c:v>4.9203900000000002E-2</c:v>
                </c:pt>
                <c:pt idx="30429">
                  <c:v>5.21193E-2</c:v>
                </c:pt>
                <c:pt idx="30430">
                  <c:v>3.89795E-2</c:v>
                </c:pt>
                <c:pt idx="30431">
                  <c:v>4.2786600000000001E-2</c:v>
                </c:pt>
                <c:pt idx="30432">
                  <c:v>4.4499400000000001E-2</c:v>
                </c:pt>
                <c:pt idx="30433">
                  <c:v>6.5903699999999996E-2</c:v>
                </c:pt>
                <c:pt idx="30434">
                  <c:v>5.3862599999999997E-2</c:v>
                </c:pt>
                <c:pt idx="30435">
                  <c:v>4.3781300000000002E-2</c:v>
                </c:pt>
                <c:pt idx="30436">
                  <c:v>5.1507900000000002E-2</c:v>
                </c:pt>
                <c:pt idx="30437">
                  <c:v>5.1943799999999998E-2</c:v>
                </c:pt>
                <c:pt idx="30438">
                  <c:v>4.7279399999999999E-2</c:v>
                </c:pt>
                <c:pt idx="30439">
                  <c:v>3.5161999999999999E-2</c:v>
                </c:pt>
                <c:pt idx="30440">
                  <c:v>6.3088400000000003E-2</c:v>
                </c:pt>
                <c:pt idx="30441">
                  <c:v>5.0581000000000001E-2</c:v>
                </c:pt>
                <c:pt idx="30442">
                  <c:v>3.3668499999999997E-2</c:v>
                </c:pt>
                <c:pt idx="30443">
                  <c:v>4.7491100000000001E-2</c:v>
                </c:pt>
                <c:pt idx="30444">
                  <c:v>5.0843199999999998E-2</c:v>
                </c:pt>
                <c:pt idx="30445">
                  <c:v>4.8090000000000001E-2</c:v>
                </c:pt>
                <c:pt idx="30446">
                  <c:v>2.5773000000000001E-2</c:v>
                </c:pt>
                <c:pt idx="30447">
                  <c:v>3.4852000000000001E-2</c:v>
                </c:pt>
                <c:pt idx="30448">
                  <c:v>4.5055400000000002E-2</c:v>
                </c:pt>
                <c:pt idx="30449">
                  <c:v>2.0078700000000001E-2</c:v>
                </c:pt>
                <c:pt idx="30450">
                  <c:v>3.21426E-2</c:v>
                </c:pt>
                <c:pt idx="30451">
                  <c:v>5.3408600000000001E-2</c:v>
                </c:pt>
                <c:pt idx="30452">
                  <c:v>5.5170999999999998E-2</c:v>
                </c:pt>
                <c:pt idx="30453">
                  <c:v>2.0503E-2</c:v>
                </c:pt>
                <c:pt idx="30454">
                  <c:v>3.7480399999999997E-2</c:v>
                </c:pt>
                <c:pt idx="30455">
                  <c:v>5.0230999999999998E-2</c:v>
                </c:pt>
                <c:pt idx="30456">
                  <c:v>4.1578299999999999E-2</c:v>
                </c:pt>
                <c:pt idx="30457">
                  <c:v>1.99633E-2</c:v>
                </c:pt>
                <c:pt idx="30458">
                  <c:v>3.1237600000000001E-2</c:v>
                </c:pt>
                <c:pt idx="30459">
                  <c:v>4.7966000000000002E-2</c:v>
                </c:pt>
                <c:pt idx="30460">
                  <c:v>2.5867500000000002E-2</c:v>
                </c:pt>
                <c:pt idx="30461">
                  <c:v>2.8604500000000001E-2</c:v>
                </c:pt>
                <c:pt idx="30462">
                  <c:v>3.8015399999999998E-2</c:v>
                </c:pt>
                <c:pt idx="30463">
                  <c:v>3.2619500000000003E-2</c:v>
                </c:pt>
                <c:pt idx="30464">
                  <c:v>2.6306199999999998E-2</c:v>
                </c:pt>
                <c:pt idx="30465">
                  <c:v>2.21605E-2</c:v>
                </c:pt>
                <c:pt idx="30466">
                  <c:v>3.4830100000000003E-2</c:v>
                </c:pt>
                <c:pt idx="30467">
                  <c:v>2.0999899999999998E-2</c:v>
                </c:pt>
                <c:pt idx="30468">
                  <c:v>9.3069099999999998E-3</c:v>
                </c:pt>
                <c:pt idx="30469">
                  <c:v>1.4864E-2</c:v>
                </c:pt>
                <c:pt idx="30470">
                  <c:v>9.7417800000000002E-3</c:v>
                </c:pt>
                <c:pt idx="30471">
                  <c:v>3.0895200000000001E-2</c:v>
                </c:pt>
                <c:pt idx="30472">
                  <c:v>9.25255E-3</c:v>
                </c:pt>
                <c:pt idx="30473">
                  <c:v>-1.2207E-4</c:v>
                </c:pt>
                <c:pt idx="30474">
                  <c:v>1.4683699999999999E-2</c:v>
                </c:pt>
                <c:pt idx="30475">
                  <c:v>7.5693100000000001E-3</c:v>
                </c:pt>
                <c:pt idx="30476">
                  <c:v>2.17152E-2</c:v>
                </c:pt>
                <c:pt idx="30477">
                  <c:v>2.1618800000000001E-2</c:v>
                </c:pt>
                <c:pt idx="30478">
                  <c:v>-2.6416800000000001E-4</c:v>
                </c:pt>
                <c:pt idx="30479">
                  <c:v>1.5784300000000001E-2</c:v>
                </c:pt>
                <c:pt idx="30480">
                  <c:v>2.73247E-2</c:v>
                </c:pt>
                <c:pt idx="30481">
                  <c:v>1.31187E-2</c:v>
                </c:pt>
                <c:pt idx="30482">
                  <c:v>-4.0779099999999997E-3</c:v>
                </c:pt>
                <c:pt idx="30483">
                  <c:v>9.9105800000000004E-3</c:v>
                </c:pt>
                <c:pt idx="30484">
                  <c:v>3.1972899999999999E-2</c:v>
                </c:pt>
                <c:pt idx="30485">
                  <c:v>3.1856500000000003E-2</c:v>
                </c:pt>
                <c:pt idx="30486">
                  <c:v>1.7023100000000001E-3</c:v>
                </c:pt>
                <c:pt idx="30487">
                  <c:v>1.6824700000000001E-2</c:v>
                </c:pt>
                <c:pt idx="30488">
                  <c:v>2.6992800000000001E-2</c:v>
                </c:pt>
                <c:pt idx="30489">
                  <c:v>1.8914199999999999E-2</c:v>
                </c:pt>
                <c:pt idx="30490">
                  <c:v>1.6318300000000001E-2</c:v>
                </c:pt>
                <c:pt idx="30491">
                  <c:v>6.4105999999999998E-3</c:v>
                </c:pt>
                <c:pt idx="30492">
                  <c:v>6.3171399999999997E-3</c:v>
                </c:pt>
                <c:pt idx="30493">
                  <c:v>1.3133000000000001E-2</c:v>
                </c:pt>
                <c:pt idx="30494">
                  <c:v>1.3395300000000001E-2</c:v>
                </c:pt>
                <c:pt idx="30495">
                  <c:v>1.17683E-3</c:v>
                </c:pt>
                <c:pt idx="30496">
                  <c:v>-3.3378599999999998E-4</c:v>
                </c:pt>
                <c:pt idx="30497">
                  <c:v>2.9506699999999999E-3</c:v>
                </c:pt>
                <c:pt idx="30498">
                  <c:v>-3.6048900000000002E-4</c:v>
                </c:pt>
                <c:pt idx="30499">
                  <c:v>2.8162E-3</c:v>
                </c:pt>
                <c:pt idx="30500">
                  <c:v>-3.6420799999999998E-3</c:v>
                </c:pt>
                <c:pt idx="30501">
                  <c:v>-4.7435799999999998E-3</c:v>
                </c:pt>
                <c:pt idx="30502">
                  <c:v>7.4644100000000003E-3</c:v>
                </c:pt>
                <c:pt idx="30503">
                  <c:v>1.74675E-2</c:v>
                </c:pt>
                <c:pt idx="30504">
                  <c:v>7.9622300000000007E-3</c:v>
                </c:pt>
                <c:pt idx="30505">
                  <c:v>2.8743699999999998E-3</c:v>
                </c:pt>
                <c:pt idx="30506">
                  <c:v>1.55525E-2</c:v>
                </c:pt>
                <c:pt idx="30507">
                  <c:v>1.25761E-2</c:v>
                </c:pt>
                <c:pt idx="30508">
                  <c:v>-1.02043E-4</c:v>
                </c:pt>
                <c:pt idx="30509">
                  <c:v>-6.7520099999999995E-4</c:v>
                </c:pt>
                <c:pt idx="30510">
                  <c:v>1.8053100000000001E-3</c:v>
                </c:pt>
                <c:pt idx="30511">
                  <c:v>6.69289E-3</c:v>
                </c:pt>
                <c:pt idx="30512">
                  <c:v>-1.30653E-2</c:v>
                </c:pt>
                <c:pt idx="30513">
                  <c:v>-6.8244899999999999E-3</c:v>
                </c:pt>
                <c:pt idx="30514">
                  <c:v>1.16816E-2</c:v>
                </c:pt>
                <c:pt idx="30515">
                  <c:v>1.7484699999999999E-2</c:v>
                </c:pt>
                <c:pt idx="30516">
                  <c:v>-1.8224700000000001E-3</c:v>
                </c:pt>
                <c:pt idx="30517">
                  <c:v>-7.5826599999999997E-3</c:v>
                </c:pt>
                <c:pt idx="30518">
                  <c:v>2.8801E-3</c:v>
                </c:pt>
                <c:pt idx="30519">
                  <c:v>1.4409999999999999E-2</c:v>
                </c:pt>
                <c:pt idx="30520">
                  <c:v>1.6586299999999998E-2</c:v>
                </c:pt>
                <c:pt idx="30521">
                  <c:v>-4.6701399999999997E-3</c:v>
                </c:pt>
                <c:pt idx="30522">
                  <c:v>-2.2382700000000001E-3</c:v>
                </c:pt>
                <c:pt idx="30523">
                  <c:v>-1.02043E-4</c:v>
                </c:pt>
                <c:pt idx="30524">
                  <c:v>-4.1256000000000001E-3</c:v>
                </c:pt>
                <c:pt idx="30525">
                  <c:v>-2.6960399999999998E-3</c:v>
                </c:pt>
                <c:pt idx="30526">
                  <c:v>8.2321200000000008E-3</c:v>
                </c:pt>
                <c:pt idx="30527">
                  <c:v>9.5481899999999998E-3</c:v>
                </c:pt>
                <c:pt idx="30528">
                  <c:v>4.2762800000000004E-3</c:v>
                </c:pt>
                <c:pt idx="30529">
                  <c:v>1.63097E-2</c:v>
                </c:pt>
                <c:pt idx="30530">
                  <c:v>5.20229E-3</c:v>
                </c:pt>
                <c:pt idx="30531">
                  <c:v>1.25618E-2</c:v>
                </c:pt>
                <c:pt idx="30532">
                  <c:v>2.14319E-2</c:v>
                </c:pt>
                <c:pt idx="30533">
                  <c:v>1.2125E-2</c:v>
                </c:pt>
                <c:pt idx="30534">
                  <c:v>8.1605900000000006E-3</c:v>
                </c:pt>
                <c:pt idx="30535">
                  <c:v>2.42653E-2</c:v>
                </c:pt>
                <c:pt idx="30536">
                  <c:v>1.8013999999999999E-2</c:v>
                </c:pt>
                <c:pt idx="30537">
                  <c:v>1.9676200000000001E-2</c:v>
                </c:pt>
                <c:pt idx="30538">
                  <c:v>2.3715E-2</c:v>
                </c:pt>
                <c:pt idx="30539">
                  <c:v>1.4892600000000001E-2</c:v>
                </c:pt>
                <c:pt idx="30540">
                  <c:v>2.0628000000000001E-3</c:v>
                </c:pt>
                <c:pt idx="30541">
                  <c:v>8.3122300000000003E-3</c:v>
                </c:pt>
                <c:pt idx="30542">
                  <c:v>2.40755E-2</c:v>
                </c:pt>
                <c:pt idx="30543">
                  <c:v>1.10273E-2</c:v>
                </c:pt>
                <c:pt idx="30544">
                  <c:v>-6.9560999999999998E-3</c:v>
                </c:pt>
                <c:pt idx="30545">
                  <c:v>3.0183800000000002E-3</c:v>
                </c:pt>
                <c:pt idx="30546">
                  <c:v>1.37234E-2</c:v>
                </c:pt>
                <c:pt idx="30547">
                  <c:v>5.0516099999999998E-3</c:v>
                </c:pt>
                <c:pt idx="30548">
                  <c:v>-3.0326799999999998E-3</c:v>
                </c:pt>
                <c:pt idx="30549">
                  <c:v>3.7164699999999999E-3</c:v>
                </c:pt>
                <c:pt idx="30550">
                  <c:v>1.29414E-2</c:v>
                </c:pt>
                <c:pt idx="30551">
                  <c:v>1.4841999999999999E-2</c:v>
                </c:pt>
                <c:pt idx="30552">
                  <c:v>1.67017E-2</c:v>
                </c:pt>
                <c:pt idx="30553">
                  <c:v>2.2793799999999999E-2</c:v>
                </c:pt>
                <c:pt idx="30554">
                  <c:v>8.7080000000000005E-3</c:v>
                </c:pt>
                <c:pt idx="30555">
                  <c:v>6.2036499999999998E-3</c:v>
                </c:pt>
                <c:pt idx="30556">
                  <c:v>2.61116E-3</c:v>
                </c:pt>
                <c:pt idx="30557">
                  <c:v>6.8988799999999996E-3</c:v>
                </c:pt>
                <c:pt idx="30558">
                  <c:v>7.2402999999999999E-3</c:v>
                </c:pt>
                <c:pt idx="30559">
                  <c:v>8.5706700000000007E-3</c:v>
                </c:pt>
                <c:pt idx="30560">
                  <c:v>1.27449E-2</c:v>
                </c:pt>
                <c:pt idx="30561">
                  <c:v>1.0648700000000001E-2</c:v>
                </c:pt>
                <c:pt idx="30562">
                  <c:v>-9.5615400000000003E-3</c:v>
                </c:pt>
                <c:pt idx="30563">
                  <c:v>2.7103399999999999E-3</c:v>
                </c:pt>
                <c:pt idx="30564">
                  <c:v>1.56107E-2</c:v>
                </c:pt>
                <c:pt idx="30565">
                  <c:v>1.22232E-2</c:v>
                </c:pt>
                <c:pt idx="30566">
                  <c:v>1.92738E-3</c:v>
                </c:pt>
                <c:pt idx="30567">
                  <c:v>-1.25589E-2</c:v>
                </c:pt>
                <c:pt idx="30568">
                  <c:v>6.5994299999999997E-4</c:v>
                </c:pt>
                <c:pt idx="30569">
                  <c:v>-2.5245699999999999E-2</c:v>
                </c:pt>
                <c:pt idx="30570">
                  <c:v>-1.1210400000000001E-2</c:v>
                </c:pt>
                <c:pt idx="30571">
                  <c:v>-6.3638699999999998E-3</c:v>
                </c:pt>
                <c:pt idx="30572">
                  <c:v>-8.4924700000000002E-3</c:v>
                </c:pt>
                <c:pt idx="30573">
                  <c:v>-1.14527E-2</c:v>
                </c:pt>
                <c:pt idx="30574">
                  <c:v>-2.0908400000000001E-2</c:v>
                </c:pt>
                <c:pt idx="30575">
                  <c:v>-1.72081E-2</c:v>
                </c:pt>
                <c:pt idx="30576">
                  <c:v>-9.8085399999999993E-3</c:v>
                </c:pt>
                <c:pt idx="30577">
                  <c:v>-7.8392000000000002E-4</c:v>
                </c:pt>
                <c:pt idx="30578">
                  <c:v>-2.0294199999999998E-2</c:v>
                </c:pt>
                <c:pt idx="30579">
                  <c:v>-2.8381300000000002E-2</c:v>
                </c:pt>
                <c:pt idx="30580">
                  <c:v>-1.1633900000000001E-2</c:v>
                </c:pt>
                <c:pt idx="30581">
                  <c:v>4.7264100000000003E-3</c:v>
                </c:pt>
                <c:pt idx="30582">
                  <c:v>-8.5248900000000002E-3</c:v>
                </c:pt>
                <c:pt idx="30583">
                  <c:v>-1.8006299999999999E-2</c:v>
                </c:pt>
                <c:pt idx="30584">
                  <c:v>-3.4723299999999999E-2</c:v>
                </c:pt>
                <c:pt idx="30585">
                  <c:v>-2.7109100000000001E-2</c:v>
                </c:pt>
                <c:pt idx="30586">
                  <c:v>7.3633199999999996E-3</c:v>
                </c:pt>
                <c:pt idx="30587">
                  <c:v>-8.7299300000000003E-3</c:v>
                </c:pt>
                <c:pt idx="30588">
                  <c:v>-2.0433400000000001E-2</c:v>
                </c:pt>
                <c:pt idx="30589">
                  <c:v>-9.5663099999999997E-3</c:v>
                </c:pt>
                <c:pt idx="30590">
                  <c:v>-8.1233999999999994E-3</c:v>
                </c:pt>
                <c:pt idx="30591">
                  <c:v>-1.45731E-2</c:v>
                </c:pt>
                <c:pt idx="30592">
                  <c:v>-2.4718299999999999E-2</c:v>
                </c:pt>
                <c:pt idx="30593">
                  <c:v>-2.6455900000000001E-2</c:v>
                </c:pt>
                <c:pt idx="30594">
                  <c:v>-1.8907500000000001E-2</c:v>
                </c:pt>
                <c:pt idx="30595">
                  <c:v>-5.1593799999999999E-3</c:v>
                </c:pt>
                <c:pt idx="30596">
                  <c:v>-2.0174000000000001E-2</c:v>
                </c:pt>
                <c:pt idx="30597">
                  <c:v>-3.7714999999999999E-2</c:v>
                </c:pt>
                <c:pt idx="30598">
                  <c:v>-3.9174100000000003E-2</c:v>
                </c:pt>
                <c:pt idx="30599">
                  <c:v>-3.6407500000000002E-2</c:v>
                </c:pt>
                <c:pt idx="30600">
                  <c:v>-3.4139599999999999E-2</c:v>
                </c:pt>
                <c:pt idx="30601">
                  <c:v>-2.4715399999999998E-2</c:v>
                </c:pt>
                <c:pt idx="30602">
                  <c:v>-3.8432099999999997E-2</c:v>
                </c:pt>
                <c:pt idx="30603">
                  <c:v>-2.6633299999999999E-2</c:v>
                </c:pt>
                <c:pt idx="30604">
                  <c:v>-3.5900099999999997E-2</c:v>
                </c:pt>
                <c:pt idx="30605">
                  <c:v>-3.3425299999999998E-2</c:v>
                </c:pt>
                <c:pt idx="30606">
                  <c:v>-1.9017200000000001E-2</c:v>
                </c:pt>
                <c:pt idx="30607">
                  <c:v>-3.09181E-2</c:v>
                </c:pt>
                <c:pt idx="30608">
                  <c:v>-1.53799E-2</c:v>
                </c:pt>
                <c:pt idx="30609">
                  <c:v>-1.7096500000000001E-2</c:v>
                </c:pt>
                <c:pt idx="30610">
                  <c:v>-2.8540599999999999E-2</c:v>
                </c:pt>
                <c:pt idx="30611">
                  <c:v>-1.5983600000000001E-3</c:v>
                </c:pt>
                <c:pt idx="30612">
                  <c:v>-1.60036E-2</c:v>
                </c:pt>
                <c:pt idx="30613">
                  <c:v>-1.2859300000000001E-2</c:v>
                </c:pt>
                <c:pt idx="30614">
                  <c:v>-2.6660900000000001E-2</c:v>
                </c:pt>
                <c:pt idx="30615">
                  <c:v>-3.81699E-2</c:v>
                </c:pt>
                <c:pt idx="30616">
                  <c:v>-2.4253799999999999E-2</c:v>
                </c:pt>
                <c:pt idx="30617">
                  <c:v>-2.9404599999999999E-2</c:v>
                </c:pt>
                <c:pt idx="30618">
                  <c:v>-3.0996300000000001E-2</c:v>
                </c:pt>
                <c:pt idx="30619">
                  <c:v>-4.4015899999999997E-2</c:v>
                </c:pt>
                <c:pt idx="30620">
                  <c:v>-3.13282E-2</c:v>
                </c:pt>
                <c:pt idx="30621">
                  <c:v>-2.5252299999999998E-2</c:v>
                </c:pt>
                <c:pt idx="30622">
                  <c:v>-3.4663199999999998E-2</c:v>
                </c:pt>
                <c:pt idx="30623">
                  <c:v>-3.0096100000000001E-2</c:v>
                </c:pt>
                <c:pt idx="30624">
                  <c:v>-4.0973700000000002E-2</c:v>
                </c:pt>
                <c:pt idx="30625">
                  <c:v>-4.0878299999999999E-2</c:v>
                </c:pt>
                <c:pt idx="30626">
                  <c:v>-3.70493E-2</c:v>
                </c:pt>
                <c:pt idx="30627">
                  <c:v>-2.9422799999999999E-2</c:v>
                </c:pt>
                <c:pt idx="30628">
                  <c:v>-4.2724600000000001E-2</c:v>
                </c:pt>
                <c:pt idx="30629">
                  <c:v>-2.13566E-2</c:v>
                </c:pt>
                <c:pt idx="30630">
                  <c:v>-1.44472E-2</c:v>
                </c:pt>
                <c:pt idx="30631">
                  <c:v>-2.52981E-2</c:v>
                </c:pt>
                <c:pt idx="30632">
                  <c:v>-2.1484400000000001E-2</c:v>
                </c:pt>
                <c:pt idx="30633">
                  <c:v>-1.1610000000000001E-2</c:v>
                </c:pt>
                <c:pt idx="30634">
                  <c:v>-4.6071999999999997E-3</c:v>
                </c:pt>
                <c:pt idx="30635">
                  <c:v>-2.4163199999999999E-2</c:v>
                </c:pt>
                <c:pt idx="30636">
                  <c:v>-3.69682E-2</c:v>
                </c:pt>
                <c:pt idx="30637">
                  <c:v>-1.6980200000000001E-2</c:v>
                </c:pt>
                <c:pt idx="30638">
                  <c:v>-2.2020299999999998E-3</c:v>
                </c:pt>
                <c:pt idx="30639">
                  <c:v>-1.76201E-2</c:v>
                </c:pt>
                <c:pt idx="30640">
                  <c:v>-2.0624199999999999E-2</c:v>
                </c:pt>
                <c:pt idx="30641">
                  <c:v>-2.9617299999999999E-2</c:v>
                </c:pt>
                <c:pt idx="30642">
                  <c:v>-2.5311500000000001E-2</c:v>
                </c:pt>
                <c:pt idx="30643">
                  <c:v>-4.4175100000000002E-2</c:v>
                </c:pt>
                <c:pt idx="30644">
                  <c:v>-2.5532699999999998E-2</c:v>
                </c:pt>
                <c:pt idx="30645">
                  <c:v>-3.57246E-3</c:v>
                </c:pt>
                <c:pt idx="30646">
                  <c:v>-3.2576599999999997E-2</c:v>
                </c:pt>
                <c:pt idx="30647">
                  <c:v>-4.0000899999999999E-2</c:v>
                </c:pt>
                <c:pt idx="30648">
                  <c:v>-5.0929099999999998E-2</c:v>
                </c:pt>
                <c:pt idx="30649">
                  <c:v>-4.5177500000000002E-2</c:v>
                </c:pt>
                <c:pt idx="30650">
                  <c:v>-2.8467200000000002E-2</c:v>
                </c:pt>
                <c:pt idx="30651">
                  <c:v>-3.2117800000000002E-2</c:v>
                </c:pt>
                <c:pt idx="30652">
                  <c:v>-2.2103299999999999E-2</c:v>
                </c:pt>
                <c:pt idx="30653">
                  <c:v>-4.0960299999999998E-2</c:v>
                </c:pt>
                <c:pt idx="30654">
                  <c:v>-3.3757200000000001E-2</c:v>
                </c:pt>
                <c:pt idx="30655">
                  <c:v>-4.1429500000000001E-2</c:v>
                </c:pt>
                <c:pt idx="30656">
                  <c:v>-1.6197199999999998E-2</c:v>
                </c:pt>
                <c:pt idx="30657">
                  <c:v>-2.23894E-2</c:v>
                </c:pt>
                <c:pt idx="30658">
                  <c:v>-4.4708299999999999E-2</c:v>
                </c:pt>
                <c:pt idx="30659">
                  <c:v>-3.8408299999999999E-2</c:v>
                </c:pt>
                <c:pt idx="30660">
                  <c:v>-1.7094600000000001E-2</c:v>
                </c:pt>
                <c:pt idx="30661">
                  <c:v>-8.7032299999999993E-3</c:v>
                </c:pt>
                <c:pt idx="30662">
                  <c:v>-2.6028599999999999E-2</c:v>
                </c:pt>
                <c:pt idx="30663">
                  <c:v>-2.6598900000000002E-2</c:v>
                </c:pt>
                <c:pt idx="30664">
                  <c:v>-4.34914E-2</c:v>
                </c:pt>
                <c:pt idx="30665">
                  <c:v>-1.6916299999999999E-2</c:v>
                </c:pt>
                <c:pt idx="30666">
                  <c:v>-1.6409900000000002E-2</c:v>
                </c:pt>
                <c:pt idx="30667">
                  <c:v>-3.1056400000000001E-2</c:v>
                </c:pt>
                <c:pt idx="30668">
                  <c:v>-3.2915100000000003E-2</c:v>
                </c:pt>
                <c:pt idx="30669">
                  <c:v>-2.1685599999999999E-2</c:v>
                </c:pt>
                <c:pt idx="30670">
                  <c:v>-4.98667E-2</c:v>
                </c:pt>
                <c:pt idx="30671">
                  <c:v>-5.0226199999999999E-2</c:v>
                </c:pt>
                <c:pt idx="30672">
                  <c:v>-2.8432800000000001E-2</c:v>
                </c:pt>
                <c:pt idx="30673">
                  <c:v>-1.439E-2</c:v>
                </c:pt>
                <c:pt idx="30674">
                  <c:v>-4.2986900000000001E-2</c:v>
                </c:pt>
                <c:pt idx="30675">
                  <c:v>-4.17089E-2</c:v>
                </c:pt>
                <c:pt idx="30676">
                  <c:v>-3.7991499999999997E-2</c:v>
                </c:pt>
                <c:pt idx="30677">
                  <c:v>-3.0445099999999999E-2</c:v>
                </c:pt>
                <c:pt idx="30678">
                  <c:v>-1.9121200000000001E-2</c:v>
                </c:pt>
                <c:pt idx="30679">
                  <c:v>-2.3810399999999999E-2</c:v>
                </c:pt>
                <c:pt idx="30680">
                  <c:v>-2.6599899999999999E-2</c:v>
                </c:pt>
                <c:pt idx="30681">
                  <c:v>-3.0052200000000001E-2</c:v>
                </c:pt>
                <c:pt idx="30682">
                  <c:v>-2.4062199999999999E-2</c:v>
                </c:pt>
                <c:pt idx="30683">
                  <c:v>-3.7455599999999999E-2</c:v>
                </c:pt>
                <c:pt idx="30684">
                  <c:v>-1.8773100000000001E-2</c:v>
                </c:pt>
                <c:pt idx="30685">
                  <c:v>-2.7219799999999999E-2</c:v>
                </c:pt>
                <c:pt idx="30686">
                  <c:v>-3.4869200000000003E-2</c:v>
                </c:pt>
                <c:pt idx="30687">
                  <c:v>-2.1246000000000001E-2</c:v>
                </c:pt>
                <c:pt idx="30688">
                  <c:v>-2.11077E-2</c:v>
                </c:pt>
                <c:pt idx="30689">
                  <c:v>-3.1155599999999999E-2</c:v>
                </c:pt>
                <c:pt idx="30690">
                  <c:v>-3.77884E-2</c:v>
                </c:pt>
                <c:pt idx="30691">
                  <c:v>-2.4158499999999999E-2</c:v>
                </c:pt>
                <c:pt idx="30692">
                  <c:v>-1.78461E-2</c:v>
                </c:pt>
                <c:pt idx="30693">
                  <c:v>-3.4963599999999997E-2</c:v>
                </c:pt>
                <c:pt idx="30694">
                  <c:v>-3.4637500000000002E-2</c:v>
                </c:pt>
                <c:pt idx="30695">
                  <c:v>-2.9546699999999999E-2</c:v>
                </c:pt>
                <c:pt idx="30696">
                  <c:v>-2.3042699999999999E-2</c:v>
                </c:pt>
                <c:pt idx="30697">
                  <c:v>-2.5876E-2</c:v>
                </c:pt>
                <c:pt idx="30698">
                  <c:v>-3.85466E-2</c:v>
                </c:pt>
                <c:pt idx="30699">
                  <c:v>-4.4391600000000003E-2</c:v>
                </c:pt>
                <c:pt idx="30700">
                  <c:v>-3.4483E-2</c:v>
                </c:pt>
                <c:pt idx="30701">
                  <c:v>-1.8537499999999998E-2</c:v>
                </c:pt>
                <c:pt idx="30702">
                  <c:v>-2.3169499999999999E-2</c:v>
                </c:pt>
                <c:pt idx="30703">
                  <c:v>-2.13537E-2</c:v>
                </c:pt>
                <c:pt idx="30704">
                  <c:v>-3.0712099999999999E-2</c:v>
                </c:pt>
                <c:pt idx="30705">
                  <c:v>-2.5307699999999999E-2</c:v>
                </c:pt>
                <c:pt idx="30706">
                  <c:v>-2.77004E-2</c:v>
                </c:pt>
                <c:pt idx="30707">
                  <c:v>-2.95115E-2</c:v>
                </c:pt>
                <c:pt idx="30708">
                  <c:v>-2.2214899999999999E-2</c:v>
                </c:pt>
                <c:pt idx="30709">
                  <c:v>-3.3072499999999998E-2</c:v>
                </c:pt>
                <c:pt idx="30710">
                  <c:v>-4.8897700000000002E-2</c:v>
                </c:pt>
                <c:pt idx="30711">
                  <c:v>-5.0048799999999997E-2</c:v>
                </c:pt>
                <c:pt idx="30712">
                  <c:v>-2.8598800000000001E-2</c:v>
                </c:pt>
                <c:pt idx="30713">
                  <c:v>-2.0173099999999999E-2</c:v>
                </c:pt>
                <c:pt idx="30714">
                  <c:v>-2.90966E-2</c:v>
                </c:pt>
                <c:pt idx="30715">
                  <c:v>-4.5740099999999999E-2</c:v>
                </c:pt>
                <c:pt idx="30716">
                  <c:v>-2.1448100000000001E-2</c:v>
                </c:pt>
                <c:pt idx="30717">
                  <c:v>-1.68028E-2</c:v>
                </c:pt>
                <c:pt idx="30718">
                  <c:v>-1.8744500000000001E-2</c:v>
                </c:pt>
                <c:pt idx="30719">
                  <c:v>-4.4236200000000003E-2</c:v>
                </c:pt>
                <c:pt idx="30720">
                  <c:v>-3.17249E-2</c:v>
                </c:pt>
                <c:pt idx="30721">
                  <c:v>-1.6803700000000001E-2</c:v>
                </c:pt>
                <c:pt idx="30722">
                  <c:v>-2.57568E-2</c:v>
                </c:pt>
                <c:pt idx="30723">
                  <c:v>-2.8645500000000001E-2</c:v>
                </c:pt>
                <c:pt idx="30724">
                  <c:v>-2.6017200000000001E-2</c:v>
                </c:pt>
                <c:pt idx="30725">
                  <c:v>-1.4700899999999999E-2</c:v>
                </c:pt>
                <c:pt idx="30726">
                  <c:v>-2.9035600000000002E-2</c:v>
                </c:pt>
                <c:pt idx="30727">
                  <c:v>-4.9236299999999997E-2</c:v>
                </c:pt>
                <c:pt idx="30728">
                  <c:v>-3.2388699999999999E-2</c:v>
                </c:pt>
                <c:pt idx="30729">
                  <c:v>-2.2361800000000001E-2</c:v>
                </c:pt>
                <c:pt idx="30730">
                  <c:v>-2.3055099999999999E-2</c:v>
                </c:pt>
                <c:pt idx="30731">
                  <c:v>-2.3955299999999999E-2</c:v>
                </c:pt>
                <c:pt idx="30732">
                  <c:v>-3.5466200000000003E-2</c:v>
                </c:pt>
                <c:pt idx="30733">
                  <c:v>-1.8508E-2</c:v>
                </c:pt>
                <c:pt idx="30734">
                  <c:v>-2.6909800000000001E-2</c:v>
                </c:pt>
                <c:pt idx="30735">
                  <c:v>-3.7141800000000003E-2</c:v>
                </c:pt>
                <c:pt idx="30736">
                  <c:v>-2.44131E-2</c:v>
                </c:pt>
                <c:pt idx="30737">
                  <c:v>-3.0690200000000001E-2</c:v>
                </c:pt>
                <c:pt idx="30738">
                  <c:v>-9.1457399999999994E-3</c:v>
                </c:pt>
                <c:pt idx="30739">
                  <c:v>-2.93665E-2</c:v>
                </c:pt>
                <c:pt idx="30740">
                  <c:v>-4.0292700000000001E-2</c:v>
                </c:pt>
                <c:pt idx="30741">
                  <c:v>-2.0692800000000001E-2</c:v>
                </c:pt>
                <c:pt idx="30742">
                  <c:v>-1.40781E-2</c:v>
                </c:pt>
                <c:pt idx="30743">
                  <c:v>-3.4847299999999998E-2</c:v>
                </c:pt>
                <c:pt idx="30744">
                  <c:v>-4.1847200000000001E-2</c:v>
                </c:pt>
                <c:pt idx="30745">
                  <c:v>-2.89879E-2</c:v>
                </c:pt>
                <c:pt idx="30746">
                  <c:v>-1.75009E-2</c:v>
                </c:pt>
                <c:pt idx="30747">
                  <c:v>-2.5955200000000001E-2</c:v>
                </c:pt>
                <c:pt idx="30748">
                  <c:v>-2.4066000000000001E-2</c:v>
                </c:pt>
                <c:pt idx="30749">
                  <c:v>-2.2215800000000001E-2</c:v>
                </c:pt>
                <c:pt idx="30750">
                  <c:v>-2.316E-2</c:v>
                </c:pt>
                <c:pt idx="30751">
                  <c:v>-2.9580100000000002E-2</c:v>
                </c:pt>
                <c:pt idx="30752">
                  <c:v>-1.6951600000000001E-2</c:v>
                </c:pt>
                <c:pt idx="30753">
                  <c:v>-2.2261599999999999E-2</c:v>
                </c:pt>
                <c:pt idx="30754">
                  <c:v>-2.18449E-2</c:v>
                </c:pt>
                <c:pt idx="30755">
                  <c:v>-1.5864400000000001E-2</c:v>
                </c:pt>
                <c:pt idx="30756">
                  <c:v>-2.8283099999999999E-2</c:v>
                </c:pt>
                <c:pt idx="30757">
                  <c:v>-2.9798499999999999E-2</c:v>
                </c:pt>
                <c:pt idx="30758">
                  <c:v>-9.3440999999999993E-3</c:v>
                </c:pt>
                <c:pt idx="30759">
                  <c:v>-1.06239E-2</c:v>
                </c:pt>
                <c:pt idx="30760">
                  <c:v>-1.9170800000000002E-2</c:v>
                </c:pt>
                <c:pt idx="30761">
                  <c:v>-2.47526E-2</c:v>
                </c:pt>
                <c:pt idx="30762">
                  <c:v>-2.20938E-2</c:v>
                </c:pt>
                <c:pt idx="30763">
                  <c:v>-3.2607999999999998E-2</c:v>
                </c:pt>
                <c:pt idx="30764">
                  <c:v>-1.4096300000000001E-2</c:v>
                </c:pt>
                <c:pt idx="30765">
                  <c:v>-1.2375799999999999E-2</c:v>
                </c:pt>
                <c:pt idx="30766">
                  <c:v>-3.0906699999999999E-2</c:v>
                </c:pt>
                <c:pt idx="30767">
                  <c:v>-3.4792900000000002E-2</c:v>
                </c:pt>
                <c:pt idx="30768">
                  <c:v>-1.88866E-2</c:v>
                </c:pt>
                <c:pt idx="30769">
                  <c:v>-9.4222999999999996E-4</c:v>
                </c:pt>
                <c:pt idx="30770">
                  <c:v>-3.22647E-2</c:v>
                </c:pt>
                <c:pt idx="30771">
                  <c:v>-2.07157E-2</c:v>
                </c:pt>
                <c:pt idx="30772">
                  <c:v>-2.3752200000000001E-2</c:v>
                </c:pt>
                <c:pt idx="30773">
                  <c:v>-1.1378299999999999E-2</c:v>
                </c:pt>
                <c:pt idx="30774">
                  <c:v>-2.2413300000000001E-2</c:v>
                </c:pt>
                <c:pt idx="30775">
                  <c:v>-1.10884E-2</c:v>
                </c:pt>
                <c:pt idx="30776">
                  <c:v>-1.8423999999999999E-2</c:v>
                </c:pt>
                <c:pt idx="30777">
                  <c:v>-1.1344E-2</c:v>
                </c:pt>
                <c:pt idx="30778">
                  <c:v>-2.9995899999999999E-2</c:v>
                </c:pt>
                <c:pt idx="30779">
                  <c:v>-2.97089E-2</c:v>
                </c:pt>
                <c:pt idx="30780">
                  <c:v>-2.7428600000000001E-2</c:v>
                </c:pt>
                <c:pt idx="30781">
                  <c:v>-2.9063200000000001E-2</c:v>
                </c:pt>
                <c:pt idx="30782">
                  <c:v>-2.9180500000000002E-2</c:v>
                </c:pt>
                <c:pt idx="30783">
                  <c:v>-2.6866000000000001E-2</c:v>
                </c:pt>
                <c:pt idx="30784">
                  <c:v>-2.93455E-2</c:v>
                </c:pt>
                <c:pt idx="30785">
                  <c:v>-5.0992999999999997E-2</c:v>
                </c:pt>
                <c:pt idx="30786">
                  <c:v>-3.1511299999999999E-2</c:v>
                </c:pt>
                <c:pt idx="30787">
                  <c:v>-2.8710400000000001E-2</c:v>
                </c:pt>
                <c:pt idx="30788">
                  <c:v>-2.3036000000000001E-2</c:v>
                </c:pt>
                <c:pt idx="30789">
                  <c:v>-3.0036E-2</c:v>
                </c:pt>
                <c:pt idx="30790">
                  <c:v>-1.2291E-2</c:v>
                </c:pt>
                <c:pt idx="30791">
                  <c:v>-2.5978999999999999E-2</c:v>
                </c:pt>
                <c:pt idx="30792">
                  <c:v>-1.75686E-2</c:v>
                </c:pt>
                <c:pt idx="30793">
                  <c:v>-1.3290400000000001E-2</c:v>
                </c:pt>
                <c:pt idx="30794">
                  <c:v>-1.0659200000000001E-2</c:v>
                </c:pt>
                <c:pt idx="30795" formatCode="0.00E+00">
                  <c:v>-7.2641399999999997E-3</c:v>
                </c:pt>
                <c:pt idx="30796">
                  <c:v>-3.6905300000000002E-2</c:v>
                </c:pt>
                <c:pt idx="30797">
                  <c:v>-1.43204E-2</c:v>
                </c:pt>
                <c:pt idx="30798">
                  <c:v>-1.7572399999999998E-2</c:v>
                </c:pt>
                <c:pt idx="30799">
                  <c:v>-2.8038E-3</c:v>
                </c:pt>
                <c:pt idx="30800">
                  <c:v>-1.7356899999999999E-4</c:v>
                </c:pt>
                <c:pt idx="30801">
                  <c:v>-9.9277500000000008E-3</c:v>
                </c:pt>
                <c:pt idx="30802">
                  <c:v>3.9987599999999996E-3</c:v>
                </c:pt>
                <c:pt idx="30803">
                  <c:v>-1.5828100000000001E-2</c:v>
                </c:pt>
                <c:pt idx="30804">
                  <c:v>-1.6918199999999999E-3</c:v>
                </c:pt>
                <c:pt idx="30805">
                  <c:v>1.0263400000000001E-2</c:v>
                </c:pt>
                <c:pt idx="30806">
                  <c:v>-2.7294200000000002E-3</c:v>
                </c:pt>
                <c:pt idx="30807">
                  <c:v>-8.8863399999999995E-3</c:v>
                </c:pt>
                <c:pt idx="30808">
                  <c:v>-3.4059499999999999E-2</c:v>
                </c:pt>
                <c:pt idx="30809">
                  <c:v>2.6950799999999999E-3</c:v>
                </c:pt>
                <c:pt idx="30810">
                  <c:v>6.0749100000000004E-4</c:v>
                </c:pt>
                <c:pt idx="30811">
                  <c:v>-1.9096399999999999E-2</c:v>
                </c:pt>
                <c:pt idx="30812">
                  <c:v>-1.6830399999999999E-2</c:v>
                </c:pt>
                <c:pt idx="30813">
                  <c:v>-3.0174300000000002E-3</c:v>
                </c:pt>
                <c:pt idx="30814">
                  <c:v>-3.3741000000000001E-3</c:v>
                </c:pt>
                <c:pt idx="30815">
                  <c:v>-2.67315E-3</c:v>
                </c:pt>
                <c:pt idx="30816">
                  <c:v>-1.06335E-3</c:v>
                </c:pt>
                <c:pt idx="30817" formatCode="0.00E+00">
                  <c:v>-6.1988800000000005E-5</c:v>
                </c:pt>
                <c:pt idx="30818">
                  <c:v>1.2282400000000001E-2</c:v>
                </c:pt>
                <c:pt idx="30819">
                  <c:v>-4.4708300000000003E-3</c:v>
                </c:pt>
                <c:pt idx="30820">
                  <c:v>-4.5604699999999996E-3</c:v>
                </c:pt>
                <c:pt idx="30821">
                  <c:v>1.13258E-2</c:v>
                </c:pt>
                <c:pt idx="30822">
                  <c:v>1.71766E-2</c:v>
                </c:pt>
                <c:pt idx="30823">
                  <c:v>-3.1089799999999999E-3</c:v>
                </c:pt>
                <c:pt idx="30824">
                  <c:v>-2.6359600000000001E-3</c:v>
                </c:pt>
                <c:pt idx="30825">
                  <c:v>7.9155000000000002E-4</c:v>
                </c:pt>
                <c:pt idx="30826">
                  <c:v>4.3840399999999996E-3</c:v>
                </c:pt>
                <c:pt idx="30827">
                  <c:v>-7.2545999999999999E-3</c:v>
                </c:pt>
                <c:pt idx="30828">
                  <c:v>-2.3298300000000002E-3</c:v>
                </c:pt>
                <c:pt idx="30829">
                  <c:v>-6.99711E-3</c:v>
                </c:pt>
                <c:pt idx="30830">
                  <c:v>6.3371699999999996E-3</c:v>
                </c:pt>
                <c:pt idx="30831">
                  <c:v>-2.3145700000000002E-3</c:v>
                </c:pt>
                <c:pt idx="30832">
                  <c:v>-8.4419300000000003E-3</c:v>
                </c:pt>
                <c:pt idx="30833">
                  <c:v>-1.75009E-2</c:v>
                </c:pt>
                <c:pt idx="30834">
                  <c:v>-3.76034E-3</c:v>
                </c:pt>
                <c:pt idx="30835">
                  <c:v>-5.3215000000000001E-4</c:v>
                </c:pt>
                <c:pt idx="30836">
                  <c:v>6.1769499999999996E-3</c:v>
                </c:pt>
                <c:pt idx="30837">
                  <c:v>-2.55604E-2</c:v>
                </c:pt>
                <c:pt idx="30838">
                  <c:v>-3.0024499999999999E-2</c:v>
                </c:pt>
                <c:pt idx="30839">
                  <c:v>-2.51198E-3</c:v>
                </c:pt>
                <c:pt idx="30840">
                  <c:v>-3.0546200000000001E-3</c:v>
                </c:pt>
                <c:pt idx="30841">
                  <c:v>5.0029799999999998E-3</c:v>
                </c:pt>
                <c:pt idx="30842">
                  <c:v>-7.7056900000000003E-4</c:v>
                </c:pt>
                <c:pt idx="30843">
                  <c:v>7.9822499999999995E-4</c:v>
                </c:pt>
                <c:pt idx="30844">
                  <c:v>-1.6093300000000001E-2</c:v>
                </c:pt>
                <c:pt idx="30845">
                  <c:v>-6.9875700000000002E-3</c:v>
                </c:pt>
                <c:pt idx="30846">
                  <c:v>-4.2533900000000001E-3</c:v>
                </c:pt>
                <c:pt idx="30847">
                  <c:v>-3.8528400000000002E-3</c:v>
                </c:pt>
                <c:pt idx="30848">
                  <c:v>-1.65176E-2</c:v>
                </c:pt>
                <c:pt idx="30849">
                  <c:v>-3.7879900000000002E-3</c:v>
                </c:pt>
                <c:pt idx="30850">
                  <c:v>-1.31302E-2</c:v>
                </c:pt>
                <c:pt idx="30851">
                  <c:v>-2.6825000000000002E-2</c:v>
                </c:pt>
                <c:pt idx="30852">
                  <c:v>-2.5667200000000001E-2</c:v>
                </c:pt>
                <c:pt idx="30853">
                  <c:v>-1.4118199999999999E-2</c:v>
                </c:pt>
                <c:pt idx="30854">
                  <c:v>-2.0896000000000001E-2</c:v>
                </c:pt>
                <c:pt idx="30855">
                  <c:v>-1.89905E-2</c:v>
                </c:pt>
                <c:pt idx="30856">
                  <c:v>-7.9479200000000007E-3</c:v>
                </c:pt>
                <c:pt idx="30857">
                  <c:v>-5.2909899999999998E-3</c:v>
                </c:pt>
                <c:pt idx="30858">
                  <c:v>-2.3064600000000001E-2</c:v>
                </c:pt>
                <c:pt idx="30859">
                  <c:v>-9.5443699999999999E-3</c:v>
                </c:pt>
                <c:pt idx="30860">
                  <c:v>2.5014899999999999E-3</c:v>
                </c:pt>
                <c:pt idx="30861">
                  <c:v>-8.6421999999999992E-3</c:v>
                </c:pt>
                <c:pt idx="30862">
                  <c:v>-1.0432200000000001E-2</c:v>
                </c:pt>
                <c:pt idx="30863">
                  <c:v>-5.1746400000000003E-3</c:v>
                </c:pt>
                <c:pt idx="30864">
                  <c:v>-2.4642900000000001E-3</c:v>
                </c:pt>
                <c:pt idx="30865">
                  <c:v>-1.4910700000000001E-2</c:v>
                </c:pt>
                <c:pt idx="30866">
                  <c:v>-1.36194E-2</c:v>
                </c:pt>
                <c:pt idx="30867">
                  <c:v>5.2413900000000003E-3</c:v>
                </c:pt>
                <c:pt idx="30868">
                  <c:v>2.3746499999999999E-3</c:v>
                </c:pt>
                <c:pt idx="30869" formatCode="0.00E+00">
                  <c:v>3.1471299999999998E-5</c:v>
                </c:pt>
                <c:pt idx="30870">
                  <c:v>1.35794E-2</c:v>
                </c:pt>
                <c:pt idx="30871">
                  <c:v>1.5642199999999998E-2</c:v>
                </c:pt>
                <c:pt idx="30872">
                  <c:v>1.8503200000000001E-2</c:v>
                </c:pt>
                <c:pt idx="30873">
                  <c:v>5.7144199999999996E-3</c:v>
                </c:pt>
                <c:pt idx="30874">
                  <c:v>3.2873199999999998E-3</c:v>
                </c:pt>
                <c:pt idx="30875">
                  <c:v>6.1740900000000001E-3</c:v>
                </c:pt>
                <c:pt idx="30876">
                  <c:v>6.2656400000000003E-3</c:v>
                </c:pt>
                <c:pt idx="30877">
                  <c:v>8.3761200000000008E-3</c:v>
                </c:pt>
                <c:pt idx="30878">
                  <c:v>3.9959000000000001E-4</c:v>
                </c:pt>
                <c:pt idx="30879">
                  <c:v>4.9066500000000002E-3</c:v>
                </c:pt>
                <c:pt idx="30880">
                  <c:v>2.6826900000000002E-3</c:v>
                </c:pt>
                <c:pt idx="30881">
                  <c:v>3.6907200000000002E-3</c:v>
                </c:pt>
                <c:pt idx="30882">
                  <c:v>-6.01959E-3</c:v>
                </c:pt>
                <c:pt idx="30883">
                  <c:v>1.77555E-2</c:v>
                </c:pt>
                <c:pt idx="30884">
                  <c:v>4.4202800000000004E-3</c:v>
                </c:pt>
                <c:pt idx="30885">
                  <c:v>1.20888E-2</c:v>
                </c:pt>
                <c:pt idx="30886">
                  <c:v>5.49316E-4</c:v>
                </c:pt>
                <c:pt idx="30887">
                  <c:v>6.5946599999999996E-3</c:v>
                </c:pt>
                <c:pt idx="30888">
                  <c:v>-6.5345799999999999E-3</c:v>
                </c:pt>
                <c:pt idx="30889" formatCode="0.00E+00">
                  <c:v>6.7749000000000004E-3</c:v>
                </c:pt>
                <c:pt idx="30890">
                  <c:v>1.5118599999999999E-2</c:v>
                </c:pt>
                <c:pt idx="30891">
                  <c:v>8.8281599999999998E-3</c:v>
                </c:pt>
                <c:pt idx="30892">
                  <c:v>1.29385E-2</c:v>
                </c:pt>
                <c:pt idx="30893">
                  <c:v>-6.8531E-3</c:v>
                </c:pt>
                <c:pt idx="30894">
                  <c:v>-3.3397700000000002E-3</c:v>
                </c:pt>
                <c:pt idx="30895">
                  <c:v>-1.1158899999999999E-2</c:v>
                </c:pt>
                <c:pt idx="30896">
                  <c:v>5.0039300000000002E-3</c:v>
                </c:pt>
                <c:pt idx="30897">
                  <c:v>8.1644100000000004E-3</c:v>
                </c:pt>
                <c:pt idx="30898">
                  <c:v>1.26324E-2</c:v>
                </c:pt>
                <c:pt idx="30899">
                  <c:v>4.9896200000000002E-3</c:v>
                </c:pt>
                <c:pt idx="30900">
                  <c:v>2.35367E-3</c:v>
                </c:pt>
                <c:pt idx="30901">
                  <c:v>1.17407E-2</c:v>
                </c:pt>
                <c:pt idx="30902">
                  <c:v>1.00613E-2</c:v>
                </c:pt>
                <c:pt idx="30903">
                  <c:v>4.5652399999999999E-3</c:v>
                </c:pt>
                <c:pt idx="30904">
                  <c:v>1.4953599999999999E-2</c:v>
                </c:pt>
                <c:pt idx="30905">
                  <c:v>1.33142E-2</c:v>
                </c:pt>
                <c:pt idx="30906">
                  <c:v>-1.4924999999999999E-3</c:v>
                </c:pt>
                <c:pt idx="30907">
                  <c:v>1.32008E-2</c:v>
                </c:pt>
                <c:pt idx="30908">
                  <c:v>1.2702E-2</c:v>
                </c:pt>
                <c:pt idx="30909">
                  <c:v>1.7096500000000001E-2</c:v>
                </c:pt>
                <c:pt idx="30910">
                  <c:v>1.1659600000000001E-2</c:v>
                </c:pt>
                <c:pt idx="30911">
                  <c:v>1.3347599999999999E-2</c:v>
                </c:pt>
                <c:pt idx="30912">
                  <c:v>1.371E-2</c:v>
                </c:pt>
                <c:pt idx="30913">
                  <c:v>2.7543999999999999E-2</c:v>
                </c:pt>
                <c:pt idx="30914">
                  <c:v>2.7393299999999999E-2</c:v>
                </c:pt>
                <c:pt idx="30915">
                  <c:v>1.3159799999999999E-2</c:v>
                </c:pt>
                <c:pt idx="30916">
                  <c:v>1.2480700000000001E-2</c:v>
                </c:pt>
                <c:pt idx="30917">
                  <c:v>1.4496800000000001E-2</c:v>
                </c:pt>
                <c:pt idx="30918">
                  <c:v>1.67198E-2</c:v>
                </c:pt>
                <c:pt idx="30919">
                  <c:v>2.4432200000000001E-2</c:v>
                </c:pt>
                <c:pt idx="30920">
                  <c:v>1.4806700000000001E-2</c:v>
                </c:pt>
                <c:pt idx="30921">
                  <c:v>1.54743E-2</c:v>
                </c:pt>
                <c:pt idx="30922">
                  <c:v>1.9876499999999998E-2</c:v>
                </c:pt>
                <c:pt idx="30923">
                  <c:v>6.8445199999999998E-3</c:v>
                </c:pt>
                <c:pt idx="30924">
                  <c:v>1.3816800000000001E-2</c:v>
                </c:pt>
                <c:pt idx="30925">
                  <c:v>2.3407899999999999E-2</c:v>
                </c:pt>
                <c:pt idx="30926">
                  <c:v>2.8177299999999999E-2</c:v>
                </c:pt>
                <c:pt idx="30927">
                  <c:v>2.8667399999999999E-2</c:v>
                </c:pt>
                <c:pt idx="30928">
                  <c:v>2.39096E-2</c:v>
                </c:pt>
                <c:pt idx="30929">
                  <c:v>2.0211199999999999E-2</c:v>
                </c:pt>
                <c:pt idx="30930">
                  <c:v>2.48022E-2</c:v>
                </c:pt>
                <c:pt idx="30931">
                  <c:v>7.8344299999999999E-3</c:v>
                </c:pt>
                <c:pt idx="30932">
                  <c:v>2.2948300000000001E-2</c:v>
                </c:pt>
                <c:pt idx="30933">
                  <c:v>1.00298E-2</c:v>
                </c:pt>
                <c:pt idx="30934">
                  <c:v>1.9032500000000001E-2</c:v>
                </c:pt>
                <c:pt idx="30935">
                  <c:v>1.3193099999999999E-2</c:v>
                </c:pt>
                <c:pt idx="30936">
                  <c:v>1.42069E-2</c:v>
                </c:pt>
                <c:pt idx="30937">
                  <c:v>2.3529999999999999E-2</c:v>
                </c:pt>
                <c:pt idx="30938">
                  <c:v>1.4438599999999999E-2</c:v>
                </c:pt>
                <c:pt idx="30939">
                  <c:v>9.2611299999999994E-3</c:v>
                </c:pt>
                <c:pt idx="30940">
                  <c:v>2.1616E-2</c:v>
                </c:pt>
                <c:pt idx="30941">
                  <c:v>2.6421500000000001E-2</c:v>
                </c:pt>
                <c:pt idx="30942">
                  <c:v>1.73664E-3</c:v>
                </c:pt>
                <c:pt idx="30943">
                  <c:v>2.7156799999999998E-2</c:v>
                </c:pt>
                <c:pt idx="30944">
                  <c:v>2.4383499999999999E-2</c:v>
                </c:pt>
                <c:pt idx="30945">
                  <c:v>1.2696300000000001E-2</c:v>
                </c:pt>
                <c:pt idx="30946">
                  <c:v>2.3791300000000001E-2</c:v>
                </c:pt>
                <c:pt idx="30947">
                  <c:v>1.76907E-2</c:v>
                </c:pt>
                <c:pt idx="30948">
                  <c:v>2.0414399999999999E-2</c:v>
                </c:pt>
                <c:pt idx="30949">
                  <c:v>7.8163099999999999E-3</c:v>
                </c:pt>
                <c:pt idx="30950">
                  <c:v>1.17798E-2</c:v>
                </c:pt>
                <c:pt idx="30951">
                  <c:v>1.25475E-2</c:v>
                </c:pt>
                <c:pt idx="30952">
                  <c:v>1.80073E-2</c:v>
                </c:pt>
                <c:pt idx="30953">
                  <c:v>2.069E-2</c:v>
                </c:pt>
                <c:pt idx="30954">
                  <c:v>1.3003300000000001E-2</c:v>
                </c:pt>
                <c:pt idx="30955">
                  <c:v>5.9099199999999999E-3</c:v>
                </c:pt>
                <c:pt idx="30956">
                  <c:v>1.3282800000000001E-2</c:v>
                </c:pt>
                <c:pt idx="30957">
                  <c:v>1.2616199999999999E-2</c:v>
                </c:pt>
                <c:pt idx="30958">
                  <c:v>1.7736399999999999E-2</c:v>
                </c:pt>
                <c:pt idx="30959">
                  <c:v>2.0294200000000001E-3</c:v>
                </c:pt>
                <c:pt idx="30960">
                  <c:v>8.5830699999999999E-3</c:v>
                </c:pt>
                <c:pt idx="30961">
                  <c:v>4.5442599999999996E-3</c:v>
                </c:pt>
                <c:pt idx="30962">
                  <c:v>-9.27067E-3</c:v>
                </c:pt>
                <c:pt idx="30963">
                  <c:v>-4.5118299999999997E-3</c:v>
                </c:pt>
                <c:pt idx="30964">
                  <c:v>1.5049E-3</c:v>
                </c:pt>
                <c:pt idx="30965">
                  <c:v>2.0354299999999999E-2</c:v>
                </c:pt>
                <c:pt idx="30966">
                  <c:v>1.2373E-2</c:v>
                </c:pt>
                <c:pt idx="30967">
                  <c:v>3.0508000000000002E-3</c:v>
                </c:pt>
                <c:pt idx="30968">
                  <c:v>1.7023100000000001E-3</c:v>
                </c:pt>
                <c:pt idx="30969">
                  <c:v>1.04847E-2</c:v>
                </c:pt>
                <c:pt idx="30970">
                  <c:v>9.6511800000000005E-3</c:v>
                </c:pt>
                <c:pt idx="30971">
                  <c:v>3.8642899999999998E-3</c:v>
                </c:pt>
                <c:pt idx="30972">
                  <c:v>-5.4264099999999996E-4</c:v>
                </c:pt>
                <c:pt idx="30973">
                  <c:v>6.5832099999999999E-3</c:v>
                </c:pt>
                <c:pt idx="30974">
                  <c:v>1.41554E-2</c:v>
                </c:pt>
                <c:pt idx="30975">
                  <c:v>3.2444000000000001E-3</c:v>
                </c:pt>
                <c:pt idx="30976">
                  <c:v>-4.7988900000000001E-3</c:v>
                </c:pt>
                <c:pt idx="30977">
                  <c:v>2.2701300000000001E-2</c:v>
                </c:pt>
                <c:pt idx="30978">
                  <c:v>1.36633E-2</c:v>
                </c:pt>
                <c:pt idx="30979">
                  <c:v>1.3103500000000001E-3</c:v>
                </c:pt>
                <c:pt idx="30980">
                  <c:v>2.91252E-3</c:v>
                </c:pt>
                <c:pt idx="30981">
                  <c:v>1.5690800000000001E-2</c:v>
                </c:pt>
                <c:pt idx="30982">
                  <c:v>2.62756E-2</c:v>
                </c:pt>
                <c:pt idx="30983">
                  <c:v>9.5291100000000004E-3</c:v>
                </c:pt>
                <c:pt idx="30984">
                  <c:v>2.1883E-2</c:v>
                </c:pt>
                <c:pt idx="30985">
                  <c:v>1.79939E-2</c:v>
                </c:pt>
                <c:pt idx="30986">
                  <c:v>1.5651700000000001E-2</c:v>
                </c:pt>
                <c:pt idx="30987">
                  <c:v>1.6054200000000001E-2</c:v>
                </c:pt>
                <c:pt idx="30988">
                  <c:v>2.9855699999999999E-2</c:v>
                </c:pt>
                <c:pt idx="30989">
                  <c:v>2.1474799999999999E-2</c:v>
                </c:pt>
                <c:pt idx="30990">
                  <c:v>1.6599699999999998E-2</c:v>
                </c:pt>
                <c:pt idx="30991">
                  <c:v>4.00162E-3</c:v>
                </c:pt>
                <c:pt idx="30992">
                  <c:v>1.4619800000000001E-2</c:v>
                </c:pt>
                <c:pt idx="30993">
                  <c:v>1.10188E-2</c:v>
                </c:pt>
                <c:pt idx="30994">
                  <c:v>1.1755E-2</c:v>
                </c:pt>
                <c:pt idx="30995">
                  <c:v>2.95115E-2</c:v>
                </c:pt>
                <c:pt idx="30996">
                  <c:v>1.0045999999999999E-2</c:v>
                </c:pt>
                <c:pt idx="30997">
                  <c:v>2.62318E-2</c:v>
                </c:pt>
                <c:pt idx="30998">
                  <c:v>1.0322599999999999E-2</c:v>
                </c:pt>
                <c:pt idx="30999">
                  <c:v>5.6743600000000005E-4</c:v>
                </c:pt>
                <c:pt idx="31000">
                  <c:v>6.08444E-3</c:v>
                </c:pt>
                <c:pt idx="31001">
                  <c:v>2.6362400000000001E-2</c:v>
                </c:pt>
                <c:pt idx="31002">
                  <c:v>1.38359E-2</c:v>
                </c:pt>
                <c:pt idx="31003">
                  <c:v>8.3999599999999997E-3</c:v>
                </c:pt>
                <c:pt idx="31004">
                  <c:v>2.64788E-2</c:v>
                </c:pt>
                <c:pt idx="31005">
                  <c:v>-4.2200099999999997E-3</c:v>
                </c:pt>
                <c:pt idx="31006">
                  <c:v>2.0058599999999999E-2</c:v>
                </c:pt>
                <c:pt idx="31007">
                  <c:v>3.2773999999999998E-2</c:v>
                </c:pt>
                <c:pt idx="31008">
                  <c:v>1.8532799999999999E-2</c:v>
                </c:pt>
                <c:pt idx="31009">
                  <c:v>2.1804799999999999E-2</c:v>
                </c:pt>
                <c:pt idx="31010">
                  <c:v>2.9284500000000002E-2</c:v>
                </c:pt>
                <c:pt idx="31011">
                  <c:v>2.9689799999999999E-2</c:v>
                </c:pt>
                <c:pt idx="31012">
                  <c:v>2.5317200000000002E-2</c:v>
                </c:pt>
                <c:pt idx="31013">
                  <c:v>1.8487900000000002E-2</c:v>
                </c:pt>
                <c:pt idx="31014">
                  <c:v>2.2383699999999999E-2</c:v>
                </c:pt>
                <c:pt idx="31015">
                  <c:v>1.5349399999999999E-2</c:v>
                </c:pt>
                <c:pt idx="31016">
                  <c:v>2.6586499999999999E-2</c:v>
                </c:pt>
                <c:pt idx="31017">
                  <c:v>2.15149E-2</c:v>
                </c:pt>
                <c:pt idx="31018">
                  <c:v>2.6488299999999999E-2</c:v>
                </c:pt>
                <c:pt idx="31019">
                  <c:v>3.6792800000000001E-2</c:v>
                </c:pt>
                <c:pt idx="31020">
                  <c:v>2.8789499999999999E-2</c:v>
                </c:pt>
                <c:pt idx="31021">
                  <c:v>4.11329E-2</c:v>
                </c:pt>
                <c:pt idx="31022">
                  <c:v>3.3566499999999999E-2</c:v>
                </c:pt>
                <c:pt idx="31023">
                  <c:v>4.5891800000000003E-2</c:v>
                </c:pt>
                <c:pt idx="31024">
                  <c:v>1.5176800000000001E-2</c:v>
                </c:pt>
                <c:pt idx="31025">
                  <c:v>2.9941599999999999E-2</c:v>
                </c:pt>
                <c:pt idx="31026">
                  <c:v>4.1513399999999999E-2</c:v>
                </c:pt>
                <c:pt idx="31027">
                  <c:v>3.6243400000000002E-2</c:v>
                </c:pt>
                <c:pt idx="31028">
                  <c:v>1.6026499999999999E-2</c:v>
                </c:pt>
                <c:pt idx="31029">
                  <c:v>2.5530799999999999E-2</c:v>
                </c:pt>
                <c:pt idx="31030">
                  <c:v>2.9649700000000001E-2</c:v>
                </c:pt>
                <c:pt idx="31031">
                  <c:v>1.38435E-2</c:v>
                </c:pt>
                <c:pt idx="31032">
                  <c:v>5.1708199999999996E-3</c:v>
                </c:pt>
                <c:pt idx="31033">
                  <c:v>2.21329E-2</c:v>
                </c:pt>
                <c:pt idx="31034">
                  <c:v>3.1905200000000002E-2</c:v>
                </c:pt>
                <c:pt idx="31035">
                  <c:v>1.60742E-2</c:v>
                </c:pt>
                <c:pt idx="31036">
                  <c:v>1.75371E-2</c:v>
                </c:pt>
                <c:pt idx="31037">
                  <c:v>4.3659199999999997E-3</c:v>
                </c:pt>
                <c:pt idx="31038">
                  <c:v>-2.28882E-3</c:v>
                </c:pt>
                <c:pt idx="31039">
                  <c:v>1.0416999999999999E-2</c:v>
                </c:pt>
                <c:pt idx="31040">
                  <c:v>3.4285499999999997E-2</c:v>
                </c:pt>
                <c:pt idx="31041">
                  <c:v>1.6716000000000002E-2</c:v>
                </c:pt>
                <c:pt idx="31042">
                  <c:v>2.82764E-2</c:v>
                </c:pt>
                <c:pt idx="31043">
                  <c:v>1.2102099999999999E-2</c:v>
                </c:pt>
                <c:pt idx="31044">
                  <c:v>2.1319399999999999E-2</c:v>
                </c:pt>
                <c:pt idx="31045">
                  <c:v>1.72567E-2</c:v>
                </c:pt>
                <c:pt idx="31046">
                  <c:v>1.0449399999999999E-2</c:v>
                </c:pt>
                <c:pt idx="31047">
                  <c:v>1.9738200000000001E-2</c:v>
                </c:pt>
                <c:pt idx="31048">
                  <c:v>1.8237099999999999E-2</c:v>
                </c:pt>
                <c:pt idx="31049">
                  <c:v>2.0345700000000001E-2</c:v>
                </c:pt>
                <c:pt idx="31050">
                  <c:v>2.3444199999999998E-2</c:v>
                </c:pt>
                <c:pt idx="31051">
                  <c:v>1.9186999999999999E-2</c:v>
                </c:pt>
                <c:pt idx="31052">
                  <c:v>1.9072499999999999E-2</c:v>
                </c:pt>
                <c:pt idx="31053">
                  <c:v>6.0577399999999998E-3</c:v>
                </c:pt>
                <c:pt idx="31054">
                  <c:v>1.04694E-2</c:v>
                </c:pt>
                <c:pt idx="31055">
                  <c:v>2.0782499999999999E-2</c:v>
                </c:pt>
                <c:pt idx="31056">
                  <c:v>2.87199E-2</c:v>
                </c:pt>
                <c:pt idx="31057">
                  <c:v>2.52275E-2</c:v>
                </c:pt>
                <c:pt idx="31058">
                  <c:v>2.4422599999999999E-2</c:v>
                </c:pt>
                <c:pt idx="31059">
                  <c:v>2.4041199999999999E-2</c:v>
                </c:pt>
                <c:pt idx="31060">
                  <c:v>1.11103E-2</c:v>
                </c:pt>
                <c:pt idx="31061">
                  <c:v>2.07701E-2</c:v>
                </c:pt>
                <c:pt idx="31062">
                  <c:v>1.46818E-2</c:v>
                </c:pt>
                <c:pt idx="31063">
                  <c:v>2.1307900000000001E-2</c:v>
                </c:pt>
                <c:pt idx="31064">
                  <c:v>3.1581900000000003E-2</c:v>
                </c:pt>
                <c:pt idx="31065">
                  <c:v>2.4881400000000001E-2</c:v>
                </c:pt>
                <c:pt idx="31066">
                  <c:v>8.7165799999999998E-4</c:v>
                </c:pt>
                <c:pt idx="31067">
                  <c:v>1.76697E-2</c:v>
                </c:pt>
                <c:pt idx="31068">
                  <c:v>4.8370399999999999E-3</c:v>
                </c:pt>
                <c:pt idx="31069">
                  <c:v>1.63097E-2</c:v>
                </c:pt>
                <c:pt idx="31070">
                  <c:v>-7.23648E-3</c:v>
                </c:pt>
                <c:pt idx="31071">
                  <c:v>1.8766399999999999E-2</c:v>
                </c:pt>
                <c:pt idx="31072">
                  <c:v>-2.88105E-3</c:v>
                </c:pt>
                <c:pt idx="31073">
                  <c:v>1.0035499999999999E-2</c:v>
                </c:pt>
                <c:pt idx="31074">
                  <c:v>2.75736E-2</c:v>
                </c:pt>
                <c:pt idx="31075">
                  <c:v>2.6449199999999999E-2</c:v>
                </c:pt>
                <c:pt idx="31076">
                  <c:v>2.14624E-2</c:v>
                </c:pt>
                <c:pt idx="31077">
                  <c:v>-1.49727E-3</c:v>
                </c:pt>
                <c:pt idx="31078">
                  <c:v>3.0163800000000001E-2</c:v>
                </c:pt>
                <c:pt idx="31079">
                  <c:v>1.53656E-2</c:v>
                </c:pt>
                <c:pt idx="31080">
                  <c:v>2.2522899999999998E-2</c:v>
                </c:pt>
                <c:pt idx="31081">
                  <c:v>5.28526E-3</c:v>
                </c:pt>
                <c:pt idx="31082">
                  <c:v>1.14527E-2</c:v>
                </c:pt>
                <c:pt idx="31083">
                  <c:v>2.1660800000000001E-2</c:v>
                </c:pt>
                <c:pt idx="31084">
                  <c:v>2.1472000000000002E-2</c:v>
                </c:pt>
                <c:pt idx="31085">
                  <c:v>1.2191799999999999E-2</c:v>
                </c:pt>
                <c:pt idx="31086">
                  <c:v>1.7117500000000001E-2</c:v>
                </c:pt>
                <c:pt idx="31087">
                  <c:v>2.0585099999999999E-2</c:v>
                </c:pt>
                <c:pt idx="31088">
                  <c:v>1.7214799999999999E-2</c:v>
                </c:pt>
                <c:pt idx="31089">
                  <c:v>1.2062099999999999E-2</c:v>
                </c:pt>
                <c:pt idx="31090">
                  <c:v>1.2875599999999999E-2</c:v>
                </c:pt>
                <c:pt idx="31091">
                  <c:v>6.8635900000000001E-3</c:v>
                </c:pt>
                <c:pt idx="31092">
                  <c:v>1.29929E-2</c:v>
                </c:pt>
                <c:pt idx="31093" formatCode="0.00E+00">
                  <c:v>1.3308499999999999E-2</c:v>
                </c:pt>
                <c:pt idx="31094">
                  <c:v>1.6937299999999999E-2</c:v>
                </c:pt>
                <c:pt idx="31095">
                  <c:v>1.3840699999999999E-2</c:v>
                </c:pt>
                <c:pt idx="31096">
                  <c:v>2.47374E-2</c:v>
                </c:pt>
                <c:pt idx="31097">
                  <c:v>1.6123800000000001E-2</c:v>
                </c:pt>
                <c:pt idx="31098">
                  <c:v>9.2496899999999996E-3</c:v>
                </c:pt>
                <c:pt idx="31099">
                  <c:v>1.0668800000000001E-2</c:v>
                </c:pt>
                <c:pt idx="31100">
                  <c:v>2.0664200000000001E-2</c:v>
                </c:pt>
                <c:pt idx="31101">
                  <c:v>1.3574599999999999E-2</c:v>
                </c:pt>
                <c:pt idx="31102">
                  <c:v>-5.5837600000000001E-3</c:v>
                </c:pt>
                <c:pt idx="31103">
                  <c:v>8.4238100000000003E-3</c:v>
                </c:pt>
                <c:pt idx="31104">
                  <c:v>1.8568999999999999E-2</c:v>
                </c:pt>
                <c:pt idx="31105">
                  <c:v>9.8838799999999994E-3</c:v>
                </c:pt>
                <c:pt idx="31106">
                  <c:v>2.03295E-2</c:v>
                </c:pt>
                <c:pt idx="31107">
                  <c:v>2.7795799999999999E-2</c:v>
                </c:pt>
                <c:pt idx="31108">
                  <c:v>4.0089600000000003E-2</c:v>
                </c:pt>
                <c:pt idx="31109">
                  <c:v>3.1513199999999998E-2</c:v>
                </c:pt>
                <c:pt idx="31110">
                  <c:v>-4.5967099999999998E-4</c:v>
                </c:pt>
                <c:pt idx="31111">
                  <c:v>8.6307499999999995E-3</c:v>
                </c:pt>
                <c:pt idx="31112">
                  <c:v>1.7911900000000001E-2</c:v>
                </c:pt>
                <c:pt idx="31113">
                  <c:v>2.2880600000000001E-2</c:v>
                </c:pt>
                <c:pt idx="31114">
                  <c:v>-3.1576199999999999E-3</c:v>
                </c:pt>
                <c:pt idx="31115">
                  <c:v>1.27478E-2</c:v>
                </c:pt>
                <c:pt idx="31116">
                  <c:v>3.2094999999999999E-2</c:v>
                </c:pt>
                <c:pt idx="31117">
                  <c:v>3.3211699999999997E-2</c:v>
                </c:pt>
                <c:pt idx="31118">
                  <c:v>1.07908E-2</c:v>
                </c:pt>
                <c:pt idx="31119">
                  <c:v>3.06149E-2</c:v>
                </c:pt>
                <c:pt idx="31120">
                  <c:v>2.03886E-2</c:v>
                </c:pt>
                <c:pt idx="31121">
                  <c:v>5.4979299999999998E-3</c:v>
                </c:pt>
                <c:pt idx="31122">
                  <c:v>2.4041199999999999E-2</c:v>
                </c:pt>
                <c:pt idx="31123">
                  <c:v>1.92804E-2</c:v>
                </c:pt>
                <c:pt idx="31124">
                  <c:v>2.8329799999999999E-2</c:v>
                </c:pt>
                <c:pt idx="31125">
                  <c:v>1.92471E-2</c:v>
                </c:pt>
                <c:pt idx="31126">
                  <c:v>1.6274500000000001E-2</c:v>
                </c:pt>
                <c:pt idx="31127" formatCode="0.00E+00">
                  <c:v>1.28126E-2</c:v>
                </c:pt>
                <c:pt idx="31128">
                  <c:v>1.5273999999999999E-2</c:v>
                </c:pt>
                <c:pt idx="31129">
                  <c:v>-1.73759E-3</c:v>
                </c:pt>
                <c:pt idx="31130">
                  <c:v>2.1577800000000001E-2</c:v>
                </c:pt>
                <c:pt idx="31131">
                  <c:v>1.1201900000000001E-2</c:v>
                </c:pt>
                <c:pt idx="31132">
                  <c:v>2.00872E-2</c:v>
                </c:pt>
                <c:pt idx="31133">
                  <c:v>1.26429E-2</c:v>
                </c:pt>
                <c:pt idx="31134">
                  <c:v>2.1388999999999998E-2</c:v>
                </c:pt>
                <c:pt idx="31135">
                  <c:v>3.12529E-2</c:v>
                </c:pt>
                <c:pt idx="31136">
                  <c:v>1.42565E-2</c:v>
                </c:pt>
                <c:pt idx="31137">
                  <c:v>2.4771700000000001E-2</c:v>
                </c:pt>
                <c:pt idx="31138">
                  <c:v>-2.6845900000000002E-3</c:v>
                </c:pt>
                <c:pt idx="31139">
                  <c:v>-2.7523000000000001E-3</c:v>
                </c:pt>
                <c:pt idx="31140">
                  <c:v>5.9166000000000002E-3</c:v>
                </c:pt>
                <c:pt idx="31141">
                  <c:v>8.2693100000000002E-3</c:v>
                </c:pt>
                <c:pt idx="31142">
                  <c:v>7.0552799999999997E-3</c:v>
                </c:pt>
                <c:pt idx="31143">
                  <c:v>-1.1760700000000001E-2</c:v>
                </c:pt>
                <c:pt idx="31144">
                  <c:v>9.76753E-3</c:v>
                </c:pt>
                <c:pt idx="31145">
                  <c:v>-2.38419E-3</c:v>
                </c:pt>
                <c:pt idx="31146">
                  <c:v>1.1666299999999999E-2</c:v>
                </c:pt>
                <c:pt idx="31147">
                  <c:v>7.1220399999999996E-3</c:v>
                </c:pt>
                <c:pt idx="31148">
                  <c:v>9.9372899999999997E-3</c:v>
                </c:pt>
                <c:pt idx="31149">
                  <c:v>-9.0866100000000002E-3</c:v>
                </c:pt>
                <c:pt idx="31150">
                  <c:v>3.10612E-3</c:v>
                </c:pt>
                <c:pt idx="31151">
                  <c:v>1.96495E-2</c:v>
                </c:pt>
                <c:pt idx="31152">
                  <c:v>6.5202699999999999E-3</c:v>
                </c:pt>
                <c:pt idx="31153">
                  <c:v>1.5266399999999999E-2</c:v>
                </c:pt>
                <c:pt idx="31154">
                  <c:v>7.2984699999999996E-3</c:v>
                </c:pt>
                <c:pt idx="31155">
                  <c:v>1.33066E-2</c:v>
                </c:pt>
                <c:pt idx="31156">
                  <c:v>7.0161800000000003E-3</c:v>
                </c:pt>
                <c:pt idx="31157">
                  <c:v>2.2144299999999999E-3</c:v>
                </c:pt>
                <c:pt idx="31158">
                  <c:v>2.59151E-2</c:v>
                </c:pt>
                <c:pt idx="31159">
                  <c:v>9.0026899999999998E-4</c:v>
                </c:pt>
                <c:pt idx="31160">
                  <c:v>9.8047299999999993E-3</c:v>
                </c:pt>
                <c:pt idx="31161">
                  <c:v>2.5846500000000001E-2</c:v>
                </c:pt>
                <c:pt idx="31162">
                  <c:v>2.94104E-2</c:v>
                </c:pt>
                <c:pt idx="31163">
                  <c:v>2.25325E-2</c:v>
                </c:pt>
                <c:pt idx="31164">
                  <c:v>1.77097E-3</c:v>
                </c:pt>
                <c:pt idx="31165">
                  <c:v>-5.5828099999999997E-3</c:v>
                </c:pt>
                <c:pt idx="31166">
                  <c:v>2.3031200000000001E-3</c:v>
                </c:pt>
                <c:pt idx="31167">
                  <c:v>2.9163399999999999E-3</c:v>
                </c:pt>
                <c:pt idx="31168">
                  <c:v>-9.2659000000000005E-3</c:v>
                </c:pt>
                <c:pt idx="31169">
                  <c:v>-9.06181E-3</c:v>
                </c:pt>
                <c:pt idx="31170">
                  <c:v>-1.0407400000000001E-2</c:v>
                </c:pt>
                <c:pt idx="31171">
                  <c:v>-1.5907300000000001E-3</c:v>
                </c:pt>
                <c:pt idx="31172">
                  <c:v>-1.1210400000000001E-2</c:v>
                </c:pt>
                <c:pt idx="31173">
                  <c:v>-7.3509200000000004E-3</c:v>
                </c:pt>
                <c:pt idx="31174">
                  <c:v>2.2583E-3</c:v>
                </c:pt>
                <c:pt idx="31175">
                  <c:v>-3.9129300000000002E-3</c:v>
                </c:pt>
                <c:pt idx="31176">
                  <c:v>-3.6153800000000001E-3</c:v>
                </c:pt>
                <c:pt idx="31177">
                  <c:v>-6.3419300000000002E-4</c:v>
                </c:pt>
                <c:pt idx="31178">
                  <c:v>-2.4986300000000002E-4</c:v>
                </c:pt>
                <c:pt idx="31179">
                  <c:v>3.4940699999999998E-2</c:v>
                </c:pt>
                <c:pt idx="31180">
                  <c:v>1.2904199999999999E-2</c:v>
                </c:pt>
                <c:pt idx="31181">
                  <c:v>1.3495399999999999E-2</c:v>
                </c:pt>
                <c:pt idx="31182">
                  <c:v>6.7777599999999999E-3</c:v>
                </c:pt>
                <c:pt idx="31183">
                  <c:v>4.4956199999999997E-3</c:v>
                </c:pt>
                <c:pt idx="31184">
                  <c:v>3.0030299999999999E-2</c:v>
                </c:pt>
                <c:pt idx="31185">
                  <c:v>2.6406300000000001E-2</c:v>
                </c:pt>
                <c:pt idx="31186">
                  <c:v>1.5774699999999999E-2</c:v>
                </c:pt>
                <c:pt idx="31187">
                  <c:v>1.37424E-2</c:v>
                </c:pt>
                <c:pt idx="31188">
                  <c:v>1.5890100000000001E-2</c:v>
                </c:pt>
                <c:pt idx="31189">
                  <c:v>1.8543199999999999E-2</c:v>
                </c:pt>
                <c:pt idx="31190">
                  <c:v>9.0532300000000007E-3</c:v>
                </c:pt>
                <c:pt idx="31191">
                  <c:v>1.9035300000000002E-2</c:v>
                </c:pt>
                <c:pt idx="31192">
                  <c:v>8.6021399999999994E-3</c:v>
                </c:pt>
                <c:pt idx="31193">
                  <c:v>1.96619E-2</c:v>
                </c:pt>
                <c:pt idx="31194">
                  <c:v>4.6110200000000004E-3</c:v>
                </c:pt>
                <c:pt idx="31195">
                  <c:v>7.0514699999999998E-3</c:v>
                </c:pt>
                <c:pt idx="31196">
                  <c:v>7.71713E-3</c:v>
                </c:pt>
                <c:pt idx="31197">
                  <c:v>1.75791E-2</c:v>
                </c:pt>
                <c:pt idx="31198">
                  <c:v>1.1003499999999999E-2</c:v>
                </c:pt>
                <c:pt idx="31199">
                  <c:v>7.5454700000000003E-3</c:v>
                </c:pt>
                <c:pt idx="31200">
                  <c:v>1.65281E-2</c:v>
                </c:pt>
                <c:pt idx="31201">
                  <c:v>7.2898900000000003E-3</c:v>
                </c:pt>
                <c:pt idx="31202">
                  <c:v>1.2246099999999999E-2</c:v>
                </c:pt>
                <c:pt idx="31203">
                  <c:v>2.4792700000000001E-2</c:v>
                </c:pt>
                <c:pt idx="31204">
                  <c:v>1.4179199999999999E-2</c:v>
                </c:pt>
                <c:pt idx="31205">
                  <c:v>2.0375299999999999E-2</c:v>
                </c:pt>
                <c:pt idx="31206">
                  <c:v>3.0219099999999999E-2</c:v>
                </c:pt>
                <c:pt idx="31207">
                  <c:v>2.4709700000000001E-2</c:v>
                </c:pt>
                <c:pt idx="31208">
                  <c:v>1.7194700000000001E-3</c:v>
                </c:pt>
                <c:pt idx="31209">
                  <c:v>8.4667200000000005E-3</c:v>
                </c:pt>
                <c:pt idx="31210">
                  <c:v>-1.58691E-3</c:v>
                </c:pt>
                <c:pt idx="31211">
                  <c:v>5.3739499999999997E-3</c:v>
                </c:pt>
                <c:pt idx="31212">
                  <c:v>1.14927E-2</c:v>
                </c:pt>
                <c:pt idx="31213">
                  <c:v>7.2421999999999999E-3</c:v>
                </c:pt>
                <c:pt idx="31214">
                  <c:v>1.52788E-2</c:v>
                </c:pt>
                <c:pt idx="31215">
                  <c:v>7.4787100000000004E-3</c:v>
                </c:pt>
                <c:pt idx="31216">
                  <c:v>1.8301000000000001E-3</c:v>
                </c:pt>
                <c:pt idx="31217">
                  <c:v>-6.27518E-3</c:v>
                </c:pt>
                <c:pt idx="31218">
                  <c:v>1.8114100000000001E-2</c:v>
                </c:pt>
                <c:pt idx="31219">
                  <c:v>4.6501199999999998E-3</c:v>
                </c:pt>
                <c:pt idx="31220">
                  <c:v>-4.4612899999999997E-3</c:v>
                </c:pt>
                <c:pt idx="31221">
                  <c:v>5.2165999999999996E-4</c:v>
                </c:pt>
                <c:pt idx="31222">
                  <c:v>9.8648099999999999E-3</c:v>
                </c:pt>
                <c:pt idx="31223">
                  <c:v>1.7688800000000001E-2</c:v>
                </c:pt>
                <c:pt idx="31224">
                  <c:v>1.4533000000000001E-2</c:v>
                </c:pt>
                <c:pt idx="31225">
                  <c:v>1.02463E-2</c:v>
                </c:pt>
                <c:pt idx="31226">
                  <c:v>-6.6575999999999996E-3</c:v>
                </c:pt>
                <c:pt idx="31227">
                  <c:v>1.9403500000000001E-2</c:v>
                </c:pt>
                <c:pt idx="31228">
                  <c:v>-1.08719E-3</c:v>
                </c:pt>
                <c:pt idx="31229">
                  <c:v>3.7565200000000002E-3</c:v>
                </c:pt>
                <c:pt idx="31230">
                  <c:v>6.7996999999999997E-3</c:v>
                </c:pt>
                <c:pt idx="31231">
                  <c:v>-6.0005199999999996E-3</c:v>
                </c:pt>
                <c:pt idx="31232">
                  <c:v>-5.5913899999999999E-3</c:v>
                </c:pt>
                <c:pt idx="31233">
                  <c:v>-1.56689E-3</c:v>
                </c:pt>
                <c:pt idx="31234">
                  <c:v>2.878E-2</c:v>
                </c:pt>
                <c:pt idx="31235">
                  <c:v>1.4630300000000001E-2</c:v>
                </c:pt>
                <c:pt idx="31236">
                  <c:v>1.7311099999999999E-2</c:v>
                </c:pt>
                <c:pt idx="31237">
                  <c:v>3.5572099999999999E-3</c:v>
                </c:pt>
                <c:pt idx="31238">
                  <c:v>-3.3617E-3</c:v>
                </c:pt>
                <c:pt idx="31239">
                  <c:v>1.40095E-3</c:v>
                </c:pt>
                <c:pt idx="31240">
                  <c:v>-3.20053E-3</c:v>
                </c:pt>
                <c:pt idx="31241">
                  <c:v>-7.8983300000000003E-3</c:v>
                </c:pt>
                <c:pt idx="31242">
                  <c:v>-5.3214999999999998E-3</c:v>
                </c:pt>
                <c:pt idx="31243">
                  <c:v>-1.52044E-2</c:v>
                </c:pt>
                <c:pt idx="31244">
                  <c:v>-1.09692E-2</c:v>
                </c:pt>
                <c:pt idx="31245">
                  <c:v>-1.5506700000000001E-3</c:v>
                </c:pt>
                <c:pt idx="31246">
                  <c:v>-5.6886699999999998E-3</c:v>
                </c:pt>
                <c:pt idx="31247">
                  <c:v>7.8306199999999999E-3</c:v>
                </c:pt>
                <c:pt idx="31248">
                  <c:v>1.5687E-2</c:v>
                </c:pt>
                <c:pt idx="31249">
                  <c:v>-1.5940699999999999E-2</c:v>
                </c:pt>
                <c:pt idx="31250">
                  <c:v>-8.1376999999999994E-3</c:v>
                </c:pt>
                <c:pt idx="31251">
                  <c:v>-9.3126300000000006E-3</c:v>
                </c:pt>
                <c:pt idx="31252">
                  <c:v>-8.4037799999999996E-3</c:v>
                </c:pt>
                <c:pt idx="31253">
                  <c:v>-9.7045900000000008E-3</c:v>
                </c:pt>
                <c:pt idx="31254">
                  <c:v>-1.10064E-2</c:v>
                </c:pt>
                <c:pt idx="31255">
                  <c:v>1.01471E-3</c:v>
                </c:pt>
                <c:pt idx="31256">
                  <c:v>-9.3231200000000007E-3</c:v>
                </c:pt>
                <c:pt idx="31257">
                  <c:v>5.5027000000000001E-3</c:v>
                </c:pt>
                <c:pt idx="31258">
                  <c:v>-3.5905799999999999E-3</c:v>
                </c:pt>
                <c:pt idx="31259">
                  <c:v>-9.5911E-3</c:v>
                </c:pt>
                <c:pt idx="31260">
                  <c:v>4.7178300000000001E-3</c:v>
                </c:pt>
                <c:pt idx="31261">
                  <c:v>9.7732500000000007E-3</c:v>
                </c:pt>
                <c:pt idx="31262">
                  <c:v>-1.6301199999999998E-2</c:v>
                </c:pt>
                <c:pt idx="31263">
                  <c:v>-2.4080299999999998E-3</c:v>
                </c:pt>
                <c:pt idx="31264">
                  <c:v>-1.54457E-2</c:v>
                </c:pt>
                <c:pt idx="31265">
                  <c:v>-1.51339E-2</c:v>
                </c:pt>
                <c:pt idx="31266">
                  <c:v>-1.5640299999999999E-2</c:v>
                </c:pt>
                <c:pt idx="31267">
                  <c:v>-1.2043E-2</c:v>
                </c:pt>
                <c:pt idx="31268">
                  <c:v>-1.9406300000000001E-2</c:v>
                </c:pt>
                <c:pt idx="31269">
                  <c:v>-1.7335900000000001E-2</c:v>
                </c:pt>
                <c:pt idx="31270">
                  <c:v>-2.4681100000000001E-2</c:v>
                </c:pt>
                <c:pt idx="31271">
                  <c:v>-8.9016000000000008E-3</c:v>
                </c:pt>
                <c:pt idx="31272">
                  <c:v>-1.4163E-2</c:v>
                </c:pt>
                <c:pt idx="31273">
                  <c:v>-4.2629199999999999E-3</c:v>
                </c:pt>
                <c:pt idx="31274">
                  <c:v>-2.3343099999999999E-2</c:v>
                </c:pt>
                <c:pt idx="31275">
                  <c:v>-2.81811E-3</c:v>
                </c:pt>
                <c:pt idx="31276">
                  <c:v>-1.5451400000000001E-2</c:v>
                </c:pt>
                <c:pt idx="31277">
                  <c:v>-2.35987E-2</c:v>
                </c:pt>
                <c:pt idx="31278">
                  <c:v>-1.1518499999999999E-2</c:v>
                </c:pt>
                <c:pt idx="31279">
                  <c:v>-1.28889E-2</c:v>
                </c:pt>
                <c:pt idx="31280">
                  <c:v>-1.42355E-2</c:v>
                </c:pt>
                <c:pt idx="31281">
                  <c:v>-1.9487399999999998E-2</c:v>
                </c:pt>
                <c:pt idx="31282">
                  <c:v>-2.3241999999999999E-2</c:v>
                </c:pt>
                <c:pt idx="31283">
                  <c:v>-1.8589000000000001E-2</c:v>
                </c:pt>
                <c:pt idx="31284">
                  <c:v>-2.2802399999999998E-3</c:v>
                </c:pt>
                <c:pt idx="31285">
                  <c:v>-8.8958700000000002E-3</c:v>
                </c:pt>
                <c:pt idx="31286">
                  <c:v>-3.1747799999999999E-3</c:v>
                </c:pt>
                <c:pt idx="31287">
                  <c:v>-1.76811E-3</c:v>
                </c:pt>
                <c:pt idx="31288">
                  <c:v>-8.2578700000000005E-3</c:v>
                </c:pt>
                <c:pt idx="31289">
                  <c:v>6.8540600000000004E-3</c:v>
                </c:pt>
                <c:pt idx="31290">
                  <c:v>-1.20258E-3</c:v>
                </c:pt>
                <c:pt idx="31291">
                  <c:v>1.0333999999999999E-2</c:v>
                </c:pt>
                <c:pt idx="31292">
                  <c:v>-3.0288699999999999E-3</c:v>
                </c:pt>
                <c:pt idx="31293">
                  <c:v>2.0313299999999999E-2</c:v>
                </c:pt>
                <c:pt idx="31294">
                  <c:v>-1.1691999999999999E-2</c:v>
                </c:pt>
                <c:pt idx="31295">
                  <c:v>-1.22738E-2</c:v>
                </c:pt>
                <c:pt idx="31296">
                  <c:v>-6.4725900000000003E-3</c:v>
                </c:pt>
                <c:pt idx="31297">
                  <c:v>-6.6938400000000004E-3</c:v>
                </c:pt>
                <c:pt idx="31298">
                  <c:v>1.2273799999999999E-3</c:v>
                </c:pt>
                <c:pt idx="31299">
                  <c:v>-1.0841399999999999E-2</c:v>
                </c:pt>
                <c:pt idx="31300">
                  <c:v>-2.07577E-2</c:v>
                </c:pt>
                <c:pt idx="31301">
                  <c:v>-8.3665800000000002E-3</c:v>
                </c:pt>
                <c:pt idx="31302">
                  <c:v>-1.13831E-2</c:v>
                </c:pt>
                <c:pt idx="31303">
                  <c:v>1.19495E-3</c:v>
                </c:pt>
                <c:pt idx="31304">
                  <c:v>5.6257199999999999E-3</c:v>
                </c:pt>
                <c:pt idx="31305">
                  <c:v>8.9073199999999998E-4</c:v>
                </c:pt>
                <c:pt idx="31306">
                  <c:v>-4.0226000000000003E-3</c:v>
                </c:pt>
                <c:pt idx="31307">
                  <c:v>-6.4287199999999997E-3</c:v>
                </c:pt>
                <c:pt idx="31308">
                  <c:v>5.2967099999999996E-3</c:v>
                </c:pt>
                <c:pt idx="31309">
                  <c:v>7.3680899999999999E-3</c:v>
                </c:pt>
                <c:pt idx="31310">
                  <c:v>1.0385500000000001E-3</c:v>
                </c:pt>
                <c:pt idx="31311">
                  <c:v>-7.8535099999999993E-3</c:v>
                </c:pt>
                <c:pt idx="31312">
                  <c:v>-2.9682199999999999E-2</c:v>
                </c:pt>
                <c:pt idx="31313">
                  <c:v>-1.86348E-3</c:v>
                </c:pt>
                <c:pt idx="31314">
                  <c:v>-4.1170099999999999E-3</c:v>
                </c:pt>
                <c:pt idx="31315">
                  <c:v>-1.9365299999999998E-2</c:v>
                </c:pt>
                <c:pt idx="31316">
                  <c:v>-5.9595100000000003E-3</c:v>
                </c:pt>
                <c:pt idx="31317">
                  <c:v>-1.02749E-2</c:v>
                </c:pt>
                <c:pt idx="31318">
                  <c:v>-1.40886E-2</c:v>
                </c:pt>
                <c:pt idx="31319">
                  <c:v>-1.2743000000000001E-2</c:v>
                </c:pt>
                <c:pt idx="31320">
                  <c:v>-2.4745900000000001E-2</c:v>
                </c:pt>
                <c:pt idx="31321">
                  <c:v>-1.48544E-2</c:v>
                </c:pt>
                <c:pt idx="31322">
                  <c:v>-2.85673E-2</c:v>
                </c:pt>
                <c:pt idx="31323">
                  <c:v>-1.68419E-2</c:v>
                </c:pt>
                <c:pt idx="31324">
                  <c:v>-1.8220900000000002E-2</c:v>
                </c:pt>
                <c:pt idx="31325">
                  <c:v>-1.5810000000000001E-2</c:v>
                </c:pt>
                <c:pt idx="31326">
                  <c:v>-1.9206000000000001E-2</c:v>
                </c:pt>
                <c:pt idx="31327">
                  <c:v>-4.0417700000000001E-2</c:v>
                </c:pt>
                <c:pt idx="31328">
                  <c:v>-1.8114100000000001E-2</c:v>
                </c:pt>
                <c:pt idx="31329">
                  <c:v>-1.97506E-2</c:v>
                </c:pt>
                <c:pt idx="31330">
                  <c:v>-1.6617799999999999E-2</c:v>
                </c:pt>
                <c:pt idx="31331">
                  <c:v>-1.6721699999999999E-2</c:v>
                </c:pt>
                <c:pt idx="31332">
                  <c:v>-6.8244899999999999E-3</c:v>
                </c:pt>
                <c:pt idx="31333">
                  <c:v>-1.5628800000000002E-2</c:v>
                </c:pt>
                <c:pt idx="31334">
                  <c:v>-1.56794E-2</c:v>
                </c:pt>
                <c:pt idx="31335">
                  <c:v>-1.09377E-2</c:v>
                </c:pt>
                <c:pt idx="31336">
                  <c:v>-6.1712299999999998E-3</c:v>
                </c:pt>
                <c:pt idx="31337">
                  <c:v>-1.6898199999999999E-2</c:v>
                </c:pt>
                <c:pt idx="31338">
                  <c:v>-2.7269399999999999E-2</c:v>
                </c:pt>
                <c:pt idx="31339">
                  <c:v>-1.5875799999999999E-2</c:v>
                </c:pt>
                <c:pt idx="31340">
                  <c:v>-4.9734100000000002E-3</c:v>
                </c:pt>
                <c:pt idx="31341">
                  <c:v>-6.4668700000000004E-3</c:v>
                </c:pt>
                <c:pt idx="31342">
                  <c:v>-1.4146799999999999E-2</c:v>
                </c:pt>
                <c:pt idx="31343">
                  <c:v>-1.1831299999999999E-2</c:v>
                </c:pt>
                <c:pt idx="31344">
                  <c:v>9.7942400000000001E-4</c:v>
                </c:pt>
                <c:pt idx="31345">
                  <c:v>5.6905699999999998E-3</c:v>
                </c:pt>
                <c:pt idx="31346">
                  <c:v>-1.9549400000000001E-2</c:v>
                </c:pt>
                <c:pt idx="31347">
                  <c:v>1.9969900000000001E-3</c:v>
                </c:pt>
                <c:pt idx="31348">
                  <c:v>-1.20783E-2</c:v>
                </c:pt>
                <c:pt idx="31349">
                  <c:v>-1.5608800000000001E-2</c:v>
                </c:pt>
                <c:pt idx="31350">
                  <c:v>-2.1927800000000001E-2</c:v>
                </c:pt>
                <c:pt idx="31351">
                  <c:v>-4.0691400000000003E-2</c:v>
                </c:pt>
                <c:pt idx="31352">
                  <c:v>-2.0481099999999999E-2</c:v>
                </c:pt>
                <c:pt idx="31353">
                  <c:v>-1.7579999999999998E-2</c:v>
                </c:pt>
                <c:pt idx="31354">
                  <c:v>-2.9224400000000001E-2</c:v>
                </c:pt>
                <c:pt idx="31355">
                  <c:v>-1.8478399999999999E-2</c:v>
                </c:pt>
                <c:pt idx="31356">
                  <c:v>5.2833600000000002E-4</c:v>
                </c:pt>
                <c:pt idx="31357">
                  <c:v>-6.9589600000000001E-3</c:v>
                </c:pt>
                <c:pt idx="31358">
                  <c:v>-1.32189E-2</c:v>
                </c:pt>
                <c:pt idx="31359">
                  <c:v>5.7115600000000001E-3</c:v>
                </c:pt>
                <c:pt idx="31360">
                  <c:v>-1.8623399999999998E-2</c:v>
                </c:pt>
                <c:pt idx="31361">
                  <c:v>-1.25074E-2</c:v>
                </c:pt>
                <c:pt idx="31362">
                  <c:v>-1.00517E-2</c:v>
                </c:pt>
                <c:pt idx="31363">
                  <c:v>-1.58148E-2</c:v>
                </c:pt>
                <c:pt idx="31364">
                  <c:v>-8.8844300000000005E-3</c:v>
                </c:pt>
                <c:pt idx="31365">
                  <c:v>-1.32093E-2</c:v>
                </c:pt>
                <c:pt idx="31366">
                  <c:v>-1.4791500000000001E-2</c:v>
                </c:pt>
                <c:pt idx="31367">
                  <c:v>-2.1351800000000001E-2</c:v>
                </c:pt>
                <c:pt idx="31368">
                  <c:v>-1.3437299999999999E-2</c:v>
                </c:pt>
                <c:pt idx="31369">
                  <c:v>-2.0433400000000001E-2</c:v>
                </c:pt>
                <c:pt idx="31370">
                  <c:v>-1.87101E-2</c:v>
                </c:pt>
                <c:pt idx="31371">
                  <c:v>-1.6010300000000002E-2</c:v>
                </c:pt>
                <c:pt idx="31372">
                  <c:v>-3.9453500000000002E-3</c:v>
                </c:pt>
                <c:pt idx="31373">
                  <c:v>-2.0317999999999999E-2</c:v>
                </c:pt>
                <c:pt idx="31374">
                  <c:v>-1.3752E-2</c:v>
                </c:pt>
                <c:pt idx="31375">
                  <c:v>-3.0697800000000001E-2</c:v>
                </c:pt>
                <c:pt idx="31376">
                  <c:v>-3.1358700000000003E-2</c:v>
                </c:pt>
                <c:pt idx="31377">
                  <c:v>-4.7302200000000003E-4</c:v>
                </c:pt>
                <c:pt idx="31378">
                  <c:v>-1.5880600000000002E-2</c:v>
                </c:pt>
                <c:pt idx="31379">
                  <c:v>-3.2111199999999999E-2</c:v>
                </c:pt>
                <c:pt idx="31380">
                  <c:v>-2.9518099999999999E-2</c:v>
                </c:pt>
                <c:pt idx="31381">
                  <c:v>-1.6282999999999999E-2</c:v>
                </c:pt>
                <c:pt idx="31382">
                  <c:v>-2.2452400000000001E-2</c:v>
                </c:pt>
                <c:pt idx="31383">
                  <c:v>-4.1235000000000001E-2</c:v>
                </c:pt>
                <c:pt idx="31384">
                  <c:v>-1.15213E-2</c:v>
                </c:pt>
                <c:pt idx="31385">
                  <c:v>-9.851459999999999E-4</c:v>
                </c:pt>
                <c:pt idx="31386">
                  <c:v>-2.54221E-2</c:v>
                </c:pt>
                <c:pt idx="31387">
                  <c:v>-2.63948E-2</c:v>
                </c:pt>
                <c:pt idx="31388" formatCode="0.00E+00">
                  <c:v>3.7736900000000001E-3</c:v>
                </c:pt>
                <c:pt idx="31389">
                  <c:v>-4.2772299999999999E-3</c:v>
                </c:pt>
                <c:pt idx="31390">
                  <c:v>-2.4938599999999998E-2</c:v>
                </c:pt>
                <c:pt idx="31391">
                  <c:v>-3.3721000000000001E-2</c:v>
                </c:pt>
                <c:pt idx="31392">
                  <c:v>1.6527200000000001E-3</c:v>
                </c:pt>
                <c:pt idx="31393">
                  <c:v>-1.9006699999999999E-3</c:v>
                </c:pt>
                <c:pt idx="31394">
                  <c:v>-1.25942E-2</c:v>
                </c:pt>
                <c:pt idx="31395">
                  <c:v>-3.5619699999999998E-3</c:v>
                </c:pt>
                <c:pt idx="31396">
                  <c:v>-2.7491600000000001E-2</c:v>
                </c:pt>
                <c:pt idx="31397">
                  <c:v>-4.5614200000000001E-3</c:v>
                </c:pt>
                <c:pt idx="31398">
                  <c:v>-3.44181E-2</c:v>
                </c:pt>
                <c:pt idx="31399">
                  <c:v>-1.60818E-2</c:v>
                </c:pt>
                <c:pt idx="31400">
                  <c:v>3.1585699999999999E-3</c:v>
                </c:pt>
                <c:pt idx="31401">
                  <c:v>-1.12009E-2</c:v>
                </c:pt>
                <c:pt idx="31402">
                  <c:v>-2.8065699999999999E-2</c:v>
                </c:pt>
                <c:pt idx="31403">
                  <c:v>-4.9938200000000002E-2</c:v>
                </c:pt>
                <c:pt idx="31404">
                  <c:v>-2.5394400000000001E-2</c:v>
                </c:pt>
                <c:pt idx="31405">
                  <c:v>-1.36042E-2</c:v>
                </c:pt>
                <c:pt idx="31406">
                  <c:v>-3.9162599999999999E-2</c:v>
                </c:pt>
                <c:pt idx="31407">
                  <c:v>-2.0649000000000001E-2</c:v>
                </c:pt>
                <c:pt idx="31408">
                  <c:v>-1.30892E-2</c:v>
                </c:pt>
                <c:pt idx="31409">
                  <c:v>-3.7125600000000002E-2</c:v>
                </c:pt>
                <c:pt idx="31410">
                  <c:v>-2.1716099999999999E-2</c:v>
                </c:pt>
                <c:pt idx="31411">
                  <c:v>-1.24636E-2</c:v>
                </c:pt>
                <c:pt idx="31412">
                  <c:v>-3.3991800000000003E-2</c:v>
                </c:pt>
                <c:pt idx="31413">
                  <c:v>-2.2747E-2</c:v>
                </c:pt>
                <c:pt idx="31414">
                  <c:v>-2.54278E-2</c:v>
                </c:pt>
                <c:pt idx="31415">
                  <c:v>-7.7724499999999998E-4</c:v>
                </c:pt>
                <c:pt idx="31416">
                  <c:v>-3.3044799999999998E-3</c:v>
                </c:pt>
                <c:pt idx="31417">
                  <c:v>-2.4993899999999999E-2</c:v>
                </c:pt>
                <c:pt idx="31418">
                  <c:v>-2.4845099999999998E-2</c:v>
                </c:pt>
                <c:pt idx="31419">
                  <c:v>-2.09885E-2</c:v>
                </c:pt>
                <c:pt idx="31420">
                  <c:v>-1.6655900000000001E-2</c:v>
                </c:pt>
                <c:pt idx="31421">
                  <c:v>-1.13297E-2</c:v>
                </c:pt>
                <c:pt idx="31422">
                  <c:v>-1.6516699999999999E-2</c:v>
                </c:pt>
                <c:pt idx="31423">
                  <c:v>-1.8034000000000001E-2</c:v>
                </c:pt>
                <c:pt idx="31424">
                  <c:v>-2.8629300000000001E-3</c:v>
                </c:pt>
                <c:pt idx="31425">
                  <c:v>-1.47257E-2</c:v>
                </c:pt>
                <c:pt idx="31426">
                  <c:v>-1.4190700000000001E-2</c:v>
                </c:pt>
                <c:pt idx="31427">
                  <c:v>-2.4964299999999998E-2</c:v>
                </c:pt>
                <c:pt idx="31428">
                  <c:v>-1.28145E-2</c:v>
                </c:pt>
                <c:pt idx="31429">
                  <c:v>-2.61803E-2</c:v>
                </c:pt>
                <c:pt idx="31430">
                  <c:v>-2.9870000000000001E-2</c:v>
                </c:pt>
                <c:pt idx="31431">
                  <c:v>-1.7888100000000001E-2</c:v>
                </c:pt>
                <c:pt idx="31432">
                  <c:v>-4.1771900000000001E-2</c:v>
                </c:pt>
                <c:pt idx="31433">
                  <c:v>-2.48652E-2</c:v>
                </c:pt>
                <c:pt idx="31434">
                  <c:v>-2.11334E-2</c:v>
                </c:pt>
                <c:pt idx="31435">
                  <c:v>-1.38998E-2</c:v>
                </c:pt>
                <c:pt idx="31436">
                  <c:v>-3.5227799999999997E-2</c:v>
                </c:pt>
                <c:pt idx="31437">
                  <c:v>-2.8832400000000001E-2</c:v>
                </c:pt>
                <c:pt idx="31438">
                  <c:v>-4.0049599999999998E-2</c:v>
                </c:pt>
                <c:pt idx="31439">
                  <c:v>-4.3570499999999998E-2</c:v>
                </c:pt>
                <c:pt idx="31440">
                  <c:v>-1.84174E-2</c:v>
                </c:pt>
                <c:pt idx="31441">
                  <c:v>-3.1294799999999998E-2</c:v>
                </c:pt>
                <c:pt idx="31442">
                  <c:v>-2.4813700000000001E-2</c:v>
                </c:pt>
                <c:pt idx="31443">
                  <c:v>-4.01993E-2</c:v>
                </c:pt>
                <c:pt idx="31444">
                  <c:v>-2.38132E-2</c:v>
                </c:pt>
                <c:pt idx="31445">
                  <c:v>-1.3399100000000001E-2</c:v>
                </c:pt>
                <c:pt idx="31446">
                  <c:v>-1.9745800000000001E-2</c:v>
                </c:pt>
                <c:pt idx="31447">
                  <c:v>-3.1582800000000001E-2</c:v>
                </c:pt>
                <c:pt idx="31448">
                  <c:v>-3.59364E-2</c:v>
                </c:pt>
                <c:pt idx="31449">
                  <c:v>-2.6770599999999999E-2</c:v>
                </c:pt>
                <c:pt idx="31450">
                  <c:v>-1.95398E-2</c:v>
                </c:pt>
                <c:pt idx="31451">
                  <c:v>-3.1600999999999997E-2</c:v>
                </c:pt>
                <c:pt idx="31452">
                  <c:v>-4.5628500000000002E-2</c:v>
                </c:pt>
                <c:pt idx="31453">
                  <c:v>-3.5826700000000003E-2</c:v>
                </c:pt>
                <c:pt idx="31454">
                  <c:v>-5.93853E-3</c:v>
                </c:pt>
                <c:pt idx="31455">
                  <c:v>-2.77863E-2</c:v>
                </c:pt>
                <c:pt idx="31456">
                  <c:v>-3.1208E-2</c:v>
                </c:pt>
                <c:pt idx="31457">
                  <c:v>-2.87151E-2</c:v>
                </c:pt>
                <c:pt idx="31458">
                  <c:v>-3.3423399999999999E-2</c:v>
                </c:pt>
                <c:pt idx="31459">
                  <c:v>-3.5128600000000003E-2</c:v>
                </c:pt>
                <c:pt idx="31460">
                  <c:v>-2.9310200000000002E-2</c:v>
                </c:pt>
                <c:pt idx="31461">
                  <c:v>-3.4490600000000003E-2</c:v>
                </c:pt>
                <c:pt idx="31462">
                  <c:v>-1.9458799999999998E-2</c:v>
                </c:pt>
                <c:pt idx="31463">
                  <c:v>-1.9595100000000001E-2</c:v>
                </c:pt>
                <c:pt idx="31464">
                  <c:v>-3.6006000000000003E-2</c:v>
                </c:pt>
                <c:pt idx="31465">
                  <c:v>-1.8508899999999998E-2</c:v>
                </c:pt>
                <c:pt idx="31466">
                  <c:v>-1.1532799999999999E-2</c:v>
                </c:pt>
                <c:pt idx="31467">
                  <c:v>-1.73273E-2</c:v>
                </c:pt>
                <c:pt idx="31468">
                  <c:v>-2.6329999999999999E-2</c:v>
                </c:pt>
                <c:pt idx="31469">
                  <c:v>-2.1211600000000001E-2</c:v>
                </c:pt>
                <c:pt idx="31470">
                  <c:v>-1.7971000000000001E-2</c:v>
                </c:pt>
                <c:pt idx="31471">
                  <c:v>-4.6405800000000001E-3</c:v>
                </c:pt>
                <c:pt idx="31472">
                  <c:v>-5.5608699999999999E-3</c:v>
                </c:pt>
                <c:pt idx="31473">
                  <c:v>-1.5665999999999999E-2</c:v>
                </c:pt>
                <c:pt idx="31474">
                  <c:v>-1.67589E-2</c:v>
                </c:pt>
                <c:pt idx="31475">
                  <c:v>-1.10855E-2</c:v>
                </c:pt>
                <c:pt idx="31476">
                  <c:v>4.4851300000000004E-3</c:v>
                </c:pt>
                <c:pt idx="31477">
                  <c:v>-1.14441E-2</c:v>
                </c:pt>
                <c:pt idx="31478">
                  <c:v>-3.5804700000000002E-2</c:v>
                </c:pt>
                <c:pt idx="31479">
                  <c:v>-2.31133E-2</c:v>
                </c:pt>
                <c:pt idx="31480">
                  <c:v>-3.4236900000000001E-3</c:v>
                </c:pt>
                <c:pt idx="31481">
                  <c:v>-1.9662900000000001E-2</c:v>
                </c:pt>
                <c:pt idx="31482">
                  <c:v>-2.73867E-2</c:v>
                </c:pt>
                <c:pt idx="31483">
                  <c:v>-2.1586399999999999E-2</c:v>
                </c:pt>
                <c:pt idx="31484">
                  <c:v>-6.4659099999999996E-4</c:v>
                </c:pt>
                <c:pt idx="31485">
                  <c:v>-2.32697E-4</c:v>
                </c:pt>
                <c:pt idx="31486">
                  <c:v>-1.9222300000000001E-2</c:v>
                </c:pt>
                <c:pt idx="31487">
                  <c:v>-1.6155200000000002E-2</c:v>
                </c:pt>
                <c:pt idx="31488">
                  <c:v>-4.8809099999999996E-3</c:v>
                </c:pt>
                <c:pt idx="31489">
                  <c:v>-1.21765E-2</c:v>
                </c:pt>
                <c:pt idx="31490">
                  <c:v>-1.8578500000000001E-2</c:v>
                </c:pt>
                <c:pt idx="31491">
                  <c:v>-2.03705E-2</c:v>
                </c:pt>
                <c:pt idx="31492">
                  <c:v>-2.14767E-3</c:v>
                </c:pt>
                <c:pt idx="31493">
                  <c:v>-7.5836200000000001E-3</c:v>
                </c:pt>
                <c:pt idx="31494">
                  <c:v>-1.1136099999999999E-2</c:v>
                </c:pt>
                <c:pt idx="31495">
                  <c:v>-3.2721500000000001E-2</c:v>
                </c:pt>
                <c:pt idx="31496">
                  <c:v>2.4681099999999999E-3</c:v>
                </c:pt>
                <c:pt idx="31497">
                  <c:v>-3.2300900000000001E-3</c:v>
                </c:pt>
                <c:pt idx="31498">
                  <c:v>-1.4295600000000001E-3</c:v>
                </c:pt>
                <c:pt idx="31499">
                  <c:v>-1.10531E-3</c:v>
                </c:pt>
                <c:pt idx="31500">
                  <c:v>-2.8247799999999998E-3</c:v>
                </c:pt>
                <c:pt idx="31501">
                  <c:v>-7.0609999999999996E-3</c:v>
                </c:pt>
                <c:pt idx="31502">
                  <c:v>3.9491700000000001E-3</c:v>
                </c:pt>
                <c:pt idx="31503">
                  <c:v>1.2390099999999999E-2</c:v>
                </c:pt>
                <c:pt idx="31504">
                  <c:v>-1.6345999999999999E-2</c:v>
                </c:pt>
                <c:pt idx="31505">
                  <c:v>-1.6114199999999999E-2</c:v>
                </c:pt>
                <c:pt idx="31506">
                  <c:v>-2.44236E-2</c:v>
                </c:pt>
                <c:pt idx="31507">
                  <c:v>8.7184900000000006E-3</c:v>
                </c:pt>
                <c:pt idx="31508">
                  <c:v>-2.2707000000000001E-3</c:v>
                </c:pt>
                <c:pt idx="31509">
                  <c:v>-1.4308899999999999E-2</c:v>
                </c:pt>
                <c:pt idx="31510">
                  <c:v>-1.67828E-2</c:v>
                </c:pt>
                <c:pt idx="31511">
                  <c:v>-3.9959000000000001E-3</c:v>
                </c:pt>
                <c:pt idx="31512">
                  <c:v>1.7239600000000001E-2</c:v>
                </c:pt>
                <c:pt idx="31513">
                  <c:v>-1.45521E-2</c:v>
                </c:pt>
                <c:pt idx="31514">
                  <c:v>-2.4089800000000001E-2</c:v>
                </c:pt>
                <c:pt idx="31515">
                  <c:v>-9.6597699999999998E-3</c:v>
                </c:pt>
                <c:pt idx="31516">
                  <c:v>1.11465E-2</c:v>
                </c:pt>
                <c:pt idx="31517">
                  <c:v>-9.6359299999999991E-3</c:v>
                </c:pt>
                <c:pt idx="31518">
                  <c:v>-1.7166100000000001E-4</c:v>
                </c:pt>
                <c:pt idx="31519">
                  <c:v>1.40419E-2</c:v>
                </c:pt>
                <c:pt idx="31520">
                  <c:v>2.6062999999999999E-2</c:v>
                </c:pt>
                <c:pt idx="31521">
                  <c:v>-2.8772400000000001E-3</c:v>
                </c:pt>
                <c:pt idx="31522">
                  <c:v>-1.80588E-2</c:v>
                </c:pt>
                <c:pt idx="31523">
                  <c:v>-2.1970699999999999E-2</c:v>
                </c:pt>
                <c:pt idx="31524">
                  <c:v>-2.0814900000000001E-2</c:v>
                </c:pt>
                <c:pt idx="31525">
                  <c:v>-1.04904E-4</c:v>
                </c:pt>
                <c:pt idx="31526">
                  <c:v>-2.8581599999999999E-2</c:v>
                </c:pt>
                <c:pt idx="31527">
                  <c:v>-1.0330199999999999E-2</c:v>
                </c:pt>
                <c:pt idx="31528">
                  <c:v>-1.00021E-2</c:v>
                </c:pt>
                <c:pt idx="31529">
                  <c:v>1.9235599999999999E-3</c:v>
                </c:pt>
                <c:pt idx="31530">
                  <c:v>-2.0457300000000001E-2</c:v>
                </c:pt>
                <c:pt idx="31531">
                  <c:v>-1.4027599999999999E-2</c:v>
                </c:pt>
                <c:pt idx="31532">
                  <c:v>-8.3789799999999994E-3</c:v>
                </c:pt>
                <c:pt idx="31533">
                  <c:v>-3.4330399999999997E-2</c:v>
                </c:pt>
                <c:pt idx="31534">
                  <c:v>-1.3690000000000001E-2</c:v>
                </c:pt>
                <c:pt idx="31535">
                  <c:v>-8.5802099999999996E-3</c:v>
                </c:pt>
                <c:pt idx="31536">
                  <c:v>-8.5515999999999995E-3</c:v>
                </c:pt>
                <c:pt idx="31537" formatCode="0.00E+00">
                  <c:v>-9.9182099999999994E-5</c:v>
                </c:pt>
                <c:pt idx="31538">
                  <c:v>-7.7733999999999998E-3</c:v>
                </c:pt>
                <c:pt idx="31539">
                  <c:v>5.9785799999999998E-3</c:v>
                </c:pt>
                <c:pt idx="31540">
                  <c:v>-5.2547499999999999E-3</c:v>
                </c:pt>
                <c:pt idx="31541">
                  <c:v>3.9987599999999996E-3</c:v>
                </c:pt>
                <c:pt idx="31542">
                  <c:v>-7.7438400000000003E-4</c:v>
                </c:pt>
                <c:pt idx="31543">
                  <c:v>-1.42422E-2</c:v>
                </c:pt>
                <c:pt idx="31544">
                  <c:v>-1.0816599999999999E-2</c:v>
                </c:pt>
                <c:pt idx="31545">
                  <c:v>-9.1228500000000001E-3</c:v>
                </c:pt>
                <c:pt idx="31546">
                  <c:v>-5.1021599999999997E-3</c:v>
                </c:pt>
                <c:pt idx="31547">
                  <c:v>-1.98183E-2</c:v>
                </c:pt>
                <c:pt idx="31548">
                  <c:v>5.6285900000000002E-3</c:v>
                </c:pt>
                <c:pt idx="31549">
                  <c:v>1.1224700000000001E-2</c:v>
                </c:pt>
                <c:pt idx="31550">
                  <c:v>-3.5905799999999999E-3</c:v>
                </c:pt>
                <c:pt idx="31551">
                  <c:v>-2.6491199999999999E-2</c:v>
                </c:pt>
                <c:pt idx="31552">
                  <c:v>-2.59876E-2</c:v>
                </c:pt>
                <c:pt idx="31553">
                  <c:v>-9.2325199999999993E-3</c:v>
                </c:pt>
                <c:pt idx="31554">
                  <c:v>-3.5677E-3</c:v>
                </c:pt>
                <c:pt idx="31555">
                  <c:v>-3.5142900000000002E-3</c:v>
                </c:pt>
                <c:pt idx="31556">
                  <c:v>-1.33486E-2</c:v>
                </c:pt>
                <c:pt idx="31557">
                  <c:v>-1.73378E-2</c:v>
                </c:pt>
                <c:pt idx="31558">
                  <c:v>-6.1807600000000004E-3</c:v>
                </c:pt>
                <c:pt idx="31559">
                  <c:v>-1.9920299999999998E-2</c:v>
                </c:pt>
                <c:pt idx="31560">
                  <c:v>-1.2599000000000001E-2</c:v>
                </c:pt>
                <c:pt idx="31561">
                  <c:v>-1.0052699999999999E-2</c:v>
                </c:pt>
                <c:pt idx="31562">
                  <c:v>-1.1631000000000001E-2</c:v>
                </c:pt>
                <c:pt idx="31563">
                  <c:v>-2.0465899999999999E-2</c:v>
                </c:pt>
                <c:pt idx="31564">
                  <c:v>4.7264100000000003E-3</c:v>
                </c:pt>
                <c:pt idx="31565">
                  <c:v>8.8243499999999999E-3</c:v>
                </c:pt>
                <c:pt idx="31566">
                  <c:v>-2.11906E-2</c:v>
                </c:pt>
                <c:pt idx="31567">
                  <c:v>-2.0501100000000001E-2</c:v>
                </c:pt>
                <c:pt idx="31568">
                  <c:v>-1.2502699999999999E-3</c:v>
                </c:pt>
                <c:pt idx="31569">
                  <c:v>-2.6264200000000001E-2</c:v>
                </c:pt>
                <c:pt idx="31570">
                  <c:v>-1.1879000000000001E-2</c:v>
                </c:pt>
                <c:pt idx="31571">
                  <c:v>4.8990199999999996E-3</c:v>
                </c:pt>
                <c:pt idx="31572">
                  <c:v>1.0781300000000001E-2</c:v>
                </c:pt>
                <c:pt idx="31573">
                  <c:v>-2.6683800000000001E-3</c:v>
                </c:pt>
                <c:pt idx="31574">
                  <c:v>-1.00374E-2</c:v>
                </c:pt>
                <c:pt idx="31575">
                  <c:v>-1.6155200000000001E-3</c:v>
                </c:pt>
                <c:pt idx="31576">
                  <c:v>2.9694600000000002E-2</c:v>
                </c:pt>
                <c:pt idx="31577">
                  <c:v>4.4088399999999998E-3</c:v>
                </c:pt>
                <c:pt idx="31578">
                  <c:v>-9.1209399999999993E-3</c:v>
                </c:pt>
                <c:pt idx="31579">
                  <c:v>-7.3423400000000002E-3</c:v>
                </c:pt>
                <c:pt idx="31580">
                  <c:v>1.88036E-2</c:v>
                </c:pt>
                <c:pt idx="31581">
                  <c:v>1.68781E-2</c:v>
                </c:pt>
                <c:pt idx="31582">
                  <c:v>-1.0161399999999999E-2</c:v>
                </c:pt>
                <c:pt idx="31583">
                  <c:v>-3.9920800000000003E-3</c:v>
                </c:pt>
                <c:pt idx="31584">
                  <c:v>2.5301000000000001E-2</c:v>
                </c:pt>
                <c:pt idx="31585">
                  <c:v>-2.65121E-4</c:v>
                </c:pt>
                <c:pt idx="31586">
                  <c:v>4.2352700000000002E-3</c:v>
                </c:pt>
                <c:pt idx="31587">
                  <c:v>-3.2272300000000002E-3</c:v>
                </c:pt>
                <c:pt idx="31588">
                  <c:v>1.19162E-2</c:v>
                </c:pt>
                <c:pt idx="31589">
                  <c:v>-4.6329500000000003E-3</c:v>
                </c:pt>
                <c:pt idx="31590">
                  <c:v>-1.81732E-2</c:v>
                </c:pt>
                <c:pt idx="31591">
                  <c:v>2.1257400000000001E-3</c:v>
                </c:pt>
                <c:pt idx="31592">
                  <c:v>1.46351E-2</c:v>
                </c:pt>
                <c:pt idx="31593">
                  <c:v>1.9787800000000001E-2</c:v>
                </c:pt>
                <c:pt idx="31594">
                  <c:v>1.17178E-2</c:v>
                </c:pt>
                <c:pt idx="31595">
                  <c:v>5.3606000000000001E-3</c:v>
                </c:pt>
                <c:pt idx="31596">
                  <c:v>7.3185000000000004E-3</c:v>
                </c:pt>
                <c:pt idx="31597">
                  <c:v>1.2142200000000001E-2</c:v>
                </c:pt>
                <c:pt idx="31598">
                  <c:v>1.23959E-2</c:v>
                </c:pt>
                <c:pt idx="31599">
                  <c:v>8.7184900000000006E-3</c:v>
                </c:pt>
                <c:pt idx="31600">
                  <c:v>3.5734199999999999E-3</c:v>
                </c:pt>
                <c:pt idx="31601">
                  <c:v>1.07956E-3</c:v>
                </c:pt>
                <c:pt idx="31602">
                  <c:v>1.0045999999999999E-2</c:v>
                </c:pt>
                <c:pt idx="31603">
                  <c:v>1.9595100000000001E-2</c:v>
                </c:pt>
                <c:pt idx="31604">
                  <c:v>2.2592500000000001E-2</c:v>
                </c:pt>
                <c:pt idx="31605">
                  <c:v>2.19898E-2</c:v>
                </c:pt>
                <c:pt idx="31606">
                  <c:v>1.7852799999999999E-2</c:v>
                </c:pt>
                <c:pt idx="31607">
                  <c:v>2.5517499999999999E-2</c:v>
                </c:pt>
                <c:pt idx="31608">
                  <c:v>2.3690200000000002E-2</c:v>
                </c:pt>
                <c:pt idx="31609">
                  <c:v>1.6785600000000001E-2</c:v>
                </c:pt>
                <c:pt idx="31610">
                  <c:v>3.5834299999999999E-2</c:v>
                </c:pt>
                <c:pt idx="31611">
                  <c:v>1.8778799999999998E-2</c:v>
                </c:pt>
                <c:pt idx="31612">
                  <c:v>1.9629500000000001E-2</c:v>
                </c:pt>
                <c:pt idx="31613">
                  <c:v>1.99347E-2</c:v>
                </c:pt>
                <c:pt idx="31614">
                  <c:v>1.74828E-2</c:v>
                </c:pt>
                <c:pt idx="31615">
                  <c:v>2.8192499999999999E-2</c:v>
                </c:pt>
                <c:pt idx="31616">
                  <c:v>1.8884700000000001E-2</c:v>
                </c:pt>
                <c:pt idx="31617">
                  <c:v>5.1870300000000001E-2</c:v>
                </c:pt>
                <c:pt idx="31618">
                  <c:v>2.1675099999999999E-2</c:v>
                </c:pt>
                <c:pt idx="31619">
                  <c:v>1.7681100000000002E-2</c:v>
                </c:pt>
                <c:pt idx="31620">
                  <c:v>3.26691E-2</c:v>
                </c:pt>
                <c:pt idx="31621">
                  <c:v>2.6612299999999998E-2</c:v>
                </c:pt>
                <c:pt idx="31622">
                  <c:v>1.53131E-2</c:v>
                </c:pt>
                <c:pt idx="31623">
                  <c:v>2.0072E-2</c:v>
                </c:pt>
                <c:pt idx="31624">
                  <c:v>9.1829300000000006E-3</c:v>
                </c:pt>
                <c:pt idx="31625">
                  <c:v>2.1616E-2</c:v>
                </c:pt>
                <c:pt idx="31626">
                  <c:v>3.8978600000000002E-2</c:v>
                </c:pt>
                <c:pt idx="31627">
                  <c:v>3.1657200000000003E-2</c:v>
                </c:pt>
                <c:pt idx="31628">
                  <c:v>1.7530400000000002E-2</c:v>
                </c:pt>
                <c:pt idx="31629">
                  <c:v>3.28875E-2</c:v>
                </c:pt>
                <c:pt idx="31630">
                  <c:v>4.2747500000000001E-2</c:v>
                </c:pt>
                <c:pt idx="31631">
                  <c:v>1.63698E-2</c:v>
                </c:pt>
                <c:pt idx="31632">
                  <c:v>1.7793699999999999E-2</c:v>
                </c:pt>
                <c:pt idx="31633">
                  <c:v>2.8212500000000001E-2</c:v>
                </c:pt>
                <c:pt idx="31634">
                  <c:v>3.8028699999999999E-2</c:v>
                </c:pt>
                <c:pt idx="31635">
                  <c:v>8.7709399999999996E-3</c:v>
                </c:pt>
                <c:pt idx="31636">
                  <c:v>2.74982E-2</c:v>
                </c:pt>
                <c:pt idx="31637">
                  <c:v>1.07346E-2</c:v>
                </c:pt>
                <c:pt idx="31638">
                  <c:v>1.6298300000000002E-2</c:v>
                </c:pt>
                <c:pt idx="31639">
                  <c:v>1.84431E-2</c:v>
                </c:pt>
                <c:pt idx="31640">
                  <c:v>2.8734199999999998E-3</c:v>
                </c:pt>
                <c:pt idx="31641">
                  <c:v>1.3517400000000001E-2</c:v>
                </c:pt>
                <c:pt idx="31642">
                  <c:v>2.6108699999999999E-2</c:v>
                </c:pt>
                <c:pt idx="31643">
                  <c:v>2.78473E-3</c:v>
                </c:pt>
                <c:pt idx="31644">
                  <c:v>-1.68676E-2</c:v>
                </c:pt>
                <c:pt idx="31645">
                  <c:v>-2.2153899999999998E-3</c:v>
                </c:pt>
                <c:pt idx="31646">
                  <c:v>1.1090300000000001E-2</c:v>
                </c:pt>
                <c:pt idx="31647">
                  <c:v>1.9383399999999999E-2</c:v>
                </c:pt>
                <c:pt idx="31648">
                  <c:v>8.7509200000000006E-3</c:v>
                </c:pt>
                <c:pt idx="31649">
                  <c:v>1.85337E-2</c:v>
                </c:pt>
                <c:pt idx="31650">
                  <c:v>2.0955100000000001E-2</c:v>
                </c:pt>
                <c:pt idx="31651">
                  <c:v>3.3793400000000001E-2</c:v>
                </c:pt>
                <c:pt idx="31652">
                  <c:v>1.8939999999999999E-2</c:v>
                </c:pt>
                <c:pt idx="31653">
                  <c:v>1.3351400000000001E-3</c:v>
                </c:pt>
                <c:pt idx="31654">
                  <c:v>1.9139300000000001E-2</c:v>
                </c:pt>
                <c:pt idx="31655">
                  <c:v>1.22585E-2</c:v>
                </c:pt>
                <c:pt idx="31656">
                  <c:v>1.39732E-2</c:v>
                </c:pt>
                <c:pt idx="31657">
                  <c:v>1.2706800000000001E-2</c:v>
                </c:pt>
                <c:pt idx="31658">
                  <c:v>8.6002300000000004E-3</c:v>
                </c:pt>
                <c:pt idx="31659">
                  <c:v>1.44157E-2</c:v>
                </c:pt>
                <c:pt idx="31660">
                  <c:v>1.9932700000000001E-2</c:v>
                </c:pt>
                <c:pt idx="31661">
                  <c:v>1.10083E-2</c:v>
                </c:pt>
                <c:pt idx="31662">
                  <c:v>2.79341E-2</c:v>
                </c:pt>
                <c:pt idx="31663">
                  <c:v>2.8503400000000002E-2</c:v>
                </c:pt>
                <c:pt idx="31664">
                  <c:v>2.9572500000000002E-2</c:v>
                </c:pt>
                <c:pt idx="31665">
                  <c:v>2.3324000000000001E-2</c:v>
                </c:pt>
                <c:pt idx="31666">
                  <c:v>2.92854E-2</c:v>
                </c:pt>
                <c:pt idx="31667">
                  <c:v>1.9549400000000001E-2</c:v>
                </c:pt>
                <c:pt idx="31668">
                  <c:v>2.7050000000000001E-2</c:v>
                </c:pt>
                <c:pt idx="31669">
                  <c:v>2.94647E-2</c:v>
                </c:pt>
                <c:pt idx="31670">
                  <c:v>2.72961E-2</c:v>
                </c:pt>
                <c:pt idx="31671">
                  <c:v>2.0461099999999999E-2</c:v>
                </c:pt>
                <c:pt idx="31672">
                  <c:v>2.6808700000000001E-2</c:v>
                </c:pt>
                <c:pt idx="31673" formatCode="0.00E+00">
                  <c:v>9.5090899999999996E-3</c:v>
                </c:pt>
                <c:pt idx="31674">
                  <c:v>-5.1927600000000003E-3</c:v>
                </c:pt>
                <c:pt idx="31675">
                  <c:v>3.2111199999999999E-2</c:v>
                </c:pt>
                <c:pt idx="31676">
                  <c:v>2.8080899999999999E-2</c:v>
                </c:pt>
                <c:pt idx="31677">
                  <c:v>1.5604E-2</c:v>
                </c:pt>
                <c:pt idx="31678">
                  <c:v>1.9699100000000001E-2</c:v>
                </c:pt>
                <c:pt idx="31679">
                  <c:v>1.0619200000000001E-2</c:v>
                </c:pt>
                <c:pt idx="31680">
                  <c:v>2.5604200000000001E-2</c:v>
                </c:pt>
                <c:pt idx="31681">
                  <c:v>1.37863E-2</c:v>
                </c:pt>
                <c:pt idx="31682">
                  <c:v>1.7701100000000001E-2</c:v>
                </c:pt>
                <c:pt idx="31683">
                  <c:v>2.5383900000000001E-2</c:v>
                </c:pt>
                <c:pt idx="31684">
                  <c:v>2.08874E-2</c:v>
                </c:pt>
                <c:pt idx="31685">
                  <c:v>2.9011700000000001E-2</c:v>
                </c:pt>
                <c:pt idx="31686">
                  <c:v>3.8604699999999999E-2</c:v>
                </c:pt>
                <c:pt idx="31687">
                  <c:v>2.8596900000000001E-2</c:v>
                </c:pt>
                <c:pt idx="31688">
                  <c:v>5.2356700000000004E-3</c:v>
                </c:pt>
                <c:pt idx="31689">
                  <c:v>-9.7312900000000001E-3</c:v>
                </c:pt>
                <c:pt idx="31690">
                  <c:v>6.8664599999999996E-4</c:v>
                </c:pt>
                <c:pt idx="31691">
                  <c:v>1.26677E-2</c:v>
                </c:pt>
                <c:pt idx="31692" formatCode="0.00E+00">
                  <c:v>1.36385E-2</c:v>
                </c:pt>
                <c:pt idx="31693">
                  <c:v>-1.3225600000000001E-2</c:v>
                </c:pt>
                <c:pt idx="31694">
                  <c:v>1.76983E-2</c:v>
                </c:pt>
                <c:pt idx="31695">
                  <c:v>1.80979E-2</c:v>
                </c:pt>
                <c:pt idx="31696">
                  <c:v>2.0096800000000001E-2</c:v>
                </c:pt>
                <c:pt idx="31697">
                  <c:v>1.6811400000000001E-2</c:v>
                </c:pt>
                <c:pt idx="31698">
                  <c:v>2.6176499999999998E-2</c:v>
                </c:pt>
                <c:pt idx="31699">
                  <c:v>2.7465799999999999E-2</c:v>
                </c:pt>
                <c:pt idx="31700">
                  <c:v>2.87228E-2</c:v>
                </c:pt>
                <c:pt idx="31701">
                  <c:v>3.2849299999999998E-2</c:v>
                </c:pt>
                <c:pt idx="31702">
                  <c:v>2.0535500000000002E-2</c:v>
                </c:pt>
                <c:pt idx="31703">
                  <c:v>5.5314099999999998E-2</c:v>
                </c:pt>
                <c:pt idx="31704">
                  <c:v>4.1855799999999999E-2</c:v>
                </c:pt>
                <c:pt idx="31705">
                  <c:v>3.1194699999999999E-2</c:v>
                </c:pt>
                <c:pt idx="31706">
                  <c:v>4.8295999999999999E-2</c:v>
                </c:pt>
                <c:pt idx="31707">
                  <c:v>4.5921299999999998E-2</c:v>
                </c:pt>
                <c:pt idx="31708">
                  <c:v>4.2066600000000003E-2</c:v>
                </c:pt>
                <c:pt idx="31709">
                  <c:v>3.2179800000000001E-2</c:v>
                </c:pt>
                <c:pt idx="31710">
                  <c:v>4.1300799999999999E-2</c:v>
                </c:pt>
                <c:pt idx="31711">
                  <c:v>4.5772599999999997E-2</c:v>
                </c:pt>
                <c:pt idx="31712">
                  <c:v>3.2578500000000003E-2</c:v>
                </c:pt>
                <c:pt idx="31713">
                  <c:v>2.4796499999999999E-2</c:v>
                </c:pt>
                <c:pt idx="31714">
                  <c:v>3.4366599999999997E-2</c:v>
                </c:pt>
                <c:pt idx="31715">
                  <c:v>3.8912799999999997E-2</c:v>
                </c:pt>
                <c:pt idx="31716">
                  <c:v>4.1242599999999997E-2</c:v>
                </c:pt>
                <c:pt idx="31717">
                  <c:v>3.0213400000000001E-2</c:v>
                </c:pt>
                <c:pt idx="31718">
                  <c:v>2.3239099999999999E-2</c:v>
                </c:pt>
                <c:pt idx="31719">
                  <c:v>1.7209100000000001E-2</c:v>
                </c:pt>
                <c:pt idx="31720">
                  <c:v>3.1423600000000003E-2</c:v>
                </c:pt>
                <c:pt idx="31721">
                  <c:v>4.32634E-2</c:v>
                </c:pt>
                <c:pt idx="31722">
                  <c:v>2.2961599999999999E-2</c:v>
                </c:pt>
                <c:pt idx="31723">
                  <c:v>1.9621799999999998E-2</c:v>
                </c:pt>
                <c:pt idx="31724">
                  <c:v>2.51112E-2</c:v>
                </c:pt>
                <c:pt idx="31725">
                  <c:v>1.8199E-2</c:v>
                </c:pt>
                <c:pt idx="31726">
                  <c:v>1.0623E-2</c:v>
                </c:pt>
                <c:pt idx="31727">
                  <c:v>1.55678E-2</c:v>
                </c:pt>
                <c:pt idx="31728">
                  <c:v>4.1988400000000002E-2</c:v>
                </c:pt>
                <c:pt idx="31729">
                  <c:v>1.9866000000000002E-2</c:v>
                </c:pt>
                <c:pt idx="31730">
                  <c:v>1.34287E-2</c:v>
                </c:pt>
                <c:pt idx="31731">
                  <c:v>2.8501499999999999E-2</c:v>
                </c:pt>
                <c:pt idx="31732">
                  <c:v>2.69871E-2</c:v>
                </c:pt>
                <c:pt idx="31733">
                  <c:v>3.2731999999999997E-2</c:v>
                </c:pt>
                <c:pt idx="31734">
                  <c:v>4.6327599999999997E-2</c:v>
                </c:pt>
                <c:pt idx="31735">
                  <c:v>4.7698999999999998E-2</c:v>
                </c:pt>
                <c:pt idx="31736">
                  <c:v>2.4759300000000001E-2</c:v>
                </c:pt>
                <c:pt idx="31737">
                  <c:v>5.7182299999999998E-2</c:v>
                </c:pt>
                <c:pt idx="31738">
                  <c:v>2.8973599999999999E-2</c:v>
                </c:pt>
                <c:pt idx="31739">
                  <c:v>4.42257E-2</c:v>
                </c:pt>
                <c:pt idx="31740">
                  <c:v>5.67217E-2</c:v>
                </c:pt>
                <c:pt idx="31741">
                  <c:v>4.8314999999999997E-2</c:v>
                </c:pt>
                <c:pt idx="31742">
                  <c:v>7.8620900000000004E-3</c:v>
                </c:pt>
                <c:pt idx="31743">
                  <c:v>8.3379700000000001E-3</c:v>
                </c:pt>
                <c:pt idx="31744">
                  <c:v>4.5092599999999997E-2</c:v>
                </c:pt>
                <c:pt idx="31745">
                  <c:v>3.3231700000000003E-2</c:v>
                </c:pt>
                <c:pt idx="31746">
                  <c:v>2.6202199999999998E-2</c:v>
                </c:pt>
                <c:pt idx="31747">
                  <c:v>4.5443499999999998E-2</c:v>
                </c:pt>
                <c:pt idx="31748">
                  <c:v>3.8517999999999997E-2</c:v>
                </c:pt>
                <c:pt idx="31749">
                  <c:v>3.4765200000000003E-2</c:v>
                </c:pt>
                <c:pt idx="31750">
                  <c:v>-2.0914100000000001E-3</c:v>
                </c:pt>
                <c:pt idx="31751">
                  <c:v>1.79005E-2</c:v>
                </c:pt>
                <c:pt idx="31752">
                  <c:v>4.50401E-2</c:v>
                </c:pt>
                <c:pt idx="31753">
                  <c:v>2.3635900000000001E-2</c:v>
                </c:pt>
                <c:pt idx="31754">
                  <c:v>-1.4619800000000001E-3</c:v>
                </c:pt>
                <c:pt idx="31755">
                  <c:v>2.53344E-2</c:v>
                </c:pt>
                <c:pt idx="31756">
                  <c:v>4.8076599999999997E-2</c:v>
                </c:pt>
                <c:pt idx="31757">
                  <c:v>2.5745400000000002E-2</c:v>
                </c:pt>
                <c:pt idx="31758">
                  <c:v>1.6669300000000001E-2</c:v>
                </c:pt>
                <c:pt idx="31759">
                  <c:v>3.1496000000000003E-2</c:v>
                </c:pt>
                <c:pt idx="31760">
                  <c:v>2.04897E-2</c:v>
                </c:pt>
                <c:pt idx="31761">
                  <c:v>5.2242299999999998E-3</c:v>
                </c:pt>
                <c:pt idx="31762">
                  <c:v>7.9965599999999998E-3</c:v>
                </c:pt>
                <c:pt idx="31763">
                  <c:v>3.0048399999999999E-2</c:v>
                </c:pt>
                <c:pt idx="31764">
                  <c:v>2.1965999999999999E-2</c:v>
                </c:pt>
                <c:pt idx="31765">
                  <c:v>1.03073E-2</c:v>
                </c:pt>
                <c:pt idx="31766">
                  <c:v>1.17865E-2</c:v>
                </c:pt>
                <c:pt idx="31767">
                  <c:v>3.71456E-3</c:v>
                </c:pt>
                <c:pt idx="31768">
                  <c:v>5.7115600000000001E-3</c:v>
                </c:pt>
                <c:pt idx="31769">
                  <c:v>2.4416899999999998E-2</c:v>
                </c:pt>
                <c:pt idx="31770">
                  <c:v>1.46885E-2</c:v>
                </c:pt>
                <c:pt idx="31771">
                  <c:v>4.6386700000000001E-3</c:v>
                </c:pt>
                <c:pt idx="31772">
                  <c:v>-6.0672800000000004E-3</c:v>
                </c:pt>
                <c:pt idx="31773">
                  <c:v>1.3041499999999999E-2</c:v>
                </c:pt>
                <c:pt idx="31774">
                  <c:v>9.8771999999999992E-3</c:v>
                </c:pt>
                <c:pt idx="31775">
                  <c:v>1.6181000000000001E-2</c:v>
                </c:pt>
                <c:pt idx="31776">
                  <c:v>1.6495699999999999E-2</c:v>
                </c:pt>
                <c:pt idx="31777">
                  <c:v>2.2362699999999999E-2</c:v>
                </c:pt>
                <c:pt idx="31778">
                  <c:v>1.71824E-2</c:v>
                </c:pt>
                <c:pt idx="31779">
                  <c:v>2.1746600000000001E-2</c:v>
                </c:pt>
                <c:pt idx="31780">
                  <c:v>1.8817899999999999E-2</c:v>
                </c:pt>
                <c:pt idx="31781">
                  <c:v>3.1004E-2</c:v>
                </c:pt>
                <c:pt idx="31782">
                  <c:v>2.9696500000000001E-2</c:v>
                </c:pt>
                <c:pt idx="31783">
                  <c:v>1.52607E-2</c:v>
                </c:pt>
                <c:pt idx="31784">
                  <c:v>4.4326799999999996E-3</c:v>
                </c:pt>
                <c:pt idx="31785">
                  <c:v>1.6444199999999999E-2</c:v>
                </c:pt>
                <c:pt idx="31786">
                  <c:v>3.5718E-2</c:v>
                </c:pt>
                <c:pt idx="31787">
                  <c:v>2.8108600000000001E-2</c:v>
                </c:pt>
                <c:pt idx="31788">
                  <c:v>1.4538799999999999E-2</c:v>
                </c:pt>
                <c:pt idx="31789">
                  <c:v>4.6024300000000002E-3</c:v>
                </c:pt>
                <c:pt idx="31790">
                  <c:v>2.0587000000000001E-2</c:v>
                </c:pt>
                <c:pt idx="31791">
                  <c:v>2.0911200000000001E-2</c:v>
                </c:pt>
                <c:pt idx="31792">
                  <c:v>3.4949300000000003E-2</c:v>
                </c:pt>
                <c:pt idx="31793">
                  <c:v>1.0986299999999999E-2</c:v>
                </c:pt>
                <c:pt idx="31794">
                  <c:v>1.8768299999999999E-3</c:v>
                </c:pt>
                <c:pt idx="31795">
                  <c:v>6.2398899999999997E-3</c:v>
                </c:pt>
                <c:pt idx="31796">
                  <c:v>-3.8833600000000002E-3</c:v>
                </c:pt>
                <c:pt idx="31797">
                  <c:v>4.62818E-3</c:v>
                </c:pt>
                <c:pt idx="31798">
                  <c:v>-1.6946800000000001E-3</c:v>
                </c:pt>
                <c:pt idx="31799">
                  <c:v>-1.5976899999999999E-2</c:v>
                </c:pt>
                <c:pt idx="31800">
                  <c:v>-1.6093300000000001E-2</c:v>
                </c:pt>
                <c:pt idx="31801">
                  <c:v>3.4046200000000001E-3</c:v>
                </c:pt>
                <c:pt idx="31802">
                  <c:v>2.4033499999999999E-2</c:v>
                </c:pt>
                <c:pt idx="31803">
                  <c:v>1.22709E-2</c:v>
                </c:pt>
                <c:pt idx="31804">
                  <c:v>3.9167400000000002E-3</c:v>
                </c:pt>
                <c:pt idx="31805">
                  <c:v>1.9168900000000001E-3</c:v>
                </c:pt>
                <c:pt idx="31806">
                  <c:v>2.7275099999999998E-3</c:v>
                </c:pt>
                <c:pt idx="31807">
                  <c:v>7.7323899999999996E-3</c:v>
                </c:pt>
                <c:pt idx="31808">
                  <c:v>4.5738200000000001E-3</c:v>
                </c:pt>
                <c:pt idx="31809">
                  <c:v>-5.2080199999999998E-3</c:v>
                </c:pt>
                <c:pt idx="31810">
                  <c:v>1.13831E-2</c:v>
                </c:pt>
                <c:pt idx="31811">
                  <c:v>2.0750999999999999E-2</c:v>
                </c:pt>
                <c:pt idx="31812">
                  <c:v>3.7546200000000002E-3</c:v>
                </c:pt>
                <c:pt idx="31813">
                  <c:v>-3.85571E-3</c:v>
                </c:pt>
                <c:pt idx="31814">
                  <c:v>1.20115E-2</c:v>
                </c:pt>
                <c:pt idx="31815">
                  <c:v>1.0781300000000001E-2</c:v>
                </c:pt>
                <c:pt idx="31816">
                  <c:v>-4.8961600000000001E-3</c:v>
                </c:pt>
                <c:pt idx="31817">
                  <c:v>2.96116E-3</c:v>
                </c:pt>
                <c:pt idx="31818">
                  <c:v>4.8894899999999998E-3</c:v>
                </c:pt>
                <c:pt idx="31819">
                  <c:v>5.8078799999999996E-3</c:v>
                </c:pt>
                <c:pt idx="31820">
                  <c:v>-9.3984600000000008E-3</c:v>
                </c:pt>
                <c:pt idx="31821">
                  <c:v>1.9270900000000001E-2</c:v>
                </c:pt>
                <c:pt idx="31822">
                  <c:v>2.0394300000000001E-2</c:v>
                </c:pt>
                <c:pt idx="31823">
                  <c:v>7.1353900000000001E-3</c:v>
                </c:pt>
                <c:pt idx="31824">
                  <c:v>3.0561399999999999E-2</c:v>
                </c:pt>
                <c:pt idx="31825">
                  <c:v>3.1317699999999997E-2</c:v>
                </c:pt>
                <c:pt idx="31826">
                  <c:v>3.6988300000000002E-2</c:v>
                </c:pt>
                <c:pt idx="31827">
                  <c:v>2.30093E-2</c:v>
                </c:pt>
                <c:pt idx="31828">
                  <c:v>9.9124899999999995E-3</c:v>
                </c:pt>
                <c:pt idx="31829">
                  <c:v>1.68028E-2</c:v>
                </c:pt>
                <c:pt idx="31830">
                  <c:v>4.4916200000000003E-2</c:v>
                </c:pt>
                <c:pt idx="31831">
                  <c:v>2.8880099999999999E-2</c:v>
                </c:pt>
                <c:pt idx="31832">
                  <c:v>2.0042399999999998E-2</c:v>
                </c:pt>
                <c:pt idx="31833">
                  <c:v>1.0951000000000001E-2</c:v>
                </c:pt>
                <c:pt idx="31834">
                  <c:v>3.7621500000000002E-2</c:v>
                </c:pt>
                <c:pt idx="31835">
                  <c:v>2.70729E-2</c:v>
                </c:pt>
                <c:pt idx="31836">
                  <c:v>1.39942E-2</c:v>
                </c:pt>
                <c:pt idx="31837">
                  <c:v>2.2215800000000001E-2</c:v>
                </c:pt>
                <c:pt idx="31838">
                  <c:v>4.8748E-2</c:v>
                </c:pt>
                <c:pt idx="31839">
                  <c:v>3.8831699999999997E-2</c:v>
                </c:pt>
                <c:pt idx="31840">
                  <c:v>3.9195999999999996E-3</c:v>
                </c:pt>
                <c:pt idx="31841">
                  <c:v>-1.22004E-2</c:v>
                </c:pt>
                <c:pt idx="31842">
                  <c:v>2.2862400000000001E-2</c:v>
                </c:pt>
                <c:pt idx="31843">
                  <c:v>3.1344400000000001E-2</c:v>
                </c:pt>
                <c:pt idx="31844">
                  <c:v>-6.6575999999999996E-3</c:v>
                </c:pt>
                <c:pt idx="31845">
                  <c:v>-1.52397E-2</c:v>
                </c:pt>
                <c:pt idx="31846">
                  <c:v>2.9993099999999998E-3</c:v>
                </c:pt>
                <c:pt idx="31847">
                  <c:v>1.8475499999999999E-2</c:v>
                </c:pt>
                <c:pt idx="31848">
                  <c:v>1.88112E-2</c:v>
                </c:pt>
                <c:pt idx="31849">
                  <c:v>2.7828200000000001E-3</c:v>
                </c:pt>
                <c:pt idx="31850">
                  <c:v>6.4077400000000003E-3</c:v>
                </c:pt>
                <c:pt idx="31851">
                  <c:v>1.2245199999999999E-2</c:v>
                </c:pt>
                <c:pt idx="31852">
                  <c:v>-8.1462900000000005E-3</c:v>
                </c:pt>
                <c:pt idx="31853">
                  <c:v>-1.7099400000000001E-3</c:v>
                </c:pt>
                <c:pt idx="31854">
                  <c:v>3.3006699999999999E-3</c:v>
                </c:pt>
                <c:pt idx="31855">
                  <c:v>1.47295E-2</c:v>
                </c:pt>
                <c:pt idx="31856">
                  <c:v>-4.8961600000000001E-3</c:v>
                </c:pt>
                <c:pt idx="31857">
                  <c:v>-9.2411000000000001E-4</c:v>
                </c:pt>
                <c:pt idx="31858">
                  <c:v>5.0191899999999998E-3</c:v>
                </c:pt>
                <c:pt idx="31859">
                  <c:v>1.8671E-2</c:v>
                </c:pt>
                <c:pt idx="31860">
                  <c:v>-1.21326E-2</c:v>
                </c:pt>
                <c:pt idx="31861">
                  <c:v>-2.5502199999999999E-2</c:v>
                </c:pt>
                <c:pt idx="31862">
                  <c:v>2.14291E-3</c:v>
                </c:pt>
                <c:pt idx="31863">
                  <c:v>-1.10998E-2</c:v>
                </c:pt>
                <c:pt idx="31864">
                  <c:v>-4.2991599999999998E-3</c:v>
                </c:pt>
                <c:pt idx="31865">
                  <c:v>-1.7631500000000001E-2</c:v>
                </c:pt>
                <c:pt idx="31866">
                  <c:v>-6.1578800000000001E-3</c:v>
                </c:pt>
                <c:pt idx="31867">
                  <c:v>-1.1549E-2</c:v>
                </c:pt>
                <c:pt idx="31868">
                  <c:v>-8.93211E-3</c:v>
                </c:pt>
                <c:pt idx="31869">
                  <c:v>-1.0621999999999999E-2</c:v>
                </c:pt>
                <c:pt idx="31870">
                  <c:v>-1.69792E-2</c:v>
                </c:pt>
                <c:pt idx="31871">
                  <c:v>6.1569199999999998E-3</c:v>
                </c:pt>
                <c:pt idx="31872">
                  <c:v>-2.13051E-3</c:v>
                </c:pt>
                <c:pt idx="31873">
                  <c:v>-2.5783500000000001E-2</c:v>
                </c:pt>
                <c:pt idx="31874">
                  <c:v>-1.38502E-2</c:v>
                </c:pt>
                <c:pt idx="31875">
                  <c:v>-7.4863400000000002E-3</c:v>
                </c:pt>
                <c:pt idx="31876">
                  <c:v>-2.3111300000000001E-2</c:v>
                </c:pt>
                <c:pt idx="31877">
                  <c:v>-3.5180099999999999E-2</c:v>
                </c:pt>
                <c:pt idx="31878">
                  <c:v>-1.9411999999999999E-2</c:v>
                </c:pt>
                <c:pt idx="31879">
                  <c:v>-9.5987299999999998E-3</c:v>
                </c:pt>
                <c:pt idx="31880">
                  <c:v>9.56535E-4</c:v>
                </c:pt>
                <c:pt idx="31881">
                  <c:v>-2.6330900000000001E-2</c:v>
                </c:pt>
                <c:pt idx="31882">
                  <c:v>-2.3636799999999999E-2</c:v>
                </c:pt>
                <c:pt idx="31883">
                  <c:v>-1.7960500000000001E-2</c:v>
                </c:pt>
                <c:pt idx="31884">
                  <c:v>-1.6100900000000001E-2</c:v>
                </c:pt>
                <c:pt idx="31885">
                  <c:v>-3.0953399999999999E-2</c:v>
                </c:pt>
                <c:pt idx="31886">
                  <c:v>-2.7114900000000001E-2</c:v>
                </c:pt>
                <c:pt idx="31887">
                  <c:v>-1.29795E-2</c:v>
                </c:pt>
                <c:pt idx="31888">
                  <c:v>-3.1425500000000002E-2</c:v>
                </c:pt>
                <c:pt idx="31889">
                  <c:v>-7.8992799999999998E-3</c:v>
                </c:pt>
                <c:pt idx="31890">
                  <c:v>-2.5355300000000001E-2</c:v>
                </c:pt>
                <c:pt idx="31891">
                  <c:v>-1.9720999999999999E-2</c:v>
                </c:pt>
                <c:pt idx="31892">
                  <c:v>-2.8194400000000001E-2</c:v>
                </c:pt>
                <c:pt idx="31893">
                  <c:v>-2.2193899999999999E-2</c:v>
                </c:pt>
                <c:pt idx="31894">
                  <c:v>-1.09835E-2</c:v>
                </c:pt>
                <c:pt idx="31895">
                  <c:v>-1.40476E-2</c:v>
                </c:pt>
                <c:pt idx="31896">
                  <c:v>-2.6404400000000001E-2</c:v>
                </c:pt>
                <c:pt idx="31897">
                  <c:v>-5.1486999999999998E-2</c:v>
                </c:pt>
                <c:pt idx="31898">
                  <c:v>-2.7107200000000001E-2</c:v>
                </c:pt>
                <c:pt idx="31899">
                  <c:v>-2.40059E-2</c:v>
                </c:pt>
                <c:pt idx="31900">
                  <c:v>-1.23997E-2</c:v>
                </c:pt>
                <c:pt idx="31901">
                  <c:v>-3.0547100000000001E-2</c:v>
                </c:pt>
                <c:pt idx="31902">
                  <c:v>-1.0371200000000001E-2</c:v>
                </c:pt>
                <c:pt idx="31903">
                  <c:v>-2.2920599999999999E-2</c:v>
                </c:pt>
                <c:pt idx="31904">
                  <c:v>-2.31419E-2</c:v>
                </c:pt>
                <c:pt idx="31905">
                  <c:v>-2.4124099999999999E-2</c:v>
                </c:pt>
                <c:pt idx="31906">
                  <c:v>-4.4170399999999999E-2</c:v>
                </c:pt>
                <c:pt idx="31907">
                  <c:v>-1.70984E-2</c:v>
                </c:pt>
                <c:pt idx="31908">
                  <c:v>-2.36454E-2</c:v>
                </c:pt>
                <c:pt idx="31909">
                  <c:v>-2.7154000000000001E-2</c:v>
                </c:pt>
                <c:pt idx="31910">
                  <c:v>-2.7683300000000001E-2</c:v>
                </c:pt>
                <c:pt idx="31911">
                  <c:v>-1.6077999999999999E-2</c:v>
                </c:pt>
                <c:pt idx="31912">
                  <c:v>-1.0907200000000001E-2</c:v>
                </c:pt>
                <c:pt idx="31913">
                  <c:v>-3.3528299999999997E-2</c:v>
                </c:pt>
                <c:pt idx="31914">
                  <c:v>-3.7103700000000003E-2</c:v>
                </c:pt>
                <c:pt idx="31915">
                  <c:v>-4.0919299999999999E-2</c:v>
                </c:pt>
                <c:pt idx="31916">
                  <c:v>-1.20173E-2</c:v>
                </c:pt>
                <c:pt idx="31917">
                  <c:v>-2.6860200000000001E-2</c:v>
                </c:pt>
                <c:pt idx="31918">
                  <c:v>-3.9382E-2</c:v>
                </c:pt>
                <c:pt idx="31919">
                  <c:v>-2.39382E-2</c:v>
                </c:pt>
                <c:pt idx="31920">
                  <c:v>-1.1670099999999999E-2</c:v>
                </c:pt>
                <c:pt idx="31921">
                  <c:v>-2.1347999999999999E-2</c:v>
                </c:pt>
                <c:pt idx="31922">
                  <c:v>-3.0715900000000001E-2</c:v>
                </c:pt>
                <c:pt idx="31923">
                  <c:v>-3.0286799999999999E-2</c:v>
                </c:pt>
                <c:pt idx="31924">
                  <c:v>-4.2676899999999997E-2</c:v>
                </c:pt>
                <c:pt idx="31925">
                  <c:v>-2.1927800000000001E-2</c:v>
                </c:pt>
                <c:pt idx="31926">
                  <c:v>-3.4772900000000002E-2</c:v>
                </c:pt>
                <c:pt idx="31927">
                  <c:v>-3.2227499999999999E-2</c:v>
                </c:pt>
                <c:pt idx="31928">
                  <c:v>-2.3033100000000001E-2</c:v>
                </c:pt>
                <c:pt idx="31929">
                  <c:v>-1.8404E-2</c:v>
                </c:pt>
                <c:pt idx="31930">
                  <c:v>-3.3675200000000002E-2</c:v>
                </c:pt>
                <c:pt idx="31931">
                  <c:v>-2.1767600000000002E-2</c:v>
                </c:pt>
                <c:pt idx="31932">
                  <c:v>-1.0463699999999999E-2</c:v>
                </c:pt>
                <c:pt idx="31933">
                  <c:v>-2.1780000000000001E-2</c:v>
                </c:pt>
                <c:pt idx="31934">
                  <c:v>-2.5812100000000001E-2</c:v>
                </c:pt>
                <c:pt idx="31935">
                  <c:v>-3.5770400000000001E-2</c:v>
                </c:pt>
                <c:pt idx="31936">
                  <c:v>-1.9811599999999999E-2</c:v>
                </c:pt>
                <c:pt idx="31937">
                  <c:v>-2.2872900000000002E-2</c:v>
                </c:pt>
                <c:pt idx="31938">
                  <c:v>-1.8560400000000001E-2</c:v>
                </c:pt>
                <c:pt idx="31939">
                  <c:v>-2.6721000000000002E-2</c:v>
                </c:pt>
                <c:pt idx="31940">
                  <c:v>-2.7265500000000002E-2</c:v>
                </c:pt>
                <c:pt idx="31941">
                  <c:v>-2.8130499999999999E-2</c:v>
                </c:pt>
                <c:pt idx="31942">
                  <c:v>-1.4364200000000001E-2</c:v>
                </c:pt>
                <c:pt idx="31943">
                  <c:v>-8.3980600000000006E-3</c:v>
                </c:pt>
                <c:pt idx="31944">
                  <c:v>-7.6332099999999996E-3</c:v>
                </c:pt>
                <c:pt idx="31945">
                  <c:v>-1.3750099999999999E-2</c:v>
                </c:pt>
                <c:pt idx="31946">
                  <c:v>-1.8890400000000002E-2</c:v>
                </c:pt>
                <c:pt idx="31947">
                  <c:v>-2.1380400000000001E-2</c:v>
                </c:pt>
                <c:pt idx="31948">
                  <c:v>-9.2077300000000008E-3</c:v>
                </c:pt>
                <c:pt idx="31949">
                  <c:v>3.5009400000000001E-3</c:v>
                </c:pt>
                <c:pt idx="31950">
                  <c:v>-1.54819E-2</c:v>
                </c:pt>
                <c:pt idx="31951">
                  <c:v>-2.5651899999999998E-2</c:v>
                </c:pt>
                <c:pt idx="31952">
                  <c:v>-1.03464E-2</c:v>
                </c:pt>
                <c:pt idx="31953">
                  <c:v>-1.09205E-2</c:v>
                </c:pt>
                <c:pt idx="31954">
                  <c:v>-3.6383600000000002E-2</c:v>
                </c:pt>
                <c:pt idx="31955">
                  <c:v>-1.9730600000000001E-2</c:v>
                </c:pt>
                <c:pt idx="31956">
                  <c:v>-1.9389199999999999E-2</c:v>
                </c:pt>
                <c:pt idx="31957">
                  <c:v>2.74658E-4</c:v>
                </c:pt>
                <c:pt idx="31958">
                  <c:v>-6.0014700000000001E-3</c:v>
                </c:pt>
                <c:pt idx="31959">
                  <c:v>-9.7656300000000008E-3</c:v>
                </c:pt>
                <c:pt idx="31960">
                  <c:v>-1.76001E-2</c:v>
                </c:pt>
                <c:pt idx="31961">
                  <c:v>-1.4005699999999999E-2</c:v>
                </c:pt>
                <c:pt idx="31962">
                  <c:v>-1.4240299999999999E-2</c:v>
                </c:pt>
                <c:pt idx="31963">
                  <c:v>-1.14307E-2</c:v>
                </c:pt>
                <c:pt idx="31964">
                  <c:v>-1.47467E-2</c:v>
                </c:pt>
                <c:pt idx="31965">
                  <c:v>-2.1437600000000001E-2</c:v>
                </c:pt>
                <c:pt idx="31966">
                  <c:v>-2.7575499999999999E-2</c:v>
                </c:pt>
                <c:pt idx="31967">
                  <c:v>-8.4361999999999996E-3</c:v>
                </c:pt>
                <c:pt idx="31968">
                  <c:v>-3.4627899999999999E-3</c:v>
                </c:pt>
                <c:pt idx="31969">
                  <c:v>-2.8028500000000001E-2</c:v>
                </c:pt>
                <c:pt idx="31970">
                  <c:v>-2.6124999999999999E-2</c:v>
                </c:pt>
                <c:pt idx="31971">
                  <c:v>-1.5254E-2</c:v>
                </c:pt>
                <c:pt idx="31972">
                  <c:v>-3.4926400000000003E-2</c:v>
                </c:pt>
                <c:pt idx="31973">
                  <c:v>-3.6809000000000001E-2</c:v>
                </c:pt>
                <c:pt idx="31974">
                  <c:v>-2.04306E-2</c:v>
                </c:pt>
                <c:pt idx="31975">
                  <c:v>-1.6937299999999999E-2</c:v>
                </c:pt>
                <c:pt idx="31976">
                  <c:v>-3.3888799999999997E-2</c:v>
                </c:pt>
                <c:pt idx="31977">
                  <c:v>-1.8479300000000001E-2</c:v>
                </c:pt>
                <c:pt idx="31978">
                  <c:v>-2.4035500000000001E-2</c:v>
                </c:pt>
                <c:pt idx="31979">
                  <c:v>-1.6908599999999999E-2</c:v>
                </c:pt>
                <c:pt idx="31980">
                  <c:v>-3.2787299999999998E-2</c:v>
                </c:pt>
                <c:pt idx="31981">
                  <c:v>-1.9001000000000001E-2</c:v>
                </c:pt>
                <c:pt idx="31982">
                  <c:v>-3.9894100000000002E-2</c:v>
                </c:pt>
                <c:pt idx="31983">
                  <c:v>-3.3588399999999997E-2</c:v>
                </c:pt>
                <c:pt idx="31984">
                  <c:v>-3.9157900000000002E-2</c:v>
                </c:pt>
                <c:pt idx="31985">
                  <c:v>-3.2648099999999999E-2</c:v>
                </c:pt>
                <c:pt idx="31986">
                  <c:v>-1.3413400000000001E-2</c:v>
                </c:pt>
                <c:pt idx="31987">
                  <c:v>-2.3622500000000001E-2</c:v>
                </c:pt>
                <c:pt idx="31988">
                  <c:v>-1.21555E-2</c:v>
                </c:pt>
                <c:pt idx="31989">
                  <c:v>-1.3896E-2</c:v>
                </c:pt>
                <c:pt idx="31990">
                  <c:v>-3.5504300000000003E-2</c:v>
                </c:pt>
                <c:pt idx="31991">
                  <c:v>-4.6852100000000001E-2</c:v>
                </c:pt>
                <c:pt idx="31992">
                  <c:v>-3.1779300000000003E-2</c:v>
                </c:pt>
                <c:pt idx="31993">
                  <c:v>-1.73349E-2</c:v>
                </c:pt>
                <c:pt idx="31994">
                  <c:v>-1.8758799999999999E-2</c:v>
                </c:pt>
                <c:pt idx="31995">
                  <c:v>-2.6342399999999998E-2</c:v>
                </c:pt>
                <c:pt idx="31996">
                  <c:v>-2.99244E-2</c:v>
                </c:pt>
                <c:pt idx="31997">
                  <c:v>-3.0448900000000001E-2</c:v>
                </c:pt>
                <c:pt idx="31998">
                  <c:v>-1.98383E-2</c:v>
                </c:pt>
                <c:pt idx="31999">
                  <c:v>-2.7061499999999999E-2</c:v>
                </c:pt>
                <c:pt idx="32000">
                  <c:v>-2.77443E-2</c:v>
                </c:pt>
                <c:pt idx="32001">
                  <c:v>-3.5586399999999997E-2</c:v>
                </c:pt>
                <c:pt idx="32002">
                  <c:v>-2.5620500000000001E-2</c:v>
                </c:pt>
                <c:pt idx="32003">
                  <c:v>-2.4609599999999999E-2</c:v>
                </c:pt>
                <c:pt idx="32004">
                  <c:v>-2.4992E-2</c:v>
                </c:pt>
                <c:pt idx="32005">
                  <c:v>-2.3482300000000001E-2</c:v>
                </c:pt>
                <c:pt idx="32006">
                  <c:v>-4.5400599999999999E-2</c:v>
                </c:pt>
                <c:pt idx="32007">
                  <c:v>-4.0489200000000003E-2</c:v>
                </c:pt>
                <c:pt idx="32008">
                  <c:v>-3.4936000000000002E-2</c:v>
                </c:pt>
                <c:pt idx="32009">
                  <c:v>-1.9177400000000001E-2</c:v>
                </c:pt>
                <c:pt idx="32010">
                  <c:v>-3.2596600000000003E-2</c:v>
                </c:pt>
                <c:pt idx="32011">
                  <c:v>-2.3716899999999999E-2</c:v>
                </c:pt>
                <c:pt idx="32012">
                  <c:v>-3.1306300000000002E-2</c:v>
                </c:pt>
                <c:pt idx="32013">
                  <c:v>-3.9923699999999999E-2</c:v>
                </c:pt>
                <c:pt idx="32014">
                  <c:v>-4.5260399999999999E-2</c:v>
                </c:pt>
                <c:pt idx="32015">
                  <c:v>-3.4844399999999998E-2</c:v>
                </c:pt>
                <c:pt idx="32016">
                  <c:v>-3.1722100000000003E-2</c:v>
                </c:pt>
                <c:pt idx="32017">
                  <c:v>-2.5965700000000001E-2</c:v>
                </c:pt>
                <c:pt idx="32018">
                  <c:v>-1.8487900000000002E-2</c:v>
                </c:pt>
                <c:pt idx="32019">
                  <c:v>-2.7722400000000001E-2</c:v>
                </c:pt>
                <c:pt idx="32020">
                  <c:v>-2.2571600000000001E-2</c:v>
                </c:pt>
                <c:pt idx="32021">
                  <c:v>-2.2775699999999999E-2</c:v>
                </c:pt>
                <c:pt idx="32022">
                  <c:v>-1.23272E-2</c:v>
                </c:pt>
                <c:pt idx="32023">
                  <c:v>-2.9275900000000001E-2</c:v>
                </c:pt>
                <c:pt idx="32024">
                  <c:v>-2.6571299999999999E-2</c:v>
                </c:pt>
                <c:pt idx="32025">
                  <c:v>-2.2839499999999999E-2</c:v>
                </c:pt>
                <c:pt idx="32026">
                  <c:v>-9.7560900000000002E-3</c:v>
                </c:pt>
                <c:pt idx="32027">
                  <c:v>-3.9528800000000003E-2</c:v>
                </c:pt>
                <c:pt idx="32028">
                  <c:v>-2.7413400000000001E-2</c:v>
                </c:pt>
                <c:pt idx="32029">
                  <c:v>-2.28071E-2</c:v>
                </c:pt>
                <c:pt idx="32030">
                  <c:v>-3.1902300000000001E-2</c:v>
                </c:pt>
                <c:pt idx="32031">
                  <c:v>-2.9434200000000001E-2</c:v>
                </c:pt>
                <c:pt idx="32032">
                  <c:v>-3.3278500000000003E-2</c:v>
                </c:pt>
                <c:pt idx="32033">
                  <c:v>-2.89955E-2</c:v>
                </c:pt>
                <c:pt idx="32034">
                  <c:v>-3.7768400000000001E-2</c:v>
                </c:pt>
                <c:pt idx="32035">
                  <c:v>-2.4743999999999999E-2</c:v>
                </c:pt>
                <c:pt idx="32036">
                  <c:v>-4.0743799999999997E-2</c:v>
                </c:pt>
                <c:pt idx="32037">
                  <c:v>-1.9075399999999999E-2</c:v>
                </c:pt>
                <c:pt idx="32038">
                  <c:v>-1.9873600000000002E-2</c:v>
                </c:pt>
                <c:pt idx="32039">
                  <c:v>-3.2043500000000003E-2</c:v>
                </c:pt>
                <c:pt idx="32040">
                  <c:v>-3.31411E-2</c:v>
                </c:pt>
                <c:pt idx="32041">
                  <c:v>-2.7024300000000001E-2</c:v>
                </c:pt>
                <c:pt idx="32042">
                  <c:v>-2.5831199999999999E-2</c:v>
                </c:pt>
                <c:pt idx="32043">
                  <c:v>-2.3692100000000001E-2</c:v>
                </c:pt>
                <c:pt idx="32044">
                  <c:v>-2.2829100000000001E-2</c:v>
                </c:pt>
                <c:pt idx="32045">
                  <c:v>-2.0313299999999999E-2</c:v>
                </c:pt>
                <c:pt idx="32046">
                  <c:v>-1.8575700000000001E-2</c:v>
                </c:pt>
                <c:pt idx="32047">
                  <c:v>-1.4982199999999999E-2</c:v>
                </c:pt>
                <c:pt idx="32048">
                  <c:v>-3.30219E-2</c:v>
                </c:pt>
                <c:pt idx="32049">
                  <c:v>-2.0725299999999999E-2</c:v>
                </c:pt>
                <c:pt idx="32050">
                  <c:v>-6.1893499999999997E-3</c:v>
                </c:pt>
                <c:pt idx="32051">
                  <c:v>-4.5404399999999998E-3</c:v>
                </c:pt>
                <c:pt idx="32052">
                  <c:v>-2.0433400000000001E-2</c:v>
                </c:pt>
                <c:pt idx="32053">
                  <c:v>-2.50359E-2</c:v>
                </c:pt>
                <c:pt idx="32054">
                  <c:v>1.5878699999999999E-3</c:v>
                </c:pt>
                <c:pt idx="32055">
                  <c:v>-7.8611400000000008E-3</c:v>
                </c:pt>
                <c:pt idx="32056">
                  <c:v>-2.3035E-2</c:v>
                </c:pt>
                <c:pt idx="32057">
                  <c:v>-2.4686799999999998E-2</c:v>
                </c:pt>
                <c:pt idx="32058">
                  <c:v>-1.4669400000000001E-2</c:v>
                </c:pt>
                <c:pt idx="32059">
                  <c:v>-3.7373499999999997E-2</c:v>
                </c:pt>
                <c:pt idx="32060">
                  <c:v>-1.89018E-2</c:v>
                </c:pt>
                <c:pt idx="32061">
                  <c:v>-2.05002E-2</c:v>
                </c:pt>
                <c:pt idx="32062">
                  <c:v>-2.2901500000000002E-2</c:v>
                </c:pt>
                <c:pt idx="32063">
                  <c:v>-3.33672E-2</c:v>
                </c:pt>
                <c:pt idx="32064">
                  <c:v>-1.9886000000000001E-2</c:v>
                </c:pt>
                <c:pt idx="32065">
                  <c:v>-1.7844200000000001E-2</c:v>
                </c:pt>
                <c:pt idx="32066">
                  <c:v>-1.20859E-2</c:v>
                </c:pt>
                <c:pt idx="32067">
                  <c:v>-2.0903600000000001E-2</c:v>
                </c:pt>
                <c:pt idx="32068">
                  <c:v>-2.5996200000000001E-2</c:v>
                </c:pt>
                <c:pt idx="32069">
                  <c:v>-9.2105899999999994E-3</c:v>
                </c:pt>
                <c:pt idx="32070">
                  <c:v>-3.8347199999999998E-3</c:v>
                </c:pt>
                <c:pt idx="32071">
                  <c:v>1.62506E-3</c:v>
                </c:pt>
                <c:pt idx="32072">
                  <c:v>-1.9422499999999999E-2</c:v>
                </c:pt>
                <c:pt idx="32073">
                  <c:v>-2.7322800000000001E-3</c:v>
                </c:pt>
                <c:pt idx="32074">
                  <c:v>7.4872999999999997E-3</c:v>
                </c:pt>
                <c:pt idx="32075">
                  <c:v>-3.3407200000000001E-3</c:v>
                </c:pt>
                <c:pt idx="32076">
                  <c:v>-3.6463700000000002E-2</c:v>
                </c:pt>
                <c:pt idx="32077">
                  <c:v>-3.4390400000000002E-2</c:v>
                </c:pt>
                <c:pt idx="32078">
                  <c:v>5.0163300000000003E-4</c:v>
                </c:pt>
                <c:pt idx="32079">
                  <c:v>1.0363600000000001E-2</c:v>
                </c:pt>
                <c:pt idx="32080">
                  <c:v>-2.9154800000000002E-2</c:v>
                </c:pt>
                <c:pt idx="32081">
                  <c:v>-3.3402399999999999E-2</c:v>
                </c:pt>
                <c:pt idx="32082">
                  <c:v>-1.05267E-2</c:v>
                </c:pt>
                <c:pt idx="32083">
                  <c:v>-3.6697399999999999E-3</c:v>
                </c:pt>
                <c:pt idx="32084">
                  <c:v>-2.03266E-2</c:v>
                </c:pt>
                <c:pt idx="32085">
                  <c:v>-2.2520999999999999E-2</c:v>
                </c:pt>
                <c:pt idx="32086">
                  <c:v>-4.5557000000000002E-3</c:v>
                </c:pt>
                <c:pt idx="32087">
                  <c:v>8.5525500000000008E-3</c:v>
                </c:pt>
                <c:pt idx="32088">
                  <c:v>1.31416E-3</c:v>
                </c:pt>
                <c:pt idx="32089">
                  <c:v>-5.1774999999999998E-3</c:v>
                </c:pt>
                <c:pt idx="32090">
                  <c:v>-6.6842999999999998E-3</c:v>
                </c:pt>
                <c:pt idx="32091">
                  <c:v>6.9770800000000001E-3</c:v>
                </c:pt>
                <c:pt idx="32092">
                  <c:v>-1.54591E-2</c:v>
                </c:pt>
                <c:pt idx="32093">
                  <c:v>1.2369200000000001E-3</c:v>
                </c:pt>
                <c:pt idx="32094">
                  <c:v>5.8278999999999996E-3</c:v>
                </c:pt>
                <c:pt idx="32095">
                  <c:v>2.9830899999999999E-3</c:v>
                </c:pt>
                <c:pt idx="32096">
                  <c:v>6.0300800000000002E-3</c:v>
                </c:pt>
                <c:pt idx="32097">
                  <c:v>-1.56212E-2</c:v>
                </c:pt>
                <c:pt idx="32098">
                  <c:v>3.7927600000000001E-3</c:v>
                </c:pt>
                <c:pt idx="32099">
                  <c:v>-8.9263899999999998E-4</c:v>
                </c:pt>
                <c:pt idx="32100">
                  <c:v>5.4674099999999998E-3</c:v>
                </c:pt>
                <c:pt idx="32101">
                  <c:v>4.5051600000000002E-3</c:v>
                </c:pt>
                <c:pt idx="32102">
                  <c:v>5.8746299999999998E-4</c:v>
                </c:pt>
                <c:pt idx="32103">
                  <c:v>7.6341600000000001E-3</c:v>
                </c:pt>
                <c:pt idx="32104">
                  <c:v>-6.0386700000000003E-3</c:v>
                </c:pt>
                <c:pt idx="32105">
                  <c:v>-1.56136E-2</c:v>
                </c:pt>
                <c:pt idx="32106">
                  <c:v>9.2067699999999995E-3</c:v>
                </c:pt>
                <c:pt idx="32107">
                  <c:v>1.7640099999999999E-2</c:v>
                </c:pt>
                <c:pt idx="32108">
                  <c:v>5.2986099999999996E-3</c:v>
                </c:pt>
                <c:pt idx="32109">
                  <c:v>1.0862399999999999E-2</c:v>
                </c:pt>
                <c:pt idx="32110">
                  <c:v>-1.06249E-2</c:v>
                </c:pt>
                <c:pt idx="32111">
                  <c:v>-6.5136000000000002E-4</c:v>
                </c:pt>
                <c:pt idx="32112">
                  <c:v>3.1611399999999998E-2</c:v>
                </c:pt>
                <c:pt idx="32113">
                  <c:v>1.23377E-2</c:v>
                </c:pt>
                <c:pt idx="32114">
                  <c:v>-2.01712E-2</c:v>
                </c:pt>
                <c:pt idx="32115">
                  <c:v>8.0146799999999997E-3</c:v>
                </c:pt>
                <c:pt idx="32116">
                  <c:v>2.4579E-2</c:v>
                </c:pt>
                <c:pt idx="32117">
                  <c:v>-4.9657800000000004E-3</c:v>
                </c:pt>
                <c:pt idx="32118">
                  <c:v>-1.16796E-2</c:v>
                </c:pt>
                <c:pt idx="32119">
                  <c:v>-5.6304900000000001E-3</c:v>
                </c:pt>
                <c:pt idx="32120" formatCode="0.00E+00">
                  <c:v>3.4332300000000003E-5</c:v>
                </c:pt>
                <c:pt idx="32121">
                  <c:v>-8.7099099999999995E-3</c:v>
                </c:pt>
                <c:pt idx="32122">
                  <c:v>-2.2779500000000001E-2</c:v>
                </c:pt>
                <c:pt idx="32123">
                  <c:v>4.8389399999999999E-3</c:v>
                </c:pt>
                <c:pt idx="32124">
                  <c:v>3.1824100000000001E-3</c:v>
                </c:pt>
                <c:pt idx="32125">
                  <c:v>1.8453600000000001E-2</c:v>
                </c:pt>
                <c:pt idx="32126">
                  <c:v>-2.27137E-2</c:v>
                </c:pt>
                <c:pt idx="32127">
                  <c:v>-1.2710600000000001E-2</c:v>
                </c:pt>
                <c:pt idx="32128">
                  <c:v>-9.8180799999999999E-3</c:v>
                </c:pt>
                <c:pt idx="32129">
                  <c:v>-1.3216E-2</c:v>
                </c:pt>
                <c:pt idx="32130">
                  <c:v>1.0907200000000001E-2</c:v>
                </c:pt>
                <c:pt idx="32131">
                  <c:v>1.0107E-2</c:v>
                </c:pt>
                <c:pt idx="32132">
                  <c:v>7.0581400000000001E-3</c:v>
                </c:pt>
                <c:pt idx="32133">
                  <c:v>-8.9740800000000006E-3</c:v>
                </c:pt>
                <c:pt idx="32134">
                  <c:v>-2.1562600000000001E-3</c:v>
                </c:pt>
                <c:pt idx="32135">
                  <c:v>1.15976E-2</c:v>
                </c:pt>
                <c:pt idx="32136">
                  <c:v>7.1249E-3</c:v>
                </c:pt>
                <c:pt idx="32137">
                  <c:v>-1.45159E-2</c:v>
                </c:pt>
                <c:pt idx="32138">
                  <c:v>2.2831000000000001E-3</c:v>
                </c:pt>
                <c:pt idx="32139">
                  <c:v>-1.08585E-2</c:v>
                </c:pt>
                <c:pt idx="32140">
                  <c:v>8.6049999999999998E-3</c:v>
                </c:pt>
                <c:pt idx="32141">
                  <c:v>-4.7140100000000002E-3</c:v>
                </c:pt>
                <c:pt idx="32142">
                  <c:v>1.6150500000000002E-2</c:v>
                </c:pt>
                <c:pt idx="32143">
                  <c:v>1.9069699999999998E-2</c:v>
                </c:pt>
                <c:pt idx="32144">
                  <c:v>1.4373800000000001E-2</c:v>
                </c:pt>
                <c:pt idx="32145">
                  <c:v>1.39999E-3</c:v>
                </c:pt>
                <c:pt idx="32146">
                  <c:v>6.1979299999999999E-3</c:v>
                </c:pt>
                <c:pt idx="32147">
                  <c:v>2.2039400000000002E-3</c:v>
                </c:pt>
                <c:pt idx="32148">
                  <c:v>1.20859E-2</c:v>
                </c:pt>
                <c:pt idx="32149">
                  <c:v>2.0010900000000002E-2</c:v>
                </c:pt>
                <c:pt idx="32150">
                  <c:v>2.7585999999999999E-2</c:v>
                </c:pt>
                <c:pt idx="32151">
                  <c:v>2.6020100000000001E-2</c:v>
                </c:pt>
                <c:pt idx="32152">
                  <c:v>2.1099099999999999E-2</c:v>
                </c:pt>
                <c:pt idx="32153">
                  <c:v>2.3303999999999998E-2</c:v>
                </c:pt>
                <c:pt idx="32154">
                  <c:v>1.86138E-2</c:v>
                </c:pt>
                <c:pt idx="32155">
                  <c:v>2.2698400000000001E-2</c:v>
                </c:pt>
                <c:pt idx="32156">
                  <c:v>1.0319699999999999E-2</c:v>
                </c:pt>
                <c:pt idx="32157">
                  <c:v>3.02639E-2</c:v>
                </c:pt>
                <c:pt idx="32158">
                  <c:v>2.6455900000000001E-2</c:v>
                </c:pt>
                <c:pt idx="32159">
                  <c:v>3.6226300000000003E-2</c:v>
                </c:pt>
                <c:pt idx="32160">
                  <c:v>1.5979799999999999E-2</c:v>
                </c:pt>
                <c:pt idx="32161">
                  <c:v>2.1243999999999999E-2</c:v>
                </c:pt>
                <c:pt idx="32162">
                  <c:v>1.18666E-2</c:v>
                </c:pt>
                <c:pt idx="32163">
                  <c:v>5.3577399999999997E-3</c:v>
                </c:pt>
                <c:pt idx="32164">
                  <c:v>9.1705299999999997E-3</c:v>
                </c:pt>
                <c:pt idx="32165">
                  <c:v>2.9271100000000001E-2</c:v>
                </c:pt>
                <c:pt idx="32166">
                  <c:v>1.91565E-2</c:v>
                </c:pt>
                <c:pt idx="32167">
                  <c:v>3.6414099999999998E-2</c:v>
                </c:pt>
                <c:pt idx="32168">
                  <c:v>3.3843999999999999E-2</c:v>
                </c:pt>
                <c:pt idx="32169">
                  <c:v>1.7405500000000001E-2</c:v>
                </c:pt>
                <c:pt idx="32170">
                  <c:v>2.76957E-2</c:v>
                </c:pt>
                <c:pt idx="32171">
                  <c:v>1.4416699999999999E-2</c:v>
                </c:pt>
                <c:pt idx="32172">
                  <c:v>1.2004900000000001E-2</c:v>
                </c:pt>
                <c:pt idx="32173">
                  <c:v>1.61438E-2</c:v>
                </c:pt>
                <c:pt idx="32174">
                  <c:v>1.84193E-2</c:v>
                </c:pt>
                <c:pt idx="32175">
                  <c:v>4.2865800000000003E-2</c:v>
                </c:pt>
                <c:pt idx="32176">
                  <c:v>2.9450400000000002E-2</c:v>
                </c:pt>
                <c:pt idx="32177">
                  <c:v>1.20058E-2</c:v>
                </c:pt>
                <c:pt idx="32178">
                  <c:v>1.8243800000000001E-2</c:v>
                </c:pt>
                <c:pt idx="32179">
                  <c:v>3.22046E-2</c:v>
                </c:pt>
                <c:pt idx="32180">
                  <c:v>4.00743E-2</c:v>
                </c:pt>
                <c:pt idx="32181">
                  <c:v>1.7564799999999998E-2</c:v>
                </c:pt>
                <c:pt idx="32182">
                  <c:v>7.4796699999999999E-3</c:v>
                </c:pt>
                <c:pt idx="32183">
                  <c:v>3.0233400000000001E-2</c:v>
                </c:pt>
                <c:pt idx="32184">
                  <c:v>1.6293499999999999E-2</c:v>
                </c:pt>
                <c:pt idx="32185">
                  <c:v>2.0189299999999999E-3</c:v>
                </c:pt>
                <c:pt idx="32186">
                  <c:v>1.4370900000000001E-2</c:v>
                </c:pt>
                <c:pt idx="32187">
                  <c:v>3.9174100000000003E-2</c:v>
                </c:pt>
                <c:pt idx="32188">
                  <c:v>3.5667400000000002E-2</c:v>
                </c:pt>
                <c:pt idx="32189">
                  <c:v>1.46666E-2</c:v>
                </c:pt>
                <c:pt idx="32190">
                  <c:v>9.9687600000000001E-3</c:v>
                </c:pt>
                <c:pt idx="32191">
                  <c:v>4.7963100000000002E-2</c:v>
                </c:pt>
                <c:pt idx="32192">
                  <c:v>3.7626300000000001E-2</c:v>
                </c:pt>
                <c:pt idx="32193">
                  <c:v>3.8344400000000001E-2</c:v>
                </c:pt>
                <c:pt idx="32194">
                  <c:v>4.1401899999999998E-2</c:v>
                </c:pt>
                <c:pt idx="32195">
                  <c:v>2.55318E-2</c:v>
                </c:pt>
                <c:pt idx="32196">
                  <c:v>3.71685E-2</c:v>
                </c:pt>
                <c:pt idx="32197">
                  <c:v>2.34871E-2</c:v>
                </c:pt>
                <c:pt idx="32198">
                  <c:v>2.3625400000000001E-2</c:v>
                </c:pt>
                <c:pt idx="32199">
                  <c:v>1.8609000000000001E-2</c:v>
                </c:pt>
                <c:pt idx="32200">
                  <c:v>3.1435999999999999E-2</c:v>
                </c:pt>
                <c:pt idx="32201">
                  <c:v>2.8257399999999998E-2</c:v>
                </c:pt>
                <c:pt idx="32202">
                  <c:v>1.5500099999999999E-2</c:v>
                </c:pt>
                <c:pt idx="32203">
                  <c:v>4.1351300000000001E-2</c:v>
                </c:pt>
                <c:pt idx="32204">
                  <c:v>4.1536299999999998E-2</c:v>
                </c:pt>
                <c:pt idx="32205">
                  <c:v>1.9338600000000001E-2</c:v>
                </c:pt>
                <c:pt idx="32206">
                  <c:v>3.3286099999999999E-2</c:v>
                </c:pt>
                <c:pt idx="32207">
                  <c:v>2.5320100000000002E-2</c:v>
                </c:pt>
                <c:pt idx="32208">
                  <c:v>2.7690900000000001E-2</c:v>
                </c:pt>
                <c:pt idx="32209">
                  <c:v>2.1370900000000002E-2</c:v>
                </c:pt>
                <c:pt idx="32210">
                  <c:v>2.3753199999999999E-2</c:v>
                </c:pt>
                <c:pt idx="32211">
                  <c:v>3.1741100000000001E-2</c:v>
                </c:pt>
                <c:pt idx="32212">
                  <c:v>2.2895800000000001E-2</c:v>
                </c:pt>
                <c:pt idx="32213">
                  <c:v>2.29006E-2</c:v>
                </c:pt>
                <c:pt idx="32214">
                  <c:v>1.7024000000000001E-2</c:v>
                </c:pt>
                <c:pt idx="32215">
                  <c:v>2.72465E-2</c:v>
                </c:pt>
                <c:pt idx="32216">
                  <c:v>3.0096100000000001E-2</c:v>
                </c:pt>
                <c:pt idx="32217">
                  <c:v>2.07701E-2</c:v>
                </c:pt>
                <c:pt idx="32218">
                  <c:v>1.2739199999999999E-2</c:v>
                </c:pt>
                <c:pt idx="32219">
                  <c:v>6.7138700000000003E-3</c:v>
                </c:pt>
                <c:pt idx="32220">
                  <c:v>1.2101199999999999E-2</c:v>
                </c:pt>
                <c:pt idx="32221">
                  <c:v>2.06404E-2</c:v>
                </c:pt>
                <c:pt idx="32222">
                  <c:v>1.9941299999999999E-2</c:v>
                </c:pt>
                <c:pt idx="32223">
                  <c:v>1.90554E-2</c:v>
                </c:pt>
                <c:pt idx="32224">
                  <c:v>2.61517E-2</c:v>
                </c:pt>
                <c:pt idx="32225">
                  <c:v>2.0702399999999999E-2</c:v>
                </c:pt>
                <c:pt idx="32226">
                  <c:v>1.7942400000000001E-2</c:v>
                </c:pt>
                <c:pt idx="32227">
                  <c:v>3.0343999999999999E-2</c:v>
                </c:pt>
                <c:pt idx="32228">
                  <c:v>2.3746499999999999E-4</c:v>
                </c:pt>
                <c:pt idx="32229">
                  <c:v>1.9745800000000001E-2</c:v>
                </c:pt>
                <c:pt idx="32230">
                  <c:v>1.9392E-2</c:v>
                </c:pt>
                <c:pt idx="32231">
                  <c:v>1.84555E-2</c:v>
                </c:pt>
                <c:pt idx="32232">
                  <c:v>1.6734099999999998E-2</c:v>
                </c:pt>
                <c:pt idx="32233">
                  <c:v>-8.5792500000000001E-3</c:v>
                </c:pt>
                <c:pt idx="32234">
                  <c:v>2.44999E-3</c:v>
                </c:pt>
                <c:pt idx="32235">
                  <c:v>1.9167900000000002E-2</c:v>
                </c:pt>
                <c:pt idx="32236">
                  <c:v>1.5277900000000001E-2</c:v>
                </c:pt>
                <c:pt idx="32237">
                  <c:v>1.03216E-2</c:v>
                </c:pt>
                <c:pt idx="32238">
                  <c:v>1.2378699999999999E-2</c:v>
                </c:pt>
                <c:pt idx="32239">
                  <c:v>1.17588E-2</c:v>
                </c:pt>
                <c:pt idx="32240">
                  <c:v>3.2648099999999999E-2</c:v>
                </c:pt>
                <c:pt idx="32241">
                  <c:v>1.5040400000000001E-2</c:v>
                </c:pt>
                <c:pt idx="32242">
                  <c:v>7.8220400000000006E-3</c:v>
                </c:pt>
                <c:pt idx="32243">
                  <c:v>1.3979E-2</c:v>
                </c:pt>
                <c:pt idx="32244">
                  <c:v>9.4232599999999993E-3</c:v>
                </c:pt>
                <c:pt idx="32245">
                  <c:v>8.3704000000000001E-3</c:v>
                </c:pt>
                <c:pt idx="32246">
                  <c:v>2.1791499999999999E-3</c:v>
                </c:pt>
                <c:pt idx="32247">
                  <c:v>1.6923000000000001E-2</c:v>
                </c:pt>
                <c:pt idx="32248">
                  <c:v>1.1673899999999999E-2</c:v>
                </c:pt>
                <c:pt idx="32249">
                  <c:v>2.6858300000000002E-2</c:v>
                </c:pt>
                <c:pt idx="32250">
                  <c:v>3.9157900000000002E-2</c:v>
                </c:pt>
                <c:pt idx="32251">
                  <c:v>2.59829E-2</c:v>
                </c:pt>
                <c:pt idx="32252">
                  <c:v>4.3889999999999998E-2</c:v>
                </c:pt>
                <c:pt idx="32253">
                  <c:v>2.3692100000000001E-2</c:v>
                </c:pt>
                <c:pt idx="32254">
                  <c:v>7.1296700000000003E-3</c:v>
                </c:pt>
                <c:pt idx="32255">
                  <c:v>1.62525E-2</c:v>
                </c:pt>
                <c:pt idx="32256">
                  <c:v>1.43175E-2</c:v>
                </c:pt>
                <c:pt idx="32257">
                  <c:v>1.68705E-2</c:v>
                </c:pt>
                <c:pt idx="32258">
                  <c:v>2.06375E-2</c:v>
                </c:pt>
                <c:pt idx="32259">
                  <c:v>1.1177100000000001E-2</c:v>
                </c:pt>
                <c:pt idx="32260">
                  <c:v>1.52006E-2</c:v>
                </c:pt>
                <c:pt idx="32261">
                  <c:v>2.3353599999999999E-2</c:v>
                </c:pt>
                <c:pt idx="32262">
                  <c:v>3.2918900000000001E-2</c:v>
                </c:pt>
                <c:pt idx="32263">
                  <c:v>2.4181399999999999E-2</c:v>
                </c:pt>
                <c:pt idx="32264">
                  <c:v>2.7778600000000001E-2</c:v>
                </c:pt>
                <c:pt idx="32265">
                  <c:v>2.6625599999999999E-2</c:v>
                </c:pt>
                <c:pt idx="32266">
                  <c:v>3.0196199999999999E-2</c:v>
                </c:pt>
                <c:pt idx="32267">
                  <c:v>2.6808700000000001E-2</c:v>
                </c:pt>
                <c:pt idx="32268">
                  <c:v>2.77529E-2</c:v>
                </c:pt>
                <c:pt idx="32269">
                  <c:v>2.4992E-2</c:v>
                </c:pt>
                <c:pt idx="32270">
                  <c:v>1.5854799999999999E-2</c:v>
                </c:pt>
                <c:pt idx="32271">
                  <c:v>8.0795299999999997E-3</c:v>
                </c:pt>
                <c:pt idx="32272">
                  <c:v>1.79005E-2</c:v>
                </c:pt>
                <c:pt idx="32273">
                  <c:v>4.0470100000000002E-2</c:v>
                </c:pt>
                <c:pt idx="32274">
                  <c:v>3.9030099999999998E-2</c:v>
                </c:pt>
                <c:pt idx="32275">
                  <c:v>1.5152000000000001E-2</c:v>
                </c:pt>
                <c:pt idx="32276">
                  <c:v>2.0543100000000002E-2</c:v>
                </c:pt>
                <c:pt idx="32277">
                  <c:v>2.62814E-2</c:v>
                </c:pt>
                <c:pt idx="32278">
                  <c:v>4.4798900000000003E-2</c:v>
                </c:pt>
                <c:pt idx="32279">
                  <c:v>2.8882000000000001E-2</c:v>
                </c:pt>
                <c:pt idx="32280">
                  <c:v>3.4139599999999999E-2</c:v>
                </c:pt>
                <c:pt idx="32281">
                  <c:v>1.06821E-2</c:v>
                </c:pt>
                <c:pt idx="32282">
                  <c:v>2.9198600000000002E-2</c:v>
                </c:pt>
                <c:pt idx="32283">
                  <c:v>4.1112900000000001E-3</c:v>
                </c:pt>
                <c:pt idx="32284">
                  <c:v>1.97687E-2</c:v>
                </c:pt>
                <c:pt idx="32285">
                  <c:v>5.1092100000000001E-2</c:v>
                </c:pt>
                <c:pt idx="32286">
                  <c:v>3.0413599999999999E-2</c:v>
                </c:pt>
                <c:pt idx="32287">
                  <c:v>4.6915999999999999E-2</c:v>
                </c:pt>
                <c:pt idx="32288">
                  <c:v>3.7140800000000002E-2</c:v>
                </c:pt>
                <c:pt idx="32289">
                  <c:v>2.4024E-2</c:v>
                </c:pt>
                <c:pt idx="32290">
                  <c:v>4.1840599999999999E-2</c:v>
                </c:pt>
                <c:pt idx="32291">
                  <c:v>3.7074999999999997E-2</c:v>
                </c:pt>
                <c:pt idx="32292">
                  <c:v>3.3698100000000002E-2</c:v>
                </c:pt>
                <c:pt idx="32293">
                  <c:v>2.5024399999999999E-2</c:v>
                </c:pt>
                <c:pt idx="32294">
                  <c:v>4.1885400000000003E-2</c:v>
                </c:pt>
                <c:pt idx="32295">
                  <c:v>5.5210099999999998E-2</c:v>
                </c:pt>
                <c:pt idx="32296">
                  <c:v>3.2695799999999997E-2</c:v>
                </c:pt>
                <c:pt idx="32297">
                  <c:v>2.5278100000000001E-2</c:v>
                </c:pt>
                <c:pt idx="32298">
                  <c:v>4.0980299999999997E-2</c:v>
                </c:pt>
                <c:pt idx="32299">
                  <c:v>3.4180599999999998E-2</c:v>
                </c:pt>
                <c:pt idx="32300">
                  <c:v>2.8985E-2</c:v>
                </c:pt>
                <c:pt idx="32301">
                  <c:v>1.9434E-2</c:v>
                </c:pt>
                <c:pt idx="32302">
                  <c:v>2.7641300000000001E-2</c:v>
                </c:pt>
                <c:pt idx="32303">
                  <c:v>2.2431400000000001E-2</c:v>
                </c:pt>
                <c:pt idx="32304">
                  <c:v>3.1611399999999998E-2</c:v>
                </c:pt>
                <c:pt idx="32305">
                  <c:v>3.3189799999999998E-2</c:v>
                </c:pt>
                <c:pt idx="32306">
                  <c:v>3.0240099999999999E-2</c:v>
                </c:pt>
                <c:pt idx="32307">
                  <c:v>3.7794099999999997E-2</c:v>
                </c:pt>
                <c:pt idx="32308">
                  <c:v>3.9352400000000003E-2</c:v>
                </c:pt>
                <c:pt idx="32309">
                  <c:v>2.6832600000000002E-2</c:v>
                </c:pt>
                <c:pt idx="32310">
                  <c:v>2.54974E-2</c:v>
                </c:pt>
                <c:pt idx="32311">
                  <c:v>1.7035499999999999E-2</c:v>
                </c:pt>
                <c:pt idx="32312">
                  <c:v>2.3264900000000002E-2</c:v>
                </c:pt>
                <c:pt idx="32313">
                  <c:v>2.4201400000000001E-2</c:v>
                </c:pt>
                <c:pt idx="32314">
                  <c:v>1.8156100000000001E-2</c:v>
                </c:pt>
                <c:pt idx="32315">
                  <c:v>3.2953299999999998E-2</c:v>
                </c:pt>
                <c:pt idx="32316">
                  <c:v>1.6461400000000001E-2</c:v>
                </c:pt>
                <c:pt idx="32317">
                  <c:v>2.2286400000000001E-2</c:v>
                </c:pt>
                <c:pt idx="32318">
                  <c:v>3.1007799999999999E-2</c:v>
                </c:pt>
                <c:pt idx="32319">
                  <c:v>3.8280499999999999E-3</c:v>
                </c:pt>
                <c:pt idx="32320">
                  <c:v>1.0644000000000001E-2</c:v>
                </c:pt>
                <c:pt idx="32321">
                  <c:v>1.2937499999999999E-2</c:v>
                </c:pt>
                <c:pt idx="32322">
                  <c:v>7.2383899999999999E-3</c:v>
                </c:pt>
                <c:pt idx="32323">
                  <c:v>1.9277599999999999E-2</c:v>
                </c:pt>
                <c:pt idx="32324">
                  <c:v>1.54381E-2</c:v>
                </c:pt>
                <c:pt idx="32325">
                  <c:v>2.04067E-2</c:v>
                </c:pt>
                <c:pt idx="32326">
                  <c:v>7.1840300000000001E-3</c:v>
                </c:pt>
                <c:pt idx="32327">
                  <c:v>3.10163E-2</c:v>
                </c:pt>
                <c:pt idx="32328">
                  <c:v>-2.3975400000000001E-3</c:v>
                </c:pt>
                <c:pt idx="32329">
                  <c:v>1.1021599999999999E-2</c:v>
                </c:pt>
                <c:pt idx="32330">
                  <c:v>2.7073900000000001E-2</c:v>
                </c:pt>
                <c:pt idx="32331">
                  <c:v>1.50843E-2</c:v>
                </c:pt>
                <c:pt idx="32332">
                  <c:v>3.4580199999999998E-2</c:v>
                </c:pt>
                <c:pt idx="32333">
                  <c:v>1.41058E-2</c:v>
                </c:pt>
                <c:pt idx="32334">
                  <c:v>-5.7411199999999999E-4</c:v>
                </c:pt>
                <c:pt idx="32335">
                  <c:v>1.18551E-2</c:v>
                </c:pt>
                <c:pt idx="32336">
                  <c:v>1.8449799999999999E-2</c:v>
                </c:pt>
                <c:pt idx="32337">
                  <c:v>1.22547E-2</c:v>
                </c:pt>
                <c:pt idx="32338">
                  <c:v>-3.1661999999999999E-4</c:v>
                </c:pt>
                <c:pt idx="32339">
                  <c:v>6.8683599999999996E-3</c:v>
                </c:pt>
                <c:pt idx="32340">
                  <c:v>1.3875999999999999E-3</c:v>
                </c:pt>
                <c:pt idx="32341">
                  <c:v>-2.62451E-3</c:v>
                </c:pt>
                <c:pt idx="32342">
                  <c:v>-1.14441E-4</c:v>
                </c:pt>
                <c:pt idx="32343">
                  <c:v>1.8046400000000001E-2</c:v>
                </c:pt>
                <c:pt idx="32344">
                  <c:v>1.46322E-2</c:v>
                </c:pt>
                <c:pt idx="32345">
                  <c:v>3.0528099999999999E-2</c:v>
                </c:pt>
                <c:pt idx="32346">
                  <c:v>-5.90611E-3</c:v>
                </c:pt>
                <c:pt idx="32347">
                  <c:v>-8.4466899999999998E-3</c:v>
                </c:pt>
                <c:pt idx="32348">
                  <c:v>1.32961E-2</c:v>
                </c:pt>
                <c:pt idx="32349">
                  <c:v>1.95351E-2</c:v>
                </c:pt>
                <c:pt idx="32350">
                  <c:v>1.81704E-2</c:v>
                </c:pt>
                <c:pt idx="32351">
                  <c:v>-2.6550300000000001E-3</c:v>
                </c:pt>
                <c:pt idx="32352">
                  <c:v>-1.1425000000000001E-3</c:v>
                </c:pt>
                <c:pt idx="32353">
                  <c:v>2.0618399999999999E-2</c:v>
                </c:pt>
                <c:pt idx="32354">
                  <c:v>-5.2413900000000003E-3</c:v>
                </c:pt>
                <c:pt idx="32355">
                  <c:v>-9.2391999999999995E-3</c:v>
                </c:pt>
                <c:pt idx="32356">
                  <c:v>-1.9311899999999999E-3</c:v>
                </c:pt>
                <c:pt idx="32357">
                  <c:v>4.43363E-3</c:v>
                </c:pt>
                <c:pt idx="32358">
                  <c:v>3.3492999999999999E-3</c:v>
                </c:pt>
                <c:pt idx="32359">
                  <c:v>2.68841E-3</c:v>
                </c:pt>
                <c:pt idx="32360">
                  <c:v>9.4633100000000008E-3</c:v>
                </c:pt>
                <c:pt idx="32361">
                  <c:v>1.35765E-2</c:v>
                </c:pt>
                <c:pt idx="32362">
                  <c:v>-2.8238299999999998E-3</c:v>
                </c:pt>
                <c:pt idx="32363">
                  <c:v>-2.5517499999999999E-2</c:v>
                </c:pt>
                <c:pt idx="32364">
                  <c:v>-2.36835E-2</c:v>
                </c:pt>
                <c:pt idx="32365">
                  <c:v>1.5885400000000001E-2</c:v>
                </c:pt>
                <c:pt idx="32366">
                  <c:v>1.6080899999999999E-2</c:v>
                </c:pt>
                <c:pt idx="32367">
                  <c:v>-8.7175399999999993E-3</c:v>
                </c:pt>
                <c:pt idx="32368">
                  <c:v>2.3069399999999999E-3</c:v>
                </c:pt>
                <c:pt idx="32369">
                  <c:v>-1.8138900000000001E-3</c:v>
                </c:pt>
                <c:pt idx="32370">
                  <c:v>1.28775E-2</c:v>
                </c:pt>
                <c:pt idx="32371">
                  <c:v>-1.0254900000000001E-2</c:v>
                </c:pt>
                <c:pt idx="32372">
                  <c:v>9.1533699999999992E-3</c:v>
                </c:pt>
                <c:pt idx="32373">
                  <c:v>-7.2183600000000001E-3</c:v>
                </c:pt>
                <c:pt idx="32374">
                  <c:v>8.9359300000000003E-4</c:v>
                </c:pt>
                <c:pt idx="32375">
                  <c:v>-1.7309199999999999E-3</c:v>
                </c:pt>
                <c:pt idx="32376">
                  <c:v>3.04222E-3</c:v>
                </c:pt>
                <c:pt idx="32377">
                  <c:v>9.7961400000000001E-3</c:v>
                </c:pt>
                <c:pt idx="32378">
                  <c:v>2.3613000000000002E-3</c:v>
                </c:pt>
                <c:pt idx="32379">
                  <c:v>8.9569100000000002E-3</c:v>
                </c:pt>
                <c:pt idx="32380">
                  <c:v>5.44167E-3</c:v>
                </c:pt>
                <c:pt idx="32381">
                  <c:v>3.6239600000000002E-4</c:v>
                </c:pt>
                <c:pt idx="32382">
                  <c:v>1.4686600000000001E-3</c:v>
                </c:pt>
                <c:pt idx="32383">
                  <c:v>-7.0800799999999999E-3</c:v>
                </c:pt>
                <c:pt idx="32384">
                  <c:v>-8.4905599999999994E-3</c:v>
                </c:pt>
                <c:pt idx="32385">
                  <c:v>-1.6070399999999999E-2</c:v>
                </c:pt>
                <c:pt idx="32386">
                  <c:v>-1.73378E-2</c:v>
                </c:pt>
                <c:pt idx="32387">
                  <c:v>-3.2911300000000002E-3</c:v>
                </c:pt>
                <c:pt idx="32388">
                  <c:v>-8.5468300000000001E-3</c:v>
                </c:pt>
                <c:pt idx="32389">
                  <c:v>-9.3746200000000002E-3</c:v>
                </c:pt>
                <c:pt idx="32390">
                  <c:v>-1.8236200000000001E-2</c:v>
                </c:pt>
                <c:pt idx="32391">
                  <c:v>-2.8196300000000001E-2</c:v>
                </c:pt>
                <c:pt idx="32392">
                  <c:v>-1.5934E-2</c:v>
                </c:pt>
                <c:pt idx="32393">
                  <c:v>-3.7107500000000001E-3</c:v>
                </c:pt>
                <c:pt idx="32394">
                  <c:v>-1.52578E-2</c:v>
                </c:pt>
                <c:pt idx="32395">
                  <c:v>-2.0835900000000001E-2</c:v>
                </c:pt>
                <c:pt idx="32396">
                  <c:v>-2.6692400000000002E-2</c:v>
                </c:pt>
                <c:pt idx="32397">
                  <c:v>-1.20564E-2</c:v>
                </c:pt>
                <c:pt idx="32398">
                  <c:v>2.9859499999999998E-3</c:v>
                </c:pt>
                <c:pt idx="32399">
                  <c:v>-1.51749E-2</c:v>
                </c:pt>
                <c:pt idx="32400">
                  <c:v>-1.2012500000000001E-2</c:v>
                </c:pt>
                <c:pt idx="32401">
                  <c:v>-3.2129300000000001E-3</c:v>
                </c:pt>
                <c:pt idx="32402" formatCode="0.00E+00">
                  <c:v>-6.5803500000000001E-5</c:v>
                </c:pt>
                <c:pt idx="32403">
                  <c:v>-2.4709699999999999E-3</c:v>
                </c:pt>
                <c:pt idx="32404">
                  <c:v>-1.87435E-2</c:v>
                </c:pt>
                <c:pt idx="32405">
                  <c:v>-7.2765399999999997E-3</c:v>
                </c:pt>
                <c:pt idx="32406">
                  <c:v>-1.3528800000000001E-2</c:v>
                </c:pt>
                <c:pt idx="32407">
                  <c:v>-1.7164200000000001E-2</c:v>
                </c:pt>
                <c:pt idx="32408">
                  <c:v>-1.3042399999999999E-2</c:v>
                </c:pt>
                <c:pt idx="32409">
                  <c:v>-2.2994000000000001E-2</c:v>
                </c:pt>
                <c:pt idx="32410">
                  <c:v>-1.3341900000000001E-3</c:v>
                </c:pt>
                <c:pt idx="32411">
                  <c:v>-3.7412600000000002E-3</c:v>
                </c:pt>
                <c:pt idx="32412">
                  <c:v>-2.0263699999999999E-2</c:v>
                </c:pt>
                <c:pt idx="32413">
                  <c:v>-2.59829E-2</c:v>
                </c:pt>
                <c:pt idx="32414">
                  <c:v>-2.8729399999999999E-2</c:v>
                </c:pt>
                <c:pt idx="32415">
                  <c:v>-2.3096999999999999E-2</c:v>
                </c:pt>
                <c:pt idx="32416">
                  <c:v>-2.4356800000000001E-2</c:v>
                </c:pt>
                <c:pt idx="32417">
                  <c:v>-1.8907500000000001E-2</c:v>
                </c:pt>
                <c:pt idx="32418">
                  <c:v>-8.9979199999999995E-3</c:v>
                </c:pt>
                <c:pt idx="32419">
                  <c:v>-2.7322800000000001E-2</c:v>
                </c:pt>
                <c:pt idx="32420">
                  <c:v>-1.44157E-2</c:v>
                </c:pt>
                <c:pt idx="32421">
                  <c:v>-7.7829400000000003E-3</c:v>
                </c:pt>
                <c:pt idx="32422">
                  <c:v>-2.2066100000000002E-2</c:v>
                </c:pt>
                <c:pt idx="32423">
                  <c:v>-2.1278399999999999E-2</c:v>
                </c:pt>
                <c:pt idx="32424">
                  <c:v>-1.9824000000000001E-2</c:v>
                </c:pt>
                <c:pt idx="32425">
                  <c:v>-7.4310299999999999E-3</c:v>
                </c:pt>
                <c:pt idx="32426">
                  <c:v>-2.1812399999999999E-2</c:v>
                </c:pt>
                <c:pt idx="32427">
                  <c:v>-3.14655E-2</c:v>
                </c:pt>
                <c:pt idx="32428">
                  <c:v>-1.6378400000000001E-2</c:v>
                </c:pt>
                <c:pt idx="32429">
                  <c:v>-1.76411E-2</c:v>
                </c:pt>
                <c:pt idx="32430">
                  <c:v>-1.1446E-2</c:v>
                </c:pt>
                <c:pt idx="32431">
                  <c:v>-1.8485100000000001E-2</c:v>
                </c:pt>
                <c:pt idx="32432">
                  <c:v>-2.6567500000000001E-2</c:v>
                </c:pt>
                <c:pt idx="32433">
                  <c:v>-1.32408E-2</c:v>
                </c:pt>
                <c:pt idx="32434">
                  <c:v>-4.2514800000000002E-3</c:v>
                </c:pt>
                <c:pt idx="32435">
                  <c:v>-2.8913500000000002E-2</c:v>
                </c:pt>
                <c:pt idx="32436">
                  <c:v>-4.0453000000000003E-2</c:v>
                </c:pt>
                <c:pt idx="32437">
                  <c:v>-8.9674000000000004E-3</c:v>
                </c:pt>
                <c:pt idx="32438">
                  <c:v>2.1028499999999999E-3</c:v>
                </c:pt>
                <c:pt idx="32439">
                  <c:v>-1.1178E-2</c:v>
                </c:pt>
                <c:pt idx="32440">
                  <c:v>-1.6538600000000001E-2</c:v>
                </c:pt>
                <c:pt idx="32441">
                  <c:v>-2.4183300000000001E-2</c:v>
                </c:pt>
                <c:pt idx="32442">
                  <c:v>-1.64499E-2</c:v>
                </c:pt>
                <c:pt idx="32443">
                  <c:v>-1.9543600000000001E-2</c:v>
                </c:pt>
                <c:pt idx="32444">
                  <c:v>-3.1340600000000003E-2</c:v>
                </c:pt>
                <c:pt idx="32445">
                  <c:v>-2.6834500000000001E-2</c:v>
                </c:pt>
                <c:pt idx="32446">
                  <c:v>-1.8949500000000001E-2</c:v>
                </c:pt>
                <c:pt idx="32447">
                  <c:v>-7.6532400000000004E-3</c:v>
                </c:pt>
                <c:pt idx="32448">
                  <c:v>-2.0929300000000001E-2</c:v>
                </c:pt>
                <c:pt idx="32449">
                  <c:v>-1.9476899999999998E-2</c:v>
                </c:pt>
                <c:pt idx="32450">
                  <c:v>-2.50797E-2</c:v>
                </c:pt>
                <c:pt idx="32451">
                  <c:v>-6.1855299999999998E-3</c:v>
                </c:pt>
                <c:pt idx="32452">
                  <c:v>-1.4179199999999999E-2</c:v>
                </c:pt>
                <c:pt idx="32453">
                  <c:v>-1.4391899999999999E-2</c:v>
                </c:pt>
                <c:pt idx="32454">
                  <c:v>-2.73371E-2</c:v>
                </c:pt>
                <c:pt idx="32455">
                  <c:v>-1.6946800000000001E-2</c:v>
                </c:pt>
                <c:pt idx="32456">
                  <c:v>-5.6047400000000004E-3</c:v>
                </c:pt>
                <c:pt idx="32457">
                  <c:v>-2.1640800000000002E-2</c:v>
                </c:pt>
                <c:pt idx="32458">
                  <c:v>-2.1826700000000001E-2</c:v>
                </c:pt>
                <c:pt idx="32459">
                  <c:v>-2.2185300000000002E-2</c:v>
                </c:pt>
                <c:pt idx="32460">
                  <c:v>-2.0838700000000002E-2</c:v>
                </c:pt>
                <c:pt idx="32461">
                  <c:v>-2.2779500000000001E-2</c:v>
                </c:pt>
                <c:pt idx="32462">
                  <c:v>-1.5360800000000001E-2</c:v>
                </c:pt>
                <c:pt idx="32463">
                  <c:v>-2.37751E-2</c:v>
                </c:pt>
                <c:pt idx="32464">
                  <c:v>-3.2619500000000003E-2</c:v>
                </c:pt>
                <c:pt idx="32465">
                  <c:v>-3.3037200000000003E-2</c:v>
                </c:pt>
                <c:pt idx="32466">
                  <c:v>-7.8201299999999998E-3</c:v>
                </c:pt>
                <c:pt idx="32467">
                  <c:v>-1.52693E-2</c:v>
                </c:pt>
                <c:pt idx="32468">
                  <c:v>-3.4852000000000001E-2</c:v>
                </c:pt>
                <c:pt idx="32469">
                  <c:v>-2.70443E-2</c:v>
                </c:pt>
                <c:pt idx="32470">
                  <c:v>-8.7556800000000001E-3</c:v>
                </c:pt>
                <c:pt idx="32471">
                  <c:v>-1.97325E-2</c:v>
                </c:pt>
                <c:pt idx="32472">
                  <c:v>-3.0809400000000001E-2</c:v>
                </c:pt>
                <c:pt idx="32473">
                  <c:v>-3.09229E-2</c:v>
                </c:pt>
                <c:pt idx="32474">
                  <c:v>-2.5757800000000001E-2</c:v>
                </c:pt>
                <c:pt idx="32475">
                  <c:v>-1.6264000000000001E-2</c:v>
                </c:pt>
                <c:pt idx="32476">
                  <c:v>-1.4226000000000001E-2</c:v>
                </c:pt>
                <c:pt idx="32477">
                  <c:v>-3.6464700000000003E-2</c:v>
                </c:pt>
                <c:pt idx="32478">
                  <c:v>-1.6995400000000001E-2</c:v>
                </c:pt>
                <c:pt idx="32479">
                  <c:v>1.49822E-3</c:v>
                </c:pt>
                <c:pt idx="32480">
                  <c:v>-2.0748099999999998E-2</c:v>
                </c:pt>
                <c:pt idx="32481">
                  <c:v>-1.2051600000000001E-2</c:v>
                </c:pt>
                <c:pt idx="32482">
                  <c:v>-4.1484800000000004E-3</c:v>
                </c:pt>
                <c:pt idx="32483">
                  <c:v>7.8964200000000001E-4</c:v>
                </c:pt>
                <c:pt idx="32484">
                  <c:v>-2.0750999999999999E-2</c:v>
                </c:pt>
                <c:pt idx="32485">
                  <c:v>-3.4288399999999997E-2</c:v>
                </c:pt>
                <c:pt idx="32486">
                  <c:v>-1.9655200000000001E-3</c:v>
                </c:pt>
                <c:pt idx="32487">
                  <c:v>2.1946E-2</c:v>
                </c:pt>
                <c:pt idx="32488">
                  <c:v>-1.94626E-2</c:v>
                </c:pt>
                <c:pt idx="32489">
                  <c:v>-3.4583999999999997E-2</c:v>
                </c:pt>
                <c:pt idx="32490">
                  <c:v>-7.5435600000000004E-3</c:v>
                </c:pt>
                <c:pt idx="32491">
                  <c:v>-1.07822E-2</c:v>
                </c:pt>
                <c:pt idx="32492">
                  <c:v>-2.8170600000000001E-2</c:v>
                </c:pt>
                <c:pt idx="32493">
                  <c:v>-3.8495099999999997E-2</c:v>
                </c:pt>
                <c:pt idx="32494">
                  <c:v>-9.9115399999999999E-3</c:v>
                </c:pt>
                <c:pt idx="32495">
                  <c:v>-1.4744800000000001E-2</c:v>
                </c:pt>
                <c:pt idx="32496">
                  <c:v>-1.61285E-2</c:v>
                </c:pt>
                <c:pt idx="32497">
                  <c:v>-1.00851E-2</c:v>
                </c:pt>
                <c:pt idx="32498">
                  <c:v>-2.0296100000000001E-2</c:v>
                </c:pt>
                <c:pt idx="32499">
                  <c:v>-1.45807E-2</c:v>
                </c:pt>
                <c:pt idx="32500">
                  <c:v>-2.5260899999999999E-2</c:v>
                </c:pt>
                <c:pt idx="32501">
                  <c:v>-3.28636E-2</c:v>
                </c:pt>
                <c:pt idx="32502">
                  <c:v>-2.83308E-2</c:v>
                </c:pt>
                <c:pt idx="32503">
                  <c:v>-2.0321800000000001E-2</c:v>
                </c:pt>
                <c:pt idx="32504">
                  <c:v>-1.0179499999999999E-2</c:v>
                </c:pt>
                <c:pt idx="32505">
                  <c:v>-2.1417599999999998E-2</c:v>
                </c:pt>
                <c:pt idx="32506">
                  <c:v>-1.6183900000000001E-2</c:v>
                </c:pt>
                <c:pt idx="32507">
                  <c:v>-1.89667E-2</c:v>
                </c:pt>
                <c:pt idx="32508">
                  <c:v>-1.7865200000000001E-2</c:v>
                </c:pt>
                <c:pt idx="32509">
                  <c:v>-2.7524900000000001E-2</c:v>
                </c:pt>
                <c:pt idx="32510">
                  <c:v>-3.40624E-2</c:v>
                </c:pt>
                <c:pt idx="32511">
                  <c:v>-1.1932399999999999E-2</c:v>
                </c:pt>
                <c:pt idx="32512">
                  <c:v>-1.6022700000000001E-2</c:v>
                </c:pt>
                <c:pt idx="32513">
                  <c:v>-3.06149E-2</c:v>
                </c:pt>
                <c:pt idx="32514">
                  <c:v>-1.49593E-2</c:v>
                </c:pt>
                <c:pt idx="32515">
                  <c:v>-8.8844300000000005E-3</c:v>
                </c:pt>
                <c:pt idx="32516">
                  <c:v>-1.12944E-2</c:v>
                </c:pt>
                <c:pt idx="32517">
                  <c:v>-2.3158100000000001E-2</c:v>
                </c:pt>
                <c:pt idx="32518">
                  <c:v>-3.7817999999999997E-2</c:v>
                </c:pt>
                <c:pt idx="32519">
                  <c:v>-1.4514899999999999E-3</c:v>
                </c:pt>
                <c:pt idx="32520">
                  <c:v>-2.8506299999999998E-2</c:v>
                </c:pt>
                <c:pt idx="32521">
                  <c:v>-2.2411299999999999E-2</c:v>
                </c:pt>
                <c:pt idx="32522">
                  <c:v>-2.60973E-2</c:v>
                </c:pt>
                <c:pt idx="32523">
                  <c:v>-2.40555E-2</c:v>
                </c:pt>
                <c:pt idx="32524">
                  <c:v>-9.0084099999999997E-3</c:v>
                </c:pt>
                <c:pt idx="32525">
                  <c:v>-2.39124E-2</c:v>
                </c:pt>
                <c:pt idx="32526">
                  <c:v>-2.8973599999999999E-2</c:v>
                </c:pt>
                <c:pt idx="32527" formatCode="0.00E+00">
                  <c:v>-2.1078099999999999E-2</c:v>
                </c:pt>
                <c:pt idx="32528">
                  <c:v>-1.5254999999999999E-2</c:v>
                </c:pt>
                <c:pt idx="32529">
                  <c:v>-2.0646100000000001E-2</c:v>
                </c:pt>
                <c:pt idx="32530">
                  <c:v>-2.7341799999999999E-2</c:v>
                </c:pt>
                <c:pt idx="32531">
                  <c:v>-1.35593E-2</c:v>
                </c:pt>
                <c:pt idx="32532">
                  <c:v>-2.17743E-2</c:v>
                </c:pt>
                <c:pt idx="32533">
                  <c:v>-1.6049399999999998E-2</c:v>
                </c:pt>
                <c:pt idx="32534">
                  <c:v>-3.2787300000000001E-3</c:v>
                </c:pt>
                <c:pt idx="32535">
                  <c:v>-1.94416E-2</c:v>
                </c:pt>
                <c:pt idx="32536">
                  <c:v>-1.46666E-2</c:v>
                </c:pt>
                <c:pt idx="32537">
                  <c:v>-7.6112699999999998E-3</c:v>
                </c:pt>
                <c:pt idx="32538">
                  <c:v>-6.4077400000000003E-3</c:v>
                </c:pt>
                <c:pt idx="32539">
                  <c:v>6.9732700000000002E-3</c:v>
                </c:pt>
                <c:pt idx="32540">
                  <c:v>-1.87111E-3</c:v>
                </c:pt>
                <c:pt idx="32541">
                  <c:v>-6.6966999999999999E-3</c:v>
                </c:pt>
                <c:pt idx="32542">
                  <c:v>-1.18017E-2</c:v>
                </c:pt>
                <c:pt idx="32543">
                  <c:v>-1.7107000000000001E-2</c:v>
                </c:pt>
                <c:pt idx="32544">
                  <c:v>-1.5805199999999998E-2</c:v>
                </c:pt>
                <c:pt idx="32545">
                  <c:v>-7.6579999999999997E-4</c:v>
                </c:pt>
                <c:pt idx="32546">
                  <c:v>-1.6267799999999999E-2</c:v>
                </c:pt>
                <c:pt idx="32547">
                  <c:v>-2.7180699999999999E-2</c:v>
                </c:pt>
                <c:pt idx="32548">
                  <c:v>-2.3824700000000001E-2</c:v>
                </c:pt>
                <c:pt idx="32549">
                  <c:v>-2.28691E-2</c:v>
                </c:pt>
                <c:pt idx="32550">
                  <c:v>-8.1205400000000007E-3</c:v>
                </c:pt>
                <c:pt idx="32551">
                  <c:v>-5.4511999999999998E-3</c:v>
                </c:pt>
                <c:pt idx="32552">
                  <c:v>-1.41735E-2</c:v>
                </c:pt>
                <c:pt idx="32553">
                  <c:v>-1.44844E-2</c:v>
                </c:pt>
                <c:pt idx="32554">
                  <c:v>-1.31798E-2</c:v>
                </c:pt>
                <c:pt idx="32555">
                  <c:v>-2.5903700000000002E-2</c:v>
                </c:pt>
                <c:pt idx="32556">
                  <c:v>-1.29642E-2</c:v>
                </c:pt>
                <c:pt idx="32557">
                  <c:v>-2.5529900000000002E-3</c:v>
                </c:pt>
                <c:pt idx="32558">
                  <c:v>-2.5105499999999999E-2</c:v>
                </c:pt>
                <c:pt idx="32559">
                  <c:v>-1.2936599999999999E-2</c:v>
                </c:pt>
                <c:pt idx="32560">
                  <c:v>-1.30291E-2</c:v>
                </c:pt>
                <c:pt idx="32561">
                  <c:v>-1.0438899999999999E-2</c:v>
                </c:pt>
                <c:pt idx="32562">
                  <c:v>-1.3476399999999999E-2</c:v>
                </c:pt>
                <c:pt idx="32563">
                  <c:v>-9.1295200000000003E-3</c:v>
                </c:pt>
                <c:pt idx="32564">
                  <c:v>-8.61549E-3</c:v>
                </c:pt>
                <c:pt idx="32565">
                  <c:v>-2.9725100000000001E-2</c:v>
                </c:pt>
                <c:pt idx="32566">
                  <c:v>-5.4454799999999999E-3</c:v>
                </c:pt>
                <c:pt idx="32567">
                  <c:v>-2.3651100000000001E-4</c:v>
                </c:pt>
                <c:pt idx="32568">
                  <c:v>3.5457599999999998E-3</c:v>
                </c:pt>
                <c:pt idx="32569">
                  <c:v>-2.5764499999999999E-2</c:v>
                </c:pt>
                <c:pt idx="32570">
                  <c:v>-3.1843200000000002E-2</c:v>
                </c:pt>
                <c:pt idx="32571">
                  <c:v>-1.7663000000000002E-2</c:v>
                </c:pt>
                <c:pt idx="32572">
                  <c:v>-1.06125E-2</c:v>
                </c:pt>
                <c:pt idx="32573">
                  <c:v>-1.8280999999999999E-2</c:v>
                </c:pt>
                <c:pt idx="32574">
                  <c:v>-2.2753700000000002E-2</c:v>
                </c:pt>
                <c:pt idx="32575">
                  <c:v>-2.6951800000000001E-2</c:v>
                </c:pt>
                <c:pt idx="32576">
                  <c:v>-4.0546400000000003E-2</c:v>
                </c:pt>
                <c:pt idx="32577">
                  <c:v>-1.6106599999999999E-2</c:v>
                </c:pt>
                <c:pt idx="32578">
                  <c:v>-1.8061600000000001E-2</c:v>
                </c:pt>
                <c:pt idx="32579">
                  <c:v>-4.4574699999999998E-3</c:v>
                </c:pt>
                <c:pt idx="32580">
                  <c:v>-2.4271999999999998E-2</c:v>
                </c:pt>
                <c:pt idx="32581">
                  <c:v>-3.7674899999999997E-2</c:v>
                </c:pt>
                <c:pt idx="32582">
                  <c:v>-1.5940699999999999E-2</c:v>
                </c:pt>
                <c:pt idx="32583">
                  <c:v>-1.35269E-2</c:v>
                </c:pt>
                <c:pt idx="32584">
                  <c:v>-8.4524200000000004E-3</c:v>
                </c:pt>
                <c:pt idx="32585">
                  <c:v>-3.5881000000000003E-2</c:v>
                </c:pt>
                <c:pt idx="32586">
                  <c:v>-1.45817E-2</c:v>
                </c:pt>
                <c:pt idx="32587">
                  <c:v>-2.51398E-2</c:v>
                </c:pt>
                <c:pt idx="32588">
                  <c:v>-1.9089700000000001E-2</c:v>
                </c:pt>
                <c:pt idx="32589">
                  <c:v>-2.5688200000000001E-2</c:v>
                </c:pt>
                <c:pt idx="32590">
                  <c:v>-1.0452299999999999E-2</c:v>
                </c:pt>
                <c:pt idx="32591">
                  <c:v>-2.1944E-3</c:v>
                </c:pt>
                <c:pt idx="32592">
                  <c:v>-3.4603099999999998E-2</c:v>
                </c:pt>
                <c:pt idx="32593">
                  <c:v>-3.2641400000000001E-2</c:v>
                </c:pt>
                <c:pt idx="32594">
                  <c:v>-1.06792E-2</c:v>
                </c:pt>
                <c:pt idx="32595">
                  <c:v>1.88828E-3</c:v>
                </c:pt>
                <c:pt idx="32596">
                  <c:v>-1.91927E-2</c:v>
                </c:pt>
                <c:pt idx="32597">
                  <c:v>-2.0180699999999999E-2</c:v>
                </c:pt>
                <c:pt idx="32598">
                  <c:v>-2.84452E-2</c:v>
                </c:pt>
                <c:pt idx="32599">
                  <c:v>-3.7828399999999998E-2</c:v>
                </c:pt>
                <c:pt idx="32600">
                  <c:v>-1.60637E-2</c:v>
                </c:pt>
                <c:pt idx="32601">
                  <c:v>-2.0543100000000002E-2</c:v>
                </c:pt>
                <c:pt idx="32602">
                  <c:v>-1.6085599999999999E-2</c:v>
                </c:pt>
                <c:pt idx="32603">
                  <c:v>-3.3914600000000003E-2</c:v>
                </c:pt>
                <c:pt idx="32604">
                  <c:v>-3.2041500000000001E-2</c:v>
                </c:pt>
                <c:pt idx="32605">
                  <c:v>-6.1559700000000002E-3</c:v>
                </c:pt>
                <c:pt idx="32606">
                  <c:v>-1.8224700000000001E-3</c:v>
                </c:pt>
                <c:pt idx="32607">
                  <c:v>2.0561199999999998E-3</c:v>
                </c:pt>
                <c:pt idx="32608" formatCode="0.00E+00">
                  <c:v>-1.42498E-2</c:v>
                </c:pt>
                <c:pt idx="32609">
                  <c:v>-1.01881E-2</c:v>
                </c:pt>
                <c:pt idx="32610">
                  <c:v>-5.6390800000000003E-3</c:v>
                </c:pt>
                <c:pt idx="32611">
                  <c:v>9.62257E-4</c:v>
                </c:pt>
                <c:pt idx="32612">
                  <c:v>-6.6289900000000004E-3</c:v>
                </c:pt>
                <c:pt idx="32613">
                  <c:v>-2.4509400000000001E-4</c:v>
                </c:pt>
                <c:pt idx="32614">
                  <c:v>9.6731200000000003E-3</c:v>
                </c:pt>
                <c:pt idx="32615">
                  <c:v>-1.0528600000000001E-2</c:v>
                </c:pt>
                <c:pt idx="32616">
                  <c:v>-1.26543E-2</c:v>
                </c:pt>
                <c:pt idx="32617">
                  <c:v>1.27878E-2</c:v>
                </c:pt>
                <c:pt idx="32618">
                  <c:v>1.3812100000000001E-2</c:v>
                </c:pt>
                <c:pt idx="32619">
                  <c:v>1.2640999999999999E-2</c:v>
                </c:pt>
                <c:pt idx="32620">
                  <c:v>3.2043499999999999E-4</c:v>
                </c:pt>
                <c:pt idx="32621">
                  <c:v>5.8326699999999999E-3</c:v>
                </c:pt>
                <c:pt idx="32622">
                  <c:v>1.3627999999999999E-2</c:v>
                </c:pt>
                <c:pt idx="32623">
                  <c:v>1.3485E-2</c:v>
                </c:pt>
                <c:pt idx="32624">
                  <c:v>1.35899E-3</c:v>
                </c:pt>
                <c:pt idx="32625">
                  <c:v>1.8959000000000001E-3</c:v>
                </c:pt>
                <c:pt idx="32626">
                  <c:v>5.8317200000000003E-3</c:v>
                </c:pt>
                <c:pt idx="32627">
                  <c:v>-6.13117E-3</c:v>
                </c:pt>
                <c:pt idx="32628">
                  <c:v>-8.8882400000000004E-3</c:v>
                </c:pt>
                <c:pt idx="32629">
                  <c:v>5.2356700000000004E-3</c:v>
                </c:pt>
                <c:pt idx="32630">
                  <c:v>7.6751700000000003E-3</c:v>
                </c:pt>
                <c:pt idx="32631">
                  <c:v>-3.4532500000000002E-3</c:v>
                </c:pt>
                <c:pt idx="32632">
                  <c:v>-9.5062299999999992E-3</c:v>
                </c:pt>
                <c:pt idx="32633">
                  <c:v>-9.6492799999999997E-3</c:v>
                </c:pt>
                <c:pt idx="32634">
                  <c:v>-2.15912E-3</c:v>
                </c:pt>
                <c:pt idx="32635">
                  <c:v>-1.8072100000000001E-3</c:v>
                </c:pt>
                <c:pt idx="32636">
                  <c:v>8.8300700000000006E-3</c:v>
                </c:pt>
                <c:pt idx="32637">
                  <c:v>-1.03531E-2</c:v>
                </c:pt>
                <c:pt idx="32638">
                  <c:v>-5.4359400000000002E-3</c:v>
                </c:pt>
                <c:pt idx="32639">
                  <c:v>-5.29957E-3</c:v>
                </c:pt>
                <c:pt idx="32640">
                  <c:v>1.0399800000000001E-2</c:v>
                </c:pt>
                <c:pt idx="32641">
                  <c:v>1.2907E-2</c:v>
                </c:pt>
                <c:pt idx="32642">
                  <c:v>1.7758400000000001E-2</c:v>
                </c:pt>
                <c:pt idx="32643">
                  <c:v>2.1054300000000001E-2</c:v>
                </c:pt>
                <c:pt idx="32644">
                  <c:v>9.7293899999999992E-3</c:v>
                </c:pt>
                <c:pt idx="32645">
                  <c:v>7.41291E-3</c:v>
                </c:pt>
                <c:pt idx="32646">
                  <c:v>2.55623E-2</c:v>
                </c:pt>
                <c:pt idx="32647">
                  <c:v>2.7073900000000001E-2</c:v>
                </c:pt>
                <c:pt idx="32648">
                  <c:v>-4.7645600000000001E-3</c:v>
                </c:pt>
                <c:pt idx="32649">
                  <c:v>1.3931300000000001E-2</c:v>
                </c:pt>
                <c:pt idx="32650">
                  <c:v>2.0273200000000002E-2</c:v>
                </c:pt>
                <c:pt idx="32651">
                  <c:v>2.1141099999999999E-2</c:v>
                </c:pt>
                <c:pt idx="32652">
                  <c:v>1.10893E-2</c:v>
                </c:pt>
                <c:pt idx="32653">
                  <c:v>7.3003800000000004E-3</c:v>
                </c:pt>
                <c:pt idx="32654">
                  <c:v>2.51522E-2</c:v>
                </c:pt>
                <c:pt idx="32655">
                  <c:v>1.8261900000000001E-2</c:v>
                </c:pt>
                <c:pt idx="32656">
                  <c:v>6.3104600000000004E-3</c:v>
                </c:pt>
                <c:pt idx="32657">
                  <c:v>1.6747499999999998E-2</c:v>
                </c:pt>
                <c:pt idx="32658">
                  <c:v>7.4996899999999998E-3</c:v>
                </c:pt>
                <c:pt idx="32659">
                  <c:v>1.82972E-2</c:v>
                </c:pt>
                <c:pt idx="32660">
                  <c:v>1.46112E-2</c:v>
                </c:pt>
                <c:pt idx="32661">
                  <c:v>2.57082E-2</c:v>
                </c:pt>
                <c:pt idx="32662">
                  <c:v>3.2281900000000002E-2</c:v>
                </c:pt>
                <c:pt idx="32663">
                  <c:v>9.8447799999999992E-3</c:v>
                </c:pt>
                <c:pt idx="32664">
                  <c:v>2.8103800000000002E-2</c:v>
                </c:pt>
                <c:pt idx="32665">
                  <c:v>2.2622099999999999E-2</c:v>
                </c:pt>
                <c:pt idx="32666">
                  <c:v>3.9491700000000001E-3</c:v>
                </c:pt>
                <c:pt idx="32667">
                  <c:v>8.2454699999999995E-3</c:v>
                </c:pt>
                <c:pt idx="32668">
                  <c:v>2.6067699999999999E-2</c:v>
                </c:pt>
                <c:pt idx="32669">
                  <c:v>1.50852E-2</c:v>
                </c:pt>
                <c:pt idx="32670">
                  <c:v>-5.5456200000000002E-3</c:v>
                </c:pt>
                <c:pt idx="32671">
                  <c:v>1.0643E-2</c:v>
                </c:pt>
                <c:pt idx="32672">
                  <c:v>2.33545E-2</c:v>
                </c:pt>
                <c:pt idx="32673">
                  <c:v>1.66597E-2</c:v>
                </c:pt>
                <c:pt idx="32674">
                  <c:v>1.0982499999999999E-2</c:v>
                </c:pt>
                <c:pt idx="32675">
                  <c:v>1.9561800000000001E-2</c:v>
                </c:pt>
                <c:pt idx="32676">
                  <c:v>2.0601299999999999E-2</c:v>
                </c:pt>
                <c:pt idx="32677">
                  <c:v>4.9037899999999999E-3</c:v>
                </c:pt>
                <c:pt idx="32678">
                  <c:v>1.8967600000000001E-2</c:v>
                </c:pt>
                <c:pt idx="32679">
                  <c:v>2.0277E-2</c:v>
                </c:pt>
                <c:pt idx="32680">
                  <c:v>7.6141400000000001E-3</c:v>
                </c:pt>
                <c:pt idx="32681">
                  <c:v>1.0232900000000001E-3</c:v>
                </c:pt>
                <c:pt idx="32682">
                  <c:v>1.61543E-2</c:v>
                </c:pt>
                <c:pt idx="32683">
                  <c:v>1.8202800000000002E-2</c:v>
                </c:pt>
                <c:pt idx="32684">
                  <c:v>3.47233E-3</c:v>
                </c:pt>
                <c:pt idx="32685">
                  <c:v>1.7872800000000001E-2</c:v>
                </c:pt>
                <c:pt idx="32686">
                  <c:v>1.47171E-2</c:v>
                </c:pt>
                <c:pt idx="32687">
                  <c:v>2.8965999999999999E-2</c:v>
                </c:pt>
                <c:pt idx="32688">
                  <c:v>1.6243899999999999E-2</c:v>
                </c:pt>
                <c:pt idx="32689">
                  <c:v>4.4279100000000002E-3</c:v>
                </c:pt>
                <c:pt idx="32690">
                  <c:v>1.0719299999999999E-2</c:v>
                </c:pt>
                <c:pt idx="32691">
                  <c:v>1.9123100000000001E-2</c:v>
                </c:pt>
                <c:pt idx="32692">
                  <c:v>3.4895900000000001E-2</c:v>
                </c:pt>
                <c:pt idx="32693">
                  <c:v>2.6546500000000001E-2</c:v>
                </c:pt>
                <c:pt idx="32694">
                  <c:v>1.22805E-2</c:v>
                </c:pt>
                <c:pt idx="32695">
                  <c:v>2.4656299999999999E-2</c:v>
                </c:pt>
                <c:pt idx="32696">
                  <c:v>1.8098800000000002E-2</c:v>
                </c:pt>
                <c:pt idx="32697">
                  <c:v>2.6845899999999999E-2</c:v>
                </c:pt>
                <c:pt idx="32698">
                  <c:v>1.7543799999999998E-2</c:v>
                </c:pt>
                <c:pt idx="32699">
                  <c:v>1.8611900000000001E-2</c:v>
                </c:pt>
                <c:pt idx="32700">
                  <c:v>3.8881300000000001E-3</c:v>
                </c:pt>
                <c:pt idx="32701">
                  <c:v>1.22252E-2</c:v>
                </c:pt>
                <c:pt idx="32702">
                  <c:v>-3.1852699999999998E-4</c:v>
                </c:pt>
                <c:pt idx="32703">
                  <c:v>8.3160400000000002E-3</c:v>
                </c:pt>
                <c:pt idx="32704">
                  <c:v>-7.4605899999999996E-3</c:v>
                </c:pt>
                <c:pt idx="32705">
                  <c:v>9.2487300000000001E-3</c:v>
                </c:pt>
                <c:pt idx="32706">
                  <c:v>2.6737199999999999E-2</c:v>
                </c:pt>
                <c:pt idx="32707">
                  <c:v>7.2593700000000002E-3</c:v>
                </c:pt>
                <c:pt idx="32708">
                  <c:v>3.0145599999999999E-3</c:v>
                </c:pt>
                <c:pt idx="32709">
                  <c:v>3.5915399999999998E-3</c:v>
                </c:pt>
                <c:pt idx="32710">
                  <c:v>2.0594600000000001E-2</c:v>
                </c:pt>
                <c:pt idx="32711">
                  <c:v>2.4180400000000001E-2</c:v>
                </c:pt>
                <c:pt idx="32712">
                  <c:v>6.0949300000000001E-3</c:v>
                </c:pt>
                <c:pt idx="32713">
                  <c:v>9.1543200000000005E-3</c:v>
                </c:pt>
                <c:pt idx="32714">
                  <c:v>1.88446E-2</c:v>
                </c:pt>
                <c:pt idx="32715">
                  <c:v>1.7556200000000001E-2</c:v>
                </c:pt>
                <c:pt idx="32716">
                  <c:v>7.9898799999999996E-3</c:v>
                </c:pt>
                <c:pt idx="32717">
                  <c:v>1.09978E-2</c:v>
                </c:pt>
                <c:pt idx="32718">
                  <c:v>1.9614199999999998E-2</c:v>
                </c:pt>
                <c:pt idx="32719">
                  <c:v>1.9689600000000002E-2</c:v>
                </c:pt>
                <c:pt idx="32720">
                  <c:v>2.0060499999999998E-2</c:v>
                </c:pt>
                <c:pt idx="32721">
                  <c:v>-1.0938600000000001E-3</c:v>
                </c:pt>
                <c:pt idx="32722">
                  <c:v>3.5181999999999998E-2</c:v>
                </c:pt>
                <c:pt idx="32723">
                  <c:v>3.95603E-2</c:v>
                </c:pt>
                <c:pt idx="32724">
                  <c:v>1.4420499999999999E-2</c:v>
                </c:pt>
                <c:pt idx="32725">
                  <c:v>4.9963000000000004E-3</c:v>
                </c:pt>
                <c:pt idx="32726">
                  <c:v>4.16374E-3</c:v>
                </c:pt>
                <c:pt idx="32727">
                  <c:v>7.1363399999999997E-3</c:v>
                </c:pt>
                <c:pt idx="32728">
                  <c:v>-1.7089799999999999E-3</c:v>
                </c:pt>
                <c:pt idx="32729">
                  <c:v>4.6577500000000004E-3</c:v>
                </c:pt>
                <c:pt idx="32730">
                  <c:v>1.37138E-2</c:v>
                </c:pt>
                <c:pt idx="32731">
                  <c:v>1.7489399999999999E-2</c:v>
                </c:pt>
                <c:pt idx="32732">
                  <c:v>1.2648599999999999E-2</c:v>
                </c:pt>
                <c:pt idx="32733">
                  <c:v>1.35183E-2</c:v>
                </c:pt>
                <c:pt idx="32734">
                  <c:v>4.9200099999999998E-3</c:v>
                </c:pt>
                <c:pt idx="32735">
                  <c:v>1.17302E-2</c:v>
                </c:pt>
                <c:pt idx="32736">
                  <c:v>1.06125E-2</c:v>
                </c:pt>
                <c:pt idx="32737">
                  <c:v>-1.8310500000000001E-3</c:v>
                </c:pt>
                <c:pt idx="32738">
                  <c:v>1.22805E-2</c:v>
                </c:pt>
                <c:pt idx="32739">
                  <c:v>1.26944E-2</c:v>
                </c:pt>
                <c:pt idx="32740">
                  <c:v>1.32914E-2</c:v>
                </c:pt>
                <c:pt idx="32741">
                  <c:v>1.3088199999999999E-2</c:v>
                </c:pt>
                <c:pt idx="32742">
                  <c:v>1.1658699999999999E-2</c:v>
                </c:pt>
                <c:pt idx="32743">
                  <c:v>1.31302E-2</c:v>
                </c:pt>
                <c:pt idx="32744">
                  <c:v>2.4237600000000002E-2</c:v>
                </c:pt>
                <c:pt idx="32745">
                  <c:v>3.2328599999999999E-2</c:v>
                </c:pt>
                <c:pt idx="32746">
                  <c:v>1.4511100000000001E-2</c:v>
                </c:pt>
                <c:pt idx="32747">
                  <c:v>5.94044E-3</c:v>
                </c:pt>
                <c:pt idx="32748">
                  <c:v>2.81525E-3</c:v>
                </c:pt>
                <c:pt idx="32749">
                  <c:v>1.4795300000000001E-2</c:v>
                </c:pt>
                <c:pt idx="32750">
                  <c:v>2.3254400000000001E-2</c:v>
                </c:pt>
                <c:pt idx="32751">
                  <c:v>8.1376999999999994E-3</c:v>
                </c:pt>
                <c:pt idx="32752">
                  <c:v>1.1400199999999999E-2</c:v>
                </c:pt>
                <c:pt idx="32753">
                  <c:v>1.6715000000000001E-2</c:v>
                </c:pt>
                <c:pt idx="32754">
                  <c:v>5.2738200000000002E-3</c:v>
                </c:pt>
                <c:pt idx="32755">
                  <c:v>1.4194500000000001E-2</c:v>
                </c:pt>
                <c:pt idx="32756">
                  <c:v>1.4549299999999999E-2</c:v>
                </c:pt>
                <c:pt idx="32757">
                  <c:v>9.2802000000000006E-3</c:v>
                </c:pt>
                <c:pt idx="32758">
                  <c:v>1.59597E-2</c:v>
                </c:pt>
                <c:pt idx="32759">
                  <c:v>1.5497199999999999E-2</c:v>
                </c:pt>
                <c:pt idx="32760">
                  <c:v>8.8720299999999995E-3</c:v>
                </c:pt>
                <c:pt idx="32761">
                  <c:v>1.6984900000000001E-2</c:v>
                </c:pt>
                <c:pt idx="32762">
                  <c:v>1.2908899999999999E-2</c:v>
                </c:pt>
                <c:pt idx="32763">
                  <c:v>2.9678300000000001E-2</c:v>
                </c:pt>
                <c:pt idx="32764">
                  <c:v>2.75135E-2</c:v>
                </c:pt>
                <c:pt idx="32765">
                  <c:v>7.4567799999999997E-3</c:v>
                </c:pt>
                <c:pt idx="32766">
                  <c:v>1.3005299999999999E-2</c:v>
                </c:pt>
                <c:pt idx="32767">
                  <c:v>1.49336E-2</c:v>
                </c:pt>
                <c:pt idx="32768">
                  <c:v>2.2603000000000002E-2</c:v>
                </c:pt>
                <c:pt idx="32769">
                  <c:v>1.9529299999999999E-2</c:v>
                </c:pt>
                <c:pt idx="32770">
                  <c:v>1.36375E-2</c:v>
                </c:pt>
                <c:pt idx="32771">
                  <c:v>1.1633900000000001E-2</c:v>
                </c:pt>
                <c:pt idx="32772">
                  <c:v>2.0023300000000001E-2</c:v>
                </c:pt>
                <c:pt idx="32773">
                  <c:v>2.4835599999999999E-2</c:v>
                </c:pt>
                <c:pt idx="32774">
                  <c:v>3.10345E-2</c:v>
                </c:pt>
                <c:pt idx="32775">
                  <c:v>1.2998599999999999E-3</c:v>
                </c:pt>
                <c:pt idx="32776">
                  <c:v>-1.09091E-2</c:v>
                </c:pt>
                <c:pt idx="32777">
                  <c:v>1.7223399999999999E-3</c:v>
                </c:pt>
                <c:pt idx="32778">
                  <c:v>1.65691E-2</c:v>
                </c:pt>
                <c:pt idx="32779">
                  <c:v>1.7694499999999998E-2</c:v>
                </c:pt>
                <c:pt idx="32780">
                  <c:v>1.7094600000000001E-2</c:v>
                </c:pt>
                <c:pt idx="32781">
                  <c:v>3.1658199999999997E-2</c:v>
                </c:pt>
                <c:pt idx="32782">
                  <c:v>7.5397499999999996E-3</c:v>
                </c:pt>
                <c:pt idx="32783">
                  <c:v>-6.2036499999999998E-3</c:v>
                </c:pt>
                <c:pt idx="32784">
                  <c:v>1.23243E-2</c:v>
                </c:pt>
                <c:pt idx="32785">
                  <c:v>9.4394700000000002E-3</c:v>
                </c:pt>
                <c:pt idx="32786">
                  <c:v>9.8924600000000005E-3</c:v>
                </c:pt>
                <c:pt idx="32787">
                  <c:v>2.3879999999999999E-3</c:v>
                </c:pt>
                <c:pt idx="32788">
                  <c:v>1.61695E-2</c:v>
                </c:pt>
                <c:pt idx="32789">
                  <c:v>1.2840300000000001E-2</c:v>
                </c:pt>
                <c:pt idx="32790">
                  <c:v>9.1180800000000006E-3</c:v>
                </c:pt>
                <c:pt idx="32791">
                  <c:v>8.4657699999999992E-3</c:v>
                </c:pt>
                <c:pt idx="32792">
                  <c:v>1.6685499999999999E-2</c:v>
                </c:pt>
                <c:pt idx="32793">
                  <c:v>3.1119299999999999E-2</c:v>
                </c:pt>
                <c:pt idx="32794">
                  <c:v>1.0319699999999999E-2</c:v>
                </c:pt>
                <c:pt idx="32795">
                  <c:v>-5.8975199999999998E-3</c:v>
                </c:pt>
                <c:pt idx="32796">
                  <c:v>1.11685E-2</c:v>
                </c:pt>
                <c:pt idx="32797">
                  <c:v>1.9546500000000001E-2</c:v>
                </c:pt>
                <c:pt idx="32798">
                  <c:v>3.5457599999999998E-3</c:v>
                </c:pt>
                <c:pt idx="32799">
                  <c:v>-4.4317200000000001E-3</c:v>
                </c:pt>
                <c:pt idx="32800">
                  <c:v>2.0579299999999998E-2</c:v>
                </c:pt>
                <c:pt idx="32801">
                  <c:v>1.34935E-2</c:v>
                </c:pt>
                <c:pt idx="32802" formatCode="0.00E+00">
                  <c:v>1.28345E-2</c:v>
                </c:pt>
                <c:pt idx="32803">
                  <c:v>8.7385199999999996E-3</c:v>
                </c:pt>
                <c:pt idx="32804">
                  <c:v>1.4412899999999999E-2</c:v>
                </c:pt>
                <c:pt idx="32805">
                  <c:v>4.2915299999999999E-4</c:v>
                </c:pt>
                <c:pt idx="32806">
                  <c:v>-1.21841E-2</c:v>
                </c:pt>
                <c:pt idx="32807">
                  <c:v>8.6145400000000004E-3</c:v>
                </c:pt>
                <c:pt idx="32808">
                  <c:v>1.41602E-2</c:v>
                </c:pt>
                <c:pt idx="32809">
                  <c:v>-1.2435899999999999E-3</c:v>
                </c:pt>
                <c:pt idx="32810">
                  <c:v>-5.4426199999999996E-3</c:v>
                </c:pt>
                <c:pt idx="32811">
                  <c:v>1.92833E-3</c:v>
                </c:pt>
                <c:pt idx="32812">
                  <c:v>2.1513000000000001E-2</c:v>
                </c:pt>
                <c:pt idx="32813">
                  <c:v>1.5338900000000001E-2</c:v>
                </c:pt>
                <c:pt idx="32814">
                  <c:v>-2.75326E-3</c:v>
                </c:pt>
                <c:pt idx="32815">
                  <c:v>2.1326100000000001E-2</c:v>
                </c:pt>
                <c:pt idx="32816">
                  <c:v>6.6223100000000002E-3</c:v>
                </c:pt>
                <c:pt idx="32817">
                  <c:v>4.7798199999999997E-3</c:v>
                </c:pt>
                <c:pt idx="32818">
                  <c:v>-6.0243600000000003E-3</c:v>
                </c:pt>
                <c:pt idx="32819">
                  <c:v>-7.0667300000000002E-3</c:v>
                </c:pt>
                <c:pt idx="32820">
                  <c:v>8.9340200000000008E-3</c:v>
                </c:pt>
                <c:pt idx="32821">
                  <c:v>-2.93732E-4</c:v>
                </c:pt>
                <c:pt idx="32822">
                  <c:v>7.6198599999999998E-4</c:v>
                </c:pt>
                <c:pt idx="32823">
                  <c:v>-3.0136099999999999E-4</c:v>
                </c:pt>
                <c:pt idx="32824">
                  <c:v>4.3010699999999997E-3</c:v>
                </c:pt>
                <c:pt idx="32825">
                  <c:v>4.9448000000000001E-3</c:v>
                </c:pt>
                <c:pt idx="32826">
                  <c:v>2.1596000000000001E-2</c:v>
                </c:pt>
                <c:pt idx="32827">
                  <c:v>1.39656E-2</c:v>
                </c:pt>
                <c:pt idx="32828">
                  <c:v>5.0773600000000004E-3</c:v>
                </c:pt>
                <c:pt idx="32829">
                  <c:v>1.0866199999999999E-2</c:v>
                </c:pt>
                <c:pt idx="32830">
                  <c:v>-8.4447900000000006E-3</c:v>
                </c:pt>
                <c:pt idx="32831">
                  <c:v>1.0799400000000001E-2</c:v>
                </c:pt>
                <c:pt idx="32832">
                  <c:v>4.3136599999999997E-2</c:v>
                </c:pt>
                <c:pt idx="32833">
                  <c:v>9.5863300000000005E-3</c:v>
                </c:pt>
                <c:pt idx="32834">
                  <c:v>-1.65176E-2</c:v>
                </c:pt>
                <c:pt idx="32835">
                  <c:v>1.50585E-3</c:v>
                </c:pt>
                <c:pt idx="32836">
                  <c:v>3.5476699999999997E-4</c:v>
                </c:pt>
                <c:pt idx="32837">
                  <c:v>3.80993E-3</c:v>
                </c:pt>
                <c:pt idx="32838">
                  <c:v>-3.3283200000000001E-3</c:v>
                </c:pt>
                <c:pt idx="32839">
                  <c:v>1.37043E-3</c:v>
                </c:pt>
                <c:pt idx="32840">
                  <c:v>-4.6510700000000002E-3</c:v>
                </c:pt>
                <c:pt idx="32841">
                  <c:v>-2.3036000000000001E-2</c:v>
                </c:pt>
                <c:pt idx="32842">
                  <c:v>2.6226E-4</c:v>
                </c:pt>
                <c:pt idx="32843">
                  <c:v>1.36337E-2</c:v>
                </c:pt>
                <c:pt idx="32844">
                  <c:v>1.3163599999999999E-2</c:v>
                </c:pt>
                <c:pt idx="32845">
                  <c:v>3.4666100000000002E-3</c:v>
                </c:pt>
                <c:pt idx="32846">
                  <c:v>-1.04227E-2</c:v>
                </c:pt>
                <c:pt idx="32847">
                  <c:v>-9.3154899999999992E-3</c:v>
                </c:pt>
                <c:pt idx="32848">
                  <c:v>-3.18813E-3</c:v>
                </c:pt>
                <c:pt idx="32849">
                  <c:v>3.2529799999999999E-3</c:v>
                </c:pt>
                <c:pt idx="32850">
                  <c:v>4.8227299999999999E-3</c:v>
                </c:pt>
                <c:pt idx="32851">
                  <c:v>-1.55897E-2</c:v>
                </c:pt>
                <c:pt idx="32852">
                  <c:v>1.00889E-2</c:v>
                </c:pt>
                <c:pt idx="32853">
                  <c:v>1.1908500000000001E-2</c:v>
                </c:pt>
                <c:pt idx="32854">
                  <c:v>1.51348E-2</c:v>
                </c:pt>
                <c:pt idx="32855">
                  <c:v>4.4136000000000002E-3</c:v>
                </c:pt>
                <c:pt idx="32856">
                  <c:v>1.6021699999999999E-4</c:v>
                </c:pt>
                <c:pt idx="32857">
                  <c:v>-4.9848599999999998E-3</c:v>
                </c:pt>
                <c:pt idx="32858">
                  <c:v>-4.7111499999999998E-4</c:v>
                </c:pt>
                <c:pt idx="32859">
                  <c:v>1.00451E-2</c:v>
                </c:pt>
                <c:pt idx="32860">
                  <c:v>1.56116E-3</c:v>
                </c:pt>
                <c:pt idx="32861">
                  <c:v>1.43337E-3</c:v>
                </c:pt>
                <c:pt idx="32862">
                  <c:v>5.2919400000000002E-3</c:v>
                </c:pt>
                <c:pt idx="32863">
                  <c:v>-6.8883900000000003E-3</c:v>
                </c:pt>
                <c:pt idx="32864">
                  <c:v>-1.4355700000000001E-2</c:v>
                </c:pt>
                <c:pt idx="32865">
                  <c:v>1.03951E-3</c:v>
                </c:pt>
                <c:pt idx="32866">
                  <c:v>-2.5081600000000002E-3</c:v>
                </c:pt>
                <c:pt idx="32867">
                  <c:v>-4.4441200000000002E-3</c:v>
                </c:pt>
                <c:pt idx="32868">
                  <c:v>-1.5227299999999999E-2</c:v>
                </c:pt>
                <c:pt idx="32869">
                  <c:v>-1.4678E-2</c:v>
                </c:pt>
                <c:pt idx="32870">
                  <c:v>8.2655000000000003E-3</c:v>
                </c:pt>
                <c:pt idx="32871">
                  <c:v>1.8359199999999999E-2</c:v>
                </c:pt>
                <c:pt idx="32872">
                  <c:v>6.6995600000000002E-3</c:v>
                </c:pt>
                <c:pt idx="32873">
                  <c:v>-5.8183699999999998E-3</c:v>
                </c:pt>
                <c:pt idx="32874">
                  <c:v>-1.0127999999999999E-3</c:v>
                </c:pt>
                <c:pt idx="32875">
                  <c:v>-2.3753199999999999E-2</c:v>
                </c:pt>
                <c:pt idx="32876">
                  <c:v>-5.2337599999999996E-3</c:v>
                </c:pt>
                <c:pt idx="32877">
                  <c:v>-5.4244999999999996E-3</c:v>
                </c:pt>
                <c:pt idx="32878">
                  <c:v>1.50461E-2</c:v>
                </c:pt>
                <c:pt idx="32879">
                  <c:v>-6.8616900000000002E-3</c:v>
                </c:pt>
                <c:pt idx="32880">
                  <c:v>-4.3106100000000003E-3</c:v>
                </c:pt>
                <c:pt idx="32881">
                  <c:v>-9.5748899999999995E-4</c:v>
                </c:pt>
                <c:pt idx="32882">
                  <c:v>1.0870899999999999E-2</c:v>
                </c:pt>
                <c:pt idx="32883">
                  <c:v>1.5662200000000001E-2</c:v>
                </c:pt>
                <c:pt idx="32884">
                  <c:v>6.1483400000000004E-3</c:v>
                </c:pt>
                <c:pt idx="32885">
                  <c:v>-5.6352599999999996E-3</c:v>
                </c:pt>
                <c:pt idx="32886">
                  <c:v>-8.9016000000000008E-3</c:v>
                </c:pt>
                <c:pt idx="32887">
                  <c:v>-1.6355499999999999E-3</c:v>
                </c:pt>
                <c:pt idx="32888">
                  <c:v>7.28512E-3</c:v>
                </c:pt>
                <c:pt idx="32889">
                  <c:v>6.8521500000000004E-3</c:v>
                </c:pt>
                <c:pt idx="32890">
                  <c:v>2.05393E-2</c:v>
                </c:pt>
                <c:pt idx="32891">
                  <c:v>-2.3870499999999999E-3</c:v>
                </c:pt>
                <c:pt idx="32892">
                  <c:v>2.4204299999999999E-3</c:v>
                </c:pt>
                <c:pt idx="32893">
                  <c:v>9.2611299999999994E-3</c:v>
                </c:pt>
                <c:pt idx="32894">
                  <c:v>7.3652300000000004E-3</c:v>
                </c:pt>
                <c:pt idx="32895">
                  <c:v>1.5191100000000001E-2</c:v>
                </c:pt>
                <c:pt idx="32896">
                  <c:v>-1.4019E-3</c:v>
                </c:pt>
                <c:pt idx="32897">
                  <c:v>6.5097799999999997E-3</c:v>
                </c:pt>
                <c:pt idx="32898">
                  <c:v>8.7547299999999998E-4</c:v>
                </c:pt>
                <c:pt idx="32899">
                  <c:v>2.8892500000000002E-2</c:v>
                </c:pt>
                <c:pt idx="32900">
                  <c:v>3.98731E-3</c:v>
                </c:pt>
                <c:pt idx="32901">
                  <c:v>1.7263400000000002E-2</c:v>
                </c:pt>
                <c:pt idx="32902">
                  <c:v>8.9101800000000002E-3</c:v>
                </c:pt>
                <c:pt idx="32903">
                  <c:v>-1.85871E-3</c:v>
                </c:pt>
                <c:pt idx="32904">
                  <c:v>-1.2216599999999999E-2</c:v>
                </c:pt>
                <c:pt idx="32905">
                  <c:v>-7.6980599999999996E-3</c:v>
                </c:pt>
                <c:pt idx="32906">
                  <c:v>1.52502E-2</c:v>
                </c:pt>
                <c:pt idx="32907">
                  <c:v>-1.9607499999999998E-3</c:v>
                </c:pt>
                <c:pt idx="32908">
                  <c:v>5.2890799999999998E-3</c:v>
                </c:pt>
                <c:pt idx="32909">
                  <c:v>-2.2916799999999999E-3</c:v>
                </c:pt>
                <c:pt idx="32910">
                  <c:v>-7.5416600000000004E-3</c:v>
                </c:pt>
                <c:pt idx="32911">
                  <c:v>-8.9359300000000003E-4</c:v>
                </c:pt>
                <c:pt idx="32912">
                  <c:v>-9.4261199999999996E-3</c:v>
                </c:pt>
                <c:pt idx="32913">
                  <c:v>-8.2845699999999998E-3</c:v>
                </c:pt>
                <c:pt idx="32914">
                  <c:v>-2.3731200000000001E-2</c:v>
                </c:pt>
                <c:pt idx="32915">
                  <c:v>-2.1038099999999998E-3</c:v>
                </c:pt>
                <c:pt idx="32916">
                  <c:v>-8.2168599999999994E-3</c:v>
                </c:pt>
                <c:pt idx="32917">
                  <c:v>-3.4303699999999999E-3</c:v>
                </c:pt>
                <c:pt idx="32918" formatCode="0.00E+00">
                  <c:v>-1.6718899999999998E-2</c:v>
                </c:pt>
                <c:pt idx="32919">
                  <c:v>-7.5578700000000004E-3</c:v>
                </c:pt>
                <c:pt idx="32920">
                  <c:v>6.1559700000000002E-3</c:v>
                </c:pt>
                <c:pt idx="32921">
                  <c:v>6.5231299999999996E-4</c:v>
                </c:pt>
                <c:pt idx="32922">
                  <c:v>-7.2259899999999998E-3</c:v>
                </c:pt>
                <c:pt idx="32923">
                  <c:v>9.0360600000000003E-3</c:v>
                </c:pt>
                <c:pt idx="32924">
                  <c:v>1.15671E-2</c:v>
                </c:pt>
                <c:pt idx="32925">
                  <c:v>-9.12666E-3</c:v>
                </c:pt>
                <c:pt idx="32926">
                  <c:v>-1.85852E-2</c:v>
                </c:pt>
                <c:pt idx="32927">
                  <c:v>6.6490200000000003E-3</c:v>
                </c:pt>
                <c:pt idx="32928">
                  <c:v>2.41756E-3</c:v>
                </c:pt>
                <c:pt idx="32929">
                  <c:v>1.55725E-2</c:v>
                </c:pt>
                <c:pt idx="32930">
                  <c:v>-1.06506E-2</c:v>
                </c:pt>
                <c:pt idx="32931">
                  <c:v>-1.00803E-2</c:v>
                </c:pt>
                <c:pt idx="32932">
                  <c:v>-2.6979399999999998E-3</c:v>
                </c:pt>
                <c:pt idx="32933">
                  <c:v>-3.9911299999999999E-3</c:v>
                </c:pt>
                <c:pt idx="32934">
                  <c:v>4.8351299999999998E-4</c:v>
                </c:pt>
                <c:pt idx="32935">
                  <c:v>-8.6832000000000003E-3</c:v>
                </c:pt>
                <c:pt idx="32936">
                  <c:v>-6.5679600000000003E-3</c:v>
                </c:pt>
                <c:pt idx="32937">
                  <c:v>-9.9019999999999993E-3</c:v>
                </c:pt>
                <c:pt idx="32938">
                  <c:v>-1.1767400000000001E-2</c:v>
                </c:pt>
                <c:pt idx="32939">
                  <c:v>-5.9585599999999999E-3</c:v>
                </c:pt>
                <c:pt idx="32940">
                  <c:v>4.5156500000000004E-3</c:v>
                </c:pt>
                <c:pt idx="32941">
                  <c:v>-8.1062300000000007E-3</c:v>
                </c:pt>
                <c:pt idx="32942">
                  <c:v>-7.8964199999999995E-3</c:v>
                </c:pt>
                <c:pt idx="32943">
                  <c:v>-1.2596100000000001E-2</c:v>
                </c:pt>
                <c:pt idx="32944">
                  <c:v>-1.66597E-2</c:v>
                </c:pt>
                <c:pt idx="32945">
                  <c:v>-1.8760700000000002E-2</c:v>
                </c:pt>
                <c:pt idx="32946">
                  <c:v>-1.6871500000000001E-2</c:v>
                </c:pt>
                <c:pt idx="32947">
                  <c:v>-1.9567500000000002E-2</c:v>
                </c:pt>
                <c:pt idx="32948">
                  <c:v>-3.3196400000000001E-2</c:v>
                </c:pt>
                <c:pt idx="32949">
                  <c:v>-3.3985099999999997E-2</c:v>
                </c:pt>
                <c:pt idx="32950">
                  <c:v>-1.3483E-2</c:v>
                </c:pt>
                <c:pt idx="32951">
                  <c:v>-8.3541900000000001E-4</c:v>
                </c:pt>
                <c:pt idx="32952">
                  <c:v>-1.07365E-2</c:v>
                </c:pt>
                <c:pt idx="32953">
                  <c:v>-1.8488899999999999E-2</c:v>
                </c:pt>
                <c:pt idx="32954">
                  <c:v>-2.15044E-2</c:v>
                </c:pt>
                <c:pt idx="32955">
                  <c:v>-1.3956100000000001E-2</c:v>
                </c:pt>
                <c:pt idx="32956">
                  <c:v>-1.28317E-2</c:v>
                </c:pt>
                <c:pt idx="32957">
                  <c:v>-2.2287399999999999E-3</c:v>
                </c:pt>
                <c:pt idx="32958">
                  <c:v>-2.0864500000000001E-2</c:v>
                </c:pt>
                <c:pt idx="32959">
                  <c:v>-1.8119799999999998E-2</c:v>
                </c:pt>
                <c:pt idx="32960">
                  <c:v>-5.0010699999999998E-3</c:v>
                </c:pt>
                <c:pt idx="32961">
                  <c:v>-1.61572E-2</c:v>
                </c:pt>
                <c:pt idx="32962">
                  <c:v>-2.0068200000000001E-2</c:v>
                </c:pt>
                <c:pt idx="32963">
                  <c:v>-1.9625699999999999E-2</c:v>
                </c:pt>
                <c:pt idx="32964">
                  <c:v>-1.36633E-2</c:v>
                </c:pt>
                <c:pt idx="32965">
                  <c:v>-2.4087899999999999E-2</c:v>
                </c:pt>
                <c:pt idx="32966">
                  <c:v>-1.4153499999999999E-2</c:v>
                </c:pt>
                <c:pt idx="32967">
                  <c:v>-2.3204800000000001E-2</c:v>
                </c:pt>
                <c:pt idx="32968">
                  <c:v>-3.9015800000000003E-2</c:v>
                </c:pt>
                <c:pt idx="32969">
                  <c:v>-1.8976199999999999E-2</c:v>
                </c:pt>
                <c:pt idx="32970">
                  <c:v>1.2578999999999999E-3</c:v>
                </c:pt>
                <c:pt idx="32971">
                  <c:v>-1.35803E-2</c:v>
                </c:pt>
                <c:pt idx="32972">
                  <c:v>-2.45066E-2</c:v>
                </c:pt>
                <c:pt idx="32973">
                  <c:v>-1.6797099999999999E-2</c:v>
                </c:pt>
                <c:pt idx="32974">
                  <c:v>-9.7322499999999996E-3</c:v>
                </c:pt>
                <c:pt idx="32975">
                  <c:v>-8.1758500000000001E-3</c:v>
                </c:pt>
                <c:pt idx="32976">
                  <c:v>-8.2368900000000002E-3</c:v>
                </c:pt>
                <c:pt idx="32977">
                  <c:v>-2.4572400000000001E-2</c:v>
                </c:pt>
                <c:pt idx="32978">
                  <c:v>-3.5367000000000003E-2</c:v>
                </c:pt>
                <c:pt idx="32979">
                  <c:v>2.4271000000000002E-3</c:v>
                </c:pt>
                <c:pt idx="32980">
                  <c:v>-1.60141E-2</c:v>
                </c:pt>
                <c:pt idx="32981">
                  <c:v>-2.31133E-2</c:v>
                </c:pt>
                <c:pt idx="32982">
                  <c:v>-2.9833800000000001E-2</c:v>
                </c:pt>
                <c:pt idx="32983">
                  <c:v>-1.57413E-2</c:v>
                </c:pt>
                <c:pt idx="32984">
                  <c:v>-2.0796800000000001E-2</c:v>
                </c:pt>
                <c:pt idx="32985">
                  <c:v>-2.1289800000000001E-2</c:v>
                </c:pt>
                <c:pt idx="32986">
                  <c:v>-3.9053E-3</c:v>
                </c:pt>
                <c:pt idx="32987">
                  <c:v>-8.1338899999999995E-3</c:v>
                </c:pt>
                <c:pt idx="32988">
                  <c:v>-8.51822E-3</c:v>
                </c:pt>
                <c:pt idx="32989">
                  <c:v>-1.47057E-2</c:v>
                </c:pt>
                <c:pt idx="32990">
                  <c:v>-1.0528600000000001E-2</c:v>
                </c:pt>
                <c:pt idx="32991">
                  <c:v>-3.5324100000000002E-3</c:v>
                </c:pt>
                <c:pt idx="32992">
                  <c:v>1.7486600000000001E-2</c:v>
                </c:pt>
                <c:pt idx="32993">
                  <c:v>1.3885499999999999E-3</c:v>
                </c:pt>
                <c:pt idx="32994">
                  <c:v>-8.2130399999999996E-3</c:v>
                </c:pt>
                <c:pt idx="32995">
                  <c:v>-9.0408299999999997E-3</c:v>
                </c:pt>
                <c:pt idx="32996">
                  <c:v>-1.4057200000000001E-3</c:v>
                </c:pt>
                <c:pt idx="32997">
                  <c:v>2.9182399999999999E-3</c:v>
                </c:pt>
                <c:pt idx="32998">
                  <c:v>-5.7039300000000003E-3</c:v>
                </c:pt>
                <c:pt idx="32999">
                  <c:v>-3.47614E-3</c:v>
                </c:pt>
                <c:pt idx="33000">
                  <c:v>-1.1568100000000001E-3</c:v>
                </c:pt>
                <c:pt idx="33001">
                  <c:v>3.8967099999999998E-3</c:v>
                </c:pt>
                <c:pt idx="33002">
                  <c:v>-1.05209E-2</c:v>
                </c:pt>
                <c:pt idx="33003">
                  <c:v>3.8690600000000001E-3</c:v>
                </c:pt>
                <c:pt idx="33004">
                  <c:v>3.1261399999999999E-3</c:v>
                </c:pt>
                <c:pt idx="33005">
                  <c:v>4.43459E-4</c:v>
                </c:pt>
                <c:pt idx="33006">
                  <c:v>1.6059900000000001E-3</c:v>
                </c:pt>
                <c:pt idx="33007">
                  <c:v>-1.07288E-3</c:v>
                </c:pt>
                <c:pt idx="33008">
                  <c:v>8.8052700000000005E-3</c:v>
                </c:pt>
                <c:pt idx="33009">
                  <c:v>-3.7698699999999998E-3</c:v>
                </c:pt>
                <c:pt idx="33010">
                  <c:v>2.1963099999999999E-2</c:v>
                </c:pt>
                <c:pt idx="33011">
                  <c:v>-5.2194600000000004E-3</c:v>
                </c:pt>
                <c:pt idx="33012">
                  <c:v>1.9931800000000002E-3</c:v>
                </c:pt>
                <c:pt idx="33013">
                  <c:v>-5.1164599999999998E-3</c:v>
                </c:pt>
                <c:pt idx="33014">
                  <c:v>-8.9092300000000006E-3</c:v>
                </c:pt>
                <c:pt idx="33015">
                  <c:v>-3.6287300000000001E-3</c:v>
                </c:pt>
                <c:pt idx="33016">
                  <c:v>-4.5595200000000001E-3</c:v>
                </c:pt>
                <c:pt idx="33017">
                  <c:v>1.03321E-2</c:v>
                </c:pt>
                <c:pt idx="33018">
                  <c:v>-3.0975299999999998E-3</c:v>
                </c:pt>
                <c:pt idx="33019">
                  <c:v>-1.7700199999999999E-2</c:v>
                </c:pt>
                <c:pt idx="33020">
                  <c:v>-6.0396199999999999E-3</c:v>
                </c:pt>
                <c:pt idx="33021">
                  <c:v>1.26905E-2</c:v>
                </c:pt>
                <c:pt idx="33022">
                  <c:v>-1.1472699999999999E-3</c:v>
                </c:pt>
                <c:pt idx="33023">
                  <c:v>-1.16282E-2</c:v>
                </c:pt>
                <c:pt idx="33024">
                  <c:v>-1.4574999999999999E-2</c:v>
                </c:pt>
                <c:pt idx="33025">
                  <c:v>2.9754600000000001E-3</c:v>
                </c:pt>
                <c:pt idx="33026">
                  <c:v>5.7897599999999997E-3</c:v>
                </c:pt>
                <c:pt idx="33027">
                  <c:v>2.0164499999999998E-2</c:v>
                </c:pt>
                <c:pt idx="33028">
                  <c:v>2.7045199999999998E-2</c:v>
                </c:pt>
                <c:pt idx="33029">
                  <c:v>4.61006E-3</c:v>
                </c:pt>
                <c:pt idx="33030">
                  <c:v>-1.75953E-3</c:v>
                </c:pt>
                <c:pt idx="33031">
                  <c:v>-1.8241899999999998E-2</c:v>
                </c:pt>
                <c:pt idx="33032">
                  <c:v>2.60735E-3</c:v>
                </c:pt>
                <c:pt idx="33033">
                  <c:v>1.7754599999999999E-2</c:v>
                </c:pt>
                <c:pt idx="33034">
                  <c:v>7.5092300000000004E-3</c:v>
                </c:pt>
                <c:pt idx="33035">
                  <c:v>-4.16374E-3</c:v>
                </c:pt>
                <c:pt idx="33036">
                  <c:v>-5.6943899999999997E-3</c:v>
                </c:pt>
                <c:pt idx="33037">
                  <c:v>1.42279E-2</c:v>
                </c:pt>
                <c:pt idx="33038">
                  <c:v>7.3909799999999999E-4</c:v>
                </c:pt>
                <c:pt idx="33039" formatCode="0.00E+00">
                  <c:v>8.8691700000000003E-5</c:v>
                </c:pt>
                <c:pt idx="33040">
                  <c:v>-7.8811599999999999E-3</c:v>
                </c:pt>
                <c:pt idx="33041">
                  <c:v>-1.19848E-2</c:v>
                </c:pt>
                <c:pt idx="33042">
                  <c:v>-5.3472499999999996E-3</c:v>
                </c:pt>
                <c:pt idx="33043">
                  <c:v>-3.4704200000000001E-3</c:v>
                </c:pt>
                <c:pt idx="33044">
                  <c:v>1.7639200000000001E-2</c:v>
                </c:pt>
                <c:pt idx="33045">
                  <c:v>1.25971E-2</c:v>
                </c:pt>
                <c:pt idx="33046">
                  <c:v>1.16034E-2</c:v>
                </c:pt>
                <c:pt idx="33047">
                  <c:v>-8.3227200000000005E-3</c:v>
                </c:pt>
                <c:pt idx="33048">
                  <c:v>-9.5224400000000001E-3</c:v>
                </c:pt>
                <c:pt idx="33049">
                  <c:v>4.5414000000000001E-3</c:v>
                </c:pt>
                <c:pt idx="33050">
                  <c:v>1.57108E-2</c:v>
                </c:pt>
                <c:pt idx="33051">
                  <c:v>3.4856800000000001E-3</c:v>
                </c:pt>
                <c:pt idx="33052">
                  <c:v>-1.12963E-2</c:v>
                </c:pt>
                <c:pt idx="33053">
                  <c:v>1.42479E-3</c:v>
                </c:pt>
                <c:pt idx="33054">
                  <c:v>-1.23405E-3</c:v>
                </c:pt>
                <c:pt idx="33055">
                  <c:v>-3.7050199999999998E-3</c:v>
                </c:pt>
                <c:pt idx="33056">
                  <c:v>1.4283199999999999E-2</c:v>
                </c:pt>
                <c:pt idx="33057">
                  <c:v>-3.5295499999999998E-3</c:v>
                </c:pt>
                <c:pt idx="33058">
                  <c:v>-2.6473999999999998E-3</c:v>
                </c:pt>
                <c:pt idx="33059">
                  <c:v>4.4202800000000004E-3</c:v>
                </c:pt>
                <c:pt idx="33060">
                  <c:v>-6.4248999999999999E-3</c:v>
                </c:pt>
                <c:pt idx="33061">
                  <c:v>8.1119499999999997E-3</c:v>
                </c:pt>
                <c:pt idx="33062">
                  <c:v>-2.6502600000000002E-3</c:v>
                </c:pt>
                <c:pt idx="33063">
                  <c:v>3.57246E-3</c:v>
                </c:pt>
                <c:pt idx="33064">
                  <c:v>-9.5748900000000008E-3</c:v>
                </c:pt>
                <c:pt idx="33065">
                  <c:v>-1.00698E-2</c:v>
                </c:pt>
                <c:pt idx="33066">
                  <c:v>-9.7084000000000005E-4</c:v>
                </c:pt>
                <c:pt idx="33067">
                  <c:v>4.5661900000000004E-3</c:v>
                </c:pt>
                <c:pt idx="33068">
                  <c:v>1.3635599999999999E-2</c:v>
                </c:pt>
                <c:pt idx="33069">
                  <c:v>1.96857E-2</c:v>
                </c:pt>
                <c:pt idx="33070">
                  <c:v>4.64439E-3</c:v>
                </c:pt>
                <c:pt idx="33071">
                  <c:v>2.8123900000000001E-3</c:v>
                </c:pt>
                <c:pt idx="33072">
                  <c:v>3.02696E-3</c:v>
                </c:pt>
                <c:pt idx="33073">
                  <c:v>5.9690500000000001E-3</c:v>
                </c:pt>
                <c:pt idx="33074">
                  <c:v>3.0994400000000002E-3</c:v>
                </c:pt>
                <c:pt idx="33075">
                  <c:v>5.7411199999999997E-3</c:v>
                </c:pt>
                <c:pt idx="33076">
                  <c:v>-3.05653E-3</c:v>
                </c:pt>
                <c:pt idx="33077">
                  <c:v>5.9280399999999999E-3</c:v>
                </c:pt>
                <c:pt idx="33078">
                  <c:v>1.4434799999999999E-2</c:v>
                </c:pt>
                <c:pt idx="33079">
                  <c:v>2.3518600000000001E-2</c:v>
                </c:pt>
                <c:pt idx="33080">
                  <c:v>2.0662300000000001E-2</c:v>
                </c:pt>
                <c:pt idx="33081">
                  <c:v>2.1274600000000001E-2</c:v>
                </c:pt>
                <c:pt idx="33082">
                  <c:v>-1.39046E-3</c:v>
                </c:pt>
                <c:pt idx="33083">
                  <c:v>1.12934E-2</c:v>
                </c:pt>
                <c:pt idx="33084">
                  <c:v>2.44026E-2</c:v>
                </c:pt>
                <c:pt idx="33085">
                  <c:v>6.9580099999999997E-3</c:v>
                </c:pt>
                <c:pt idx="33086">
                  <c:v>9.8428700000000001E-3</c:v>
                </c:pt>
                <c:pt idx="33087">
                  <c:v>2.8076199999999998E-3</c:v>
                </c:pt>
                <c:pt idx="33088">
                  <c:v>1.50061E-2</c:v>
                </c:pt>
                <c:pt idx="33089">
                  <c:v>-2.6645699999999998E-3</c:v>
                </c:pt>
                <c:pt idx="33090">
                  <c:v>3.65067E-3</c:v>
                </c:pt>
                <c:pt idx="33091">
                  <c:v>-5.3596500000000001E-4</c:v>
                </c:pt>
                <c:pt idx="33092">
                  <c:v>1.6635899999999999E-2</c:v>
                </c:pt>
                <c:pt idx="33093">
                  <c:v>5.7372999999999999E-3</c:v>
                </c:pt>
                <c:pt idx="33094">
                  <c:v>1.12286E-2</c:v>
                </c:pt>
                <c:pt idx="33095">
                  <c:v>2.0346599999999999E-2</c:v>
                </c:pt>
                <c:pt idx="33096">
                  <c:v>1.8757800000000002E-2</c:v>
                </c:pt>
                <c:pt idx="33097">
                  <c:v>2.0093E-2</c:v>
                </c:pt>
                <c:pt idx="33098">
                  <c:v>1.7730699999999999E-2</c:v>
                </c:pt>
                <c:pt idx="33099">
                  <c:v>5.9604599999999999E-3</c:v>
                </c:pt>
                <c:pt idx="33100">
                  <c:v>4.8780400000000002E-3</c:v>
                </c:pt>
                <c:pt idx="33101">
                  <c:v>1.4143899999999999E-2</c:v>
                </c:pt>
                <c:pt idx="33102">
                  <c:v>1.6181000000000001E-2</c:v>
                </c:pt>
                <c:pt idx="33103">
                  <c:v>1.9595100000000001E-2</c:v>
                </c:pt>
                <c:pt idx="33104">
                  <c:v>4.2657900000000002E-3</c:v>
                </c:pt>
                <c:pt idx="33105">
                  <c:v>1.45378E-2</c:v>
                </c:pt>
                <c:pt idx="33106">
                  <c:v>1.6405099999999999E-2</c:v>
                </c:pt>
                <c:pt idx="33107">
                  <c:v>1.33276E-2</c:v>
                </c:pt>
                <c:pt idx="33108">
                  <c:v>2.4681099999999999E-3</c:v>
                </c:pt>
                <c:pt idx="33109">
                  <c:v>9.9144000000000003E-3</c:v>
                </c:pt>
                <c:pt idx="33110">
                  <c:v>-1.3103500000000001E-3</c:v>
                </c:pt>
                <c:pt idx="33111">
                  <c:v>2.0015700000000001E-2</c:v>
                </c:pt>
                <c:pt idx="33112">
                  <c:v>8.0490100000000005E-3</c:v>
                </c:pt>
                <c:pt idx="33113">
                  <c:v>1.7165199999999999E-2</c:v>
                </c:pt>
                <c:pt idx="33114">
                  <c:v>9.5901500000000004E-3</c:v>
                </c:pt>
                <c:pt idx="33115">
                  <c:v>-7.2412500000000003E-3</c:v>
                </c:pt>
                <c:pt idx="33116">
                  <c:v>-7.39479E-3</c:v>
                </c:pt>
                <c:pt idx="33117">
                  <c:v>1.1158899999999999E-2</c:v>
                </c:pt>
                <c:pt idx="33118">
                  <c:v>7.8487399999999997E-4</c:v>
                </c:pt>
                <c:pt idx="33119">
                  <c:v>-6.8502399999999996E-3</c:v>
                </c:pt>
                <c:pt idx="33120">
                  <c:v>-6.5059699999999998E-3</c:v>
                </c:pt>
                <c:pt idx="33121">
                  <c:v>-1.9559899999999999E-3</c:v>
                </c:pt>
                <c:pt idx="33122">
                  <c:v>1.4831499999999999E-2</c:v>
                </c:pt>
                <c:pt idx="33123">
                  <c:v>-1.33934E-2</c:v>
                </c:pt>
                <c:pt idx="33124">
                  <c:v>3.5934399999999998E-3</c:v>
                </c:pt>
                <c:pt idx="33125">
                  <c:v>1.60217E-3</c:v>
                </c:pt>
                <c:pt idx="33126">
                  <c:v>1.61648E-3</c:v>
                </c:pt>
                <c:pt idx="33127">
                  <c:v>4.2200099999999997E-3</c:v>
                </c:pt>
                <c:pt idx="33128">
                  <c:v>8.4238100000000003E-3</c:v>
                </c:pt>
                <c:pt idx="33129">
                  <c:v>1.6649199999999999E-2</c:v>
                </c:pt>
                <c:pt idx="33130">
                  <c:v>1.6440400000000001E-2</c:v>
                </c:pt>
                <c:pt idx="33131">
                  <c:v>8.2588200000000001E-3</c:v>
                </c:pt>
                <c:pt idx="33132">
                  <c:v>4.4650999999999996E-3</c:v>
                </c:pt>
                <c:pt idx="33133">
                  <c:v>1.13773E-3</c:v>
                </c:pt>
                <c:pt idx="33134">
                  <c:v>1.1428799999999999E-2</c:v>
                </c:pt>
                <c:pt idx="33135">
                  <c:v>2.3465199999999999E-2</c:v>
                </c:pt>
                <c:pt idx="33136">
                  <c:v>1.38111E-2</c:v>
                </c:pt>
                <c:pt idx="33137">
                  <c:v>2.54431E-2</c:v>
                </c:pt>
                <c:pt idx="33138">
                  <c:v>4.7388100000000004E-3</c:v>
                </c:pt>
                <c:pt idx="33139">
                  <c:v>1.57003E-2</c:v>
                </c:pt>
                <c:pt idx="33140">
                  <c:v>1.1714E-2</c:v>
                </c:pt>
                <c:pt idx="33141">
                  <c:v>9.2601800000000002E-4</c:v>
                </c:pt>
                <c:pt idx="33142">
                  <c:v>1.8215199999999999E-4</c:v>
                </c:pt>
                <c:pt idx="33143">
                  <c:v>1.55449E-3</c:v>
                </c:pt>
                <c:pt idx="33144">
                  <c:v>7.0829400000000002E-3</c:v>
                </c:pt>
                <c:pt idx="33145">
                  <c:v>1.6527200000000001E-3</c:v>
                </c:pt>
                <c:pt idx="33146" formatCode="0.00E+00">
                  <c:v>-1.41811E-2</c:v>
                </c:pt>
                <c:pt idx="33147">
                  <c:v>-9.0503700000000003E-3</c:v>
                </c:pt>
                <c:pt idx="33148">
                  <c:v>3.5982100000000001E-3</c:v>
                </c:pt>
                <c:pt idx="33149">
                  <c:v>4.2161899999999999E-3</c:v>
                </c:pt>
                <c:pt idx="33150">
                  <c:v>1.4267E-2</c:v>
                </c:pt>
                <c:pt idx="33151">
                  <c:v>9.0503700000000003E-4</c:v>
                </c:pt>
                <c:pt idx="33152">
                  <c:v>-3.2606100000000002E-3</c:v>
                </c:pt>
                <c:pt idx="33153" formatCode="0.00E+00">
                  <c:v>-8.0108600000000001E-5</c:v>
                </c:pt>
                <c:pt idx="33154">
                  <c:v>9.4823800000000003E-3</c:v>
                </c:pt>
                <c:pt idx="33155">
                  <c:v>-1.4448200000000001E-3</c:v>
                </c:pt>
                <c:pt idx="33156">
                  <c:v>-7.0648200000000003E-3</c:v>
                </c:pt>
                <c:pt idx="33157">
                  <c:v>6.1035200000000003E-3</c:v>
                </c:pt>
                <c:pt idx="33158">
                  <c:v>9.0379699999999993E-3</c:v>
                </c:pt>
                <c:pt idx="33159">
                  <c:v>-9.0866100000000002E-3</c:v>
                </c:pt>
                <c:pt idx="33160">
                  <c:v>2.3164700000000002E-3</c:v>
                </c:pt>
                <c:pt idx="33161">
                  <c:v>1.898E-2</c:v>
                </c:pt>
                <c:pt idx="33162">
                  <c:v>1.9495999999999999E-2</c:v>
                </c:pt>
                <c:pt idx="33163">
                  <c:v>3.2835E-3</c:v>
                </c:pt>
                <c:pt idx="33164">
                  <c:v>4.8923499999999997E-4</c:v>
                </c:pt>
                <c:pt idx="33165">
                  <c:v>4.9219099999999998E-3</c:v>
                </c:pt>
                <c:pt idx="33166">
                  <c:v>5.3567900000000002E-3</c:v>
                </c:pt>
                <c:pt idx="33167">
                  <c:v>-1.86253E-3</c:v>
                </c:pt>
                <c:pt idx="33168">
                  <c:v>-9.2277499999999998E-3</c:v>
                </c:pt>
                <c:pt idx="33169">
                  <c:v>3.6306400000000001E-3</c:v>
                </c:pt>
                <c:pt idx="33170">
                  <c:v>4.3907199999999999E-3</c:v>
                </c:pt>
                <c:pt idx="33171">
                  <c:v>6.2379799999999997E-3</c:v>
                </c:pt>
                <c:pt idx="33172">
                  <c:v>3.3760099999999998E-4</c:v>
                </c:pt>
                <c:pt idx="33173">
                  <c:v>1.08471E-2</c:v>
                </c:pt>
                <c:pt idx="33174">
                  <c:v>2.2953000000000001E-2</c:v>
                </c:pt>
                <c:pt idx="33175">
                  <c:v>1.40419E-2</c:v>
                </c:pt>
                <c:pt idx="33176">
                  <c:v>7.6103200000000003E-3</c:v>
                </c:pt>
                <c:pt idx="33177">
                  <c:v>5.2642800000000001E-4</c:v>
                </c:pt>
                <c:pt idx="33178">
                  <c:v>1.3552700000000001E-2</c:v>
                </c:pt>
                <c:pt idx="33179">
                  <c:v>1.1547999999999999E-2</c:v>
                </c:pt>
                <c:pt idx="33180">
                  <c:v>2.4051699999999999E-2</c:v>
                </c:pt>
                <c:pt idx="33181">
                  <c:v>1.4145899999999999E-2</c:v>
                </c:pt>
                <c:pt idx="33182">
                  <c:v>6.00338E-3</c:v>
                </c:pt>
                <c:pt idx="33183">
                  <c:v>7.9670000000000001E-3</c:v>
                </c:pt>
                <c:pt idx="33184">
                  <c:v>1.7435099999999999E-2</c:v>
                </c:pt>
                <c:pt idx="33185">
                  <c:v>1.8493699999999998E-2</c:v>
                </c:pt>
                <c:pt idx="33186">
                  <c:v>5.0659199999999998E-3</c:v>
                </c:pt>
                <c:pt idx="33187">
                  <c:v>8.5105900000000002E-3</c:v>
                </c:pt>
                <c:pt idx="33188">
                  <c:v>-1.83105E-4</c:v>
                </c:pt>
                <c:pt idx="33189">
                  <c:v>8.4438299999999994E-3</c:v>
                </c:pt>
                <c:pt idx="33190">
                  <c:v>5.3214999999999998E-3</c:v>
                </c:pt>
                <c:pt idx="33191">
                  <c:v>1.5216800000000001E-2</c:v>
                </c:pt>
                <c:pt idx="33192">
                  <c:v>1.84174E-2</c:v>
                </c:pt>
                <c:pt idx="33193">
                  <c:v>1.44625E-2</c:v>
                </c:pt>
                <c:pt idx="33194">
                  <c:v>-4.82082E-3</c:v>
                </c:pt>
                <c:pt idx="33195">
                  <c:v>-1.4371900000000001E-3</c:v>
                </c:pt>
                <c:pt idx="33196">
                  <c:v>4.2810399999999998E-3</c:v>
                </c:pt>
                <c:pt idx="33197">
                  <c:v>-6.3133199999999997E-4</c:v>
                </c:pt>
                <c:pt idx="33198">
                  <c:v>8.9426000000000002E-3</c:v>
                </c:pt>
                <c:pt idx="33199">
                  <c:v>1.20392E-2</c:v>
                </c:pt>
                <c:pt idx="33200">
                  <c:v>1.03331E-2</c:v>
                </c:pt>
                <c:pt idx="33201">
                  <c:v>5.0563800000000001E-3</c:v>
                </c:pt>
                <c:pt idx="33202">
                  <c:v>6.0787200000000001E-3</c:v>
                </c:pt>
                <c:pt idx="33203">
                  <c:v>4.7435799999999998E-3</c:v>
                </c:pt>
                <c:pt idx="33204">
                  <c:v>-2.9087100000000001E-3</c:v>
                </c:pt>
                <c:pt idx="33205">
                  <c:v>-7.1620899999999999E-4</c:v>
                </c:pt>
                <c:pt idx="33206">
                  <c:v>3.8414E-3</c:v>
                </c:pt>
                <c:pt idx="33207">
                  <c:v>7.9278899999999999E-3</c:v>
                </c:pt>
                <c:pt idx="33208">
                  <c:v>9.8323799999999999E-3</c:v>
                </c:pt>
                <c:pt idx="33209">
                  <c:v>-2.5354399999999999E-2</c:v>
                </c:pt>
                <c:pt idx="33210">
                  <c:v>9.3765299999999992E-3</c:v>
                </c:pt>
                <c:pt idx="33211">
                  <c:v>1.74494E-2</c:v>
                </c:pt>
                <c:pt idx="33212">
                  <c:v>7.4787100000000004E-3</c:v>
                </c:pt>
                <c:pt idx="33213">
                  <c:v>5.6028400000000004E-3</c:v>
                </c:pt>
                <c:pt idx="33214">
                  <c:v>-3.0612899999999999E-3</c:v>
                </c:pt>
                <c:pt idx="33215">
                  <c:v>1.8215199999999999E-4</c:v>
                </c:pt>
                <c:pt idx="33216">
                  <c:v>-2.3755999999999998E-3</c:v>
                </c:pt>
                <c:pt idx="33217">
                  <c:v>-4.0779099999999997E-3</c:v>
                </c:pt>
                <c:pt idx="33218">
                  <c:v>6.8092300000000005E-4</c:v>
                </c:pt>
                <c:pt idx="33219">
                  <c:v>2.1209699999999998E-3</c:v>
                </c:pt>
                <c:pt idx="33220">
                  <c:v>6.77204E-3</c:v>
                </c:pt>
                <c:pt idx="33221">
                  <c:v>8.6164499999999995E-3</c:v>
                </c:pt>
                <c:pt idx="33222">
                  <c:v>6.0052899999999999E-3</c:v>
                </c:pt>
                <c:pt idx="33223">
                  <c:v>7.9936999999999994E-3</c:v>
                </c:pt>
                <c:pt idx="33224">
                  <c:v>1.7302499999999998E-2</c:v>
                </c:pt>
                <c:pt idx="33225">
                  <c:v>-9.9659000000000011E-4</c:v>
                </c:pt>
                <c:pt idx="33226">
                  <c:v>-1.1936199999999999E-2</c:v>
                </c:pt>
                <c:pt idx="33227">
                  <c:v>-1.9160300000000002E-2</c:v>
                </c:pt>
                <c:pt idx="33228">
                  <c:v>1.0127999999999999E-3</c:v>
                </c:pt>
                <c:pt idx="33229">
                  <c:v>1.05734E-2</c:v>
                </c:pt>
                <c:pt idx="33230">
                  <c:v>-1.7337800000000001E-3</c:v>
                </c:pt>
                <c:pt idx="33231">
                  <c:v>-3.3254600000000001E-3</c:v>
                </c:pt>
                <c:pt idx="33232">
                  <c:v>3.1576199999999999E-3</c:v>
                </c:pt>
                <c:pt idx="33233">
                  <c:v>4.0245100000000002E-3</c:v>
                </c:pt>
                <c:pt idx="33234" formatCode="0.00E+00">
                  <c:v>1.43051E-5</c:v>
                </c:pt>
                <c:pt idx="33235">
                  <c:v>1.8863700000000001E-3</c:v>
                </c:pt>
                <c:pt idx="33236">
                  <c:v>-3.2634700000000001E-3</c:v>
                </c:pt>
                <c:pt idx="33237">
                  <c:v>-1.08929E-2</c:v>
                </c:pt>
                <c:pt idx="33238">
                  <c:v>5.02777E-3</c:v>
                </c:pt>
                <c:pt idx="33239">
                  <c:v>7.4377100000000002E-3</c:v>
                </c:pt>
                <c:pt idx="33240">
                  <c:v>-9.7417800000000002E-3</c:v>
                </c:pt>
                <c:pt idx="33241">
                  <c:v>-1.45626E-3</c:v>
                </c:pt>
                <c:pt idx="33242">
                  <c:v>-1.9311899999999999E-3</c:v>
                </c:pt>
                <c:pt idx="33243">
                  <c:v>4.0817300000000001E-4</c:v>
                </c:pt>
                <c:pt idx="33244">
                  <c:v>7.2383899999999999E-4</c:v>
                </c:pt>
                <c:pt idx="33245">
                  <c:v>-4.9867599999999998E-3</c:v>
                </c:pt>
                <c:pt idx="33246">
                  <c:v>-1.6450900000000001E-2</c:v>
                </c:pt>
                <c:pt idx="33247">
                  <c:v>-8.0118199999999994E-3</c:v>
                </c:pt>
                <c:pt idx="33248">
                  <c:v>-3.5028500000000001E-3</c:v>
                </c:pt>
                <c:pt idx="33249">
                  <c:v>1.14346E-3</c:v>
                </c:pt>
                <c:pt idx="33250">
                  <c:v>-1.7108900000000001E-3</c:v>
                </c:pt>
                <c:pt idx="33251">
                  <c:v>-1.8787400000000001E-3</c:v>
                </c:pt>
                <c:pt idx="33252">
                  <c:v>1.26371E-2</c:v>
                </c:pt>
                <c:pt idx="33253">
                  <c:v>1.1532799999999999E-2</c:v>
                </c:pt>
                <c:pt idx="33254">
                  <c:v>5.3663299999999999E-3</c:v>
                </c:pt>
                <c:pt idx="33255">
                  <c:v>1.0273900000000001E-2</c:v>
                </c:pt>
                <c:pt idx="33256">
                  <c:v>-3.2100700000000002E-3</c:v>
                </c:pt>
                <c:pt idx="33257">
                  <c:v>1.3831100000000001E-2</c:v>
                </c:pt>
                <c:pt idx="33258">
                  <c:v>5.9595100000000003E-3</c:v>
                </c:pt>
                <c:pt idx="33259">
                  <c:v>7.2860700000000004E-4</c:v>
                </c:pt>
                <c:pt idx="33260">
                  <c:v>-4.7607400000000003E-3</c:v>
                </c:pt>
                <c:pt idx="33261">
                  <c:v>4.6987499999999998E-3</c:v>
                </c:pt>
                <c:pt idx="33262">
                  <c:v>8.4915200000000007E-3</c:v>
                </c:pt>
                <c:pt idx="33263">
                  <c:v>5.3548800000000002E-3</c:v>
                </c:pt>
                <c:pt idx="33264">
                  <c:v>-1.2627599999999999E-2</c:v>
                </c:pt>
                <c:pt idx="33265">
                  <c:v>-6.3142800000000002E-3</c:v>
                </c:pt>
                <c:pt idx="33266">
                  <c:v>2.1257400000000001E-3</c:v>
                </c:pt>
                <c:pt idx="33267">
                  <c:v>3.49045E-3</c:v>
                </c:pt>
                <c:pt idx="33268">
                  <c:v>2.9878600000000002E-3</c:v>
                </c:pt>
                <c:pt idx="33269">
                  <c:v>1.1759800000000001E-2</c:v>
                </c:pt>
                <c:pt idx="33270">
                  <c:v>-5.0220500000000001E-3</c:v>
                </c:pt>
                <c:pt idx="33271">
                  <c:v>1.7261500000000001E-3</c:v>
                </c:pt>
                <c:pt idx="33272">
                  <c:v>-1.16892E-2</c:v>
                </c:pt>
                <c:pt idx="33273">
                  <c:v>-6.1607399999999998E-4</c:v>
                </c:pt>
                <c:pt idx="33274">
                  <c:v>-5.16987E-3</c:v>
                </c:pt>
                <c:pt idx="33275">
                  <c:v>-1.0319699999999999E-2</c:v>
                </c:pt>
                <c:pt idx="33276">
                  <c:v>-2.4944299999999999E-2</c:v>
                </c:pt>
                <c:pt idx="33277">
                  <c:v>-1.8661500000000001E-2</c:v>
                </c:pt>
                <c:pt idx="33278">
                  <c:v>-5.7392099999999998E-3</c:v>
                </c:pt>
                <c:pt idx="33279">
                  <c:v>-1.1344E-2</c:v>
                </c:pt>
                <c:pt idx="33280">
                  <c:v>-9.7961400000000001E-3</c:v>
                </c:pt>
                <c:pt idx="33281">
                  <c:v>-6.1674099999999999E-3</c:v>
                </c:pt>
                <c:pt idx="33282">
                  <c:v>-1.29023E-2</c:v>
                </c:pt>
                <c:pt idx="33283">
                  <c:v>-5.2080199999999998E-3</c:v>
                </c:pt>
                <c:pt idx="33284">
                  <c:v>-1.49632E-3</c:v>
                </c:pt>
                <c:pt idx="33285">
                  <c:v>-6.7596399999999999E-3</c:v>
                </c:pt>
                <c:pt idx="33286">
                  <c:v>-1.49918E-2</c:v>
                </c:pt>
                <c:pt idx="33287">
                  <c:v>1.07098E-3</c:v>
                </c:pt>
                <c:pt idx="33288">
                  <c:v>-4.6338999999999998E-3</c:v>
                </c:pt>
                <c:pt idx="33289">
                  <c:v>-8.7432900000000008E-3</c:v>
                </c:pt>
                <c:pt idx="33290">
                  <c:v>-4.5585599999999998E-4</c:v>
                </c:pt>
                <c:pt idx="33291">
                  <c:v>1.39942E-2</c:v>
                </c:pt>
                <c:pt idx="33292">
                  <c:v>-7.4091000000000001E-3</c:v>
                </c:pt>
                <c:pt idx="33293">
                  <c:v>-1.4103900000000001E-2</c:v>
                </c:pt>
                <c:pt idx="33294">
                  <c:v>6.6699999999999997E-3</c:v>
                </c:pt>
                <c:pt idx="33295">
                  <c:v>2.2935899999999999E-3</c:v>
                </c:pt>
                <c:pt idx="33296">
                  <c:v>9.1361999999999997E-4</c:v>
                </c:pt>
                <c:pt idx="33297">
                  <c:v>1.5001299999999999E-3</c:v>
                </c:pt>
                <c:pt idx="33298">
                  <c:v>-1.37901E-3</c:v>
                </c:pt>
                <c:pt idx="33299">
                  <c:v>-2.4557099999999998E-3</c:v>
                </c:pt>
                <c:pt idx="33300">
                  <c:v>-3.2730099999999998E-3</c:v>
                </c:pt>
                <c:pt idx="33301">
                  <c:v>-8.1577300000000002E-3</c:v>
                </c:pt>
                <c:pt idx="33302">
                  <c:v>1.9836400000000001E-3</c:v>
                </c:pt>
                <c:pt idx="33303">
                  <c:v>-1.5366599999999999E-2</c:v>
                </c:pt>
                <c:pt idx="33304">
                  <c:v>-1.98727E-2</c:v>
                </c:pt>
                <c:pt idx="33305">
                  <c:v>-8.5001E-3</c:v>
                </c:pt>
                <c:pt idx="33306">
                  <c:v>-3.9462999999999998E-3</c:v>
                </c:pt>
                <c:pt idx="33307">
                  <c:v>4.3153799999999997E-3</c:v>
                </c:pt>
                <c:pt idx="33308">
                  <c:v>-2.13852E-2</c:v>
                </c:pt>
                <c:pt idx="33309">
                  <c:v>-1.28927E-2</c:v>
                </c:pt>
                <c:pt idx="33310">
                  <c:v>-1.0182399999999999E-2</c:v>
                </c:pt>
                <c:pt idx="33311">
                  <c:v>3.0326799999999998E-4</c:v>
                </c:pt>
                <c:pt idx="33312">
                  <c:v>-9.9525499999999992E-3</c:v>
                </c:pt>
                <c:pt idx="33313">
                  <c:v>-1.6526200000000001E-2</c:v>
                </c:pt>
                <c:pt idx="33314">
                  <c:v>-1.24359E-2</c:v>
                </c:pt>
                <c:pt idx="33315">
                  <c:v>-2.2265400000000001E-2</c:v>
                </c:pt>
                <c:pt idx="33316">
                  <c:v>-2.27423E-2</c:v>
                </c:pt>
                <c:pt idx="33317">
                  <c:v>-2.2330300000000001E-2</c:v>
                </c:pt>
                <c:pt idx="33318">
                  <c:v>-1.45483E-2</c:v>
                </c:pt>
                <c:pt idx="33319">
                  <c:v>-1.2746800000000001E-2</c:v>
                </c:pt>
                <c:pt idx="33320">
                  <c:v>-2.9785200000000001E-2</c:v>
                </c:pt>
                <c:pt idx="33321">
                  <c:v>-1.8139800000000001E-2</c:v>
                </c:pt>
                <c:pt idx="33322">
                  <c:v>-1.4441499999999999E-2</c:v>
                </c:pt>
                <c:pt idx="33323">
                  <c:v>-1.2422600000000001E-2</c:v>
                </c:pt>
                <c:pt idx="33324">
                  <c:v>-1.2347199999999999E-2</c:v>
                </c:pt>
                <c:pt idx="33325">
                  <c:v>-1.32484E-2</c:v>
                </c:pt>
                <c:pt idx="33326">
                  <c:v>-3.92628E-2</c:v>
                </c:pt>
                <c:pt idx="33327">
                  <c:v>-2.5740599999999999E-2</c:v>
                </c:pt>
                <c:pt idx="33328">
                  <c:v>-2.12994E-2</c:v>
                </c:pt>
                <c:pt idx="33329">
                  <c:v>-1.50137E-2</c:v>
                </c:pt>
                <c:pt idx="33330">
                  <c:v>-5.3033799999999999E-3</c:v>
                </c:pt>
                <c:pt idx="33331">
                  <c:v>-1.49841E-2</c:v>
                </c:pt>
                <c:pt idx="33332">
                  <c:v>-1.3125400000000001E-2</c:v>
                </c:pt>
                <c:pt idx="33333">
                  <c:v>-4.2706500000000001E-2</c:v>
                </c:pt>
                <c:pt idx="33334">
                  <c:v>-2.1045700000000001E-2</c:v>
                </c:pt>
                <c:pt idx="33335">
                  <c:v>-2.6093499999999999E-2</c:v>
                </c:pt>
                <c:pt idx="33336">
                  <c:v>-4.9886699999999997E-3</c:v>
                </c:pt>
                <c:pt idx="33337">
                  <c:v>-1.9003900000000001E-2</c:v>
                </c:pt>
                <c:pt idx="33338">
                  <c:v>-1.3732899999999999E-2</c:v>
                </c:pt>
                <c:pt idx="33339">
                  <c:v>-1.49937E-2</c:v>
                </c:pt>
                <c:pt idx="33340">
                  <c:v>-1.9865000000000001E-2</c:v>
                </c:pt>
                <c:pt idx="33341">
                  <c:v>-1.0715499999999999E-2</c:v>
                </c:pt>
                <c:pt idx="33342">
                  <c:v>-9.9973700000000002E-3</c:v>
                </c:pt>
                <c:pt idx="33343">
                  <c:v>-2.4552299999999999E-2</c:v>
                </c:pt>
                <c:pt idx="33344">
                  <c:v>-4.3843300000000002E-2</c:v>
                </c:pt>
                <c:pt idx="33345">
                  <c:v>-3.8963299999999999E-2</c:v>
                </c:pt>
                <c:pt idx="33346">
                  <c:v>-1.52693E-2</c:v>
                </c:pt>
                <c:pt idx="33347">
                  <c:v>-2.3098899999999999E-2</c:v>
                </c:pt>
                <c:pt idx="33348">
                  <c:v>-3.4596399999999999E-2</c:v>
                </c:pt>
                <c:pt idx="33349">
                  <c:v>-3.2083500000000001E-2</c:v>
                </c:pt>
                <c:pt idx="33350">
                  <c:v>-3.3117300000000002E-2</c:v>
                </c:pt>
                <c:pt idx="33351">
                  <c:v>-2.1754300000000001E-2</c:v>
                </c:pt>
                <c:pt idx="33352">
                  <c:v>-2.8492900000000002E-2</c:v>
                </c:pt>
                <c:pt idx="33353">
                  <c:v>-2.0408599999999999E-2</c:v>
                </c:pt>
                <c:pt idx="33354">
                  <c:v>-2.7868299999999999E-2</c:v>
                </c:pt>
                <c:pt idx="33355">
                  <c:v>4.5614200000000001E-3</c:v>
                </c:pt>
                <c:pt idx="33356">
                  <c:v>-1.3279900000000001E-2</c:v>
                </c:pt>
                <c:pt idx="33357">
                  <c:v>-2.5846500000000001E-2</c:v>
                </c:pt>
                <c:pt idx="33358">
                  <c:v>-3.1531299999999998E-2</c:v>
                </c:pt>
                <c:pt idx="33359">
                  <c:v>-3.0368800000000001E-2</c:v>
                </c:pt>
                <c:pt idx="33360">
                  <c:v>-1.7218600000000001E-2</c:v>
                </c:pt>
                <c:pt idx="33361">
                  <c:v>-3.5803799999999997E-2</c:v>
                </c:pt>
                <c:pt idx="33362">
                  <c:v>-3.5187700000000002E-2</c:v>
                </c:pt>
                <c:pt idx="33363">
                  <c:v>-4.0209799999999997E-2</c:v>
                </c:pt>
                <c:pt idx="33364">
                  <c:v>-2.2919700000000001E-2</c:v>
                </c:pt>
                <c:pt idx="33365">
                  <c:v>-2.4787900000000002E-2</c:v>
                </c:pt>
                <c:pt idx="33366">
                  <c:v>-2.2543899999999999E-2</c:v>
                </c:pt>
                <c:pt idx="33367">
                  <c:v>-3.1425500000000002E-2</c:v>
                </c:pt>
                <c:pt idx="33368">
                  <c:v>-7.5340299999999997E-3</c:v>
                </c:pt>
                <c:pt idx="33369">
                  <c:v>-1.3819700000000001E-2</c:v>
                </c:pt>
                <c:pt idx="33370">
                  <c:v>-3.6058399999999999E-3</c:v>
                </c:pt>
                <c:pt idx="33371">
                  <c:v>-8.4199900000000005E-3</c:v>
                </c:pt>
                <c:pt idx="33372">
                  <c:v>-2.0285600000000001E-2</c:v>
                </c:pt>
                <c:pt idx="33373">
                  <c:v>-1.8083599999999998E-2</c:v>
                </c:pt>
                <c:pt idx="33374">
                  <c:v>-1.02901E-2</c:v>
                </c:pt>
                <c:pt idx="33375">
                  <c:v>-1.9826900000000001E-3</c:v>
                </c:pt>
                <c:pt idx="33376">
                  <c:v>-1.5366599999999999E-2</c:v>
                </c:pt>
                <c:pt idx="33377">
                  <c:v>-8.7451900000000003E-4</c:v>
                </c:pt>
                <c:pt idx="33378">
                  <c:v>-1.7227200000000002E-2</c:v>
                </c:pt>
                <c:pt idx="33379">
                  <c:v>-1.37634E-2</c:v>
                </c:pt>
                <c:pt idx="33380">
                  <c:v>-2.1074300000000001E-2</c:v>
                </c:pt>
                <c:pt idx="33381">
                  <c:v>-6.7749000000000004E-3</c:v>
                </c:pt>
                <c:pt idx="33382">
                  <c:v>-1.0663000000000001E-2</c:v>
                </c:pt>
                <c:pt idx="33383">
                  <c:v>-1.09272E-2</c:v>
                </c:pt>
                <c:pt idx="33384">
                  <c:v>-6.3924799999999999E-3</c:v>
                </c:pt>
                <c:pt idx="33385">
                  <c:v>-2.2096600000000001E-2</c:v>
                </c:pt>
                <c:pt idx="33386">
                  <c:v>-2.3140000000000001E-2</c:v>
                </c:pt>
                <c:pt idx="33387">
                  <c:v>-4.2953499999999999E-3</c:v>
                </c:pt>
                <c:pt idx="33388">
                  <c:v>4.94671E-3</c:v>
                </c:pt>
                <c:pt idx="33389">
                  <c:v>3.8146999999999999E-3</c:v>
                </c:pt>
                <c:pt idx="33390">
                  <c:v>-1.35841E-2</c:v>
                </c:pt>
                <c:pt idx="33391">
                  <c:v>-6.4897499999999999E-3</c:v>
                </c:pt>
                <c:pt idx="33392">
                  <c:v>-1.2472199999999999E-2</c:v>
                </c:pt>
                <c:pt idx="33393">
                  <c:v>-1.2991000000000001E-2</c:v>
                </c:pt>
                <c:pt idx="33394">
                  <c:v>-1.6012200000000001E-2</c:v>
                </c:pt>
                <c:pt idx="33395">
                  <c:v>-3.5057100000000001E-2</c:v>
                </c:pt>
                <c:pt idx="33396">
                  <c:v>-1.8659599999999998E-2</c:v>
                </c:pt>
                <c:pt idx="33397">
                  <c:v>-1.14155E-2</c:v>
                </c:pt>
                <c:pt idx="33398">
                  <c:v>-7.6837499999999996E-3</c:v>
                </c:pt>
                <c:pt idx="33399">
                  <c:v>-1.85957E-2</c:v>
                </c:pt>
                <c:pt idx="33400">
                  <c:v>-1.76172E-2</c:v>
                </c:pt>
                <c:pt idx="33401">
                  <c:v>-6.3362100000000001E-3</c:v>
                </c:pt>
                <c:pt idx="33402">
                  <c:v>2.2993100000000002E-3</c:v>
                </c:pt>
                <c:pt idx="33403">
                  <c:v>-8.7261200000000004E-3</c:v>
                </c:pt>
                <c:pt idx="33404">
                  <c:v>-1.5654600000000001E-2</c:v>
                </c:pt>
                <c:pt idx="33405">
                  <c:v>1.7642999999999999E-4</c:v>
                </c:pt>
                <c:pt idx="33406">
                  <c:v>-7.9822499999999998E-3</c:v>
                </c:pt>
                <c:pt idx="33407">
                  <c:v>-9.1476400000000003E-3</c:v>
                </c:pt>
                <c:pt idx="33408">
                  <c:v>-1.40839E-2</c:v>
                </c:pt>
                <c:pt idx="33409">
                  <c:v>-2.5825499999999999E-3</c:v>
                </c:pt>
                <c:pt idx="33410">
                  <c:v>-7.5139999999999998E-3</c:v>
                </c:pt>
                <c:pt idx="33411">
                  <c:v>-7.4415200000000001E-3</c:v>
                </c:pt>
                <c:pt idx="33412">
                  <c:v>-8.46863E-4</c:v>
                </c:pt>
                <c:pt idx="33413">
                  <c:v>-5.8097799999999996E-3</c:v>
                </c:pt>
                <c:pt idx="33414">
                  <c:v>-1.3437299999999999E-2</c:v>
                </c:pt>
                <c:pt idx="33415">
                  <c:v>-5.3215000000000001E-4</c:v>
                </c:pt>
                <c:pt idx="33416">
                  <c:v>-9.7942399999999992E-3</c:v>
                </c:pt>
                <c:pt idx="33417">
                  <c:v>1.63727E-2</c:v>
                </c:pt>
                <c:pt idx="33418">
                  <c:v>-2.89536E-3</c:v>
                </c:pt>
                <c:pt idx="33419">
                  <c:v>-1.36662E-2</c:v>
                </c:pt>
                <c:pt idx="33420">
                  <c:v>-1.99709E-2</c:v>
                </c:pt>
                <c:pt idx="33421">
                  <c:v>-2.5377300000000002E-3</c:v>
                </c:pt>
                <c:pt idx="33422">
                  <c:v>9.9754300000000004E-4</c:v>
                </c:pt>
                <c:pt idx="33423">
                  <c:v>-1.5864400000000001E-2</c:v>
                </c:pt>
                <c:pt idx="33424">
                  <c:v>-3.3027599999999997E-2</c:v>
                </c:pt>
                <c:pt idx="33425">
                  <c:v>-3.6788000000000001E-2</c:v>
                </c:pt>
                <c:pt idx="33426">
                  <c:v>-9.36413E-3</c:v>
                </c:pt>
                <c:pt idx="33427">
                  <c:v>-2.1744699999999999E-2</c:v>
                </c:pt>
                <c:pt idx="33428">
                  <c:v>-1.76773E-2</c:v>
                </c:pt>
                <c:pt idx="33429">
                  <c:v>-2.73609E-2</c:v>
                </c:pt>
                <c:pt idx="33430">
                  <c:v>-2.9084200000000001E-2</c:v>
                </c:pt>
                <c:pt idx="33431">
                  <c:v>-1.7144199999999998E-2</c:v>
                </c:pt>
                <c:pt idx="33432">
                  <c:v>-1.6977300000000001E-2</c:v>
                </c:pt>
                <c:pt idx="33433">
                  <c:v>-2.6256600000000001E-2</c:v>
                </c:pt>
                <c:pt idx="33434">
                  <c:v>-1.8081699999999999E-2</c:v>
                </c:pt>
                <c:pt idx="33435">
                  <c:v>-2.4590500000000001E-2</c:v>
                </c:pt>
                <c:pt idx="33436">
                  <c:v>-3.3659000000000001E-2</c:v>
                </c:pt>
                <c:pt idx="33437">
                  <c:v>-1.7724E-2</c:v>
                </c:pt>
                <c:pt idx="33438">
                  <c:v>-6.5116899999999997E-3</c:v>
                </c:pt>
                <c:pt idx="33439">
                  <c:v>-1.5746099999999999E-2</c:v>
                </c:pt>
                <c:pt idx="33440">
                  <c:v>-1.9227999999999999E-2</c:v>
                </c:pt>
                <c:pt idx="33441">
                  <c:v>-1.16606E-2</c:v>
                </c:pt>
                <c:pt idx="33442">
                  <c:v>-3.9482100000000001E-4</c:v>
                </c:pt>
                <c:pt idx="33443">
                  <c:v>-9.9801999999999998E-3</c:v>
                </c:pt>
                <c:pt idx="33444">
                  <c:v>-2.83384E-2</c:v>
                </c:pt>
                <c:pt idx="33445">
                  <c:v>-7.9441100000000008E-3</c:v>
                </c:pt>
                <c:pt idx="33446">
                  <c:v>2.0647E-3</c:v>
                </c:pt>
                <c:pt idx="33447">
                  <c:v>-8.9893300000000002E-3</c:v>
                </c:pt>
                <c:pt idx="33448">
                  <c:v>-1.40953E-2</c:v>
                </c:pt>
                <c:pt idx="33449">
                  <c:v>-5.0830799999999996E-4</c:v>
                </c:pt>
                <c:pt idx="33450">
                  <c:v>-1.64986E-3</c:v>
                </c:pt>
                <c:pt idx="33451">
                  <c:v>-8.9044599999999995E-3</c:v>
                </c:pt>
                <c:pt idx="33452">
                  <c:v>-2.4066000000000001E-2</c:v>
                </c:pt>
                <c:pt idx="33453">
                  <c:v>-1.7159500000000001E-2</c:v>
                </c:pt>
                <c:pt idx="33454">
                  <c:v>-9.5720300000000005E-3</c:v>
                </c:pt>
                <c:pt idx="33455">
                  <c:v>-6.6699999999999997E-3</c:v>
                </c:pt>
                <c:pt idx="33456">
                  <c:v>-1.34258E-2</c:v>
                </c:pt>
                <c:pt idx="33457">
                  <c:v>-1.1946699999999999E-2</c:v>
                </c:pt>
                <c:pt idx="33458">
                  <c:v>-4.2362199999999997E-3</c:v>
                </c:pt>
                <c:pt idx="33459">
                  <c:v>1.2480700000000001E-2</c:v>
                </c:pt>
                <c:pt idx="33460">
                  <c:v>-1.12858E-2</c:v>
                </c:pt>
                <c:pt idx="33461">
                  <c:v>-6.1731299999999998E-3</c:v>
                </c:pt>
                <c:pt idx="33462">
                  <c:v>-3.0403100000000001E-3</c:v>
                </c:pt>
                <c:pt idx="33463">
                  <c:v>-1.27382E-2</c:v>
                </c:pt>
                <c:pt idx="33464">
                  <c:v>-1.0333999999999999E-2</c:v>
                </c:pt>
                <c:pt idx="33465">
                  <c:v>-1.79443E-2</c:v>
                </c:pt>
                <c:pt idx="33466">
                  <c:v>-5.7306299999999996E-3</c:v>
                </c:pt>
                <c:pt idx="33467">
                  <c:v>6.6986099999999998E-3</c:v>
                </c:pt>
                <c:pt idx="33468">
                  <c:v>-6.1550099999999998E-3</c:v>
                </c:pt>
                <c:pt idx="33469">
                  <c:v>-1.53484E-2</c:v>
                </c:pt>
                <c:pt idx="33470">
                  <c:v>-8.9807499999999992E-3</c:v>
                </c:pt>
                <c:pt idx="33471">
                  <c:v>-1.4289899999999999E-2</c:v>
                </c:pt>
                <c:pt idx="33472">
                  <c:v>-2.0690900000000002E-2</c:v>
                </c:pt>
                <c:pt idx="33473">
                  <c:v>-6.4811699999999996E-3</c:v>
                </c:pt>
                <c:pt idx="33474">
                  <c:v>5.7363500000000003E-3</c:v>
                </c:pt>
                <c:pt idx="33475">
                  <c:v>-2.0221699999999999E-2</c:v>
                </c:pt>
                <c:pt idx="33476">
                  <c:v>-1.08118E-2</c:v>
                </c:pt>
                <c:pt idx="33477">
                  <c:v>3.1185200000000001E-3</c:v>
                </c:pt>
                <c:pt idx="33478">
                  <c:v>2.3593899999999998E-3</c:v>
                </c:pt>
                <c:pt idx="33479">
                  <c:v>7.2383899999999999E-3</c:v>
                </c:pt>
                <c:pt idx="33480">
                  <c:v>-2.1993599999999999E-2</c:v>
                </c:pt>
                <c:pt idx="33481">
                  <c:v>-1.21899E-2</c:v>
                </c:pt>
                <c:pt idx="33482">
                  <c:v>-7.4100499999999998E-4</c:v>
                </c:pt>
                <c:pt idx="33483">
                  <c:v>-8.5544600000000005E-4</c:v>
                </c:pt>
                <c:pt idx="33484">
                  <c:v>1.7209100000000001E-2</c:v>
                </c:pt>
                <c:pt idx="33485">
                  <c:v>1.15824E-2</c:v>
                </c:pt>
                <c:pt idx="33486">
                  <c:v>1.6820000000000002E-2</c:v>
                </c:pt>
                <c:pt idx="33487">
                  <c:v>-1.19953E-2</c:v>
                </c:pt>
                <c:pt idx="33488">
                  <c:v>1.21899E-2</c:v>
                </c:pt>
                <c:pt idx="33489">
                  <c:v>2.2177700000000002E-2</c:v>
                </c:pt>
                <c:pt idx="33490">
                  <c:v>2.8171499999999999E-2</c:v>
                </c:pt>
                <c:pt idx="33491">
                  <c:v>1.40772E-2</c:v>
                </c:pt>
                <c:pt idx="33492">
                  <c:v>1.17264E-2</c:v>
                </c:pt>
                <c:pt idx="33493">
                  <c:v>2.8181100000000001E-2</c:v>
                </c:pt>
                <c:pt idx="33494">
                  <c:v>5.3358099999999999E-3</c:v>
                </c:pt>
                <c:pt idx="33495">
                  <c:v>1.6606300000000001E-2</c:v>
                </c:pt>
                <c:pt idx="33496">
                  <c:v>1.6295400000000002E-2</c:v>
                </c:pt>
                <c:pt idx="33497">
                  <c:v>7.1029700000000001E-3</c:v>
                </c:pt>
                <c:pt idx="33498">
                  <c:v>8.6793900000000004E-3</c:v>
                </c:pt>
                <c:pt idx="33499">
                  <c:v>-4.8255900000000003E-3</c:v>
                </c:pt>
                <c:pt idx="33500">
                  <c:v>1.7013500000000001E-2</c:v>
                </c:pt>
                <c:pt idx="33501">
                  <c:v>2.4403600000000001E-2</c:v>
                </c:pt>
                <c:pt idx="33502">
                  <c:v>2.3928600000000001E-2</c:v>
                </c:pt>
                <c:pt idx="33503">
                  <c:v>2.13146E-2</c:v>
                </c:pt>
                <c:pt idx="33504">
                  <c:v>3.67947E-2</c:v>
                </c:pt>
                <c:pt idx="33505">
                  <c:v>1.06459E-2</c:v>
                </c:pt>
                <c:pt idx="33506">
                  <c:v>1.48792E-2</c:v>
                </c:pt>
                <c:pt idx="33507">
                  <c:v>1.7692599999999999E-2</c:v>
                </c:pt>
                <c:pt idx="33508">
                  <c:v>3.5343199999999998E-2</c:v>
                </c:pt>
                <c:pt idx="33509">
                  <c:v>1.9577000000000001E-2</c:v>
                </c:pt>
                <c:pt idx="33510">
                  <c:v>2.33879E-2</c:v>
                </c:pt>
                <c:pt idx="33511">
                  <c:v>1.1209500000000001E-2</c:v>
                </c:pt>
                <c:pt idx="33512">
                  <c:v>4.9018900000000003E-4</c:v>
                </c:pt>
                <c:pt idx="33513">
                  <c:v>4.7683699999999997E-4</c:v>
                </c:pt>
                <c:pt idx="33514">
                  <c:v>6.8988799999999996E-3</c:v>
                </c:pt>
                <c:pt idx="33515">
                  <c:v>1.03331E-2</c:v>
                </c:pt>
                <c:pt idx="33516">
                  <c:v>-5.9042000000000001E-3</c:v>
                </c:pt>
                <c:pt idx="33517">
                  <c:v>-1.34544E-2</c:v>
                </c:pt>
                <c:pt idx="33518">
                  <c:v>-2.5052999999999998E-3</c:v>
                </c:pt>
                <c:pt idx="33519">
                  <c:v>1.41487E-2</c:v>
                </c:pt>
                <c:pt idx="33520">
                  <c:v>5.8650999999999998E-3</c:v>
                </c:pt>
                <c:pt idx="33521">
                  <c:v>-9.67026E-3</c:v>
                </c:pt>
                <c:pt idx="33522">
                  <c:v>-8.5678100000000004E-3</c:v>
                </c:pt>
                <c:pt idx="33523">
                  <c:v>3.7345899999999999E-3</c:v>
                </c:pt>
                <c:pt idx="33524">
                  <c:v>-3.3597900000000001E-3</c:v>
                </c:pt>
                <c:pt idx="33525">
                  <c:v>4.4117000000000002E-3</c:v>
                </c:pt>
                <c:pt idx="33526">
                  <c:v>1.2512199999999999E-3</c:v>
                </c:pt>
                <c:pt idx="33527">
                  <c:v>-4.6052899999999997E-3</c:v>
                </c:pt>
                <c:pt idx="33528">
                  <c:v>-8.8109999999999994E-3</c:v>
                </c:pt>
                <c:pt idx="33529">
                  <c:v>3.9632800000000003E-2</c:v>
                </c:pt>
                <c:pt idx="33530">
                  <c:v>9.14097E-3</c:v>
                </c:pt>
                <c:pt idx="33531">
                  <c:v>-7.4195900000000002E-3</c:v>
                </c:pt>
                <c:pt idx="33532">
                  <c:v>-5.1689100000000001E-4</c:v>
                </c:pt>
                <c:pt idx="33533">
                  <c:v>1.4782E-2</c:v>
                </c:pt>
                <c:pt idx="33534">
                  <c:v>2.21815E-2</c:v>
                </c:pt>
                <c:pt idx="33535">
                  <c:v>-1.0999699999999999E-2</c:v>
                </c:pt>
                <c:pt idx="33536">
                  <c:v>5.0048799999999997E-3</c:v>
                </c:pt>
                <c:pt idx="33537">
                  <c:v>-1.82343E-3</c:v>
                </c:pt>
                <c:pt idx="33538">
                  <c:v>-2.8781900000000001E-3</c:v>
                </c:pt>
                <c:pt idx="33539">
                  <c:v>1.7762199999999999E-2</c:v>
                </c:pt>
                <c:pt idx="33540">
                  <c:v>-6.2236799999999997E-3</c:v>
                </c:pt>
                <c:pt idx="33541" formatCode="0.00E+00">
                  <c:v>-6.5803500000000001E-5</c:v>
                </c:pt>
                <c:pt idx="33542">
                  <c:v>2.2315999999999998E-3</c:v>
                </c:pt>
                <c:pt idx="33543">
                  <c:v>1.39027E-2</c:v>
                </c:pt>
                <c:pt idx="33544">
                  <c:v>1.3258900000000001E-2</c:v>
                </c:pt>
                <c:pt idx="33545">
                  <c:v>1.7658199999999999E-2</c:v>
                </c:pt>
                <c:pt idx="33546">
                  <c:v>3.8928999999999999E-3</c:v>
                </c:pt>
                <c:pt idx="33547">
                  <c:v>3.23296E-3</c:v>
                </c:pt>
                <c:pt idx="33548">
                  <c:v>3.2224699999999998E-3</c:v>
                </c:pt>
                <c:pt idx="33549">
                  <c:v>-5.1431699999999999E-3</c:v>
                </c:pt>
                <c:pt idx="33550">
                  <c:v>8.8396099999999995E-3</c:v>
                </c:pt>
                <c:pt idx="33551">
                  <c:v>1.11647E-2</c:v>
                </c:pt>
                <c:pt idx="33552">
                  <c:v>-8.9874299999999994E-3</c:v>
                </c:pt>
                <c:pt idx="33553">
                  <c:v>7.2917900000000003E-3</c:v>
                </c:pt>
                <c:pt idx="33554">
                  <c:v>1.4452E-2</c:v>
                </c:pt>
                <c:pt idx="33555">
                  <c:v>6.4239500000000003E-3</c:v>
                </c:pt>
                <c:pt idx="33556">
                  <c:v>1.80979E-2</c:v>
                </c:pt>
                <c:pt idx="33557">
                  <c:v>6.6471100000000003E-3</c:v>
                </c:pt>
                <c:pt idx="33558">
                  <c:v>-4.1647000000000003E-3</c:v>
                </c:pt>
                <c:pt idx="33559">
                  <c:v>7.3776199999999997E-3</c:v>
                </c:pt>
                <c:pt idx="33560">
                  <c:v>2.9079399999999998E-2</c:v>
                </c:pt>
                <c:pt idx="33561">
                  <c:v>1.59445E-2</c:v>
                </c:pt>
                <c:pt idx="33562">
                  <c:v>7.52449E-3</c:v>
                </c:pt>
                <c:pt idx="33563">
                  <c:v>2.3428000000000001E-2</c:v>
                </c:pt>
                <c:pt idx="33564">
                  <c:v>7.9040499999999993E-3</c:v>
                </c:pt>
                <c:pt idx="33565">
                  <c:v>7.5149500000000003E-3</c:v>
                </c:pt>
                <c:pt idx="33566">
                  <c:v>1.31979E-2</c:v>
                </c:pt>
                <c:pt idx="33567">
                  <c:v>9.9716200000000005E-3</c:v>
                </c:pt>
                <c:pt idx="33568">
                  <c:v>2.37675E-2</c:v>
                </c:pt>
                <c:pt idx="33569">
                  <c:v>1.7886200000000001E-2</c:v>
                </c:pt>
                <c:pt idx="33570">
                  <c:v>3.66287E-2</c:v>
                </c:pt>
                <c:pt idx="33571">
                  <c:v>1.5110999999999999E-2</c:v>
                </c:pt>
                <c:pt idx="33572">
                  <c:v>3.7784600000000002E-2</c:v>
                </c:pt>
                <c:pt idx="33573">
                  <c:v>4.7569300000000002E-2</c:v>
                </c:pt>
                <c:pt idx="33574">
                  <c:v>2.54536E-2</c:v>
                </c:pt>
                <c:pt idx="33575">
                  <c:v>2.4073600000000001E-2</c:v>
                </c:pt>
                <c:pt idx="33576">
                  <c:v>1.3451599999999999E-2</c:v>
                </c:pt>
                <c:pt idx="33577">
                  <c:v>2.2396099999999999E-2</c:v>
                </c:pt>
                <c:pt idx="33578">
                  <c:v>2.5210400000000001E-2</c:v>
                </c:pt>
                <c:pt idx="33579">
                  <c:v>1.5162500000000001E-2</c:v>
                </c:pt>
                <c:pt idx="33580">
                  <c:v>2.59571E-2</c:v>
                </c:pt>
                <c:pt idx="33581">
                  <c:v>3.09124E-2</c:v>
                </c:pt>
                <c:pt idx="33582">
                  <c:v>1.39322E-2</c:v>
                </c:pt>
                <c:pt idx="33583">
                  <c:v>2.04954E-2</c:v>
                </c:pt>
                <c:pt idx="33584">
                  <c:v>3.0179999999999998E-2</c:v>
                </c:pt>
                <c:pt idx="33585">
                  <c:v>4.0280299999999998E-2</c:v>
                </c:pt>
                <c:pt idx="33586">
                  <c:v>2.5181800000000001E-2</c:v>
                </c:pt>
                <c:pt idx="33587">
                  <c:v>3.3308999999999998E-2</c:v>
                </c:pt>
                <c:pt idx="33588">
                  <c:v>4.6784399999999997E-2</c:v>
                </c:pt>
                <c:pt idx="33589">
                  <c:v>2.0677600000000001E-2</c:v>
                </c:pt>
                <c:pt idx="33590">
                  <c:v>2.7715699999999999E-2</c:v>
                </c:pt>
                <c:pt idx="33591">
                  <c:v>2.6207000000000001E-2</c:v>
                </c:pt>
                <c:pt idx="33592">
                  <c:v>3.8675300000000003E-2</c:v>
                </c:pt>
                <c:pt idx="33593">
                  <c:v>2.95248E-2</c:v>
                </c:pt>
                <c:pt idx="33594">
                  <c:v>3.8829799999999998E-2</c:v>
                </c:pt>
                <c:pt idx="33595">
                  <c:v>3.9392499999999997E-2</c:v>
                </c:pt>
                <c:pt idx="33596">
                  <c:v>3.6706900000000001E-2</c:v>
                </c:pt>
                <c:pt idx="33597">
                  <c:v>4.3039300000000003E-2</c:v>
                </c:pt>
                <c:pt idx="33598">
                  <c:v>3.2527899999999998E-2</c:v>
                </c:pt>
                <c:pt idx="33599">
                  <c:v>3.9061499999999999E-2</c:v>
                </c:pt>
                <c:pt idx="33600">
                  <c:v>4.7831499999999999E-2</c:v>
                </c:pt>
                <c:pt idx="33601">
                  <c:v>3.5660699999999997E-2</c:v>
                </c:pt>
                <c:pt idx="33602">
                  <c:v>2.4987200000000001E-2</c:v>
                </c:pt>
                <c:pt idx="33603">
                  <c:v>2.2906300000000001E-2</c:v>
                </c:pt>
                <c:pt idx="33604">
                  <c:v>3.3571200000000002E-2</c:v>
                </c:pt>
                <c:pt idx="33605">
                  <c:v>2.5031999999999999E-2</c:v>
                </c:pt>
                <c:pt idx="33606">
                  <c:v>4.3269200000000001E-2</c:v>
                </c:pt>
                <c:pt idx="33607">
                  <c:v>1.1454600000000001E-2</c:v>
                </c:pt>
                <c:pt idx="33608">
                  <c:v>1.6682599999999999E-2</c:v>
                </c:pt>
                <c:pt idx="33609">
                  <c:v>3.4218800000000001E-2</c:v>
                </c:pt>
                <c:pt idx="33610">
                  <c:v>4.7514899999999999E-2</c:v>
                </c:pt>
                <c:pt idx="33611">
                  <c:v>3.4272200000000003E-2</c:v>
                </c:pt>
                <c:pt idx="33612">
                  <c:v>3.0571899999999999E-2</c:v>
                </c:pt>
                <c:pt idx="33613">
                  <c:v>4.2071299999999999E-2</c:v>
                </c:pt>
                <c:pt idx="33614">
                  <c:v>4.8970199999999998E-2</c:v>
                </c:pt>
                <c:pt idx="33615">
                  <c:v>2.3143799999999999E-2</c:v>
                </c:pt>
                <c:pt idx="33616">
                  <c:v>4.4733000000000002E-2</c:v>
                </c:pt>
                <c:pt idx="33617">
                  <c:v>5.6189500000000003E-2</c:v>
                </c:pt>
                <c:pt idx="33618">
                  <c:v>4.5655300000000003E-2</c:v>
                </c:pt>
                <c:pt idx="33619">
                  <c:v>3.0921899999999999E-2</c:v>
                </c:pt>
                <c:pt idx="33620">
                  <c:v>2.4713499999999999E-2</c:v>
                </c:pt>
                <c:pt idx="33621">
                  <c:v>3.6295899999999999E-2</c:v>
                </c:pt>
                <c:pt idx="33622">
                  <c:v>2.71845E-2</c:v>
                </c:pt>
                <c:pt idx="33623">
                  <c:v>2.9590600000000002E-2</c:v>
                </c:pt>
                <c:pt idx="33624">
                  <c:v>2.5127400000000001E-2</c:v>
                </c:pt>
                <c:pt idx="33625">
                  <c:v>2.7320899999999999E-2</c:v>
                </c:pt>
                <c:pt idx="33626">
                  <c:v>1.9022899999999999E-2</c:v>
                </c:pt>
                <c:pt idx="33627">
                  <c:v>1.3452499999999999E-2</c:v>
                </c:pt>
                <c:pt idx="33628">
                  <c:v>3.3885999999999999E-2</c:v>
                </c:pt>
                <c:pt idx="33629">
                  <c:v>3.7590999999999999E-2</c:v>
                </c:pt>
                <c:pt idx="33630">
                  <c:v>2.7623200000000001E-2</c:v>
                </c:pt>
                <c:pt idx="33631">
                  <c:v>8.6488699999999995E-3</c:v>
                </c:pt>
                <c:pt idx="33632">
                  <c:v>2.6099199999999999E-2</c:v>
                </c:pt>
                <c:pt idx="33633">
                  <c:v>3.8662000000000002E-2</c:v>
                </c:pt>
                <c:pt idx="33634">
                  <c:v>1.6137100000000001E-2</c:v>
                </c:pt>
                <c:pt idx="33635">
                  <c:v>2.0232199999999999E-2</c:v>
                </c:pt>
                <c:pt idx="33636">
                  <c:v>3.4830100000000003E-2</c:v>
                </c:pt>
                <c:pt idx="33637">
                  <c:v>4.6523099999999998E-2</c:v>
                </c:pt>
                <c:pt idx="33638">
                  <c:v>2.00567E-2</c:v>
                </c:pt>
                <c:pt idx="33639">
                  <c:v>1.07508E-2</c:v>
                </c:pt>
                <c:pt idx="33640">
                  <c:v>2.1908799999999999E-2</c:v>
                </c:pt>
                <c:pt idx="33641">
                  <c:v>2.3554800000000001E-2</c:v>
                </c:pt>
                <c:pt idx="33642">
                  <c:v>2.36139E-2</c:v>
                </c:pt>
                <c:pt idx="33643">
                  <c:v>1.7837499999999999E-2</c:v>
                </c:pt>
                <c:pt idx="33644">
                  <c:v>3.4639400000000001E-2</c:v>
                </c:pt>
                <c:pt idx="33645">
                  <c:v>1.36375E-2</c:v>
                </c:pt>
                <c:pt idx="33646">
                  <c:v>2.2966400000000001E-2</c:v>
                </c:pt>
                <c:pt idx="33647">
                  <c:v>-3.9844499999999996E-3</c:v>
                </c:pt>
                <c:pt idx="33648">
                  <c:v>1.2619E-2</c:v>
                </c:pt>
                <c:pt idx="33649">
                  <c:v>3.2790199999999999E-2</c:v>
                </c:pt>
                <c:pt idx="33650">
                  <c:v>8.2616800000000004E-3</c:v>
                </c:pt>
                <c:pt idx="33651">
                  <c:v>5.5217699999999996E-3</c:v>
                </c:pt>
                <c:pt idx="33652">
                  <c:v>3.1671500000000001E-3</c:v>
                </c:pt>
                <c:pt idx="33653">
                  <c:v>2.7343800000000001E-2</c:v>
                </c:pt>
                <c:pt idx="33654">
                  <c:v>3.4697499999999999E-2</c:v>
                </c:pt>
                <c:pt idx="33655">
                  <c:v>2.7881599999999999E-2</c:v>
                </c:pt>
                <c:pt idx="33656">
                  <c:v>2.4408300000000001E-2</c:v>
                </c:pt>
                <c:pt idx="33657" formatCode="0.00E+00">
                  <c:v>1.5107199999999999E-2</c:v>
                </c:pt>
                <c:pt idx="33658">
                  <c:v>9.2306100000000002E-3</c:v>
                </c:pt>
                <c:pt idx="33659">
                  <c:v>2.13642E-2</c:v>
                </c:pt>
                <c:pt idx="33660">
                  <c:v>1.18484E-2</c:v>
                </c:pt>
                <c:pt idx="33661">
                  <c:v>3.5619699999999997E-2</c:v>
                </c:pt>
                <c:pt idx="33662">
                  <c:v>2.2141500000000001E-2</c:v>
                </c:pt>
                <c:pt idx="33663">
                  <c:v>1.13592E-2</c:v>
                </c:pt>
                <c:pt idx="33664">
                  <c:v>9.7665800000000004E-3</c:v>
                </c:pt>
                <c:pt idx="33665">
                  <c:v>1.69926E-2</c:v>
                </c:pt>
                <c:pt idx="33666">
                  <c:v>2.0280800000000002E-2</c:v>
                </c:pt>
                <c:pt idx="33667">
                  <c:v>1.9505499999999999E-2</c:v>
                </c:pt>
                <c:pt idx="33668">
                  <c:v>1.5604E-2</c:v>
                </c:pt>
                <c:pt idx="33669">
                  <c:v>1.71766E-2</c:v>
                </c:pt>
                <c:pt idx="33670">
                  <c:v>1.4922100000000001E-2</c:v>
                </c:pt>
                <c:pt idx="33671">
                  <c:v>2.9276799999999999E-2</c:v>
                </c:pt>
                <c:pt idx="33672">
                  <c:v>1.96753E-2</c:v>
                </c:pt>
                <c:pt idx="33673">
                  <c:v>3.6457999999999997E-2</c:v>
                </c:pt>
                <c:pt idx="33674">
                  <c:v>4.2128600000000002E-2</c:v>
                </c:pt>
                <c:pt idx="33675">
                  <c:v>2.7448699999999999E-2</c:v>
                </c:pt>
                <c:pt idx="33676">
                  <c:v>-1.1795999999999999E-2</c:v>
                </c:pt>
                <c:pt idx="33677">
                  <c:v>5.9614200000000003E-3</c:v>
                </c:pt>
                <c:pt idx="33678">
                  <c:v>2.0844499999999998E-2</c:v>
                </c:pt>
                <c:pt idx="33679">
                  <c:v>2.9411300000000001E-2</c:v>
                </c:pt>
                <c:pt idx="33680">
                  <c:v>2.9771800000000001E-2</c:v>
                </c:pt>
                <c:pt idx="33681">
                  <c:v>1.8400199999999999E-2</c:v>
                </c:pt>
                <c:pt idx="33682">
                  <c:v>1.52874E-2</c:v>
                </c:pt>
                <c:pt idx="33683">
                  <c:v>1.5026100000000001E-2</c:v>
                </c:pt>
                <c:pt idx="33684">
                  <c:v>9.1333400000000002E-3</c:v>
                </c:pt>
                <c:pt idx="33685">
                  <c:v>2.73838E-2</c:v>
                </c:pt>
                <c:pt idx="33686">
                  <c:v>3.13253E-2</c:v>
                </c:pt>
                <c:pt idx="33687">
                  <c:v>2.57416E-2</c:v>
                </c:pt>
                <c:pt idx="33688">
                  <c:v>1.21279E-2</c:v>
                </c:pt>
                <c:pt idx="33689">
                  <c:v>2.5782599999999999E-2</c:v>
                </c:pt>
                <c:pt idx="33690">
                  <c:v>4.52585E-2</c:v>
                </c:pt>
                <c:pt idx="33691">
                  <c:v>2.52199E-2</c:v>
                </c:pt>
                <c:pt idx="33692">
                  <c:v>4.0029500000000003E-2</c:v>
                </c:pt>
                <c:pt idx="33693" formatCode="0.00E+00">
                  <c:v>2.13203E-2</c:v>
                </c:pt>
                <c:pt idx="33694">
                  <c:v>2.4102200000000001E-2</c:v>
                </c:pt>
                <c:pt idx="33695">
                  <c:v>1.3318099999999999E-2</c:v>
                </c:pt>
                <c:pt idx="33696">
                  <c:v>2.5974299999999999E-2</c:v>
                </c:pt>
                <c:pt idx="33697">
                  <c:v>9.06181E-3</c:v>
                </c:pt>
                <c:pt idx="33698">
                  <c:v>1.35441E-2</c:v>
                </c:pt>
                <c:pt idx="33699">
                  <c:v>1.6855200000000001E-2</c:v>
                </c:pt>
                <c:pt idx="33700">
                  <c:v>2.05183E-2</c:v>
                </c:pt>
                <c:pt idx="33701">
                  <c:v>3.9076800000000002E-2</c:v>
                </c:pt>
                <c:pt idx="33702">
                  <c:v>3.6058399999999999E-3</c:v>
                </c:pt>
                <c:pt idx="33703">
                  <c:v>1.5345599999999999E-2</c:v>
                </c:pt>
                <c:pt idx="33704">
                  <c:v>1.18332E-2</c:v>
                </c:pt>
                <c:pt idx="33705">
                  <c:v>1.99919E-2</c:v>
                </c:pt>
                <c:pt idx="33706">
                  <c:v>1.5857699999999999E-2</c:v>
                </c:pt>
                <c:pt idx="33707">
                  <c:v>1.48907E-2</c:v>
                </c:pt>
                <c:pt idx="33708">
                  <c:v>1.84946E-2</c:v>
                </c:pt>
                <c:pt idx="33709">
                  <c:v>1.36843E-2</c:v>
                </c:pt>
                <c:pt idx="33710">
                  <c:v>5.7745000000000001E-3</c:v>
                </c:pt>
                <c:pt idx="33711">
                  <c:v>1.08538E-2</c:v>
                </c:pt>
                <c:pt idx="33712">
                  <c:v>1.8875099999999999E-2</c:v>
                </c:pt>
                <c:pt idx="33713">
                  <c:v>1.65539E-2</c:v>
                </c:pt>
                <c:pt idx="33714">
                  <c:v>9.3831999999999995E-3</c:v>
                </c:pt>
                <c:pt idx="33715">
                  <c:v>-1.00994E-2</c:v>
                </c:pt>
                <c:pt idx="33716">
                  <c:v>1.12534E-4</c:v>
                </c:pt>
                <c:pt idx="33717">
                  <c:v>1.13907E-2</c:v>
                </c:pt>
                <c:pt idx="33718">
                  <c:v>-2.7818700000000001E-3</c:v>
                </c:pt>
                <c:pt idx="33719">
                  <c:v>1.0946300000000001E-2</c:v>
                </c:pt>
                <c:pt idx="33720">
                  <c:v>-6.0472499999999997E-3</c:v>
                </c:pt>
                <c:pt idx="33721">
                  <c:v>1.94702E-2</c:v>
                </c:pt>
                <c:pt idx="33722">
                  <c:v>1.01557E-2</c:v>
                </c:pt>
                <c:pt idx="33723">
                  <c:v>5.4483400000000003E-3</c:v>
                </c:pt>
                <c:pt idx="33724">
                  <c:v>1.2588499999999999E-3</c:v>
                </c:pt>
                <c:pt idx="33725">
                  <c:v>5.9051499999999996E-3</c:v>
                </c:pt>
                <c:pt idx="33726">
                  <c:v>9.2010500000000005E-3</c:v>
                </c:pt>
                <c:pt idx="33727">
                  <c:v>1.37062E-2</c:v>
                </c:pt>
                <c:pt idx="33728">
                  <c:v>1.9292799999999999E-2</c:v>
                </c:pt>
                <c:pt idx="33729">
                  <c:v>9.9048599999999997E-3</c:v>
                </c:pt>
                <c:pt idx="33730">
                  <c:v>1.5206300000000001E-2</c:v>
                </c:pt>
                <c:pt idx="33731">
                  <c:v>1.5317900000000001E-2</c:v>
                </c:pt>
                <c:pt idx="33732">
                  <c:v>5.2900300000000003E-3</c:v>
                </c:pt>
                <c:pt idx="33733">
                  <c:v>-2.4023099999999999E-3</c:v>
                </c:pt>
                <c:pt idx="33734">
                  <c:v>1.0376E-2</c:v>
                </c:pt>
                <c:pt idx="33735">
                  <c:v>1.12114E-2</c:v>
                </c:pt>
                <c:pt idx="33736">
                  <c:v>9.3259799999999993E-3</c:v>
                </c:pt>
                <c:pt idx="33737">
                  <c:v>-5.9795400000000004E-4</c:v>
                </c:pt>
                <c:pt idx="33738">
                  <c:v>8.2902900000000005E-3</c:v>
                </c:pt>
                <c:pt idx="33739">
                  <c:v>5.0592399999999996E-3</c:v>
                </c:pt>
                <c:pt idx="33740">
                  <c:v>1.40371E-2</c:v>
                </c:pt>
                <c:pt idx="33741">
                  <c:v>3.3797300000000002E-2</c:v>
                </c:pt>
                <c:pt idx="33742">
                  <c:v>5.6047400000000004E-3</c:v>
                </c:pt>
                <c:pt idx="33743">
                  <c:v>1.30262E-2</c:v>
                </c:pt>
                <c:pt idx="33744">
                  <c:v>7.6389300000000004E-3</c:v>
                </c:pt>
                <c:pt idx="33745">
                  <c:v>1.0985399999999999E-2</c:v>
                </c:pt>
                <c:pt idx="33746">
                  <c:v>-1.1673E-3</c:v>
                </c:pt>
                <c:pt idx="33747">
                  <c:v>-8.0041899999999996E-3</c:v>
                </c:pt>
                <c:pt idx="33748">
                  <c:v>-1.0039299999999999E-2</c:v>
                </c:pt>
                <c:pt idx="33749">
                  <c:v>-1.72176E-2</c:v>
                </c:pt>
                <c:pt idx="33750">
                  <c:v>-3.6201499999999999E-3</c:v>
                </c:pt>
                <c:pt idx="33751">
                  <c:v>5.6905699999999998E-3</c:v>
                </c:pt>
                <c:pt idx="33752">
                  <c:v>1.46246E-2</c:v>
                </c:pt>
                <c:pt idx="33753">
                  <c:v>9.9754300000000004E-3</c:v>
                </c:pt>
                <c:pt idx="33754">
                  <c:v>-1.0514300000000001E-2</c:v>
                </c:pt>
                <c:pt idx="33755">
                  <c:v>6.9293999999999996E-3</c:v>
                </c:pt>
                <c:pt idx="33756">
                  <c:v>1.4190700000000001E-2</c:v>
                </c:pt>
                <c:pt idx="33757">
                  <c:v>-1.10245E-3</c:v>
                </c:pt>
                <c:pt idx="33758" formatCode="0.00E+00">
                  <c:v>-1.52588E-5</c:v>
                </c:pt>
                <c:pt idx="33759">
                  <c:v>-2.00129E-2</c:v>
                </c:pt>
                <c:pt idx="33760">
                  <c:v>-1.7598200000000001E-2</c:v>
                </c:pt>
                <c:pt idx="33761">
                  <c:v>-2.1588300000000001E-2</c:v>
                </c:pt>
                <c:pt idx="33762">
                  <c:v>-3.3663699999999998E-2</c:v>
                </c:pt>
                <c:pt idx="33763">
                  <c:v>-3.6141399999999997E-2</c:v>
                </c:pt>
                <c:pt idx="33764">
                  <c:v>-2.61078E-2</c:v>
                </c:pt>
                <c:pt idx="33765">
                  <c:v>-3.0377399999999999E-2</c:v>
                </c:pt>
                <c:pt idx="33766">
                  <c:v>-4.17767E-2</c:v>
                </c:pt>
                <c:pt idx="33767">
                  <c:v>-1.69687E-2</c:v>
                </c:pt>
                <c:pt idx="33768">
                  <c:v>-1.51281E-2</c:v>
                </c:pt>
                <c:pt idx="33769">
                  <c:v>-1.1518499999999999E-2</c:v>
                </c:pt>
                <c:pt idx="33770">
                  <c:v>4.7302200000000003E-3</c:v>
                </c:pt>
                <c:pt idx="33771">
                  <c:v>-1.4518700000000001E-2</c:v>
                </c:pt>
                <c:pt idx="33772">
                  <c:v>-2.2287399999999999E-3</c:v>
                </c:pt>
                <c:pt idx="33773">
                  <c:v>-3.4366599999999997E-2</c:v>
                </c:pt>
                <c:pt idx="33774">
                  <c:v>-1.1367800000000001E-2</c:v>
                </c:pt>
                <c:pt idx="33775">
                  <c:v>-3.0962E-2</c:v>
                </c:pt>
                <c:pt idx="33776">
                  <c:v>-3.91998E-2</c:v>
                </c:pt>
                <c:pt idx="33777">
                  <c:v>-3.6136599999999998E-2</c:v>
                </c:pt>
                <c:pt idx="33778">
                  <c:v>-4.2677899999999998E-2</c:v>
                </c:pt>
                <c:pt idx="33779">
                  <c:v>-2.6891700000000001E-2</c:v>
                </c:pt>
                <c:pt idx="33780">
                  <c:v>-2.9061300000000002E-2</c:v>
                </c:pt>
                <c:pt idx="33781">
                  <c:v>-2.11592E-2</c:v>
                </c:pt>
                <c:pt idx="33782">
                  <c:v>-1.40743E-2</c:v>
                </c:pt>
                <c:pt idx="33783">
                  <c:v>-1.5782399999999999E-2</c:v>
                </c:pt>
                <c:pt idx="33784">
                  <c:v>-2.3060799999999999E-2</c:v>
                </c:pt>
                <c:pt idx="33785">
                  <c:v>-1.87397E-3</c:v>
                </c:pt>
                <c:pt idx="33786">
                  <c:v>-1.5447600000000001E-2</c:v>
                </c:pt>
                <c:pt idx="33787">
                  <c:v>-2.5529900000000001E-2</c:v>
                </c:pt>
                <c:pt idx="33788">
                  <c:v>-2.33955E-2</c:v>
                </c:pt>
                <c:pt idx="33789">
                  <c:v>-2.1236399999999999E-2</c:v>
                </c:pt>
                <c:pt idx="33790">
                  <c:v>-2.1220200000000002E-2</c:v>
                </c:pt>
                <c:pt idx="33791">
                  <c:v>-2.8784799999999999E-2</c:v>
                </c:pt>
                <c:pt idx="33792">
                  <c:v>-6.1340300000000004E-3</c:v>
                </c:pt>
                <c:pt idx="33793">
                  <c:v>-2.2211100000000001E-3</c:v>
                </c:pt>
                <c:pt idx="33794">
                  <c:v>-1.68104E-2</c:v>
                </c:pt>
                <c:pt idx="33795">
                  <c:v>-1.1104599999999999E-2</c:v>
                </c:pt>
                <c:pt idx="33796">
                  <c:v>-1.33104E-2</c:v>
                </c:pt>
                <c:pt idx="33797">
                  <c:v>-2.0289399999999999E-2</c:v>
                </c:pt>
                <c:pt idx="33798">
                  <c:v>-7.7915199999999997E-3</c:v>
                </c:pt>
                <c:pt idx="33799">
                  <c:v>-7.3919299999999997E-3</c:v>
                </c:pt>
                <c:pt idx="33800">
                  <c:v>-1.98278E-2</c:v>
                </c:pt>
                <c:pt idx="33801">
                  <c:v>-1.8754E-2</c:v>
                </c:pt>
                <c:pt idx="33802">
                  <c:v>-1.8166499999999999E-2</c:v>
                </c:pt>
                <c:pt idx="33803">
                  <c:v>-6.9885299999999997E-3</c:v>
                </c:pt>
                <c:pt idx="33804">
                  <c:v>6.8988799999999996E-3</c:v>
                </c:pt>
                <c:pt idx="33805">
                  <c:v>-2.0228400000000001E-2</c:v>
                </c:pt>
                <c:pt idx="33806">
                  <c:v>-4.4937099999999997E-3</c:v>
                </c:pt>
                <c:pt idx="33807">
                  <c:v>-1.2004900000000001E-2</c:v>
                </c:pt>
                <c:pt idx="33808">
                  <c:v>-1.7011600000000002E-2</c:v>
                </c:pt>
                <c:pt idx="33809">
                  <c:v>-2.32143E-2</c:v>
                </c:pt>
                <c:pt idx="33810">
                  <c:v>-1.5999800000000002E-2</c:v>
                </c:pt>
                <c:pt idx="33811">
                  <c:v>-1.6105700000000001E-2</c:v>
                </c:pt>
                <c:pt idx="33812">
                  <c:v>-6.6080100000000001E-3</c:v>
                </c:pt>
                <c:pt idx="33813">
                  <c:v>-1.8651000000000001E-2</c:v>
                </c:pt>
                <c:pt idx="33814">
                  <c:v>-2.33393E-2</c:v>
                </c:pt>
                <c:pt idx="33815">
                  <c:v>-6.6575999999999996E-3</c:v>
                </c:pt>
                <c:pt idx="33816">
                  <c:v>-6.0577399999999998E-3</c:v>
                </c:pt>
                <c:pt idx="33817">
                  <c:v>-3.2863599999999999E-3</c:v>
                </c:pt>
                <c:pt idx="33818">
                  <c:v>1.7356899999999999E-4</c:v>
                </c:pt>
                <c:pt idx="33819">
                  <c:v>1.03397E-2</c:v>
                </c:pt>
                <c:pt idx="33820">
                  <c:v>-1.6742699999999999E-2</c:v>
                </c:pt>
                <c:pt idx="33821">
                  <c:v>-9.0913799999999996E-3</c:v>
                </c:pt>
                <c:pt idx="33822">
                  <c:v>2.7990300000000001E-3</c:v>
                </c:pt>
                <c:pt idx="33823">
                  <c:v>-5.5475200000000002E-3</c:v>
                </c:pt>
                <c:pt idx="33824">
                  <c:v>-7.47776E-3</c:v>
                </c:pt>
                <c:pt idx="33825">
                  <c:v>-1.7303499999999999E-2</c:v>
                </c:pt>
                <c:pt idx="33826">
                  <c:v>1.81007E-3</c:v>
                </c:pt>
                <c:pt idx="33827">
                  <c:v>4.7445300000000003E-3</c:v>
                </c:pt>
                <c:pt idx="33828">
                  <c:v>-9.9658999999999998E-3</c:v>
                </c:pt>
                <c:pt idx="33829">
                  <c:v>-5.5637400000000002E-3</c:v>
                </c:pt>
                <c:pt idx="33830">
                  <c:v>1.2347199999999999E-2</c:v>
                </c:pt>
                <c:pt idx="33831">
                  <c:v>1.0442699999999999E-3</c:v>
                </c:pt>
                <c:pt idx="33832">
                  <c:v>-1.38502E-2</c:v>
                </c:pt>
                <c:pt idx="33833">
                  <c:v>-3.0545200000000002E-2</c:v>
                </c:pt>
                <c:pt idx="33834">
                  <c:v>-2.4333E-2</c:v>
                </c:pt>
                <c:pt idx="33835">
                  <c:v>-2.8384199999999998E-2</c:v>
                </c:pt>
                <c:pt idx="33836">
                  <c:v>-3.83253E-2</c:v>
                </c:pt>
                <c:pt idx="33837">
                  <c:v>-5.09796E-2</c:v>
                </c:pt>
                <c:pt idx="33838">
                  <c:v>-3.9203599999999998E-2</c:v>
                </c:pt>
                <c:pt idx="33839">
                  <c:v>-2.6776299999999999E-2</c:v>
                </c:pt>
                <c:pt idx="33840">
                  <c:v>-1.3146400000000001E-2</c:v>
                </c:pt>
                <c:pt idx="33841">
                  <c:v>-2.75211E-2</c:v>
                </c:pt>
                <c:pt idx="33842">
                  <c:v>-4.3398899999999997E-2</c:v>
                </c:pt>
                <c:pt idx="33843">
                  <c:v>-1.6554800000000001E-2</c:v>
                </c:pt>
                <c:pt idx="33844">
                  <c:v>-1.8994299999999999E-2</c:v>
                </c:pt>
                <c:pt idx="33845">
                  <c:v>-2.3153300000000002E-2</c:v>
                </c:pt>
                <c:pt idx="33846">
                  <c:v>-1.6999199999999999E-2</c:v>
                </c:pt>
                <c:pt idx="33847">
                  <c:v>-1.6716999999999999E-2</c:v>
                </c:pt>
                <c:pt idx="33848">
                  <c:v>-1.7702099999999998E-2</c:v>
                </c:pt>
                <c:pt idx="33849">
                  <c:v>-1.9914600000000001E-2</c:v>
                </c:pt>
                <c:pt idx="33850">
                  <c:v>-2.0709999999999999E-2</c:v>
                </c:pt>
                <c:pt idx="33851">
                  <c:v>-1.40562E-2</c:v>
                </c:pt>
                <c:pt idx="33852">
                  <c:v>-3.0751199999999999E-2</c:v>
                </c:pt>
                <c:pt idx="33853">
                  <c:v>-3.30219E-2</c:v>
                </c:pt>
                <c:pt idx="33854">
                  <c:v>-2.1054300000000001E-2</c:v>
                </c:pt>
                <c:pt idx="33855">
                  <c:v>-1.8983799999999999E-2</c:v>
                </c:pt>
                <c:pt idx="33856">
                  <c:v>-1.6619700000000001E-2</c:v>
                </c:pt>
                <c:pt idx="33857">
                  <c:v>-1.05047E-2</c:v>
                </c:pt>
                <c:pt idx="33858">
                  <c:v>1.1272400000000001E-3</c:v>
                </c:pt>
                <c:pt idx="33859">
                  <c:v>1.7652499999999999E-3</c:v>
                </c:pt>
                <c:pt idx="33860">
                  <c:v>-6.1397600000000002E-3</c:v>
                </c:pt>
                <c:pt idx="33861">
                  <c:v>-9.2601799999999998E-3</c:v>
                </c:pt>
                <c:pt idx="33862">
                  <c:v>-1.85699E-2</c:v>
                </c:pt>
                <c:pt idx="33863">
                  <c:v>-3.2630899999999997E-2</c:v>
                </c:pt>
                <c:pt idx="33864">
                  <c:v>-2.9007000000000002E-2</c:v>
                </c:pt>
                <c:pt idx="33865">
                  <c:v>-4.9978300000000003E-2</c:v>
                </c:pt>
                <c:pt idx="33866">
                  <c:v>-2.8264999999999998E-2</c:v>
                </c:pt>
                <c:pt idx="33867">
                  <c:v>-3.8213700000000003E-2</c:v>
                </c:pt>
                <c:pt idx="33868">
                  <c:v>-4.9314499999999997E-2</c:v>
                </c:pt>
                <c:pt idx="33869">
                  <c:v>-4.5231800000000003E-2</c:v>
                </c:pt>
                <c:pt idx="33870">
                  <c:v>-4.7221199999999998E-2</c:v>
                </c:pt>
                <c:pt idx="33871">
                  <c:v>-3.3726699999999998E-2</c:v>
                </c:pt>
                <c:pt idx="33872">
                  <c:v>-4.0410000000000001E-2</c:v>
                </c:pt>
                <c:pt idx="33873">
                  <c:v>-2.4766900000000001E-2</c:v>
                </c:pt>
                <c:pt idx="33874">
                  <c:v>-3.6958699999999997E-2</c:v>
                </c:pt>
                <c:pt idx="33875">
                  <c:v>-3.5958299999999999E-2</c:v>
                </c:pt>
                <c:pt idx="33876">
                  <c:v>-3.1189000000000001E-2</c:v>
                </c:pt>
                <c:pt idx="33877">
                  <c:v>-4.7928800000000001E-2</c:v>
                </c:pt>
                <c:pt idx="33878">
                  <c:v>-4.60215E-2</c:v>
                </c:pt>
                <c:pt idx="33879">
                  <c:v>-4.0108699999999997E-2</c:v>
                </c:pt>
                <c:pt idx="33880">
                  <c:v>-3.7810299999999998E-2</c:v>
                </c:pt>
                <c:pt idx="33881">
                  <c:v>-6.5264699999999995E-2</c:v>
                </c:pt>
                <c:pt idx="33882">
                  <c:v>-4.4010199999999999E-2</c:v>
                </c:pt>
                <c:pt idx="33883">
                  <c:v>-4.3088899999999999E-2</c:v>
                </c:pt>
                <c:pt idx="33884">
                  <c:v>-3.3473000000000003E-2</c:v>
                </c:pt>
                <c:pt idx="33885">
                  <c:v>-1.9465400000000001E-2</c:v>
                </c:pt>
                <c:pt idx="33886">
                  <c:v>-5.2099199999999998E-2</c:v>
                </c:pt>
                <c:pt idx="33887">
                  <c:v>-6.4300499999999997E-2</c:v>
                </c:pt>
                <c:pt idx="33888">
                  <c:v>-6.7504900000000007E-2</c:v>
                </c:pt>
                <c:pt idx="33889">
                  <c:v>-4.53625E-2</c:v>
                </c:pt>
                <c:pt idx="33890">
                  <c:v>-4.18549E-2</c:v>
                </c:pt>
                <c:pt idx="33891">
                  <c:v>-4.2236299999999997E-2</c:v>
                </c:pt>
                <c:pt idx="33892">
                  <c:v>-4.4096900000000001E-2</c:v>
                </c:pt>
                <c:pt idx="33893">
                  <c:v>-4.7017099999999999E-2</c:v>
                </c:pt>
                <c:pt idx="33894">
                  <c:v>-5.0411200000000003E-2</c:v>
                </c:pt>
                <c:pt idx="33895">
                  <c:v>-5.0483699999999999E-2</c:v>
                </c:pt>
                <c:pt idx="33896">
                  <c:v>-4.52795E-2</c:v>
                </c:pt>
                <c:pt idx="33897">
                  <c:v>-4.71344E-2</c:v>
                </c:pt>
                <c:pt idx="33898">
                  <c:v>-4.6299E-2</c:v>
                </c:pt>
                <c:pt idx="33899">
                  <c:v>-2.6740099999999999E-2</c:v>
                </c:pt>
                <c:pt idx="33900">
                  <c:v>-3.3783899999999999E-2</c:v>
                </c:pt>
                <c:pt idx="33901">
                  <c:v>-4.8698400000000003E-2</c:v>
                </c:pt>
                <c:pt idx="33902">
                  <c:v>-1.2789699999999999E-2</c:v>
                </c:pt>
                <c:pt idx="33903">
                  <c:v>-2.0786300000000001E-2</c:v>
                </c:pt>
                <c:pt idx="33904">
                  <c:v>-9.3221699999999994E-3</c:v>
                </c:pt>
                <c:pt idx="33905">
                  <c:v>-2.75602E-2</c:v>
                </c:pt>
                <c:pt idx="33906">
                  <c:v>-1.9549400000000001E-2</c:v>
                </c:pt>
                <c:pt idx="33907">
                  <c:v>-2.2527700000000001E-2</c:v>
                </c:pt>
                <c:pt idx="33908">
                  <c:v>-4.5085899999999998E-2</c:v>
                </c:pt>
                <c:pt idx="33909">
                  <c:v>-2.8432800000000001E-2</c:v>
                </c:pt>
                <c:pt idx="33910">
                  <c:v>-3.9669999999999997E-2</c:v>
                </c:pt>
                <c:pt idx="33911">
                  <c:v>-3.8434000000000003E-2</c:v>
                </c:pt>
                <c:pt idx="33912">
                  <c:v>-5.0386399999999998E-2</c:v>
                </c:pt>
                <c:pt idx="33913">
                  <c:v>-4.2796099999999997E-2</c:v>
                </c:pt>
                <c:pt idx="33914">
                  <c:v>-3.1759299999999997E-2</c:v>
                </c:pt>
                <c:pt idx="33915">
                  <c:v>-2.87876E-2</c:v>
                </c:pt>
                <c:pt idx="33916">
                  <c:v>-2.5237099999999998E-2</c:v>
                </c:pt>
                <c:pt idx="33917">
                  <c:v>-3.6616299999999997E-2</c:v>
                </c:pt>
                <c:pt idx="33918">
                  <c:v>-2.3765600000000001E-2</c:v>
                </c:pt>
                <c:pt idx="33919">
                  <c:v>-8.6231199999999997E-3</c:v>
                </c:pt>
                <c:pt idx="33920">
                  <c:v>-2.00024E-2</c:v>
                </c:pt>
                <c:pt idx="33921">
                  <c:v>-1.8918999999999998E-2</c:v>
                </c:pt>
                <c:pt idx="33922">
                  <c:v>5.8088300000000001E-3</c:v>
                </c:pt>
                <c:pt idx="33923">
                  <c:v>1.1846499999999999E-2</c:v>
                </c:pt>
                <c:pt idx="33924">
                  <c:v>-8.2969700000000001E-4</c:v>
                </c:pt>
                <c:pt idx="33925">
                  <c:v>-4.1483899999999997E-2</c:v>
                </c:pt>
                <c:pt idx="33926">
                  <c:v>-3.4623099999999997E-2</c:v>
                </c:pt>
                <c:pt idx="33927">
                  <c:v>-5.1040599999999997E-3</c:v>
                </c:pt>
                <c:pt idx="33928">
                  <c:v>-2.89974E-2</c:v>
                </c:pt>
                <c:pt idx="33929">
                  <c:v>-3.7034999999999998E-2</c:v>
                </c:pt>
                <c:pt idx="33930">
                  <c:v>-3.5568200000000001E-2</c:v>
                </c:pt>
                <c:pt idx="33931">
                  <c:v>-1.43509E-2</c:v>
                </c:pt>
                <c:pt idx="33932">
                  <c:v>-2.6289E-2</c:v>
                </c:pt>
                <c:pt idx="33933">
                  <c:v>-1.84069E-2</c:v>
                </c:pt>
                <c:pt idx="33934">
                  <c:v>-3.1194700000000001E-3</c:v>
                </c:pt>
                <c:pt idx="33935">
                  <c:v>-3.7231400000000002E-3</c:v>
                </c:pt>
                <c:pt idx="33936">
                  <c:v>-1.46132E-2</c:v>
                </c:pt>
                <c:pt idx="33937">
                  <c:v>-1.17102E-2</c:v>
                </c:pt>
                <c:pt idx="33938">
                  <c:v>-1.9216500000000001E-2</c:v>
                </c:pt>
                <c:pt idx="33939">
                  <c:v>-1.9266100000000001E-2</c:v>
                </c:pt>
                <c:pt idx="33940">
                  <c:v>-1.44978E-2</c:v>
                </c:pt>
                <c:pt idx="33941">
                  <c:v>-1.6305E-2</c:v>
                </c:pt>
                <c:pt idx="33942">
                  <c:v>-2.7050000000000001E-2</c:v>
                </c:pt>
                <c:pt idx="33943">
                  <c:v>-3.3663699999999998E-2</c:v>
                </c:pt>
                <c:pt idx="33944">
                  <c:v>-2.70443E-2</c:v>
                </c:pt>
                <c:pt idx="33945">
                  <c:v>-1.0621999999999999E-2</c:v>
                </c:pt>
                <c:pt idx="33946">
                  <c:v>-1.95894E-2</c:v>
                </c:pt>
                <c:pt idx="33947">
                  <c:v>-1.06163E-2</c:v>
                </c:pt>
                <c:pt idx="33948">
                  <c:v>-3.1978600000000003E-2</c:v>
                </c:pt>
                <c:pt idx="33949">
                  <c:v>-9.5996899999999993E-3</c:v>
                </c:pt>
                <c:pt idx="33950">
                  <c:v>-1.8786400000000002E-2</c:v>
                </c:pt>
                <c:pt idx="33951">
                  <c:v>-2.3407000000000001E-2</c:v>
                </c:pt>
                <c:pt idx="33952">
                  <c:v>-2.04201E-2</c:v>
                </c:pt>
                <c:pt idx="33953">
                  <c:v>-2.8031299999999999E-2</c:v>
                </c:pt>
                <c:pt idx="33954">
                  <c:v>-2.8904900000000001E-2</c:v>
                </c:pt>
                <c:pt idx="33955">
                  <c:v>-1.4572099999999999E-2</c:v>
                </c:pt>
                <c:pt idx="33956">
                  <c:v>-1.01671E-2</c:v>
                </c:pt>
                <c:pt idx="33957">
                  <c:v>-3.3016199999999999E-3</c:v>
                </c:pt>
                <c:pt idx="33958">
                  <c:v>4.1446699999999996E-3</c:v>
                </c:pt>
                <c:pt idx="33959">
                  <c:v>-8.9511899999999995E-3</c:v>
                </c:pt>
                <c:pt idx="33960">
                  <c:v>-6.5298099999999996E-3</c:v>
                </c:pt>
                <c:pt idx="33961">
                  <c:v>5.6514699999999996E-3</c:v>
                </c:pt>
                <c:pt idx="33962">
                  <c:v>-3.7040699999999998E-3</c:v>
                </c:pt>
                <c:pt idx="33963">
                  <c:v>-1.5061400000000001E-2</c:v>
                </c:pt>
                <c:pt idx="33964">
                  <c:v>-3.5302199999999999E-2</c:v>
                </c:pt>
                <c:pt idx="33965">
                  <c:v>-3.6264400000000002E-2</c:v>
                </c:pt>
                <c:pt idx="33966">
                  <c:v>-3.4117700000000001E-2</c:v>
                </c:pt>
                <c:pt idx="33967">
                  <c:v>-9.2964199999999997E-3</c:v>
                </c:pt>
                <c:pt idx="33968">
                  <c:v>-2.2096600000000001E-2</c:v>
                </c:pt>
                <c:pt idx="33969">
                  <c:v>-4.1747100000000002E-2</c:v>
                </c:pt>
                <c:pt idx="33970">
                  <c:v>-2.2333100000000002E-2</c:v>
                </c:pt>
                <c:pt idx="33971">
                  <c:v>-2.7748100000000001E-2</c:v>
                </c:pt>
                <c:pt idx="33972">
                  <c:v>-7.6942399999999998E-3</c:v>
                </c:pt>
                <c:pt idx="33973">
                  <c:v>-8.5001E-3</c:v>
                </c:pt>
                <c:pt idx="33974">
                  <c:v>-7.1430199999999999E-4</c:v>
                </c:pt>
                <c:pt idx="33975">
                  <c:v>-2.8238300000000001E-2</c:v>
                </c:pt>
                <c:pt idx="33976">
                  <c:v>-3.8032500000000002E-3</c:v>
                </c:pt>
                <c:pt idx="33977">
                  <c:v>5.7430299999999997E-3</c:v>
                </c:pt>
                <c:pt idx="33978">
                  <c:v>-1.0032699999999999E-3</c:v>
                </c:pt>
                <c:pt idx="33979">
                  <c:v>-6.7758599999999999E-3</c:v>
                </c:pt>
                <c:pt idx="33980">
                  <c:v>-2.5682399999999998E-3</c:v>
                </c:pt>
                <c:pt idx="33981">
                  <c:v>-1.50347E-2</c:v>
                </c:pt>
                <c:pt idx="33982">
                  <c:v>-2.3041699999999998E-2</c:v>
                </c:pt>
                <c:pt idx="33983">
                  <c:v>-1.9779200000000002E-3</c:v>
                </c:pt>
                <c:pt idx="33984">
                  <c:v>4.7655099999999997E-3</c:v>
                </c:pt>
                <c:pt idx="33985">
                  <c:v>-2.0551699999999998E-3</c:v>
                </c:pt>
                <c:pt idx="33986">
                  <c:v>-6.7052800000000001E-3</c:v>
                </c:pt>
                <c:pt idx="33987">
                  <c:v>1.2578999999999999E-3</c:v>
                </c:pt>
                <c:pt idx="33988">
                  <c:v>-1.11389E-2</c:v>
                </c:pt>
                <c:pt idx="33989">
                  <c:v>-5.9919400000000003E-3</c:v>
                </c:pt>
                <c:pt idx="33990">
                  <c:v>-9.84669E-3</c:v>
                </c:pt>
                <c:pt idx="33991">
                  <c:v>-1.3365699999999999E-2</c:v>
                </c:pt>
                <c:pt idx="33992">
                  <c:v>-2.3631099999999999E-2</c:v>
                </c:pt>
                <c:pt idx="33993">
                  <c:v>-1.6771299999999999E-2</c:v>
                </c:pt>
                <c:pt idx="33994">
                  <c:v>-2.6432000000000001E-2</c:v>
                </c:pt>
                <c:pt idx="33995">
                  <c:v>-3.63693E-2</c:v>
                </c:pt>
                <c:pt idx="33996">
                  <c:v>-2.23742E-2</c:v>
                </c:pt>
                <c:pt idx="33997">
                  <c:v>-1.01242E-2</c:v>
                </c:pt>
                <c:pt idx="33998">
                  <c:v>-6.2990199999999998E-3</c:v>
                </c:pt>
                <c:pt idx="33999">
                  <c:v>-8.6679500000000007E-3</c:v>
                </c:pt>
                <c:pt idx="34000">
                  <c:v>-1.0039299999999999E-2</c:v>
                </c:pt>
                <c:pt idx="34001">
                  <c:v>2.3155200000000001E-2</c:v>
                </c:pt>
                <c:pt idx="34002">
                  <c:v>1.04694E-2</c:v>
                </c:pt>
                <c:pt idx="34003">
                  <c:v>6.2055599999999997E-3</c:v>
                </c:pt>
                <c:pt idx="34004">
                  <c:v>5.7430299999999997E-3</c:v>
                </c:pt>
                <c:pt idx="34005">
                  <c:v>-9.6988700000000001E-3</c:v>
                </c:pt>
                <c:pt idx="34006">
                  <c:v>-1.29604E-2</c:v>
                </c:pt>
                <c:pt idx="34007">
                  <c:v>7.3165900000000004E-3</c:v>
                </c:pt>
                <c:pt idx="34008">
                  <c:v>2.0132100000000001E-3</c:v>
                </c:pt>
                <c:pt idx="34009">
                  <c:v>1.16682E-2</c:v>
                </c:pt>
                <c:pt idx="34010">
                  <c:v>5.2728699999999998E-3</c:v>
                </c:pt>
                <c:pt idx="34011">
                  <c:v>4.1189199999999999E-3</c:v>
                </c:pt>
                <c:pt idx="34012">
                  <c:v>3.0486099999999999E-2</c:v>
                </c:pt>
                <c:pt idx="34013">
                  <c:v>2.67324E-2</c:v>
                </c:pt>
                <c:pt idx="34014">
                  <c:v>1.9546500000000001E-2</c:v>
                </c:pt>
                <c:pt idx="34015">
                  <c:v>-7.1773499999999999E-3</c:v>
                </c:pt>
                <c:pt idx="34016">
                  <c:v>4.22478E-4</c:v>
                </c:pt>
                <c:pt idx="34017">
                  <c:v>-2.2602099999999999E-3</c:v>
                </c:pt>
                <c:pt idx="34018">
                  <c:v>-2.2068000000000001E-3</c:v>
                </c:pt>
                <c:pt idx="34019">
                  <c:v>-8.0108599999999999E-3</c:v>
                </c:pt>
                <c:pt idx="34020">
                  <c:v>-1.48258E-2</c:v>
                </c:pt>
                <c:pt idx="34021">
                  <c:v>6.88362E-3</c:v>
                </c:pt>
                <c:pt idx="34022">
                  <c:v>3.04222E-3</c:v>
                </c:pt>
                <c:pt idx="34023">
                  <c:v>6.7901599999999999E-3</c:v>
                </c:pt>
                <c:pt idx="34024">
                  <c:v>6.2160499999999999E-3</c:v>
                </c:pt>
                <c:pt idx="34025">
                  <c:v>1.8272399999999999E-3</c:v>
                </c:pt>
                <c:pt idx="34026">
                  <c:v>1.17483E-2</c:v>
                </c:pt>
                <c:pt idx="34027">
                  <c:v>2.0790100000000001E-3</c:v>
                </c:pt>
                <c:pt idx="34028">
                  <c:v>1.3024300000000001E-2</c:v>
                </c:pt>
                <c:pt idx="34029">
                  <c:v>9.1905600000000004E-3</c:v>
                </c:pt>
                <c:pt idx="34030">
                  <c:v>1.3844499999999999E-2</c:v>
                </c:pt>
                <c:pt idx="34031">
                  <c:v>1.7458000000000001E-2</c:v>
                </c:pt>
                <c:pt idx="34032">
                  <c:v>9.2659000000000005E-3</c:v>
                </c:pt>
                <c:pt idx="34033">
                  <c:v>1.6288800000000001E-3</c:v>
                </c:pt>
                <c:pt idx="34034">
                  <c:v>8.7165799999999998E-3</c:v>
                </c:pt>
                <c:pt idx="34035">
                  <c:v>-1.14422E-2</c:v>
                </c:pt>
                <c:pt idx="34036">
                  <c:v>-5.79453E-3</c:v>
                </c:pt>
                <c:pt idx="34037">
                  <c:v>-1.30215E-2</c:v>
                </c:pt>
                <c:pt idx="34038">
                  <c:v>-5.2928899999999997E-3</c:v>
                </c:pt>
                <c:pt idx="34039">
                  <c:v>8.7738E-3</c:v>
                </c:pt>
                <c:pt idx="34040">
                  <c:v>-1.56069E-2</c:v>
                </c:pt>
                <c:pt idx="34041">
                  <c:v>1.66702E-3</c:v>
                </c:pt>
                <c:pt idx="34042">
                  <c:v>2.7740500000000001E-2</c:v>
                </c:pt>
                <c:pt idx="34043">
                  <c:v>2.0048099999999999E-2</c:v>
                </c:pt>
                <c:pt idx="34044">
                  <c:v>-5.1565200000000004E-3</c:v>
                </c:pt>
                <c:pt idx="34045">
                  <c:v>1.9562699999999999E-2</c:v>
                </c:pt>
                <c:pt idx="34046">
                  <c:v>4.1846300000000003E-2</c:v>
                </c:pt>
                <c:pt idx="34047">
                  <c:v>2.79388E-2</c:v>
                </c:pt>
                <c:pt idx="34048">
                  <c:v>2.0813000000000002E-2</c:v>
                </c:pt>
                <c:pt idx="34049">
                  <c:v>3.5255399999999999E-2</c:v>
                </c:pt>
                <c:pt idx="34050">
                  <c:v>2.42052E-2</c:v>
                </c:pt>
                <c:pt idx="34051">
                  <c:v>9.8390600000000002E-3</c:v>
                </c:pt>
                <c:pt idx="34052">
                  <c:v>5.7478E-3</c:v>
                </c:pt>
                <c:pt idx="34053">
                  <c:v>1.2584700000000001E-2</c:v>
                </c:pt>
                <c:pt idx="34054">
                  <c:v>2.77805E-2</c:v>
                </c:pt>
                <c:pt idx="34055">
                  <c:v>1.00765E-2</c:v>
                </c:pt>
                <c:pt idx="34056">
                  <c:v>1.06897E-2</c:v>
                </c:pt>
                <c:pt idx="34057">
                  <c:v>1.7278700000000001E-2</c:v>
                </c:pt>
                <c:pt idx="34058">
                  <c:v>1.23281E-2</c:v>
                </c:pt>
                <c:pt idx="34059">
                  <c:v>1.25217E-2</c:v>
                </c:pt>
                <c:pt idx="34060">
                  <c:v>4.1713699999999998E-3</c:v>
                </c:pt>
                <c:pt idx="34061">
                  <c:v>-3.9558400000000004E-3</c:v>
                </c:pt>
                <c:pt idx="34062">
                  <c:v>8.9645399999999998E-4</c:v>
                </c:pt>
                <c:pt idx="34063">
                  <c:v>4.8351299999999998E-4</c:v>
                </c:pt>
                <c:pt idx="34064">
                  <c:v>8.6088199999999997E-3</c:v>
                </c:pt>
                <c:pt idx="34065">
                  <c:v>6.7186399999999997E-3</c:v>
                </c:pt>
                <c:pt idx="34066">
                  <c:v>-4.70734E-3</c:v>
                </c:pt>
                <c:pt idx="34067">
                  <c:v>1.84193E-2</c:v>
                </c:pt>
                <c:pt idx="34068">
                  <c:v>1.3657600000000001E-2</c:v>
                </c:pt>
                <c:pt idx="34069">
                  <c:v>3.50666E-3</c:v>
                </c:pt>
                <c:pt idx="34070">
                  <c:v>1.4547300000000001E-2</c:v>
                </c:pt>
                <c:pt idx="34071">
                  <c:v>1.32284E-2</c:v>
                </c:pt>
                <c:pt idx="34072">
                  <c:v>1.2928E-2</c:v>
                </c:pt>
                <c:pt idx="34073">
                  <c:v>1.53294E-2</c:v>
                </c:pt>
                <c:pt idx="34074">
                  <c:v>3.2511699999999998E-2</c:v>
                </c:pt>
                <c:pt idx="34075">
                  <c:v>4.2973499999999998E-2</c:v>
                </c:pt>
                <c:pt idx="34076">
                  <c:v>2.4907100000000001E-2</c:v>
                </c:pt>
                <c:pt idx="34077">
                  <c:v>1.2638999999999999E-2</c:v>
                </c:pt>
                <c:pt idx="34078">
                  <c:v>1.5942600000000001E-2</c:v>
                </c:pt>
                <c:pt idx="34079">
                  <c:v>1.2041100000000001E-2</c:v>
                </c:pt>
                <c:pt idx="34080">
                  <c:v>1.6475699999999999E-2</c:v>
                </c:pt>
                <c:pt idx="34081">
                  <c:v>5.81074E-3</c:v>
                </c:pt>
                <c:pt idx="34082">
                  <c:v>1.8513700000000001E-2</c:v>
                </c:pt>
                <c:pt idx="34083">
                  <c:v>1.9020100000000002E-2</c:v>
                </c:pt>
                <c:pt idx="34084">
                  <c:v>2.6027700000000001E-2</c:v>
                </c:pt>
                <c:pt idx="34085">
                  <c:v>4.1877699999999997E-2</c:v>
                </c:pt>
                <c:pt idx="34086">
                  <c:v>3.7100800000000003E-2</c:v>
                </c:pt>
                <c:pt idx="34087">
                  <c:v>4.0944099999999997E-2</c:v>
                </c:pt>
                <c:pt idx="34088">
                  <c:v>2.60916E-2</c:v>
                </c:pt>
                <c:pt idx="34089">
                  <c:v>2.5781599999999998E-2</c:v>
                </c:pt>
                <c:pt idx="34090">
                  <c:v>1.4258399999999999E-2</c:v>
                </c:pt>
                <c:pt idx="34091">
                  <c:v>2.86427E-2</c:v>
                </c:pt>
                <c:pt idx="34092">
                  <c:v>3.0675899999999999E-2</c:v>
                </c:pt>
                <c:pt idx="34093">
                  <c:v>3.1448400000000001E-2</c:v>
                </c:pt>
                <c:pt idx="34094">
                  <c:v>3.2991399999999997E-2</c:v>
                </c:pt>
                <c:pt idx="34095">
                  <c:v>3.0366899999999999E-2</c:v>
                </c:pt>
                <c:pt idx="34096">
                  <c:v>7.4548699999999997E-3</c:v>
                </c:pt>
                <c:pt idx="34097">
                  <c:v>2.3314499999999998E-2</c:v>
                </c:pt>
                <c:pt idx="34098">
                  <c:v>2.30665E-2</c:v>
                </c:pt>
                <c:pt idx="34099">
                  <c:v>2.8821900000000001E-2</c:v>
                </c:pt>
                <c:pt idx="34100">
                  <c:v>1.40553E-2</c:v>
                </c:pt>
                <c:pt idx="34101">
                  <c:v>1.8423999999999999E-2</c:v>
                </c:pt>
                <c:pt idx="34102">
                  <c:v>3.83224E-2</c:v>
                </c:pt>
                <c:pt idx="34103">
                  <c:v>2.4389299999999999E-2</c:v>
                </c:pt>
                <c:pt idx="34104">
                  <c:v>3.9793000000000002E-2</c:v>
                </c:pt>
                <c:pt idx="34105">
                  <c:v>3.5708400000000001E-2</c:v>
                </c:pt>
                <c:pt idx="34106">
                  <c:v>4.85458E-2</c:v>
                </c:pt>
                <c:pt idx="34107">
                  <c:v>3.6111799999999999E-2</c:v>
                </c:pt>
                <c:pt idx="34108">
                  <c:v>2.1625499999999999E-2</c:v>
                </c:pt>
                <c:pt idx="34109">
                  <c:v>2.44446E-2</c:v>
                </c:pt>
                <c:pt idx="34110">
                  <c:v>8.9683499999999999E-3</c:v>
                </c:pt>
                <c:pt idx="34111">
                  <c:v>2.2568700000000001E-2</c:v>
                </c:pt>
                <c:pt idx="34112">
                  <c:v>1.8488899999999999E-2</c:v>
                </c:pt>
                <c:pt idx="34113">
                  <c:v>2.89898E-2</c:v>
                </c:pt>
                <c:pt idx="34114">
                  <c:v>2.17638E-2</c:v>
                </c:pt>
                <c:pt idx="34115">
                  <c:v>2.7904499999999999E-2</c:v>
                </c:pt>
                <c:pt idx="34116">
                  <c:v>2.0951299999999999E-2</c:v>
                </c:pt>
                <c:pt idx="34117">
                  <c:v>3.4940699999999998E-2</c:v>
                </c:pt>
                <c:pt idx="34118">
                  <c:v>3.2688099999999998E-2</c:v>
                </c:pt>
                <c:pt idx="34119">
                  <c:v>1.5821499999999999E-2</c:v>
                </c:pt>
                <c:pt idx="34120">
                  <c:v>3.6762200000000002E-2</c:v>
                </c:pt>
                <c:pt idx="34121">
                  <c:v>2.8188700000000001E-2</c:v>
                </c:pt>
                <c:pt idx="34122">
                  <c:v>1.7794600000000001E-2</c:v>
                </c:pt>
                <c:pt idx="34123">
                  <c:v>3.3017199999999997E-2</c:v>
                </c:pt>
                <c:pt idx="34124">
                  <c:v>3.0787499999999999E-2</c:v>
                </c:pt>
                <c:pt idx="34125">
                  <c:v>2.8370900000000001E-2</c:v>
                </c:pt>
                <c:pt idx="34126">
                  <c:v>2.6297600000000001E-2</c:v>
                </c:pt>
                <c:pt idx="34127">
                  <c:v>2.7982699999999999E-2</c:v>
                </c:pt>
                <c:pt idx="34128">
                  <c:v>3.3465399999999999E-2</c:v>
                </c:pt>
                <c:pt idx="34129">
                  <c:v>2.33212E-2</c:v>
                </c:pt>
                <c:pt idx="34130">
                  <c:v>2.8552999999999999E-2</c:v>
                </c:pt>
                <c:pt idx="34131">
                  <c:v>2.7244600000000001E-2</c:v>
                </c:pt>
                <c:pt idx="34132">
                  <c:v>2.2247300000000001E-2</c:v>
                </c:pt>
                <c:pt idx="34133">
                  <c:v>2.33679E-2</c:v>
                </c:pt>
                <c:pt idx="34134">
                  <c:v>2.4822199999999999E-2</c:v>
                </c:pt>
                <c:pt idx="34135">
                  <c:v>3.2457399999999997E-2</c:v>
                </c:pt>
                <c:pt idx="34136">
                  <c:v>3.0036899999999998E-2</c:v>
                </c:pt>
                <c:pt idx="34137">
                  <c:v>1.9858399999999998E-2</c:v>
                </c:pt>
                <c:pt idx="34138">
                  <c:v>3.4072900000000003E-2</c:v>
                </c:pt>
                <c:pt idx="34139">
                  <c:v>3.7905700000000001E-2</c:v>
                </c:pt>
                <c:pt idx="34140">
                  <c:v>3.2648099999999999E-2</c:v>
                </c:pt>
                <c:pt idx="34141">
                  <c:v>1.7231900000000001E-2</c:v>
                </c:pt>
                <c:pt idx="34142">
                  <c:v>2.16312E-2</c:v>
                </c:pt>
                <c:pt idx="34143">
                  <c:v>2.5254200000000001E-2</c:v>
                </c:pt>
                <c:pt idx="34144">
                  <c:v>3.80116E-2</c:v>
                </c:pt>
                <c:pt idx="34145">
                  <c:v>1.59779E-2</c:v>
                </c:pt>
                <c:pt idx="34146">
                  <c:v>9.6864700000000008E-3</c:v>
                </c:pt>
                <c:pt idx="34147">
                  <c:v>3.0262000000000001E-2</c:v>
                </c:pt>
                <c:pt idx="34148">
                  <c:v>2.4443599999999999E-2</c:v>
                </c:pt>
                <c:pt idx="34149">
                  <c:v>1.36299E-2</c:v>
                </c:pt>
                <c:pt idx="34150">
                  <c:v>1.7032599999999998E-2</c:v>
                </c:pt>
                <c:pt idx="34151">
                  <c:v>4.2781800000000002E-2</c:v>
                </c:pt>
                <c:pt idx="34152">
                  <c:v>2.0950300000000002E-2</c:v>
                </c:pt>
                <c:pt idx="34153">
                  <c:v>2.9587700000000001E-2</c:v>
                </c:pt>
                <c:pt idx="34154">
                  <c:v>4.1106200000000002E-2</c:v>
                </c:pt>
                <c:pt idx="34155">
                  <c:v>2.96125E-2</c:v>
                </c:pt>
                <c:pt idx="34156">
                  <c:v>4.1272200000000002E-2</c:v>
                </c:pt>
                <c:pt idx="34157">
                  <c:v>4.6313300000000002E-2</c:v>
                </c:pt>
                <c:pt idx="34158">
                  <c:v>3.4108199999999998E-2</c:v>
                </c:pt>
                <c:pt idx="34159">
                  <c:v>3.06349E-2</c:v>
                </c:pt>
                <c:pt idx="34160">
                  <c:v>5.1796000000000002E-2</c:v>
                </c:pt>
                <c:pt idx="34161">
                  <c:v>5.28765E-2</c:v>
                </c:pt>
                <c:pt idx="34162">
                  <c:v>3.20673E-2</c:v>
                </c:pt>
                <c:pt idx="34163">
                  <c:v>3.7861800000000001E-2</c:v>
                </c:pt>
                <c:pt idx="34164">
                  <c:v>1.99223E-2</c:v>
                </c:pt>
                <c:pt idx="34165">
                  <c:v>2.0356200000000001E-2</c:v>
                </c:pt>
                <c:pt idx="34166">
                  <c:v>2.13537E-2</c:v>
                </c:pt>
                <c:pt idx="34167">
                  <c:v>2.8192499999999999E-2</c:v>
                </c:pt>
                <c:pt idx="34168">
                  <c:v>3.3957500000000002E-2</c:v>
                </c:pt>
                <c:pt idx="34169">
                  <c:v>3.5615899999999999E-2</c:v>
                </c:pt>
                <c:pt idx="34170">
                  <c:v>3.4587899999999998E-2</c:v>
                </c:pt>
                <c:pt idx="34171">
                  <c:v>4.2413699999999999E-2</c:v>
                </c:pt>
                <c:pt idx="34172">
                  <c:v>4.0986099999999998E-2</c:v>
                </c:pt>
                <c:pt idx="34173">
                  <c:v>3.3608399999999997E-2</c:v>
                </c:pt>
                <c:pt idx="34174">
                  <c:v>2.7964599999999999E-2</c:v>
                </c:pt>
                <c:pt idx="34175">
                  <c:v>1.97945E-2</c:v>
                </c:pt>
                <c:pt idx="34176">
                  <c:v>2.3620599999999999E-2</c:v>
                </c:pt>
                <c:pt idx="34177">
                  <c:v>2.14624E-2</c:v>
                </c:pt>
                <c:pt idx="34178">
                  <c:v>3.3727600000000003E-2</c:v>
                </c:pt>
                <c:pt idx="34179">
                  <c:v>2.0538299999999999E-2</c:v>
                </c:pt>
                <c:pt idx="34180">
                  <c:v>2.3999199999999998E-2</c:v>
                </c:pt>
                <c:pt idx="34181">
                  <c:v>2.8290699999999998E-2</c:v>
                </c:pt>
                <c:pt idx="34182">
                  <c:v>3.8347199999999998E-2</c:v>
                </c:pt>
                <c:pt idx="34183">
                  <c:v>2.9863399999999998E-2</c:v>
                </c:pt>
                <c:pt idx="34184">
                  <c:v>4.3344500000000001E-2</c:v>
                </c:pt>
                <c:pt idx="34185">
                  <c:v>2.21739E-2</c:v>
                </c:pt>
                <c:pt idx="34186">
                  <c:v>2.77033E-2</c:v>
                </c:pt>
                <c:pt idx="34187">
                  <c:v>1.14565E-2</c:v>
                </c:pt>
                <c:pt idx="34188">
                  <c:v>4.8408499999999998E-3</c:v>
                </c:pt>
                <c:pt idx="34189">
                  <c:v>8.2635899999999995E-3</c:v>
                </c:pt>
                <c:pt idx="34190">
                  <c:v>3.1957600000000003E-2</c:v>
                </c:pt>
                <c:pt idx="34191">
                  <c:v>1.67618E-2</c:v>
                </c:pt>
                <c:pt idx="34192">
                  <c:v>1.6046499999999998E-2</c:v>
                </c:pt>
                <c:pt idx="34193">
                  <c:v>1.7351200000000001E-2</c:v>
                </c:pt>
                <c:pt idx="34194">
                  <c:v>3.6051800000000002E-2</c:v>
                </c:pt>
                <c:pt idx="34195">
                  <c:v>2.7551699999999998E-2</c:v>
                </c:pt>
                <c:pt idx="34196">
                  <c:v>3.0778900000000001E-2</c:v>
                </c:pt>
                <c:pt idx="34197">
                  <c:v>2.00491E-2</c:v>
                </c:pt>
                <c:pt idx="34198">
                  <c:v>7.1926100000000003E-3</c:v>
                </c:pt>
                <c:pt idx="34199">
                  <c:v>2.8073299999999999E-2</c:v>
                </c:pt>
                <c:pt idx="34200">
                  <c:v>3.1238599999999998E-2</c:v>
                </c:pt>
                <c:pt idx="34201">
                  <c:v>2.5075900000000002E-2</c:v>
                </c:pt>
                <c:pt idx="34202">
                  <c:v>4.1377999999999998E-2</c:v>
                </c:pt>
                <c:pt idx="34203">
                  <c:v>3.3198400000000003E-2</c:v>
                </c:pt>
                <c:pt idx="34204">
                  <c:v>1.31006E-2</c:v>
                </c:pt>
                <c:pt idx="34205">
                  <c:v>1.8952400000000001E-2</c:v>
                </c:pt>
                <c:pt idx="34206">
                  <c:v>9.1924699999999995E-3</c:v>
                </c:pt>
                <c:pt idx="34207">
                  <c:v>8.0823900000000001E-3</c:v>
                </c:pt>
                <c:pt idx="34208">
                  <c:v>4.3277699999999999E-3</c:v>
                </c:pt>
                <c:pt idx="34209">
                  <c:v>2.6935600000000001E-2</c:v>
                </c:pt>
                <c:pt idx="34210">
                  <c:v>1.37739E-2</c:v>
                </c:pt>
                <c:pt idx="34211">
                  <c:v>1.0961500000000001E-2</c:v>
                </c:pt>
                <c:pt idx="34212">
                  <c:v>1.7009699999999999E-2</c:v>
                </c:pt>
                <c:pt idx="34213">
                  <c:v>2.5486000000000002E-2</c:v>
                </c:pt>
                <c:pt idx="34214" formatCode="0.00E+00">
                  <c:v>1.5363699999999999E-2</c:v>
                </c:pt>
                <c:pt idx="34215">
                  <c:v>8.8815700000000001E-3</c:v>
                </c:pt>
                <c:pt idx="34216">
                  <c:v>-2.6512100000000002E-3</c:v>
                </c:pt>
                <c:pt idx="34217">
                  <c:v>1.8137E-2</c:v>
                </c:pt>
                <c:pt idx="34218">
                  <c:v>2.9301600000000001E-2</c:v>
                </c:pt>
                <c:pt idx="34219">
                  <c:v>3.01161E-2</c:v>
                </c:pt>
                <c:pt idx="34220">
                  <c:v>7.3738099999999997E-3</c:v>
                </c:pt>
                <c:pt idx="34221">
                  <c:v>2.7084400000000001E-4</c:v>
                </c:pt>
                <c:pt idx="34222">
                  <c:v>4.7626500000000002E-3</c:v>
                </c:pt>
                <c:pt idx="34223">
                  <c:v>1.2685800000000001E-2</c:v>
                </c:pt>
                <c:pt idx="34224">
                  <c:v>5.7840299999999999E-3</c:v>
                </c:pt>
                <c:pt idx="34225">
                  <c:v>3.7326799999999999E-3</c:v>
                </c:pt>
                <c:pt idx="34226">
                  <c:v>8.6231199999999997E-3</c:v>
                </c:pt>
                <c:pt idx="34227">
                  <c:v>5.5112800000000003E-3</c:v>
                </c:pt>
                <c:pt idx="34228">
                  <c:v>1.6904800000000001E-2</c:v>
                </c:pt>
                <c:pt idx="34229">
                  <c:v>1.56565E-2</c:v>
                </c:pt>
                <c:pt idx="34230">
                  <c:v>2.3108500000000001E-2</c:v>
                </c:pt>
                <c:pt idx="34231">
                  <c:v>1.7451299999999999E-2</c:v>
                </c:pt>
                <c:pt idx="34232">
                  <c:v>1.48354E-2</c:v>
                </c:pt>
                <c:pt idx="34233">
                  <c:v>1.35126E-2</c:v>
                </c:pt>
                <c:pt idx="34234">
                  <c:v>1.73759E-2</c:v>
                </c:pt>
                <c:pt idx="34235">
                  <c:v>2.5685300000000001E-2</c:v>
                </c:pt>
                <c:pt idx="34236">
                  <c:v>1.9327199999999999E-2</c:v>
                </c:pt>
                <c:pt idx="34237">
                  <c:v>1.5090900000000001E-2</c:v>
                </c:pt>
                <c:pt idx="34238">
                  <c:v>1.2578000000000001E-2</c:v>
                </c:pt>
                <c:pt idx="34239">
                  <c:v>6.1130500000000003E-4</c:v>
                </c:pt>
                <c:pt idx="34240">
                  <c:v>1.0662099999999999E-3</c:v>
                </c:pt>
                <c:pt idx="34241">
                  <c:v>1.0293999999999999E-2</c:v>
                </c:pt>
                <c:pt idx="34242">
                  <c:v>1.82953E-2</c:v>
                </c:pt>
                <c:pt idx="34243">
                  <c:v>1.47648E-2</c:v>
                </c:pt>
                <c:pt idx="34244">
                  <c:v>8.6660399999999999E-3</c:v>
                </c:pt>
                <c:pt idx="34245">
                  <c:v>-3.18718E-3</c:v>
                </c:pt>
                <c:pt idx="34246">
                  <c:v>7.8516000000000002E-3</c:v>
                </c:pt>
                <c:pt idx="34247">
                  <c:v>2.3288699999999999E-2</c:v>
                </c:pt>
                <c:pt idx="34248">
                  <c:v>3.43351E-2</c:v>
                </c:pt>
                <c:pt idx="34249">
                  <c:v>8.7690400000000005E-3</c:v>
                </c:pt>
                <c:pt idx="34250">
                  <c:v>5.7105999999999997E-3</c:v>
                </c:pt>
                <c:pt idx="34251">
                  <c:v>1.2373E-2</c:v>
                </c:pt>
                <c:pt idx="34252">
                  <c:v>8.7480500000000003E-3</c:v>
                </c:pt>
                <c:pt idx="34253">
                  <c:v>2.2037500000000002E-2</c:v>
                </c:pt>
                <c:pt idx="34254">
                  <c:v>-8.6870200000000002E-3</c:v>
                </c:pt>
                <c:pt idx="34255">
                  <c:v>1.44539E-2</c:v>
                </c:pt>
                <c:pt idx="34256">
                  <c:v>1.3798700000000001E-2</c:v>
                </c:pt>
                <c:pt idx="34257">
                  <c:v>1.04923E-2</c:v>
                </c:pt>
                <c:pt idx="34258">
                  <c:v>-3.6086999999999998E-3</c:v>
                </c:pt>
                <c:pt idx="34259">
                  <c:v>3.8146999999999999E-3</c:v>
                </c:pt>
                <c:pt idx="34260">
                  <c:v>2.5695800000000001E-2</c:v>
                </c:pt>
                <c:pt idx="34261">
                  <c:v>1.7385499999999999E-3</c:v>
                </c:pt>
                <c:pt idx="34262">
                  <c:v>9.7408300000000007E-3</c:v>
                </c:pt>
                <c:pt idx="34263">
                  <c:v>-8.3541900000000001E-4</c:v>
                </c:pt>
                <c:pt idx="34264">
                  <c:v>-5.1269499999999999E-3</c:v>
                </c:pt>
                <c:pt idx="34265">
                  <c:v>-3.7183799999999999E-3</c:v>
                </c:pt>
                <c:pt idx="34266">
                  <c:v>9.6321099999999995E-4</c:v>
                </c:pt>
                <c:pt idx="34267">
                  <c:v>-3.95489E-3</c:v>
                </c:pt>
                <c:pt idx="34268">
                  <c:v>-6.6032399999999998E-3</c:v>
                </c:pt>
                <c:pt idx="34269">
                  <c:v>-1.5586900000000001E-2</c:v>
                </c:pt>
                <c:pt idx="34270">
                  <c:v>-2.2365599999999999E-2</c:v>
                </c:pt>
                <c:pt idx="34271">
                  <c:v>-1.6307800000000001E-3</c:v>
                </c:pt>
                <c:pt idx="34272">
                  <c:v>1.1122699999999999E-2</c:v>
                </c:pt>
                <c:pt idx="34273">
                  <c:v>8.5067700000000003E-3</c:v>
                </c:pt>
                <c:pt idx="34274">
                  <c:v>2.5732999999999999E-2</c:v>
                </c:pt>
                <c:pt idx="34275">
                  <c:v>2.0464900000000001E-2</c:v>
                </c:pt>
                <c:pt idx="34276">
                  <c:v>1.5306500000000001E-2</c:v>
                </c:pt>
                <c:pt idx="34277">
                  <c:v>8.0871599999999995E-3</c:v>
                </c:pt>
                <c:pt idx="34278">
                  <c:v>1.31092E-2</c:v>
                </c:pt>
                <c:pt idx="34279">
                  <c:v>1.12286E-2</c:v>
                </c:pt>
                <c:pt idx="34280">
                  <c:v>6.8559600000000004E-3</c:v>
                </c:pt>
                <c:pt idx="34281">
                  <c:v>-1.3283700000000001E-2</c:v>
                </c:pt>
                <c:pt idx="34282">
                  <c:v>-5.6009299999999996E-3</c:v>
                </c:pt>
                <c:pt idx="34283">
                  <c:v>9.2821099999999997E-3</c:v>
                </c:pt>
                <c:pt idx="34284">
                  <c:v>1.64127E-3</c:v>
                </c:pt>
                <c:pt idx="34285">
                  <c:v>1.5320800000000001E-2</c:v>
                </c:pt>
                <c:pt idx="34286">
                  <c:v>-3.2558399999999999E-3</c:v>
                </c:pt>
                <c:pt idx="34287">
                  <c:v>-7.4148199999999999E-3</c:v>
                </c:pt>
                <c:pt idx="34288">
                  <c:v>4.6978000000000002E-3</c:v>
                </c:pt>
                <c:pt idx="34289">
                  <c:v>1.3195E-2</c:v>
                </c:pt>
                <c:pt idx="34290">
                  <c:v>2.5941800000000001E-2</c:v>
                </c:pt>
                <c:pt idx="34291">
                  <c:v>1.57518E-2</c:v>
                </c:pt>
                <c:pt idx="34292">
                  <c:v>9.4070400000000002E-3</c:v>
                </c:pt>
                <c:pt idx="34293">
                  <c:v>-8.9769399999999992E-3</c:v>
                </c:pt>
                <c:pt idx="34294">
                  <c:v>-2.9201499999999998E-3</c:v>
                </c:pt>
                <c:pt idx="34295">
                  <c:v>2.0294200000000001E-3</c:v>
                </c:pt>
                <c:pt idx="34296">
                  <c:v>5.0401700000000001E-3</c:v>
                </c:pt>
                <c:pt idx="34297">
                  <c:v>8.1376999999999994E-3</c:v>
                </c:pt>
                <c:pt idx="34298">
                  <c:v>1.40886E-2</c:v>
                </c:pt>
                <c:pt idx="34299">
                  <c:v>1.32198E-2</c:v>
                </c:pt>
                <c:pt idx="34300">
                  <c:v>6.13308E-3</c:v>
                </c:pt>
                <c:pt idx="34301">
                  <c:v>-1.43394E-2</c:v>
                </c:pt>
                <c:pt idx="34302">
                  <c:v>-5.9604599999999999E-3</c:v>
                </c:pt>
                <c:pt idx="34303">
                  <c:v>-7.6532400000000004E-3</c:v>
                </c:pt>
                <c:pt idx="34304">
                  <c:v>-5.5112800000000003E-3</c:v>
                </c:pt>
                <c:pt idx="34305">
                  <c:v>4.1074800000000002E-3</c:v>
                </c:pt>
                <c:pt idx="34306">
                  <c:v>-4.7674199999999996E-3</c:v>
                </c:pt>
                <c:pt idx="34307">
                  <c:v>-7.4281700000000004E-3</c:v>
                </c:pt>
                <c:pt idx="34308">
                  <c:v>-8.9435599999999997E-3</c:v>
                </c:pt>
                <c:pt idx="34309">
                  <c:v>-8.3789799999999994E-3</c:v>
                </c:pt>
                <c:pt idx="34310">
                  <c:v>-7.6770799999999998E-4</c:v>
                </c:pt>
                <c:pt idx="34311">
                  <c:v>-6.7501100000000001E-3</c:v>
                </c:pt>
                <c:pt idx="34312">
                  <c:v>-9.0093599999999992E-3</c:v>
                </c:pt>
                <c:pt idx="34313">
                  <c:v>-1.9730600000000001E-2</c:v>
                </c:pt>
                <c:pt idx="34314">
                  <c:v>-8.8720299999999995E-3</c:v>
                </c:pt>
                <c:pt idx="34315">
                  <c:v>-6.3056900000000001E-3</c:v>
                </c:pt>
                <c:pt idx="34316">
                  <c:v>7.0381199999999995E-4</c:v>
                </c:pt>
                <c:pt idx="34317">
                  <c:v>-4.89807E-3</c:v>
                </c:pt>
                <c:pt idx="34318">
                  <c:v>4.3392200000000004E-3</c:v>
                </c:pt>
                <c:pt idx="34319">
                  <c:v>-2.72751E-4</c:v>
                </c:pt>
                <c:pt idx="34320">
                  <c:v>-2.04659E-3</c:v>
                </c:pt>
                <c:pt idx="34321">
                  <c:v>-1.3343799999999999E-2</c:v>
                </c:pt>
                <c:pt idx="34322">
                  <c:v>-2.0820600000000002E-2</c:v>
                </c:pt>
                <c:pt idx="34323">
                  <c:v>-3.8110699999999997E-2</c:v>
                </c:pt>
                <c:pt idx="34324">
                  <c:v>-2.02303E-2</c:v>
                </c:pt>
                <c:pt idx="34325">
                  <c:v>-2.3841899999999999E-2</c:v>
                </c:pt>
                <c:pt idx="34326">
                  <c:v>-2.99139E-2</c:v>
                </c:pt>
                <c:pt idx="34327">
                  <c:v>-3.4611700000000002E-2</c:v>
                </c:pt>
                <c:pt idx="34328">
                  <c:v>-3.41196E-2</c:v>
                </c:pt>
                <c:pt idx="34329">
                  <c:v>-6.7157700000000002E-3</c:v>
                </c:pt>
                <c:pt idx="34330">
                  <c:v>-4.4574699999999998E-3</c:v>
                </c:pt>
                <c:pt idx="34331">
                  <c:v>-7.5597800000000003E-3</c:v>
                </c:pt>
                <c:pt idx="34332">
                  <c:v>-3.0034999999999999E-2</c:v>
                </c:pt>
                <c:pt idx="34333">
                  <c:v>-1.87054E-2</c:v>
                </c:pt>
                <c:pt idx="34334">
                  <c:v>-6.9723099999999998E-3</c:v>
                </c:pt>
                <c:pt idx="34335">
                  <c:v>1.4658E-3</c:v>
                </c:pt>
                <c:pt idx="34336">
                  <c:v>-1.07212E-2</c:v>
                </c:pt>
                <c:pt idx="34337">
                  <c:v>-2.8724699999999999E-2</c:v>
                </c:pt>
                <c:pt idx="34338">
                  <c:v>-2.91843E-2</c:v>
                </c:pt>
                <c:pt idx="34339">
                  <c:v>-3.9018600000000001E-2</c:v>
                </c:pt>
                <c:pt idx="34340">
                  <c:v>-2.50978E-2</c:v>
                </c:pt>
                <c:pt idx="34341">
                  <c:v>-3.9685199999999997E-2</c:v>
                </c:pt>
                <c:pt idx="34342">
                  <c:v>-3.5022699999999997E-2</c:v>
                </c:pt>
                <c:pt idx="34343">
                  <c:v>-2.5999100000000001E-2</c:v>
                </c:pt>
                <c:pt idx="34344">
                  <c:v>-3.6405600000000003E-2</c:v>
                </c:pt>
                <c:pt idx="34345">
                  <c:v>-3.7584300000000001E-2</c:v>
                </c:pt>
                <c:pt idx="34346">
                  <c:v>-1.4596E-2</c:v>
                </c:pt>
                <c:pt idx="34347">
                  <c:v>-8.2817099999999994E-3</c:v>
                </c:pt>
                <c:pt idx="34348">
                  <c:v>-1.17254E-2</c:v>
                </c:pt>
                <c:pt idx="34349">
                  <c:v>-1.4305099999999999E-2</c:v>
                </c:pt>
                <c:pt idx="34350">
                  <c:v>-1.29747E-2</c:v>
                </c:pt>
                <c:pt idx="34351">
                  <c:v>-2.7105299999999999E-2</c:v>
                </c:pt>
                <c:pt idx="34352">
                  <c:v>-9.1543200000000005E-3</c:v>
                </c:pt>
                <c:pt idx="34353">
                  <c:v>-1.8614800000000001E-2</c:v>
                </c:pt>
                <c:pt idx="34354">
                  <c:v>-9.2954600000000002E-3</c:v>
                </c:pt>
                <c:pt idx="34355">
                  <c:v>-1.18494E-2</c:v>
                </c:pt>
                <c:pt idx="34356">
                  <c:v>-1.9321399999999999E-2</c:v>
                </c:pt>
                <c:pt idx="34357">
                  <c:v>-1.6840899999999999E-2</c:v>
                </c:pt>
                <c:pt idx="34358">
                  <c:v>-1.0352099999999999E-2</c:v>
                </c:pt>
                <c:pt idx="34359">
                  <c:v>7.1124999999999999E-3</c:v>
                </c:pt>
                <c:pt idx="34360">
                  <c:v>-1.6814200000000001E-2</c:v>
                </c:pt>
                <c:pt idx="34361">
                  <c:v>-1.9359600000000001E-2</c:v>
                </c:pt>
                <c:pt idx="34362">
                  <c:v>-1.57108E-2</c:v>
                </c:pt>
                <c:pt idx="34363">
                  <c:v>-5.53894E-3</c:v>
                </c:pt>
                <c:pt idx="34364">
                  <c:v>-1.0479E-2</c:v>
                </c:pt>
                <c:pt idx="34365">
                  <c:v>-2.5623300000000002E-2</c:v>
                </c:pt>
                <c:pt idx="34366">
                  <c:v>-2.0381E-2</c:v>
                </c:pt>
                <c:pt idx="34367">
                  <c:v>-1.53513E-2</c:v>
                </c:pt>
                <c:pt idx="34368">
                  <c:v>-2.1480599999999999E-2</c:v>
                </c:pt>
                <c:pt idx="34369">
                  <c:v>-2.3990600000000001E-2</c:v>
                </c:pt>
                <c:pt idx="34370">
                  <c:v>-2.00491E-2</c:v>
                </c:pt>
                <c:pt idx="34371">
                  <c:v>-2.1337499999999999E-2</c:v>
                </c:pt>
                <c:pt idx="34372">
                  <c:v>-2.3536700000000001E-2</c:v>
                </c:pt>
                <c:pt idx="34373">
                  <c:v>-2.5720600000000001E-3</c:v>
                </c:pt>
                <c:pt idx="34374">
                  <c:v>-2.2935899999999999E-2</c:v>
                </c:pt>
                <c:pt idx="34375">
                  <c:v>-1.7517999999999999E-2</c:v>
                </c:pt>
                <c:pt idx="34376">
                  <c:v>-1.4468200000000001E-2</c:v>
                </c:pt>
                <c:pt idx="34377">
                  <c:v>-3.0158999999999998E-2</c:v>
                </c:pt>
                <c:pt idx="34378">
                  <c:v>-3.6050800000000001E-2</c:v>
                </c:pt>
                <c:pt idx="34379">
                  <c:v>-1.63383E-2</c:v>
                </c:pt>
                <c:pt idx="34380">
                  <c:v>-1.9986199999999999E-2</c:v>
                </c:pt>
                <c:pt idx="34381">
                  <c:v>-4.1320799999999998E-2</c:v>
                </c:pt>
                <c:pt idx="34382">
                  <c:v>-3.07417E-2</c:v>
                </c:pt>
                <c:pt idx="34383">
                  <c:v>-3.2751099999999998E-2</c:v>
                </c:pt>
                <c:pt idx="34384">
                  <c:v>-2.3750299999999998E-2</c:v>
                </c:pt>
                <c:pt idx="34385">
                  <c:v>-2.7927400000000002E-2</c:v>
                </c:pt>
                <c:pt idx="34386">
                  <c:v>-9.2601799999999998E-3</c:v>
                </c:pt>
                <c:pt idx="34387">
                  <c:v>-1.54743E-2</c:v>
                </c:pt>
                <c:pt idx="34388">
                  <c:v>-2.24771E-2</c:v>
                </c:pt>
                <c:pt idx="34389">
                  <c:v>-2.7018500000000001E-2</c:v>
                </c:pt>
                <c:pt idx="34390">
                  <c:v>-2.3759800000000001E-2</c:v>
                </c:pt>
                <c:pt idx="34391">
                  <c:v>-2.2976900000000001E-2</c:v>
                </c:pt>
                <c:pt idx="34392">
                  <c:v>-1.34745E-2</c:v>
                </c:pt>
                <c:pt idx="34393">
                  <c:v>-3.0557600000000001E-2</c:v>
                </c:pt>
                <c:pt idx="34394">
                  <c:v>-2.7740500000000001E-2</c:v>
                </c:pt>
                <c:pt idx="34395">
                  <c:v>-2.6298499999999999E-2</c:v>
                </c:pt>
                <c:pt idx="34396">
                  <c:v>-2.1565399999999998E-2</c:v>
                </c:pt>
                <c:pt idx="34397">
                  <c:v>-1.0316799999999999E-2</c:v>
                </c:pt>
                <c:pt idx="34398">
                  <c:v>-2.5573700000000001E-2</c:v>
                </c:pt>
                <c:pt idx="34399">
                  <c:v>-1.4121099999999999E-2</c:v>
                </c:pt>
                <c:pt idx="34400">
                  <c:v>-7.0352599999999998E-3</c:v>
                </c:pt>
                <c:pt idx="34401">
                  <c:v>-3.7403100000000002E-3</c:v>
                </c:pt>
                <c:pt idx="34402">
                  <c:v>-1.7038299999999999E-2</c:v>
                </c:pt>
                <c:pt idx="34403">
                  <c:v>-1.3431500000000001E-2</c:v>
                </c:pt>
                <c:pt idx="34404">
                  <c:v>-1.7087000000000001E-2</c:v>
                </c:pt>
                <c:pt idx="34405">
                  <c:v>-2.5405899999999999E-2</c:v>
                </c:pt>
                <c:pt idx="34406">
                  <c:v>-3.4623099999999997E-2</c:v>
                </c:pt>
                <c:pt idx="34407">
                  <c:v>-1.44806E-2</c:v>
                </c:pt>
                <c:pt idx="34408">
                  <c:v>-1.7960500000000001E-2</c:v>
                </c:pt>
                <c:pt idx="34409">
                  <c:v>-4.0345199999999998E-2</c:v>
                </c:pt>
                <c:pt idx="34410">
                  <c:v>-3.4105299999999998E-2</c:v>
                </c:pt>
                <c:pt idx="34411">
                  <c:v>-2.4644900000000001E-2</c:v>
                </c:pt>
                <c:pt idx="34412">
                  <c:v>-1.8044500000000002E-2</c:v>
                </c:pt>
                <c:pt idx="34413">
                  <c:v>-1.05886E-2</c:v>
                </c:pt>
                <c:pt idx="34414">
                  <c:v>-2.12584E-2</c:v>
                </c:pt>
                <c:pt idx="34415">
                  <c:v>-4.3087000000000004E-3</c:v>
                </c:pt>
                <c:pt idx="34416">
                  <c:v>-6.0205500000000004E-3</c:v>
                </c:pt>
                <c:pt idx="34417">
                  <c:v>-1.02606E-2</c:v>
                </c:pt>
                <c:pt idx="34418">
                  <c:v>-1.59264E-3</c:v>
                </c:pt>
                <c:pt idx="34419">
                  <c:v>-9.2907000000000007E-3</c:v>
                </c:pt>
                <c:pt idx="34420">
                  <c:v>-1.1591000000000001E-2</c:v>
                </c:pt>
                <c:pt idx="34421">
                  <c:v>-2.26727E-2</c:v>
                </c:pt>
                <c:pt idx="34422">
                  <c:v>-1.2091599999999999E-2</c:v>
                </c:pt>
                <c:pt idx="34423">
                  <c:v>-2.1526300000000002E-2</c:v>
                </c:pt>
                <c:pt idx="34424">
                  <c:v>-7.9088200000000004E-3</c:v>
                </c:pt>
                <c:pt idx="34425">
                  <c:v>-8.2988699999999999E-3</c:v>
                </c:pt>
                <c:pt idx="34426">
                  <c:v>-7.34806E-3</c:v>
                </c:pt>
                <c:pt idx="34427">
                  <c:v>-2.48928E-2</c:v>
                </c:pt>
                <c:pt idx="34428">
                  <c:v>-2.1755199999999999E-2</c:v>
                </c:pt>
                <c:pt idx="34429">
                  <c:v>-1.00584E-2</c:v>
                </c:pt>
                <c:pt idx="34430">
                  <c:v>-1.8348699999999999E-2</c:v>
                </c:pt>
                <c:pt idx="34431">
                  <c:v>-2.4076500000000001E-2</c:v>
                </c:pt>
                <c:pt idx="34432">
                  <c:v>-3.4026099999999997E-2</c:v>
                </c:pt>
                <c:pt idx="34433">
                  <c:v>-4.6622299999999998E-2</c:v>
                </c:pt>
                <c:pt idx="34434">
                  <c:v>-2.1793400000000001E-2</c:v>
                </c:pt>
                <c:pt idx="34435">
                  <c:v>-2.0749099999999999E-2</c:v>
                </c:pt>
                <c:pt idx="34436">
                  <c:v>-1.80149E-2</c:v>
                </c:pt>
                <c:pt idx="34437">
                  <c:v>-3.4074800000000002E-2</c:v>
                </c:pt>
                <c:pt idx="34438">
                  <c:v>-3.6865200000000001E-2</c:v>
                </c:pt>
                <c:pt idx="34439">
                  <c:v>-2.3262000000000001E-2</c:v>
                </c:pt>
                <c:pt idx="34440">
                  <c:v>-1.17073E-2</c:v>
                </c:pt>
                <c:pt idx="34441">
                  <c:v>-1.4286E-2</c:v>
                </c:pt>
                <c:pt idx="34442">
                  <c:v>-2.8374699999999999E-2</c:v>
                </c:pt>
                <c:pt idx="34443">
                  <c:v>-3.00074E-2</c:v>
                </c:pt>
                <c:pt idx="34444">
                  <c:v>-1.7149000000000001E-2</c:v>
                </c:pt>
                <c:pt idx="34445">
                  <c:v>-1.39513E-2</c:v>
                </c:pt>
                <c:pt idx="34446">
                  <c:v>-3.23629E-2</c:v>
                </c:pt>
                <c:pt idx="34447">
                  <c:v>-2.7345700000000001E-2</c:v>
                </c:pt>
                <c:pt idx="34448">
                  <c:v>-3.5280199999999998E-2</c:v>
                </c:pt>
                <c:pt idx="34449">
                  <c:v>-2.74334E-2</c:v>
                </c:pt>
                <c:pt idx="34450">
                  <c:v>-2.3590099999999999E-2</c:v>
                </c:pt>
                <c:pt idx="34451">
                  <c:v>-2.61354E-2</c:v>
                </c:pt>
                <c:pt idx="34452">
                  <c:v>-3.0332600000000001E-2</c:v>
                </c:pt>
                <c:pt idx="34453">
                  <c:v>-4.6882600000000003E-2</c:v>
                </c:pt>
                <c:pt idx="34454">
                  <c:v>-2.2615400000000001E-2</c:v>
                </c:pt>
                <c:pt idx="34455">
                  <c:v>-2.4739299999999999E-2</c:v>
                </c:pt>
                <c:pt idx="34456">
                  <c:v>-1.32227E-2</c:v>
                </c:pt>
                <c:pt idx="34457">
                  <c:v>-3.1356799999999997E-2</c:v>
                </c:pt>
                <c:pt idx="34458">
                  <c:v>-2.9673600000000001E-2</c:v>
                </c:pt>
                <c:pt idx="34459">
                  <c:v>-2.14109E-2</c:v>
                </c:pt>
                <c:pt idx="34460">
                  <c:v>-2.54431E-2</c:v>
                </c:pt>
                <c:pt idx="34461">
                  <c:v>-3.5648300000000001E-2</c:v>
                </c:pt>
                <c:pt idx="34462">
                  <c:v>-4.9265900000000001E-2</c:v>
                </c:pt>
                <c:pt idx="34463">
                  <c:v>-2.5095900000000001E-2</c:v>
                </c:pt>
                <c:pt idx="34464">
                  <c:v>-1.0193799999999999E-2</c:v>
                </c:pt>
                <c:pt idx="34465">
                  <c:v>-8.0957400000000006E-3</c:v>
                </c:pt>
                <c:pt idx="34466">
                  <c:v>-1.99966E-2</c:v>
                </c:pt>
                <c:pt idx="34467">
                  <c:v>-8.5859300000000003E-3</c:v>
                </c:pt>
                <c:pt idx="34468">
                  <c:v>-1.1073100000000001E-2</c:v>
                </c:pt>
                <c:pt idx="34469">
                  <c:v>-1.9250900000000001E-2</c:v>
                </c:pt>
                <c:pt idx="34470">
                  <c:v>-1.29538E-2</c:v>
                </c:pt>
                <c:pt idx="34471">
                  <c:v>-9.9496800000000007E-3</c:v>
                </c:pt>
                <c:pt idx="34472">
                  <c:v>-1.1894200000000001E-2</c:v>
                </c:pt>
                <c:pt idx="34473">
                  <c:v>-4.00543E-4</c:v>
                </c:pt>
                <c:pt idx="34474">
                  <c:v>3.0899E-3</c:v>
                </c:pt>
                <c:pt idx="34475">
                  <c:v>8.0051400000000009E-3</c:v>
                </c:pt>
                <c:pt idx="34476">
                  <c:v>8.8100399999999999E-3</c:v>
                </c:pt>
                <c:pt idx="34477">
                  <c:v>1.6726499999999998E-2</c:v>
                </c:pt>
                <c:pt idx="34478">
                  <c:v>-8.6555499999999997E-3</c:v>
                </c:pt>
                <c:pt idx="34479">
                  <c:v>-8.1119499999999997E-3</c:v>
                </c:pt>
                <c:pt idx="34480">
                  <c:v>-1.08805E-2</c:v>
                </c:pt>
                <c:pt idx="34481">
                  <c:v>-4.7893500000000004E-3</c:v>
                </c:pt>
                <c:pt idx="34482">
                  <c:v>-1.0917700000000001E-2</c:v>
                </c:pt>
                <c:pt idx="34483">
                  <c:v>-9.1028199999999993E-3</c:v>
                </c:pt>
                <c:pt idx="34484">
                  <c:v>-7.5006500000000002E-3</c:v>
                </c:pt>
                <c:pt idx="34485">
                  <c:v>-6.7348499999999997E-3</c:v>
                </c:pt>
                <c:pt idx="34486">
                  <c:v>9.1171299999999998E-4</c:v>
                </c:pt>
                <c:pt idx="34487">
                  <c:v>-1.38006E-2</c:v>
                </c:pt>
                <c:pt idx="34488">
                  <c:v>-1.3441099999999999E-2</c:v>
                </c:pt>
                <c:pt idx="34489">
                  <c:v>-1.7815600000000001E-2</c:v>
                </c:pt>
                <c:pt idx="34490">
                  <c:v>6.7510599999999997E-3</c:v>
                </c:pt>
                <c:pt idx="34491">
                  <c:v>1.51529E-2</c:v>
                </c:pt>
                <c:pt idx="34492">
                  <c:v>9.1981900000000002E-3</c:v>
                </c:pt>
                <c:pt idx="34493">
                  <c:v>-3.24917E-3</c:v>
                </c:pt>
                <c:pt idx="34494">
                  <c:v>5.2156399999999997E-3</c:v>
                </c:pt>
                <c:pt idx="34495">
                  <c:v>-1.38893E-2</c:v>
                </c:pt>
                <c:pt idx="34496">
                  <c:v>-3.7069300000000002E-3</c:v>
                </c:pt>
                <c:pt idx="34497">
                  <c:v>1.1013999999999999E-2</c:v>
                </c:pt>
                <c:pt idx="34498">
                  <c:v>-1.85804E-2</c:v>
                </c:pt>
                <c:pt idx="34499">
                  <c:v>-9.5987299999999998E-3</c:v>
                </c:pt>
                <c:pt idx="34500">
                  <c:v>-6.2484699999999999E-3</c:v>
                </c:pt>
                <c:pt idx="34501">
                  <c:v>6.27708E-3</c:v>
                </c:pt>
                <c:pt idx="34502">
                  <c:v>-1.5266399999999999E-2</c:v>
                </c:pt>
                <c:pt idx="34503">
                  <c:v>-1.8672000000000001E-2</c:v>
                </c:pt>
                <c:pt idx="34504">
                  <c:v>-2.98748E-2</c:v>
                </c:pt>
                <c:pt idx="34505">
                  <c:v>-2.1373699999999999E-2</c:v>
                </c:pt>
                <c:pt idx="34506">
                  <c:v>-1.2331E-2</c:v>
                </c:pt>
                <c:pt idx="34507">
                  <c:v>-1.8301000000000001E-2</c:v>
                </c:pt>
                <c:pt idx="34508">
                  <c:v>-1.10626E-3</c:v>
                </c:pt>
                <c:pt idx="34509">
                  <c:v>-6.97136E-4</c:v>
                </c:pt>
                <c:pt idx="34510">
                  <c:v>-1.2700100000000001E-2</c:v>
                </c:pt>
                <c:pt idx="34511">
                  <c:v>-8.5353900000000003E-3</c:v>
                </c:pt>
                <c:pt idx="34512">
                  <c:v>-1.8740699999999999E-2</c:v>
                </c:pt>
                <c:pt idx="34513">
                  <c:v>4.2581600000000004E-3</c:v>
                </c:pt>
                <c:pt idx="34514">
                  <c:v>5.2251800000000003E-3</c:v>
                </c:pt>
                <c:pt idx="34515">
                  <c:v>-1.5497200000000001E-3</c:v>
                </c:pt>
                <c:pt idx="34516">
                  <c:v>-1.8290500000000001E-2</c:v>
                </c:pt>
                <c:pt idx="34517">
                  <c:v>6.7062399999999996E-3</c:v>
                </c:pt>
                <c:pt idx="34518">
                  <c:v>1.1954299999999999E-2</c:v>
                </c:pt>
                <c:pt idx="34519">
                  <c:v>1.56975E-3</c:v>
                </c:pt>
                <c:pt idx="34520">
                  <c:v>5.84507E-3</c:v>
                </c:pt>
                <c:pt idx="34521">
                  <c:v>-2.2449499999999999E-3</c:v>
                </c:pt>
                <c:pt idx="34522">
                  <c:v>-1.00412E-2</c:v>
                </c:pt>
                <c:pt idx="34523">
                  <c:v>1.09673E-3</c:v>
                </c:pt>
                <c:pt idx="34524">
                  <c:v>-7.4195900000000004E-4</c:v>
                </c:pt>
                <c:pt idx="34525">
                  <c:v>-8.2387899999999993E-3</c:v>
                </c:pt>
                <c:pt idx="34526">
                  <c:v>1.7961499999999998E-2</c:v>
                </c:pt>
                <c:pt idx="34527">
                  <c:v>-1.8682499999999999E-3</c:v>
                </c:pt>
                <c:pt idx="34528">
                  <c:v>-3.6602000000000002E-3</c:v>
                </c:pt>
                <c:pt idx="34529">
                  <c:v>-1.17311E-2</c:v>
                </c:pt>
                <c:pt idx="34530">
                  <c:v>-1.27344E-2</c:v>
                </c:pt>
                <c:pt idx="34531">
                  <c:v>1.5401799999999999E-3</c:v>
                </c:pt>
                <c:pt idx="34532">
                  <c:v>-5.31578E-3</c:v>
                </c:pt>
                <c:pt idx="34533">
                  <c:v>-6.2036499999999998E-3</c:v>
                </c:pt>
                <c:pt idx="34534">
                  <c:v>-2.09885E-2</c:v>
                </c:pt>
                <c:pt idx="34535">
                  <c:v>4.5661900000000004E-3</c:v>
                </c:pt>
                <c:pt idx="34536">
                  <c:v>-3.1175600000000001E-3</c:v>
                </c:pt>
                <c:pt idx="34537">
                  <c:v>-3.9358099999999997E-3</c:v>
                </c:pt>
                <c:pt idx="34538">
                  <c:v>-3.6296800000000001E-3</c:v>
                </c:pt>
                <c:pt idx="34539">
                  <c:v>2.83527E-3</c:v>
                </c:pt>
                <c:pt idx="34540">
                  <c:v>-4.59385E-3</c:v>
                </c:pt>
                <c:pt idx="34541">
                  <c:v>-1.55849E-2</c:v>
                </c:pt>
                <c:pt idx="34542">
                  <c:v>9.9334699999999998E-3</c:v>
                </c:pt>
                <c:pt idx="34543">
                  <c:v>1.42527E-2</c:v>
                </c:pt>
                <c:pt idx="34544">
                  <c:v>8.02135E-3</c:v>
                </c:pt>
                <c:pt idx="34545">
                  <c:v>3.1356800000000001E-3</c:v>
                </c:pt>
                <c:pt idx="34546">
                  <c:v>-1.7995800000000001E-3</c:v>
                </c:pt>
                <c:pt idx="34547">
                  <c:v>5.0468400000000004E-3</c:v>
                </c:pt>
                <c:pt idx="34548">
                  <c:v>-2.9592500000000001E-3</c:v>
                </c:pt>
                <c:pt idx="34549">
                  <c:v>-5.7096500000000001E-3</c:v>
                </c:pt>
                <c:pt idx="34550">
                  <c:v>9.2420599999999999E-3</c:v>
                </c:pt>
                <c:pt idx="34551">
                  <c:v>1.1217100000000001E-2</c:v>
                </c:pt>
                <c:pt idx="34552">
                  <c:v>-5.1260000000000003E-3</c:v>
                </c:pt>
                <c:pt idx="34553">
                  <c:v>1.2588499999999999E-3</c:v>
                </c:pt>
                <c:pt idx="34554">
                  <c:v>1.5132E-2</c:v>
                </c:pt>
                <c:pt idx="34555">
                  <c:v>3.0527100000000001E-3</c:v>
                </c:pt>
                <c:pt idx="34556">
                  <c:v>7.9641299999999998E-3</c:v>
                </c:pt>
                <c:pt idx="34557">
                  <c:v>6.2246300000000001E-3</c:v>
                </c:pt>
                <c:pt idx="34558">
                  <c:v>-2.7275099999999998E-3</c:v>
                </c:pt>
                <c:pt idx="34559">
                  <c:v>-1.1424999999999999E-2</c:v>
                </c:pt>
                <c:pt idx="34560">
                  <c:v>-4.4860799999999999E-3</c:v>
                </c:pt>
                <c:pt idx="34561">
                  <c:v>5.8994299999999998E-3</c:v>
                </c:pt>
                <c:pt idx="34562">
                  <c:v>-3.4141499999999999E-3</c:v>
                </c:pt>
                <c:pt idx="34563">
                  <c:v>-8.4361999999999996E-3</c:v>
                </c:pt>
                <c:pt idx="34564">
                  <c:v>-3.1175600000000001E-3</c:v>
                </c:pt>
                <c:pt idx="34565">
                  <c:v>-1.5729900000000002E-2</c:v>
                </c:pt>
                <c:pt idx="34566">
                  <c:v>4.6491600000000003E-3</c:v>
                </c:pt>
                <c:pt idx="34567">
                  <c:v>1.6096099999999999E-2</c:v>
                </c:pt>
                <c:pt idx="34568">
                  <c:v>1.91307E-2</c:v>
                </c:pt>
                <c:pt idx="34569">
                  <c:v>2.4569500000000001E-2</c:v>
                </c:pt>
                <c:pt idx="34570">
                  <c:v>1.2076399999999999E-2</c:v>
                </c:pt>
                <c:pt idx="34571">
                  <c:v>2.58503E-2</c:v>
                </c:pt>
                <c:pt idx="34572">
                  <c:v>3.5732300000000002E-2</c:v>
                </c:pt>
                <c:pt idx="34573">
                  <c:v>1.8380199999999999E-2</c:v>
                </c:pt>
                <c:pt idx="34574">
                  <c:v>8.7432900000000008E-3</c:v>
                </c:pt>
                <c:pt idx="34575">
                  <c:v>1.5461000000000001E-2</c:v>
                </c:pt>
                <c:pt idx="34576">
                  <c:v>1.0280600000000001E-2</c:v>
                </c:pt>
                <c:pt idx="34577">
                  <c:v>-1.10435E-3</c:v>
                </c:pt>
                <c:pt idx="34578">
                  <c:v>3.5638800000000002E-3</c:v>
                </c:pt>
                <c:pt idx="34579">
                  <c:v>7.9517400000000005E-3</c:v>
                </c:pt>
                <c:pt idx="34580">
                  <c:v>1.0082199999999999E-2</c:v>
                </c:pt>
                <c:pt idx="34581">
                  <c:v>1.6202899999999999E-3</c:v>
                </c:pt>
                <c:pt idx="34582">
                  <c:v>4.4393499999999999E-3</c:v>
                </c:pt>
                <c:pt idx="34583">
                  <c:v>2.4905199999999999E-2</c:v>
                </c:pt>
                <c:pt idx="34584">
                  <c:v>1.76096E-2</c:v>
                </c:pt>
                <c:pt idx="34585">
                  <c:v>4.3353999999999997E-3</c:v>
                </c:pt>
                <c:pt idx="34586">
                  <c:v>2.8038E-3</c:v>
                </c:pt>
                <c:pt idx="34587">
                  <c:v>1.36089E-3</c:v>
                </c:pt>
                <c:pt idx="34588">
                  <c:v>-4.3258699999999999E-3</c:v>
                </c:pt>
                <c:pt idx="34589">
                  <c:v>4.5480700000000004E-3</c:v>
                </c:pt>
                <c:pt idx="34590">
                  <c:v>1.8630000000000001E-2</c:v>
                </c:pt>
                <c:pt idx="34591">
                  <c:v>1.0648700000000001E-2</c:v>
                </c:pt>
                <c:pt idx="34592">
                  <c:v>2.0716700000000001E-2</c:v>
                </c:pt>
                <c:pt idx="34593">
                  <c:v>-1.36757E-3</c:v>
                </c:pt>
                <c:pt idx="34594">
                  <c:v>1.1301E-2</c:v>
                </c:pt>
                <c:pt idx="34595">
                  <c:v>2.1696099999999999E-2</c:v>
                </c:pt>
                <c:pt idx="34596">
                  <c:v>1.6851399999999999E-2</c:v>
                </c:pt>
                <c:pt idx="34597">
                  <c:v>1.43175E-2</c:v>
                </c:pt>
                <c:pt idx="34598">
                  <c:v>1.5436200000000001E-2</c:v>
                </c:pt>
                <c:pt idx="34599">
                  <c:v>1.4356600000000001E-2</c:v>
                </c:pt>
                <c:pt idx="34600">
                  <c:v>2.4912799999999999E-2</c:v>
                </c:pt>
                <c:pt idx="34601">
                  <c:v>1.01137E-2</c:v>
                </c:pt>
                <c:pt idx="34602">
                  <c:v>9.1304799999999998E-3</c:v>
                </c:pt>
                <c:pt idx="34603">
                  <c:v>6.8922000000000002E-3</c:v>
                </c:pt>
                <c:pt idx="34604">
                  <c:v>7.0209499999999998E-3</c:v>
                </c:pt>
                <c:pt idx="34605">
                  <c:v>2.3705500000000001E-2</c:v>
                </c:pt>
                <c:pt idx="34606">
                  <c:v>1.7204299999999999E-2</c:v>
                </c:pt>
                <c:pt idx="34607">
                  <c:v>6.5202699999999999E-3</c:v>
                </c:pt>
                <c:pt idx="34608">
                  <c:v>1.30682E-2</c:v>
                </c:pt>
                <c:pt idx="34609">
                  <c:v>5.5608699999999999E-3</c:v>
                </c:pt>
                <c:pt idx="34610">
                  <c:v>-8.62122E-4</c:v>
                </c:pt>
                <c:pt idx="34611">
                  <c:v>5.7353999999999999E-3</c:v>
                </c:pt>
                <c:pt idx="34612">
                  <c:v>8.78811E-3</c:v>
                </c:pt>
                <c:pt idx="34613">
                  <c:v>-7.07436E-3</c:v>
                </c:pt>
                <c:pt idx="34614">
                  <c:v>7.9917900000000004E-3</c:v>
                </c:pt>
                <c:pt idx="34615">
                  <c:v>-2.6063900000000001E-3</c:v>
                </c:pt>
                <c:pt idx="34616">
                  <c:v>-1.2206099999999999E-2</c:v>
                </c:pt>
                <c:pt idx="34617">
                  <c:v>-1.3980900000000001E-3</c:v>
                </c:pt>
                <c:pt idx="34618">
                  <c:v>3.6096600000000002E-3</c:v>
                </c:pt>
                <c:pt idx="34619">
                  <c:v>1.0258700000000001E-2</c:v>
                </c:pt>
                <c:pt idx="34620">
                  <c:v>1.03683E-2</c:v>
                </c:pt>
                <c:pt idx="34621">
                  <c:v>1.0533300000000001E-2</c:v>
                </c:pt>
                <c:pt idx="34622">
                  <c:v>2.73705E-3</c:v>
                </c:pt>
                <c:pt idx="34623">
                  <c:v>7.4691799999999997E-3</c:v>
                </c:pt>
                <c:pt idx="34624">
                  <c:v>1.95322E-2</c:v>
                </c:pt>
                <c:pt idx="34625">
                  <c:v>8.9483300000000009E-3</c:v>
                </c:pt>
                <c:pt idx="34626">
                  <c:v>8.3961499999999998E-3</c:v>
                </c:pt>
                <c:pt idx="34627">
                  <c:v>-2.4471300000000001E-3</c:v>
                </c:pt>
                <c:pt idx="34628">
                  <c:v>1.21508E-2</c:v>
                </c:pt>
                <c:pt idx="34629">
                  <c:v>-7.52449E-3</c:v>
                </c:pt>
                <c:pt idx="34630">
                  <c:v>3.84235E-3</c:v>
                </c:pt>
                <c:pt idx="34631">
                  <c:v>8.8472399999999993E-3</c:v>
                </c:pt>
                <c:pt idx="34632">
                  <c:v>8.5287100000000001E-3</c:v>
                </c:pt>
                <c:pt idx="34633">
                  <c:v>-8.4486000000000006E-3</c:v>
                </c:pt>
                <c:pt idx="34634">
                  <c:v>-2.7961700000000002E-3</c:v>
                </c:pt>
                <c:pt idx="34635">
                  <c:v>1.25494E-2</c:v>
                </c:pt>
                <c:pt idx="34636">
                  <c:v>8.4085500000000007E-3</c:v>
                </c:pt>
                <c:pt idx="34637">
                  <c:v>3.6086999999999998E-3</c:v>
                </c:pt>
                <c:pt idx="34638">
                  <c:v>1.41058E-2</c:v>
                </c:pt>
                <c:pt idx="34639">
                  <c:v>2.42186E-2</c:v>
                </c:pt>
                <c:pt idx="34640">
                  <c:v>1.23959E-2</c:v>
                </c:pt>
                <c:pt idx="34641">
                  <c:v>2.6212699999999999E-2</c:v>
                </c:pt>
                <c:pt idx="34642">
                  <c:v>2.6643799999999999E-2</c:v>
                </c:pt>
                <c:pt idx="34643">
                  <c:v>1.52149E-2</c:v>
                </c:pt>
                <c:pt idx="34644">
                  <c:v>1.2289E-2</c:v>
                </c:pt>
                <c:pt idx="34645">
                  <c:v>2.8778999999999999E-2</c:v>
                </c:pt>
                <c:pt idx="34646">
                  <c:v>2.32973E-2</c:v>
                </c:pt>
                <c:pt idx="34647">
                  <c:v>1.50919E-2</c:v>
                </c:pt>
                <c:pt idx="34648">
                  <c:v>7.3919299999999997E-3</c:v>
                </c:pt>
                <c:pt idx="34649">
                  <c:v>1.1339200000000001E-2</c:v>
                </c:pt>
                <c:pt idx="34650">
                  <c:v>1.49374E-2</c:v>
                </c:pt>
                <c:pt idx="34651">
                  <c:v>4.9085600000000002E-3</c:v>
                </c:pt>
                <c:pt idx="34652">
                  <c:v>5.2270900000000002E-3</c:v>
                </c:pt>
                <c:pt idx="34653">
                  <c:v>1.4926E-2</c:v>
                </c:pt>
                <c:pt idx="34654">
                  <c:v>1.4938399999999999E-2</c:v>
                </c:pt>
                <c:pt idx="34655">
                  <c:v>-1.5468599999999999E-3</c:v>
                </c:pt>
                <c:pt idx="34656">
                  <c:v>9.2887899999999999E-3</c:v>
                </c:pt>
                <c:pt idx="34657">
                  <c:v>1.64738E-2</c:v>
                </c:pt>
                <c:pt idx="34658">
                  <c:v>1.2393E-2</c:v>
                </c:pt>
                <c:pt idx="34659">
                  <c:v>1.1648199999999999E-2</c:v>
                </c:pt>
                <c:pt idx="34660">
                  <c:v>5.5341699999999997E-3</c:v>
                </c:pt>
                <c:pt idx="34661">
                  <c:v>1.63155E-2</c:v>
                </c:pt>
                <c:pt idx="34662">
                  <c:v>1.9928899999999999E-2</c:v>
                </c:pt>
                <c:pt idx="34663">
                  <c:v>2.31075E-2</c:v>
                </c:pt>
                <c:pt idx="34664">
                  <c:v>1.17064E-2</c:v>
                </c:pt>
                <c:pt idx="34665">
                  <c:v>4.7950700000000002E-3</c:v>
                </c:pt>
                <c:pt idx="34666">
                  <c:v>3.0164699999999999E-2</c:v>
                </c:pt>
                <c:pt idx="34667">
                  <c:v>1.61152E-2</c:v>
                </c:pt>
                <c:pt idx="34668">
                  <c:v>1.07498E-2</c:v>
                </c:pt>
                <c:pt idx="34669">
                  <c:v>4.8713699999999999E-3</c:v>
                </c:pt>
                <c:pt idx="34670">
                  <c:v>3.1480800000000003E-2</c:v>
                </c:pt>
                <c:pt idx="34671">
                  <c:v>2.1939299999999998E-2</c:v>
                </c:pt>
                <c:pt idx="34672">
                  <c:v>1.52435E-2</c:v>
                </c:pt>
                <c:pt idx="34673">
                  <c:v>2.9620199999999999E-2</c:v>
                </c:pt>
                <c:pt idx="34674">
                  <c:v>1.33238E-2</c:v>
                </c:pt>
                <c:pt idx="34675">
                  <c:v>2.7569799999999998E-2</c:v>
                </c:pt>
                <c:pt idx="34676">
                  <c:v>1.69897E-2</c:v>
                </c:pt>
                <c:pt idx="34677">
                  <c:v>2.7247400000000001E-2</c:v>
                </c:pt>
                <c:pt idx="34678">
                  <c:v>2.0112999999999999E-2</c:v>
                </c:pt>
                <c:pt idx="34679">
                  <c:v>1.0392200000000001E-2</c:v>
                </c:pt>
                <c:pt idx="34680">
                  <c:v>2.4271000000000002E-3</c:v>
                </c:pt>
                <c:pt idx="34681">
                  <c:v>6.3467000000000003E-3</c:v>
                </c:pt>
                <c:pt idx="34682">
                  <c:v>-6.3009299999999997E-3</c:v>
                </c:pt>
                <c:pt idx="34683">
                  <c:v>7.3003800000000004E-3</c:v>
                </c:pt>
                <c:pt idx="34684">
                  <c:v>2.7913999999999999E-3</c:v>
                </c:pt>
                <c:pt idx="34685">
                  <c:v>-4.8885300000000003E-3</c:v>
                </c:pt>
                <c:pt idx="34686">
                  <c:v>1.4534999999999999E-2</c:v>
                </c:pt>
                <c:pt idx="34687">
                  <c:v>2.8324100000000001E-2</c:v>
                </c:pt>
                <c:pt idx="34688">
                  <c:v>1.57967E-2</c:v>
                </c:pt>
                <c:pt idx="34689">
                  <c:v>3.6048899999999999E-3</c:v>
                </c:pt>
                <c:pt idx="34690">
                  <c:v>2.42968E-2</c:v>
                </c:pt>
                <c:pt idx="34691">
                  <c:v>3.5987900000000003E-2</c:v>
                </c:pt>
                <c:pt idx="34692">
                  <c:v>2.8594000000000001E-2</c:v>
                </c:pt>
                <c:pt idx="34693">
                  <c:v>1.0384600000000001E-2</c:v>
                </c:pt>
                <c:pt idx="34694">
                  <c:v>1.9190800000000001E-2</c:v>
                </c:pt>
                <c:pt idx="34695">
                  <c:v>1.36604E-2</c:v>
                </c:pt>
                <c:pt idx="34696">
                  <c:v>4.7473899999999998E-3</c:v>
                </c:pt>
                <c:pt idx="34697">
                  <c:v>5.7630499999999996E-3</c:v>
                </c:pt>
                <c:pt idx="34698">
                  <c:v>6.6890700000000001E-3</c:v>
                </c:pt>
                <c:pt idx="34699">
                  <c:v>-5.0449399999999997E-4</c:v>
                </c:pt>
                <c:pt idx="34700">
                  <c:v>1.14603E-2</c:v>
                </c:pt>
                <c:pt idx="34701">
                  <c:v>-1.57928E-3</c:v>
                </c:pt>
                <c:pt idx="34702">
                  <c:v>2.5452599999999999E-2</c:v>
                </c:pt>
                <c:pt idx="34703">
                  <c:v>2.3685500000000002E-2</c:v>
                </c:pt>
                <c:pt idx="34704">
                  <c:v>7.4863400000000002E-3</c:v>
                </c:pt>
                <c:pt idx="34705">
                  <c:v>1.0776500000000001E-3</c:v>
                </c:pt>
                <c:pt idx="34706">
                  <c:v>3.7822699999999999E-3</c:v>
                </c:pt>
                <c:pt idx="34707">
                  <c:v>1.7466499999999999E-2</c:v>
                </c:pt>
                <c:pt idx="34708">
                  <c:v>1.70679E-2</c:v>
                </c:pt>
                <c:pt idx="34709">
                  <c:v>1.03693E-2</c:v>
                </c:pt>
                <c:pt idx="34710">
                  <c:v>1.48754E-2</c:v>
                </c:pt>
                <c:pt idx="34711">
                  <c:v>1.0877599999999999E-2</c:v>
                </c:pt>
                <c:pt idx="34712">
                  <c:v>2.6826900000000002E-3</c:v>
                </c:pt>
                <c:pt idx="34713">
                  <c:v>-1.3419199999999999E-2</c:v>
                </c:pt>
                <c:pt idx="34714">
                  <c:v>4.2486199999999998E-3</c:v>
                </c:pt>
                <c:pt idx="34715">
                  <c:v>8.0061000000000004E-3</c:v>
                </c:pt>
                <c:pt idx="34716">
                  <c:v>6.2847100000000002E-4</c:v>
                </c:pt>
                <c:pt idx="34717">
                  <c:v>-3.7383999999999998E-3</c:v>
                </c:pt>
                <c:pt idx="34718">
                  <c:v>2.6197400000000002E-3</c:v>
                </c:pt>
                <c:pt idx="34719">
                  <c:v>3.39317E-3</c:v>
                </c:pt>
                <c:pt idx="34720">
                  <c:v>-1.2588500000000001E-4</c:v>
                </c:pt>
                <c:pt idx="34721">
                  <c:v>-2.4261500000000002E-3</c:v>
                </c:pt>
                <c:pt idx="34722">
                  <c:v>1.9588499999999998E-3</c:v>
                </c:pt>
                <c:pt idx="34723">
                  <c:v>-8.59737E-3</c:v>
                </c:pt>
                <c:pt idx="34724">
                  <c:v>-3.34549E-3</c:v>
                </c:pt>
                <c:pt idx="34725">
                  <c:v>1.0891E-3</c:v>
                </c:pt>
                <c:pt idx="34726">
                  <c:v>-1.0914800000000001E-2</c:v>
                </c:pt>
                <c:pt idx="34727">
                  <c:v>-2.1599799999999999E-2</c:v>
                </c:pt>
                <c:pt idx="34728">
                  <c:v>-1.4245000000000001E-2</c:v>
                </c:pt>
                <c:pt idx="34729">
                  <c:v>-8.8634500000000001E-3</c:v>
                </c:pt>
                <c:pt idx="34730">
                  <c:v>-1.31588E-2</c:v>
                </c:pt>
                <c:pt idx="34731">
                  <c:v>-3.6261599999999998E-2</c:v>
                </c:pt>
                <c:pt idx="34732">
                  <c:v>-9.8085399999999993E-3</c:v>
                </c:pt>
                <c:pt idx="34733">
                  <c:v>8.43906E-3</c:v>
                </c:pt>
                <c:pt idx="34734">
                  <c:v>-1.6383200000000001E-2</c:v>
                </c:pt>
                <c:pt idx="34735">
                  <c:v>-1.32885E-2</c:v>
                </c:pt>
                <c:pt idx="34736">
                  <c:v>2.5043499999999998E-3</c:v>
                </c:pt>
                <c:pt idx="34737">
                  <c:v>2.7446699999999998E-3</c:v>
                </c:pt>
                <c:pt idx="34738">
                  <c:v>-3.58486E-3</c:v>
                </c:pt>
                <c:pt idx="34739">
                  <c:v>-6.8864800000000004E-3</c:v>
                </c:pt>
                <c:pt idx="34740">
                  <c:v>-1.35136E-3</c:v>
                </c:pt>
                <c:pt idx="34741">
                  <c:v>-8.3875700000000004E-3</c:v>
                </c:pt>
                <c:pt idx="34742">
                  <c:v>-1.3729999999999999E-2</c:v>
                </c:pt>
                <c:pt idx="34743">
                  <c:v>1.0673500000000001E-2</c:v>
                </c:pt>
                <c:pt idx="34744">
                  <c:v>-3.13854E-3</c:v>
                </c:pt>
                <c:pt idx="34745">
                  <c:v>2.38419E-4</c:v>
                </c:pt>
                <c:pt idx="34746">
                  <c:v>1.8535599999999999E-2</c:v>
                </c:pt>
                <c:pt idx="34747">
                  <c:v>2.8090500000000001E-2</c:v>
                </c:pt>
                <c:pt idx="34748">
                  <c:v>-1.09005E-3</c:v>
                </c:pt>
                <c:pt idx="34749">
                  <c:v>5.68485E-3</c:v>
                </c:pt>
                <c:pt idx="34750">
                  <c:v>1.7510399999999999E-2</c:v>
                </c:pt>
                <c:pt idx="34751">
                  <c:v>-3.4074800000000001E-3</c:v>
                </c:pt>
                <c:pt idx="34752">
                  <c:v>1.1897100000000001E-2</c:v>
                </c:pt>
                <c:pt idx="34753">
                  <c:v>-1.9989000000000001E-3</c:v>
                </c:pt>
                <c:pt idx="34754">
                  <c:v>9.7246199999999998E-3</c:v>
                </c:pt>
                <c:pt idx="34755">
                  <c:v>3.9072000000000004E-3</c:v>
                </c:pt>
                <c:pt idx="34756">
                  <c:v>-4.8484799999999996E-3</c:v>
                </c:pt>
                <c:pt idx="34757">
                  <c:v>9.1638599999999994E-3</c:v>
                </c:pt>
                <c:pt idx="34758">
                  <c:v>1.5826199999999999E-2</c:v>
                </c:pt>
                <c:pt idx="34759">
                  <c:v>5.7983399999999999E-3</c:v>
                </c:pt>
                <c:pt idx="34760">
                  <c:v>4.2056999999999997E-3</c:v>
                </c:pt>
                <c:pt idx="34761">
                  <c:v>1.0737399999999999E-2</c:v>
                </c:pt>
                <c:pt idx="34762">
                  <c:v>4.4279100000000002E-3</c:v>
                </c:pt>
                <c:pt idx="34763">
                  <c:v>2.0618400000000001E-3</c:v>
                </c:pt>
                <c:pt idx="34764">
                  <c:v>6.3114199999999999E-3</c:v>
                </c:pt>
                <c:pt idx="34765">
                  <c:v>1.36557E-2</c:v>
                </c:pt>
                <c:pt idx="34766">
                  <c:v>1.68915E-2</c:v>
                </c:pt>
                <c:pt idx="34767">
                  <c:v>9.1438300000000004E-3</c:v>
                </c:pt>
                <c:pt idx="34768">
                  <c:v>-6.7872999999999996E-3</c:v>
                </c:pt>
                <c:pt idx="34769">
                  <c:v>8.4695800000000009E-3</c:v>
                </c:pt>
                <c:pt idx="34770">
                  <c:v>8.3465599999999994E-3</c:v>
                </c:pt>
                <c:pt idx="34771">
                  <c:v>-6.0443900000000002E-3</c:v>
                </c:pt>
                <c:pt idx="34772">
                  <c:v>4.1170099999999999E-3</c:v>
                </c:pt>
                <c:pt idx="34773">
                  <c:v>1.3928400000000001E-2</c:v>
                </c:pt>
                <c:pt idx="34774">
                  <c:v>2.0773900000000001E-2</c:v>
                </c:pt>
                <c:pt idx="34775">
                  <c:v>5.8288599999999999E-3</c:v>
                </c:pt>
                <c:pt idx="34776">
                  <c:v>1.4233600000000001E-2</c:v>
                </c:pt>
                <c:pt idx="34777">
                  <c:v>8.6145400000000004E-3</c:v>
                </c:pt>
                <c:pt idx="34778">
                  <c:v>9.7694400000000008E-3</c:v>
                </c:pt>
                <c:pt idx="34779">
                  <c:v>-8.5363399999999999E-3</c:v>
                </c:pt>
                <c:pt idx="34780">
                  <c:v>1.7318699999999999E-2</c:v>
                </c:pt>
                <c:pt idx="34781">
                  <c:v>4.6491600000000003E-3</c:v>
                </c:pt>
                <c:pt idx="34782">
                  <c:v>-9.89342E-3</c:v>
                </c:pt>
                <c:pt idx="34783">
                  <c:v>-1.5823400000000001E-2</c:v>
                </c:pt>
                <c:pt idx="34784">
                  <c:v>6.6652300000000003E-3</c:v>
                </c:pt>
                <c:pt idx="34785">
                  <c:v>1.2905099999999999E-2</c:v>
                </c:pt>
                <c:pt idx="34786">
                  <c:v>-5.1956199999999998E-3</c:v>
                </c:pt>
                <c:pt idx="34787">
                  <c:v>-1.3023399999999999E-2</c:v>
                </c:pt>
                <c:pt idx="34788">
                  <c:v>7.1716300000000005E-4</c:v>
                </c:pt>
                <c:pt idx="34789">
                  <c:v>3.2577499999999998E-3</c:v>
                </c:pt>
                <c:pt idx="34790">
                  <c:v>-1.4841099999999999E-2</c:v>
                </c:pt>
                <c:pt idx="34791">
                  <c:v>1.53437E-2</c:v>
                </c:pt>
                <c:pt idx="34792">
                  <c:v>3.77846E-3</c:v>
                </c:pt>
                <c:pt idx="34793">
                  <c:v>7.0467000000000004E-3</c:v>
                </c:pt>
                <c:pt idx="34794">
                  <c:v>-3.2396299999999999E-3</c:v>
                </c:pt>
                <c:pt idx="34795">
                  <c:v>8.4800699999999993E-3</c:v>
                </c:pt>
                <c:pt idx="34796">
                  <c:v>1.02015E-2</c:v>
                </c:pt>
                <c:pt idx="34797">
                  <c:v>7.6103200000000003E-3</c:v>
                </c:pt>
                <c:pt idx="34798">
                  <c:v>-4.61197E-3</c:v>
                </c:pt>
                <c:pt idx="34799">
                  <c:v>-8.5668600000000008E-3</c:v>
                </c:pt>
                <c:pt idx="34800">
                  <c:v>-2.9101399999999999E-2</c:v>
                </c:pt>
                <c:pt idx="34801">
                  <c:v>1.1299099999999999E-2</c:v>
                </c:pt>
                <c:pt idx="34802">
                  <c:v>1.7310099999999998E-2</c:v>
                </c:pt>
                <c:pt idx="34803">
                  <c:v>-1.43833E-2</c:v>
                </c:pt>
                <c:pt idx="34804">
                  <c:v>-1.5612600000000001E-2</c:v>
                </c:pt>
                <c:pt idx="34805">
                  <c:v>-1.59645E-2</c:v>
                </c:pt>
                <c:pt idx="34806">
                  <c:v>7.1229900000000001E-3</c:v>
                </c:pt>
                <c:pt idx="34807" formatCode="0.00E+00">
                  <c:v>4.6730000000000002E-5</c:v>
                </c:pt>
                <c:pt idx="34808">
                  <c:v>-4.2648299999999998E-3</c:v>
                </c:pt>
                <c:pt idx="34809">
                  <c:v>-1.05991E-2</c:v>
                </c:pt>
                <c:pt idx="34810">
                  <c:v>-4.00162E-3</c:v>
                </c:pt>
                <c:pt idx="34811">
                  <c:v>-2.0274199999999999E-2</c:v>
                </c:pt>
                <c:pt idx="34812">
                  <c:v>-3.1986200000000001E-3</c:v>
                </c:pt>
                <c:pt idx="34813">
                  <c:v>-6.0920699999999998E-3</c:v>
                </c:pt>
                <c:pt idx="34814">
                  <c:v>-3.4637499999999998E-3</c:v>
                </c:pt>
                <c:pt idx="34815">
                  <c:v>-7.8134499999999996E-3</c:v>
                </c:pt>
                <c:pt idx="34816">
                  <c:v>-8.3370200000000005E-3</c:v>
                </c:pt>
                <c:pt idx="34817">
                  <c:v>-8.7432900000000008E-3</c:v>
                </c:pt>
                <c:pt idx="34818">
                  <c:v>-5.5255900000000004E-3</c:v>
                </c:pt>
                <c:pt idx="34819">
                  <c:v>-1.0026E-2</c:v>
                </c:pt>
                <c:pt idx="34820">
                  <c:v>-2.5955200000000001E-2</c:v>
                </c:pt>
                <c:pt idx="34821">
                  <c:v>-8.7051400000000001E-3</c:v>
                </c:pt>
                <c:pt idx="34822">
                  <c:v>-7.7629099999999996E-3</c:v>
                </c:pt>
                <c:pt idx="34823">
                  <c:v>-7.0371599999999998E-3</c:v>
                </c:pt>
                <c:pt idx="34824">
                  <c:v>5.6428900000000002E-3</c:v>
                </c:pt>
                <c:pt idx="34825">
                  <c:v>-5.4712299999999997E-3</c:v>
                </c:pt>
                <c:pt idx="34826">
                  <c:v>-2.13232E-2</c:v>
                </c:pt>
                <c:pt idx="34827">
                  <c:v>-4.5394900000000002E-3</c:v>
                </c:pt>
                <c:pt idx="34828">
                  <c:v>-1.4380499999999999E-2</c:v>
                </c:pt>
                <c:pt idx="34829">
                  <c:v>-8.8500999999999996E-3</c:v>
                </c:pt>
                <c:pt idx="34830">
                  <c:v>-4.73785E-3</c:v>
                </c:pt>
                <c:pt idx="34831">
                  <c:v>-3.0059800000000001E-3</c:v>
                </c:pt>
                <c:pt idx="34832">
                  <c:v>-6.1464299999999996E-3</c:v>
                </c:pt>
                <c:pt idx="34833">
                  <c:v>-8.5554099999999994E-3</c:v>
                </c:pt>
                <c:pt idx="34834">
                  <c:v>-1.31235E-2</c:v>
                </c:pt>
                <c:pt idx="34835">
                  <c:v>-1.9107800000000001E-2</c:v>
                </c:pt>
                <c:pt idx="34836">
                  <c:v>-3.01075E-3</c:v>
                </c:pt>
                <c:pt idx="34837">
                  <c:v>-1.38006E-2</c:v>
                </c:pt>
                <c:pt idx="34838" formatCode="0.00E+00">
                  <c:v>-2.0587899999999999E-2</c:v>
                </c:pt>
                <c:pt idx="34839">
                  <c:v>-1.8268599999999999E-2</c:v>
                </c:pt>
                <c:pt idx="34840">
                  <c:v>-1.14956E-2</c:v>
                </c:pt>
                <c:pt idx="34841">
                  <c:v>-2.2192000000000002E-3</c:v>
                </c:pt>
                <c:pt idx="34842">
                  <c:v>-8.9797999999999996E-3</c:v>
                </c:pt>
                <c:pt idx="34843">
                  <c:v>-1.2749699999999999E-2</c:v>
                </c:pt>
                <c:pt idx="34844">
                  <c:v>-5.8994299999999998E-3</c:v>
                </c:pt>
                <c:pt idx="34845">
                  <c:v>-2.4964299999999998E-2</c:v>
                </c:pt>
                <c:pt idx="34846">
                  <c:v>-1.10855E-2</c:v>
                </c:pt>
                <c:pt idx="34847">
                  <c:v>4.5967100000000004E-3</c:v>
                </c:pt>
                <c:pt idx="34848">
                  <c:v>8.8643999999999997E-3</c:v>
                </c:pt>
                <c:pt idx="34849">
                  <c:v>-1.7545700000000001E-2</c:v>
                </c:pt>
                <c:pt idx="34850">
                  <c:v>-1.8363000000000001E-2</c:v>
                </c:pt>
                <c:pt idx="34851">
                  <c:v>-8.5592299999999993E-3</c:v>
                </c:pt>
                <c:pt idx="34852">
                  <c:v>-8.4810300000000005E-3</c:v>
                </c:pt>
                <c:pt idx="34853">
                  <c:v>1.0830899999999999E-2</c:v>
                </c:pt>
                <c:pt idx="34854">
                  <c:v>6.3819899999999997E-3</c:v>
                </c:pt>
                <c:pt idx="34855">
                  <c:v>-4.0273699999999997E-3</c:v>
                </c:pt>
                <c:pt idx="34856">
                  <c:v>-1.60217E-2</c:v>
                </c:pt>
                <c:pt idx="34857">
                  <c:v>-8.2035100000000007E-3</c:v>
                </c:pt>
                <c:pt idx="34858">
                  <c:v>-3.5772299999999998E-3</c:v>
                </c:pt>
                <c:pt idx="34859">
                  <c:v>-5.3691900000000002E-3</c:v>
                </c:pt>
                <c:pt idx="34860">
                  <c:v>-1.1784599999999999E-2</c:v>
                </c:pt>
                <c:pt idx="34861">
                  <c:v>-6.9150899999999996E-3</c:v>
                </c:pt>
                <c:pt idx="34862">
                  <c:v>-1.17083E-2</c:v>
                </c:pt>
                <c:pt idx="34863">
                  <c:v>-3.2558399999999999E-3</c:v>
                </c:pt>
                <c:pt idx="34864">
                  <c:v>-4.2037999999999997E-3</c:v>
                </c:pt>
                <c:pt idx="34865">
                  <c:v>6.6900299999999996E-3</c:v>
                </c:pt>
                <c:pt idx="34866">
                  <c:v>-5.08881E-3</c:v>
                </c:pt>
                <c:pt idx="34867">
                  <c:v>-1.66292E-2</c:v>
                </c:pt>
                <c:pt idx="34868">
                  <c:v>-1.32523E-2</c:v>
                </c:pt>
                <c:pt idx="34869">
                  <c:v>4.8732799999999998E-4</c:v>
                </c:pt>
                <c:pt idx="34870">
                  <c:v>-1.5872000000000001E-2</c:v>
                </c:pt>
                <c:pt idx="34871">
                  <c:v>-2.0851100000000001E-2</c:v>
                </c:pt>
                <c:pt idx="34872">
                  <c:v>2.2115699999999999E-3</c:v>
                </c:pt>
                <c:pt idx="34873">
                  <c:v>1.05066E-2</c:v>
                </c:pt>
                <c:pt idx="34874">
                  <c:v>-1.0683099999999999E-2</c:v>
                </c:pt>
                <c:pt idx="34875">
                  <c:v>4.7607400000000003E-3</c:v>
                </c:pt>
                <c:pt idx="34876">
                  <c:v>1.3592699999999999E-2</c:v>
                </c:pt>
                <c:pt idx="34877">
                  <c:v>1.68037E-3</c:v>
                </c:pt>
                <c:pt idx="34878">
                  <c:v>1.2361499999999999E-2</c:v>
                </c:pt>
                <c:pt idx="34879">
                  <c:v>8.0461500000000002E-3</c:v>
                </c:pt>
                <c:pt idx="34880">
                  <c:v>1.01309E-2</c:v>
                </c:pt>
                <c:pt idx="34881">
                  <c:v>2.84958E-3</c:v>
                </c:pt>
                <c:pt idx="34882">
                  <c:v>-4.8856699999999999E-3</c:v>
                </c:pt>
                <c:pt idx="34883">
                  <c:v>1.2989000000000001E-2</c:v>
                </c:pt>
                <c:pt idx="34884">
                  <c:v>-1.8110299999999999E-3</c:v>
                </c:pt>
                <c:pt idx="34885">
                  <c:v>-5.6858100000000003E-3</c:v>
                </c:pt>
                <c:pt idx="34886">
                  <c:v>5.4588299999999996E-3</c:v>
                </c:pt>
                <c:pt idx="34887">
                  <c:v>1.28231E-2</c:v>
                </c:pt>
                <c:pt idx="34888">
                  <c:v>1.0297799999999999E-2</c:v>
                </c:pt>
                <c:pt idx="34889">
                  <c:v>1.85013E-3</c:v>
                </c:pt>
                <c:pt idx="34890">
                  <c:v>1.97029E-3</c:v>
                </c:pt>
                <c:pt idx="34891">
                  <c:v>9.7923300000000001E-3</c:v>
                </c:pt>
                <c:pt idx="34892">
                  <c:v>2.0713799999999998E-3</c:v>
                </c:pt>
                <c:pt idx="34893">
                  <c:v>6.7110099999999999E-3</c:v>
                </c:pt>
                <c:pt idx="34894">
                  <c:v>6.1559700000000002E-3</c:v>
                </c:pt>
                <c:pt idx="34895">
                  <c:v>2.7437199999999998E-3</c:v>
                </c:pt>
                <c:pt idx="34896">
                  <c:v>-6.2665899999999998E-3</c:v>
                </c:pt>
                <c:pt idx="34897">
                  <c:v>-2.2134799999999999E-3</c:v>
                </c:pt>
                <c:pt idx="34898">
                  <c:v>4.8427599999999998E-3</c:v>
                </c:pt>
                <c:pt idx="34899">
                  <c:v>1.49765E-2</c:v>
                </c:pt>
                <c:pt idx="34900">
                  <c:v>-7.0180900000000003E-3</c:v>
                </c:pt>
                <c:pt idx="34901">
                  <c:v>-6.9560999999999998E-3</c:v>
                </c:pt>
                <c:pt idx="34902">
                  <c:v>8.8663100000000005E-3</c:v>
                </c:pt>
                <c:pt idx="34903">
                  <c:v>2.7351400000000001E-3</c:v>
                </c:pt>
                <c:pt idx="34904">
                  <c:v>7.9460099999999999E-3</c:v>
                </c:pt>
                <c:pt idx="34905">
                  <c:v>1.2171700000000001E-2</c:v>
                </c:pt>
                <c:pt idx="34906">
                  <c:v>-6.73962E-3</c:v>
                </c:pt>
                <c:pt idx="34907">
                  <c:v>-5.9557000000000004E-3</c:v>
                </c:pt>
                <c:pt idx="34908">
                  <c:v>6.6947899999999995E-4</c:v>
                </c:pt>
                <c:pt idx="34909">
                  <c:v>6.8512E-3</c:v>
                </c:pt>
                <c:pt idx="34910">
                  <c:v>6.7653699999999997E-3</c:v>
                </c:pt>
                <c:pt idx="34911">
                  <c:v>1.31845E-2</c:v>
                </c:pt>
                <c:pt idx="34912">
                  <c:v>1.05667E-2</c:v>
                </c:pt>
                <c:pt idx="34913">
                  <c:v>2.0084399999999998E-3</c:v>
                </c:pt>
                <c:pt idx="34914">
                  <c:v>9.4118099999999996E-3</c:v>
                </c:pt>
                <c:pt idx="34915">
                  <c:v>1.2872700000000001E-2</c:v>
                </c:pt>
                <c:pt idx="34916">
                  <c:v>2.37856E-2</c:v>
                </c:pt>
                <c:pt idx="34917">
                  <c:v>4.4546100000000003E-3</c:v>
                </c:pt>
                <c:pt idx="34918">
                  <c:v>-5.3110099999999997E-3</c:v>
                </c:pt>
                <c:pt idx="34919">
                  <c:v>-3.4770999999999999E-3</c:v>
                </c:pt>
                <c:pt idx="34920">
                  <c:v>1.6500500000000001E-2</c:v>
                </c:pt>
                <c:pt idx="34921">
                  <c:v>1.6714099999999999E-2</c:v>
                </c:pt>
                <c:pt idx="34922">
                  <c:v>-1.09444E-2</c:v>
                </c:pt>
                <c:pt idx="34923">
                  <c:v>-2.0306600000000001E-2</c:v>
                </c:pt>
                <c:pt idx="34924">
                  <c:v>-1.1936199999999999E-2</c:v>
                </c:pt>
                <c:pt idx="34925">
                  <c:v>8.7108600000000008E-3</c:v>
                </c:pt>
                <c:pt idx="34926">
                  <c:v>-1.2023000000000001E-2</c:v>
                </c:pt>
                <c:pt idx="34927">
                  <c:v>-6.7606000000000003E-3</c:v>
                </c:pt>
                <c:pt idx="34928">
                  <c:v>1.6663600000000001E-2</c:v>
                </c:pt>
                <c:pt idx="34929">
                  <c:v>1.5087099999999999E-3</c:v>
                </c:pt>
                <c:pt idx="34930">
                  <c:v>-5.3224600000000002E-3</c:v>
                </c:pt>
                <c:pt idx="34931">
                  <c:v>-2.6626599999999999E-3</c:v>
                </c:pt>
                <c:pt idx="34932">
                  <c:v>-2.2583E-3</c:v>
                </c:pt>
                <c:pt idx="34933">
                  <c:v>1.2557E-2</c:v>
                </c:pt>
                <c:pt idx="34934">
                  <c:v>1.27125E-3</c:v>
                </c:pt>
                <c:pt idx="34935">
                  <c:v>8.1548699999999998E-3</c:v>
                </c:pt>
                <c:pt idx="34936">
                  <c:v>-3.3855399999999998E-3</c:v>
                </c:pt>
                <c:pt idx="34937">
                  <c:v>-1.11294E-3</c:v>
                </c:pt>
                <c:pt idx="34938">
                  <c:v>-1.88255E-3</c:v>
                </c:pt>
                <c:pt idx="34939">
                  <c:v>9.2220300000000009E-3</c:v>
                </c:pt>
                <c:pt idx="34940">
                  <c:v>-7.0533799999999997E-3</c:v>
                </c:pt>
                <c:pt idx="34941">
                  <c:v>-5.4788600000000003E-3</c:v>
                </c:pt>
                <c:pt idx="34942">
                  <c:v>-1.6889600000000001E-2</c:v>
                </c:pt>
                <c:pt idx="34943">
                  <c:v>-1.67694E-2</c:v>
                </c:pt>
                <c:pt idx="34944">
                  <c:v>-8.5115399999999997E-3</c:v>
                </c:pt>
                <c:pt idx="34945">
                  <c:v>-6.3285800000000003E-3</c:v>
                </c:pt>
                <c:pt idx="34946">
                  <c:v>-7.2860700000000004E-4</c:v>
                </c:pt>
                <c:pt idx="34947">
                  <c:v>-8.4629100000000006E-3</c:v>
                </c:pt>
                <c:pt idx="34948">
                  <c:v>-3.9806399999999997E-3</c:v>
                </c:pt>
                <c:pt idx="34949">
                  <c:v>-2.8219199999999999E-3</c:v>
                </c:pt>
                <c:pt idx="34950">
                  <c:v>-6.2541999999999997E-3</c:v>
                </c:pt>
                <c:pt idx="34951">
                  <c:v>6.2131900000000004E-3</c:v>
                </c:pt>
                <c:pt idx="34952">
                  <c:v>2.0895000000000002E-3</c:v>
                </c:pt>
                <c:pt idx="34953">
                  <c:v>8.7776199999999999E-3</c:v>
                </c:pt>
                <c:pt idx="34954">
                  <c:v>-2.1495799999999999E-3</c:v>
                </c:pt>
                <c:pt idx="34955">
                  <c:v>6.7100500000000004E-3</c:v>
                </c:pt>
                <c:pt idx="34956">
                  <c:v>1.20831E-3</c:v>
                </c:pt>
                <c:pt idx="34957">
                  <c:v>-1.12257E-2</c:v>
                </c:pt>
                <c:pt idx="34958">
                  <c:v>-2.31934E-3</c:v>
                </c:pt>
                <c:pt idx="34959">
                  <c:v>-5.8898900000000001E-3</c:v>
                </c:pt>
                <c:pt idx="34960">
                  <c:v>-1.17197E-2</c:v>
                </c:pt>
                <c:pt idx="34961">
                  <c:v>-1.24464E-2</c:v>
                </c:pt>
                <c:pt idx="34962">
                  <c:v>1.84059E-3</c:v>
                </c:pt>
                <c:pt idx="34963">
                  <c:v>3.4217800000000001E-3</c:v>
                </c:pt>
                <c:pt idx="34964">
                  <c:v>-1.4961199999999999E-2</c:v>
                </c:pt>
                <c:pt idx="34965">
                  <c:v>-1.75858E-3</c:v>
                </c:pt>
                <c:pt idx="34966">
                  <c:v>-9.4633100000000008E-3</c:v>
                </c:pt>
                <c:pt idx="34967" formatCode="0.00E+00">
                  <c:v>-7.4386600000000004E-5</c:v>
                </c:pt>
                <c:pt idx="34968">
                  <c:v>-1.9226099999999999E-3</c:v>
                </c:pt>
                <c:pt idx="34969">
                  <c:v>-5.2623699999999997E-3</c:v>
                </c:pt>
                <c:pt idx="34970">
                  <c:v>4.6081500000000001E-3</c:v>
                </c:pt>
                <c:pt idx="34971">
                  <c:v>-5.28526E-3</c:v>
                </c:pt>
                <c:pt idx="34972">
                  <c:v>-4.7759999999999999E-3</c:v>
                </c:pt>
                <c:pt idx="34973">
                  <c:v>7.8830700000000007E-3</c:v>
                </c:pt>
                <c:pt idx="34974">
                  <c:v>1.1606200000000001E-2</c:v>
                </c:pt>
                <c:pt idx="34975">
                  <c:v>1.8386800000000001E-3</c:v>
                </c:pt>
                <c:pt idx="34976">
                  <c:v>5.5322599999999998E-3</c:v>
                </c:pt>
                <c:pt idx="34977">
                  <c:v>5.3510700000000003E-3</c:v>
                </c:pt>
                <c:pt idx="34978">
                  <c:v>1.8863700000000001E-2</c:v>
                </c:pt>
                <c:pt idx="34979">
                  <c:v>1.14889E-2</c:v>
                </c:pt>
                <c:pt idx="34980">
                  <c:v>4.1446699999999996E-3</c:v>
                </c:pt>
                <c:pt idx="34981">
                  <c:v>1.2578000000000001E-2</c:v>
                </c:pt>
                <c:pt idx="34982">
                  <c:v>1.8935199999999999E-2</c:v>
                </c:pt>
                <c:pt idx="34983">
                  <c:v>2.2336000000000002E-2</c:v>
                </c:pt>
                <c:pt idx="34984">
                  <c:v>1.5773800000000001E-2</c:v>
                </c:pt>
                <c:pt idx="34985">
                  <c:v>1.44587E-2</c:v>
                </c:pt>
                <c:pt idx="34986">
                  <c:v>2.9563900000000001E-3</c:v>
                </c:pt>
                <c:pt idx="34987">
                  <c:v>1.04513E-2</c:v>
                </c:pt>
                <c:pt idx="34988">
                  <c:v>-1.32198E-2</c:v>
                </c:pt>
                <c:pt idx="34989">
                  <c:v>-1.8564199999999999E-2</c:v>
                </c:pt>
                <c:pt idx="34990">
                  <c:v>-5.4884E-3</c:v>
                </c:pt>
                <c:pt idx="34991">
                  <c:v>1.28288E-2</c:v>
                </c:pt>
                <c:pt idx="34992">
                  <c:v>1.12152E-3</c:v>
                </c:pt>
                <c:pt idx="34993">
                  <c:v>-1.7984400000000001E-2</c:v>
                </c:pt>
                <c:pt idx="34994">
                  <c:v>3.9291400000000001E-4</c:v>
                </c:pt>
                <c:pt idx="34995">
                  <c:v>-1.36595E-2</c:v>
                </c:pt>
                <c:pt idx="34996">
                  <c:v>-3.8051600000000001E-4</c:v>
                </c:pt>
                <c:pt idx="34997">
                  <c:v>-4.1647000000000003E-3</c:v>
                </c:pt>
                <c:pt idx="34998">
                  <c:v>-2.2396099999999999E-2</c:v>
                </c:pt>
                <c:pt idx="34999">
                  <c:v>-1.9549400000000001E-2</c:v>
                </c:pt>
                <c:pt idx="35000">
                  <c:v>-1.26686E-2</c:v>
                </c:pt>
                <c:pt idx="35001">
                  <c:v>-6.5021499999999999E-3</c:v>
                </c:pt>
                <c:pt idx="35002">
                  <c:v>-8.1491500000000008E-3</c:v>
                </c:pt>
                <c:pt idx="35003">
                  <c:v>1.5798599999999999E-2</c:v>
                </c:pt>
                <c:pt idx="35004">
                  <c:v>-7.2297999999999998E-3</c:v>
                </c:pt>
                <c:pt idx="35005">
                  <c:v>3.1852699999999998E-4</c:v>
                </c:pt>
                <c:pt idx="35006">
                  <c:v>9.4547299999999997E-3</c:v>
                </c:pt>
                <c:pt idx="35007">
                  <c:v>3.90596E-2</c:v>
                </c:pt>
                <c:pt idx="35008">
                  <c:v>1.0744999999999999E-2</c:v>
                </c:pt>
                <c:pt idx="35009">
                  <c:v>1.73454E-2</c:v>
                </c:pt>
                <c:pt idx="35010">
                  <c:v>3.03707E-2</c:v>
                </c:pt>
                <c:pt idx="35011">
                  <c:v>1.17722E-2</c:v>
                </c:pt>
                <c:pt idx="35012">
                  <c:v>3.79648E-2</c:v>
                </c:pt>
                <c:pt idx="35013">
                  <c:v>2.3236300000000001E-2</c:v>
                </c:pt>
                <c:pt idx="35014">
                  <c:v>2.5799800000000001E-2</c:v>
                </c:pt>
                <c:pt idx="35015">
                  <c:v>2.2428500000000001E-2</c:v>
                </c:pt>
                <c:pt idx="35016">
                  <c:v>2.3427E-2</c:v>
                </c:pt>
                <c:pt idx="35017">
                  <c:v>2.5885600000000002E-2</c:v>
                </c:pt>
                <c:pt idx="35018">
                  <c:v>1.43147E-2</c:v>
                </c:pt>
                <c:pt idx="35019">
                  <c:v>3.63512E-2</c:v>
                </c:pt>
                <c:pt idx="35020">
                  <c:v>2.5307699999999999E-2</c:v>
                </c:pt>
                <c:pt idx="35021">
                  <c:v>6.14929E-3</c:v>
                </c:pt>
                <c:pt idx="35022">
                  <c:v>2.1696100000000002E-3</c:v>
                </c:pt>
                <c:pt idx="35023">
                  <c:v>1.75896E-2</c:v>
                </c:pt>
                <c:pt idx="35024">
                  <c:v>2.7227399999999999E-2</c:v>
                </c:pt>
                <c:pt idx="35025">
                  <c:v>-4.8389399999999999E-3</c:v>
                </c:pt>
                <c:pt idx="35026">
                  <c:v>-2.34976E-2</c:v>
                </c:pt>
                <c:pt idx="35027">
                  <c:v>2.0779599999999999E-2</c:v>
                </c:pt>
                <c:pt idx="35028">
                  <c:v>2.75602E-2</c:v>
                </c:pt>
                <c:pt idx="35029">
                  <c:v>-1.9736299999999998E-2</c:v>
                </c:pt>
                <c:pt idx="35030">
                  <c:v>2.36988E-3</c:v>
                </c:pt>
                <c:pt idx="35031">
                  <c:v>1.29452E-2</c:v>
                </c:pt>
                <c:pt idx="35032">
                  <c:v>1.44444E-2</c:v>
                </c:pt>
                <c:pt idx="35033">
                  <c:v>-7.7190399999999999E-3</c:v>
                </c:pt>
                <c:pt idx="35034">
                  <c:v>8.3847000000000001E-3</c:v>
                </c:pt>
                <c:pt idx="35035">
                  <c:v>8.0461500000000002E-3</c:v>
                </c:pt>
                <c:pt idx="35036">
                  <c:v>1.39265E-2</c:v>
                </c:pt>
                <c:pt idx="35037">
                  <c:v>1.3743399999999999E-2</c:v>
                </c:pt>
                <c:pt idx="35038">
                  <c:v>2.7488700000000001E-2</c:v>
                </c:pt>
                <c:pt idx="35039">
                  <c:v>3.8492199999999997E-2</c:v>
                </c:pt>
                <c:pt idx="35040">
                  <c:v>3.0386900000000001E-2</c:v>
                </c:pt>
                <c:pt idx="35041">
                  <c:v>1.5061400000000001E-2</c:v>
                </c:pt>
                <c:pt idx="35042">
                  <c:v>1.7462700000000001E-2</c:v>
                </c:pt>
                <c:pt idx="35043">
                  <c:v>3.4644099999999997E-2</c:v>
                </c:pt>
                <c:pt idx="35044">
                  <c:v>3.9850200000000002E-2</c:v>
                </c:pt>
                <c:pt idx="35045">
                  <c:v>1.6131400000000001E-2</c:v>
                </c:pt>
                <c:pt idx="35046">
                  <c:v>8.6860700000000006E-3</c:v>
                </c:pt>
                <c:pt idx="35047">
                  <c:v>1.754E-2</c:v>
                </c:pt>
                <c:pt idx="35048">
                  <c:v>2.8784799999999999E-2</c:v>
                </c:pt>
                <c:pt idx="35049">
                  <c:v>2.7790100000000002E-2</c:v>
                </c:pt>
                <c:pt idx="35050">
                  <c:v>1.7139399999999999E-2</c:v>
                </c:pt>
                <c:pt idx="35051">
                  <c:v>5.1384000000000004E-3</c:v>
                </c:pt>
                <c:pt idx="35052">
                  <c:v>1.3318099999999999E-2</c:v>
                </c:pt>
                <c:pt idx="35053">
                  <c:v>5.7582900000000001E-3</c:v>
                </c:pt>
                <c:pt idx="35054">
                  <c:v>1.76907E-2</c:v>
                </c:pt>
                <c:pt idx="35055">
                  <c:v>7.5445199999999999E-3</c:v>
                </c:pt>
                <c:pt idx="35056">
                  <c:v>-2.4900399999999998E-3</c:v>
                </c:pt>
                <c:pt idx="35057">
                  <c:v>1.2588500000000001E-4</c:v>
                </c:pt>
                <c:pt idx="35058">
                  <c:v>-2.6207000000000001E-3</c:v>
                </c:pt>
                <c:pt idx="35059">
                  <c:v>-3.3206899999999998E-3</c:v>
                </c:pt>
                <c:pt idx="35060">
                  <c:v>5.8269500000000004E-4</c:v>
                </c:pt>
                <c:pt idx="35061" formatCode="0.00E+00">
                  <c:v>9.5119499999999999E-3</c:v>
                </c:pt>
                <c:pt idx="35062">
                  <c:v>5.8727299999999996E-3</c:v>
                </c:pt>
                <c:pt idx="35063">
                  <c:v>7.6990100000000001E-3</c:v>
                </c:pt>
                <c:pt idx="35064">
                  <c:v>1.0174799999999999E-2</c:v>
                </c:pt>
                <c:pt idx="35065">
                  <c:v>1.32046E-2</c:v>
                </c:pt>
                <c:pt idx="35066">
                  <c:v>-3.3359499999999999E-3</c:v>
                </c:pt>
                <c:pt idx="35067">
                  <c:v>-3.3006699999999999E-3</c:v>
                </c:pt>
                <c:pt idx="35068">
                  <c:v>-1.1539499999999999E-3</c:v>
                </c:pt>
                <c:pt idx="35069">
                  <c:v>2.6159299999999998E-3</c:v>
                </c:pt>
                <c:pt idx="35070">
                  <c:v>9.8771999999999992E-3</c:v>
                </c:pt>
                <c:pt idx="35071">
                  <c:v>5.3186400000000003E-3</c:v>
                </c:pt>
                <c:pt idx="35072">
                  <c:v>9.8228500000000006E-4</c:v>
                </c:pt>
                <c:pt idx="35073">
                  <c:v>-9.1362000000000006E-3</c:v>
                </c:pt>
                <c:pt idx="35074">
                  <c:v>-3.7498499999999999E-3</c:v>
                </c:pt>
                <c:pt idx="35075">
                  <c:v>-7.01332E-3</c:v>
                </c:pt>
                <c:pt idx="35076">
                  <c:v>3.41034E-3</c:v>
                </c:pt>
                <c:pt idx="35077">
                  <c:v>3.7975299999999999E-3</c:v>
                </c:pt>
                <c:pt idx="35078">
                  <c:v>-1.55315E-2</c:v>
                </c:pt>
                <c:pt idx="35079">
                  <c:v>2.0694699999999999E-3</c:v>
                </c:pt>
                <c:pt idx="35080">
                  <c:v>1.8410699999999999E-2</c:v>
                </c:pt>
                <c:pt idx="35081">
                  <c:v>8.1968300000000004E-3</c:v>
                </c:pt>
                <c:pt idx="35082">
                  <c:v>1.7871899999999999E-3</c:v>
                </c:pt>
                <c:pt idx="35083">
                  <c:v>1.0498E-2</c:v>
                </c:pt>
                <c:pt idx="35084">
                  <c:v>9.5338799999999998E-3</c:v>
                </c:pt>
                <c:pt idx="35085">
                  <c:v>8.6717600000000006E-3</c:v>
                </c:pt>
                <c:pt idx="35086">
                  <c:v>-4.4431699999999998E-3</c:v>
                </c:pt>
                <c:pt idx="35087">
                  <c:v>1.6069400000000001E-3</c:v>
                </c:pt>
                <c:pt idx="35088">
                  <c:v>2.1152499999999999E-3</c:v>
                </c:pt>
                <c:pt idx="35089">
                  <c:v>1.52941E-2</c:v>
                </c:pt>
                <c:pt idx="35090">
                  <c:v>1.5337E-2</c:v>
                </c:pt>
                <c:pt idx="35091">
                  <c:v>-1.0158500000000001E-2</c:v>
                </c:pt>
                <c:pt idx="35092">
                  <c:v>1.63364E-3</c:v>
                </c:pt>
                <c:pt idx="35093">
                  <c:v>1.10435E-3</c:v>
                </c:pt>
                <c:pt idx="35094">
                  <c:v>1.47915E-3</c:v>
                </c:pt>
                <c:pt idx="35095">
                  <c:v>5.9986100000000004E-4</c:v>
                </c:pt>
                <c:pt idx="35096">
                  <c:v>4.1866300000000002E-3</c:v>
                </c:pt>
                <c:pt idx="35097">
                  <c:v>-6.1702700000000003E-4</c:v>
                </c:pt>
                <c:pt idx="35098">
                  <c:v>-6.1693199999999998E-3</c:v>
                </c:pt>
                <c:pt idx="35099">
                  <c:v>8.4018700000000005E-4</c:v>
                </c:pt>
                <c:pt idx="35100">
                  <c:v>1.91307E-2</c:v>
                </c:pt>
                <c:pt idx="35101">
                  <c:v>7.7705400000000003E-3</c:v>
                </c:pt>
                <c:pt idx="35102">
                  <c:v>4.9715000000000002E-3</c:v>
                </c:pt>
                <c:pt idx="35103">
                  <c:v>1.7041199999999999E-2</c:v>
                </c:pt>
                <c:pt idx="35104">
                  <c:v>2.5522199999999998E-2</c:v>
                </c:pt>
                <c:pt idx="35105">
                  <c:v>2.0202600000000001E-2</c:v>
                </c:pt>
                <c:pt idx="35106">
                  <c:v>1.2947999999999999E-2</c:v>
                </c:pt>
                <c:pt idx="35107">
                  <c:v>3.8452099999999999E-3</c:v>
                </c:pt>
                <c:pt idx="35108">
                  <c:v>9.9601700000000008E-3</c:v>
                </c:pt>
                <c:pt idx="35109">
                  <c:v>3.39222E-3</c:v>
                </c:pt>
                <c:pt idx="35110">
                  <c:v>2.6130700000000001E-4</c:v>
                </c:pt>
                <c:pt idx="35111">
                  <c:v>1.10245E-3</c:v>
                </c:pt>
                <c:pt idx="35112">
                  <c:v>-1.0301599999999999E-2</c:v>
                </c:pt>
                <c:pt idx="35113">
                  <c:v>2.8543499999999999E-3</c:v>
                </c:pt>
                <c:pt idx="35114">
                  <c:v>-1.1720700000000001E-3</c:v>
                </c:pt>
                <c:pt idx="35115">
                  <c:v>-1.25027E-2</c:v>
                </c:pt>
                <c:pt idx="35116">
                  <c:v>7.4501000000000003E-3</c:v>
                </c:pt>
                <c:pt idx="35117">
                  <c:v>-3.7918100000000001E-3</c:v>
                </c:pt>
                <c:pt idx="35118">
                  <c:v>-1.29976E-2</c:v>
                </c:pt>
                <c:pt idx="35119">
                  <c:v>-1.19238E-2</c:v>
                </c:pt>
                <c:pt idx="35120">
                  <c:v>6.05011E-3</c:v>
                </c:pt>
                <c:pt idx="35121">
                  <c:v>6.8016099999999996E-3</c:v>
                </c:pt>
                <c:pt idx="35122">
                  <c:v>-1.15967E-2</c:v>
                </c:pt>
                <c:pt idx="35123">
                  <c:v>9.4509100000000001E-4</c:v>
                </c:pt>
                <c:pt idx="35124">
                  <c:v>4.1828200000000003E-3</c:v>
                </c:pt>
                <c:pt idx="35125">
                  <c:v>2.30694E-2</c:v>
                </c:pt>
                <c:pt idx="35126">
                  <c:v>1.12476E-2</c:v>
                </c:pt>
                <c:pt idx="35127">
                  <c:v>7.8468300000000008E-3</c:v>
                </c:pt>
                <c:pt idx="35128">
                  <c:v>5.8345799999999998E-3</c:v>
                </c:pt>
                <c:pt idx="35129">
                  <c:v>1.0277700000000001E-2</c:v>
                </c:pt>
                <c:pt idx="35130">
                  <c:v>2.0526900000000001E-2</c:v>
                </c:pt>
                <c:pt idx="35131">
                  <c:v>1.15919E-2</c:v>
                </c:pt>
                <c:pt idx="35132">
                  <c:v>2.1254499999999999E-2</c:v>
                </c:pt>
                <c:pt idx="35133">
                  <c:v>-3.9997100000000001E-3</c:v>
                </c:pt>
                <c:pt idx="35134">
                  <c:v>9.52625E-3</c:v>
                </c:pt>
                <c:pt idx="35135">
                  <c:v>1.54123E-2</c:v>
                </c:pt>
                <c:pt idx="35136">
                  <c:v>1.5868199999999999E-2</c:v>
                </c:pt>
                <c:pt idx="35137">
                  <c:v>-4.2514800000000002E-3</c:v>
                </c:pt>
                <c:pt idx="35138">
                  <c:v>-4.4708300000000003E-3</c:v>
                </c:pt>
                <c:pt idx="35139">
                  <c:v>9.47571E-3</c:v>
                </c:pt>
                <c:pt idx="35140">
                  <c:v>-5.0640099999999996E-4</c:v>
                </c:pt>
                <c:pt idx="35141">
                  <c:v>3.8232800000000001E-3</c:v>
                </c:pt>
                <c:pt idx="35142">
                  <c:v>3.3006699999999999E-3</c:v>
                </c:pt>
                <c:pt idx="35143">
                  <c:v>-1.6771299999999999E-2</c:v>
                </c:pt>
                <c:pt idx="35144">
                  <c:v>-1.5173000000000001E-2</c:v>
                </c:pt>
                <c:pt idx="35145">
                  <c:v>8.1968300000000004E-3</c:v>
                </c:pt>
                <c:pt idx="35146">
                  <c:v>-5.8660500000000003E-3</c:v>
                </c:pt>
                <c:pt idx="35147">
                  <c:v>-9.2878300000000004E-3</c:v>
                </c:pt>
                <c:pt idx="35148">
                  <c:v>1.27888E-3</c:v>
                </c:pt>
                <c:pt idx="35149">
                  <c:v>-5.6276299999999998E-3</c:v>
                </c:pt>
                <c:pt idx="35150">
                  <c:v>-5.45979E-3</c:v>
                </c:pt>
                <c:pt idx="35151">
                  <c:v>-3.9892199999999999E-3</c:v>
                </c:pt>
                <c:pt idx="35152">
                  <c:v>-5.33199E-3</c:v>
                </c:pt>
                <c:pt idx="35153">
                  <c:v>-6.5288500000000001E-3</c:v>
                </c:pt>
                <c:pt idx="35154">
                  <c:v>-1.04666E-2</c:v>
                </c:pt>
                <c:pt idx="35155">
                  <c:v>-1.5749900000000001E-2</c:v>
                </c:pt>
                <c:pt idx="35156">
                  <c:v>-1.40858E-3</c:v>
                </c:pt>
                <c:pt idx="35157">
                  <c:v>-2.0093899999999998E-3</c:v>
                </c:pt>
                <c:pt idx="35158">
                  <c:v>-1.43471E-2</c:v>
                </c:pt>
                <c:pt idx="35159">
                  <c:v>-9.7179399999999996E-3</c:v>
                </c:pt>
                <c:pt idx="35160">
                  <c:v>-8.4705400000000004E-3</c:v>
                </c:pt>
                <c:pt idx="35161">
                  <c:v>2.48051E-3</c:v>
                </c:pt>
                <c:pt idx="35162">
                  <c:v>6.6471100000000003E-3</c:v>
                </c:pt>
                <c:pt idx="35163">
                  <c:v>1.2296700000000001E-2</c:v>
                </c:pt>
                <c:pt idx="35164">
                  <c:v>6.7615499999999999E-3</c:v>
                </c:pt>
                <c:pt idx="35165">
                  <c:v>-9.63783E-3</c:v>
                </c:pt>
                <c:pt idx="35166">
                  <c:v>2.60611E-2</c:v>
                </c:pt>
                <c:pt idx="35167">
                  <c:v>3.9300899999999998E-3</c:v>
                </c:pt>
                <c:pt idx="35168">
                  <c:v>-4.3249100000000004E-3</c:v>
                </c:pt>
                <c:pt idx="35169">
                  <c:v>-7.17163E-3</c:v>
                </c:pt>
                <c:pt idx="35170">
                  <c:v>4.8770899999999997E-3</c:v>
                </c:pt>
                <c:pt idx="35171">
                  <c:v>-6.1092400000000002E-3</c:v>
                </c:pt>
                <c:pt idx="35172">
                  <c:v>7.9040499999999993E-3</c:v>
                </c:pt>
                <c:pt idx="35173">
                  <c:v>1.68896E-3</c:v>
                </c:pt>
                <c:pt idx="35174">
                  <c:v>-1.26152E-2</c:v>
                </c:pt>
                <c:pt idx="35175">
                  <c:v>-8.82053E-3</c:v>
                </c:pt>
                <c:pt idx="35176">
                  <c:v>3.5314600000000002E-3</c:v>
                </c:pt>
                <c:pt idx="35177">
                  <c:v>-1.90163E-2</c:v>
                </c:pt>
                <c:pt idx="35178">
                  <c:v>-2.3413699999999999E-2</c:v>
                </c:pt>
                <c:pt idx="35179">
                  <c:v>-2.05755E-2</c:v>
                </c:pt>
                <c:pt idx="35180">
                  <c:v>-1.33591E-2</c:v>
                </c:pt>
                <c:pt idx="35181">
                  <c:v>-2.5217099999999999E-2</c:v>
                </c:pt>
                <c:pt idx="35182">
                  <c:v>-2.2539099999999999E-2</c:v>
                </c:pt>
                <c:pt idx="35183">
                  <c:v>-9.8085399999999993E-3</c:v>
                </c:pt>
                <c:pt idx="35184">
                  <c:v>-2.4457E-2</c:v>
                </c:pt>
                <c:pt idx="35185">
                  <c:v>-2.8138199999999999E-2</c:v>
                </c:pt>
                <c:pt idx="35186">
                  <c:v>-1.6124699999999999E-2</c:v>
                </c:pt>
                <c:pt idx="35187">
                  <c:v>-1.33419E-2</c:v>
                </c:pt>
                <c:pt idx="35188">
                  <c:v>-2.50225E-2</c:v>
                </c:pt>
                <c:pt idx="35189">
                  <c:v>-1.8687200000000001E-2</c:v>
                </c:pt>
                <c:pt idx="35190">
                  <c:v>-1.0596299999999999E-2</c:v>
                </c:pt>
                <c:pt idx="35191">
                  <c:v>-7.1258500000000004E-3</c:v>
                </c:pt>
                <c:pt idx="35192">
                  <c:v>-1.73349E-2</c:v>
                </c:pt>
                <c:pt idx="35193">
                  <c:v>-1.67742E-2</c:v>
                </c:pt>
                <c:pt idx="35194">
                  <c:v>-1.3210299999999999E-2</c:v>
                </c:pt>
                <c:pt idx="35195">
                  <c:v>-2.0120599999999999E-2</c:v>
                </c:pt>
                <c:pt idx="35196">
                  <c:v>-2.0963699999999998E-2</c:v>
                </c:pt>
                <c:pt idx="35197">
                  <c:v>-8.2321200000000008E-3</c:v>
                </c:pt>
                <c:pt idx="35198">
                  <c:v>-1.1274299999999999E-2</c:v>
                </c:pt>
                <c:pt idx="35199">
                  <c:v>-1.5608800000000001E-2</c:v>
                </c:pt>
                <c:pt idx="35200">
                  <c:v>-5.3691900000000002E-3</c:v>
                </c:pt>
                <c:pt idx="35201">
                  <c:v>-8.9807499999999992E-3</c:v>
                </c:pt>
                <c:pt idx="35202">
                  <c:v>-2.35176E-2</c:v>
                </c:pt>
                <c:pt idx="35203">
                  <c:v>-1.7181399999999999E-2</c:v>
                </c:pt>
                <c:pt idx="35204">
                  <c:v>-1.27478E-2</c:v>
                </c:pt>
                <c:pt idx="35205">
                  <c:v>-2.4660100000000001E-2</c:v>
                </c:pt>
                <c:pt idx="35206">
                  <c:v>-3.0291599999999998E-2</c:v>
                </c:pt>
                <c:pt idx="35207">
                  <c:v>-1.8480300000000002E-2</c:v>
                </c:pt>
                <c:pt idx="35208">
                  <c:v>-4.8904400000000002E-3</c:v>
                </c:pt>
                <c:pt idx="35209">
                  <c:v>-3.1971899999999998E-2</c:v>
                </c:pt>
                <c:pt idx="35210">
                  <c:v>-3.13253E-2</c:v>
                </c:pt>
                <c:pt idx="35211">
                  <c:v>-1.33352E-2</c:v>
                </c:pt>
                <c:pt idx="35212">
                  <c:v>-1.02215E-2</c:v>
                </c:pt>
                <c:pt idx="35213">
                  <c:v>-2.1339400000000001E-2</c:v>
                </c:pt>
                <c:pt idx="35214">
                  <c:v>-2.7792000000000001E-2</c:v>
                </c:pt>
                <c:pt idx="35215">
                  <c:v>-2.8817200000000001E-2</c:v>
                </c:pt>
                <c:pt idx="35216">
                  <c:v>-2.8076199999999999E-2</c:v>
                </c:pt>
                <c:pt idx="35217">
                  <c:v>-8.2731200000000001E-3</c:v>
                </c:pt>
                <c:pt idx="35218">
                  <c:v>-9.5977800000000002E-3</c:v>
                </c:pt>
                <c:pt idx="35219">
                  <c:v>-9.3278900000000001E-3</c:v>
                </c:pt>
                <c:pt idx="35220">
                  <c:v>-1.76201E-2</c:v>
                </c:pt>
                <c:pt idx="35221">
                  <c:v>-1.41659E-2</c:v>
                </c:pt>
                <c:pt idx="35222" formatCode="0.00E+00">
                  <c:v>6.4849899999999997E-5</c:v>
                </c:pt>
                <c:pt idx="35223">
                  <c:v>-1.26114E-2</c:v>
                </c:pt>
                <c:pt idx="35224">
                  <c:v>1.80149E-3</c:v>
                </c:pt>
                <c:pt idx="35225">
                  <c:v>-8.0804799999999993E-3</c:v>
                </c:pt>
                <c:pt idx="35226">
                  <c:v>-1.2515999999999999E-2</c:v>
                </c:pt>
                <c:pt idx="35227">
                  <c:v>-8.1558199999999994E-3</c:v>
                </c:pt>
                <c:pt idx="35228">
                  <c:v>-1.2307200000000001E-2</c:v>
                </c:pt>
                <c:pt idx="35229">
                  <c:v>-1.59359E-3</c:v>
                </c:pt>
                <c:pt idx="35230">
                  <c:v>-1.8911399999999998E-2</c:v>
                </c:pt>
                <c:pt idx="35231">
                  <c:v>-1.4198300000000001E-2</c:v>
                </c:pt>
                <c:pt idx="35232">
                  <c:v>-1.33057E-2</c:v>
                </c:pt>
                <c:pt idx="35233">
                  <c:v>-1.7287299999999999E-2</c:v>
                </c:pt>
                <c:pt idx="35234">
                  <c:v>-1.25608E-2</c:v>
                </c:pt>
                <c:pt idx="35235">
                  <c:v>-1.0139499999999999E-2</c:v>
                </c:pt>
                <c:pt idx="35236">
                  <c:v>-1.27668E-2</c:v>
                </c:pt>
                <c:pt idx="35237">
                  <c:v>-2.01817E-2</c:v>
                </c:pt>
                <c:pt idx="35238">
                  <c:v>-2.2808999999999999E-2</c:v>
                </c:pt>
                <c:pt idx="35239">
                  <c:v>-2.0957900000000002E-2</c:v>
                </c:pt>
                <c:pt idx="35240">
                  <c:v>-5.9909799999999999E-3</c:v>
                </c:pt>
                <c:pt idx="35241">
                  <c:v>-1.73864E-2</c:v>
                </c:pt>
                <c:pt idx="35242">
                  <c:v>-2.5491699999999999E-2</c:v>
                </c:pt>
                <c:pt idx="35243">
                  <c:v>-1.63898E-2</c:v>
                </c:pt>
                <c:pt idx="35244">
                  <c:v>-1.35221E-2</c:v>
                </c:pt>
                <c:pt idx="35245">
                  <c:v>-3.61729E-3</c:v>
                </c:pt>
                <c:pt idx="35246">
                  <c:v>-7.1077299999999996E-3</c:v>
                </c:pt>
                <c:pt idx="35247">
                  <c:v>-2.44598E-2</c:v>
                </c:pt>
                <c:pt idx="35248">
                  <c:v>-1.9966100000000001E-2</c:v>
                </c:pt>
                <c:pt idx="35249">
                  <c:v>-1.3268500000000001E-2</c:v>
                </c:pt>
                <c:pt idx="35250">
                  <c:v>-5.1565200000000004E-3</c:v>
                </c:pt>
                <c:pt idx="35251">
                  <c:v>-1.33753E-2</c:v>
                </c:pt>
                <c:pt idx="35252">
                  <c:v>-2.0663299999999999E-2</c:v>
                </c:pt>
                <c:pt idx="35253">
                  <c:v>2.5491699999999999E-3</c:v>
                </c:pt>
                <c:pt idx="35254">
                  <c:v>5.4178200000000003E-3</c:v>
                </c:pt>
                <c:pt idx="35255">
                  <c:v>-1.4398599999999999E-2</c:v>
                </c:pt>
                <c:pt idx="35256">
                  <c:v>3.74603E-3</c:v>
                </c:pt>
                <c:pt idx="35257">
                  <c:v>-2.7713799999999999E-3</c:v>
                </c:pt>
                <c:pt idx="35258">
                  <c:v>-1.86272E-2</c:v>
                </c:pt>
                <c:pt idx="35259">
                  <c:v>-1.22519E-2</c:v>
                </c:pt>
                <c:pt idx="35260">
                  <c:v>-6.6919299999999996E-3</c:v>
                </c:pt>
                <c:pt idx="35261">
                  <c:v>-1.54266E-2</c:v>
                </c:pt>
                <c:pt idx="35262">
                  <c:v>-2.1077200000000001E-2</c:v>
                </c:pt>
                <c:pt idx="35263">
                  <c:v>1.53542E-4</c:v>
                </c:pt>
                <c:pt idx="35264">
                  <c:v>-2.9173899999999999E-2</c:v>
                </c:pt>
                <c:pt idx="35265">
                  <c:v>-2.7921700000000001E-2</c:v>
                </c:pt>
                <c:pt idx="35266">
                  <c:v>-2.4276699999999998E-2</c:v>
                </c:pt>
                <c:pt idx="35267">
                  <c:v>-1.8786400000000002E-2</c:v>
                </c:pt>
                <c:pt idx="35268">
                  <c:v>-2.5651E-2</c:v>
                </c:pt>
                <c:pt idx="35269">
                  <c:v>-2.3745499999999999E-2</c:v>
                </c:pt>
                <c:pt idx="35270">
                  <c:v>-2.2164300000000001E-2</c:v>
                </c:pt>
                <c:pt idx="35271">
                  <c:v>-2.5582299999999999E-2</c:v>
                </c:pt>
                <c:pt idx="35272">
                  <c:v>-3.7715899999999997E-2</c:v>
                </c:pt>
                <c:pt idx="35273">
                  <c:v>-2.06175E-2</c:v>
                </c:pt>
                <c:pt idx="35274">
                  <c:v>-2.7538300000000002E-2</c:v>
                </c:pt>
                <c:pt idx="35275">
                  <c:v>-3.6555299999999999E-2</c:v>
                </c:pt>
                <c:pt idx="35276">
                  <c:v>-4.22487E-2</c:v>
                </c:pt>
                <c:pt idx="35277">
                  <c:v>-4.2691199999999999E-2</c:v>
                </c:pt>
                <c:pt idx="35278">
                  <c:v>-3.2197999999999997E-2</c:v>
                </c:pt>
                <c:pt idx="35279">
                  <c:v>-3.7613899999999999E-2</c:v>
                </c:pt>
                <c:pt idx="35280">
                  <c:v>-2.2106199999999999E-2</c:v>
                </c:pt>
                <c:pt idx="35281">
                  <c:v>-1.92242E-2</c:v>
                </c:pt>
                <c:pt idx="35282">
                  <c:v>-3.01418E-2</c:v>
                </c:pt>
                <c:pt idx="35283">
                  <c:v>-2.94437E-2</c:v>
                </c:pt>
                <c:pt idx="35284">
                  <c:v>-1.56927E-2</c:v>
                </c:pt>
                <c:pt idx="35285">
                  <c:v>-1.6783699999999999E-2</c:v>
                </c:pt>
                <c:pt idx="35286">
                  <c:v>-2.55804E-2</c:v>
                </c:pt>
                <c:pt idx="35287">
                  <c:v>-3.20072E-2</c:v>
                </c:pt>
                <c:pt idx="35288">
                  <c:v>-2.8797099999999999E-2</c:v>
                </c:pt>
                <c:pt idx="35289">
                  <c:v>-1.3884499999999999E-2</c:v>
                </c:pt>
                <c:pt idx="35290">
                  <c:v>-3.5476699999999997E-4</c:v>
                </c:pt>
                <c:pt idx="35291">
                  <c:v>8.5811599999999991E-3</c:v>
                </c:pt>
                <c:pt idx="35292">
                  <c:v>5.3262700000000001E-3</c:v>
                </c:pt>
                <c:pt idx="35293" formatCode="0.00E+00">
                  <c:v>3.6239599999999998E-5</c:v>
                </c:pt>
                <c:pt idx="35294">
                  <c:v>-1.3855900000000001E-2</c:v>
                </c:pt>
                <c:pt idx="35295">
                  <c:v>1.1760700000000001E-2</c:v>
                </c:pt>
                <c:pt idx="35296">
                  <c:v>-5.2747699999999998E-3</c:v>
                </c:pt>
                <c:pt idx="35297">
                  <c:v>-1.1774099999999999E-2</c:v>
                </c:pt>
                <c:pt idx="35298">
                  <c:v>-3.32928E-3</c:v>
                </c:pt>
                <c:pt idx="35299">
                  <c:v>-6.9637299999999996E-3</c:v>
                </c:pt>
                <c:pt idx="35300">
                  <c:v>-1.8239999999999999E-2</c:v>
                </c:pt>
                <c:pt idx="35301">
                  <c:v>-1.94416E-2</c:v>
                </c:pt>
                <c:pt idx="35302">
                  <c:v>2.5796899999999999E-3</c:v>
                </c:pt>
                <c:pt idx="35303">
                  <c:v>-7.6026899999999996E-3</c:v>
                </c:pt>
                <c:pt idx="35304">
                  <c:v>-1.54667E-2</c:v>
                </c:pt>
                <c:pt idx="35305">
                  <c:v>-2.0669900000000001E-2</c:v>
                </c:pt>
                <c:pt idx="35306">
                  <c:v>-1.4308E-2</c:v>
                </c:pt>
                <c:pt idx="35307">
                  <c:v>-2.9637299999999998E-2</c:v>
                </c:pt>
                <c:pt idx="35308">
                  <c:v>-1.7557099999999999E-2</c:v>
                </c:pt>
                <c:pt idx="35309">
                  <c:v>-1.35412E-2</c:v>
                </c:pt>
                <c:pt idx="35310">
                  <c:v>-2.4860400000000001E-2</c:v>
                </c:pt>
                <c:pt idx="35311">
                  <c:v>-3.0514699999999999E-2</c:v>
                </c:pt>
                <c:pt idx="35312">
                  <c:v>-2.6668500000000001E-2</c:v>
                </c:pt>
                <c:pt idx="35313">
                  <c:v>-3.0154199999999999E-2</c:v>
                </c:pt>
                <c:pt idx="35314">
                  <c:v>-1.6573899999999999E-2</c:v>
                </c:pt>
                <c:pt idx="35315">
                  <c:v>-9.0456000000000009E-3</c:v>
                </c:pt>
                <c:pt idx="35316">
                  <c:v>-1.88732E-2</c:v>
                </c:pt>
                <c:pt idx="35317">
                  <c:v>-8.1014599999999996E-3</c:v>
                </c:pt>
                <c:pt idx="35318">
                  <c:v>-2.89917E-4</c:v>
                </c:pt>
                <c:pt idx="35319">
                  <c:v>2.0904500000000002E-3</c:v>
                </c:pt>
                <c:pt idx="35320">
                  <c:v>-7.3518799999999999E-3</c:v>
                </c:pt>
                <c:pt idx="35321">
                  <c:v>-1.8959000000000001E-3</c:v>
                </c:pt>
                <c:pt idx="35322">
                  <c:v>-3.9796800000000002E-3</c:v>
                </c:pt>
                <c:pt idx="35323">
                  <c:v>2.82001E-3</c:v>
                </c:pt>
                <c:pt idx="35324">
                  <c:v>-5.5990199999999997E-3</c:v>
                </c:pt>
                <c:pt idx="35325">
                  <c:v>1.7910000000000001E-3</c:v>
                </c:pt>
                <c:pt idx="35326">
                  <c:v>1.2497899999999999E-2</c:v>
                </c:pt>
                <c:pt idx="35327">
                  <c:v>6.5317200000000004E-3</c:v>
                </c:pt>
                <c:pt idx="35328">
                  <c:v>1.45121E-2</c:v>
                </c:pt>
                <c:pt idx="35329">
                  <c:v>8.7833400000000004E-4</c:v>
                </c:pt>
                <c:pt idx="35330">
                  <c:v>-9.3660400000000008E-3</c:v>
                </c:pt>
                <c:pt idx="35331">
                  <c:v>-9.4051399999999993E-3</c:v>
                </c:pt>
                <c:pt idx="35332">
                  <c:v>-2.145E-2</c:v>
                </c:pt>
                <c:pt idx="35333">
                  <c:v>-8.0452000000000006E-3</c:v>
                </c:pt>
                <c:pt idx="35334">
                  <c:v>-1.4118199999999999E-2</c:v>
                </c:pt>
                <c:pt idx="35335">
                  <c:v>-2.12917E-2</c:v>
                </c:pt>
                <c:pt idx="35336">
                  <c:v>-2.2499999999999999E-2</c:v>
                </c:pt>
                <c:pt idx="35337">
                  <c:v>-6.4268099999999998E-3</c:v>
                </c:pt>
                <c:pt idx="35338">
                  <c:v>-1.6948700000000001E-2</c:v>
                </c:pt>
                <c:pt idx="35339">
                  <c:v>-7.4071900000000001E-3</c:v>
                </c:pt>
                <c:pt idx="35340">
                  <c:v>-1.0479E-2</c:v>
                </c:pt>
                <c:pt idx="35341">
                  <c:v>-9.3202600000000003E-3</c:v>
                </c:pt>
                <c:pt idx="35342">
                  <c:v>-6.0005199999999996E-3</c:v>
                </c:pt>
                <c:pt idx="35343">
                  <c:v>-1.1557599999999999E-2</c:v>
                </c:pt>
                <c:pt idx="35344">
                  <c:v>-2.1245E-2</c:v>
                </c:pt>
                <c:pt idx="35345">
                  <c:v>-1.5716600000000001E-2</c:v>
                </c:pt>
                <c:pt idx="35346">
                  <c:v>-6.53076E-3</c:v>
                </c:pt>
                <c:pt idx="35347">
                  <c:v>-7.0648200000000003E-3</c:v>
                </c:pt>
                <c:pt idx="35348">
                  <c:v>-1.7457E-2</c:v>
                </c:pt>
                <c:pt idx="35349">
                  <c:v>-6.7911100000000004E-3</c:v>
                </c:pt>
                <c:pt idx="35350">
                  <c:v>4.9705499999999998E-3</c:v>
                </c:pt>
                <c:pt idx="35351">
                  <c:v>6.2465699999999999E-3</c:v>
                </c:pt>
                <c:pt idx="35352">
                  <c:v>2.08874E-2</c:v>
                </c:pt>
                <c:pt idx="35353">
                  <c:v>1.2352E-2</c:v>
                </c:pt>
                <c:pt idx="35354">
                  <c:v>2.2082299999999999E-2</c:v>
                </c:pt>
                <c:pt idx="35355">
                  <c:v>4.6634699999999999E-4</c:v>
                </c:pt>
                <c:pt idx="35356">
                  <c:v>3.8871800000000001E-3</c:v>
                </c:pt>
                <c:pt idx="35357">
                  <c:v>1.8892300000000001E-2</c:v>
                </c:pt>
                <c:pt idx="35358">
                  <c:v>-1.15099E-2</c:v>
                </c:pt>
                <c:pt idx="35359">
                  <c:v>-2.07472E-2</c:v>
                </c:pt>
                <c:pt idx="35360">
                  <c:v>-1.58873E-2</c:v>
                </c:pt>
                <c:pt idx="35361">
                  <c:v>6.9942499999999996E-3</c:v>
                </c:pt>
                <c:pt idx="35362">
                  <c:v>8.3923299999999999E-4</c:v>
                </c:pt>
                <c:pt idx="35363">
                  <c:v>-6.23035E-3</c:v>
                </c:pt>
                <c:pt idx="35364">
                  <c:v>4.5890799999999997E-3</c:v>
                </c:pt>
                <c:pt idx="35365">
                  <c:v>-3.4189200000000002E-3</c:v>
                </c:pt>
                <c:pt idx="35366">
                  <c:v>-2.5720600000000001E-3</c:v>
                </c:pt>
                <c:pt idx="35367">
                  <c:v>-1.54772E-2</c:v>
                </c:pt>
                <c:pt idx="35368">
                  <c:v>-9.9391900000000005E-3</c:v>
                </c:pt>
                <c:pt idx="35369">
                  <c:v>-3.9768199999999998E-3</c:v>
                </c:pt>
                <c:pt idx="35370">
                  <c:v>-5.4149599999999999E-3</c:v>
                </c:pt>
                <c:pt idx="35371">
                  <c:v>-4.1046099999999999E-3</c:v>
                </c:pt>
                <c:pt idx="35372">
                  <c:v>-5.7764100000000001E-3</c:v>
                </c:pt>
                <c:pt idx="35373">
                  <c:v>-1.2763999999999999E-2</c:v>
                </c:pt>
                <c:pt idx="35374">
                  <c:v>-6.7310299999999998E-3</c:v>
                </c:pt>
                <c:pt idx="35375">
                  <c:v>1.4772400000000001E-3</c:v>
                </c:pt>
                <c:pt idx="35376">
                  <c:v>3.60203E-3</c:v>
                </c:pt>
                <c:pt idx="35377">
                  <c:v>-3.2758700000000002E-3</c:v>
                </c:pt>
                <c:pt idx="35378">
                  <c:v>-1.52102E-2</c:v>
                </c:pt>
                <c:pt idx="35379">
                  <c:v>-8.6469700000000004E-3</c:v>
                </c:pt>
                <c:pt idx="35380">
                  <c:v>4.9591100000000003E-4</c:v>
                </c:pt>
                <c:pt idx="35381">
                  <c:v>5.1631899999999998E-3</c:v>
                </c:pt>
                <c:pt idx="35382">
                  <c:v>-3.1309100000000002E-3</c:v>
                </c:pt>
                <c:pt idx="35383">
                  <c:v>1.1148499999999999E-3</c:v>
                </c:pt>
                <c:pt idx="35384">
                  <c:v>1.9790599999999998E-2</c:v>
                </c:pt>
                <c:pt idx="35385" formatCode="0.00E+00">
                  <c:v>8.1767999999999997E-3</c:v>
                </c:pt>
                <c:pt idx="35386">
                  <c:v>-5.6877100000000003E-3</c:v>
                </c:pt>
                <c:pt idx="35387">
                  <c:v>-2.90871E-4</c:v>
                </c:pt>
                <c:pt idx="35388">
                  <c:v>1.1745500000000001E-2</c:v>
                </c:pt>
                <c:pt idx="35389" formatCode="0.00E+00">
                  <c:v>-3.4971199999999998E-3</c:v>
                </c:pt>
                <c:pt idx="35390">
                  <c:v>1.7881399999999999E-2</c:v>
                </c:pt>
                <c:pt idx="35391">
                  <c:v>-1.0463699999999999E-2</c:v>
                </c:pt>
                <c:pt idx="35392">
                  <c:v>-1.441E-3</c:v>
                </c:pt>
                <c:pt idx="35393">
                  <c:v>-5.1908500000000003E-3</c:v>
                </c:pt>
                <c:pt idx="35394">
                  <c:v>-2.99454E-4</c:v>
                </c:pt>
                <c:pt idx="35395">
                  <c:v>2.1508200000000002E-2</c:v>
                </c:pt>
                <c:pt idx="35396">
                  <c:v>-7.4491499999999999E-3</c:v>
                </c:pt>
                <c:pt idx="35397">
                  <c:v>-8.66222E-3</c:v>
                </c:pt>
                <c:pt idx="35398">
                  <c:v>1.0149E-2</c:v>
                </c:pt>
                <c:pt idx="35399">
                  <c:v>1.7013499999999999E-3</c:v>
                </c:pt>
                <c:pt idx="35400">
                  <c:v>1.6517599999999999E-3</c:v>
                </c:pt>
                <c:pt idx="35401">
                  <c:v>-2.3107499999999999E-3</c:v>
                </c:pt>
                <c:pt idx="35402">
                  <c:v>1.37806E-3</c:v>
                </c:pt>
                <c:pt idx="35403">
                  <c:v>-8.70895E-3</c:v>
                </c:pt>
                <c:pt idx="35404">
                  <c:v>-7.0667300000000002E-3</c:v>
                </c:pt>
                <c:pt idx="35405">
                  <c:v>3.0164699999999998E-3</c:v>
                </c:pt>
                <c:pt idx="35406">
                  <c:v>5.2785899999999997E-3</c:v>
                </c:pt>
                <c:pt idx="35407">
                  <c:v>3.5858199999999998E-4</c:v>
                </c:pt>
                <c:pt idx="35408">
                  <c:v>-1.1799799999999999E-2</c:v>
                </c:pt>
                <c:pt idx="35409">
                  <c:v>1.34716E-2</c:v>
                </c:pt>
                <c:pt idx="35410">
                  <c:v>9.9964100000000007E-3</c:v>
                </c:pt>
                <c:pt idx="35411" formatCode="0.00E+00">
                  <c:v>4.3592500000000003E-3</c:v>
                </c:pt>
                <c:pt idx="35412">
                  <c:v>4.7845800000000001E-3</c:v>
                </c:pt>
                <c:pt idx="35413">
                  <c:v>1.3941800000000001E-2</c:v>
                </c:pt>
                <c:pt idx="35414">
                  <c:v>6.4296700000000002E-3</c:v>
                </c:pt>
                <c:pt idx="35415">
                  <c:v>-4.3258699999999999E-3</c:v>
                </c:pt>
                <c:pt idx="35416">
                  <c:v>1.0869E-2</c:v>
                </c:pt>
                <c:pt idx="35417">
                  <c:v>1.14536E-2</c:v>
                </c:pt>
                <c:pt idx="35418">
                  <c:v>1.5998800000000001E-2</c:v>
                </c:pt>
                <c:pt idx="35419">
                  <c:v>2.7712799999999999E-2</c:v>
                </c:pt>
                <c:pt idx="35420">
                  <c:v>2.4526599999999999E-2</c:v>
                </c:pt>
                <c:pt idx="35421">
                  <c:v>1.00088E-2</c:v>
                </c:pt>
                <c:pt idx="35422">
                  <c:v>-3.2262800000000002E-3</c:v>
                </c:pt>
                <c:pt idx="35423">
                  <c:v>1.6371699999999999E-2</c:v>
                </c:pt>
                <c:pt idx="35424">
                  <c:v>2.2337900000000001E-2</c:v>
                </c:pt>
                <c:pt idx="35425">
                  <c:v>2.6189799999999999E-2</c:v>
                </c:pt>
                <c:pt idx="35426">
                  <c:v>9.9382399999999992E-3</c:v>
                </c:pt>
                <c:pt idx="35427">
                  <c:v>1.96314E-2</c:v>
                </c:pt>
                <c:pt idx="35428">
                  <c:v>1.84193E-2</c:v>
                </c:pt>
                <c:pt idx="35429">
                  <c:v>1.5223499999999999E-2</c:v>
                </c:pt>
                <c:pt idx="35430">
                  <c:v>7.5588199999999999E-3</c:v>
                </c:pt>
                <c:pt idx="35431">
                  <c:v>1.3801600000000001E-2</c:v>
                </c:pt>
                <c:pt idx="35432">
                  <c:v>8.2197199999999998E-3</c:v>
                </c:pt>
                <c:pt idx="35433">
                  <c:v>3.5486200000000002E-3</c:v>
                </c:pt>
                <c:pt idx="35434">
                  <c:v>2.5415400000000001E-3</c:v>
                </c:pt>
                <c:pt idx="35435">
                  <c:v>3.6478000000000001E-3</c:v>
                </c:pt>
                <c:pt idx="35436">
                  <c:v>1.8669100000000001E-2</c:v>
                </c:pt>
                <c:pt idx="35437">
                  <c:v>2.67487E-2</c:v>
                </c:pt>
                <c:pt idx="35438">
                  <c:v>1.32847E-2</c:v>
                </c:pt>
                <c:pt idx="35439">
                  <c:v>9.1724400000000005E-3</c:v>
                </c:pt>
                <c:pt idx="35440">
                  <c:v>2.0001399999999999E-2</c:v>
                </c:pt>
                <c:pt idx="35441">
                  <c:v>2.4291E-2</c:v>
                </c:pt>
                <c:pt idx="35442">
                  <c:v>9.2115400000000007E-3</c:v>
                </c:pt>
                <c:pt idx="35443">
                  <c:v>1.6634900000000001E-2</c:v>
                </c:pt>
                <c:pt idx="35444">
                  <c:v>2.3163799999999998E-2</c:v>
                </c:pt>
                <c:pt idx="35445">
                  <c:v>2.85978E-2</c:v>
                </c:pt>
                <c:pt idx="35446">
                  <c:v>3.3624599999999998E-2</c:v>
                </c:pt>
                <c:pt idx="35447">
                  <c:v>3.0490900000000001E-2</c:v>
                </c:pt>
                <c:pt idx="35448">
                  <c:v>4.0487299999999997E-2</c:v>
                </c:pt>
                <c:pt idx="35449">
                  <c:v>2.8073299999999999E-2</c:v>
                </c:pt>
                <c:pt idx="35450">
                  <c:v>3.2943699999999999E-2</c:v>
                </c:pt>
                <c:pt idx="35451">
                  <c:v>3.28455E-2</c:v>
                </c:pt>
                <c:pt idx="35452">
                  <c:v>2.9382700000000001E-2</c:v>
                </c:pt>
                <c:pt idx="35453">
                  <c:v>3.5805700000000003E-2</c:v>
                </c:pt>
                <c:pt idx="35454">
                  <c:v>4.1507700000000002E-2</c:v>
                </c:pt>
                <c:pt idx="35455">
                  <c:v>2.60611E-2</c:v>
                </c:pt>
                <c:pt idx="35456">
                  <c:v>3.0430800000000001E-2</c:v>
                </c:pt>
                <c:pt idx="35457">
                  <c:v>1.9208900000000001E-2</c:v>
                </c:pt>
                <c:pt idx="35458">
                  <c:v>1.79787E-2</c:v>
                </c:pt>
                <c:pt idx="35459">
                  <c:v>9.4737999999999992E-3</c:v>
                </c:pt>
                <c:pt idx="35460">
                  <c:v>9.7293899999999992E-3</c:v>
                </c:pt>
                <c:pt idx="35461">
                  <c:v>2.7031900000000001E-2</c:v>
                </c:pt>
                <c:pt idx="35462">
                  <c:v>1.5602100000000001E-2</c:v>
                </c:pt>
                <c:pt idx="35463">
                  <c:v>1.5384699999999999E-2</c:v>
                </c:pt>
                <c:pt idx="35464">
                  <c:v>1.7219499999999999E-2</c:v>
                </c:pt>
                <c:pt idx="35465">
                  <c:v>1.7553300000000001E-2</c:v>
                </c:pt>
                <c:pt idx="35466">
                  <c:v>1.8053099999999999E-2</c:v>
                </c:pt>
                <c:pt idx="35467">
                  <c:v>4.1770899999999996E-3</c:v>
                </c:pt>
                <c:pt idx="35468">
                  <c:v>6.5069200000000002E-3</c:v>
                </c:pt>
                <c:pt idx="35469">
                  <c:v>2.0392400000000001E-2</c:v>
                </c:pt>
                <c:pt idx="35470">
                  <c:v>1.6663600000000001E-2</c:v>
                </c:pt>
                <c:pt idx="35471">
                  <c:v>1.8950499999999999E-2</c:v>
                </c:pt>
                <c:pt idx="35472">
                  <c:v>1.04809E-2</c:v>
                </c:pt>
                <c:pt idx="35473">
                  <c:v>2.3527099999999999E-2</c:v>
                </c:pt>
                <c:pt idx="35474">
                  <c:v>3.7771199999999998E-2</c:v>
                </c:pt>
                <c:pt idx="35475">
                  <c:v>3.0264900000000001E-2</c:v>
                </c:pt>
                <c:pt idx="35476">
                  <c:v>1.93014E-2</c:v>
                </c:pt>
                <c:pt idx="35477">
                  <c:v>2.7732799999999998E-2</c:v>
                </c:pt>
                <c:pt idx="35478">
                  <c:v>2.1453900000000001E-2</c:v>
                </c:pt>
                <c:pt idx="35479">
                  <c:v>1.15452E-2</c:v>
                </c:pt>
                <c:pt idx="35480">
                  <c:v>1.46313E-2</c:v>
                </c:pt>
                <c:pt idx="35481">
                  <c:v>3.8593299999999997E-2</c:v>
                </c:pt>
                <c:pt idx="35482">
                  <c:v>2.11906E-2</c:v>
                </c:pt>
                <c:pt idx="35483">
                  <c:v>2.1531100000000001E-2</c:v>
                </c:pt>
                <c:pt idx="35484">
                  <c:v>2.1046599999999999E-2</c:v>
                </c:pt>
                <c:pt idx="35485">
                  <c:v>1.85051E-2</c:v>
                </c:pt>
                <c:pt idx="35486">
                  <c:v>2.0615600000000001E-2</c:v>
                </c:pt>
                <c:pt idx="35487">
                  <c:v>6.8540600000000004E-3</c:v>
                </c:pt>
                <c:pt idx="35488">
                  <c:v>1.6591100000000001E-2</c:v>
                </c:pt>
                <c:pt idx="35489">
                  <c:v>2.84815E-2</c:v>
                </c:pt>
                <c:pt idx="35490">
                  <c:v>2.5110199999999999E-2</c:v>
                </c:pt>
                <c:pt idx="35491">
                  <c:v>2.2868200000000002E-2</c:v>
                </c:pt>
                <c:pt idx="35492">
                  <c:v>3.4404799999999999E-2</c:v>
                </c:pt>
                <c:pt idx="35493">
                  <c:v>2.2420900000000001E-2</c:v>
                </c:pt>
                <c:pt idx="35494">
                  <c:v>2.9834699999999999E-2</c:v>
                </c:pt>
                <c:pt idx="35495">
                  <c:v>1.6296399999999999E-2</c:v>
                </c:pt>
                <c:pt idx="35496">
                  <c:v>2.12975E-2</c:v>
                </c:pt>
                <c:pt idx="35497">
                  <c:v>1.3731E-2</c:v>
                </c:pt>
                <c:pt idx="35498">
                  <c:v>1.1126499999999999E-2</c:v>
                </c:pt>
                <c:pt idx="35499">
                  <c:v>2.64683E-2</c:v>
                </c:pt>
                <c:pt idx="35500">
                  <c:v>1.3221699999999999E-2</c:v>
                </c:pt>
                <c:pt idx="35501">
                  <c:v>1.7512300000000001E-2</c:v>
                </c:pt>
                <c:pt idx="35502">
                  <c:v>3.5130500000000002E-2</c:v>
                </c:pt>
                <c:pt idx="35503">
                  <c:v>7.8430199999999992E-3</c:v>
                </c:pt>
                <c:pt idx="35504">
                  <c:v>3.0550000000000001E-2</c:v>
                </c:pt>
                <c:pt idx="35505">
                  <c:v>4.0267900000000002E-2</c:v>
                </c:pt>
                <c:pt idx="35506">
                  <c:v>3.6826100000000001E-2</c:v>
                </c:pt>
                <c:pt idx="35507">
                  <c:v>2.36244E-2</c:v>
                </c:pt>
                <c:pt idx="35508">
                  <c:v>1.59025E-2</c:v>
                </c:pt>
                <c:pt idx="35509">
                  <c:v>2.5304799999999999E-2</c:v>
                </c:pt>
                <c:pt idx="35510">
                  <c:v>2.9932E-2</c:v>
                </c:pt>
                <c:pt idx="35511">
                  <c:v>2.0419099999999999E-2</c:v>
                </c:pt>
                <c:pt idx="35512">
                  <c:v>1.6731300000000001E-2</c:v>
                </c:pt>
                <c:pt idx="35513">
                  <c:v>2.3496599999999999E-2</c:v>
                </c:pt>
                <c:pt idx="35514">
                  <c:v>1.7733599999999999E-2</c:v>
                </c:pt>
                <c:pt idx="35515">
                  <c:v>2.1757100000000001E-2</c:v>
                </c:pt>
                <c:pt idx="35516">
                  <c:v>2.2663099999999999E-2</c:v>
                </c:pt>
                <c:pt idx="35517">
                  <c:v>2.9378899999999999E-2</c:v>
                </c:pt>
                <c:pt idx="35518">
                  <c:v>2.2355099999999999E-2</c:v>
                </c:pt>
                <c:pt idx="35519">
                  <c:v>2.1917300000000001E-2</c:v>
                </c:pt>
                <c:pt idx="35520">
                  <c:v>8.2788500000000008E-3</c:v>
                </c:pt>
                <c:pt idx="35521">
                  <c:v>2.06146E-2</c:v>
                </c:pt>
                <c:pt idx="35522">
                  <c:v>2.3860900000000001E-2</c:v>
                </c:pt>
                <c:pt idx="35523">
                  <c:v>2.04878E-2</c:v>
                </c:pt>
                <c:pt idx="35524">
                  <c:v>1.56212E-2</c:v>
                </c:pt>
                <c:pt idx="35525">
                  <c:v>2.2071799999999999E-2</c:v>
                </c:pt>
                <c:pt idx="35526">
                  <c:v>2.4822199999999999E-2</c:v>
                </c:pt>
                <c:pt idx="35527">
                  <c:v>1.6833299999999999E-2</c:v>
                </c:pt>
                <c:pt idx="35528">
                  <c:v>2.2790899999999999E-2</c:v>
                </c:pt>
                <c:pt idx="35529">
                  <c:v>2.0648E-2</c:v>
                </c:pt>
                <c:pt idx="35530">
                  <c:v>3.0446999999999998E-2</c:v>
                </c:pt>
                <c:pt idx="35531">
                  <c:v>2.66886E-2</c:v>
                </c:pt>
                <c:pt idx="35532">
                  <c:v>2.0215E-2</c:v>
                </c:pt>
                <c:pt idx="35533">
                  <c:v>3.8735400000000003E-2</c:v>
                </c:pt>
                <c:pt idx="35534">
                  <c:v>2.8663600000000001E-2</c:v>
                </c:pt>
                <c:pt idx="35535">
                  <c:v>1.7644900000000002E-2</c:v>
                </c:pt>
                <c:pt idx="35536">
                  <c:v>9.1562299999999996E-3</c:v>
                </c:pt>
                <c:pt idx="35537">
                  <c:v>2.3032199999999999E-2</c:v>
                </c:pt>
                <c:pt idx="35538">
                  <c:v>3.11823E-2</c:v>
                </c:pt>
                <c:pt idx="35539">
                  <c:v>1.5934899999999998E-2</c:v>
                </c:pt>
                <c:pt idx="35540">
                  <c:v>1.64423E-2</c:v>
                </c:pt>
                <c:pt idx="35541">
                  <c:v>2.8052299999999999E-2</c:v>
                </c:pt>
                <c:pt idx="35542">
                  <c:v>2.78826E-2</c:v>
                </c:pt>
                <c:pt idx="35543">
                  <c:v>2.2663099999999999E-2</c:v>
                </c:pt>
                <c:pt idx="35544">
                  <c:v>2.0980800000000001E-2</c:v>
                </c:pt>
                <c:pt idx="35545">
                  <c:v>1.6230600000000001E-2</c:v>
                </c:pt>
                <c:pt idx="35546">
                  <c:v>1.4792400000000001E-2</c:v>
                </c:pt>
                <c:pt idx="35547">
                  <c:v>1.23558E-2</c:v>
                </c:pt>
                <c:pt idx="35548">
                  <c:v>2.7831100000000001E-2</c:v>
                </c:pt>
                <c:pt idx="35549">
                  <c:v>2.2907299999999998E-2</c:v>
                </c:pt>
                <c:pt idx="35550">
                  <c:v>2.4709700000000001E-2</c:v>
                </c:pt>
                <c:pt idx="35551">
                  <c:v>3.5094300000000002E-2</c:v>
                </c:pt>
                <c:pt idx="35552">
                  <c:v>2.4783099999999999E-2</c:v>
                </c:pt>
                <c:pt idx="35553">
                  <c:v>3.6215799999999999E-2</c:v>
                </c:pt>
                <c:pt idx="35554">
                  <c:v>3.4413300000000001E-2</c:v>
                </c:pt>
                <c:pt idx="35555">
                  <c:v>2.89955E-2</c:v>
                </c:pt>
                <c:pt idx="35556">
                  <c:v>2.5338200000000002E-2</c:v>
                </c:pt>
                <c:pt idx="35557">
                  <c:v>2.0571699999999998E-2</c:v>
                </c:pt>
                <c:pt idx="35558">
                  <c:v>2.8780900000000002E-2</c:v>
                </c:pt>
                <c:pt idx="35559">
                  <c:v>1.64843E-2</c:v>
                </c:pt>
                <c:pt idx="35560">
                  <c:v>2.3420300000000002E-2</c:v>
                </c:pt>
                <c:pt idx="35561">
                  <c:v>2.3231499999999999E-2</c:v>
                </c:pt>
                <c:pt idx="35562">
                  <c:v>2.8568300000000001E-2</c:v>
                </c:pt>
                <c:pt idx="35563">
                  <c:v>2.9862400000000001E-2</c:v>
                </c:pt>
                <c:pt idx="35564">
                  <c:v>2.39429E-2</c:v>
                </c:pt>
                <c:pt idx="35565">
                  <c:v>2.01321E-2</c:v>
                </c:pt>
                <c:pt idx="35566">
                  <c:v>3.3071499999999997E-2</c:v>
                </c:pt>
                <c:pt idx="35567">
                  <c:v>1.9047700000000001E-2</c:v>
                </c:pt>
                <c:pt idx="35568">
                  <c:v>2.9266400000000001E-2</c:v>
                </c:pt>
                <c:pt idx="35569">
                  <c:v>1.25732E-2</c:v>
                </c:pt>
                <c:pt idx="35570">
                  <c:v>1.7405500000000001E-2</c:v>
                </c:pt>
                <c:pt idx="35571">
                  <c:v>2.17094E-2</c:v>
                </c:pt>
                <c:pt idx="35572">
                  <c:v>1.9634200000000001E-2</c:v>
                </c:pt>
                <c:pt idx="35573">
                  <c:v>1.9775399999999999E-2</c:v>
                </c:pt>
                <c:pt idx="35574">
                  <c:v>2.0155900000000001E-2</c:v>
                </c:pt>
                <c:pt idx="35575">
                  <c:v>2.1469100000000001E-2</c:v>
                </c:pt>
                <c:pt idx="35576">
                  <c:v>2.32868E-2</c:v>
                </c:pt>
                <c:pt idx="35577">
                  <c:v>1.3855900000000001E-2</c:v>
                </c:pt>
                <c:pt idx="35578">
                  <c:v>3.3708599999999998E-2</c:v>
                </c:pt>
                <c:pt idx="35579">
                  <c:v>2.3980100000000001E-2</c:v>
                </c:pt>
                <c:pt idx="35580">
                  <c:v>1.07908E-2</c:v>
                </c:pt>
                <c:pt idx="35581">
                  <c:v>5.8650999999999998E-3</c:v>
                </c:pt>
                <c:pt idx="35582">
                  <c:v>1.40839E-2</c:v>
                </c:pt>
                <c:pt idx="35583">
                  <c:v>3.0041700000000001E-2</c:v>
                </c:pt>
                <c:pt idx="35584">
                  <c:v>2.2100399999999999E-2</c:v>
                </c:pt>
                <c:pt idx="35585">
                  <c:v>1.3257E-2</c:v>
                </c:pt>
                <c:pt idx="35586">
                  <c:v>1.7402600000000001E-2</c:v>
                </c:pt>
                <c:pt idx="35587">
                  <c:v>-2.9268300000000001E-3</c:v>
                </c:pt>
                <c:pt idx="35588">
                  <c:v>-8.0223099999999995E-3</c:v>
                </c:pt>
                <c:pt idx="35589">
                  <c:v>3.8147000000000002E-4</c:v>
                </c:pt>
                <c:pt idx="35590">
                  <c:v>6.0472499999999997E-3</c:v>
                </c:pt>
                <c:pt idx="35591">
                  <c:v>1.4438599999999999E-3</c:v>
                </c:pt>
                <c:pt idx="35592">
                  <c:v>3.4942599999999999E-3</c:v>
                </c:pt>
                <c:pt idx="35593">
                  <c:v>1.24645E-2</c:v>
                </c:pt>
                <c:pt idx="35594">
                  <c:v>6.6270799999999996E-3</c:v>
                </c:pt>
                <c:pt idx="35595">
                  <c:v>1.28841E-3</c:v>
                </c:pt>
                <c:pt idx="35596">
                  <c:v>3.92056E-3</c:v>
                </c:pt>
                <c:pt idx="35597">
                  <c:v>1.3052899999999999E-2</c:v>
                </c:pt>
                <c:pt idx="35598">
                  <c:v>2.8817200000000001E-2</c:v>
                </c:pt>
                <c:pt idx="35599">
                  <c:v>1.7470400000000001E-2</c:v>
                </c:pt>
                <c:pt idx="35600">
                  <c:v>2.20079E-2</c:v>
                </c:pt>
                <c:pt idx="35601">
                  <c:v>6.7596399999999999E-3</c:v>
                </c:pt>
                <c:pt idx="35602">
                  <c:v>3.2273299999999998E-2</c:v>
                </c:pt>
                <c:pt idx="35603">
                  <c:v>2.13051E-2</c:v>
                </c:pt>
                <c:pt idx="35604">
                  <c:v>1.5737500000000001E-2</c:v>
                </c:pt>
                <c:pt idx="35605">
                  <c:v>1.7252E-2</c:v>
                </c:pt>
                <c:pt idx="35606">
                  <c:v>2.38295E-2</c:v>
                </c:pt>
                <c:pt idx="35607">
                  <c:v>1.8313400000000001E-2</c:v>
                </c:pt>
                <c:pt idx="35608">
                  <c:v>8.4648099999999997E-3</c:v>
                </c:pt>
                <c:pt idx="35609">
                  <c:v>1.9739199999999998E-2</c:v>
                </c:pt>
                <c:pt idx="35610">
                  <c:v>1.71661E-2</c:v>
                </c:pt>
                <c:pt idx="35611">
                  <c:v>5.9375799999999996E-3</c:v>
                </c:pt>
                <c:pt idx="35612">
                  <c:v>9.2725800000000008E-3</c:v>
                </c:pt>
                <c:pt idx="35613">
                  <c:v>-9.71794E-4</c:v>
                </c:pt>
                <c:pt idx="35614">
                  <c:v>-3.2596600000000002E-3</c:v>
                </c:pt>
                <c:pt idx="35615">
                  <c:v>-1.1892300000000001E-3</c:v>
                </c:pt>
                <c:pt idx="35616">
                  <c:v>2.0055799999999999E-3</c:v>
                </c:pt>
                <c:pt idx="35617">
                  <c:v>2.1362299999999998E-3</c:v>
                </c:pt>
                <c:pt idx="35618">
                  <c:v>2.96211E-3</c:v>
                </c:pt>
                <c:pt idx="35619">
                  <c:v>-6.4582800000000003E-3</c:v>
                </c:pt>
                <c:pt idx="35620">
                  <c:v>1.8453600000000001E-3</c:v>
                </c:pt>
                <c:pt idx="35621">
                  <c:v>6.6566500000000001E-3</c:v>
                </c:pt>
                <c:pt idx="35622">
                  <c:v>-8.9292499999999997E-3</c:v>
                </c:pt>
                <c:pt idx="35623">
                  <c:v>-7.2650900000000001E-3</c:v>
                </c:pt>
                <c:pt idx="35624">
                  <c:v>-3.3712400000000002E-3</c:v>
                </c:pt>
                <c:pt idx="35625">
                  <c:v>-1.31226E-2</c:v>
                </c:pt>
                <c:pt idx="35626">
                  <c:v>-6.3266800000000003E-3</c:v>
                </c:pt>
                <c:pt idx="35627">
                  <c:v>-1.2689600000000001E-2</c:v>
                </c:pt>
                <c:pt idx="35628">
                  <c:v>-8.9960100000000005E-3</c:v>
                </c:pt>
                <c:pt idx="35629">
                  <c:v>-5.29957E-3</c:v>
                </c:pt>
                <c:pt idx="35630">
                  <c:v>-1.3971300000000001E-2</c:v>
                </c:pt>
                <c:pt idx="35631">
                  <c:v>-1.46866E-4</c:v>
                </c:pt>
                <c:pt idx="35632">
                  <c:v>-2.5262799999999998E-2</c:v>
                </c:pt>
                <c:pt idx="35633">
                  <c:v>-2.7686100000000002E-2</c:v>
                </c:pt>
                <c:pt idx="35634">
                  <c:v>-1.50928E-2</c:v>
                </c:pt>
                <c:pt idx="35635">
                  <c:v>-8.5611300000000001E-3</c:v>
                </c:pt>
                <c:pt idx="35636">
                  <c:v>-1.25608E-2</c:v>
                </c:pt>
                <c:pt idx="35637">
                  <c:v>-1.6576799999999999E-2</c:v>
                </c:pt>
                <c:pt idx="35638">
                  <c:v>-1.00985E-2</c:v>
                </c:pt>
                <c:pt idx="35639">
                  <c:v>7.4348399999999999E-3</c:v>
                </c:pt>
                <c:pt idx="35640">
                  <c:v>2.3908599999999999E-3</c:v>
                </c:pt>
                <c:pt idx="35641">
                  <c:v>-7.0219000000000002E-3</c:v>
                </c:pt>
                <c:pt idx="35642">
                  <c:v>-1.06173E-2</c:v>
                </c:pt>
                <c:pt idx="35643">
                  <c:v>-5.3119700000000001E-3</c:v>
                </c:pt>
                <c:pt idx="35644">
                  <c:v>-1.4076200000000001E-3</c:v>
                </c:pt>
                <c:pt idx="35645">
                  <c:v>-1.22223E-2</c:v>
                </c:pt>
                <c:pt idx="35646" formatCode="0.00E+00">
                  <c:v>-1.20001E-2</c:v>
                </c:pt>
                <c:pt idx="35647">
                  <c:v>-7.5836200000000001E-3</c:v>
                </c:pt>
                <c:pt idx="35648">
                  <c:v>2.6340500000000002E-3</c:v>
                </c:pt>
                <c:pt idx="35649">
                  <c:v>7.10678E-3</c:v>
                </c:pt>
                <c:pt idx="35650">
                  <c:v>-1.9606599999999998E-2</c:v>
                </c:pt>
                <c:pt idx="35651">
                  <c:v>-2.2954899999999999E-3</c:v>
                </c:pt>
                <c:pt idx="35652">
                  <c:v>3.1747799999999999E-3</c:v>
                </c:pt>
                <c:pt idx="35653">
                  <c:v>3.6697399999999999E-3</c:v>
                </c:pt>
                <c:pt idx="35654">
                  <c:v>2.8839099999999999E-3</c:v>
                </c:pt>
                <c:pt idx="35655">
                  <c:v>2.64072E-3</c:v>
                </c:pt>
                <c:pt idx="35656">
                  <c:v>-5.4140100000000003E-3</c:v>
                </c:pt>
                <c:pt idx="35657">
                  <c:v>-5.8584199999999996E-3</c:v>
                </c:pt>
                <c:pt idx="35658">
                  <c:v>9.2315699999999997E-4</c:v>
                </c:pt>
                <c:pt idx="35659">
                  <c:v>-8.0432899999999998E-3</c:v>
                </c:pt>
                <c:pt idx="35660">
                  <c:v>-6.5364799999999999E-3</c:v>
                </c:pt>
                <c:pt idx="35661">
                  <c:v>2.5892300000000001E-3</c:v>
                </c:pt>
                <c:pt idx="35662">
                  <c:v>9.6797900000000006E-3</c:v>
                </c:pt>
                <c:pt idx="35663">
                  <c:v>5.8469799999999999E-3</c:v>
                </c:pt>
                <c:pt idx="35664">
                  <c:v>-1.2723E-2</c:v>
                </c:pt>
                <c:pt idx="35665">
                  <c:v>-5.9108700000000004E-3</c:v>
                </c:pt>
                <c:pt idx="35666">
                  <c:v>-3.5181000000000001E-3</c:v>
                </c:pt>
                <c:pt idx="35667">
                  <c:v>1.2451200000000001E-2</c:v>
                </c:pt>
                <c:pt idx="35668">
                  <c:v>-7.9555500000000005E-3</c:v>
                </c:pt>
                <c:pt idx="35669">
                  <c:v>2.0799600000000001E-3</c:v>
                </c:pt>
                <c:pt idx="35670">
                  <c:v>1.17588E-3</c:v>
                </c:pt>
                <c:pt idx="35671">
                  <c:v>-8.6870200000000002E-3</c:v>
                </c:pt>
                <c:pt idx="35672">
                  <c:v>2.6159299999999998E-3</c:v>
                </c:pt>
                <c:pt idx="35673">
                  <c:v>1.6930600000000001E-2</c:v>
                </c:pt>
                <c:pt idx="35674">
                  <c:v>1.10569E-2</c:v>
                </c:pt>
                <c:pt idx="35675">
                  <c:v>-6.1302199999999996E-3</c:v>
                </c:pt>
                <c:pt idx="35676">
                  <c:v>-4.43363E-3</c:v>
                </c:pt>
                <c:pt idx="35677">
                  <c:v>-8.5067699999999999E-4</c:v>
                </c:pt>
                <c:pt idx="35678">
                  <c:v>-2.3279199999999998E-3</c:v>
                </c:pt>
                <c:pt idx="35679">
                  <c:v>-2.4465600000000001E-2</c:v>
                </c:pt>
                <c:pt idx="35680">
                  <c:v>-2.2743200000000002E-2</c:v>
                </c:pt>
                <c:pt idx="35681">
                  <c:v>-1.5698400000000001E-2</c:v>
                </c:pt>
                <c:pt idx="35682">
                  <c:v>-1.81055E-2</c:v>
                </c:pt>
                <c:pt idx="35683">
                  <c:v>-1.8237099999999999E-2</c:v>
                </c:pt>
                <c:pt idx="35684">
                  <c:v>-1.58072E-2</c:v>
                </c:pt>
                <c:pt idx="35685">
                  <c:v>-2.7647000000000001E-3</c:v>
                </c:pt>
                <c:pt idx="35686">
                  <c:v>-5.0592399999999996E-3</c:v>
                </c:pt>
                <c:pt idx="35687">
                  <c:v>-1.45617E-2</c:v>
                </c:pt>
                <c:pt idx="35688">
                  <c:v>-3.07722E-2</c:v>
                </c:pt>
                <c:pt idx="35689">
                  <c:v>-2.1633099999999999E-2</c:v>
                </c:pt>
                <c:pt idx="35690">
                  <c:v>-1.2880300000000001E-2</c:v>
                </c:pt>
                <c:pt idx="35691">
                  <c:v>-2.9290199999999999E-2</c:v>
                </c:pt>
                <c:pt idx="35692">
                  <c:v>-3.8565599999999998E-2</c:v>
                </c:pt>
                <c:pt idx="35693">
                  <c:v>-3.3951799999999997E-2</c:v>
                </c:pt>
                <c:pt idx="35694">
                  <c:v>-1.66655E-2</c:v>
                </c:pt>
                <c:pt idx="35695">
                  <c:v>-2.6499700000000001E-2</c:v>
                </c:pt>
                <c:pt idx="35696">
                  <c:v>-2.7571700000000001E-2</c:v>
                </c:pt>
                <c:pt idx="35697">
                  <c:v>-1.23491E-2</c:v>
                </c:pt>
                <c:pt idx="35698">
                  <c:v>-1.7372100000000001E-2</c:v>
                </c:pt>
                <c:pt idx="35699">
                  <c:v>-1.5877700000000002E-2</c:v>
                </c:pt>
                <c:pt idx="35700">
                  <c:v>-3.9146399999999998E-2</c:v>
                </c:pt>
                <c:pt idx="35701">
                  <c:v>-2.9068E-2</c:v>
                </c:pt>
                <c:pt idx="35702">
                  <c:v>-2.9495199999999999E-2</c:v>
                </c:pt>
                <c:pt idx="35703">
                  <c:v>-1.58558E-2</c:v>
                </c:pt>
                <c:pt idx="35704">
                  <c:v>-2.1243999999999999E-2</c:v>
                </c:pt>
                <c:pt idx="35705">
                  <c:v>-1.7575299999999999E-2</c:v>
                </c:pt>
                <c:pt idx="35706">
                  <c:v>-1.3002400000000001E-2</c:v>
                </c:pt>
                <c:pt idx="35707">
                  <c:v>-1.8135100000000001E-2</c:v>
                </c:pt>
                <c:pt idx="35708">
                  <c:v>-1.7790799999999999E-2</c:v>
                </c:pt>
                <c:pt idx="35709">
                  <c:v>-2.0172099999999998E-2</c:v>
                </c:pt>
                <c:pt idx="35710">
                  <c:v>-8.6898800000000005E-3</c:v>
                </c:pt>
                <c:pt idx="35711">
                  <c:v>-1.73197E-2</c:v>
                </c:pt>
                <c:pt idx="35712">
                  <c:v>-2.2698400000000001E-2</c:v>
                </c:pt>
                <c:pt idx="35713">
                  <c:v>-2.7735699999999999E-2</c:v>
                </c:pt>
                <c:pt idx="35714">
                  <c:v>-2.5120699999999999E-2</c:v>
                </c:pt>
                <c:pt idx="35715">
                  <c:v>-1.8547999999999999E-2</c:v>
                </c:pt>
                <c:pt idx="35716">
                  <c:v>1.30367E-3</c:v>
                </c:pt>
                <c:pt idx="35717">
                  <c:v>-5.7125100000000005E-4</c:v>
                </c:pt>
                <c:pt idx="35718">
                  <c:v>-1.07098E-2</c:v>
                </c:pt>
                <c:pt idx="35719">
                  <c:v>-3.4095800000000002E-2</c:v>
                </c:pt>
                <c:pt idx="35720">
                  <c:v>-1.95456E-2</c:v>
                </c:pt>
                <c:pt idx="35721">
                  <c:v>-6.2942500000000004E-3</c:v>
                </c:pt>
                <c:pt idx="35722">
                  <c:v>-1.87359E-2</c:v>
                </c:pt>
                <c:pt idx="35723">
                  <c:v>-2.2275E-2</c:v>
                </c:pt>
                <c:pt idx="35724">
                  <c:v>-1.22519E-2</c:v>
                </c:pt>
                <c:pt idx="35725">
                  <c:v>-1.6017900000000002E-2</c:v>
                </c:pt>
                <c:pt idx="35726">
                  <c:v>-3.6821399999999997E-2</c:v>
                </c:pt>
                <c:pt idx="35727">
                  <c:v>-3.3508299999999998E-2</c:v>
                </c:pt>
                <c:pt idx="35728">
                  <c:v>-5.3730000000000002E-3</c:v>
                </c:pt>
                <c:pt idx="35729">
                  <c:v>-1.1356399999999999E-2</c:v>
                </c:pt>
                <c:pt idx="35730" formatCode="0.00E+00">
                  <c:v>-2.0512599999999999E-2</c:v>
                </c:pt>
                <c:pt idx="35731">
                  <c:v>-3.1868E-2</c:v>
                </c:pt>
                <c:pt idx="35732">
                  <c:v>-2.8283099999999999E-2</c:v>
                </c:pt>
                <c:pt idx="35733">
                  <c:v>-7.68661E-3</c:v>
                </c:pt>
                <c:pt idx="35734">
                  <c:v>-1.1415500000000001E-3</c:v>
                </c:pt>
                <c:pt idx="35735">
                  <c:v>-2.3018799999999999E-2</c:v>
                </c:pt>
                <c:pt idx="35736">
                  <c:v>-2.72074E-2</c:v>
                </c:pt>
                <c:pt idx="35737">
                  <c:v>-3.2738700000000003E-2</c:v>
                </c:pt>
                <c:pt idx="35738">
                  <c:v>-1.5377E-2</c:v>
                </c:pt>
                <c:pt idx="35739">
                  <c:v>-1.93014E-2</c:v>
                </c:pt>
                <c:pt idx="35740">
                  <c:v>-2.2812800000000001E-2</c:v>
                </c:pt>
                <c:pt idx="35741">
                  <c:v>-1.23348E-2</c:v>
                </c:pt>
                <c:pt idx="35742">
                  <c:v>-9.8972299999999999E-3</c:v>
                </c:pt>
                <c:pt idx="35743">
                  <c:v>-2.8894400000000001E-2</c:v>
                </c:pt>
                <c:pt idx="35744">
                  <c:v>-4.8450500000000001E-2</c:v>
                </c:pt>
                <c:pt idx="35745">
                  <c:v>-3.6299699999999997E-2</c:v>
                </c:pt>
                <c:pt idx="35746">
                  <c:v>-3.7164700000000002E-2</c:v>
                </c:pt>
                <c:pt idx="35747">
                  <c:v>-4.87328E-2</c:v>
                </c:pt>
                <c:pt idx="35748">
                  <c:v>-6.3751199999999994E-2</c:v>
                </c:pt>
                <c:pt idx="35749">
                  <c:v>-5.1806400000000002E-2</c:v>
                </c:pt>
                <c:pt idx="35750">
                  <c:v>-5.2252800000000002E-2</c:v>
                </c:pt>
                <c:pt idx="35751">
                  <c:v>-4.76303E-2</c:v>
                </c:pt>
                <c:pt idx="35752">
                  <c:v>-5.41115E-2</c:v>
                </c:pt>
                <c:pt idx="35753">
                  <c:v>-4.8453299999999998E-2</c:v>
                </c:pt>
                <c:pt idx="35754">
                  <c:v>-3.9520300000000001E-2</c:v>
                </c:pt>
                <c:pt idx="35755">
                  <c:v>-5.48668E-2</c:v>
                </c:pt>
                <c:pt idx="35756">
                  <c:v>-6.6360500000000003E-2</c:v>
                </c:pt>
                <c:pt idx="35757">
                  <c:v>-6.5505999999999995E-2</c:v>
                </c:pt>
                <c:pt idx="35758">
                  <c:v>-5.3556399999999997E-2</c:v>
                </c:pt>
                <c:pt idx="35759">
                  <c:v>-5.7911900000000002E-2</c:v>
                </c:pt>
                <c:pt idx="35760">
                  <c:v>-6.3382099999999997E-2</c:v>
                </c:pt>
                <c:pt idx="35761">
                  <c:v>-5.9239399999999998E-2</c:v>
                </c:pt>
                <c:pt idx="35762">
                  <c:v>-5.4380400000000002E-2</c:v>
                </c:pt>
                <c:pt idx="35763">
                  <c:v>-3.4468699999999998E-2</c:v>
                </c:pt>
                <c:pt idx="35764">
                  <c:v>-3.8368199999999998E-2</c:v>
                </c:pt>
                <c:pt idx="35765">
                  <c:v>-5.4579700000000002E-2</c:v>
                </c:pt>
                <c:pt idx="35766">
                  <c:v>-4.52194E-2</c:v>
                </c:pt>
                <c:pt idx="35767">
                  <c:v>-3.3930799999999997E-2</c:v>
                </c:pt>
                <c:pt idx="35768">
                  <c:v>-1.5893000000000001E-2</c:v>
                </c:pt>
                <c:pt idx="35769">
                  <c:v>-3.6555299999999999E-2</c:v>
                </c:pt>
                <c:pt idx="35770">
                  <c:v>-3.82843E-2</c:v>
                </c:pt>
                <c:pt idx="35771">
                  <c:v>-3.9057700000000001E-2</c:v>
                </c:pt>
                <c:pt idx="35772">
                  <c:v>-1.3865499999999999E-2</c:v>
                </c:pt>
                <c:pt idx="35773">
                  <c:v>-6.7653699999999997E-3</c:v>
                </c:pt>
                <c:pt idx="35774">
                  <c:v>-1.6466100000000001E-2</c:v>
                </c:pt>
                <c:pt idx="35775">
                  <c:v>-1.5148200000000001E-2</c:v>
                </c:pt>
                <c:pt idx="35776">
                  <c:v>-8.0108599999999999E-3</c:v>
                </c:pt>
                <c:pt idx="35777">
                  <c:v>-2.9029799999999999E-3</c:v>
                </c:pt>
                <c:pt idx="35778">
                  <c:v>-1.2984300000000001E-2</c:v>
                </c:pt>
                <c:pt idx="35779">
                  <c:v>-1.1795999999999999E-2</c:v>
                </c:pt>
                <c:pt idx="35780">
                  <c:v>-2.67982E-4</c:v>
                </c:pt>
                <c:pt idx="35781">
                  <c:v>-8.1920599999999993E-3</c:v>
                </c:pt>
                <c:pt idx="35782">
                  <c:v>-6.1340300000000004E-3</c:v>
                </c:pt>
                <c:pt idx="35783">
                  <c:v>-6.0367600000000004E-3</c:v>
                </c:pt>
                <c:pt idx="35784">
                  <c:v>5.5189100000000001E-3</c:v>
                </c:pt>
                <c:pt idx="35785">
                  <c:v>-1.6595800000000001E-2</c:v>
                </c:pt>
                <c:pt idx="35786">
                  <c:v>-2.3685500000000002E-2</c:v>
                </c:pt>
                <c:pt idx="35787">
                  <c:v>-1.7909999999999999E-2</c:v>
                </c:pt>
                <c:pt idx="35788">
                  <c:v>-2.5716800000000001E-2</c:v>
                </c:pt>
                <c:pt idx="35789">
                  <c:v>-1.4031399999999999E-2</c:v>
                </c:pt>
                <c:pt idx="35790">
                  <c:v>-2.25496E-2</c:v>
                </c:pt>
                <c:pt idx="35791">
                  <c:v>-2.4042099999999999E-3</c:v>
                </c:pt>
                <c:pt idx="35792">
                  <c:v>-2.8924900000000002E-3</c:v>
                </c:pt>
                <c:pt idx="35793">
                  <c:v>1.07765E-4</c:v>
                </c:pt>
                <c:pt idx="35794">
                  <c:v>4.7731400000000004E-3</c:v>
                </c:pt>
                <c:pt idx="35795">
                  <c:v>-3.7958100000000002E-2</c:v>
                </c:pt>
                <c:pt idx="35796">
                  <c:v>-1.9450200000000001E-2</c:v>
                </c:pt>
                <c:pt idx="35797">
                  <c:v>-1.4441499999999999E-2</c:v>
                </c:pt>
                <c:pt idx="35798">
                  <c:v>-1.37787E-2</c:v>
                </c:pt>
                <c:pt idx="35799">
                  <c:v>-3.1304400000000003E-2</c:v>
                </c:pt>
                <c:pt idx="35800">
                  <c:v>-2.20003E-2</c:v>
                </c:pt>
                <c:pt idx="35801">
                  <c:v>-2.4497999999999999E-2</c:v>
                </c:pt>
                <c:pt idx="35802">
                  <c:v>-2.7761499999999998E-3</c:v>
                </c:pt>
                <c:pt idx="35803">
                  <c:v>-1.86996E-2</c:v>
                </c:pt>
                <c:pt idx="35804">
                  <c:v>-1.8142700000000001E-2</c:v>
                </c:pt>
                <c:pt idx="35805">
                  <c:v>-2.49949E-2</c:v>
                </c:pt>
                <c:pt idx="35806">
                  <c:v>-2.7447699999999998E-2</c:v>
                </c:pt>
                <c:pt idx="35807">
                  <c:v>-1.86605E-2</c:v>
                </c:pt>
                <c:pt idx="35808">
                  <c:v>-2.58169E-2</c:v>
                </c:pt>
                <c:pt idx="35809">
                  <c:v>-1.27525E-2</c:v>
                </c:pt>
                <c:pt idx="35810">
                  <c:v>-1.47352E-2</c:v>
                </c:pt>
                <c:pt idx="35811">
                  <c:v>-2.0400999999999999E-2</c:v>
                </c:pt>
                <c:pt idx="35812">
                  <c:v>-1.6077999999999999E-2</c:v>
                </c:pt>
                <c:pt idx="35813">
                  <c:v>-1.9523599999999999E-2</c:v>
                </c:pt>
                <c:pt idx="35814">
                  <c:v>-2.60792E-2</c:v>
                </c:pt>
                <c:pt idx="35815">
                  <c:v>-2.4084999999999999E-2</c:v>
                </c:pt>
                <c:pt idx="35816">
                  <c:v>-2.6908899999999999E-2</c:v>
                </c:pt>
                <c:pt idx="35817">
                  <c:v>-2.57282E-2</c:v>
                </c:pt>
                <c:pt idx="35818">
                  <c:v>-2.7916E-2</c:v>
                </c:pt>
                <c:pt idx="35819">
                  <c:v>-1.6609200000000001E-2</c:v>
                </c:pt>
                <c:pt idx="35820">
                  <c:v>-2.0109200000000001E-2</c:v>
                </c:pt>
                <c:pt idx="35821">
                  <c:v>-2.6052499999999999E-2</c:v>
                </c:pt>
                <c:pt idx="35822">
                  <c:v>-2.8407100000000001E-2</c:v>
                </c:pt>
                <c:pt idx="35823">
                  <c:v>-2.7229300000000001E-2</c:v>
                </c:pt>
                <c:pt idx="35824">
                  <c:v>-2.06585E-2</c:v>
                </c:pt>
                <c:pt idx="35825">
                  <c:v>-2.6362400000000001E-2</c:v>
                </c:pt>
                <c:pt idx="35826">
                  <c:v>-2.62499E-2</c:v>
                </c:pt>
                <c:pt idx="35827">
                  <c:v>-2.8504399999999999E-2</c:v>
                </c:pt>
                <c:pt idx="35828">
                  <c:v>-3.2868399999999999E-2</c:v>
                </c:pt>
                <c:pt idx="35829">
                  <c:v>-3.8358700000000003E-2</c:v>
                </c:pt>
                <c:pt idx="35830">
                  <c:v>-1.99814E-2</c:v>
                </c:pt>
                <c:pt idx="35831">
                  <c:v>-5.25093E-3</c:v>
                </c:pt>
                <c:pt idx="35832">
                  <c:v>-1.76201E-2</c:v>
                </c:pt>
                <c:pt idx="35833">
                  <c:v>-4.2732199999999998E-2</c:v>
                </c:pt>
                <c:pt idx="35834">
                  <c:v>-3.4931200000000003E-2</c:v>
                </c:pt>
                <c:pt idx="35835">
                  <c:v>-1.0722199999999999E-2</c:v>
                </c:pt>
                <c:pt idx="35836">
                  <c:v>-2.2773700000000001E-2</c:v>
                </c:pt>
                <c:pt idx="35837">
                  <c:v>-2.22626E-2</c:v>
                </c:pt>
                <c:pt idx="35838">
                  <c:v>-8.8043199999999992E-3</c:v>
                </c:pt>
                <c:pt idx="35839">
                  <c:v>-9.9554099999999996E-3</c:v>
                </c:pt>
                <c:pt idx="35840">
                  <c:v>-5.5360799999999996E-3</c:v>
                </c:pt>
                <c:pt idx="35841">
                  <c:v>-7.8687700000000006E-3</c:v>
                </c:pt>
                <c:pt idx="35842">
                  <c:v>-6.0930300000000001E-3</c:v>
                </c:pt>
                <c:pt idx="35843">
                  <c:v>6.6947899999999995E-4</c:v>
                </c:pt>
                <c:pt idx="35844">
                  <c:v>-5.84126E-3</c:v>
                </c:pt>
                <c:pt idx="35845">
                  <c:v>-1.3067199999999999E-2</c:v>
                </c:pt>
                <c:pt idx="35846">
                  <c:v>-1.31941E-2</c:v>
                </c:pt>
                <c:pt idx="35847">
                  <c:v>-8.2712199999999993E-3</c:v>
                </c:pt>
                <c:pt idx="35848">
                  <c:v>7.8430199999999992E-3</c:v>
                </c:pt>
                <c:pt idx="35849">
                  <c:v>6.69098E-3</c:v>
                </c:pt>
                <c:pt idx="35850">
                  <c:v>-1.63746E-2</c:v>
                </c:pt>
                <c:pt idx="35851">
                  <c:v>-7.4110000000000001E-3</c:v>
                </c:pt>
                <c:pt idx="35852">
                  <c:v>-1.6461400000000001E-2</c:v>
                </c:pt>
                <c:pt idx="35853">
                  <c:v>-1.4622700000000001E-2</c:v>
                </c:pt>
                <c:pt idx="35854">
                  <c:v>-4.45175E-3</c:v>
                </c:pt>
                <c:pt idx="35855">
                  <c:v>3.0221900000000001E-3</c:v>
                </c:pt>
                <c:pt idx="35856">
                  <c:v>3.44181E-3</c:v>
                </c:pt>
                <c:pt idx="35857">
                  <c:v>-7.9870199999999992E-3</c:v>
                </c:pt>
                <c:pt idx="35858">
                  <c:v>-6.9560999999999998E-3</c:v>
                </c:pt>
                <c:pt idx="35859">
                  <c:v>9.8257099999999997E-3</c:v>
                </c:pt>
                <c:pt idx="35860">
                  <c:v>1.8671E-2</c:v>
                </c:pt>
                <c:pt idx="35861">
                  <c:v>-1.6765599999999999E-3</c:v>
                </c:pt>
                <c:pt idx="35862">
                  <c:v>-2.39534E-2</c:v>
                </c:pt>
                <c:pt idx="35863">
                  <c:v>-1.92165E-3</c:v>
                </c:pt>
                <c:pt idx="35864">
                  <c:v>9.3021400000000004E-3</c:v>
                </c:pt>
                <c:pt idx="35865">
                  <c:v>1.1335400000000001E-2</c:v>
                </c:pt>
                <c:pt idx="35866">
                  <c:v>-3.0279199999999999E-3</c:v>
                </c:pt>
                <c:pt idx="35867">
                  <c:v>1.12619E-2</c:v>
                </c:pt>
                <c:pt idx="35868">
                  <c:v>4.8103299999999998E-3</c:v>
                </c:pt>
                <c:pt idx="35869">
                  <c:v>-1.9499800000000001E-2</c:v>
                </c:pt>
                <c:pt idx="35870">
                  <c:v>-1.1405E-2</c:v>
                </c:pt>
                <c:pt idx="35871">
                  <c:v>-2.9182399999999999E-4</c:v>
                </c:pt>
                <c:pt idx="35872">
                  <c:v>1.66321E-3</c:v>
                </c:pt>
                <c:pt idx="35873">
                  <c:v>-1.2846E-2</c:v>
                </c:pt>
                <c:pt idx="35874">
                  <c:v>-2.9409399999999999E-2</c:v>
                </c:pt>
                <c:pt idx="35875">
                  <c:v>-2.06661E-2</c:v>
                </c:pt>
                <c:pt idx="35876">
                  <c:v>-2.3137999999999999E-2</c:v>
                </c:pt>
                <c:pt idx="35877">
                  <c:v>-2.5498400000000001E-2</c:v>
                </c:pt>
                <c:pt idx="35878">
                  <c:v>-2.7462E-2</c:v>
                </c:pt>
                <c:pt idx="35879">
                  <c:v>-3.84426E-2</c:v>
                </c:pt>
                <c:pt idx="35880">
                  <c:v>-3.1559900000000002E-2</c:v>
                </c:pt>
                <c:pt idx="35881">
                  <c:v>-4.1765200000000002E-2</c:v>
                </c:pt>
                <c:pt idx="35882">
                  <c:v>-3.9393400000000002E-2</c:v>
                </c:pt>
                <c:pt idx="35883">
                  <c:v>-2.5937999999999999E-2</c:v>
                </c:pt>
                <c:pt idx="35884">
                  <c:v>-9.4404199999999997E-3</c:v>
                </c:pt>
                <c:pt idx="35885">
                  <c:v>-2.4982500000000001E-2</c:v>
                </c:pt>
                <c:pt idx="35886">
                  <c:v>-3.26872E-2</c:v>
                </c:pt>
                <c:pt idx="35887">
                  <c:v>-1.9033399999999999E-2</c:v>
                </c:pt>
                <c:pt idx="35888">
                  <c:v>-8.5945099999999996E-3</c:v>
                </c:pt>
                <c:pt idx="35889">
                  <c:v>-1.4977499999999999E-2</c:v>
                </c:pt>
                <c:pt idx="35890">
                  <c:v>-1.2188900000000001E-2</c:v>
                </c:pt>
                <c:pt idx="35891">
                  <c:v>-1.70879E-2</c:v>
                </c:pt>
                <c:pt idx="35892">
                  <c:v>-1.45521E-2</c:v>
                </c:pt>
                <c:pt idx="35893">
                  <c:v>8.6727100000000001E-3</c:v>
                </c:pt>
                <c:pt idx="35894">
                  <c:v>-1.0833699999999999E-3</c:v>
                </c:pt>
                <c:pt idx="35895">
                  <c:v>1.1883700000000001E-2</c:v>
                </c:pt>
                <c:pt idx="35896">
                  <c:v>1.4943100000000001E-2</c:v>
                </c:pt>
                <c:pt idx="35897">
                  <c:v>1.0644900000000001E-2</c:v>
                </c:pt>
                <c:pt idx="35898">
                  <c:v>8.0146799999999997E-3</c:v>
                </c:pt>
                <c:pt idx="35899">
                  <c:v>9.2964199999999997E-3</c:v>
                </c:pt>
                <c:pt idx="35900">
                  <c:v>1.4233600000000001E-2</c:v>
                </c:pt>
                <c:pt idx="35901">
                  <c:v>2.0088200000000001E-2</c:v>
                </c:pt>
                <c:pt idx="35902">
                  <c:v>1.3574599999999999E-2</c:v>
                </c:pt>
                <c:pt idx="35903">
                  <c:v>2.2331199999999999E-2</c:v>
                </c:pt>
                <c:pt idx="35904">
                  <c:v>3.3968900000000003E-2</c:v>
                </c:pt>
                <c:pt idx="35905">
                  <c:v>3.2280900000000001E-2</c:v>
                </c:pt>
                <c:pt idx="35906">
                  <c:v>2.61745E-2</c:v>
                </c:pt>
                <c:pt idx="35907">
                  <c:v>2.8937299999999999E-2</c:v>
                </c:pt>
                <c:pt idx="35908">
                  <c:v>3.2108299999999999E-2</c:v>
                </c:pt>
                <c:pt idx="35909">
                  <c:v>1.00918E-2</c:v>
                </c:pt>
                <c:pt idx="35910">
                  <c:v>1.11856E-2</c:v>
                </c:pt>
                <c:pt idx="35911">
                  <c:v>2.1038999999999999E-2</c:v>
                </c:pt>
                <c:pt idx="35912">
                  <c:v>2.8755200000000002E-2</c:v>
                </c:pt>
                <c:pt idx="35913">
                  <c:v>1.24435E-2</c:v>
                </c:pt>
                <c:pt idx="35914">
                  <c:v>2.3871400000000001E-2</c:v>
                </c:pt>
                <c:pt idx="35915">
                  <c:v>3.7552799999999997E-2</c:v>
                </c:pt>
                <c:pt idx="35916">
                  <c:v>3.7408799999999999E-2</c:v>
                </c:pt>
                <c:pt idx="35917">
                  <c:v>2.5081599999999999E-2</c:v>
                </c:pt>
                <c:pt idx="35918">
                  <c:v>3.2192199999999997E-2</c:v>
                </c:pt>
                <c:pt idx="35919">
                  <c:v>8.6469700000000004E-3</c:v>
                </c:pt>
                <c:pt idx="35920">
                  <c:v>1.59883E-2</c:v>
                </c:pt>
                <c:pt idx="35921">
                  <c:v>7.5988799999999997E-3</c:v>
                </c:pt>
                <c:pt idx="35922">
                  <c:v>1.80225E-2</c:v>
                </c:pt>
                <c:pt idx="35923">
                  <c:v>1.8843700000000001E-2</c:v>
                </c:pt>
                <c:pt idx="35924">
                  <c:v>9.5243499999999991E-3</c:v>
                </c:pt>
                <c:pt idx="35925">
                  <c:v>1.39437E-2</c:v>
                </c:pt>
                <c:pt idx="35926">
                  <c:v>2.5941800000000001E-2</c:v>
                </c:pt>
                <c:pt idx="35927">
                  <c:v>2.20594E-2</c:v>
                </c:pt>
                <c:pt idx="35928">
                  <c:v>1.8633799999999999E-2</c:v>
                </c:pt>
                <c:pt idx="35929">
                  <c:v>1.55706E-2</c:v>
                </c:pt>
                <c:pt idx="35930">
                  <c:v>1.39618E-2</c:v>
                </c:pt>
                <c:pt idx="35931">
                  <c:v>1.6610099999999999E-2</c:v>
                </c:pt>
                <c:pt idx="35932">
                  <c:v>2.0766300000000001E-2</c:v>
                </c:pt>
                <c:pt idx="35933">
                  <c:v>1.3146400000000001E-2</c:v>
                </c:pt>
                <c:pt idx="35934">
                  <c:v>1.6877199999999998E-2</c:v>
                </c:pt>
                <c:pt idx="35935">
                  <c:v>1.42679E-2</c:v>
                </c:pt>
                <c:pt idx="35936">
                  <c:v>3.1150799999999999E-2</c:v>
                </c:pt>
                <c:pt idx="35937">
                  <c:v>2.4912799999999999E-2</c:v>
                </c:pt>
                <c:pt idx="35938">
                  <c:v>1.9854500000000001E-2</c:v>
                </c:pt>
                <c:pt idx="35939">
                  <c:v>1.0384600000000001E-2</c:v>
                </c:pt>
                <c:pt idx="35940">
                  <c:v>1.44806E-2</c:v>
                </c:pt>
                <c:pt idx="35941">
                  <c:v>1.13449E-2</c:v>
                </c:pt>
                <c:pt idx="35942">
                  <c:v>1.25694E-3</c:v>
                </c:pt>
                <c:pt idx="35943">
                  <c:v>8.8558200000000004E-3</c:v>
                </c:pt>
                <c:pt idx="35944">
                  <c:v>5.33199E-3</c:v>
                </c:pt>
                <c:pt idx="35945">
                  <c:v>2.0179699999999998E-2</c:v>
                </c:pt>
                <c:pt idx="35946">
                  <c:v>2.1246000000000001E-2</c:v>
                </c:pt>
                <c:pt idx="35947">
                  <c:v>1.3030999999999999E-2</c:v>
                </c:pt>
                <c:pt idx="35948">
                  <c:v>7.4872999999999997E-3</c:v>
                </c:pt>
                <c:pt idx="35949">
                  <c:v>3.9138799999999998E-3</c:v>
                </c:pt>
                <c:pt idx="35950">
                  <c:v>6.1063799999999998E-3</c:v>
                </c:pt>
                <c:pt idx="35951">
                  <c:v>1.2353899999999999E-2</c:v>
                </c:pt>
                <c:pt idx="35952">
                  <c:v>7.1563699999999996E-3</c:v>
                </c:pt>
                <c:pt idx="35953">
                  <c:v>2.3946800000000002E-3</c:v>
                </c:pt>
                <c:pt idx="35954">
                  <c:v>1.0747899999999999E-3</c:v>
                </c:pt>
                <c:pt idx="35955">
                  <c:v>1.0034599999999999E-2</c:v>
                </c:pt>
                <c:pt idx="35956">
                  <c:v>2.3961099999999999E-2</c:v>
                </c:pt>
                <c:pt idx="35957">
                  <c:v>1.3066299999999999E-2</c:v>
                </c:pt>
                <c:pt idx="35958">
                  <c:v>6.0358E-3</c:v>
                </c:pt>
                <c:pt idx="35959">
                  <c:v>3.5953500000000002E-3</c:v>
                </c:pt>
                <c:pt idx="35960">
                  <c:v>1.51463E-2</c:v>
                </c:pt>
                <c:pt idx="35961">
                  <c:v>-2.06661E-3</c:v>
                </c:pt>
                <c:pt idx="35962">
                  <c:v>3.77655E-3</c:v>
                </c:pt>
                <c:pt idx="35963">
                  <c:v>-1.03502E-2</c:v>
                </c:pt>
                <c:pt idx="35964">
                  <c:v>1.5485799999999999E-2</c:v>
                </c:pt>
                <c:pt idx="35965">
                  <c:v>1.5458100000000001E-2</c:v>
                </c:pt>
                <c:pt idx="35966">
                  <c:v>1.88503E-2</c:v>
                </c:pt>
                <c:pt idx="35967">
                  <c:v>3.9127299999999997E-2</c:v>
                </c:pt>
                <c:pt idx="35968">
                  <c:v>1.7800300000000002E-2</c:v>
                </c:pt>
                <c:pt idx="35969">
                  <c:v>1.3438200000000001E-2</c:v>
                </c:pt>
                <c:pt idx="35970">
                  <c:v>5.3739499999999997E-3</c:v>
                </c:pt>
                <c:pt idx="35971">
                  <c:v>1.65129E-2</c:v>
                </c:pt>
                <c:pt idx="35972">
                  <c:v>9.6159000000000001E-3</c:v>
                </c:pt>
                <c:pt idx="35973">
                  <c:v>1.87855E-2</c:v>
                </c:pt>
                <c:pt idx="35974">
                  <c:v>1.09005E-3</c:v>
                </c:pt>
                <c:pt idx="35975">
                  <c:v>1.5173900000000001E-2</c:v>
                </c:pt>
                <c:pt idx="35976">
                  <c:v>3.4562099999999998E-2</c:v>
                </c:pt>
                <c:pt idx="35977">
                  <c:v>2.4967199999999998E-2</c:v>
                </c:pt>
                <c:pt idx="35978">
                  <c:v>2.631E-2</c:v>
                </c:pt>
                <c:pt idx="35979">
                  <c:v>2.4839400000000001E-2</c:v>
                </c:pt>
                <c:pt idx="35980">
                  <c:v>2.4119399999999999E-2</c:v>
                </c:pt>
                <c:pt idx="35981">
                  <c:v>1.6649199999999999E-2</c:v>
                </c:pt>
                <c:pt idx="35982">
                  <c:v>1.8935199999999999E-2</c:v>
                </c:pt>
                <c:pt idx="35983">
                  <c:v>3.0136099999999999E-2</c:v>
                </c:pt>
                <c:pt idx="35984">
                  <c:v>2.9082299999999998E-2</c:v>
                </c:pt>
                <c:pt idx="35985">
                  <c:v>1.9333800000000002E-2</c:v>
                </c:pt>
                <c:pt idx="35986">
                  <c:v>9.7236600000000003E-3</c:v>
                </c:pt>
                <c:pt idx="35987">
                  <c:v>3.5786600000000002E-2</c:v>
                </c:pt>
                <c:pt idx="35988">
                  <c:v>3.9607999999999997E-2</c:v>
                </c:pt>
                <c:pt idx="35989">
                  <c:v>1.4586399999999999E-2</c:v>
                </c:pt>
                <c:pt idx="35990">
                  <c:v>1.47552E-2</c:v>
                </c:pt>
                <c:pt idx="35991">
                  <c:v>1.52721E-2</c:v>
                </c:pt>
                <c:pt idx="35992">
                  <c:v>1.54266E-2</c:v>
                </c:pt>
                <c:pt idx="35993">
                  <c:v>2.0835900000000001E-2</c:v>
                </c:pt>
                <c:pt idx="35994">
                  <c:v>2.0995099999999999E-2</c:v>
                </c:pt>
                <c:pt idx="35995">
                  <c:v>2.0695700000000001E-2</c:v>
                </c:pt>
                <c:pt idx="35996" formatCode="0.00E+00">
                  <c:v>2.9967299999999999E-2</c:v>
                </c:pt>
                <c:pt idx="35997">
                  <c:v>2.3656799999999999E-2</c:v>
                </c:pt>
                <c:pt idx="35998">
                  <c:v>2.6220299999999998E-2</c:v>
                </c:pt>
                <c:pt idx="35999">
                  <c:v>1.7938599999999999E-2</c:v>
                </c:pt>
                <c:pt idx="36000">
                  <c:v>3.9640399999999999E-2</c:v>
                </c:pt>
                <c:pt idx="36001">
                  <c:v>4.1759499999999998E-2</c:v>
                </c:pt>
                <c:pt idx="36002">
                  <c:v>3.25603E-2</c:v>
                </c:pt>
                <c:pt idx="36003">
                  <c:v>1.4472E-2</c:v>
                </c:pt>
                <c:pt idx="36004">
                  <c:v>1.5374199999999999E-2</c:v>
                </c:pt>
                <c:pt idx="36005">
                  <c:v>2.6948900000000001E-2</c:v>
                </c:pt>
                <c:pt idx="36006">
                  <c:v>2.7849200000000001E-2</c:v>
                </c:pt>
                <c:pt idx="36007">
                  <c:v>1.3672800000000001E-2</c:v>
                </c:pt>
                <c:pt idx="36008">
                  <c:v>3.1586599999999999E-2</c:v>
                </c:pt>
                <c:pt idx="36009">
                  <c:v>3.8436900000000003E-2</c:v>
                </c:pt>
                <c:pt idx="36010">
                  <c:v>1.8516500000000002E-2</c:v>
                </c:pt>
                <c:pt idx="36011">
                  <c:v>-1.8053100000000001E-3</c:v>
                </c:pt>
                <c:pt idx="36012">
                  <c:v>4.5634300000000003E-2</c:v>
                </c:pt>
                <c:pt idx="36013">
                  <c:v>5.0919499999999999E-2</c:v>
                </c:pt>
                <c:pt idx="36014">
                  <c:v>4.7031400000000001E-2</c:v>
                </c:pt>
                <c:pt idx="36015">
                  <c:v>3.7335399999999998E-2</c:v>
                </c:pt>
                <c:pt idx="36016">
                  <c:v>2.9639200000000001E-2</c:v>
                </c:pt>
                <c:pt idx="36017">
                  <c:v>5.2472100000000001E-2</c:v>
                </c:pt>
                <c:pt idx="36018">
                  <c:v>4.3397900000000003E-2</c:v>
                </c:pt>
                <c:pt idx="36019">
                  <c:v>2.87199E-2</c:v>
                </c:pt>
                <c:pt idx="36020">
                  <c:v>4.3833700000000003E-2</c:v>
                </c:pt>
                <c:pt idx="36021">
                  <c:v>3.5039899999999999E-2</c:v>
                </c:pt>
                <c:pt idx="36022">
                  <c:v>3.6296799999999997E-2</c:v>
                </c:pt>
                <c:pt idx="36023">
                  <c:v>4.04949E-2</c:v>
                </c:pt>
                <c:pt idx="36024">
                  <c:v>4.4286699999999998E-2</c:v>
                </c:pt>
                <c:pt idx="36025">
                  <c:v>5.5336999999999997E-2</c:v>
                </c:pt>
                <c:pt idx="36026">
                  <c:v>4.6037700000000001E-2</c:v>
                </c:pt>
                <c:pt idx="36027">
                  <c:v>2.81906E-2</c:v>
                </c:pt>
                <c:pt idx="36028">
                  <c:v>2.7688000000000001E-2</c:v>
                </c:pt>
                <c:pt idx="36029">
                  <c:v>3.1173699999999999E-2</c:v>
                </c:pt>
                <c:pt idx="36030">
                  <c:v>3.4955E-2</c:v>
                </c:pt>
                <c:pt idx="36031">
                  <c:v>2.1970699999999999E-2</c:v>
                </c:pt>
                <c:pt idx="36032">
                  <c:v>2.4522800000000001E-2</c:v>
                </c:pt>
                <c:pt idx="36033">
                  <c:v>3.5363199999999997E-2</c:v>
                </c:pt>
                <c:pt idx="36034">
                  <c:v>2.4663899999999999E-2</c:v>
                </c:pt>
                <c:pt idx="36035">
                  <c:v>1.8813099999999999E-2</c:v>
                </c:pt>
                <c:pt idx="36036">
                  <c:v>2.4119399999999999E-2</c:v>
                </c:pt>
                <c:pt idx="36037">
                  <c:v>4.5247999999999997E-2</c:v>
                </c:pt>
                <c:pt idx="36038">
                  <c:v>3.2357200000000003E-2</c:v>
                </c:pt>
                <c:pt idx="36039">
                  <c:v>2.9789900000000001E-2</c:v>
                </c:pt>
                <c:pt idx="36040">
                  <c:v>3.40834E-2</c:v>
                </c:pt>
                <c:pt idx="36041">
                  <c:v>4.62399E-2</c:v>
                </c:pt>
                <c:pt idx="36042">
                  <c:v>3.9889300000000003E-2</c:v>
                </c:pt>
                <c:pt idx="36043">
                  <c:v>4.3551399999999997E-2</c:v>
                </c:pt>
                <c:pt idx="36044">
                  <c:v>2.6099199999999999E-2</c:v>
                </c:pt>
                <c:pt idx="36045">
                  <c:v>2.6676200000000001E-2</c:v>
                </c:pt>
                <c:pt idx="36046">
                  <c:v>3.0795099999999999E-2</c:v>
                </c:pt>
                <c:pt idx="36047">
                  <c:v>2.9382700000000001E-2</c:v>
                </c:pt>
                <c:pt idx="36048">
                  <c:v>1.7282499999999999E-2</c:v>
                </c:pt>
                <c:pt idx="36049">
                  <c:v>2.0075800000000001E-2</c:v>
                </c:pt>
                <c:pt idx="36050">
                  <c:v>3.8098300000000002E-2</c:v>
                </c:pt>
                <c:pt idx="36051">
                  <c:v>3.9423899999999998E-2</c:v>
                </c:pt>
                <c:pt idx="36052">
                  <c:v>2.0605100000000001E-2</c:v>
                </c:pt>
                <c:pt idx="36053">
                  <c:v>1.36805E-2</c:v>
                </c:pt>
                <c:pt idx="36054">
                  <c:v>3.0363100000000001E-2</c:v>
                </c:pt>
                <c:pt idx="36055">
                  <c:v>2.0944600000000001E-2</c:v>
                </c:pt>
                <c:pt idx="36056">
                  <c:v>2.5397300000000001E-2</c:v>
                </c:pt>
                <c:pt idx="36057">
                  <c:v>1.7180399999999998E-2</c:v>
                </c:pt>
                <c:pt idx="36058">
                  <c:v>1.95303E-2</c:v>
                </c:pt>
                <c:pt idx="36059">
                  <c:v>2.3086499999999999E-2</c:v>
                </c:pt>
                <c:pt idx="36060">
                  <c:v>1.9706700000000001E-2</c:v>
                </c:pt>
                <c:pt idx="36061">
                  <c:v>1.1775000000000001E-2</c:v>
                </c:pt>
                <c:pt idx="36062">
                  <c:v>8.4361999999999996E-3</c:v>
                </c:pt>
                <c:pt idx="36063">
                  <c:v>3.5009400000000001E-3</c:v>
                </c:pt>
                <c:pt idx="36064" formatCode="0.00E+00">
                  <c:v>1.7121299999999999E-2</c:v>
                </c:pt>
                <c:pt idx="36065">
                  <c:v>1.07183E-2</c:v>
                </c:pt>
                <c:pt idx="36066">
                  <c:v>9.8295199999999996E-3</c:v>
                </c:pt>
                <c:pt idx="36067">
                  <c:v>2.0054800000000001E-2</c:v>
                </c:pt>
                <c:pt idx="36068" formatCode="0.00E+00">
                  <c:v>3.2846500000000001E-2</c:v>
                </c:pt>
                <c:pt idx="36069">
                  <c:v>1.44911E-2</c:v>
                </c:pt>
                <c:pt idx="36070">
                  <c:v>1.89228E-2</c:v>
                </c:pt>
                <c:pt idx="36071">
                  <c:v>-5.6896200000000003E-3</c:v>
                </c:pt>
                <c:pt idx="36072">
                  <c:v>2.07701E-2</c:v>
                </c:pt>
                <c:pt idx="36073">
                  <c:v>4.9171400000000004E-3</c:v>
                </c:pt>
                <c:pt idx="36074">
                  <c:v>1.07832E-2</c:v>
                </c:pt>
                <c:pt idx="36075">
                  <c:v>1.6116100000000001E-2</c:v>
                </c:pt>
                <c:pt idx="36076">
                  <c:v>1.8599500000000001E-2</c:v>
                </c:pt>
                <c:pt idx="36077">
                  <c:v>1.35841E-2</c:v>
                </c:pt>
                <c:pt idx="36078">
                  <c:v>2.1779099999999999E-2</c:v>
                </c:pt>
                <c:pt idx="36079">
                  <c:v>9.5367400000000001E-3</c:v>
                </c:pt>
                <c:pt idx="36080">
                  <c:v>-2.0036699999999999E-3</c:v>
                </c:pt>
                <c:pt idx="36081">
                  <c:v>8.9864699999999999E-3</c:v>
                </c:pt>
                <c:pt idx="36082">
                  <c:v>5.5589699999999999E-3</c:v>
                </c:pt>
                <c:pt idx="36083">
                  <c:v>2.1941200000000001E-2</c:v>
                </c:pt>
                <c:pt idx="36084">
                  <c:v>1.14279E-2</c:v>
                </c:pt>
                <c:pt idx="36085">
                  <c:v>1.5750900000000002E-2</c:v>
                </c:pt>
                <c:pt idx="36086">
                  <c:v>1.0438899999999999E-2</c:v>
                </c:pt>
                <c:pt idx="36087">
                  <c:v>6.32572E-3</c:v>
                </c:pt>
                <c:pt idx="36088">
                  <c:v>1.14603E-2</c:v>
                </c:pt>
                <c:pt idx="36089">
                  <c:v>1.1903800000000001E-2</c:v>
                </c:pt>
                <c:pt idx="36090">
                  <c:v>1.47829E-2</c:v>
                </c:pt>
                <c:pt idx="36091">
                  <c:v>-6.8721800000000003E-3</c:v>
                </c:pt>
                <c:pt idx="36092">
                  <c:v>-7.6389299999999997E-4</c:v>
                </c:pt>
                <c:pt idx="36093">
                  <c:v>1.3301800000000001E-2</c:v>
                </c:pt>
                <c:pt idx="36094">
                  <c:v>1.4634100000000001E-2</c:v>
                </c:pt>
                <c:pt idx="36095">
                  <c:v>1.7009699999999999E-2</c:v>
                </c:pt>
                <c:pt idx="36096">
                  <c:v>9.9468199999999999E-4</c:v>
                </c:pt>
                <c:pt idx="36097">
                  <c:v>4.6024300000000002E-3</c:v>
                </c:pt>
                <c:pt idx="36098">
                  <c:v>1.0852799999999999E-2</c:v>
                </c:pt>
                <c:pt idx="36099">
                  <c:v>-7.6789900000000001E-3</c:v>
                </c:pt>
                <c:pt idx="36100">
                  <c:v>9.2477800000000006E-3</c:v>
                </c:pt>
                <c:pt idx="36101">
                  <c:v>4.1132E-3</c:v>
                </c:pt>
                <c:pt idx="36102">
                  <c:v>-1.7824200000000001E-3</c:v>
                </c:pt>
                <c:pt idx="36103">
                  <c:v>-1.1673E-3</c:v>
                </c:pt>
                <c:pt idx="36104">
                  <c:v>-7.1105999999999999E-3</c:v>
                </c:pt>
                <c:pt idx="36105">
                  <c:v>9.1419199999999996E-3</c:v>
                </c:pt>
                <c:pt idx="36106">
                  <c:v>9.9744800000000008E-3</c:v>
                </c:pt>
                <c:pt idx="36107">
                  <c:v>8.8243499999999999E-3</c:v>
                </c:pt>
                <c:pt idx="36108">
                  <c:v>-4.7597899999999999E-3</c:v>
                </c:pt>
                <c:pt idx="36109">
                  <c:v>-6.91414E-4</c:v>
                </c:pt>
                <c:pt idx="36110">
                  <c:v>-1.2445399999999999E-3</c:v>
                </c:pt>
                <c:pt idx="36111">
                  <c:v>3.50761E-3</c:v>
                </c:pt>
                <c:pt idx="36112">
                  <c:v>4.06647E-3</c:v>
                </c:pt>
                <c:pt idx="36113">
                  <c:v>2.1686600000000002E-3</c:v>
                </c:pt>
                <c:pt idx="36114">
                  <c:v>6.0958899999999996E-3</c:v>
                </c:pt>
                <c:pt idx="36115">
                  <c:v>1.5707E-3</c:v>
                </c:pt>
                <c:pt idx="36116">
                  <c:v>1.6425100000000002E-2</c:v>
                </c:pt>
                <c:pt idx="36117">
                  <c:v>1.28489E-2</c:v>
                </c:pt>
                <c:pt idx="36118">
                  <c:v>9.6941000000000006E-3</c:v>
                </c:pt>
                <c:pt idx="36119">
                  <c:v>9.4823800000000003E-3</c:v>
                </c:pt>
                <c:pt idx="36120">
                  <c:v>8.6469700000000004E-3</c:v>
                </c:pt>
                <c:pt idx="36121">
                  <c:v>1.2308100000000001E-2</c:v>
                </c:pt>
                <c:pt idx="36122">
                  <c:v>6.1645500000000004E-3</c:v>
                </c:pt>
                <c:pt idx="36123">
                  <c:v>1.0014500000000001E-2</c:v>
                </c:pt>
                <c:pt idx="36124">
                  <c:v>2.03571E-2</c:v>
                </c:pt>
                <c:pt idx="36125">
                  <c:v>5.6896200000000003E-3</c:v>
                </c:pt>
                <c:pt idx="36126">
                  <c:v>-2.45094E-3</c:v>
                </c:pt>
                <c:pt idx="36127">
                  <c:v>7.3623700000000005E-4</c:v>
                </c:pt>
                <c:pt idx="36128">
                  <c:v>-7.5292600000000003E-3</c:v>
                </c:pt>
                <c:pt idx="36129">
                  <c:v>-7.0686300000000002E-3</c:v>
                </c:pt>
                <c:pt idx="36130">
                  <c:v>1.9813500000000001E-2</c:v>
                </c:pt>
                <c:pt idx="36131">
                  <c:v>2.6322399999999999E-2</c:v>
                </c:pt>
                <c:pt idx="36132">
                  <c:v>2.3792299999999999E-2</c:v>
                </c:pt>
                <c:pt idx="36133">
                  <c:v>3.3762899999999998E-2</c:v>
                </c:pt>
                <c:pt idx="36134">
                  <c:v>4.4009199999999998E-2</c:v>
                </c:pt>
                <c:pt idx="36135">
                  <c:v>1.8285800000000001E-2</c:v>
                </c:pt>
                <c:pt idx="36136">
                  <c:v>1.44472E-2</c:v>
                </c:pt>
                <c:pt idx="36137">
                  <c:v>8.5496900000000004E-3</c:v>
                </c:pt>
                <c:pt idx="36138">
                  <c:v>5.7916599999999997E-3</c:v>
                </c:pt>
                <c:pt idx="36139">
                  <c:v>-4.9915300000000001E-3</c:v>
                </c:pt>
                <c:pt idx="36140">
                  <c:v>-1.09882E-2</c:v>
                </c:pt>
                <c:pt idx="36141">
                  <c:v>8.1939700000000001E-3</c:v>
                </c:pt>
                <c:pt idx="36142">
                  <c:v>-7.8792600000000008E-3</c:v>
                </c:pt>
                <c:pt idx="36143">
                  <c:v>-3.3130600000000001E-3</c:v>
                </c:pt>
                <c:pt idx="36144">
                  <c:v>-2.0859699999999998E-2</c:v>
                </c:pt>
                <c:pt idx="36145">
                  <c:v>-1.08509E-2</c:v>
                </c:pt>
                <c:pt idx="36146">
                  <c:v>-7.9936999999999994E-3</c:v>
                </c:pt>
                <c:pt idx="36147">
                  <c:v>-1.45597E-2</c:v>
                </c:pt>
                <c:pt idx="36148">
                  <c:v>-6.1426199999999997E-3</c:v>
                </c:pt>
                <c:pt idx="36149">
                  <c:v>-9.0045899999999998E-3</c:v>
                </c:pt>
                <c:pt idx="36150">
                  <c:v>-8.3065000000000005E-4</c:v>
                </c:pt>
                <c:pt idx="36151">
                  <c:v>1.2722E-3</c:v>
                </c:pt>
                <c:pt idx="36152">
                  <c:v>6.97136E-4</c:v>
                </c:pt>
                <c:pt idx="36153">
                  <c:v>-7.3356599999999999E-3</c:v>
                </c:pt>
                <c:pt idx="36154">
                  <c:v>-1.51234E-2</c:v>
                </c:pt>
                <c:pt idx="36155" formatCode="0.00E+00">
                  <c:v>-5.5313099999999997E-5</c:v>
                </c:pt>
                <c:pt idx="36156">
                  <c:v>5.4264099999999996E-3</c:v>
                </c:pt>
                <c:pt idx="36157">
                  <c:v>-5.4693199999999997E-3</c:v>
                </c:pt>
                <c:pt idx="36158">
                  <c:v>1.12915E-3</c:v>
                </c:pt>
                <c:pt idx="36159">
                  <c:v>-1.9446399999999999E-2</c:v>
                </c:pt>
                <c:pt idx="36160">
                  <c:v>-2.2197700000000001E-2</c:v>
                </c:pt>
                <c:pt idx="36161">
                  <c:v>-6.1101899999999997E-3</c:v>
                </c:pt>
                <c:pt idx="36162">
                  <c:v>-2.3352600000000001E-2</c:v>
                </c:pt>
                <c:pt idx="36163">
                  <c:v>-1.5725099999999999E-2</c:v>
                </c:pt>
                <c:pt idx="36164">
                  <c:v>-9.2487300000000001E-3</c:v>
                </c:pt>
                <c:pt idx="36165">
                  <c:v>-1.3303799999999999E-3</c:v>
                </c:pt>
                <c:pt idx="36166">
                  <c:v>-6.1378500000000003E-3</c:v>
                </c:pt>
                <c:pt idx="36167">
                  <c:v>-1.9567500000000002E-2</c:v>
                </c:pt>
                <c:pt idx="36168">
                  <c:v>-7.6293900000000002E-4</c:v>
                </c:pt>
                <c:pt idx="36169">
                  <c:v>-7.5263999999999999E-3</c:v>
                </c:pt>
                <c:pt idx="36170">
                  <c:v>-1.0149E-2</c:v>
                </c:pt>
                <c:pt idx="36171">
                  <c:v>-1.2919399999999999E-2</c:v>
                </c:pt>
                <c:pt idx="36172">
                  <c:v>-3.4275099999999999E-3</c:v>
                </c:pt>
                <c:pt idx="36173">
                  <c:v>-2.4433100000000002E-3</c:v>
                </c:pt>
                <c:pt idx="36174">
                  <c:v>-1.04761E-2</c:v>
                </c:pt>
                <c:pt idx="36175">
                  <c:v>-1.40696E-2</c:v>
                </c:pt>
                <c:pt idx="36176">
                  <c:v>-2.2583E-3</c:v>
                </c:pt>
                <c:pt idx="36177">
                  <c:v>1.6460400000000001E-3</c:v>
                </c:pt>
                <c:pt idx="36178">
                  <c:v>1.2311900000000001E-3</c:v>
                </c:pt>
                <c:pt idx="36179">
                  <c:v>-6.7129099999999999E-3</c:v>
                </c:pt>
                <c:pt idx="36180">
                  <c:v>-1.1462200000000001E-2</c:v>
                </c:pt>
                <c:pt idx="36181">
                  <c:v>-1.2073499999999999E-2</c:v>
                </c:pt>
                <c:pt idx="36182">
                  <c:v>-1.8787400000000001E-3</c:v>
                </c:pt>
                <c:pt idx="36183">
                  <c:v>-8.6975099999999999E-4</c:v>
                </c:pt>
                <c:pt idx="36184">
                  <c:v>-1.3970399999999999E-2</c:v>
                </c:pt>
                <c:pt idx="36185">
                  <c:v>-1.08366E-2</c:v>
                </c:pt>
                <c:pt idx="36186">
                  <c:v>5.7601899999999999E-4</c:v>
                </c:pt>
                <c:pt idx="36187">
                  <c:v>-8.0919300000000007E-3</c:v>
                </c:pt>
                <c:pt idx="36188">
                  <c:v>-1.98555E-3</c:v>
                </c:pt>
                <c:pt idx="36189">
                  <c:v>2.86674E-3</c:v>
                </c:pt>
                <c:pt idx="36190">
                  <c:v>-6.1349899999999999E-3</c:v>
                </c:pt>
                <c:pt idx="36191">
                  <c:v>-2.1942099999999999E-2</c:v>
                </c:pt>
                <c:pt idx="36192">
                  <c:v>-1.15709E-2</c:v>
                </c:pt>
                <c:pt idx="36193">
                  <c:v>-2.7275099999999998E-3</c:v>
                </c:pt>
                <c:pt idx="36194">
                  <c:v>-9.4947799999999995E-3</c:v>
                </c:pt>
                <c:pt idx="36195">
                  <c:v>-1.66912E-2</c:v>
                </c:pt>
                <c:pt idx="36196">
                  <c:v>-7.7247599999999998E-3</c:v>
                </c:pt>
                <c:pt idx="36197">
                  <c:v>-6.1416600000000002E-3</c:v>
                </c:pt>
                <c:pt idx="36198">
                  <c:v>-2.3555799999999998E-2</c:v>
                </c:pt>
                <c:pt idx="36199">
                  <c:v>-2.1408099999999999E-2</c:v>
                </c:pt>
                <c:pt idx="36200">
                  <c:v>-1.6517599999999999E-3</c:v>
                </c:pt>
                <c:pt idx="36201">
                  <c:v>-3.3559800000000002E-3</c:v>
                </c:pt>
                <c:pt idx="36202">
                  <c:v>-5.2490200000000001E-3</c:v>
                </c:pt>
                <c:pt idx="36203">
                  <c:v>-2.3133299999999999E-2</c:v>
                </c:pt>
                <c:pt idx="36204">
                  <c:v>6.9122300000000001E-3</c:v>
                </c:pt>
                <c:pt idx="36205">
                  <c:v>-8.9101800000000002E-3</c:v>
                </c:pt>
                <c:pt idx="36206">
                  <c:v>1.7033599999999999E-2</c:v>
                </c:pt>
                <c:pt idx="36207">
                  <c:v>1.7091800000000001E-2</c:v>
                </c:pt>
                <c:pt idx="36208">
                  <c:v>3.7994399999999998E-3</c:v>
                </c:pt>
                <c:pt idx="36209">
                  <c:v>-6.0586900000000003E-3</c:v>
                </c:pt>
                <c:pt idx="36210">
                  <c:v>-3.8356800000000002E-3</c:v>
                </c:pt>
                <c:pt idx="36211" formatCode="0.00E+00">
                  <c:v>7.0571899999999994E-5</c:v>
                </c:pt>
                <c:pt idx="36212">
                  <c:v>-2.26021E-2</c:v>
                </c:pt>
                <c:pt idx="36213">
                  <c:v>-1.653E-2</c:v>
                </c:pt>
                <c:pt idx="36214">
                  <c:v>-2.2632599999999999E-2</c:v>
                </c:pt>
                <c:pt idx="36215">
                  <c:v>-3.1399700000000003E-2</c:v>
                </c:pt>
                <c:pt idx="36216">
                  <c:v>-4.3977700000000002E-2</c:v>
                </c:pt>
                <c:pt idx="36217">
                  <c:v>-2.0529700000000001E-2</c:v>
                </c:pt>
                <c:pt idx="36218">
                  <c:v>-2.3417500000000001E-2</c:v>
                </c:pt>
                <c:pt idx="36219">
                  <c:v>-3.2000500000000001E-2</c:v>
                </c:pt>
                <c:pt idx="36220">
                  <c:v>-4.0202099999999998E-2</c:v>
                </c:pt>
                <c:pt idx="36221">
                  <c:v>-2.9528599999999999E-2</c:v>
                </c:pt>
                <c:pt idx="36222">
                  <c:v>-2.4487499999999999E-2</c:v>
                </c:pt>
                <c:pt idx="36223">
                  <c:v>-3.7958100000000002E-2</c:v>
                </c:pt>
                <c:pt idx="36224">
                  <c:v>-3.3408199999999999E-2</c:v>
                </c:pt>
                <c:pt idx="36225">
                  <c:v>-1.24855E-2</c:v>
                </c:pt>
                <c:pt idx="36226">
                  <c:v>-2.5701499999999999E-2</c:v>
                </c:pt>
                <c:pt idx="36227">
                  <c:v>-1.24111E-2</c:v>
                </c:pt>
                <c:pt idx="36228">
                  <c:v>-9.5424700000000008E-3</c:v>
                </c:pt>
                <c:pt idx="36229">
                  <c:v>-6.32381E-3</c:v>
                </c:pt>
                <c:pt idx="36230">
                  <c:v>-6.4668700000000004E-3</c:v>
                </c:pt>
                <c:pt idx="36231">
                  <c:v>-8.4915200000000007E-3</c:v>
                </c:pt>
                <c:pt idx="36232">
                  <c:v>5.0449399999999997E-4</c:v>
                </c:pt>
                <c:pt idx="36233">
                  <c:v>-7.5492900000000002E-3</c:v>
                </c:pt>
                <c:pt idx="36234">
                  <c:v>-7.2631800000000002E-3</c:v>
                </c:pt>
                <c:pt idx="36235">
                  <c:v>-4.9896200000000002E-3</c:v>
                </c:pt>
                <c:pt idx="36236">
                  <c:v>-1.2331999999999999E-2</c:v>
                </c:pt>
                <c:pt idx="36237">
                  <c:v>-5.5656400000000002E-3</c:v>
                </c:pt>
                <c:pt idx="36238">
                  <c:v>1.11103E-2</c:v>
                </c:pt>
                <c:pt idx="36239">
                  <c:v>-2.8757999999999999E-2</c:v>
                </c:pt>
                <c:pt idx="36240">
                  <c:v>-2.9043200000000002E-2</c:v>
                </c:pt>
                <c:pt idx="36241">
                  <c:v>-1.4143000000000001E-3</c:v>
                </c:pt>
                <c:pt idx="36242">
                  <c:v>-6.3409800000000004E-3</c:v>
                </c:pt>
                <c:pt idx="36243">
                  <c:v>-1.3427700000000001E-3</c:v>
                </c:pt>
                <c:pt idx="36244">
                  <c:v>-3.0545200000000002E-2</c:v>
                </c:pt>
                <c:pt idx="36245">
                  <c:v>-7.9670000000000001E-3</c:v>
                </c:pt>
                <c:pt idx="36246">
                  <c:v>-2.8653100000000001E-2</c:v>
                </c:pt>
                <c:pt idx="36247">
                  <c:v>-1.32113E-2</c:v>
                </c:pt>
                <c:pt idx="36248">
                  <c:v>-2.2040400000000002E-2</c:v>
                </c:pt>
                <c:pt idx="36249">
                  <c:v>-1.7125100000000001E-2</c:v>
                </c:pt>
                <c:pt idx="36250">
                  <c:v>-1.5648800000000001E-2</c:v>
                </c:pt>
                <c:pt idx="36251">
                  <c:v>-5.0783199999999999E-3</c:v>
                </c:pt>
                <c:pt idx="36252">
                  <c:v>-1.8989599999999999E-2</c:v>
                </c:pt>
                <c:pt idx="36253">
                  <c:v>-2.7315099999999998E-2</c:v>
                </c:pt>
                <c:pt idx="36254" formatCode="0.00E+00">
                  <c:v>-1.9840199999999999E-2</c:v>
                </c:pt>
                <c:pt idx="36255">
                  <c:v>-2.3545300000000002E-2</c:v>
                </c:pt>
                <c:pt idx="36256">
                  <c:v>6.1130500000000003E-4</c:v>
                </c:pt>
                <c:pt idx="36257">
                  <c:v>-1.3462999999999999E-2</c:v>
                </c:pt>
                <c:pt idx="36258">
                  <c:v>-6.1664600000000003E-3</c:v>
                </c:pt>
                <c:pt idx="36259">
                  <c:v>-1.8220900000000002E-2</c:v>
                </c:pt>
                <c:pt idx="36260">
                  <c:v>-1.8604300000000001E-2</c:v>
                </c:pt>
                <c:pt idx="36261">
                  <c:v>-2.2663099999999999E-2</c:v>
                </c:pt>
                <c:pt idx="36262">
                  <c:v>-1.8135100000000001E-2</c:v>
                </c:pt>
                <c:pt idx="36263">
                  <c:v>-1.68781E-2</c:v>
                </c:pt>
                <c:pt idx="36264">
                  <c:v>-4.0937399999999999E-2</c:v>
                </c:pt>
                <c:pt idx="36265">
                  <c:v>-2.7456299999999999E-2</c:v>
                </c:pt>
                <c:pt idx="36266">
                  <c:v>-2.7716600000000001E-2</c:v>
                </c:pt>
                <c:pt idx="36267">
                  <c:v>-4.6385799999999998E-2</c:v>
                </c:pt>
                <c:pt idx="36268">
                  <c:v>-5.0773600000000002E-2</c:v>
                </c:pt>
                <c:pt idx="36269">
                  <c:v>-2.37179E-2</c:v>
                </c:pt>
                <c:pt idx="36270">
                  <c:v>-2.4193800000000001E-2</c:v>
                </c:pt>
                <c:pt idx="36271">
                  <c:v>-5.4187800000000001E-2</c:v>
                </c:pt>
                <c:pt idx="36272">
                  <c:v>-5.13172E-2</c:v>
                </c:pt>
                <c:pt idx="36273">
                  <c:v>-3.7288700000000001E-2</c:v>
                </c:pt>
                <c:pt idx="36274">
                  <c:v>-2.6146900000000001E-2</c:v>
                </c:pt>
                <c:pt idx="36275">
                  <c:v>-3.6218599999999997E-2</c:v>
                </c:pt>
                <c:pt idx="36276">
                  <c:v>-2.1266899999999998E-2</c:v>
                </c:pt>
                <c:pt idx="36277">
                  <c:v>-1.88322E-2</c:v>
                </c:pt>
                <c:pt idx="36278">
                  <c:v>-2.8428100000000001E-2</c:v>
                </c:pt>
                <c:pt idx="36279">
                  <c:v>-3.5713200000000001E-2</c:v>
                </c:pt>
                <c:pt idx="36280">
                  <c:v>-1.70031E-2</c:v>
                </c:pt>
                <c:pt idx="36281">
                  <c:v>-2.38991E-2</c:v>
                </c:pt>
                <c:pt idx="36282">
                  <c:v>-2.2956799999999999E-2</c:v>
                </c:pt>
                <c:pt idx="36283">
                  <c:v>-1.12972E-2</c:v>
                </c:pt>
                <c:pt idx="36284">
                  <c:v>-2.58684E-2</c:v>
                </c:pt>
                <c:pt idx="36285">
                  <c:v>-1.8962900000000001E-2</c:v>
                </c:pt>
                <c:pt idx="36286">
                  <c:v>-1.89333E-2</c:v>
                </c:pt>
                <c:pt idx="36287">
                  <c:v>-1.13411E-2</c:v>
                </c:pt>
                <c:pt idx="36288">
                  <c:v>-2.6630399999999999E-2</c:v>
                </c:pt>
                <c:pt idx="36289">
                  <c:v>-1.73302E-2</c:v>
                </c:pt>
                <c:pt idx="36290">
                  <c:v>-1.9731499999999999E-3</c:v>
                </c:pt>
                <c:pt idx="36291">
                  <c:v>-2.2818600000000001E-2</c:v>
                </c:pt>
                <c:pt idx="36292">
                  <c:v>-2.90289E-2</c:v>
                </c:pt>
                <c:pt idx="36293">
                  <c:v>-1.35183E-2</c:v>
                </c:pt>
                <c:pt idx="36294">
                  <c:v>-3.1503700000000003E-2</c:v>
                </c:pt>
                <c:pt idx="36295">
                  <c:v>-2.8861999999999999E-2</c:v>
                </c:pt>
                <c:pt idx="36296">
                  <c:v>-3.7998200000000003E-2</c:v>
                </c:pt>
                <c:pt idx="36297">
                  <c:v>-3.2939000000000003E-2</c:v>
                </c:pt>
                <c:pt idx="36298">
                  <c:v>-2.3836099999999999E-2</c:v>
                </c:pt>
                <c:pt idx="36299">
                  <c:v>-2.9124299999999999E-2</c:v>
                </c:pt>
                <c:pt idx="36300">
                  <c:v>-2.2319800000000001E-2</c:v>
                </c:pt>
                <c:pt idx="36301">
                  <c:v>-2.92368E-2</c:v>
                </c:pt>
                <c:pt idx="36302">
                  <c:v>-1.9743900000000002E-2</c:v>
                </c:pt>
                <c:pt idx="36303">
                  <c:v>-1.4910700000000001E-2</c:v>
                </c:pt>
                <c:pt idx="36304">
                  <c:v>-2.3641599999999999E-2</c:v>
                </c:pt>
                <c:pt idx="36305">
                  <c:v>-1.2430200000000001E-2</c:v>
                </c:pt>
                <c:pt idx="36306">
                  <c:v>-1.2955700000000001E-2</c:v>
                </c:pt>
                <c:pt idx="36307">
                  <c:v>-1.02901E-2</c:v>
                </c:pt>
                <c:pt idx="36308">
                  <c:v>4.5423499999999997E-3</c:v>
                </c:pt>
                <c:pt idx="36309">
                  <c:v>7.3766700000000001E-3</c:v>
                </c:pt>
                <c:pt idx="36310">
                  <c:v>-1.5913E-2</c:v>
                </c:pt>
                <c:pt idx="36311">
                  <c:v>-7.7304799999999996E-3</c:v>
                </c:pt>
                <c:pt idx="36312">
                  <c:v>-1.41487E-2</c:v>
                </c:pt>
                <c:pt idx="36313">
                  <c:v>-1.3177899999999999E-2</c:v>
                </c:pt>
                <c:pt idx="36314">
                  <c:v>-6.8082799999999999E-3</c:v>
                </c:pt>
                <c:pt idx="36315">
                  <c:v>-1.439E-2</c:v>
                </c:pt>
                <c:pt idx="36316">
                  <c:v>-1.0416E-2</c:v>
                </c:pt>
                <c:pt idx="36317">
                  <c:v>-1.8916100000000002E-2</c:v>
                </c:pt>
                <c:pt idx="36318">
                  <c:v>1.7957699999999999E-3</c:v>
                </c:pt>
                <c:pt idx="36319">
                  <c:v>3.7670100000000001E-4</c:v>
                </c:pt>
                <c:pt idx="36320">
                  <c:v>-4.8932999999999997E-3</c:v>
                </c:pt>
                <c:pt idx="36321">
                  <c:v>4.0531200000000001E-4</c:v>
                </c:pt>
                <c:pt idx="36322">
                  <c:v>1.8405900000000001E-4</c:v>
                </c:pt>
                <c:pt idx="36323">
                  <c:v>-1.12362E-2</c:v>
                </c:pt>
                <c:pt idx="36324">
                  <c:v>-1.24531E-2</c:v>
                </c:pt>
                <c:pt idx="36325">
                  <c:v>4.06837E-3</c:v>
                </c:pt>
                <c:pt idx="36326">
                  <c:v>2.0284700000000001E-3</c:v>
                </c:pt>
                <c:pt idx="36327">
                  <c:v>-1.36499E-2</c:v>
                </c:pt>
                <c:pt idx="36328">
                  <c:v>-1.26591E-2</c:v>
                </c:pt>
                <c:pt idx="36329">
                  <c:v>-6.3953400000000002E-3</c:v>
                </c:pt>
                <c:pt idx="36330">
                  <c:v>-6.38866E-3</c:v>
                </c:pt>
                <c:pt idx="36331">
                  <c:v>-3.34549E-3</c:v>
                </c:pt>
                <c:pt idx="36332">
                  <c:v>1.5358E-2</c:v>
                </c:pt>
                <c:pt idx="36333">
                  <c:v>-1.13163E-2</c:v>
                </c:pt>
                <c:pt idx="36334">
                  <c:v>-3.7766500000000001E-2</c:v>
                </c:pt>
                <c:pt idx="36335">
                  <c:v>-6.8292600000000002E-3</c:v>
                </c:pt>
                <c:pt idx="36336">
                  <c:v>-2.2924400000000001E-2</c:v>
                </c:pt>
                <c:pt idx="36337">
                  <c:v>-2.4274799999999999E-2</c:v>
                </c:pt>
                <c:pt idx="36338">
                  <c:v>-2.27137E-2</c:v>
                </c:pt>
                <c:pt idx="36339">
                  <c:v>-4.282E-4</c:v>
                </c:pt>
                <c:pt idx="36340">
                  <c:v>-1.56107E-2</c:v>
                </c:pt>
                <c:pt idx="36341">
                  <c:v>-2.17094E-2</c:v>
                </c:pt>
                <c:pt idx="36342">
                  <c:v>-1.9240400000000001E-2</c:v>
                </c:pt>
                <c:pt idx="36343">
                  <c:v>-2.7916E-2</c:v>
                </c:pt>
                <c:pt idx="36344">
                  <c:v>-2.39201E-2</c:v>
                </c:pt>
                <c:pt idx="36345">
                  <c:v>-2.5154099999999999E-2</c:v>
                </c:pt>
                <c:pt idx="36346">
                  <c:v>-1.33381E-2</c:v>
                </c:pt>
                <c:pt idx="36347">
                  <c:v>-7.8191800000000002E-3</c:v>
                </c:pt>
                <c:pt idx="36348">
                  <c:v>-9.2496899999999996E-3</c:v>
                </c:pt>
                <c:pt idx="36349">
                  <c:v>-2.05784E-2</c:v>
                </c:pt>
                <c:pt idx="36350">
                  <c:v>-1.08509E-2</c:v>
                </c:pt>
                <c:pt idx="36351">
                  <c:v>-1.0938600000000001E-3</c:v>
                </c:pt>
                <c:pt idx="36352">
                  <c:v>-2.69194E-2</c:v>
                </c:pt>
                <c:pt idx="36353">
                  <c:v>-1.9068700000000001E-2</c:v>
                </c:pt>
                <c:pt idx="36354">
                  <c:v>-5.49316E-4</c:v>
                </c:pt>
                <c:pt idx="36355">
                  <c:v>-2.1080999999999999E-2</c:v>
                </c:pt>
                <c:pt idx="36356">
                  <c:v>-1.9865000000000001E-2</c:v>
                </c:pt>
                <c:pt idx="36357">
                  <c:v>2.16446E-2</c:v>
                </c:pt>
                <c:pt idx="36358">
                  <c:v>1.55602E-2</c:v>
                </c:pt>
                <c:pt idx="36359">
                  <c:v>6.6146900000000003E-3</c:v>
                </c:pt>
                <c:pt idx="36360">
                  <c:v>2.4129899999999999E-2</c:v>
                </c:pt>
                <c:pt idx="36361">
                  <c:v>-1.25694E-3</c:v>
                </c:pt>
                <c:pt idx="36362">
                  <c:v>1.0148000000000001E-2</c:v>
                </c:pt>
                <c:pt idx="36363">
                  <c:v>4.7979399999999997E-3</c:v>
                </c:pt>
                <c:pt idx="36364">
                  <c:v>1.35946E-2</c:v>
                </c:pt>
                <c:pt idx="36365">
                  <c:v>-1.6804699999999999E-2</c:v>
                </c:pt>
                <c:pt idx="36366">
                  <c:v>-1.4023799999999999E-2</c:v>
                </c:pt>
                <c:pt idx="36367">
                  <c:v>-2.7798699999999999E-2</c:v>
                </c:pt>
                <c:pt idx="36368">
                  <c:v>-1.4086700000000001E-2</c:v>
                </c:pt>
                <c:pt idx="36369">
                  <c:v>3.4799599999999998E-3</c:v>
                </c:pt>
                <c:pt idx="36370">
                  <c:v>-6.9427500000000001E-3</c:v>
                </c:pt>
                <c:pt idx="36371">
                  <c:v>6.4239500000000003E-3</c:v>
                </c:pt>
                <c:pt idx="36372">
                  <c:v>-1.92785E-2</c:v>
                </c:pt>
                <c:pt idx="36373">
                  <c:v>-2.5978099999999999E-3</c:v>
                </c:pt>
                <c:pt idx="36374">
                  <c:v>1.2065899999999999E-2</c:v>
                </c:pt>
                <c:pt idx="36375">
                  <c:v>-6.0367600000000004E-3</c:v>
                </c:pt>
                <c:pt idx="36376">
                  <c:v>-1.9079200000000001E-2</c:v>
                </c:pt>
                <c:pt idx="36377">
                  <c:v>-1.3581299999999999E-2</c:v>
                </c:pt>
                <c:pt idx="36378">
                  <c:v>-1.5292200000000001E-2</c:v>
                </c:pt>
                <c:pt idx="36379">
                  <c:v>-7.3185000000000004E-3</c:v>
                </c:pt>
                <c:pt idx="36380">
                  <c:v>-4.6310400000000003E-3</c:v>
                </c:pt>
                <c:pt idx="36381">
                  <c:v>2.6483499999999998E-3</c:v>
                </c:pt>
                <c:pt idx="36382">
                  <c:v>1.76563E-2</c:v>
                </c:pt>
                <c:pt idx="36383">
                  <c:v>1.14403E-2</c:v>
                </c:pt>
                <c:pt idx="36384">
                  <c:v>1.39875E-2</c:v>
                </c:pt>
                <c:pt idx="36385">
                  <c:v>4.3296799999999999E-4</c:v>
                </c:pt>
                <c:pt idx="36386">
                  <c:v>5.7220500000000002E-3</c:v>
                </c:pt>
                <c:pt idx="36387">
                  <c:v>3.1921400000000003E-2</c:v>
                </c:pt>
                <c:pt idx="36388">
                  <c:v>3.2125500000000001E-2</c:v>
                </c:pt>
                <c:pt idx="36389">
                  <c:v>1.24607E-2</c:v>
                </c:pt>
                <c:pt idx="36390">
                  <c:v>-4.18663E-4</c:v>
                </c:pt>
                <c:pt idx="36391">
                  <c:v>-2.59304E-3</c:v>
                </c:pt>
                <c:pt idx="36392">
                  <c:v>8.9082699999999994E-3</c:v>
                </c:pt>
                <c:pt idx="36393">
                  <c:v>8.9168500000000005E-3</c:v>
                </c:pt>
                <c:pt idx="36394">
                  <c:v>-6.2255899999999996E-3</c:v>
                </c:pt>
                <c:pt idx="36395">
                  <c:v>-3.9835000000000001E-3</c:v>
                </c:pt>
                <c:pt idx="36396">
                  <c:v>1.4419599999999999E-3</c:v>
                </c:pt>
                <c:pt idx="36397">
                  <c:v>1.28164E-2</c:v>
                </c:pt>
                <c:pt idx="36398">
                  <c:v>7.2660399999999997E-3</c:v>
                </c:pt>
                <c:pt idx="36399">
                  <c:v>5.6781799999999997E-3</c:v>
                </c:pt>
                <c:pt idx="36400">
                  <c:v>-1.17302E-4</c:v>
                </c:pt>
                <c:pt idx="36401">
                  <c:v>-1.00412E-2</c:v>
                </c:pt>
                <c:pt idx="36402">
                  <c:v>-7.1916599999999999E-3</c:v>
                </c:pt>
                <c:pt idx="36403">
                  <c:v>-1.12257E-2</c:v>
                </c:pt>
                <c:pt idx="36404">
                  <c:v>-2.5491699999999999E-3</c:v>
                </c:pt>
                <c:pt idx="36405">
                  <c:v>-8.4276200000000002E-3</c:v>
                </c:pt>
                <c:pt idx="36406">
                  <c:v>-9.3698500000000007E-3</c:v>
                </c:pt>
                <c:pt idx="36407">
                  <c:v>-1.9209899999999999E-2</c:v>
                </c:pt>
                <c:pt idx="36408">
                  <c:v>-1.21298E-2</c:v>
                </c:pt>
                <c:pt idx="36409">
                  <c:v>-3.4427600000000002E-4</c:v>
                </c:pt>
                <c:pt idx="36410">
                  <c:v>-1.10531E-2</c:v>
                </c:pt>
                <c:pt idx="36411">
                  <c:v>9.5167199999999993E-3</c:v>
                </c:pt>
                <c:pt idx="36412">
                  <c:v>4.9683600000000001E-2</c:v>
                </c:pt>
                <c:pt idx="36413">
                  <c:v>5.3448700000000002E-2</c:v>
                </c:pt>
                <c:pt idx="36414">
                  <c:v>3.6979699999999997E-2</c:v>
                </c:pt>
                <c:pt idx="36415">
                  <c:v>7.1353900000000001E-3</c:v>
                </c:pt>
                <c:pt idx="36416">
                  <c:v>3.5108599999999997E-2</c:v>
                </c:pt>
                <c:pt idx="36417">
                  <c:v>3.3618000000000002E-2</c:v>
                </c:pt>
                <c:pt idx="36418">
                  <c:v>-2.5520299999999998E-3</c:v>
                </c:pt>
                <c:pt idx="36419">
                  <c:v>-2.1803900000000001E-2</c:v>
                </c:pt>
                <c:pt idx="36420">
                  <c:v>-3.94058E-3</c:v>
                </c:pt>
                <c:pt idx="36421">
                  <c:v>8.2502400000000007E-3</c:v>
                </c:pt>
                <c:pt idx="36422">
                  <c:v>6.1235400000000002E-3</c:v>
                </c:pt>
                <c:pt idx="36423">
                  <c:v>7.3003800000000004E-3</c:v>
                </c:pt>
                <c:pt idx="36424">
                  <c:v>1.9759200000000001E-2</c:v>
                </c:pt>
                <c:pt idx="36425">
                  <c:v>2.2039400000000001E-2</c:v>
                </c:pt>
                <c:pt idx="36426">
                  <c:v>4.4128399999999998E-2</c:v>
                </c:pt>
                <c:pt idx="36427">
                  <c:v>4.9569099999999998E-2</c:v>
                </c:pt>
                <c:pt idx="36428">
                  <c:v>2.43282E-3</c:v>
                </c:pt>
                <c:pt idx="36429">
                  <c:v>-1.76125E-2</c:v>
                </c:pt>
                <c:pt idx="36430">
                  <c:v>-1.3238E-2</c:v>
                </c:pt>
                <c:pt idx="36431">
                  <c:v>2.5221799999999999E-2</c:v>
                </c:pt>
                <c:pt idx="36432">
                  <c:v>2.53E-2</c:v>
                </c:pt>
                <c:pt idx="36433">
                  <c:v>1.0658300000000001E-2</c:v>
                </c:pt>
                <c:pt idx="36434">
                  <c:v>-8.2149500000000004E-3</c:v>
                </c:pt>
                <c:pt idx="36435">
                  <c:v>-2.78254E-2</c:v>
                </c:pt>
                <c:pt idx="36436">
                  <c:v>-1.1220900000000001E-2</c:v>
                </c:pt>
                <c:pt idx="36437">
                  <c:v>1.6910600000000001E-2</c:v>
                </c:pt>
                <c:pt idx="36438">
                  <c:v>-6.7482000000000002E-3</c:v>
                </c:pt>
                <c:pt idx="36439">
                  <c:v>-2.9798499999999999E-2</c:v>
                </c:pt>
                <c:pt idx="36440">
                  <c:v>-1.1739700000000001E-3</c:v>
                </c:pt>
                <c:pt idx="36441">
                  <c:v>1.2374899999999999E-2</c:v>
                </c:pt>
                <c:pt idx="36442">
                  <c:v>1.6952499999999999E-2</c:v>
                </c:pt>
                <c:pt idx="36443">
                  <c:v>1.7232899999999999E-3</c:v>
                </c:pt>
                <c:pt idx="36444">
                  <c:v>2.2411299999999999E-2</c:v>
                </c:pt>
                <c:pt idx="36445">
                  <c:v>-1.6008399999999999E-2</c:v>
                </c:pt>
                <c:pt idx="36446">
                  <c:v>-3.2558399999999999E-3</c:v>
                </c:pt>
                <c:pt idx="36447">
                  <c:v>-1.5927299999999998E-2</c:v>
                </c:pt>
                <c:pt idx="36448">
                  <c:v>-3.1354E-2</c:v>
                </c:pt>
                <c:pt idx="36449">
                  <c:v>-8.2006500000000003E-3</c:v>
                </c:pt>
                <c:pt idx="36450">
                  <c:v>2.2439000000000001E-2</c:v>
                </c:pt>
                <c:pt idx="36451">
                  <c:v>2.6844E-2</c:v>
                </c:pt>
                <c:pt idx="36452">
                  <c:v>9.0723000000000002E-3</c:v>
                </c:pt>
                <c:pt idx="36453">
                  <c:v>3.8621900000000001E-2</c:v>
                </c:pt>
                <c:pt idx="36454">
                  <c:v>4.8058499999999997E-2</c:v>
                </c:pt>
                <c:pt idx="36455">
                  <c:v>6.0986499999999999E-2</c:v>
                </c:pt>
                <c:pt idx="36456">
                  <c:v>3.7142799999999997E-2</c:v>
                </c:pt>
                <c:pt idx="36457">
                  <c:v>1.9467399999999999E-2</c:v>
                </c:pt>
                <c:pt idx="36458">
                  <c:v>7.1821200000000002E-3</c:v>
                </c:pt>
                <c:pt idx="36459">
                  <c:v>-1.30577E-2</c:v>
                </c:pt>
                <c:pt idx="36460">
                  <c:v>-7.7466999999999996E-3</c:v>
                </c:pt>
                <c:pt idx="36461">
                  <c:v>-7.31754E-3</c:v>
                </c:pt>
                <c:pt idx="36462">
                  <c:v>-1.09167E-2</c:v>
                </c:pt>
                <c:pt idx="36463">
                  <c:v>-4.0617899999999998E-2</c:v>
                </c:pt>
                <c:pt idx="36464">
                  <c:v>-7.1363399999999997E-3</c:v>
                </c:pt>
                <c:pt idx="36465">
                  <c:v>-5.9204100000000001E-3</c:v>
                </c:pt>
                <c:pt idx="36466">
                  <c:v>6.8578700000000003E-3</c:v>
                </c:pt>
                <c:pt idx="36467">
                  <c:v>2.5958999999999999E-3</c:v>
                </c:pt>
                <c:pt idx="36468">
                  <c:v>2.8311699999999999E-2</c:v>
                </c:pt>
                <c:pt idx="36469">
                  <c:v>2.5206599999999999E-2</c:v>
                </c:pt>
                <c:pt idx="36470">
                  <c:v>2.59361E-2</c:v>
                </c:pt>
                <c:pt idx="36471">
                  <c:v>2.6205099999999999E-2</c:v>
                </c:pt>
                <c:pt idx="36472">
                  <c:v>5.9680899999999997E-3</c:v>
                </c:pt>
                <c:pt idx="36473">
                  <c:v>-1.3229400000000001E-2</c:v>
                </c:pt>
                <c:pt idx="36474">
                  <c:v>-2.6557899999999999E-2</c:v>
                </c:pt>
                <c:pt idx="36475">
                  <c:v>-4.4002499999999996E-3</c:v>
                </c:pt>
                <c:pt idx="36476">
                  <c:v>-2.3031200000000001E-3</c:v>
                </c:pt>
                <c:pt idx="36477">
                  <c:v>-1.3953200000000001E-2</c:v>
                </c:pt>
                <c:pt idx="36478">
                  <c:v>-3.0231499999999999E-4</c:v>
                </c:pt>
                <c:pt idx="36479">
                  <c:v>1.7849E-2</c:v>
                </c:pt>
                <c:pt idx="36480">
                  <c:v>-1.48935E-2</c:v>
                </c:pt>
                <c:pt idx="36481">
                  <c:v>-1.5802399999999999E-3</c:v>
                </c:pt>
                <c:pt idx="36482">
                  <c:v>3.5572099999999999E-3</c:v>
                </c:pt>
                <c:pt idx="36483">
                  <c:v>9.2391999999999995E-3</c:v>
                </c:pt>
                <c:pt idx="36484">
                  <c:v>1.36166E-2</c:v>
                </c:pt>
                <c:pt idx="36485">
                  <c:v>1.27878E-2</c:v>
                </c:pt>
                <c:pt idx="36486">
                  <c:v>4.0562599999999997E-2</c:v>
                </c:pt>
                <c:pt idx="36487">
                  <c:v>4.2502400000000003E-2</c:v>
                </c:pt>
                <c:pt idx="36488">
                  <c:v>3.81699E-2</c:v>
                </c:pt>
                <c:pt idx="36489">
                  <c:v>5.5822400000000001E-2</c:v>
                </c:pt>
                <c:pt idx="36490">
                  <c:v>5.4614999999999997E-2</c:v>
                </c:pt>
                <c:pt idx="36491">
                  <c:v>4.7100099999999999E-2</c:v>
                </c:pt>
                <c:pt idx="36492">
                  <c:v>3.3155400000000002E-2</c:v>
                </c:pt>
                <c:pt idx="36493">
                  <c:v>2.44627E-2</c:v>
                </c:pt>
                <c:pt idx="36494">
                  <c:v>5.2097299999999999E-2</c:v>
                </c:pt>
                <c:pt idx="36495">
                  <c:v>4.1728000000000001E-2</c:v>
                </c:pt>
                <c:pt idx="36496">
                  <c:v>3.9643299999999999E-2</c:v>
                </c:pt>
                <c:pt idx="36497">
                  <c:v>3.0602500000000001E-2</c:v>
                </c:pt>
                <c:pt idx="36498">
                  <c:v>2.82087E-2</c:v>
                </c:pt>
                <c:pt idx="36499">
                  <c:v>3.21865E-2</c:v>
                </c:pt>
                <c:pt idx="36500">
                  <c:v>5.3011900000000001E-2</c:v>
                </c:pt>
                <c:pt idx="36501">
                  <c:v>2.5651E-2</c:v>
                </c:pt>
                <c:pt idx="36502">
                  <c:v>1.0521900000000001E-2</c:v>
                </c:pt>
                <c:pt idx="36503">
                  <c:v>1.12371E-2</c:v>
                </c:pt>
                <c:pt idx="36504">
                  <c:v>8.5487400000000009E-3</c:v>
                </c:pt>
                <c:pt idx="36505">
                  <c:v>-4.8093800000000003E-3</c:v>
                </c:pt>
                <c:pt idx="36506">
                  <c:v>9.2811600000000001E-3</c:v>
                </c:pt>
                <c:pt idx="36507">
                  <c:v>2.81467E-2</c:v>
                </c:pt>
                <c:pt idx="36508">
                  <c:v>1.30863E-2</c:v>
                </c:pt>
                <c:pt idx="36509">
                  <c:v>-1.0522800000000001E-2</c:v>
                </c:pt>
                <c:pt idx="36510">
                  <c:v>1.38245E-2</c:v>
                </c:pt>
                <c:pt idx="36511">
                  <c:v>1.8189400000000001E-2</c:v>
                </c:pt>
                <c:pt idx="36512">
                  <c:v>2.4766900000000001E-2</c:v>
                </c:pt>
                <c:pt idx="36513">
                  <c:v>7.6694500000000004E-3</c:v>
                </c:pt>
                <c:pt idx="36514">
                  <c:v>1.4416699999999999E-2</c:v>
                </c:pt>
                <c:pt idx="36515">
                  <c:v>5.6953400000000001E-3</c:v>
                </c:pt>
                <c:pt idx="36516">
                  <c:v>-1.6245800000000001E-2</c:v>
                </c:pt>
                <c:pt idx="36517">
                  <c:v>7.7743500000000002E-3</c:v>
                </c:pt>
                <c:pt idx="36518">
                  <c:v>4.9867599999999998E-3</c:v>
                </c:pt>
                <c:pt idx="36519">
                  <c:v>5.2194600000000004E-3</c:v>
                </c:pt>
                <c:pt idx="36520">
                  <c:v>4.3764099999999998E-3</c:v>
                </c:pt>
                <c:pt idx="36521">
                  <c:v>1.09882E-2</c:v>
                </c:pt>
                <c:pt idx="36522">
                  <c:v>-9.8371499999999994E-3</c:v>
                </c:pt>
                <c:pt idx="36523">
                  <c:v>2.60658E-2</c:v>
                </c:pt>
                <c:pt idx="36524">
                  <c:v>2.6656200000000001E-2</c:v>
                </c:pt>
                <c:pt idx="36525">
                  <c:v>-6.4640000000000001E-3</c:v>
                </c:pt>
                <c:pt idx="36526">
                  <c:v>-1.22013E-2</c:v>
                </c:pt>
                <c:pt idx="36527">
                  <c:v>1.3588899999999999E-2</c:v>
                </c:pt>
                <c:pt idx="36528">
                  <c:v>1.3787300000000001E-2</c:v>
                </c:pt>
                <c:pt idx="36529">
                  <c:v>-1.1198E-2</c:v>
                </c:pt>
                <c:pt idx="36530">
                  <c:v>-4.8360800000000004E-3</c:v>
                </c:pt>
                <c:pt idx="36531">
                  <c:v>-4.1093800000000002E-3</c:v>
                </c:pt>
                <c:pt idx="36532">
                  <c:v>1.27735E-2</c:v>
                </c:pt>
                <c:pt idx="36533">
                  <c:v>5.5646899999999997E-3</c:v>
                </c:pt>
                <c:pt idx="36534">
                  <c:v>4.2829499999999998E-3</c:v>
                </c:pt>
                <c:pt idx="36535">
                  <c:v>-2.3467100000000001E-2</c:v>
                </c:pt>
                <c:pt idx="36536">
                  <c:v>-1.27659E-2</c:v>
                </c:pt>
                <c:pt idx="36537">
                  <c:v>-9.5682100000000006E-3</c:v>
                </c:pt>
                <c:pt idx="36538">
                  <c:v>1.41335E-2</c:v>
                </c:pt>
                <c:pt idx="36539">
                  <c:v>3.4933099999999999E-3</c:v>
                </c:pt>
                <c:pt idx="36540" formatCode="0.00E+00">
                  <c:v>9.3460099999999996E-5</c:v>
                </c:pt>
                <c:pt idx="36541">
                  <c:v>2.4965299999999999E-2</c:v>
                </c:pt>
                <c:pt idx="36542">
                  <c:v>5.2347200000000003E-2</c:v>
                </c:pt>
                <c:pt idx="36543">
                  <c:v>1.89905E-2</c:v>
                </c:pt>
                <c:pt idx="36544">
                  <c:v>2.2230099999999999E-2</c:v>
                </c:pt>
                <c:pt idx="36545">
                  <c:v>1.37825E-2</c:v>
                </c:pt>
                <c:pt idx="36546">
                  <c:v>2.07186E-2</c:v>
                </c:pt>
                <c:pt idx="36547">
                  <c:v>2.3593900000000001E-2</c:v>
                </c:pt>
                <c:pt idx="36548">
                  <c:v>2.3547200000000001E-2</c:v>
                </c:pt>
                <c:pt idx="36549">
                  <c:v>2.82946E-2</c:v>
                </c:pt>
                <c:pt idx="36550">
                  <c:v>6.6595100000000004E-3</c:v>
                </c:pt>
                <c:pt idx="36551">
                  <c:v>1.70031E-2</c:v>
                </c:pt>
                <c:pt idx="36552">
                  <c:v>3.02534E-2</c:v>
                </c:pt>
                <c:pt idx="36553">
                  <c:v>3.0466099999999999E-2</c:v>
                </c:pt>
                <c:pt idx="36554">
                  <c:v>-3.4685100000000002E-3</c:v>
                </c:pt>
                <c:pt idx="36555">
                  <c:v>-2.7170200000000001E-3</c:v>
                </c:pt>
                <c:pt idx="36556">
                  <c:v>7.8163099999999999E-3</c:v>
                </c:pt>
                <c:pt idx="36557">
                  <c:v>2.3327799999999999E-2</c:v>
                </c:pt>
                <c:pt idx="36558">
                  <c:v>-1.58501E-3</c:v>
                </c:pt>
                <c:pt idx="36559">
                  <c:v>8.5992800000000008E-3</c:v>
                </c:pt>
                <c:pt idx="36560">
                  <c:v>3.6563899999999998E-3</c:v>
                </c:pt>
                <c:pt idx="36561">
                  <c:v>-3.26443E-3</c:v>
                </c:pt>
                <c:pt idx="36562">
                  <c:v>-5.1116900000000003E-3</c:v>
                </c:pt>
                <c:pt idx="36563">
                  <c:v>5.4941199999999999E-3</c:v>
                </c:pt>
                <c:pt idx="36564">
                  <c:v>9.1171299999999993E-3</c:v>
                </c:pt>
                <c:pt idx="36565">
                  <c:v>1.21689E-3</c:v>
                </c:pt>
                <c:pt idx="36566">
                  <c:v>4.2123799999999999E-3</c:v>
                </c:pt>
                <c:pt idx="36567">
                  <c:v>-2.0914100000000001E-3</c:v>
                </c:pt>
                <c:pt idx="36568">
                  <c:v>2.9897700000000001E-3</c:v>
                </c:pt>
                <c:pt idx="36569">
                  <c:v>1.54057E-2</c:v>
                </c:pt>
                <c:pt idx="36570">
                  <c:v>1.8729200000000001E-2</c:v>
                </c:pt>
                <c:pt idx="36571">
                  <c:v>1.3009099999999999E-2</c:v>
                </c:pt>
                <c:pt idx="36572">
                  <c:v>2.4414100000000002E-4</c:v>
                </c:pt>
                <c:pt idx="36573">
                  <c:v>1.4593099999999999E-2</c:v>
                </c:pt>
                <c:pt idx="36574">
                  <c:v>8.5134500000000005E-3</c:v>
                </c:pt>
                <c:pt idx="36575">
                  <c:v>1.5114799999999999E-2</c:v>
                </c:pt>
                <c:pt idx="36576">
                  <c:v>1.3299E-2</c:v>
                </c:pt>
                <c:pt idx="36577">
                  <c:v>3.0498499999999998E-3</c:v>
                </c:pt>
                <c:pt idx="36578">
                  <c:v>1.33419E-2</c:v>
                </c:pt>
                <c:pt idx="36579">
                  <c:v>2.2982599999999999E-2</c:v>
                </c:pt>
                <c:pt idx="36580">
                  <c:v>2.48671E-2</c:v>
                </c:pt>
                <c:pt idx="36581">
                  <c:v>3.2081600000000002E-2</c:v>
                </c:pt>
                <c:pt idx="36582">
                  <c:v>-9.7084000000000007E-3</c:v>
                </c:pt>
                <c:pt idx="36583">
                  <c:v>-9.8924600000000005E-3</c:v>
                </c:pt>
                <c:pt idx="36584">
                  <c:v>-1.2472199999999999E-2</c:v>
                </c:pt>
                <c:pt idx="36585">
                  <c:v>-3.63445E-3</c:v>
                </c:pt>
                <c:pt idx="36586">
                  <c:v>-1.15891E-2</c:v>
                </c:pt>
                <c:pt idx="36587">
                  <c:v>-6.7806200000000002E-3</c:v>
                </c:pt>
                <c:pt idx="36588">
                  <c:v>-4.7435799999999998E-3</c:v>
                </c:pt>
                <c:pt idx="36589">
                  <c:v>6.7529699999999996E-3</c:v>
                </c:pt>
                <c:pt idx="36590">
                  <c:v>-4.3697400000000004E-3</c:v>
                </c:pt>
                <c:pt idx="36591">
                  <c:v>1.18694E-2</c:v>
                </c:pt>
                <c:pt idx="36592">
                  <c:v>-9.29928E-3</c:v>
                </c:pt>
                <c:pt idx="36593">
                  <c:v>2.3584399999999998E-2</c:v>
                </c:pt>
                <c:pt idx="36594">
                  <c:v>2.80428E-2</c:v>
                </c:pt>
                <c:pt idx="36595">
                  <c:v>8.9597700000000006E-3</c:v>
                </c:pt>
                <c:pt idx="36596">
                  <c:v>-1.2035399999999999E-3</c:v>
                </c:pt>
                <c:pt idx="36597">
                  <c:v>3.5376499999999998E-2</c:v>
                </c:pt>
                <c:pt idx="36598">
                  <c:v>3.6065100000000003E-2</c:v>
                </c:pt>
                <c:pt idx="36599">
                  <c:v>-7.2612800000000002E-3</c:v>
                </c:pt>
                <c:pt idx="36600">
                  <c:v>-3.9634700000000002E-3</c:v>
                </c:pt>
                <c:pt idx="36601">
                  <c:v>4.7779099999999998E-3</c:v>
                </c:pt>
                <c:pt idx="36602">
                  <c:v>7.6799399999999997E-3</c:v>
                </c:pt>
                <c:pt idx="36603">
                  <c:v>-1.2371099999999999E-2</c:v>
                </c:pt>
                <c:pt idx="36604">
                  <c:v>-1.7894699999999999E-2</c:v>
                </c:pt>
                <c:pt idx="36605">
                  <c:v>2.0280800000000002E-2</c:v>
                </c:pt>
                <c:pt idx="36606">
                  <c:v>9.2477800000000006E-3</c:v>
                </c:pt>
                <c:pt idx="36607">
                  <c:v>1.7166100000000001E-4</c:v>
                </c:pt>
                <c:pt idx="36608">
                  <c:v>-1.1201900000000001E-2</c:v>
                </c:pt>
                <c:pt idx="36609">
                  <c:v>9.7780200000000001E-3</c:v>
                </c:pt>
                <c:pt idx="36610">
                  <c:v>1.8125499999999999E-2</c:v>
                </c:pt>
                <c:pt idx="36611">
                  <c:v>1.28994E-2</c:v>
                </c:pt>
                <c:pt idx="36612">
                  <c:v>4.0302300000000001E-3</c:v>
                </c:pt>
                <c:pt idx="36613">
                  <c:v>-4.9819900000000004E-3</c:v>
                </c:pt>
                <c:pt idx="36614">
                  <c:v>4.0562599999999997E-2</c:v>
                </c:pt>
                <c:pt idx="36615">
                  <c:v>2.4507500000000002E-2</c:v>
                </c:pt>
                <c:pt idx="36616">
                  <c:v>-1.12753E-2</c:v>
                </c:pt>
                <c:pt idx="36617">
                  <c:v>-4.5442599999999996E-3</c:v>
                </c:pt>
                <c:pt idx="36618">
                  <c:v>2.2398899999999999E-2</c:v>
                </c:pt>
                <c:pt idx="36619">
                  <c:v>-1.51348E-3</c:v>
                </c:pt>
                <c:pt idx="36620">
                  <c:v>-3.3578900000000001E-3</c:v>
                </c:pt>
                <c:pt idx="36621">
                  <c:v>1.3669000000000001E-2</c:v>
                </c:pt>
                <c:pt idx="36622">
                  <c:v>2.4804099999999999E-2</c:v>
                </c:pt>
                <c:pt idx="36623">
                  <c:v>4.4231399999999999E-3</c:v>
                </c:pt>
                <c:pt idx="36624">
                  <c:v>-3.8662000000000002E-3</c:v>
                </c:pt>
                <c:pt idx="36625" formatCode="0.00E+00">
                  <c:v>1.75791E-2</c:v>
                </c:pt>
                <c:pt idx="36626">
                  <c:v>1.1005399999999999E-3</c:v>
                </c:pt>
                <c:pt idx="36627">
                  <c:v>-1.30291E-2</c:v>
                </c:pt>
                <c:pt idx="36628">
                  <c:v>-1.1122699999999999E-2</c:v>
                </c:pt>
                <c:pt idx="36629">
                  <c:v>-1.03397E-2</c:v>
                </c:pt>
                <c:pt idx="36630">
                  <c:v>-1.18055E-2</c:v>
                </c:pt>
                <c:pt idx="36631">
                  <c:v>-9.1257100000000004E-3</c:v>
                </c:pt>
                <c:pt idx="36632">
                  <c:v>1.3961799999999999E-3</c:v>
                </c:pt>
                <c:pt idx="36633">
                  <c:v>-2.3980100000000001E-2</c:v>
                </c:pt>
                <c:pt idx="36634" formatCode="0.00E+00">
                  <c:v>-4.3457999999999997E-2</c:v>
                </c:pt>
                <c:pt idx="36635">
                  <c:v>-3.2257099999999997E-2</c:v>
                </c:pt>
                <c:pt idx="36636">
                  <c:v>-3.3952700000000002E-2</c:v>
                </c:pt>
                <c:pt idx="36637">
                  <c:v>-3.1418799999999997E-2</c:v>
                </c:pt>
                <c:pt idx="36638">
                  <c:v>-2.4629600000000001E-2</c:v>
                </c:pt>
                <c:pt idx="36639">
                  <c:v>-1.24388E-2</c:v>
                </c:pt>
                <c:pt idx="36640">
                  <c:v>-2.34766E-2</c:v>
                </c:pt>
                <c:pt idx="36641">
                  <c:v>-1.7786E-3</c:v>
                </c:pt>
                <c:pt idx="36642">
                  <c:v>1.60952E-2</c:v>
                </c:pt>
                <c:pt idx="36643">
                  <c:v>-5.3405800000000002E-3</c:v>
                </c:pt>
                <c:pt idx="36644">
                  <c:v>-2.2298800000000001E-2</c:v>
                </c:pt>
                <c:pt idx="36645">
                  <c:v>-4.3407399999999999E-2</c:v>
                </c:pt>
                <c:pt idx="36646">
                  <c:v>-6.45351E-3</c:v>
                </c:pt>
                <c:pt idx="36647">
                  <c:v>-2.25992E-2</c:v>
                </c:pt>
                <c:pt idx="36648">
                  <c:v>-1.9587500000000001E-2</c:v>
                </c:pt>
                <c:pt idx="36649">
                  <c:v>-2.8016099999999999E-2</c:v>
                </c:pt>
                <c:pt idx="36650" formatCode="0.00E+00">
                  <c:v>-6.2131900000000004E-3</c:v>
                </c:pt>
                <c:pt idx="36651">
                  <c:v>-2.2466699999999999E-2</c:v>
                </c:pt>
                <c:pt idx="36652">
                  <c:v>-1.8538499999999999E-2</c:v>
                </c:pt>
                <c:pt idx="36653">
                  <c:v>-6.2894800000000001E-3</c:v>
                </c:pt>
                <c:pt idx="36654">
                  <c:v>-1.2311000000000001E-2</c:v>
                </c:pt>
                <c:pt idx="36655">
                  <c:v>-1.2167000000000001E-2</c:v>
                </c:pt>
                <c:pt idx="36656">
                  <c:v>-1.25723E-2</c:v>
                </c:pt>
                <c:pt idx="36657">
                  <c:v>-1.9788700000000002E-3</c:v>
                </c:pt>
                <c:pt idx="36658">
                  <c:v>4.5299499999999996E-3</c:v>
                </c:pt>
                <c:pt idx="36659">
                  <c:v>-3.5314600000000002E-3</c:v>
                </c:pt>
                <c:pt idx="36660">
                  <c:v>1.9997600000000001E-2</c:v>
                </c:pt>
                <c:pt idx="36661">
                  <c:v>1.7388299999999999E-2</c:v>
                </c:pt>
                <c:pt idx="36662">
                  <c:v>-8.0766699999999993E-3</c:v>
                </c:pt>
                <c:pt idx="36663">
                  <c:v>1.20993E-2</c:v>
                </c:pt>
                <c:pt idx="36664">
                  <c:v>1.38187E-2</c:v>
                </c:pt>
                <c:pt idx="36665">
                  <c:v>1.2023000000000001E-2</c:v>
                </c:pt>
                <c:pt idx="36666">
                  <c:v>-1.51396E-2</c:v>
                </c:pt>
                <c:pt idx="36667">
                  <c:v>1.15376E-2</c:v>
                </c:pt>
                <c:pt idx="36668">
                  <c:v>-1.01166E-2</c:v>
                </c:pt>
                <c:pt idx="36669">
                  <c:v>1.1180900000000001E-2</c:v>
                </c:pt>
                <c:pt idx="36670">
                  <c:v>-5.2823999999999996E-3</c:v>
                </c:pt>
                <c:pt idx="36671">
                  <c:v>1.10168E-2</c:v>
                </c:pt>
                <c:pt idx="36672">
                  <c:v>-2.33555E-3</c:v>
                </c:pt>
                <c:pt idx="36673">
                  <c:v>6.6242200000000001E-3</c:v>
                </c:pt>
                <c:pt idx="36674">
                  <c:v>-2.22588E-3</c:v>
                </c:pt>
                <c:pt idx="36675">
                  <c:v>3.58582E-3</c:v>
                </c:pt>
                <c:pt idx="36676">
                  <c:v>-2.90155E-2</c:v>
                </c:pt>
                <c:pt idx="36677">
                  <c:v>-1.99318E-2</c:v>
                </c:pt>
                <c:pt idx="36678">
                  <c:v>1.2317699999999999E-2</c:v>
                </c:pt>
                <c:pt idx="36679">
                  <c:v>-2.63948E-2</c:v>
                </c:pt>
                <c:pt idx="36680">
                  <c:v>-2.1199200000000001E-2</c:v>
                </c:pt>
                <c:pt idx="36681">
                  <c:v>-3.3762899999999998E-2</c:v>
                </c:pt>
                <c:pt idx="36682">
                  <c:v>6.3981999999999997E-3</c:v>
                </c:pt>
                <c:pt idx="36683">
                  <c:v>-5.12314E-3</c:v>
                </c:pt>
                <c:pt idx="36684">
                  <c:v>-2.3052199999999998E-2</c:v>
                </c:pt>
                <c:pt idx="36685">
                  <c:v>-5.45788E-3</c:v>
                </c:pt>
                <c:pt idx="36686">
                  <c:v>-4.48227E-3</c:v>
                </c:pt>
                <c:pt idx="36687">
                  <c:v>-9.7150799999999992E-3</c:v>
                </c:pt>
                <c:pt idx="36688">
                  <c:v>-2.26698E-2</c:v>
                </c:pt>
                <c:pt idx="36689">
                  <c:v>-1.10378E-2</c:v>
                </c:pt>
                <c:pt idx="36690">
                  <c:v>-1.7043099999999999E-2</c:v>
                </c:pt>
                <c:pt idx="36691">
                  <c:v>-1.0869999999999999E-2</c:v>
                </c:pt>
                <c:pt idx="36692">
                  <c:v>-3.4673700000000002E-2</c:v>
                </c:pt>
                <c:pt idx="36693">
                  <c:v>-3.5181000000000001E-3</c:v>
                </c:pt>
                <c:pt idx="36694">
                  <c:v>3.2754900000000003E-2</c:v>
                </c:pt>
                <c:pt idx="36695">
                  <c:v>2.0509699999999999E-2</c:v>
                </c:pt>
                <c:pt idx="36696">
                  <c:v>-1.16186E-2</c:v>
                </c:pt>
                <c:pt idx="36697">
                  <c:v>-1.76144E-3</c:v>
                </c:pt>
                <c:pt idx="36698">
                  <c:v>3.4982699999999999E-2</c:v>
                </c:pt>
                <c:pt idx="36699">
                  <c:v>2.15254E-2</c:v>
                </c:pt>
                <c:pt idx="36700">
                  <c:v>-3.95298E-3</c:v>
                </c:pt>
                <c:pt idx="36701">
                  <c:v>-2.5773999999999998E-2</c:v>
                </c:pt>
                <c:pt idx="36702">
                  <c:v>-8.2864800000000006E-3</c:v>
                </c:pt>
                <c:pt idx="36703">
                  <c:v>-3.7355399999999999E-3</c:v>
                </c:pt>
                <c:pt idx="36704">
                  <c:v>-6.0625100000000001E-3</c:v>
                </c:pt>
                <c:pt idx="36705">
                  <c:v>-4.9715000000000002E-3</c:v>
                </c:pt>
                <c:pt idx="36706" formatCode="0.00E+00">
                  <c:v>2.00272E-5</c:v>
                </c:pt>
                <c:pt idx="36707">
                  <c:v>-2.07081E-2</c:v>
                </c:pt>
                <c:pt idx="36708">
                  <c:v>-1.14927E-2</c:v>
                </c:pt>
                <c:pt idx="36709">
                  <c:v>-5.0153699999999999E-3</c:v>
                </c:pt>
                <c:pt idx="36710">
                  <c:v>-2.2216799999999998E-2</c:v>
                </c:pt>
                <c:pt idx="36711">
                  <c:v>-2.79627E-2</c:v>
                </c:pt>
                <c:pt idx="36712">
                  <c:v>1.2465499999999999E-2</c:v>
                </c:pt>
                <c:pt idx="36713">
                  <c:v>-6.24275E-3</c:v>
                </c:pt>
                <c:pt idx="36714">
                  <c:v>-1.5893000000000001E-2</c:v>
                </c:pt>
                <c:pt idx="36715">
                  <c:v>1.31474E-2</c:v>
                </c:pt>
                <c:pt idx="36716">
                  <c:v>1.8172299999999999E-2</c:v>
                </c:pt>
                <c:pt idx="36717">
                  <c:v>-4.80461E-3</c:v>
                </c:pt>
                <c:pt idx="36718">
                  <c:v>-1.50881E-2</c:v>
                </c:pt>
                <c:pt idx="36719">
                  <c:v>5.3396199999999998E-3</c:v>
                </c:pt>
                <c:pt idx="36720">
                  <c:v>-6.5727199999999998E-3</c:v>
                </c:pt>
                <c:pt idx="36721">
                  <c:v>-1.77603E-2</c:v>
                </c:pt>
                <c:pt idx="36722">
                  <c:v>-2.3200999999999999E-2</c:v>
                </c:pt>
                <c:pt idx="36723">
                  <c:v>-1.35727E-2</c:v>
                </c:pt>
                <c:pt idx="36724">
                  <c:v>-1.8234299999999998E-2</c:v>
                </c:pt>
                <c:pt idx="36725">
                  <c:v>-3.1957600000000002E-3</c:v>
                </c:pt>
                <c:pt idx="36726">
                  <c:v>-1.04446E-2</c:v>
                </c:pt>
                <c:pt idx="36727">
                  <c:v>-5.9070599999999996E-3</c:v>
                </c:pt>
                <c:pt idx="36728">
                  <c:v>-1.8301999999999999E-2</c:v>
                </c:pt>
                <c:pt idx="36729">
                  <c:v>6.2112799999999996E-3</c:v>
                </c:pt>
                <c:pt idx="36730">
                  <c:v>-7.3585500000000002E-3</c:v>
                </c:pt>
                <c:pt idx="36731">
                  <c:v>-1.2634299999999999E-2</c:v>
                </c:pt>
                <c:pt idx="36732">
                  <c:v>-1.5284499999999999E-2</c:v>
                </c:pt>
                <c:pt idx="36733">
                  <c:v>-2.4657200000000001E-2</c:v>
                </c:pt>
                <c:pt idx="36734">
                  <c:v>-3.1630499999999999E-2</c:v>
                </c:pt>
                <c:pt idx="36735">
                  <c:v>-2.2821400000000002E-3</c:v>
                </c:pt>
                <c:pt idx="36736">
                  <c:v>-8.0652199999999997E-3</c:v>
                </c:pt>
                <c:pt idx="36737">
                  <c:v>-2.2253999999999999E-2</c:v>
                </c:pt>
                <c:pt idx="36738">
                  <c:v>-1.0101300000000001E-2</c:v>
                </c:pt>
                <c:pt idx="36739">
                  <c:v>-7.6770800000000002E-3</c:v>
                </c:pt>
                <c:pt idx="36740">
                  <c:v>-1.67084E-3</c:v>
                </c:pt>
                <c:pt idx="36741">
                  <c:v>-1.23835E-2</c:v>
                </c:pt>
                <c:pt idx="36742">
                  <c:v>9.7589500000000006E-3</c:v>
                </c:pt>
                <c:pt idx="36743">
                  <c:v>-1.3236999999999999E-3</c:v>
                </c:pt>
                <c:pt idx="36744">
                  <c:v>8.8911100000000007E-3</c:v>
                </c:pt>
                <c:pt idx="36745">
                  <c:v>-2.2608799999999998E-2</c:v>
                </c:pt>
                <c:pt idx="36746">
                  <c:v>-3.5581599999999999E-3</c:v>
                </c:pt>
                <c:pt idx="36747">
                  <c:v>-6.7243600000000004E-3</c:v>
                </c:pt>
                <c:pt idx="36748">
                  <c:v>-1.1968599999999999E-2</c:v>
                </c:pt>
                <c:pt idx="36749">
                  <c:v>-1.36223E-2</c:v>
                </c:pt>
                <c:pt idx="36750">
                  <c:v>-2.6853599999999998E-2</c:v>
                </c:pt>
                <c:pt idx="36751">
                  <c:v>-5.4845800000000002E-3</c:v>
                </c:pt>
                <c:pt idx="36752">
                  <c:v>-1.1821699999999999E-2</c:v>
                </c:pt>
                <c:pt idx="36753">
                  <c:v>-2.2462800000000002E-2</c:v>
                </c:pt>
                <c:pt idx="36754">
                  <c:v>-1.1331600000000001E-2</c:v>
                </c:pt>
                <c:pt idx="36755">
                  <c:v>-8.98266E-3</c:v>
                </c:pt>
                <c:pt idx="36756">
                  <c:v>-2.1894500000000001E-2</c:v>
                </c:pt>
                <c:pt idx="36757">
                  <c:v>-1.47209E-2</c:v>
                </c:pt>
                <c:pt idx="36758">
                  <c:v>-3.1791699999999999E-2</c:v>
                </c:pt>
                <c:pt idx="36759">
                  <c:v>-2.5888399999999999E-2</c:v>
                </c:pt>
                <c:pt idx="36760">
                  <c:v>-1.2725800000000001E-2</c:v>
                </c:pt>
                <c:pt idx="36761">
                  <c:v>-1.0060299999999999E-2</c:v>
                </c:pt>
                <c:pt idx="36762">
                  <c:v>-7.06005E-3</c:v>
                </c:pt>
                <c:pt idx="36763">
                  <c:v>-7.3471099999999996E-3</c:v>
                </c:pt>
                <c:pt idx="36764">
                  <c:v>1.33791E-2</c:v>
                </c:pt>
                <c:pt idx="36765">
                  <c:v>-2.0381E-2</c:v>
                </c:pt>
                <c:pt idx="36766">
                  <c:v>-2.9016500000000001E-2</c:v>
                </c:pt>
                <c:pt idx="36767">
                  <c:v>-1.42422E-2</c:v>
                </c:pt>
                <c:pt idx="36768">
                  <c:v>1.38645E-2</c:v>
                </c:pt>
                <c:pt idx="36769">
                  <c:v>-3.2363900000000001E-2</c:v>
                </c:pt>
                <c:pt idx="36770">
                  <c:v>-1.80273E-2</c:v>
                </c:pt>
                <c:pt idx="36771">
                  <c:v>1.3465899999999999E-3</c:v>
                </c:pt>
                <c:pt idx="36772">
                  <c:v>5.7268099999999997E-3</c:v>
                </c:pt>
                <c:pt idx="36773">
                  <c:v>2.9392200000000002E-3</c:v>
                </c:pt>
                <c:pt idx="36774">
                  <c:v>-5.1879900000000002E-4</c:v>
                </c:pt>
                <c:pt idx="36775">
                  <c:v>5.2251800000000003E-3</c:v>
                </c:pt>
                <c:pt idx="36776">
                  <c:v>-1.5908200000000001E-2</c:v>
                </c:pt>
                <c:pt idx="36777">
                  <c:v>-1.6956300000000001E-3</c:v>
                </c:pt>
                <c:pt idx="36778" formatCode="0.00E+00">
                  <c:v>-1.2145E-2</c:v>
                </c:pt>
                <c:pt idx="36779">
                  <c:v>-1.7957699999999999E-3</c:v>
                </c:pt>
                <c:pt idx="36780">
                  <c:v>-1.9177400000000001E-2</c:v>
                </c:pt>
                <c:pt idx="36781">
                  <c:v>1.24636E-2</c:v>
                </c:pt>
                <c:pt idx="36782">
                  <c:v>4.6062500000000001E-3</c:v>
                </c:pt>
                <c:pt idx="36783">
                  <c:v>-2.0133000000000002E-2</c:v>
                </c:pt>
                <c:pt idx="36784">
                  <c:v>-4.0798199999999996E-3</c:v>
                </c:pt>
                <c:pt idx="36785">
                  <c:v>1.8138899999999999E-2</c:v>
                </c:pt>
                <c:pt idx="36786">
                  <c:v>-1.6231500000000001E-3</c:v>
                </c:pt>
                <c:pt idx="36787">
                  <c:v>2.3508100000000001E-3</c:v>
                </c:pt>
                <c:pt idx="36788">
                  <c:v>-7.0200000000000002E-3</c:v>
                </c:pt>
                <c:pt idx="36789">
                  <c:v>3.7736900000000001E-3</c:v>
                </c:pt>
                <c:pt idx="36790">
                  <c:v>1.4285999999999999E-3</c:v>
                </c:pt>
                <c:pt idx="36791">
                  <c:v>-7.0781699999999999E-3</c:v>
                </c:pt>
                <c:pt idx="36792">
                  <c:v>1.39236E-3</c:v>
                </c:pt>
                <c:pt idx="36793">
                  <c:v>1.04733E-2</c:v>
                </c:pt>
                <c:pt idx="36794">
                  <c:v>-1.24578E-2</c:v>
                </c:pt>
                <c:pt idx="36795">
                  <c:v>6.8283099999999995E-4</c:v>
                </c:pt>
                <c:pt idx="36796">
                  <c:v>1.6026499999999999E-2</c:v>
                </c:pt>
                <c:pt idx="36797">
                  <c:v>1.7541899999999999E-2</c:v>
                </c:pt>
                <c:pt idx="36798">
                  <c:v>1.4254599999999999E-2</c:v>
                </c:pt>
                <c:pt idx="36799">
                  <c:v>1.2246099999999999E-2</c:v>
                </c:pt>
                <c:pt idx="36800">
                  <c:v>4.57001E-2</c:v>
                </c:pt>
                <c:pt idx="36801">
                  <c:v>-9.5491399999999994E-3</c:v>
                </c:pt>
                <c:pt idx="36802">
                  <c:v>-7.0571900000000005E-4</c:v>
                </c:pt>
                <c:pt idx="36803">
                  <c:v>3.28064E-3</c:v>
                </c:pt>
                <c:pt idx="36804">
                  <c:v>2.1334599999999999E-2</c:v>
                </c:pt>
                <c:pt idx="36805">
                  <c:v>-1.5307400000000001E-2</c:v>
                </c:pt>
                <c:pt idx="36806">
                  <c:v>-1.54705E-2</c:v>
                </c:pt>
                <c:pt idx="36807">
                  <c:v>-8.0070499999999999E-3</c:v>
                </c:pt>
                <c:pt idx="36808">
                  <c:v>6.60992E-3</c:v>
                </c:pt>
                <c:pt idx="36809">
                  <c:v>1.2413E-2</c:v>
                </c:pt>
                <c:pt idx="36810">
                  <c:v>-1.42632E-2</c:v>
                </c:pt>
                <c:pt idx="36811">
                  <c:v>-2.5879900000000001E-2</c:v>
                </c:pt>
                <c:pt idx="36812">
                  <c:v>6.0043300000000004E-3</c:v>
                </c:pt>
                <c:pt idx="36813">
                  <c:v>2.2618300000000001E-2</c:v>
                </c:pt>
                <c:pt idx="36814">
                  <c:v>-3.0531900000000001E-2</c:v>
                </c:pt>
                <c:pt idx="36815">
                  <c:v>-1.5201599999999999E-2</c:v>
                </c:pt>
                <c:pt idx="36816">
                  <c:v>8.2931499999999991E-3</c:v>
                </c:pt>
                <c:pt idx="36817">
                  <c:v>-1.6140000000000002E-2</c:v>
                </c:pt>
                <c:pt idx="36818">
                  <c:v>-1.69535E-2</c:v>
                </c:pt>
                <c:pt idx="36819">
                  <c:v>-2.6308100000000001E-2</c:v>
                </c:pt>
                <c:pt idx="36820">
                  <c:v>-7.3213599999999998E-3</c:v>
                </c:pt>
                <c:pt idx="36821">
                  <c:v>-2.12088E-2</c:v>
                </c:pt>
                <c:pt idx="36822">
                  <c:v>-4.3516199999999996E-3</c:v>
                </c:pt>
                <c:pt idx="36823">
                  <c:v>1.4356600000000001E-2</c:v>
                </c:pt>
                <c:pt idx="36824">
                  <c:v>-6.5202699999999999E-3</c:v>
                </c:pt>
                <c:pt idx="36825">
                  <c:v>1.3941800000000001E-2</c:v>
                </c:pt>
                <c:pt idx="36826">
                  <c:v>1.17016E-3</c:v>
                </c:pt>
                <c:pt idx="36827">
                  <c:v>1.58119E-2</c:v>
                </c:pt>
                <c:pt idx="36828">
                  <c:v>8.6975100000000003E-3</c:v>
                </c:pt>
                <c:pt idx="36829">
                  <c:v>1.16434E-2</c:v>
                </c:pt>
                <c:pt idx="36830">
                  <c:v>2.5444000000000001E-2</c:v>
                </c:pt>
                <c:pt idx="36831">
                  <c:v>-1.1167499999999999E-3</c:v>
                </c:pt>
                <c:pt idx="36832">
                  <c:v>1.01213E-2</c:v>
                </c:pt>
                <c:pt idx="36833">
                  <c:v>-9.67979E-4</c:v>
                </c:pt>
                <c:pt idx="36834">
                  <c:v>8.0108600000000001E-4</c:v>
                </c:pt>
                <c:pt idx="36835">
                  <c:v>-1.4637000000000001E-2</c:v>
                </c:pt>
                <c:pt idx="36836">
                  <c:v>1.0371200000000001E-2</c:v>
                </c:pt>
                <c:pt idx="36837">
                  <c:v>-3.84235E-3</c:v>
                </c:pt>
                <c:pt idx="36838">
                  <c:v>-1.3017700000000001E-3</c:v>
                </c:pt>
                <c:pt idx="36839">
                  <c:v>9.3679399999999999E-3</c:v>
                </c:pt>
                <c:pt idx="36840">
                  <c:v>8.6345699999999994E-3</c:v>
                </c:pt>
                <c:pt idx="36841">
                  <c:v>2.5038700000000001E-2</c:v>
                </c:pt>
                <c:pt idx="36842">
                  <c:v>-1.297E-3</c:v>
                </c:pt>
                <c:pt idx="36843">
                  <c:v>1.06497E-2</c:v>
                </c:pt>
                <c:pt idx="36844">
                  <c:v>1.5976899999999999E-2</c:v>
                </c:pt>
                <c:pt idx="36845">
                  <c:v>2.1287E-2</c:v>
                </c:pt>
                <c:pt idx="36846">
                  <c:v>2.3078899999999999E-3</c:v>
                </c:pt>
                <c:pt idx="36847">
                  <c:v>4.5137399999999996E-3</c:v>
                </c:pt>
                <c:pt idx="36848">
                  <c:v>1.85413E-2</c:v>
                </c:pt>
                <c:pt idx="36849">
                  <c:v>-7.87735E-3</c:v>
                </c:pt>
                <c:pt idx="36850">
                  <c:v>6.9007900000000004E-3</c:v>
                </c:pt>
                <c:pt idx="36851" formatCode="0.00E+00">
                  <c:v>-2.38419E-5</c:v>
                </c:pt>
                <c:pt idx="36852">
                  <c:v>1.9223199999999999E-2</c:v>
                </c:pt>
                <c:pt idx="36853">
                  <c:v>-7.6198599999999998E-4</c:v>
                </c:pt>
                <c:pt idx="36854">
                  <c:v>1.70078E-2</c:v>
                </c:pt>
                <c:pt idx="36855">
                  <c:v>1.0561900000000001E-2</c:v>
                </c:pt>
                <c:pt idx="36856">
                  <c:v>1.6166699999999999E-2</c:v>
                </c:pt>
                <c:pt idx="36857">
                  <c:v>-1.26114E-2</c:v>
                </c:pt>
                <c:pt idx="36858">
                  <c:v>-4.8704100000000004E-3</c:v>
                </c:pt>
                <c:pt idx="36859">
                  <c:v>-1.07565E-2</c:v>
                </c:pt>
                <c:pt idx="36860">
                  <c:v>-1.5370399999999999E-2</c:v>
                </c:pt>
                <c:pt idx="36861">
                  <c:v>-1.24826E-2</c:v>
                </c:pt>
                <c:pt idx="36862">
                  <c:v>-3.7984799999999999E-3</c:v>
                </c:pt>
                <c:pt idx="36863">
                  <c:v>-1.83935E-2</c:v>
                </c:pt>
                <c:pt idx="36864">
                  <c:v>-1.0009799999999999E-2</c:v>
                </c:pt>
                <c:pt idx="36865">
                  <c:v>2.06223E-2</c:v>
                </c:pt>
                <c:pt idx="36866">
                  <c:v>-1.63307E-2</c:v>
                </c:pt>
                <c:pt idx="36867">
                  <c:v>-3.1337700000000001E-3</c:v>
                </c:pt>
                <c:pt idx="36868">
                  <c:v>-7.1382499999999996E-3</c:v>
                </c:pt>
                <c:pt idx="36869">
                  <c:v>3.1956699999999998E-2</c:v>
                </c:pt>
                <c:pt idx="36870">
                  <c:v>-8.5916499999999993E-3</c:v>
                </c:pt>
                <c:pt idx="36871">
                  <c:v>4.9104700000000001E-3</c:v>
                </c:pt>
                <c:pt idx="36872">
                  <c:v>-6.2951999999999999E-3</c:v>
                </c:pt>
                <c:pt idx="36873">
                  <c:v>2.74773E-2</c:v>
                </c:pt>
                <c:pt idx="36874">
                  <c:v>1.1882800000000001E-2</c:v>
                </c:pt>
                <c:pt idx="36875">
                  <c:v>-6.1903000000000001E-3</c:v>
                </c:pt>
                <c:pt idx="36876">
                  <c:v>-9.4747500000000005E-3</c:v>
                </c:pt>
                <c:pt idx="36877">
                  <c:v>-6.2999700000000002E-3</c:v>
                </c:pt>
                <c:pt idx="36878">
                  <c:v>-6.81877E-4</c:v>
                </c:pt>
                <c:pt idx="36879">
                  <c:v>-1.40629E-2</c:v>
                </c:pt>
                <c:pt idx="36880">
                  <c:v>5.9938400000000003E-3</c:v>
                </c:pt>
                <c:pt idx="36881">
                  <c:v>4.7206899999999998E-4</c:v>
                </c:pt>
                <c:pt idx="36882">
                  <c:v>1.4839199999999999E-3</c:v>
                </c:pt>
                <c:pt idx="36883">
                  <c:v>8.0280300000000002E-3</c:v>
                </c:pt>
                <c:pt idx="36884">
                  <c:v>2.01998E-2</c:v>
                </c:pt>
                <c:pt idx="36885">
                  <c:v>2.6369100000000001E-3</c:v>
                </c:pt>
                <c:pt idx="36886">
                  <c:v>5.4807700000000003E-3</c:v>
                </c:pt>
                <c:pt idx="36887">
                  <c:v>3.0322100000000001E-2</c:v>
                </c:pt>
                <c:pt idx="36888">
                  <c:v>1.67274E-2</c:v>
                </c:pt>
                <c:pt idx="36889">
                  <c:v>2.4423600000000002E-3</c:v>
                </c:pt>
                <c:pt idx="36890">
                  <c:v>-5.39303E-3</c:v>
                </c:pt>
                <c:pt idx="36891">
                  <c:v>3.1526600000000002E-2</c:v>
                </c:pt>
                <c:pt idx="36892">
                  <c:v>2.7590799999999999E-2</c:v>
                </c:pt>
                <c:pt idx="36893">
                  <c:v>1.9434900000000001E-2</c:v>
                </c:pt>
                <c:pt idx="36894">
                  <c:v>2.65789E-3</c:v>
                </c:pt>
                <c:pt idx="36895">
                  <c:v>2.1782900000000001E-2</c:v>
                </c:pt>
                <c:pt idx="36896">
                  <c:v>4.5452100000000002E-2</c:v>
                </c:pt>
                <c:pt idx="36897">
                  <c:v>1.73893E-2</c:v>
                </c:pt>
                <c:pt idx="36898">
                  <c:v>7.2355300000000004E-3</c:v>
                </c:pt>
                <c:pt idx="36899">
                  <c:v>3.0558599999999998E-2</c:v>
                </c:pt>
                <c:pt idx="36900">
                  <c:v>2.65665E-2</c:v>
                </c:pt>
                <c:pt idx="36901">
                  <c:v>1.07384E-2</c:v>
                </c:pt>
                <c:pt idx="36902">
                  <c:v>7.4052800000000002E-3</c:v>
                </c:pt>
                <c:pt idx="36903">
                  <c:v>1.11761E-2</c:v>
                </c:pt>
                <c:pt idx="36904">
                  <c:v>2.9349299999999998E-2</c:v>
                </c:pt>
                <c:pt idx="36905">
                  <c:v>9.4051399999999993E-3</c:v>
                </c:pt>
                <c:pt idx="36906">
                  <c:v>-1.04399E-2</c:v>
                </c:pt>
                <c:pt idx="36907">
                  <c:v>1.4510199999999999E-2</c:v>
                </c:pt>
                <c:pt idx="36908">
                  <c:v>2.9649699999999999E-3</c:v>
                </c:pt>
                <c:pt idx="36909">
                  <c:v>8.7575900000000009E-3</c:v>
                </c:pt>
                <c:pt idx="36910">
                  <c:v>-1.12057E-3</c:v>
                </c:pt>
                <c:pt idx="36911">
                  <c:v>2.5935199999999999E-2</c:v>
                </c:pt>
                <c:pt idx="36912">
                  <c:v>1.21946E-2</c:v>
                </c:pt>
                <c:pt idx="36913" formatCode="0.00E+00">
                  <c:v>1.0708799999999999E-2</c:v>
                </c:pt>
                <c:pt idx="36914">
                  <c:v>2.6886E-2</c:v>
                </c:pt>
                <c:pt idx="36915">
                  <c:v>8.7795300000000007E-3</c:v>
                </c:pt>
                <c:pt idx="36916">
                  <c:v>-1.01633E-2</c:v>
                </c:pt>
                <c:pt idx="36917">
                  <c:v>8.7261200000000004E-3</c:v>
                </c:pt>
                <c:pt idx="36918">
                  <c:v>1.4805799999999999E-2</c:v>
                </c:pt>
                <c:pt idx="36919">
                  <c:v>1.27316E-3</c:v>
                </c:pt>
                <c:pt idx="36920">
                  <c:v>1.15919E-2</c:v>
                </c:pt>
                <c:pt idx="36921">
                  <c:v>1.9687699999999999E-2</c:v>
                </c:pt>
                <c:pt idx="36922">
                  <c:v>2.3144700000000001E-2</c:v>
                </c:pt>
                <c:pt idx="36923">
                  <c:v>1.1609100000000001E-2</c:v>
                </c:pt>
                <c:pt idx="36924">
                  <c:v>3.0181900000000001E-2</c:v>
                </c:pt>
                <c:pt idx="36925">
                  <c:v>3.77235E-2</c:v>
                </c:pt>
                <c:pt idx="36926">
                  <c:v>1.6200099999999999E-2</c:v>
                </c:pt>
                <c:pt idx="36927">
                  <c:v>1.41268E-2</c:v>
                </c:pt>
                <c:pt idx="36928">
                  <c:v>2.3222E-3</c:v>
                </c:pt>
                <c:pt idx="36929">
                  <c:v>1.5223499999999999E-2</c:v>
                </c:pt>
                <c:pt idx="36930">
                  <c:v>5.6161900000000001E-3</c:v>
                </c:pt>
                <c:pt idx="36931">
                  <c:v>1.26467E-2</c:v>
                </c:pt>
                <c:pt idx="36932">
                  <c:v>3.55434E-3</c:v>
                </c:pt>
                <c:pt idx="36933">
                  <c:v>-9.5291100000000004E-3</c:v>
                </c:pt>
                <c:pt idx="36934">
                  <c:v>-2.67277E-2</c:v>
                </c:pt>
                <c:pt idx="36935">
                  <c:v>5.0220500000000001E-3</c:v>
                </c:pt>
                <c:pt idx="36936">
                  <c:v>9.0894700000000005E-3</c:v>
                </c:pt>
                <c:pt idx="36937">
                  <c:v>-5.4769500000000004E-3</c:v>
                </c:pt>
                <c:pt idx="36938">
                  <c:v>2.5043499999999998E-3</c:v>
                </c:pt>
                <c:pt idx="36939">
                  <c:v>7.8163099999999999E-3</c:v>
                </c:pt>
                <c:pt idx="36940">
                  <c:v>1.9601799999999999E-2</c:v>
                </c:pt>
                <c:pt idx="36941">
                  <c:v>1.59855E-2</c:v>
                </c:pt>
                <c:pt idx="36942">
                  <c:v>2.2953999999999999E-2</c:v>
                </c:pt>
                <c:pt idx="36943">
                  <c:v>1.0157599999999999E-2</c:v>
                </c:pt>
                <c:pt idx="36944">
                  <c:v>3.6359799999999998E-2</c:v>
                </c:pt>
                <c:pt idx="36945">
                  <c:v>-9.6616700000000007E-3</c:v>
                </c:pt>
                <c:pt idx="36946">
                  <c:v>1.1561399999999999E-2</c:v>
                </c:pt>
                <c:pt idx="36947">
                  <c:v>2.20261E-2</c:v>
                </c:pt>
                <c:pt idx="36948">
                  <c:v>3.26443E-3</c:v>
                </c:pt>
                <c:pt idx="36949">
                  <c:v>-1.06363E-2</c:v>
                </c:pt>
                <c:pt idx="36950">
                  <c:v>2.3899099999999999E-3</c:v>
                </c:pt>
                <c:pt idx="36951">
                  <c:v>-7.2679499999999996E-3</c:v>
                </c:pt>
                <c:pt idx="36952">
                  <c:v>1.1000599999999999E-2</c:v>
                </c:pt>
                <c:pt idx="36953">
                  <c:v>1.5652699999999999E-2</c:v>
                </c:pt>
                <c:pt idx="36954">
                  <c:v>6.2255899999999996E-3</c:v>
                </c:pt>
                <c:pt idx="36955">
                  <c:v>-7.5149500000000003E-4</c:v>
                </c:pt>
                <c:pt idx="36956">
                  <c:v>1.5159600000000001E-2</c:v>
                </c:pt>
                <c:pt idx="36957">
                  <c:v>1.31474E-2</c:v>
                </c:pt>
                <c:pt idx="36958">
                  <c:v>-8.33511E-4</c:v>
                </c:pt>
                <c:pt idx="36959">
                  <c:v>3.8881300000000001E-3</c:v>
                </c:pt>
                <c:pt idx="36960">
                  <c:v>1.88808E-2</c:v>
                </c:pt>
                <c:pt idx="36961">
                  <c:v>-3.0460399999999999E-3</c:v>
                </c:pt>
                <c:pt idx="36962">
                  <c:v>-1.0164299999999999E-2</c:v>
                </c:pt>
                <c:pt idx="36963" formatCode="0.00E+00">
                  <c:v>8.6784400000000002E-5</c:v>
                </c:pt>
                <c:pt idx="36964">
                  <c:v>-3.2730099999999998E-3</c:v>
                </c:pt>
                <c:pt idx="36965">
                  <c:v>2.9050800000000002E-2</c:v>
                </c:pt>
                <c:pt idx="36966">
                  <c:v>4.3897600000000004E-3</c:v>
                </c:pt>
                <c:pt idx="36967">
                  <c:v>-1.05858E-4</c:v>
                </c:pt>
                <c:pt idx="36968">
                  <c:v>-1.28651E-3</c:v>
                </c:pt>
                <c:pt idx="36969">
                  <c:v>8.8596300000000003E-3</c:v>
                </c:pt>
                <c:pt idx="36970">
                  <c:v>1.9614199999999998E-2</c:v>
                </c:pt>
                <c:pt idx="36971">
                  <c:v>-7.8115499999999996E-3</c:v>
                </c:pt>
                <c:pt idx="36972">
                  <c:v>-2.0432499999999999E-2</c:v>
                </c:pt>
                <c:pt idx="36973">
                  <c:v>6.6452000000000004E-3</c:v>
                </c:pt>
                <c:pt idx="36974">
                  <c:v>-1.4228800000000001E-3</c:v>
                </c:pt>
                <c:pt idx="36975">
                  <c:v>-2.10552E-2</c:v>
                </c:pt>
                <c:pt idx="36976">
                  <c:v>-6.2618300000000003E-3</c:v>
                </c:pt>
                <c:pt idx="36977">
                  <c:v>1.21593E-3</c:v>
                </c:pt>
                <c:pt idx="36978">
                  <c:v>4.3792700000000002E-3</c:v>
                </c:pt>
                <c:pt idx="36979">
                  <c:v>4.1732799999999997E-3</c:v>
                </c:pt>
                <c:pt idx="36980">
                  <c:v>2.37045E-2</c:v>
                </c:pt>
                <c:pt idx="36981">
                  <c:v>8.16536E-3</c:v>
                </c:pt>
                <c:pt idx="36982">
                  <c:v>2.58169E-2</c:v>
                </c:pt>
                <c:pt idx="36983">
                  <c:v>1.3243700000000001E-2</c:v>
                </c:pt>
                <c:pt idx="36984">
                  <c:v>5.29957E-3</c:v>
                </c:pt>
                <c:pt idx="36985">
                  <c:v>8.0490100000000005E-3</c:v>
                </c:pt>
                <c:pt idx="36986">
                  <c:v>-5.58567E-3</c:v>
                </c:pt>
                <c:pt idx="36987">
                  <c:v>2.58217E-2</c:v>
                </c:pt>
                <c:pt idx="36988">
                  <c:v>-5.6362199999999999E-3</c:v>
                </c:pt>
                <c:pt idx="36989">
                  <c:v>1.6887699999999999E-2</c:v>
                </c:pt>
                <c:pt idx="36990">
                  <c:v>-1.04332E-2</c:v>
                </c:pt>
                <c:pt idx="36991">
                  <c:v>1.0315899999999999E-2</c:v>
                </c:pt>
                <c:pt idx="36992">
                  <c:v>1.60847E-2</c:v>
                </c:pt>
                <c:pt idx="36993">
                  <c:v>7.3108699999999997E-3</c:v>
                </c:pt>
                <c:pt idx="36994">
                  <c:v>2.11048E-2</c:v>
                </c:pt>
                <c:pt idx="36995">
                  <c:v>6.1254500000000002E-3</c:v>
                </c:pt>
                <c:pt idx="36996">
                  <c:v>2.1785700000000002E-2</c:v>
                </c:pt>
                <c:pt idx="36997">
                  <c:v>-1.53904E-2</c:v>
                </c:pt>
                <c:pt idx="36998">
                  <c:v>-1.3048199999999999E-2</c:v>
                </c:pt>
                <c:pt idx="36999">
                  <c:v>-2.6168799999999998E-3</c:v>
                </c:pt>
                <c:pt idx="37000">
                  <c:v>-2.5205599999999998E-3</c:v>
                </c:pt>
                <c:pt idx="37001">
                  <c:v>1.7733599999999999E-2</c:v>
                </c:pt>
                <c:pt idx="37002">
                  <c:v>-1.5457200000000001E-2</c:v>
                </c:pt>
                <c:pt idx="37003">
                  <c:v>-3.1718299999999998E-2</c:v>
                </c:pt>
                <c:pt idx="37004">
                  <c:v>5.2642800000000001E-4</c:v>
                </c:pt>
                <c:pt idx="37005">
                  <c:v>1.5273999999999999E-2</c:v>
                </c:pt>
                <c:pt idx="37006">
                  <c:v>9.2325199999999993E-3</c:v>
                </c:pt>
                <c:pt idx="37007">
                  <c:v>-5.1517500000000001E-3</c:v>
                </c:pt>
                <c:pt idx="37008">
                  <c:v>1.3441099999999999E-2</c:v>
                </c:pt>
                <c:pt idx="37009">
                  <c:v>1.97611E-2</c:v>
                </c:pt>
                <c:pt idx="37010">
                  <c:v>3.3631300000000003E-2</c:v>
                </c:pt>
                <c:pt idx="37011">
                  <c:v>2.7748100000000001E-2</c:v>
                </c:pt>
                <c:pt idx="37012">
                  <c:v>9.6063599999999996E-3</c:v>
                </c:pt>
                <c:pt idx="37013">
                  <c:v>6.7243600000000004E-3</c:v>
                </c:pt>
                <c:pt idx="37014">
                  <c:v>1.19638E-2</c:v>
                </c:pt>
                <c:pt idx="37015">
                  <c:v>1.7868999999999999E-2</c:v>
                </c:pt>
                <c:pt idx="37016">
                  <c:v>5.8975199999999998E-3</c:v>
                </c:pt>
                <c:pt idx="37017">
                  <c:v>-1.0461800000000001E-3</c:v>
                </c:pt>
                <c:pt idx="37018">
                  <c:v>-3.3521699999999998E-3</c:v>
                </c:pt>
                <c:pt idx="37019">
                  <c:v>6.5507899999999999E-3</c:v>
                </c:pt>
                <c:pt idx="37020">
                  <c:v>-3.2262800000000002E-3</c:v>
                </c:pt>
                <c:pt idx="37021">
                  <c:v>-1.1231400000000001E-2</c:v>
                </c:pt>
                <c:pt idx="37022">
                  <c:v>2.5272400000000002E-4</c:v>
                </c:pt>
                <c:pt idx="37023">
                  <c:v>-1.7642999999999999E-4</c:v>
                </c:pt>
                <c:pt idx="37024">
                  <c:v>3.3168799999999999E-3</c:v>
                </c:pt>
                <c:pt idx="37025">
                  <c:v>-2.5196099999999999E-2</c:v>
                </c:pt>
                <c:pt idx="37026">
                  <c:v>-2.5757800000000001E-2</c:v>
                </c:pt>
                <c:pt idx="37027">
                  <c:v>-2.4084999999999999E-2</c:v>
                </c:pt>
                <c:pt idx="37028">
                  <c:v>1.1631000000000001E-2</c:v>
                </c:pt>
                <c:pt idx="37029">
                  <c:v>-6.6852600000000002E-3</c:v>
                </c:pt>
                <c:pt idx="37030">
                  <c:v>-3.0791300000000001E-2</c:v>
                </c:pt>
                <c:pt idx="37031">
                  <c:v>-4.6577500000000004E-3</c:v>
                </c:pt>
                <c:pt idx="37032">
                  <c:v>-4.8885300000000003E-3</c:v>
                </c:pt>
                <c:pt idx="37033">
                  <c:v>-1.7683999999999998E-2</c:v>
                </c:pt>
                <c:pt idx="37034">
                  <c:v>-1.2663799999999999E-2</c:v>
                </c:pt>
                <c:pt idx="37035">
                  <c:v>-1.41802E-2</c:v>
                </c:pt>
                <c:pt idx="37036">
                  <c:v>1.1425000000000001E-3</c:v>
                </c:pt>
                <c:pt idx="37037">
                  <c:v>7.9355199999999997E-3</c:v>
                </c:pt>
                <c:pt idx="37038">
                  <c:v>-9.5968200000000007E-3</c:v>
                </c:pt>
                <c:pt idx="37039">
                  <c:v>4.3716400000000004E-3</c:v>
                </c:pt>
                <c:pt idx="37040">
                  <c:v>-7.5769399999999999E-3</c:v>
                </c:pt>
                <c:pt idx="37041">
                  <c:v>8.3637200000000005E-4</c:v>
                </c:pt>
                <c:pt idx="37042">
                  <c:v>-1.4806700000000001E-2</c:v>
                </c:pt>
                <c:pt idx="37043">
                  <c:v>-1.9912699999999998E-2</c:v>
                </c:pt>
                <c:pt idx="37044">
                  <c:v>-1.9774400000000001E-2</c:v>
                </c:pt>
                <c:pt idx="37045">
                  <c:v>-4.3277699999999999E-3</c:v>
                </c:pt>
                <c:pt idx="37046">
                  <c:v>1.68314E-2</c:v>
                </c:pt>
                <c:pt idx="37047">
                  <c:v>-1.4521600000000001E-2</c:v>
                </c:pt>
                <c:pt idx="37048">
                  <c:v>-2.7648900000000001E-2</c:v>
                </c:pt>
                <c:pt idx="37049">
                  <c:v>-1.19705E-2</c:v>
                </c:pt>
                <c:pt idx="37050">
                  <c:v>-5.2728699999999998E-3</c:v>
                </c:pt>
                <c:pt idx="37051">
                  <c:v>-1.43242E-3</c:v>
                </c:pt>
                <c:pt idx="37052">
                  <c:v>-1.9515000000000001E-2</c:v>
                </c:pt>
                <c:pt idx="37053">
                  <c:v>6.7768100000000003E-3</c:v>
                </c:pt>
                <c:pt idx="37054">
                  <c:v>-4.2381299999999997E-3</c:v>
                </c:pt>
                <c:pt idx="37055">
                  <c:v>-1.07603E-2</c:v>
                </c:pt>
                <c:pt idx="37056">
                  <c:v>-1.7070799999999999E-4</c:v>
                </c:pt>
                <c:pt idx="37057">
                  <c:v>1.4157299999999999E-2</c:v>
                </c:pt>
                <c:pt idx="37058">
                  <c:v>1.60027E-3</c:v>
                </c:pt>
                <c:pt idx="37059">
                  <c:v>7.8687700000000006E-3</c:v>
                </c:pt>
                <c:pt idx="37060">
                  <c:v>-1.5115700000000001E-3</c:v>
                </c:pt>
                <c:pt idx="37061">
                  <c:v>-7.2965599999999997E-3</c:v>
                </c:pt>
                <c:pt idx="37062">
                  <c:v>4.8303599999999997E-3</c:v>
                </c:pt>
                <c:pt idx="37063">
                  <c:v>-9.4032300000000003E-3</c:v>
                </c:pt>
                <c:pt idx="37064">
                  <c:v>9.3288399999999997E-3</c:v>
                </c:pt>
                <c:pt idx="37065">
                  <c:v>-6.7949300000000002E-3</c:v>
                </c:pt>
                <c:pt idx="37066">
                  <c:v>2.1038099999999998E-3</c:v>
                </c:pt>
                <c:pt idx="37067">
                  <c:v>-2.6930800000000001E-2</c:v>
                </c:pt>
                <c:pt idx="37068">
                  <c:v>2.5749200000000001E-4</c:v>
                </c:pt>
                <c:pt idx="37069">
                  <c:v>-1.2235600000000001E-3</c:v>
                </c:pt>
                <c:pt idx="37070">
                  <c:v>-1.76353E-2</c:v>
                </c:pt>
                <c:pt idx="37071" formatCode="0.00E+00">
                  <c:v>-1.4938399999999999E-2</c:v>
                </c:pt>
                <c:pt idx="37072">
                  <c:v>-1.3163599999999999E-2</c:v>
                </c:pt>
                <c:pt idx="37073">
                  <c:v>-2.8554E-2</c:v>
                </c:pt>
                <c:pt idx="37074">
                  <c:v>6.8950700000000001E-4</c:v>
                </c:pt>
                <c:pt idx="37075">
                  <c:v>9.1037800000000006E-3</c:v>
                </c:pt>
                <c:pt idx="37076">
                  <c:v>-1.9484499999999998E-2</c:v>
                </c:pt>
                <c:pt idx="37077">
                  <c:v>-6.4001099999999997E-3</c:v>
                </c:pt>
                <c:pt idx="37078">
                  <c:v>-4.3916700000000003E-3</c:v>
                </c:pt>
                <c:pt idx="37079">
                  <c:v>8.1424700000000006E-3</c:v>
                </c:pt>
                <c:pt idx="37080">
                  <c:v>-1.20926E-3</c:v>
                </c:pt>
                <c:pt idx="37081">
                  <c:v>-4.0597899999999998E-3</c:v>
                </c:pt>
                <c:pt idx="37082">
                  <c:v>8.0461500000000002E-3</c:v>
                </c:pt>
                <c:pt idx="37083">
                  <c:v>-2.11668E-2</c:v>
                </c:pt>
                <c:pt idx="37084">
                  <c:v>-9.4089499999999993E-3</c:v>
                </c:pt>
                <c:pt idx="37085">
                  <c:v>-2.0018600000000001E-2</c:v>
                </c:pt>
                <c:pt idx="37086">
                  <c:v>-1.4500600000000001E-2</c:v>
                </c:pt>
                <c:pt idx="37087">
                  <c:v>-1.5576400000000001E-2</c:v>
                </c:pt>
                <c:pt idx="37088">
                  <c:v>-6.6900299999999996E-3</c:v>
                </c:pt>
                <c:pt idx="37089">
                  <c:v>-1.6313600000000001E-2</c:v>
                </c:pt>
                <c:pt idx="37090">
                  <c:v>-9.4976399999999999E-3</c:v>
                </c:pt>
                <c:pt idx="37091">
                  <c:v>-1.3038599999999999E-2</c:v>
                </c:pt>
                <c:pt idx="37092">
                  <c:v>-9.9210700000000006E-3</c:v>
                </c:pt>
                <c:pt idx="37093">
                  <c:v>3.6630600000000001E-3</c:v>
                </c:pt>
                <c:pt idx="37094">
                  <c:v>-1.03254E-2</c:v>
                </c:pt>
                <c:pt idx="37095">
                  <c:v>8.7575900000000009E-3</c:v>
                </c:pt>
                <c:pt idx="37096">
                  <c:v>-2.7393299999999999E-2</c:v>
                </c:pt>
                <c:pt idx="37097">
                  <c:v>1.27888E-3</c:v>
                </c:pt>
                <c:pt idx="37098">
                  <c:v>-2.6287100000000001E-2</c:v>
                </c:pt>
                <c:pt idx="37099">
                  <c:v>-1.6036000000000002E-2</c:v>
                </c:pt>
                <c:pt idx="37100">
                  <c:v>-1.1227600000000001E-2</c:v>
                </c:pt>
                <c:pt idx="37101">
                  <c:v>-1.44215E-2</c:v>
                </c:pt>
                <c:pt idx="37102">
                  <c:v>-2.5009199999999999E-2</c:v>
                </c:pt>
                <c:pt idx="37103">
                  <c:v>-3.2132099999999997E-2</c:v>
                </c:pt>
                <c:pt idx="37104">
                  <c:v>-2.38628E-2</c:v>
                </c:pt>
                <c:pt idx="37105">
                  <c:v>-3.3883999999999997E-2</c:v>
                </c:pt>
                <c:pt idx="37106">
                  <c:v>-3.4497300000000002E-2</c:v>
                </c:pt>
                <c:pt idx="37107">
                  <c:v>-1.8174200000000001E-2</c:v>
                </c:pt>
                <c:pt idx="37108">
                  <c:v>-8.7785699999999994E-3</c:v>
                </c:pt>
                <c:pt idx="37109">
                  <c:v>-6.48403E-3</c:v>
                </c:pt>
                <c:pt idx="37110">
                  <c:v>-1.23205E-2</c:v>
                </c:pt>
                <c:pt idx="37111">
                  <c:v>-1.68238E-2</c:v>
                </c:pt>
                <c:pt idx="37112">
                  <c:v>1.1728300000000001E-2</c:v>
                </c:pt>
                <c:pt idx="37113">
                  <c:v>-2.3950599999999999E-2</c:v>
                </c:pt>
                <c:pt idx="37114">
                  <c:v>-6.4697299999999999E-3</c:v>
                </c:pt>
                <c:pt idx="37115">
                  <c:v>-2.6130699999999999E-3</c:v>
                </c:pt>
                <c:pt idx="37116">
                  <c:v>-1.6526200000000001E-2</c:v>
                </c:pt>
                <c:pt idx="37117">
                  <c:v>-6.3448000000000003E-3</c:v>
                </c:pt>
                <c:pt idx="37118">
                  <c:v>-1.7704000000000001E-2</c:v>
                </c:pt>
                <c:pt idx="37119">
                  <c:v>-3.5238299999999999E-3</c:v>
                </c:pt>
                <c:pt idx="37120">
                  <c:v>-1.36776E-2</c:v>
                </c:pt>
                <c:pt idx="37121">
                  <c:v>-1.8760700000000002E-2</c:v>
                </c:pt>
                <c:pt idx="37122">
                  <c:v>8.3637200000000005E-4</c:v>
                </c:pt>
                <c:pt idx="37123">
                  <c:v>-1.21288E-2</c:v>
                </c:pt>
                <c:pt idx="37124">
                  <c:v>-2.4393100000000001E-2</c:v>
                </c:pt>
                <c:pt idx="37125">
                  <c:v>-3.1373999999999999E-2</c:v>
                </c:pt>
                <c:pt idx="37126">
                  <c:v>-3.8156500000000003E-2</c:v>
                </c:pt>
                <c:pt idx="37127">
                  <c:v>-3.1796499999999998E-2</c:v>
                </c:pt>
                <c:pt idx="37128">
                  <c:v>-2.6881200000000001E-2</c:v>
                </c:pt>
                <c:pt idx="37129">
                  <c:v>-2.8257400000000002E-3</c:v>
                </c:pt>
                <c:pt idx="37130">
                  <c:v>-1.3236E-2</c:v>
                </c:pt>
                <c:pt idx="37131">
                  <c:v>-8.4161800000000005E-3</c:v>
                </c:pt>
                <c:pt idx="37132">
                  <c:v>-2.0550700000000002E-2</c:v>
                </c:pt>
                <c:pt idx="37133">
                  <c:v>-2.0350500000000001E-2</c:v>
                </c:pt>
                <c:pt idx="37134">
                  <c:v>-6.1092400000000002E-3</c:v>
                </c:pt>
                <c:pt idx="37135">
                  <c:v>-8.1501000000000004E-3</c:v>
                </c:pt>
                <c:pt idx="37136">
                  <c:v>-6.9713600000000002E-3</c:v>
                </c:pt>
                <c:pt idx="37137">
                  <c:v>9.0103100000000005E-3</c:v>
                </c:pt>
                <c:pt idx="37138">
                  <c:v>1.9984200000000001E-2</c:v>
                </c:pt>
                <c:pt idx="37139">
                  <c:v>1.12391E-2</c:v>
                </c:pt>
                <c:pt idx="37140">
                  <c:v>1.6894300000000001E-2</c:v>
                </c:pt>
                <c:pt idx="37141">
                  <c:v>4.2667399999999998E-3</c:v>
                </c:pt>
                <c:pt idx="37142">
                  <c:v>3.2358199999999999E-3</c:v>
                </c:pt>
                <c:pt idx="37143">
                  <c:v>1.7328300000000001E-3</c:v>
                </c:pt>
                <c:pt idx="37144">
                  <c:v>-2.8600700000000001E-3</c:v>
                </c:pt>
                <c:pt idx="37145">
                  <c:v>-7.4234000000000001E-3</c:v>
                </c:pt>
                <c:pt idx="37146">
                  <c:v>-2.4690599999999999E-3</c:v>
                </c:pt>
                <c:pt idx="37147">
                  <c:v>-3.1671500000000001E-3</c:v>
                </c:pt>
                <c:pt idx="37148">
                  <c:v>-2.0151100000000001E-3</c:v>
                </c:pt>
                <c:pt idx="37149">
                  <c:v>-2.33984E-2</c:v>
                </c:pt>
                <c:pt idx="37150">
                  <c:v>-4.9810399999999999E-3</c:v>
                </c:pt>
                <c:pt idx="37151">
                  <c:v>-1.0953900000000001E-2</c:v>
                </c:pt>
                <c:pt idx="37152">
                  <c:v>-1.8021599999999999E-2</c:v>
                </c:pt>
                <c:pt idx="37153">
                  <c:v>-4.5048699999999997E-2</c:v>
                </c:pt>
                <c:pt idx="37154">
                  <c:v>-4.5743899999999997E-2</c:v>
                </c:pt>
                <c:pt idx="37155">
                  <c:v>-5.3901699999999997E-3</c:v>
                </c:pt>
                <c:pt idx="37156">
                  <c:v>-3.0610100000000001E-2</c:v>
                </c:pt>
                <c:pt idx="37157">
                  <c:v>-1.2981400000000001E-2</c:v>
                </c:pt>
                <c:pt idx="37158">
                  <c:v>-1.8047299999999999E-2</c:v>
                </c:pt>
                <c:pt idx="37159">
                  <c:v>2.9888200000000001E-3</c:v>
                </c:pt>
                <c:pt idx="37160">
                  <c:v>-1.3812100000000001E-2</c:v>
                </c:pt>
                <c:pt idx="37161">
                  <c:v>-2.26068E-2</c:v>
                </c:pt>
                <c:pt idx="37162">
                  <c:v>-1.2170800000000001E-2</c:v>
                </c:pt>
                <c:pt idx="37163">
                  <c:v>-7.7447899999999997E-3</c:v>
                </c:pt>
                <c:pt idx="37164">
                  <c:v>-6.6938400000000004E-3</c:v>
                </c:pt>
                <c:pt idx="37165">
                  <c:v>-9.3889200000000003E-3</c:v>
                </c:pt>
                <c:pt idx="37166">
                  <c:v>-9.0580000000000001E-3</c:v>
                </c:pt>
                <c:pt idx="37167">
                  <c:v>-1.11713E-2</c:v>
                </c:pt>
                <c:pt idx="37168">
                  <c:v>-2.4051699999999999E-3</c:v>
                </c:pt>
                <c:pt idx="37169">
                  <c:v>-1.03359E-2</c:v>
                </c:pt>
                <c:pt idx="37170">
                  <c:v>-4.9743699999999997E-3</c:v>
                </c:pt>
                <c:pt idx="37171">
                  <c:v>8.4152199999999993E-3</c:v>
                </c:pt>
                <c:pt idx="37172">
                  <c:v>-9.5233899999999996E-3</c:v>
                </c:pt>
                <c:pt idx="37173">
                  <c:v>-1.1177100000000001E-3</c:v>
                </c:pt>
                <c:pt idx="37174" formatCode="0.00E+00">
                  <c:v>-4.7664600000000001E-3</c:v>
                </c:pt>
                <c:pt idx="37175">
                  <c:v>4.8894899999999998E-3</c:v>
                </c:pt>
                <c:pt idx="37176">
                  <c:v>-3.2196E-3</c:v>
                </c:pt>
                <c:pt idx="37177">
                  <c:v>-6.8759900000000002E-3</c:v>
                </c:pt>
                <c:pt idx="37178">
                  <c:v>-7.42722E-3</c:v>
                </c:pt>
                <c:pt idx="37179">
                  <c:v>-1.25074E-2</c:v>
                </c:pt>
                <c:pt idx="37180">
                  <c:v>-1.9215599999999999E-2</c:v>
                </c:pt>
                <c:pt idx="37181">
                  <c:v>-2.7978900000000001E-2</c:v>
                </c:pt>
                <c:pt idx="37182">
                  <c:v>-9.6368800000000004E-3</c:v>
                </c:pt>
                <c:pt idx="37183">
                  <c:v>5.4693199999999997E-3</c:v>
                </c:pt>
                <c:pt idx="37184">
                  <c:v>-1.1118899999999999E-2</c:v>
                </c:pt>
                <c:pt idx="37185">
                  <c:v>-3.1089799999999999E-3</c:v>
                </c:pt>
                <c:pt idx="37186">
                  <c:v>7.6494199999999997E-3</c:v>
                </c:pt>
                <c:pt idx="37187">
                  <c:v>5.44357E-3</c:v>
                </c:pt>
                <c:pt idx="37188">
                  <c:v>6.2627799999999999E-3</c:v>
                </c:pt>
                <c:pt idx="37189">
                  <c:v>3.1147000000000002E-3</c:v>
                </c:pt>
                <c:pt idx="37190">
                  <c:v>-1.2290000000000001E-2</c:v>
                </c:pt>
                <c:pt idx="37191">
                  <c:v>-2.3586300000000001E-2</c:v>
                </c:pt>
                <c:pt idx="37192">
                  <c:v>3.3559800000000002E-3</c:v>
                </c:pt>
                <c:pt idx="37193">
                  <c:v>-1.5401799999999999E-3</c:v>
                </c:pt>
                <c:pt idx="37194">
                  <c:v>-1.21584E-2</c:v>
                </c:pt>
                <c:pt idx="37195">
                  <c:v>-1.9741099999999998E-3</c:v>
                </c:pt>
                <c:pt idx="37196">
                  <c:v>-7.8678099999999994E-3</c:v>
                </c:pt>
                <c:pt idx="37197">
                  <c:v>-1.3006200000000001E-2</c:v>
                </c:pt>
                <c:pt idx="37198">
                  <c:v>-1.3974200000000001E-2</c:v>
                </c:pt>
                <c:pt idx="37199">
                  <c:v>-3.3407200000000001E-3</c:v>
                </c:pt>
                <c:pt idx="37200">
                  <c:v>-1.10388E-2</c:v>
                </c:pt>
                <c:pt idx="37201">
                  <c:v>-5.50842E-3</c:v>
                </c:pt>
                <c:pt idx="37202">
                  <c:v>-7.2002400000000001E-3</c:v>
                </c:pt>
                <c:pt idx="37203">
                  <c:v>-6.0949300000000001E-3</c:v>
                </c:pt>
                <c:pt idx="37204">
                  <c:v>1.2302400000000001E-4</c:v>
                </c:pt>
                <c:pt idx="37205">
                  <c:v>-1.80559E-2</c:v>
                </c:pt>
                <c:pt idx="37206">
                  <c:v>-1.18589E-2</c:v>
                </c:pt>
                <c:pt idx="37207">
                  <c:v>-1.38187E-2</c:v>
                </c:pt>
                <c:pt idx="37208" formatCode="0.00E+00">
                  <c:v>-9.5367399999999998E-5</c:v>
                </c:pt>
                <c:pt idx="37209">
                  <c:v>-1.1472700000000001E-2</c:v>
                </c:pt>
                <c:pt idx="37210">
                  <c:v>-1.7317800000000001E-2</c:v>
                </c:pt>
                <c:pt idx="37211">
                  <c:v>-8.1968300000000004E-3</c:v>
                </c:pt>
                <c:pt idx="37212">
                  <c:v>2.4080299999999998E-3</c:v>
                </c:pt>
                <c:pt idx="37213">
                  <c:v>-5.9966999999999998E-3</c:v>
                </c:pt>
                <c:pt idx="37214">
                  <c:v>3.5171500000000001E-3</c:v>
                </c:pt>
                <c:pt idx="37215">
                  <c:v>9.3717599999999998E-3</c:v>
                </c:pt>
                <c:pt idx="37216">
                  <c:v>-6.1998399999999999E-3</c:v>
                </c:pt>
                <c:pt idx="37217">
                  <c:v>-1.3278999999999999E-2</c:v>
                </c:pt>
                <c:pt idx="37218">
                  <c:v>-1.13697E-2</c:v>
                </c:pt>
                <c:pt idx="37219">
                  <c:v>-6.6547400000000001E-3</c:v>
                </c:pt>
                <c:pt idx="37220">
                  <c:v>-1.63546E-2</c:v>
                </c:pt>
                <c:pt idx="37221">
                  <c:v>-1.6519499999999999E-2</c:v>
                </c:pt>
                <c:pt idx="37222">
                  <c:v>1.44911E-2</c:v>
                </c:pt>
                <c:pt idx="37223">
                  <c:v>-2.3565300000000001E-2</c:v>
                </c:pt>
                <c:pt idx="37224">
                  <c:v>-3.1284300000000001E-2</c:v>
                </c:pt>
                <c:pt idx="37225">
                  <c:v>-1.5665100000000001E-2</c:v>
                </c:pt>
                <c:pt idx="37226">
                  <c:v>-1.7414100000000001E-3</c:v>
                </c:pt>
                <c:pt idx="37227">
                  <c:v>-1.54276E-2</c:v>
                </c:pt>
                <c:pt idx="37228">
                  <c:v>-3.4458200000000001E-2</c:v>
                </c:pt>
                <c:pt idx="37229">
                  <c:v>-2.1324199999999999E-3</c:v>
                </c:pt>
                <c:pt idx="37230">
                  <c:v>6.51455E-3</c:v>
                </c:pt>
                <c:pt idx="37231" formatCode="0.00E+00">
                  <c:v>-1.3351400000000001E-5</c:v>
                </c:pt>
                <c:pt idx="37232">
                  <c:v>-8.4743500000000003E-3</c:v>
                </c:pt>
                <c:pt idx="37233">
                  <c:v>-2.8212500000000001E-2</c:v>
                </c:pt>
                <c:pt idx="37234">
                  <c:v>1.28746E-4</c:v>
                </c:pt>
                <c:pt idx="37235">
                  <c:v>-5.3310400000000004E-3</c:v>
                </c:pt>
                <c:pt idx="37236">
                  <c:v>-1.5346500000000001E-2</c:v>
                </c:pt>
                <c:pt idx="37237">
                  <c:v>-8.3141299999999994E-3</c:v>
                </c:pt>
                <c:pt idx="37238">
                  <c:v>-1.5763300000000001E-2</c:v>
                </c:pt>
                <c:pt idx="37239">
                  <c:v>-9.5119499999999999E-3</c:v>
                </c:pt>
                <c:pt idx="37240">
                  <c:v>-1.20707E-2</c:v>
                </c:pt>
                <c:pt idx="37241">
                  <c:v>-1.10683E-2</c:v>
                </c:pt>
                <c:pt idx="37242">
                  <c:v>-1.7364500000000001E-2</c:v>
                </c:pt>
                <c:pt idx="37243">
                  <c:v>6.32191E-3</c:v>
                </c:pt>
                <c:pt idx="37244">
                  <c:v>-4.3106100000000003E-3</c:v>
                </c:pt>
                <c:pt idx="37245">
                  <c:v>-5.0993000000000002E-3</c:v>
                </c:pt>
                <c:pt idx="37246">
                  <c:v>1.14441E-3</c:v>
                </c:pt>
                <c:pt idx="37247">
                  <c:v>7.2956100000000001E-3</c:v>
                </c:pt>
                <c:pt idx="37248">
                  <c:v>-4.7521600000000001E-3</c:v>
                </c:pt>
                <c:pt idx="37249">
                  <c:v>3.91006E-4</c:v>
                </c:pt>
                <c:pt idx="37250">
                  <c:v>7.6303500000000002E-3</c:v>
                </c:pt>
                <c:pt idx="37251">
                  <c:v>-2.5815999999999999E-3</c:v>
                </c:pt>
                <c:pt idx="37252">
                  <c:v>-4.3993000000000001E-3</c:v>
                </c:pt>
                <c:pt idx="37253">
                  <c:v>-1.0990099999999999E-2</c:v>
                </c:pt>
                <c:pt idx="37254">
                  <c:v>-6.2351200000000002E-3</c:v>
                </c:pt>
                <c:pt idx="37255">
                  <c:v>-8.4743500000000003E-3</c:v>
                </c:pt>
                <c:pt idx="37256">
                  <c:v>4.3373099999999996E-3</c:v>
                </c:pt>
                <c:pt idx="37257">
                  <c:v>1.9313799999999999E-2</c:v>
                </c:pt>
                <c:pt idx="37258">
                  <c:v>1.5612600000000001E-2</c:v>
                </c:pt>
                <c:pt idx="37259">
                  <c:v>-8.8806200000000005E-3</c:v>
                </c:pt>
                <c:pt idx="37260">
                  <c:v>2.6624700000000001E-2</c:v>
                </c:pt>
                <c:pt idx="37261">
                  <c:v>1.9103999999999999E-2</c:v>
                </c:pt>
                <c:pt idx="37262">
                  <c:v>1.70622E-2</c:v>
                </c:pt>
                <c:pt idx="37263">
                  <c:v>-9.3917800000000006E-3</c:v>
                </c:pt>
                <c:pt idx="37264">
                  <c:v>1.14574E-2</c:v>
                </c:pt>
                <c:pt idx="37265">
                  <c:v>2.5654799999999998E-2</c:v>
                </c:pt>
                <c:pt idx="37266">
                  <c:v>-4.3926199999999999E-3</c:v>
                </c:pt>
                <c:pt idx="37267">
                  <c:v>-7.5817099999999998E-4</c:v>
                </c:pt>
                <c:pt idx="37268">
                  <c:v>-9.2630400000000002E-3</c:v>
                </c:pt>
                <c:pt idx="37269">
                  <c:v>3.2510799999999999E-3</c:v>
                </c:pt>
                <c:pt idx="37270">
                  <c:v>1.08929E-2</c:v>
                </c:pt>
                <c:pt idx="37271">
                  <c:v>-1.3950300000000001E-2</c:v>
                </c:pt>
                <c:pt idx="37272">
                  <c:v>1.6113300000000001E-2</c:v>
                </c:pt>
                <c:pt idx="37273">
                  <c:v>9.3116799999999993E-3</c:v>
                </c:pt>
                <c:pt idx="37274">
                  <c:v>3.7975299999999999E-3</c:v>
                </c:pt>
                <c:pt idx="37275">
                  <c:v>-1.27125E-2</c:v>
                </c:pt>
                <c:pt idx="37276">
                  <c:v>-3.4999800000000002E-4</c:v>
                </c:pt>
                <c:pt idx="37277">
                  <c:v>-6.8912499999999998E-3</c:v>
                </c:pt>
                <c:pt idx="37278">
                  <c:v>-1.2064E-2</c:v>
                </c:pt>
                <c:pt idx="37279">
                  <c:v>-3.11174E-2</c:v>
                </c:pt>
                <c:pt idx="37280">
                  <c:v>3.7288700000000002E-4</c:v>
                </c:pt>
                <c:pt idx="37281">
                  <c:v>1.5795699999999999E-2</c:v>
                </c:pt>
                <c:pt idx="37282">
                  <c:v>9.0703999999999993E-3</c:v>
                </c:pt>
                <c:pt idx="37283">
                  <c:v>7.5635900000000002E-3</c:v>
                </c:pt>
                <c:pt idx="37284">
                  <c:v>8.8310199999999998E-4</c:v>
                </c:pt>
                <c:pt idx="37285">
                  <c:v>4.7883999999999999E-3</c:v>
                </c:pt>
                <c:pt idx="37286">
                  <c:v>6.9580099999999997E-3</c:v>
                </c:pt>
                <c:pt idx="37287">
                  <c:v>2.0158800000000001E-2</c:v>
                </c:pt>
                <c:pt idx="37288">
                  <c:v>-4.7311799999999998E-3</c:v>
                </c:pt>
                <c:pt idx="37289">
                  <c:v>2.2163399999999998E-3</c:v>
                </c:pt>
                <c:pt idx="37290">
                  <c:v>1.7095599999999999E-2</c:v>
                </c:pt>
                <c:pt idx="37291">
                  <c:v>-7.2927499999999998E-3</c:v>
                </c:pt>
                <c:pt idx="37292">
                  <c:v>1.7728799999999999E-2</c:v>
                </c:pt>
                <c:pt idx="37293">
                  <c:v>4.2028400000000002E-3</c:v>
                </c:pt>
                <c:pt idx="37294">
                  <c:v>1.9831700000000001E-2</c:v>
                </c:pt>
                <c:pt idx="37295">
                  <c:v>1.6467099999999998E-2</c:v>
                </c:pt>
                <c:pt idx="37296">
                  <c:v>9.25255E-3</c:v>
                </c:pt>
                <c:pt idx="37297">
                  <c:v>1.4019999999999999E-2</c:v>
                </c:pt>
                <c:pt idx="37298">
                  <c:v>3.5677E-2</c:v>
                </c:pt>
                <c:pt idx="37299">
                  <c:v>3.7011099999999998E-2</c:v>
                </c:pt>
                <c:pt idx="37300">
                  <c:v>3.5911600000000002E-2</c:v>
                </c:pt>
                <c:pt idx="37301">
                  <c:v>2.26307E-2</c:v>
                </c:pt>
                <c:pt idx="37302">
                  <c:v>2.9016500000000001E-2</c:v>
                </c:pt>
                <c:pt idx="37303">
                  <c:v>2.9468500000000002E-2</c:v>
                </c:pt>
                <c:pt idx="37304">
                  <c:v>2.5992399999999999E-2</c:v>
                </c:pt>
                <c:pt idx="37305">
                  <c:v>1.55706E-2</c:v>
                </c:pt>
                <c:pt idx="37306">
                  <c:v>3.0986799999999998E-2</c:v>
                </c:pt>
                <c:pt idx="37307">
                  <c:v>2.1084800000000001E-2</c:v>
                </c:pt>
                <c:pt idx="37308">
                  <c:v>1.26467E-2</c:v>
                </c:pt>
                <c:pt idx="37309">
                  <c:v>3.4410499999999997E-2</c:v>
                </c:pt>
                <c:pt idx="37310">
                  <c:v>2.03295E-2</c:v>
                </c:pt>
                <c:pt idx="37311">
                  <c:v>7.9822499999999998E-3</c:v>
                </c:pt>
                <c:pt idx="37312">
                  <c:v>5.3501099999999999E-3</c:v>
                </c:pt>
                <c:pt idx="37313">
                  <c:v>2.9303599999999999E-2</c:v>
                </c:pt>
                <c:pt idx="37314">
                  <c:v>1.9677199999999999E-2</c:v>
                </c:pt>
                <c:pt idx="37315">
                  <c:v>2.5178900000000001E-2</c:v>
                </c:pt>
                <c:pt idx="37316">
                  <c:v>2.6698099999999999E-2</c:v>
                </c:pt>
                <c:pt idx="37317">
                  <c:v>2.5184600000000001E-2</c:v>
                </c:pt>
                <c:pt idx="37318">
                  <c:v>3.4268399999999997E-2</c:v>
                </c:pt>
                <c:pt idx="37319" formatCode="0.00E+00">
                  <c:v>1.3177899999999999E-2</c:v>
                </c:pt>
                <c:pt idx="37320">
                  <c:v>2.0188299999999999E-2</c:v>
                </c:pt>
                <c:pt idx="37321">
                  <c:v>1.42069E-2</c:v>
                </c:pt>
                <c:pt idx="37322">
                  <c:v>9.2000999999999993E-3</c:v>
                </c:pt>
                <c:pt idx="37323">
                  <c:v>2.6470199999999999E-2</c:v>
                </c:pt>
                <c:pt idx="37324">
                  <c:v>2.4733499999999999E-2</c:v>
                </c:pt>
                <c:pt idx="37325">
                  <c:v>3.6036499999999999E-2</c:v>
                </c:pt>
                <c:pt idx="37326">
                  <c:v>1.99118E-2</c:v>
                </c:pt>
                <c:pt idx="37327">
                  <c:v>4.0807700000000002E-2</c:v>
                </c:pt>
                <c:pt idx="37328">
                  <c:v>2.5398299999999999E-2</c:v>
                </c:pt>
                <c:pt idx="37329">
                  <c:v>3.09258E-2</c:v>
                </c:pt>
                <c:pt idx="37330">
                  <c:v>3.4812000000000003E-2</c:v>
                </c:pt>
                <c:pt idx="37331">
                  <c:v>1.8870399999999999E-2</c:v>
                </c:pt>
                <c:pt idx="37332">
                  <c:v>9.9277500000000008E-3</c:v>
                </c:pt>
                <c:pt idx="37333">
                  <c:v>2.00129E-2</c:v>
                </c:pt>
                <c:pt idx="37334">
                  <c:v>5.7516099999999999E-3</c:v>
                </c:pt>
                <c:pt idx="37335">
                  <c:v>2.1238300000000002E-3</c:v>
                </c:pt>
                <c:pt idx="37336">
                  <c:v>1.14384E-2</c:v>
                </c:pt>
                <c:pt idx="37337">
                  <c:v>1.4369E-2</c:v>
                </c:pt>
                <c:pt idx="37338">
                  <c:v>2.2460000000000001E-2</c:v>
                </c:pt>
                <c:pt idx="37339">
                  <c:v>1.5716599999999999E-3</c:v>
                </c:pt>
                <c:pt idx="37340">
                  <c:v>1.3999899999999999E-2</c:v>
                </c:pt>
                <c:pt idx="37341">
                  <c:v>2.1513899999999999E-2</c:v>
                </c:pt>
                <c:pt idx="37342">
                  <c:v>2.2769899999999999E-2</c:v>
                </c:pt>
                <c:pt idx="37343">
                  <c:v>5.9337599999999997E-3</c:v>
                </c:pt>
                <c:pt idx="37344">
                  <c:v>7.5597800000000003E-3</c:v>
                </c:pt>
                <c:pt idx="37345">
                  <c:v>2.7463000000000001E-2</c:v>
                </c:pt>
                <c:pt idx="37346">
                  <c:v>2.7598399999999999E-2</c:v>
                </c:pt>
                <c:pt idx="37347">
                  <c:v>5.8536500000000002E-3</c:v>
                </c:pt>
                <c:pt idx="37348">
                  <c:v>-3.5514800000000001E-3</c:v>
                </c:pt>
                <c:pt idx="37349">
                  <c:v>2.1563499999999999E-2</c:v>
                </c:pt>
                <c:pt idx="37350">
                  <c:v>2.3527099999999999E-2</c:v>
                </c:pt>
                <c:pt idx="37351">
                  <c:v>2.1666500000000002E-2</c:v>
                </c:pt>
                <c:pt idx="37352">
                  <c:v>3.1576199999999999E-3</c:v>
                </c:pt>
                <c:pt idx="37353">
                  <c:v>2.0595599999999999E-2</c:v>
                </c:pt>
                <c:pt idx="37354">
                  <c:v>2.8509099999999999E-2</c:v>
                </c:pt>
                <c:pt idx="37355">
                  <c:v>2.50359E-2</c:v>
                </c:pt>
                <c:pt idx="37356">
                  <c:v>3.2125500000000001E-2</c:v>
                </c:pt>
                <c:pt idx="37357">
                  <c:v>1.7103199999999999E-2</c:v>
                </c:pt>
                <c:pt idx="37358">
                  <c:v>2.6672399999999999E-2</c:v>
                </c:pt>
                <c:pt idx="37359">
                  <c:v>5.7916599999999997E-3</c:v>
                </c:pt>
                <c:pt idx="37360">
                  <c:v>6.9808999999999995E-4</c:v>
                </c:pt>
                <c:pt idx="37361">
                  <c:v>2.94542E-2</c:v>
                </c:pt>
                <c:pt idx="37362">
                  <c:v>2.3226699999999999E-2</c:v>
                </c:pt>
                <c:pt idx="37363">
                  <c:v>1.50805E-2</c:v>
                </c:pt>
                <c:pt idx="37364">
                  <c:v>1.3894999999999999E-2</c:v>
                </c:pt>
                <c:pt idx="37365">
                  <c:v>1.6797099999999999E-2</c:v>
                </c:pt>
                <c:pt idx="37366">
                  <c:v>3.08037E-2</c:v>
                </c:pt>
                <c:pt idx="37367">
                  <c:v>1.6531000000000001E-2</c:v>
                </c:pt>
                <c:pt idx="37368">
                  <c:v>1.21899E-2</c:v>
                </c:pt>
                <c:pt idx="37369">
                  <c:v>1.22671E-2</c:v>
                </c:pt>
                <c:pt idx="37370">
                  <c:v>1.34602E-2</c:v>
                </c:pt>
                <c:pt idx="37371">
                  <c:v>4.0950800000000002E-2</c:v>
                </c:pt>
                <c:pt idx="37372">
                  <c:v>3.3951799999999997E-2</c:v>
                </c:pt>
                <c:pt idx="37373">
                  <c:v>8.2368900000000002E-3</c:v>
                </c:pt>
                <c:pt idx="37374">
                  <c:v>4.9362199999999998E-3</c:v>
                </c:pt>
                <c:pt idx="37375">
                  <c:v>3.8229899999999997E-2</c:v>
                </c:pt>
                <c:pt idx="37376">
                  <c:v>1.15967E-2</c:v>
                </c:pt>
                <c:pt idx="37377">
                  <c:v>-6.3934300000000003E-3</c:v>
                </c:pt>
                <c:pt idx="37378">
                  <c:v>9.4175300000000003E-3</c:v>
                </c:pt>
                <c:pt idx="37379">
                  <c:v>4.7281299999999998E-2</c:v>
                </c:pt>
                <c:pt idx="37380">
                  <c:v>2.1660800000000001E-2</c:v>
                </c:pt>
                <c:pt idx="37381">
                  <c:v>-8.4867499999999995E-3</c:v>
                </c:pt>
                <c:pt idx="37382">
                  <c:v>3.47519E-3</c:v>
                </c:pt>
                <c:pt idx="37383">
                  <c:v>1.38903E-2</c:v>
                </c:pt>
                <c:pt idx="37384">
                  <c:v>3.2620400000000001E-2</c:v>
                </c:pt>
                <c:pt idx="37385">
                  <c:v>3.2161700000000001E-2</c:v>
                </c:pt>
                <c:pt idx="37386">
                  <c:v>2.22778E-2</c:v>
                </c:pt>
                <c:pt idx="37387">
                  <c:v>3.9423899999999998E-2</c:v>
                </c:pt>
                <c:pt idx="37388">
                  <c:v>4.7103899999999997E-2</c:v>
                </c:pt>
                <c:pt idx="37389">
                  <c:v>1.6960099999999999E-2</c:v>
                </c:pt>
                <c:pt idx="37390">
                  <c:v>2.4071700000000001E-2</c:v>
                </c:pt>
                <c:pt idx="37391">
                  <c:v>2.5493600000000002E-2</c:v>
                </c:pt>
                <c:pt idx="37392">
                  <c:v>4.5292899999999997E-2</c:v>
                </c:pt>
                <c:pt idx="37393">
                  <c:v>3.2313300000000003E-2</c:v>
                </c:pt>
                <c:pt idx="37394">
                  <c:v>4.8055600000000004E-3</c:v>
                </c:pt>
                <c:pt idx="37395">
                  <c:v>1.2955700000000001E-2</c:v>
                </c:pt>
                <c:pt idx="37396">
                  <c:v>3.0658700000000001E-2</c:v>
                </c:pt>
                <c:pt idx="37397">
                  <c:v>3.9773000000000003E-2</c:v>
                </c:pt>
                <c:pt idx="37398">
                  <c:v>1.6686400000000001E-2</c:v>
                </c:pt>
                <c:pt idx="37399">
                  <c:v>1.35651E-2</c:v>
                </c:pt>
                <c:pt idx="37400">
                  <c:v>2.1809599999999998E-2</c:v>
                </c:pt>
                <c:pt idx="37401">
                  <c:v>2.6691400000000001E-2</c:v>
                </c:pt>
                <c:pt idx="37402">
                  <c:v>1.32523E-2</c:v>
                </c:pt>
                <c:pt idx="37403">
                  <c:v>3.6855699999999998E-2</c:v>
                </c:pt>
                <c:pt idx="37404">
                  <c:v>2.9286400000000001E-2</c:v>
                </c:pt>
                <c:pt idx="37405">
                  <c:v>2.8676E-2</c:v>
                </c:pt>
                <c:pt idx="37406">
                  <c:v>2.4043100000000001E-2</c:v>
                </c:pt>
                <c:pt idx="37407">
                  <c:v>2.6609399999999998E-2</c:v>
                </c:pt>
                <c:pt idx="37408">
                  <c:v>2.4694399999999998E-2</c:v>
                </c:pt>
                <c:pt idx="37409">
                  <c:v>1.3942700000000001E-2</c:v>
                </c:pt>
                <c:pt idx="37410">
                  <c:v>2.3427E-2</c:v>
                </c:pt>
                <c:pt idx="37411">
                  <c:v>1.49403E-2</c:v>
                </c:pt>
                <c:pt idx="37412">
                  <c:v>5.6747400000000003E-2</c:v>
                </c:pt>
                <c:pt idx="37413">
                  <c:v>2.03371E-2</c:v>
                </c:pt>
                <c:pt idx="37414">
                  <c:v>3.72257E-2</c:v>
                </c:pt>
                <c:pt idx="37415">
                  <c:v>1.7759299999999999E-2</c:v>
                </c:pt>
                <c:pt idx="37416">
                  <c:v>3.3090599999999998E-2</c:v>
                </c:pt>
                <c:pt idx="37417">
                  <c:v>1.55602E-2</c:v>
                </c:pt>
                <c:pt idx="37418">
                  <c:v>8.6049999999999998E-3</c:v>
                </c:pt>
                <c:pt idx="37419">
                  <c:v>2.0648E-2</c:v>
                </c:pt>
                <c:pt idx="37420">
                  <c:v>1.19591E-2</c:v>
                </c:pt>
                <c:pt idx="37421">
                  <c:v>2.9024100000000001E-2</c:v>
                </c:pt>
                <c:pt idx="37422">
                  <c:v>-1.19209E-3</c:v>
                </c:pt>
                <c:pt idx="37423">
                  <c:v>2.75164E-2</c:v>
                </c:pt>
                <c:pt idx="37424">
                  <c:v>1.9544599999999999E-2</c:v>
                </c:pt>
                <c:pt idx="37425">
                  <c:v>3.1377799999999997E-2</c:v>
                </c:pt>
                <c:pt idx="37426">
                  <c:v>8.7537799999999992E-3</c:v>
                </c:pt>
                <c:pt idx="37427">
                  <c:v>2.4379700000000001E-2</c:v>
                </c:pt>
                <c:pt idx="37428">
                  <c:v>2.8732299999999999E-2</c:v>
                </c:pt>
                <c:pt idx="37429">
                  <c:v>2.2082299999999999E-2</c:v>
                </c:pt>
                <c:pt idx="37430">
                  <c:v>3.4977000000000001E-2</c:v>
                </c:pt>
                <c:pt idx="37431">
                  <c:v>-5.7525600000000003E-3</c:v>
                </c:pt>
                <c:pt idx="37432">
                  <c:v>1.24254E-2</c:v>
                </c:pt>
                <c:pt idx="37433">
                  <c:v>7.6494199999999997E-3</c:v>
                </c:pt>
                <c:pt idx="37434">
                  <c:v>2.0994200000000001E-2</c:v>
                </c:pt>
                <c:pt idx="37435">
                  <c:v>7.5616800000000003E-3</c:v>
                </c:pt>
                <c:pt idx="37436">
                  <c:v>-9.0665799999999994E-3</c:v>
                </c:pt>
                <c:pt idx="37437">
                  <c:v>6.6070599999999997E-3</c:v>
                </c:pt>
                <c:pt idx="37438">
                  <c:v>1.6838100000000002E-2</c:v>
                </c:pt>
                <c:pt idx="37439">
                  <c:v>1.8281899999999999E-3</c:v>
                </c:pt>
                <c:pt idx="37440">
                  <c:v>3.8795499999999998E-3</c:v>
                </c:pt>
                <c:pt idx="37441">
                  <c:v>-1.2064000000000001E-3</c:v>
                </c:pt>
                <c:pt idx="37442">
                  <c:v>4.2467099999999999E-3</c:v>
                </c:pt>
                <c:pt idx="37443">
                  <c:v>6.5870299999999998E-3</c:v>
                </c:pt>
                <c:pt idx="37444">
                  <c:v>-1.1066400000000001E-2</c:v>
                </c:pt>
                <c:pt idx="37445">
                  <c:v>-1.54696E-2</c:v>
                </c:pt>
                <c:pt idx="37446">
                  <c:v>-1.82066E-2</c:v>
                </c:pt>
                <c:pt idx="37447">
                  <c:v>-7.2231300000000003E-3</c:v>
                </c:pt>
                <c:pt idx="37448">
                  <c:v>5.3720499999999997E-3</c:v>
                </c:pt>
                <c:pt idx="37449">
                  <c:v>2.2630699999999998E-3</c:v>
                </c:pt>
                <c:pt idx="37450">
                  <c:v>-1.42021E-2</c:v>
                </c:pt>
                <c:pt idx="37451">
                  <c:v>-2.89631E-3</c:v>
                </c:pt>
                <c:pt idx="37452">
                  <c:v>-4.2161899999999999E-3</c:v>
                </c:pt>
                <c:pt idx="37453">
                  <c:v>-2.2583E-3</c:v>
                </c:pt>
                <c:pt idx="37454">
                  <c:v>-2.6404400000000001E-2</c:v>
                </c:pt>
                <c:pt idx="37455">
                  <c:v>2.8114299999999998E-2</c:v>
                </c:pt>
                <c:pt idx="37456">
                  <c:v>1.29309E-2</c:v>
                </c:pt>
                <c:pt idx="37457">
                  <c:v>1.08109E-2</c:v>
                </c:pt>
                <c:pt idx="37458">
                  <c:v>1.33238E-2</c:v>
                </c:pt>
                <c:pt idx="37459">
                  <c:v>1.50919E-2</c:v>
                </c:pt>
                <c:pt idx="37460">
                  <c:v>1.2077299999999999E-2</c:v>
                </c:pt>
                <c:pt idx="37461">
                  <c:v>2.0713799999999998E-3</c:v>
                </c:pt>
                <c:pt idx="37462">
                  <c:v>5.1403000000000004E-3</c:v>
                </c:pt>
                <c:pt idx="37463">
                  <c:v>-2.64072E-3</c:v>
                </c:pt>
                <c:pt idx="37464">
                  <c:v>-9.9191699999999997E-3</c:v>
                </c:pt>
                <c:pt idx="37465">
                  <c:v>-5.4884E-3</c:v>
                </c:pt>
                <c:pt idx="37466">
                  <c:v>2.1944E-3</c:v>
                </c:pt>
                <c:pt idx="37467">
                  <c:v>-1.6669300000000001E-2</c:v>
                </c:pt>
                <c:pt idx="37468">
                  <c:v>-4.9600599999999996E-3</c:v>
                </c:pt>
                <c:pt idx="37469">
                  <c:v>-2.0624199999999999E-2</c:v>
                </c:pt>
                <c:pt idx="37470">
                  <c:v>-8.9435599999999997E-3</c:v>
                </c:pt>
                <c:pt idx="37471">
                  <c:v>-1.10455E-2</c:v>
                </c:pt>
                <c:pt idx="37472">
                  <c:v>-1.9338600000000001E-2</c:v>
                </c:pt>
                <c:pt idx="37473">
                  <c:v>9.2411000000000004E-3</c:v>
                </c:pt>
                <c:pt idx="37474">
                  <c:v>-6.8540600000000004E-3</c:v>
                </c:pt>
                <c:pt idx="37475">
                  <c:v>-1.00136E-4</c:v>
                </c:pt>
                <c:pt idx="37476">
                  <c:v>1.0057399999999999E-2</c:v>
                </c:pt>
                <c:pt idx="37477">
                  <c:v>1.13802E-2</c:v>
                </c:pt>
                <c:pt idx="37478">
                  <c:v>1.42612E-2</c:v>
                </c:pt>
                <c:pt idx="37479">
                  <c:v>-3.6382699999999999E-3</c:v>
                </c:pt>
                <c:pt idx="37480">
                  <c:v>2.5862699999999999E-2</c:v>
                </c:pt>
                <c:pt idx="37481">
                  <c:v>1.3848299999999999E-2</c:v>
                </c:pt>
                <c:pt idx="37482">
                  <c:v>1.8570900000000001E-2</c:v>
                </c:pt>
                <c:pt idx="37483">
                  <c:v>8.82053E-3</c:v>
                </c:pt>
                <c:pt idx="37484">
                  <c:v>1.72596E-2</c:v>
                </c:pt>
                <c:pt idx="37485">
                  <c:v>1.5565900000000001E-2</c:v>
                </c:pt>
                <c:pt idx="37486">
                  <c:v>1.9557000000000001E-2</c:v>
                </c:pt>
                <c:pt idx="37487">
                  <c:v>8.5067700000000003E-3</c:v>
                </c:pt>
                <c:pt idx="37488">
                  <c:v>1.23129E-2</c:v>
                </c:pt>
                <c:pt idx="37489">
                  <c:v>1.52292E-2</c:v>
                </c:pt>
                <c:pt idx="37490">
                  <c:v>-1.4683699999999999E-2</c:v>
                </c:pt>
                <c:pt idx="37491">
                  <c:v>2.22673E-2</c:v>
                </c:pt>
                <c:pt idx="37492">
                  <c:v>-1.2120199999999999E-2</c:v>
                </c:pt>
                <c:pt idx="37493">
                  <c:v>3.46174E-2</c:v>
                </c:pt>
                <c:pt idx="37494">
                  <c:v>1.60456E-2</c:v>
                </c:pt>
                <c:pt idx="37495">
                  <c:v>1.00164E-2</c:v>
                </c:pt>
                <c:pt idx="37496">
                  <c:v>9.10854E-3</c:v>
                </c:pt>
                <c:pt idx="37497">
                  <c:v>-1.77765E-3</c:v>
                </c:pt>
                <c:pt idx="37498">
                  <c:v>3.2361000000000001E-2</c:v>
                </c:pt>
                <c:pt idx="37499">
                  <c:v>4.4822699999999999E-4</c:v>
                </c:pt>
                <c:pt idx="37500">
                  <c:v>1.25465E-2</c:v>
                </c:pt>
                <c:pt idx="37501">
                  <c:v>-5.7563800000000002E-3</c:v>
                </c:pt>
                <c:pt idx="37502">
                  <c:v>6.9456099999999996E-3</c:v>
                </c:pt>
                <c:pt idx="37503">
                  <c:v>-5.07641E-3</c:v>
                </c:pt>
                <c:pt idx="37504">
                  <c:v>2.5730100000000001E-3</c:v>
                </c:pt>
                <c:pt idx="37505">
                  <c:v>-2.1090500000000002E-2</c:v>
                </c:pt>
                <c:pt idx="37506">
                  <c:v>-4.7674199999999996E-3</c:v>
                </c:pt>
                <c:pt idx="37507">
                  <c:v>1.15452E-2</c:v>
                </c:pt>
                <c:pt idx="37508">
                  <c:v>5.3825399999999999E-3</c:v>
                </c:pt>
                <c:pt idx="37509">
                  <c:v>5.1402999999999996E-4</c:v>
                </c:pt>
                <c:pt idx="37510">
                  <c:v>7.0991500000000003E-3</c:v>
                </c:pt>
                <c:pt idx="37511">
                  <c:v>1.8064500000000001E-2</c:v>
                </c:pt>
                <c:pt idx="37512">
                  <c:v>8.0270800000000007E-3</c:v>
                </c:pt>
                <c:pt idx="37513">
                  <c:v>5.3377199999999998E-3</c:v>
                </c:pt>
                <c:pt idx="37514">
                  <c:v>-7.6456099999999997E-3</c:v>
                </c:pt>
                <c:pt idx="37515">
                  <c:v>3.0708299999999999E-4</c:v>
                </c:pt>
                <c:pt idx="37516">
                  <c:v>-9.3803399999999992E-3</c:v>
                </c:pt>
                <c:pt idx="37517">
                  <c:v>-5.7439800000000001E-3</c:v>
                </c:pt>
                <c:pt idx="37518" formatCode="0.00E+00">
                  <c:v>4.6625099999999999E-3</c:v>
                </c:pt>
                <c:pt idx="37519">
                  <c:v>1.28126E-2</c:v>
                </c:pt>
                <c:pt idx="37520">
                  <c:v>-8.5086799999999994E-3</c:v>
                </c:pt>
                <c:pt idx="37521">
                  <c:v>-2.5235199999999999E-2</c:v>
                </c:pt>
                <c:pt idx="37522">
                  <c:v>7.2860700000000004E-3</c:v>
                </c:pt>
                <c:pt idx="37523">
                  <c:v>-2.24228E-2</c:v>
                </c:pt>
                <c:pt idx="37524">
                  <c:v>6.0510599999999996E-3</c:v>
                </c:pt>
                <c:pt idx="37525">
                  <c:v>-3.0765499999999999E-3</c:v>
                </c:pt>
                <c:pt idx="37526">
                  <c:v>2.9191999999999998E-3</c:v>
                </c:pt>
                <c:pt idx="37527">
                  <c:v>1.0725E-2</c:v>
                </c:pt>
                <c:pt idx="37528">
                  <c:v>-2.2563900000000001E-2</c:v>
                </c:pt>
                <c:pt idx="37529">
                  <c:v>4.21047E-3</c:v>
                </c:pt>
                <c:pt idx="37530">
                  <c:v>-1.2875599999999999E-2</c:v>
                </c:pt>
                <c:pt idx="37531">
                  <c:v>-2.11334E-2</c:v>
                </c:pt>
                <c:pt idx="37532">
                  <c:v>-1.5800499999999999E-2</c:v>
                </c:pt>
                <c:pt idx="37533">
                  <c:v>-3.2029200000000001E-2</c:v>
                </c:pt>
                <c:pt idx="37534">
                  <c:v>-2.1617899999999999E-2</c:v>
                </c:pt>
                <c:pt idx="37535">
                  <c:v>-7.1802100000000002E-3</c:v>
                </c:pt>
                <c:pt idx="37536">
                  <c:v>-8.2778899999999996E-3</c:v>
                </c:pt>
                <c:pt idx="37537">
                  <c:v>-2.7399099999999999E-2</c:v>
                </c:pt>
                <c:pt idx="37538">
                  <c:v>-2.6071500000000001E-2</c:v>
                </c:pt>
                <c:pt idx="37539">
                  <c:v>-1.11036E-2</c:v>
                </c:pt>
                <c:pt idx="37540">
                  <c:v>-2.18964E-2</c:v>
                </c:pt>
                <c:pt idx="37541">
                  <c:v>-1.32446E-2</c:v>
                </c:pt>
                <c:pt idx="37542">
                  <c:v>-8.55064E-3</c:v>
                </c:pt>
                <c:pt idx="37543">
                  <c:v>-1.4643700000000001E-2</c:v>
                </c:pt>
                <c:pt idx="37544">
                  <c:v>-2.08302E-2</c:v>
                </c:pt>
                <c:pt idx="37545">
                  <c:v>-1.2167000000000001E-2</c:v>
                </c:pt>
                <c:pt idx="37546">
                  <c:v>-1.44358E-2</c:v>
                </c:pt>
                <c:pt idx="37547">
                  <c:v>-2.4211900000000001E-2</c:v>
                </c:pt>
                <c:pt idx="37548">
                  <c:v>-1.34964E-2</c:v>
                </c:pt>
                <c:pt idx="37549">
                  <c:v>-2.8677899999999999E-2</c:v>
                </c:pt>
                <c:pt idx="37550">
                  <c:v>-3.4821499999999998E-2</c:v>
                </c:pt>
                <c:pt idx="37551">
                  <c:v>-5.02195E-2</c:v>
                </c:pt>
                <c:pt idx="37552">
                  <c:v>-2.8874400000000001E-2</c:v>
                </c:pt>
                <c:pt idx="37553">
                  <c:v>-1.1587100000000001E-3</c:v>
                </c:pt>
                <c:pt idx="37554">
                  <c:v>-2.7403799999999999E-2</c:v>
                </c:pt>
                <c:pt idx="37555">
                  <c:v>-2.5887500000000001E-2</c:v>
                </c:pt>
                <c:pt idx="37556">
                  <c:v>-2.36397E-2</c:v>
                </c:pt>
                <c:pt idx="37557">
                  <c:v>-1.46608E-2</c:v>
                </c:pt>
                <c:pt idx="37558">
                  <c:v>-2.6191699999999998E-2</c:v>
                </c:pt>
                <c:pt idx="37559">
                  <c:v>-2.5865599999999999E-2</c:v>
                </c:pt>
                <c:pt idx="37560">
                  <c:v>-2.3563400000000002E-2</c:v>
                </c:pt>
                <c:pt idx="37561">
                  <c:v>-2.2995000000000002E-2</c:v>
                </c:pt>
                <c:pt idx="37562">
                  <c:v>-1.02425E-2</c:v>
                </c:pt>
                <c:pt idx="37563">
                  <c:v>-3.3216500000000003E-2</c:v>
                </c:pt>
                <c:pt idx="37564">
                  <c:v>-1.6166699999999999E-2</c:v>
                </c:pt>
                <c:pt idx="37565">
                  <c:v>-3.1833599999999997E-2</c:v>
                </c:pt>
                <c:pt idx="37566">
                  <c:v>-6.4258600000000003E-3</c:v>
                </c:pt>
                <c:pt idx="37567">
                  <c:v>-1.14269E-2</c:v>
                </c:pt>
                <c:pt idx="37568">
                  <c:v>-1.80874E-2</c:v>
                </c:pt>
                <c:pt idx="37569">
                  <c:v>-2.8083799999999999E-2</c:v>
                </c:pt>
                <c:pt idx="37570">
                  <c:v>-1.5681299999999999E-2</c:v>
                </c:pt>
                <c:pt idx="37571">
                  <c:v>-1.4772400000000001E-3</c:v>
                </c:pt>
                <c:pt idx="37572">
                  <c:v>-3.5258299999999999E-2</c:v>
                </c:pt>
                <c:pt idx="37573">
                  <c:v>-4.0062899999999999E-2</c:v>
                </c:pt>
                <c:pt idx="37574">
                  <c:v>-2.1649399999999999E-2</c:v>
                </c:pt>
                <c:pt idx="37575">
                  <c:v>-5.0411199999999996E-3</c:v>
                </c:pt>
                <c:pt idx="37576">
                  <c:v>-2.7035699999999999E-2</c:v>
                </c:pt>
                <c:pt idx="37577">
                  <c:v>-1.31226E-3</c:v>
                </c:pt>
                <c:pt idx="37578">
                  <c:v>-9.8953200000000009E-3</c:v>
                </c:pt>
                <c:pt idx="37579">
                  <c:v>-3.1280499999999998E-3</c:v>
                </c:pt>
                <c:pt idx="37580">
                  <c:v>2.0704299999999998E-3</c:v>
                </c:pt>
                <c:pt idx="37581">
                  <c:v>1.4228800000000001E-3</c:v>
                </c:pt>
                <c:pt idx="37582">
                  <c:v>-1.20687E-2</c:v>
                </c:pt>
                <c:pt idx="37583">
                  <c:v>-1.69096E-2</c:v>
                </c:pt>
                <c:pt idx="37584">
                  <c:v>-7.1029700000000001E-3</c:v>
                </c:pt>
                <c:pt idx="37585">
                  <c:v>-2.11048E-2</c:v>
                </c:pt>
                <c:pt idx="37586">
                  <c:v>-4.2571999999999999E-2</c:v>
                </c:pt>
                <c:pt idx="37587">
                  <c:v>-2.00567E-2</c:v>
                </c:pt>
                <c:pt idx="37588">
                  <c:v>2.3365E-3</c:v>
                </c:pt>
                <c:pt idx="37589">
                  <c:v>-3.36838E-2</c:v>
                </c:pt>
                <c:pt idx="37590">
                  <c:v>-1.5673599999999999E-2</c:v>
                </c:pt>
                <c:pt idx="37591">
                  <c:v>-1.7723099999999999E-2</c:v>
                </c:pt>
                <c:pt idx="37592">
                  <c:v>-1.08585E-2</c:v>
                </c:pt>
                <c:pt idx="37593">
                  <c:v>-2.99063E-2</c:v>
                </c:pt>
                <c:pt idx="37594">
                  <c:v>-2.8414700000000001E-2</c:v>
                </c:pt>
                <c:pt idx="37595">
                  <c:v>-7.7266699999999997E-3</c:v>
                </c:pt>
                <c:pt idx="37596">
                  <c:v>-1.1860799999999999E-2</c:v>
                </c:pt>
                <c:pt idx="37597">
                  <c:v>-2.7564000000000002E-2</c:v>
                </c:pt>
                <c:pt idx="37598">
                  <c:v>3.7288700000000002E-4</c:v>
                </c:pt>
                <c:pt idx="37599">
                  <c:v>4.4326799999999996E-3</c:v>
                </c:pt>
                <c:pt idx="37600">
                  <c:v>3.8347199999999998E-3</c:v>
                </c:pt>
                <c:pt idx="37601">
                  <c:v>-2.0883599999999999E-2</c:v>
                </c:pt>
                <c:pt idx="37602">
                  <c:v>-2.23637E-2</c:v>
                </c:pt>
                <c:pt idx="37603">
                  <c:v>-6.2951999999999999E-3</c:v>
                </c:pt>
                <c:pt idx="37604">
                  <c:v>-2.1740900000000001E-2</c:v>
                </c:pt>
                <c:pt idx="37605">
                  <c:v>-2.0753899999999999E-2</c:v>
                </c:pt>
                <c:pt idx="37606">
                  <c:v>-2.70262E-2</c:v>
                </c:pt>
                <c:pt idx="37607">
                  <c:v>-3.1815499999999997E-2</c:v>
                </c:pt>
                <c:pt idx="37608">
                  <c:v>-1.38865E-2</c:v>
                </c:pt>
                <c:pt idx="37609">
                  <c:v>-5.1288599999999998E-3</c:v>
                </c:pt>
                <c:pt idx="37610">
                  <c:v>-3.2321000000000003E-2</c:v>
                </c:pt>
                <c:pt idx="37611">
                  <c:v>-2.3870499999999999E-2</c:v>
                </c:pt>
                <c:pt idx="37612">
                  <c:v>-2.9357899999999999E-2</c:v>
                </c:pt>
                <c:pt idx="37613">
                  <c:v>-2.62451E-3</c:v>
                </c:pt>
                <c:pt idx="37614">
                  <c:v>-2.50282E-2</c:v>
                </c:pt>
                <c:pt idx="37615">
                  <c:v>-2.6826900000000001E-2</c:v>
                </c:pt>
                <c:pt idx="37616">
                  <c:v>-3.7502300000000002E-2</c:v>
                </c:pt>
                <c:pt idx="37617">
                  <c:v>-3.8573299999999998E-2</c:v>
                </c:pt>
                <c:pt idx="37618">
                  <c:v>-2.7221700000000001E-2</c:v>
                </c:pt>
                <c:pt idx="37619">
                  <c:v>-4.4897100000000002E-2</c:v>
                </c:pt>
                <c:pt idx="37620">
                  <c:v>-2.1300300000000001E-2</c:v>
                </c:pt>
                <c:pt idx="37621">
                  <c:v>-4.4203800000000001E-2</c:v>
                </c:pt>
                <c:pt idx="37622">
                  <c:v>-6.2372200000000003E-2</c:v>
                </c:pt>
                <c:pt idx="37623">
                  <c:v>-6.12679E-2</c:v>
                </c:pt>
                <c:pt idx="37624">
                  <c:v>-3.8708699999999999E-2</c:v>
                </c:pt>
                <c:pt idx="37625">
                  <c:v>-5.6208599999999997E-2</c:v>
                </c:pt>
                <c:pt idx="37626">
                  <c:v>-3.8314800000000003E-2</c:v>
                </c:pt>
                <c:pt idx="37627">
                  <c:v>-5.2968000000000001E-2</c:v>
                </c:pt>
                <c:pt idx="37628">
                  <c:v>-4.2975399999999997E-2</c:v>
                </c:pt>
                <c:pt idx="37629">
                  <c:v>-5.3159699999999997E-2</c:v>
                </c:pt>
                <c:pt idx="37630">
                  <c:v>-3.07961E-2</c:v>
                </c:pt>
                <c:pt idx="37631">
                  <c:v>-5.0756500000000003E-2</c:v>
                </c:pt>
                <c:pt idx="37632">
                  <c:v>-4.0325199999999999E-2</c:v>
                </c:pt>
                <c:pt idx="37633">
                  <c:v>-3.1293899999999999E-2</c:v>
                </c:pt>
                <c:pt idx="37634">
                  <c:v>-4.1837699999999999E-2</c:v>
                </c:pt>
                <c:pt idx="37635">
                  <c:v>-4.1799500000000003E-2</c:v>
                </c:pt>
                <c:pt idx="37636">
                  <c:v>-3.89433E-2</c:v>
                </c:pt>
                <c:pt idx="37637">
                  <c:v>-2.50101E-2</c:v>
                </c:pt>
                <c:pt idx="37638">
                  <c:v>-5.8109300000000003E-2</c:v>
                </c:pt>
                <c:pt idx="37639">
                  <c:v>-4.0717099999999999E-2</c:v>
                </c:pt>
                <c:pt idx="37640">
                  <c:v>-3.2302900000000002E-2</c:v>
                </c:pt>
                <c:pt idx="37641">
                  <c:v>-2.84891E-2</c:v>
                </c:pt>
                <c:pt idx="37642">
                  <c:v>-4.18491E-2</c:v>
                </c:pt>
                <c:pt idx="37643">
                  <c:v>-4.6256100000000001E-2</c:v>
                </c:pt>
                <c:pt idx="37644">
                  <c:v>-3.1386400000000002E-2</c:v>
                </c:pt>
                <c:pt idx="37645">
                  <c:v>-3.2422100000000002E-2</c:v>
                </c:pt>
                <c:pt idx="37646">
                  <c:v>-5.60837E-2</c:v>
                </c:pt>
                <c:pt idx="37647">
                  <c:v>-2.6628499999999999E-2</c:v>
                </c:pt>
                <c:pt idx="37648">
                  <c:v>-4.8493399999999999E-2</c:v>
                </c:pt>
                <c:pt idx="37649">
                  <c:v>-1.6827600000000002E-2</c:v>
                </c:pt>
                <c:pt idx="37650">
                  <c:v>-4.5965199999999998E-2</c:v>
                </c:pt>
                <c:pt idx="37651">
                  <c:v>-4.1259799999999999E-2</c:v>
                </c:pt>
                <c:pt idx="37652">
                  <c:v>-4.4493699999999997E-2</c:v>
                </c:pt>
                <c:pt idx="37653">
                  <c:v>-3.7640600000000003E-2</c:v>
                </c:pt>
                <c:pt idx="37654">
                  <c:v>-1.3048199999999999E-2</c:v>
                </c:pt>
                <c:pt idx="37655">
                  <c:v>-3.6325499999999997E-2</c:v>
                </c:pt>
                <c:pt idx="37656">
                  <c:v>-2.2865300000000002E-2</c:v>
                </c:pt>
                <c:pt idx="37657">
                  <c:v>-3.2812099999999997E-2</c:v>
                </c:pt>
                <c:pt idx="37658">
                  <c:v>4.40311E-3</c:v>
                </c:pt>
                <c:pt idx="37659">
                  <c:v>-4.3150899999999999E-2</c:v>
                </c:pt>
                <c:pt idx="37660">
                  <c:v>-3.1699199999999997E-2</c:v>
                </c:pt>
                <c:pt idx="37661">
                  <c:v>-1.34678E-2</c:v>
                </c:pt>
                <c:pt idx="37662">
                  <c:v>4.0893600000000002E-3</c:v>
                </c:pt>
                <c:pt idx="37663">
                  <c:v>-4.0738099999999999E-2</c:v>
                </c:pt>
                <c:pt idx="37664">
                  <c:v>-1.7335900000000001E-2</c:v>
                </c:pt>
                <c:pt idx="37665">
                  <c:v>-3.1209899999999999E-2</c:v>
                </c:pt>
                <c:pt idx="37666">
                  <c:v>-2.4658200000000002E-2</c:v>
                </c:pt>
                <c:pt idx="37667">
                  <c:v>-1.48983E-2</c:v>
                </c:pt>
                <c:pt idx="37668">
                  <c:v>-2.2315000000000002E-2</c:v>
                </c:pt>
                <c:pt idx="37669">
                  <c:v>-2.2688900000000001E-2</c:v>
                </c:pt>
                <c:pt idx="37670">
                  <c:v>-5.4875399999999998E-2</c:v>
                </c:pt>
                <c:pt idx="37671">
                  <c:v>-1.7971000000000001E-2</c:v>
                </c:pt>
                <c:pt idx="37672">
                  <c:v>-3.66936E-2</c:v>
                </c:pt>
                <c:pt idx="37673">
                  <c:v>-1.21107E-2</c:v>
                </c:pt>
                <c:pt idx="37674">
                  <c:v>-3.1261400000000002E-2</c:v>
                </c:pt>
                <c:pt idx="37675">
                  <c:v>-1.04446E-2</c:v>
                </c:pt>
                <c:pt idx="37676">
                  <c:v>-6.40297E-3</c:v>
                </c:pt>
                <c:pt idx="37677">
                  <c:v>-2.73352E-2</c:v>
                </c:pt>
                <c:pt idx="37678">
                  <c:v>-8.1281700000000005E-3</c:v>
                </c:pt>
                <c:pt idx="37679">
                  <c:v>-1.544E-3</c:v>
                </c:pt>
                <c:pt idx="37680">
                  <c:v>-3.87478E-3</c:v>
                </c:pt>
                <c:pt idx="37681">
                  <c:v>-7.4672699999999998E-4</c:v>
                </c:pt>
                <c:pt idx="37682">
                  <c:v>1.27945E-2</c:v>
                </c:pt>
                <c:pt idx="37683">
                  <c:v>-1.12076E-2</c:v>
                </c:pt>
                <c:pt idx="37684">
                  <c:v>-2.6612299999999998E-2</c:v>
                </c:pt>
                <c:pt idx="37685">
                  <c:v>3.9195999999999996E-3</c:v>
                </c:pt>
                <c:pt idx="37686">
                  <c:v>3.7860900000000002E-4</c:v>
                </c:pt>
                <c:pt idx="37687">
                  <c:v>-7.17163E-3</c:v>
                </c:pt>
                <c:pt idx="37688">
                  <c:v>-3.6733599999999998E-2</c:v>
                </c:pt>
                <c:pt idx="37689">
                  <c:v>-1.2854600000000001E-2</c:v>
                </c:pt>
                <c:pt idx="37690">
                  <c:v>-7.5960200000000002E-3</c:v>
                </c:pt>
                <c:pt idx="37691">
                  <c:v>-2.9816599999999999E-2</c:v>
                </c:pt>
                <c:pt idx="37692">
                  <c:v>2.0437200000000002E-3</c:v>
                </c:pt>
                <c:pt idx="37693">
                  <c:v>-9.7293899999999992E-3</c:v>
                </c:pt>
                <c:pt idx="37694">
                  <c:v>-2.4103200000000002E-2</c:v>
                </c:pt>
                <c:pt idx="37695">
                  <c:v>-8.8176699999999997E-3</c:v>
                </c:pt>
                <c:pt idx="37696">
                  <c:v>-1.44796E-2</c:v>
                </c:pt>
                <c:pt idx="37697">
                  <c:v>-2.63872E-2</c:v>
                </c:pt>
                <c:pt idx="37698">
                  <c:v>-1.0108000000000001E-2</c:v>
                </c:pt>
                <c:pt idx="37699">
                  <c:v>-6.2818500000000003E-3</c:v>
                </c:pt>
                <c:pt idx="37700">
                  <c:v>-2.6491199999999999E-2</c:v>
                </c:pt>
                <c:pt idx="37701">
                  <c:v>-1.19019E-2</c:v>
                </c:pt>
                <c:pt idx="37702">
                  <c:v>-2.9525799999999998E-3</c:v>
                </c:pt>
                <c:pt idx="37703">
                  <c:v>7.9278899999999999E-3</c:v>
                </c:pt>
                <c:pt idx="37704">
                  <c:v>-3.2787300000000001E-3</c:v>
                </c:pt>
                <c:pt idx="37705">
                  <c:v>-2.6743900000000001E-2</c:v>
                </c:pt>
                <c:pt idx="37706">
                  <c:v>-1.62506E-3</c:v>
                </c:pt>
                <c:pt idx="37707">
                  <c:v>-8.7833400000000004E-4</c:v>
                </c:pt>
                <c:pt idx="37708">
                  <c:v>-5.45788E-3</c:v>
                </c:pt>
                <c:pt idx="37709">
                  <c:v>-1.9448300000000002E-2</c:v>
                </c:pt>
                <c:pt idx="37710">
                  <c:v>-7.6618199999999997E-3</c:v>
                </c:pt>
                <c:pt idx="37711">
                  <c:v>-1.1220900000000001E-2</c:v>
                </c:pt>
                <c:pt idx="37712">
                  <c:v>-1.3239900000000001E-2</c:v>
                </c:pt>
                <c:pt idx="37713">
                  <c:v>-1.96419E-2</c:v>
                </c:pt>
                <c:pt idx="37714">
                  <c:v>-3.0096100000000001E-2</c:v>
                </c:pt>
                <c:pt idx="37715">
                  <c:v>-4.42123E-3</c:v>
                </c:pt>
                <c:pt idx="37716">
                  <c:v>-7.3089599999999998E-3</c:v>
                </c:pt>
                <c:pt idx="37717">
                  <c:v>-1.72462E-2</c:v>
                </c:pt>
                <c:pt idx="37718">
                  <c:v>-2.22626E-2</c:v>
                </c:pt>
                <c:pt idx="37719">
                  <c:v>-1.2731599999999999E-2</c:v>
                </c:pt>
                <c:pt idx="37720">
                  <c:v>-3.8547500000000001E-3</c:v>
                </c:pt>
                <c:pt idx="37721">
                  <c:v>-5.5379899999999996E-3</c:v>
                </c:pt>
                <c:pt idx="37722">
                  <c:v>-1.5649799999999998E-2</c:v>
                </c:pt>
                <c:pt idx="37723">
                  <c:v>-7.0829400000000002E-3</c:v>
                </c:pt>
                <c:pt idx="37724">
                  <c:v>2.4642900000000001E-3</c:v>
                </c:pt>
                <c:pt idx="37725">
                  <c:v>-4.6987499999999998E-3</c:v>
                </c:pt>
                <c:pt idx="37726">
                  <c:v>-1.8212300000000001E-2</c:v>
                </c:pt>
                <c:pt idx="37727">
                  <c:v>-2.1643599999999999E-2</c:v>
                </c:pt>
                <c:pt idx="37728">
                  <c:v>-4.8561100000000003E-3</c:v>
                </c:pt>
                <c:pt idx="37729">
                  <c:v>-3.5672200000000001E-2</c:v>
                </c:pt>
                <c:pt idx="37730">
                  <c:v>-2.7761499999999998E-3</c:v>
                </c:pt>
                <c:pt idx="37731">
                  <c:v>-2.28901E-2</c:v>
                </c:pt>
                <c:pt idx="37732">
                  <c:v>-1.5749900000000001E-2</c:v>
                </c:pt>
                <c:pt idx="37733">
                  <c:v>-2.05393E-2</c:v>
                </c:pt>
                <c:pt idx="37734">
                  <c:v>-6.24466E-3</c:v>
                </c:pt>
                <c:pt idx="37735">
                  <c:v>-1.4939300000000001E-2</c:v>
                </c:pt>
                <c:pt idx="37736">
                  <c:v>-1.15662E-2</c:v>
                </c:pt>
                <c:pt idx="37737">
                  <c:v>-1.54457E-2</c:v>
                </c:pt>
                <c:pt idx="37738">
                  <c:v>-2.3134200000000001E-2</c:v>
                </c:pt>
                <c:pt idx="37739">
                  <c:v>-2.3283000000000002E-2</c:v>
                </c:pt>
                <c:pt idx="37740">
                  <c:v>-1.1486100000000001E-2</c:v>
                </c:pt>
                <c:pt idx="37741">
                  <c:v>-8.8424699999999998E-3</c:v>
                </c:pt>
                <c:pt idx="37742">
                  <c:v>-1.25351E-2</c:v>
                </c:pt>
                <c:pt idx="37743">
                  <c:v>-4.07543E-2</c:v>
                </c:pt>
                <c:pt idx="37744">
                  <c:v>-1.7263400000000002E-2</c:v>
                </c:pt>
                <c:pt idx="37745">
                  <c:v>-3.4999800000000002E-4</c:v>
                </c:pt>
                <c:pt idx="37746">
                  <c:v>-5.8851199999999998E-3</c:v>
                </c:pt>
                <c:pt idx="37747">
                  <c:v>-1.1100799999999999E-2</c:v>
                </c:pt>
                <c:pt idx="37748">
                  <c:v>1.07956E-3</c:v>
                </c:pt>
                <c:pt idx="37749">
                  <c:v>-1.20211E-2</c:v>
                </c:pt>
                <c:pt idx="37750">
                  <c:v>1.41859E-2</c:v>
                </c:pt>
                <c:pt idx="37751">
                  <c:v>-1.4468200000000001E-2</c:v>
                </c:pt>
                <c:pt idx="37752">
                  <c:v>-3.2656699999999997E-2</c:v>
                </c:pt>
                <c:pt idx="37753">
                  <c:v>-2.8048500000000001E-2</c:v>
                </c:pt>
                <c:pt idx="37754">
                  <c:v>-7.2450600000000002E-3</c:v>
                </c:pt>
                <c:pt idx="37755">
                  <c:v>-2.0585099999999999E-2</c:v>
                </c:pt>
                <c:pt idx="37756">
                  <c:v>-2.25296E-2</c:v>
                </c:pt>
                <c:pt idx="37757">
                  <c:v>-2.3228599999999999E-2</c:v>
                </c:pt>
                <c:pt idx="37758">
                  <c:v>4.8437100000000002E-3</c:v>
                </c:pt>
                <c:pt idx="37759">
                  <c:v>2.0865399999999999E-2</c:v>
                </c:pt>
                <c:pt idx="37760" formatCode="0.00E+00">
                  <c:v>1.9702899999999999E-2</c:v>
                </c:pt>
                <c:pt idx="37761">
                  <c:v>-1.3981800000000001E-2</c:v>
                </c:pt>
                <c:pt idx="37762">
                  <c:v>1.00021E-2</c:v>
                </c:pt>
                <c:pt idx="37763">
                  <c:v>1.34792E-2</c:v>
                </c:pt>
                <c:pt idx="37764">
                  <c:v>1.9442600000000001E-2</c:v>
                </c:pt>
                <c:pt idx="37765">
                  <c:v>4.5099299999999997E-3</c:v>
                </c:pt>
                <c:pt idx="37766">
                  <c:v>9.0408299999999997E-4</c:v>
                </c:pt>
                <c:pt idx="37767">
                  <c:v>-2.22492E-3</c:v>
                </c:pt>
                <c:pt idx="37768">
                  <c:v>1.1528E-2</c:v>
                </c:pt>
                <c:pt idx="37769" formatCode="0.00E+00">
                  <c:v>1.9959399999999999E-2</c:v>
                </c:pt>
                <c:pt idx="37770">
                  <c:v>7.5626399999999998E-4</c:v>
                </c:pt>
                <c:pt idx="37771">
                  <c:v>6.5069200000000002E-3</c:v>
                </c:pt>
                <c:pt idx="37772">
                  <c:v>1.22595E-2</c:v>
                </c:pt>
                <c:pt idx="37773">
                  <c:v>1.57623E-2</c:v>
                </c:pt>
                <c:pt idx="37774">
                  <c:v>2.8132399999999998E-2</c:v>
                </c:pt>
                <c:pt idx="37775">
                  <c:v>5.9032399999999997E-3</c:v>
                </c:pt>
                <c:pt idx="37776">
                  <c:v>1.03483E-2</c:v>
                </c:pt>
                <c:pt idx="37777">
                  <c:v>1.9536000000000001E-2</c:v>
                </c:pt>
                <c:pt idx="37778">
                  <c:v>5.3919799999999997E-2</c:v>
                </c:pt>
                <c:pt idx="37779">
                  <c:v>8.9883800000000007E-3</c:v>
                </c:pt>
                <c:pt idx="37780">
                  <c:v>1.0830899999999999E-2</c:v>
                </c:pt>
                <c:pt idx="37781">
                  <c:v>1.1734E-2</c:v>
                </c:pt>
                <c:pt idx="37782">
                  <c:v>4.0528300000000003E-2</c:v>
                </c:pt>
                <c:pt idx="37783">
                  <c:v>1.69401E-2</c:v>
                </c:pt>
                <c:pt idx="37784">
                  <c:v>-5.6142800000000001E-3</c:v>
                </c:pt>
                <c:pt idx="37785">
                  <c:v>9.7770700000000006E-3</c:v>
                </c:pt>
                <c:pt idx="37786">
                  <c:v>3.3493000000000002E-2</c:v>
                </c:pt>
                <c:pt idx="37787">
                  <c:v>3.9743399999999998E-2</c:v>
                </c:pt>
                <c:pt idx="37788">
                  <c:v>-1.86634E-3</c:v>
                </c:pt>
                <c:pt idx="37789">
                  <c:v>2.3724599999999998E-2</c:v>
                </c:pt>
                <c:pt idx="37790">
                  <c:v>3.96023E-2</c:v>
                </c:pt>
                <c:pt idx="37791">
                  <c:v>2.6967999999999999E-2</c:v>
                </c:pt>
                <c:pt idx="37792">
                  <c:v>-8.6898800000000005E-3</c:v>
                </c:pt>
                <c:pt idx="37793">
                  <c:v>2.7418100000000001E-2</c:v>
                </c:pt>
                <c:pt idx="37794">
                  <c:v>2.1264999999999999E-2</c:v>
                </c:pt>
                <c:pt idx="37795">
                  <c:v>2.0607899999999998E-2</c:v>
                </c:pt>
                <c:pt idx="37796">
                  <c:v>5.3110099999999997E-3</c:v>
                </c:pt>
                <c:pt idx="37797">
                  <c:v>-5.2223199999999999E-3</c:v>
                </c:pt>
                <c:pt idx="37798">
                  <c:v>-4.3487499999999999E-4</c:v>
                </c:pt>
                <c:pt idx="37799">
                  <c:v>1.3848299999999999E-2</c:v>
                </c:pt>
                <c:pt idx="37800">
                  <c:v>1.9357699999999999E-2</c:v>
                </c:pt>
                <c:pt idx="37801">
                  <c:v>1.74332E-3</c:v>
                </c:pt>
                <c:pt idx="37802">
                  <c:v>-2.2068000000000001E-3</c:v>
                </c:pt>
                <c:pt idx="37803">
                  <c:v>4.6777699999999998E-2</c:v>
                </c:pt>
                <c:pt idx="37804">
                  <c:v>1.86529E-2</c:v>
                </c:pt>
                <c:pt idx="37805">
                  <c:v>1.5975E-2</c:v>
                </c:pt>
                <c:pt idx="37806">
                  <c:v>-3.2730099999999998E-3</c:v>
                </c:pt>
                <c:pt idx="37807">
                  <c:v>2.20366E-2</c:v>
                </c:pt>
                <c:pt idx="37808">
                  <c:v>3.2072999999999997E-2</c:v>
                </c:pt>
                <c:pt idx="37809">
                  <c:v>-3.0324E-2</c:v>
                </c:pt>
                <c:pt idx="37810">
                  <c:v>-3.0326799999999998E-3</c:v>
                </c:pt>
                <c:pt idx="37811">
                  <c:v>5.7420700000000002E-3</c:v>
                </c:pt>
                <c:pt idx="37812">
                  <c:v>3.8656200000000002E-2</c:v>
                </c:pt>
                <c:pt idx="37813">
                  <c:v>-1.21317E-2</c:v>
                </c:pt>
                <c:pt idx="37814">
                  <c:v>1.7679199999999999E-2</c:v>
                </c:pt>
                <c:pt idx="37815">
                  <c:v>2.6461599999999998E-2</c:v>
                </c:pt>
                <c:pt idx="37816">
                  <c:v>3.66678E-2</c:v>
                </c:pt>
                <c:pt idx="37817">
                  <c:v>2.86894E-2</c:v>
                </c:pt>
                <c:pt idx="37818">
                  <c:v>-1.2861300000000001E-2</c:v>
                </c:pt>
                <c:pt idx="37819">
                  <c:v>2.10352E-2</c:v>
                </c:pt>
                <c:pt idx="37820">
                  <c:v>4.7845800000000001E-3</c:v>
                </c:pt>
                <c:pt idx="37821">
                  <c:v>2.4961500000000001E-2</c:v>
                </c:pt>
                <c:pt idx="37822">
                  <c:v>-1.7899499999999999E-2</c:v>
                </c:pt>
                <c:pt idx="37823">
                  <c:v>1.8488899999999999E-2</c:v>
                </c:pt>
                <c:pt idx="37824">
                  <c:v>-2.2106199999999999E-3</c:v>
                </c:pt>
                <c:pt idx="37825">
                  <c:v>-8.4571799999999999E-3</c:v>
                </c:pt>
                <c:pt idx="37826">
                  <c:v>-2.5330499999999999E-2</c:v>
                </c:pt>
                <c:pt idx="37827">
                  <c:v>-5.7687800000000003E-3</c:v>
                </c:pt>
                <c:pt idx="37828">
                  <c:v>7.5521499999999997E-3</c:v>
                </c:pt>
                <c:pt idx="37829">
                  <c:v>1.6773199999999999E-2</c:v>
                </c:pt>
                <c:pt idx="37830">
                  <c:v>1.8150300000000001E-2</c:v>
                </c:pt>
                <c:pt idx="37831">
                  <c:v>8.9464200000000001E-3</c:v>
                </c:pt>
                <c:pt idx="37832">
                  <c:v>3.3368099999999998E-2</c:v>
                </c:pt>
                <c:pt idx="37833">
                  <c:v>2.20804E-2</c:v>
                </c:pt>
                <c:pt idx="37834">
                  <c:v>5.0058400000000001E-3</c:v>
                </c:pt>
                <c:pt idx="37835">
                  <c:v>1.20249E-2</c:v>
                </c:pt>
                <c:pt idx="37836">
                  <c:v>5.6495699999999996E-3</c:v>
                </c:pt>
                <c:pt idx="37837">
                  <c:v>2.4252900000000001E-2</c:v>
                </c:pt>
                <c:pt idx="37838">
                  <c:v>-9.3040499999999995E-3</c:v>
                </c:pt>
                <c:pt idx="37839">
                  <c:v>2.20051E-2</c:v>
                </c:pt>
                <c:pt idx="37840">
                  <c:v>3.27234E-2</c:v>
                </c:pt>
                <c:pt idx="37841">
                  <c:v>3.0776999999999999E-2</c:v>
                </c:pt>
                <c:pt idx="37842">
                  <c:v>2.3287800000000001E-2</c:v>
                </c:pt>
                <c:pt idx="37843">
                  <c:v>1.7733599999999999E-2</c:v>
                </c:pt>
                <c:pt idx="37844">
                  <c:v>2.6407199999999999E-2</c:v>
                </c:pt>
                <c:pt idx="37845">
                  <c:v>2.2613500000000002E-2</c:v>
                </c:pt>
                <c:pt idx="37846">
                  <c:v>4.0292700000000001E-2</c:v>
                </c:pt>
                <c:pt idx="37847">
                  <c:v>2.1321300000000001E-2</c:v>
                </c:pt>
                <c:pt idx="37848">
                  <c:v>3.5901099999999998E-2</c:v>
                </c:pt>
                <c:pt idx="37849">
                  <c:v>-1.20392E-2</c:v>
                </c:pt>
                <c:pt idx="37850">
                  <c:v>2.1409999999999998E-2</c:v>
                </c:pt>
                <c:pt idx="37851">
                  <c:v>1.53265E-2</c:v>
                </c:pt>
                <c:pt idx="37852">
                  <c:v>3.0549E-2</c:v>
                </c:pt>
                <c:pt idx="37853">
                  <c:v>1.7738299999999999E-2</c:v>
                </c:pt>
                <c:pt idx="37854">
                  <c:v>4.9667399999999999E-3</c:v>
                </c:pt>
                <c:pt idx="37855">
                  <c:v>2.6124000000000001E-2</c:v>
                </c:pt>
                <c:pt idx="37856">
                  <c:v>3.9510700000000003E-2</c:v>
                </c:pt>
                <c:pt idx="37857">
                  <c:v>3.6987300000000001E-2</c:v>
                </c:pt>
                <c:pt idx="37858">
                  <c:v>1.8171300000000001E-2</c:v>
                </c:pt>
                <c:pt idx="37859">
                  <c:v>2.4318699999999999E-2</c:v>
                </c:pt>
                <c:pt idx="37860">
                  <c:v>2.8025600000000001E-2</c:v>
                </c:pt>
                <c:pt idx="37861">
                  <c:v>3.2281900000000002E-2</c:v>
                </c:pt>
                <c:pt idx="37862">
                  <c:v>2.0835900000000001E-2</c:v>
                </c:pt>
                <c:pt idx="37863">
                  <c:v>2.5884600000000001E-2</c:v>
                </c:pt>
                <c:pt idx="37864">
                  <c:v>4.2764700000000003E-2</c:v>
                </c:pt>
                <c:pt idx="37865">
                  <c:v>3.0343999999999999E-2</c:v>
                </c:pt>
                <c:pt idx="37866">
                  <c:v>5.6275400000000003E-2</c:v>
                </c:pt>
                <c:pt idx="37867">
                  <c:v>2.5698700000000001E-2</c:v>
                </c:pt>
                <c:pt idx="37868">
                  <c:v>3.90005E-2</c:v>
                </c:pt>
                <c:pt idx="37869">
                  <c:v>3.6728900000000002E-2</c:v>
                </c:pt>
                <c:pt idx="37870">
                  <c:v>3.0379300000000001E-2</c:v>
                </c:pt>
                <c:pt idx="37871">
                  <c:v>1.91565E-2</c:v>
                </c:pt>
                <c:pt idx="37872">
                  <c:v>3.5220099999999997E-2</c:v>
                </c:pt>
                <c:pt idx="37873">
                  <c:v>5.0207099999999998E-2</c:v>
                </c:pt>
                <c:pt idx="37874">
                  <c:v>3.59907E-2</c:v>
                </c:pt>
                <c:pt idx="37875">
                  <c:v>4.1803399999999998E-2</c:v>
                </c:pt>
                <c:pt idx="37876">
                  <c:v>3.2489799999999999E-2</c:v>
                </c:pt>
                <c:pt idx="37877">
                  <c:v>6.0270299999999999E-2</c:v>
                </c:pt>
                <c:pt idx="37878">
                  <c:v>3.2771099999999997E-2</c:v>
                </c:pt>
                <c:pt idx="37879">
                  <c:v>3.6441800000000003E-2</c:v>
                </c:pt>
                <c:pt idx="37880">
                  <c:v>2.0965600000000001E-2</c:v>
                </c:pt>
                <c:pt idx="37881">
                  <c:v>6.0421000000000002E-2</c:v>
                </c:pt>
                <c:pt idx="37882">
                  <c:v>4.7089600000000002E-2</c:v>
                </c:pt>
                <c:pt idx="37883">
                  <c:v>2.0820600000000002E-2</c:v>
                </c:pt>
                <c:pt idx="37884">
                  <c:v>4.7085799999999997E-2</c:v>
                </c:pt>
                <c:pt idx="37885">
                  <c:v>6.6802E-2</c:v>
                </c:pt>
                <c:pt idx="37886">
                  <c:v>6.2274900000000001E-2</c:v>
                </c:pt>
                <c:pt idx="37887">
                  <c:v>7.5674100000000001E-3</c:v>
                </c:pt>
                <c:pt idx="37888">
                  <c:v>4.9278299999999997E-2</c:v>
                </c:pt>
                <c:pt idx="37889">
                  <c:v>4.7837299999999999E-2</c:v>
                </c:pt>
                <c:pt idx="37890">
                  <c:v>6.4773600000000001E-2</c:v>
                </c:pt>
                <c:pt idx="37891">
                  <c:v>1.46999E-2</c:v>
                </c:pt>
                <c:pt idx="37892">
                  <c:v>2.4204300000000002E-2</c:v>
                </c:pt>
                <c:pt idx="37893">
                  <c:v>4.5141199999999999E-2</c:v>
                </c:pt>
                <c:pt idx="37894">
                  <c:v>7.2325700000000007E-2</c:v>
                </c:pt>
                <c:pt idx="37895">
                  <c:v>3.2474500000000003E-2</c:v>
                </c:pt>
                <c:pt idx="37896">
                  <c:v>1.9724800000000001E-2</c:v>
                </c:pt>
                <c:pt idx="37897">
                  <c:v>4.3607699999999999E-2</c:v>
                </c:pt>
                <c:pt idx="37898">
                  <c:v>6.2039400000000001E-2</c:v>
                </c:pt>
                <c:pt idx="37899">
                  <c:v>4.4213299999999997E-2</c:v>
                </c:pt>
                <c:pt idx="37900">
                  <c:v>3.8155599999999998E-2</c:v>
                </c:pt>
                <c:pt idx="37901">
                  <c:v>2.24771E-2</c:v>
                </c:pt>
                <c:pt idx="37902">
                  <c:v>5.1319099999999999E-2</c:v>
                </c:pt>
                <c:pt idx="37903">
                  <c:v>4.6867399999999997E-2</c:v>
                </c:pt>
                <c:pt idx="37904">
                  <c:v>2.89488E-2</c:v>
                </c:pt>
                <c:pt idx="37905">
                  <c:v>3.97425E-2</c:v>
                </c:pt>
                <c:pt idx="37906">
                  <c:v>7.9317099999999998E-3</c:v>
                </c:pt>
                <c:pt idx="37907">
                  <c:v>2.92492E-2</c:v>
                </c:pt>
                <c:pt idx="37908">
                  <c:v>-8.31604E-4</c:v>
                </c:pt>
                <c:pt idx="37909">
                  <c:v>3.0667300000000002E-2</c:v>
                </c:pt>
                <c:pt idx="37910">
                  <c:v>1.0781300000000001E-2</c:v>
                </c:pt>
                <c:pt idx="37911">
                  <c:v>4.6081500000000001E-3</c:v>
                </c:pt>
                <c:pt idx="37912">
                  <c:v>2.7601199999999999E-2</c:v>
                </c:pt>
                <c:pt idx="37913">
                  <c:v>9.4661699999999994E-3</c:v>
                </c:pt>
                <c:pt idx="37914">
                  <c:v>3.8824999999999998E-2</c:v>
                </c:pt>
                <c:pt idx="37915">
                  <c:v>2.9585799999999999E-2</c:v>
                </c:pt>
                <c:pt idx="37916">
                  <c:v>4.0896399999999999E-2</c:v>
                </c:pt>
                <c:pt idx="37917">
                  <c:v>4.5070600000000002E-3</c:v>
                </c:pt>
                <c:pt idx="37918">
                  <c:v>3.04193E-2</c:v>
                </c:pt>
                <c:pt idx="37919">
                  <c:v>5.06191E-2</c:v>
                </c:pt>
                <c:pt idx="37920">
                  <c:v>3.8075400000000002E-2</c:v>
                </c:pt>
                <c:pt idx="37921">
                  <c:v>3.6899599999999998E-2</c:v>
                </c:pt>
                <c:pt idx="37922">
                  <c:v>3.1938599999999998E-2</c:v>
                </c:pt>
                <c:pt idx="37923">
                  <c:v>1.9204100000000002E-2</c:v>
                </c:pt>
                <c:pt idx="37924">
                  <c:v>3.02925E-2</c:v>
                </c:pt>
                <c:pt idx="37925">
                  <c:v>2.5530799999999999E-2</c:v>
                </c:pt>
                <c:pt idx="37926">
                  <c:v>1.9323300000000002E-2</c:v>
                </c:pt>
                <c:pt idx="37927">
                  <c:v>1.8460299999999999E-2</c:v>
                </c:pt>
                <c:pt idx="37928">
                  <c:v>2.6716199999999999E-2</c:v>
                </c:pt>
                <c:pt idx="37929">
                  <c:v>3.1904200000000001E-2</c:v>
                </c:pt>
                <c:pt idx="37930">
                  <c:v>2.0384800000000002E-2</c:v>
                </c:pt>
                <c:pt idx="37931">
                  <c:v>2.3098E-2</c:v>
                </c:pt>
                <c:pt idx="37932">
                  <c:v>1.60666E-2</c:v>
                </c:pt>
                <c:pt idx="37933">
                  <c:v>4.1440999999999999E-2</c:v>
                </c:pt>
                <c:pt idx="37934">
                  <c:v>1.5350300000000001E-2</c:v>
                </c:pt>
                <c:pt idx="37935">
                  <c:v>-1.1299099999999999E-2</c:v>
                </c:pt>
                <c:pt idx="37936">
                  <c:v>1.3456299999999999E-2</c:v>
                </c:pt>
                <c:pt idx="37937">
                  <c:v>1.7253899999999999E-2</c:v>
                </c:pt>
                <c:pt idx="37938">
                  <c:v>2.1596899999999999E-2</c:v>
                </c:pt>
                <c:pt idx="37939">
                  <c:v>1.6964E-2</c:v>
                </c:pt>
                <c:pt idx="37940">
                  <c:v>2.67954E-2</c:v>
                </c:pt>
                <c:pt idx="37941">
                  <c:v>3.9949400000000003E-2</c:v>
                </c:pt>
                <c:pt idx="37942">
                  <c:v>4.1986500000000003E-2</c:v>
                </c:pt>
                <c:pt idx="37943">
                  <c:v>1.7014499999999998E-2</c:v>
                </c:pt>
                <c:pt idx="37944">
                  <c:v>1.31874E-2</c:v>
                </c:pt>
                <c:pt idx="37945">
                  <c:v>4.9799000000000003E-2</c:v>
                </c:pt>
                <c:pt idx="37946">
                  <c:v>4.7606500000000003E-2</c:v>
                </c:pt>
                <c:pt idx="37947" formatCode="0.00E+00">
                  <c:v>3.3500700000000001E-2</c:v>
                </c:pt>
                <c:pt idx="37948">
                  <c:v>2.9988299999999999E-2</c:v>
                </c:pt>
                <c:pt idx="37949">
                  <c:v>4.9983E-2</c:v>
                </c:pt>
                <c:pt idx="37950">
                  <c:v>2.2400900000000001E-2</c:v>
                </c:pt>
                <c:pt idx="37951">
                  <c:v>3.3144E-2</c:v>
                </c:pt>
                <c:pt idx="37952">
                  <c:v>9.5958699999999994E-3</c:v>
                </c:pt>
                <c:pt idx="37953">
                  <c:v>3.1478899999999997E-2</c:v>
                </c:pt>
                <c:pt idx="37954">
                  <c:v>4.1181599999999999E-2</c:v>
                </c:pt>
                <c:pt idx="37955">
                  <c:v>2.7349499999999999E-2</c:v>
                </c:pt>
                <c:pt idx="37956" formatCode="0.00E+00">
                  <c:v>4.17805E-3</c:v>
                </c:pt>
                <c:pt idx="37957">
                  <c:v>3.6311099999999999E-2</c:v>
                </c:pt>
                <c:pt idx="37958">
                  <c:v>3.0806500000000001E-2</c:v>
                </c:pt>
                <c:pt idx="37959">
                  <c:v>2.4207099999999999E-2</c:v>
                </c:pt>
                <c:pt idx="37960">
                  <c:v>2.3438500000000001E-2</c:v>
                </c:pt>
                <c:pt idx="37961">
                  <c:v>3.3475900000000003E-2</c:v>
                </c:pt>
                <c:pt idx="37962">
                  <c:v>1.72882E-2</c:v>
                </c:pt>
                <c:pt idx="37963">
                  <c:v>1.13182E-2</c:v>
                </c:pt>
                <c:pt idx="37964">
                  <c:v>2.6765799999999999E-2</c:v>
                </c:pt>
                <c:pt idx="37965">
                  <c:v>3.3030499999999997E-2</c:v>
                </c:pt>
                <c:pt idx="37966">
                  <c:v>2.5908500000000001E-2</c:v>
                </c:pt>
                <c:pt idx="37967">
                  <c:v>2.79627E-2</c:v>
                </c:pt>
                <c:pt idx="37968">
                  <c:v>3.0783700000000001E-2</c:v>
                </c:pt>
                <c:pt idx="37969">
                  <c:v>-3.9501199999999997E-3</c:v>
                </c:pt>
                <c:pt idx="37970">
                  <c:v>6.15034E-2</c:v>
                </c:pt>
                <c:pt idx="37971">
                  <c:v>2.2242499999999998E-2</c:v>
                </c:pt>
                <c:pt idx="37972">
                  <c:v>5.4724700000000001E-2</c:v>
                </c:pt>
                <c:pt idx="37973">
                  <c:v>9.2334700000000006E-3</c:v>
                </c:pt>
                <c:pt idx="37974">
                  <c:v>1.94883E-2</c:v>
                </c:pt>
                <c:pt idx="37975">
                  <c:v>1.6358399999999999E-2</c:v>
                </c:pt>
                <c:pt idx="37976">
                  <c:v>2.83623E-2</c:v>
                </c:pt>
                <c:pt idx="37977">
                  <c:v>4.4645299999999999E-2</c:v>
                </c:pt>
                <c:pt idx="37978">
                  <c:v>1.05915E-2</c:v>
                </c:pt>
                <c:pt idx="37979">
                  <c:v>1.10426E-2</c:v>
                </c:pt>
                <c:pt idx="37980">
                  <c:v>3.5810500000000001E-3</c:v>
                </c:pt>
                <c:pt idx="37981">
                  <c:v>1.19209E-2</c:v>
                </c:pt>
                <c:pt idx="37982">
                  <c:v>3.32928E-3</c:v>
                </c:pt>
                <c:pt idx="37983">
                  <c:v>2.63147E-2</c:v>
                </c:pt>
                <c:pt idx="37984">
                  <c:v>1.91326E-2</c:v>
                </c:pt>
                <c:pt idx="37985">
                  <c:v>4.2176199999999997E-2</c:v>
                </c:pt>
                <c:pt idx="37986">
                  <c:v>3.2343900000000002E-2</c:v>
                </c:pt>
                <c:pt idx="37987">
                  <c:v>7.9994200000000001E-3</c:v>
                </c:pt>
                <c:pt idx="37988">
                  <c:v>-6.2093699999999996E-3</c:v>
                </c:pt>
                <c:pt idx="37989">
                  <c:v>2.4225199999999999E-2</c:v>
                </c:pt>
                <c:pt idx="37990">
                  <c:v>1.24388E-2</c:v>
                </c:pt>
                <c:pt idx="37991">
                  <c:v>-1.13773E-3</c:v>
                </c:pt>
                <c:pt idx="37992">
                  <c:v>1.45025E-2</c:v>
                </c:pt>
                <c:pt idx="37993">
                  <c:v>9.0875599999999997E-3</c:v>
                </c:pt>
                <c:pt idx="37994">
                  <c:v>4.5005799999999999E-2</c:v>
                </c:pt>
                <c:pt idx="37995">
                  <c:v>2.1200199999999999E-2</c:v>
                </c:pt>
                <c:pt idx="37996" formatCode="0.00E+00">
                  <c:v>2.5257100000000001E-2</c:v>
                </c:pt>
                <c:pt idx="37997">
                  <c:v>-2.2954899999999999E-3</c:v>
                </c:pt>
                <c:pt idx="37998">
                  <c:v>3.8482700000000002E-2</c:v>
                </c:pt>
                <c:pt idx="37999">
                  <c:v>9.1943700000000003E-3</c:v>
                </c:pt>
                <c:pt idx="38000">
                  <c:v>1.52245E-2</c:v>
                </c:pt>
                <c:pt idx="38001">
                  <c:v>2.8905900000000002E-3</c:v>
                </c:pt>
                <c:pt idx="38002">
                  <c:v>3.13692E-2</c:v>
                </c:pt>
                <c:pt idx="38003">
                  <c:v>-1.4591199999999999E-4</c:v>
                </c:pt>
                <c:pt idx="38004">
                  <c:v>-2.0407700000000001E-2</c:v>
                </c:pt>
                <c:pt idx="38005">
                  <c:v>6.3896199999999997E-4</c:v>
                </c:pt>
                <c:pt idx="38006">
                  <c:v>-3.8499799999999998E-3</c:v>
                </c:pt>
                <c:pt idx="38007">
                  <c:v>1.36461E-2</c:v>
                </c:pt>
                <c:pt idx="38008">
                  <c:v>-2.95792E-2</c:v>
                </c:pt>
                <c:pt idx="38009">
                  <c:v>2.3174299999999999E-4</c:v>
                </c:pt>
                <c:pt idx="38010">
                  <c:v>-7.3671300000000004E-3</c:v>
                </c:pt>
                <c:pt idx="38011">
                  <c:v>6.8702700000000004E-3</c:v>
                </c:pt>
                <c:pt idx="38012">
                  <c:v>-1.6497600000000001E-2</c:v>
                </c:pt>
                <c:pt idx="38013">
                  <c:v>-8.0490100000000001E-4</c:v>
                </c:pt>
                <c:pt idx="38014">
                  <c:v>-9.58729E-3</c:v>
                </c:pt>
                <c:pt idx="38015">
                  <c:v>-2.88267E-2</c:v>
                </c:pt>
                <c:pt idx="38016">
                  <c:v>-6.2408400000000001E-3</c:v>
                </c:pt>
                <c:pt idx="38017">
                  <c:v>-1.85308E-2</c:v>
                </c:pt>
                <c:pt idx="38018">
                  <c:v>1.8882799999999999E-4</c:v>
                </c:pt>
                <c:pt idx="38019" formatCode="0.00E+00">
                  <c:v>8.3923299999999997E-5</c:v>
                </c:pt>
                <c:pt idx="38020">
                  <c:v>1.52588E-4</c:v>
                </c:pt>
                <c:pt idx="38021">
                  <c:v>-6.2370300000000002E-3</c:v>
                </c:pt>
                <c:pt idx="38022">
                  <c:v>5.9852600000000001E-3</c:v>
                </c:pt>
                <c:pt idx="38023">
                  <c:v>2.11439E-2</c:v>
                </c:pt>
                <c:pt idx="38024">
                  <c:v>-2.1565399999999998E-2</c:v>
                </c:pt>
                <c:pt idx="38025">
                  <c:v>-1.9350099999999999E-2</c:v>
                </c:pt>
                <c:pt idx="38026">
                  <c:v>-4.9095199999999997E-3</c:v>
                </c:pt>
                <c:pt idx="38027" formatCode="0.00E+00">
                  <c:v>3.8146999999999999E-5</c:v>
                </c:pt>
                <c:pt idx="38028">
                  <c:v>7.7142699999999996E-3</c:v>
                </c:pt>
                <c:pt idx="38029">
                  <c:v>-3.23391E-3</c:v>
                </c:pt>
                <c:pt idx="38030">
                  <c:v>1.5077599999999999E-3</c:v>
                </c:pt>
                <c:pt idx="38031">
                  <c:v>-1.8186599999999999E-3</c:v>
                </c:pt>
                <c:pt idx="38032">
                  <c:v>2.2001299999999998E-3</c:v>
                </c:pt>
                <c:pt idx="38033">
                  <c:v>-2.8944000000000001E-2</c:v>
                </c:pt>
                <c:pt idx="38034">
                  <c:v>-1.14241E-2</c:v>
                </c:pt>
                <c:pt idx="38035">
                  <c:v>9.0789800000000004E-3</c:v>
                </c:pt>
                <c:pt idx="38036">
                  <c:v>3.5247799999999999E-3</c:v>
                </c:pt>
                <c:pt idx="38037">
                  <c:v>-1.98231E-2</c:v>
                </c:pt>
                <c:pt idx="38038">
                  <c:v>-2.7651800000000001E-2</c:v>
                </c:pt>
                <c:pt idx="38039">
                  <c:v>-4.80461E-3</c:v>
                </c:pt>
                <c:pt idx="38040">
                  <c:v>4.0243099999999997E-2</c:v>
                </c:pt>
                <c:pt idx="38041">
                  <c:v>-1.64003E-2</c:v>
                </c:pt>
                <c:pt idx="38042">
                  <c:v>-2.21243E-2</c:v>
                </c:pt>
                <c:pt idx="38043">
                  <c:v>-1.5379E-2</c:v>
                </c:pt>
                <c:pt idx="38044">
                  <c:v>1.4593099999999999E-2</c:v>
                </c:pt>
                <c:pt idx="38045">
                  <c:v>-4.6882599999999996E-3</c:v>
                </c:pt>
                <c:pt idx="38046">
                  <c:v>-6.2560999999999997E-3</c:v>
                </c:pt>
                <c:pt idx="38047">
                  <c:v>-2.3471800000000001E-2</c:v>
                </c:pt>
                <c:pt idx="38048">
                  <c:v>5.9671400000000001E-3</c:v>
                </c:pt>
                <c:pt idx="38049">
                  <c:v>1.6441299999999999E-2</c:v>
                </c:pt>
                <c:pt idx="38050">
                  <c:v>-1.9733400000000002E-2</c:v>
                </c:pt>
                <c:pt idx="38051">
                  <c:v>-2.4505599999999999E-2</c:v>
                </c:pt>
                <c:pt idx="38052">
                  <c:v>1.15385E-2</c:v>
                </c:pt>
                <c:pt idx="38053">
                  <c:v>4.62751E-2</c:v>
                </c:pt>
                <c:pt idx="38054">
                  <c:v>-4.6358099999999998E-3</c:v>
                </c:pt>
                <c:pt idx="38055">
                  <c:v>-5.5599200000000003E-3</c:v>
                </c:pt>
                <c:pt idx="38056">
                  <c:v>5.4931600000000004E-3</c:v>
                </c:pt>
                <c:pt idx="38057">
                  <c:v>4.92229E-2</c:v>
                </c:pt>
                <c:pt idx="38058">
                  <c:v>4.6658499999999999E-2</c:v>
                </c:pt>
                <c:pt idx="38059">
                  <c:v>-3.2512699999999999E-2</c:v>
                </c:pt>
                <c:pt idx="38060">
                  <c:v>-2.7221700000000001E-2</c:v>
                </c:pt>
                <c:pt idx="38061">
                  <c:v>1.8137E-2</c:v>
                </c:pt>
                <c:pt idx="38062">
                  <c:v>2.36273E-2</c:v>
                </c:pt>
                <c:pt idx="38063">
                  <c:v>-3.5822899999999998E-2</c:v>
                </c:pt>
                <c:pt idx="38064">
                  <c:v>-9.0999600000000007E-3</c:v>
                </c:pt>
                <c:pt idx="38065">
                  <c:v>2.7993199999999999E-2</c:v>
                </c:pt>
                <c:pt idx="38066">
                  <c:v>3.7565200000000002E-3</c:v>
                </c:pt>
                <c:pt idx="38067">
                  <c:v>-2.0961799999999999E-2</c:v>
                </c:pt>
                <c:pt idx="38068">
                  <c:v>-2.4466499999999999E-2</c:v>
                </c:pt>
                <c:pt idx="38069">
                  <c:v>1.4586399999999999E-2</c:v>
                </c:pt>
                <c:pt idx="38070">
                  <c:v>5.8317200000000003E-3</c:v>
                </c:pt>
                <c:pt idx="38071">
                  <c:v>-1.0395100000000001E-2</c:v>
                </c:pt>
                <c:pt idx="38072">
                  <c:v>-3.4662199999999997E-2</c:v>
                </c:pt>
                <c:pt idx="38073">
                  <c:v>-7.5035099999999997E-3</c:v>
                </c:pt>
                <c:pt idx="38074">
                  <c:v>8.5105900000000002E-3</c:v>
                </c:pt>
                <c:pt idx="38075">
                  <c:v>9.5892000000000008E-3</c:v>
                </c:pt>
                <c:pt idx="38076">
                  <c:v>-8.6307499999999995E-3</c:v>
                </c:pt>
                <c:pt idx="38077">
                  <c:v>-1.4019999999999999E-2</c:v>
                </c:pt>
                <c:pt idx="38078">
                  <c:v>2.8187799999999999E-2</c:v>
                </c:pt>
                <c:pt idx="38079">
                  <c:v>2.44102E-2</c:v>
                </c:pt>
                <c:pt idx="38080">
                  <c:v>-1.41668E-2</c:v>
                </c:pt>
                <c:pt idx="38081">
                  <c:v>-1.2081100000000001E-2</c:v>
                </c:pt>
                <c:pt idx="38082">
                  <c:v>1.32885E-2</c:v>
                </c:pt>
                <c:pt idx="38083">
                  <c:v>1.38292E-2</c:v>
                </c:pt>
                <c:pt idx="38084">
                  <c:v>-2.03266E-2</c:v>
                </c:pt>
                <c:pt idx="38085">
                  <c:v>-1.8615699999999999E-2</c:v>
                </c:pt>
                <c:pt idx="38086">
                  <c:v>1.46866E-4</c:v>
                </c:pt>
                <c:pt idx="38087">
                  <c:v>2.78149E-2</c:v>
                </c:pt>
                <c:pt idx="38088">
                  <c:v>-1.16119E-2</c:v>
                </c:pt>
                <c:pt idx="38089">
                  <c:v>-3.3237500000000003E-2</c:v>
                </c:pt>
                <c:pt idx="38090">
                  <c:v>4.5976599999999999E-3</c:v>
                </c:pt>
                <c:pt idx="38091">
                  <c:v>3.2924700000000001E-2</c:v>
                </c:pt>
                <c:pt idx="38092" formatCode="0.00E+00">
                  <c:v>2.4946200000000002E-2</c:v>
                </c:pt>
                <c:pt idx="38093">
                  <c:v>-3.7431699999999998E-2</c:v>
                </c:pt>
                <c:pt idx="38094">
                  <c:v>-6.2541999999999997E-3</c:v>
                </c:pt>
                <c:pt idx="38095">
                  <c:v>-6.42109E-3</c:v>
                </c:pt>
                <c:pt idx="38096">
                  <c:v>1.5226399999999999E-2</c:v>
                </c:pt>
                <c:pt idx="38097">
                  <c:v>-1.8981899999999999E-2</c:v>
                </c:pt>
                <c:pt idx="38098">
                  <c:v>-2.12164E-2</c:v>
                </c:pt>
                <c:pt idx="38099">
                  <c:v>-1.0947200000000001E-2</c:v>
                </c:pt>
                <c:pt idx="38100">
                  <c:v>-3.4809100000000003E-4</c:v>
                </c:pt>
                <c:pt idx="38101">
                  <c:v>-1.24931E-2</c:v>
                </c:pt>
                <c:pt idx="38102">
                  <c:v>-3.4206399999999998E-2</c:v>
                </c:pt>
                <c:pt idx="38103">
                  <c:v>-1.8296199999999999E-2</c:v>
                </c:pt>
                <c:pt idx="38104">
                  <c:v>-2.32897E-2</c:v>
                </c:pt>
                <c:pt idx="38105">
                  <c:v>-1.06363E-2</c:v>
                </c:pt>
                <c:pt idx="38106">
                  <c:v>-4.1088100000000002E-2</c:v>
                </c:pt>
                <c:pt idx="38107">
                  <c:v>-1.9399599999999999E-2</c:v>
                </c:pt>
                <c:pt idx="38108">
                  <c:v>-3.40805E-2</c:v>
                </c:pt>
                <c:pt idx="38109">
                  <c:v>1.6290700000000002E-2</c:v>
                </c:pt>
                <c:pt idx="38110">
                  <c:v>-2.5449800000000002E-2</c:v>
                </c:pt>
                <c:pt idx="38111">
                  <c:v>-3.9025299999999999E-2</c:v>
                </c:pt>
                <c:pt idx="38112">
                  <c:v>-2.1547299999999998E-2</c:v>
                </c:pt>
                <c:pt idx="38113">
                  <c:v>-3.0365000000000001E-3</c:v>
                </c:pt>
                <c:pt idx="38114">
                  <c:v>-2.3042699999999999E-2</c:v>
                </c:pt>
                <c:pt idx="38115">
                  <c:v>-3.3987000000000003E-2</c:v>
                </c:pt>
                <c:pt idx="38116">
                  <c:v>-2.9409399999999999E-2</c:v>
                </c:pt>
                <c:pt idx="38117">
                  <c:v>-2.5836899999999999E-2</c:v>
                </c:pt>
                <c:pt idx="38118">
                  <c:v>-1.9971800000000001E-2</c:v>
                </c:pt>
                <c:pt idx="38119">
                  <c:v>-5.0268199999999999E-2</c:v>
                </c:pt>
                <c:pt idx="38120">
                  <c:v>-1.31273E-2</c:v>
                </c:pt>
                <c:pt idx="38121">
                  <c:v>-3.1462700000000003E-2</c:v>
                </c:pt>
                <c:pt idx="38122">
                  <c:v>-2.1365200000000001E-2</c:v>
                </c:pt>
                <c:pt idx="38123">
                  <c:v>-4.1778599999999999E-2</c:v>
                </c:pt>
                <c:pt idx="38124">
                  <c:v>-3.3574100000000003E-2</c:v>
                </c:pt>
                <c:pt idx="38125">
                  <c:v>-2.1562600000000001E-2</c:v>
                </c:pt>
                <c:pt idx="38126">
                  <c:v>-1.2475E-2</c:v>
                </c:pt>
                <c:pt idx="38127">
                  <c:v>-2.35701E-2</c:v>
                </c:pt>
                <c:pt idx="38128">
                  <c:v>-4.7571200000000001E-2</c:v>
                </c:pt>
                <c:pt idx="38129">
                  <c:v>-3.5248799999999997E-2</c:v>
                </c:pt>
                <c:pt idx="38130">
                  <c:v>-5.8326699999999999E-3</c:v>
                </c:pt>
                <c:pt idx="38131">
                  <c:v>-2.0393399999999999E-2</c:v>
                </c:pt>
                <c:pt idx="38132">
                  <c:v>-4.5851700000000002E-2</c:v>
                </c:pt>
                <c:pt idx="38133">
                  <c:v>-5.8008200000000003E-2</c:v>
                </c:pt>
                <c:pt idx="38134">
                  <c:v>-1.54915E-2</c:v>
                </c:pt>
                <c:pt idx="38135">
                  <c:v>-2.7029000000000001E-2</c:v>
                </c:pt>
                <c:pt idx="38136">
                  <c:v>-4.8033699999999999E-2</c:v>
                </c:pt>
                <c:pt idx="38137">
                  <c:v>-3.4485799999999997E-2</c:v>
                </c:pt>
                <c:pt idx="38138">
                  <c:v>-1.69973E-2</c:v>
                </c:pt>
                <c:pt idx="38139">
                  <c:v>5.4836299999999995E-4</c:v>
                </c:pt>
                <c:pt idx="38140">
                  <c:v>-6.1792399999999997E-2</c:v>
                </c:pt>
                <c:pt idx="38141">
                  <c:v>-2.4361600000000001E-2</c:v>
                </c:pt>
                <c:pt idx="38142">
                  <c:v>-5.5044200000000001E-2</c:v>
                </c:pt>
                <c:pt idx="38143">
                  <c:v>-5.2604699999999997E-3</c:v>
                </c:pt>
                <c:pt idx="38144">
                  <c:v>-4.1503900000000003E-2</c:v>
                </c:pt>
                <c:pt idx="38145">
                  <c:v>-2.2816699999999999E-2</c:v>
                </c:pt>
                <c:pt idx="38146">
                  <c:v>-1.20935E-2</c:v>
                </c:pt>
                <c:pt idx="38147">
                  <c:v>-1.9504500000000001E-2</c:v>
                </c:pt>
                <c:pt idx="38148">
                  <c:v>-2.5997200000000002E-2</c:v>
                </c:pt>
                <c:pt idx="38149">
                  <c:v>-4.9484300000000002E-2</c:v>
                </c:pt>
                <c:pt idx="38150">
                  <c:v>-3.0865699999999999E-2</c:v>
                </c:pt>
                <c:pt idx="38151">
                  <c:v>-2.5974299999999999E-2</c:v>
                </c:pt>
                <c:pt idx="38152">
                  <c:v>-5.9452100000000003E-3</c:v>
                </c:pt>
                <c:pt idx="38153">
                  <c:v>-3.51133E-2</c:v>
                </c:pt>
                <c:pt idx="38154">
                  <c:v>-2.0408599999999999E-2</c:v>
                </c:pt>
                <c:pt idx="38155">
                  <c:v>-1.44548E-2</c:v>
                </c:pt>
                <c:pt idx="38156">
                  <c:v>-2.35643E-2</c:v>
                </c:pt>
                <c:pt idx="38157">
                  <c:v>-5.8679600000000002E-3</c:v>
                </c:pt>
                <c:pt idx="38158">
                  <c:v>-3.91607E-2</c:v>
                </c:pt>
                <c:pt idx="38159">
                  <c:v>-2.8417600000000001E-2</c:v>
                </c:pt>
                <c:pt idx="38160">
                  <c:v>-2.4806999999999999E-2</c:v>
                </c:pt>
                <c:pt idx="38161">
                  <c:v>8.7194400000000002E-3</c:v>
                </c:pt>
                <c:pt idx="38162">
                  <c:v>-2.5512699999999999E-2</c:v>
                </c:pt>
                <c:pt idx="38163">
                  <c:v>-1.0079400000000001E-2</c:v>
                </c:pt>
                <c:pt idx="38164">
                  <c:v>-1.2994800000000001E-2</c:v>
                </c:pt>
                <c:pt idx="38165">
                  <c:v>-1.11542E-2</c:v>
                </c:pt>
                <c:pt idx="38166">
                  <c:v>-2.2260700000000001E-2</c:v>
                </c:pt>
                <c:pt idx="38167">
                  <c:v>-1.40305E-2</c:v>
                </c:pt>
                <c:pt idx="38168">
                  <c:v>-1.11723E-2</c:v>
                </c:pt>
                <c:pt idx="38169">
                  <c:v>-3.1083099999999999E-2</c:v>
                </c:pt>
                <c:pt idx="38170">
                  <c:v>-9.71699E-3</c:v>
                </c:pt>
                <c:pt idx="38171">
                  <c:v>-4.6812100000000002E-2</c:v>
                </c:pt>
                <c:pt idx="38172">
                  <c:v>6.9293999999999996E-3</c:v>
                </c:pt>
                <c:pt idx="38173">
                  <c:v>-2.3144700000000001E-2</c:v>
                </c:pt>
                <c:pt idx="38174">
                  <c:v>-3.7515600000000003E-2</c:v>
                </c:pt>
                <c:pt idx="38175">
                  <c:v>-2.13852E-2</c:v>
                </c:pt>
                <c:pt idx="38176">
                  <c:v>-3.9156000000000003E-2</c:v>
                </c:pt>
                <c:pt idx="38177">
                  <c:v>-2.05317E-2</c:v>
                </c:pt>
                <c:pt idx="38178">
                  <c:v>2.12765E-3</c:v>
                </c:pt>
                <c:pt idx="38179">
                  <c:v>-7.4987400000000003E-3</c:v>
                </c:pt>
                <c:pt idx="38180">
                  <c:v>-2.26803E-2</c:v>
                </c:pt>
                <c:pt idx="38181">
                  <c:v>-4.77543E-2</c:v>
                </c:pt>
                <c:pt idx="38182">
                  <c:v>-1.2252799999999999E-2</c:v>
                </c:pt>
                <c:pt idx="38183">
                  <c:v>-1.8006299999999999E-2</c:v>
                </c:pt>
                <c:pt idx="38184">
                  <c:v>-2.4798400000000002E-2</c:v>
                </c:pt>
                <c:pt idx="38185">
                  <c:v>-3.8078300000000002E-2</c:v>
                </c:pt>
                <c:pt idx="38186">
                  <c:v>-3.5078999999999999E-2</c:v>
                </c:pt>
                <c:pt idx="38187">
                  <c:v>-1.7478899999999999E-2</c:v>
                </c:pt>
                <c:pt idx="38188">
                  <c:v>-3.7033099999999999E-2</c:v>
                </c:pt>
                <c:pt idx="38189">
                  <c:v>-1.10645E-2</c:v>
                </c:pt>
                <c:pt idx="38190">
                  <c:v>-3.3389099999999998E-2</c:v>
                </c:pt>
                <c:pt idx="38191">
                  <c:v>-1.1652900000000001E-2</c:v>
                </c:pt>
                <c:pt idx="38192">
                  <c:v>-4.0636100000000001E-2</c:v>
                </c:pt>
                <c:pt idx="38193">
                  <c:v>-2.1952599999999999E-2</c:v>
                </c:pt>
                <c:pt idx="38194">
                  <c:v>-1.1784599999999999E-2</c:v>
                </c:pt>
                <c:pt idx="38195">
                  <c:v>1.5573500000000001E-3</c:v>
                </c:pt>
                <c:pt idx="38196">
                  <c:v>-6.0062400000000004E-3</c:v>
                </c:pt>
                <c:pt idx="38197">
                  <c:v>-4.40855E-2</c:v>
                </c:pt>
                <c:pt idx="38198">
                  <c:v>-4.2463300000000002E-2</c:v>
                </c:pt>
                <c:pt idx="38199">
                  <c:v>-2.0690900000000002E-2</c:v>
                </c:pt>
                <c:pt idx="38200">
                  <c:v>-1.06525E-3</c:v>
                </c:pt>
                <c:pt idx="38201">
                  <c:v>-4.6043399999999998E-2</c:v>
                </c:pt>
                <c:pt idx="38202">
                  <c:v>-1.6168600000000002E-2</c:v>
                </c:pt>
                <c:pt idx="38203">
                  <c:v>-2.8752300000000001E-2</c:v>
                </c:pt>
                <c:pt idx="38204">
                  <c:v>-3.28455E-2</c:v>
                </c:pt>
                <c:pt idx="38205">
                  <c:v>-3.0901000000000001E-2</c:v>
                </c:pt>
                <c:pt idx="38206">
                  <c:v>-4.35877E-2</c:v>
                </c:pt>
                <c:pt idx="38207">
                  <c:v>-3.2992399999999998E-2</c:v>
                </c:pt>
                <c:pt idx="38208">
                  <c:v>-9.7045900000000008E-3</c:v>
                </c:pt>
                <c:pt idx="38209">
                  <c:v>-1.8059700000000001E-2</c:v>
                </c:pt>
                <c:pt idx="38210">
                  <c:v>-3.5663599999999997E-2</c:v>
                </c:pt>
                <c:pt idx="38211">
                  <c:v>-3.4037600000000001E-2</c:v>
                </c:pt>
                <c:pt idx="38212">
                  <c:v>-1.33142E-2</c:v>
                </c:pt>
                <c:pt idx="38213">
                  <c:v>-3.9216000000000001E-2</c:v>
                </c:pt>
                <c:pt idx="38214">
                  <c:v>-4.7059999999999998E-2</c:v>
                </c:pt>
                <c:pt idx="38215">
                  <c:v>-5.2191700000000001E-2</c:v>
                </c:pt>
                <c:pt idx="38216">
                  <c:v>-1.37663E-2</c:v>
                </c:pt>
                <c:pt idx="38217">
                  <c:v>-3.7351599999999999E-2</c:v>
                </c:pt>
                <c:pt idx="38218">
                  <c:v>-2.8002699999999998E-2</c:v>
                </c:pt>
                <c:pt idx="38219">
                  <c:v>-3.7715899999999997E-2</c:v>
                </c:pt>
                <c:pt idx="38220">
                  <c:v>-1.5608800000000001E-2</c:v>
                </c:pt>
                <c:pt idx="38221">
                  <c:v>-3.3822100000000001E-2</c:v>
                </c:pt>
                <c:pt idx="38222">
                  <c:v>-4.5259500000000001E-2</c:v>
                </c:pt>
                <c:pt idx="38223">
                  <c:v>-3.3601800000000001E-2</c:v>
                </c:pt>
                <c:pt idx="38224">
                  <c:v>-4.0878299999999999E-2</c:v>
                </c:pt>
                <c:pt idx="38225">
                  <c:v>-7.4310299999999999E-3</c:v>
                </c:pt>
                <c:pt idx="38226">
                  <c:v>-6.6663700000000006E-2</c:v>
                </c:pt>
                <c:pt idx="38227">
                  <c:v>-1.21374E-2</c:v>
                </c:pt>
                <c:pt idx="38228">
                  <c:v>-6.9253899999999993E-2</c:v>
                </c:pt>
                <c:pt idx="38229">
                  <c:v>-1.5345599999999999E-2</c:v>
                </c:pt>
                <c:pt idx="38230">
                  <c:v>-3.4444799999999998E-2</c:v>
                </c:pt>
                <c:pt idx="38231">
                  <c:v>-9.7007800000000009E-3</c:v>
                </c:pt>
                <c:pt idx="38232">
                  <c:v>-5.0290099999999997E-2</c:v>
                </c:pt>
                <c:pt idx="38233">
                  <c:v>-4.04816E-2</c:v>
                </c:pt>
                <c:pt idx="38234">
                  <c:v>-2.8438600000000001E-2</c:v>
                </c:pt>
                <c:pt idx="38235">
                  <c:v>-3.0024499999999999E-2</c:v>
                </c:pt>
                <c:pt idx="38236">
                  <c:v>-1.56717E-2</c:v>
                </c:pt>
                <c:pt idx="38237">
                  <c:v>-4.0638000000000001E-2</c:v>
                </c:pt>
                <c:pt idx="38238">
                  <c:v>-1.8899900000000001E-2</c:v>
                </c:pt>
                <c:pt idx="38239">
                  <c:v>-4.54607E-2</c:v>
                </c:pt>
                <c:pt idx="38240">
                  <c:v>-4.3325400000000002E-3</c:v>
                </c:pt>
                <c:pt idx="38241">
                  <c:v>-4.1445700000000002E-2</c:v>
                </c:pt>
                <c:pt idx="38242">
                  <c:v>-6.2646899999999998E-3</c:v>
                </c:pt>
                <c:pt idx="38243">
                  <c:v>-5.4081900000000002E-2</c:v>
                </c:pt>
                <c:pt idx="38244">
                  <c:v>-1.09196E-2</c:v>
                </c:pt>
                <c:pt idx="38245">
                  <c:v>-3.6393200000000001E-2</c:v>
                </c:pt>
                <c:pt idx="38246">
                  <c:v>-1.15976E-2</c:v>
                </c:pt>
                <c:pt idx="38247">
                  <c:v>-4.1459999999999997E-2</c:v>
                </c:pt>
                <c:pt idx="38248">
                  <c:v>-1.2160300000000001E-2</c:v>
                </c:pt>
                <c:pt idx="38249">
                  <c:v>-3.2983800000000001E-2</c:v>
                </c:pt>
                <c:pt idx="38250">
                  <c:v>-4.21944E-2</c:v>
                </c:pt>
                <c:pt idx="38251">
                  <c:v>-2.7257E-2</c:v>
                </c:pt>
                <c:pt idx="38252">
                  <c:v>-2.5956199999999999E-2</c:v>
                </c:pt>
                <c:pt idx="38253">
                  <c:v>-9.4213500000000002E-3</c:v>
                </c:pt>
                <c:pt idx="38254">
                  <c:v>-4.9963E-2</c:v>
                </c:pt>
                <c:pt idx="38255">
                  <c:v>-5.9843099999999996E-3</c:v>
                </c:pt>
                <c:pt idx="38256">
                  <c:v>-6.1162899999999999E-2</c:v>
                </c:pt>
                <c:pt idx="38257">
                  <c:v>8.9273500000000006E-3</c:v>
                </c:pt>
                <c:pt idx="38258">
                  <c:v>-3.5360299999999997E-2</c:v>
                </c:pt>
                <c:pt idx="38259">
                  <c:v>-1.3289499999999999E-2</c:v>
                </c:pt>
                <c:pt idx="38260">
                  <c:v>-1.55487E-2</c:v>
                </c:pt>
                <c:pt idx="38261">
                  <c:v>-2.1028499999999999E-3</c:v>
                </c:pt>
                <c:pt idx="38262">
                  <c:v>1.0489500000000001E-2</c:v>
                </c:pt>
                <c:pt idx="38263">
                  <c:v>-1.3485E-2</c:v>
                </c:pt>
                <c:pt idx="38264">
                  <c:v>1.7124199999999999E-2</c:v>
                </c:pt>
                <c:pt idx="38265">
                  <c:v>-6.9303500000000001E-3</c:v>
                </c:pt>
                <c:pt idx="38266">
                  <c:v>1.9863100000000002E-2</c:v>
                </c:pt>
                <c:pt idx="38267">
                  <c:v>-1.4107700000000001E-2</c:v>
                </c:pt>
                <c:pt idx="38268">
                  <c:v>-4.6272300000000004E-3</c:v>
                </c:pt>
                <c:pt idx="38269" formatCode="0.00E+00">
                  <c:v>-2.2020299999999998E-3</c:v>
                </c:pt>
                <c:pt idx="38270">
                  <c:v>1.88255E-3</c:v>
                </c:pt>
                <c:pt idx="38271">
                  <c:v>-1.5598300000000001E-2</c:v>
                </c:pt>
                <c:pt idx="38272">
                  <c:v>-3.01342E-2</c:v>
                </c:pt>
                <c:pt idx="38273">
                  <c:v>-4.9810399999999999E-3</c:v>
                </c:pt>
                <c:pt idx="38274">
                  <c:v>-7.8582800000000005E-3</c:v>
                </c:pt>
                <c:pt idx="38275">
                  <c:v>7.4644100000000003E-3</c:v>
                </c:pt>
                <c:pt idx="38276">
                  <c:v>-2.4836500000000001E-2</c:v>
                </c:pt>
                <c:pt idx="38277">
                  <c:v>-1.3802500000000001E-2</c:v>
                </c:pt>
                <c:pt idx="38278">
                  <c:v>-1.42221E-2</c:v>
                </c:pt>
                <c:pt idx="38279">
                  <c:v>1.91069E-2</c:v>
                </c:pt>
                <c:pt idx="38280">
                  <c:v>-5.6610100000000002E-3</c:v>
                </c:pt>
                <c:pt idx="38281">
                  <c:v>-1.16863E-2</c:v>
                </c:pt>
                <c:pt idx="38282">
                  <c:v>-1.8521300000000001E-2</c:v>
                </c:pt>
                <c:pt idx="38283">
                  <c:v>1.3808300000000001E-2</c:v>
                </c:pt>
                <c:pt idx="38284">
                  <c:v>-6.45351E-3</c:v>
                </c:pt>
                <c:pt idx="38285">
                  <c:v>-5.0554299999999996E-3</c:v>
                </c:pt>
                <c:pt idx="38286">
                  <c:v>-1.0294899999999999E-2</c:v>
                </c:pt>
                <c:pt idx="38287">
                  <c:v>-1.07536E-2</c:v>
                </c:pt>
                <c:pt idx="38288">
                  <c:v>1.4246E-2</c:v>
                </c:pt>
                <c:pt idx="38289">
                  <c:v>-2.1939299999999998E-2</c:v>
                </c:pt>
                <c:pt idx="38290">
                  <c:v>6.1254500000000002E-3</c:v>
                </c:pt>
                <c:pt idx="38291">
                  <c:v>-1.9950900000000001E-2</c:v>
                </c:pt>
                <c:pt idx="38292">
                  <c:v>1.9990899999999999E-2</c:v>
                </c:pt>
                <c:pt idx="38293">
                  <c:v>6.0386700000000003E-3</c:v>
                </c:pt>
                <c:pt idx="38294">
                  <c:v>2.4277699999999999E-2</c:v>
                </c:pt>
                <c:pt idx="38295">
                  <c:v>5.3501099999999995E-4</c:v>
                </c:pt>
                <c:pt idx="38296">
                  <c:v>3.7965799999999999E-3</c:v>
                </c:pt>
                <c:pt idx="38297">
                  <c:v>3.3416700000000001E-3</c:v>
                </c:pt>
                <c:pt idx="38298">
                  <c:v>-2.0473499999999999E-2</c:v>
                </c:pt>
                <c:pt idx="38299">
                  <c:v>6.6680899999999998E-3</c:v>
                </c:pt>
                <c:pt idx="38300">
                  <c:v>-2.4653399999999999E-2</c:v>
                </c:pt>
                <c:pt idx="38301">
                  <c:v>2.1646499999999999E-2</c:v>
                </c:pt>
                <c:pt idx="38302">
                  <c:v>-6.9818500000000004E-3</c:v>
                </c:pt>
                <c:pt idx="38303">
                  <c:v>2.2351300000000001E-2</c:v>
                </c:pt>
                <c:pt idx="38304">
                  <c:v>-2.5965700000000001E-2</c:v>
                </c:pt>
                <c:pt idx="38305">
                  <c:v>-2.77042E-3</c:v>
                </c:pt>
                <c:pt idx="38306">
                  <c:v>-2.0156899999999998E-2</c:v>
                </c:pt>
                <c:pt idx="38307">
                  <c:v>3.1392099999999999E-2</c:v>
                </c:pt>
                <c:pt idx="38308">
                  <c:v>-3.02954E-2</c:v>
                </c:pt>
                <c:pt idx="38309">
                  <c:v>4.8370399999999999E-3</c:v>
                </c:pt>
                <c:pt idx="38310">
                  <c:v>-1.36986E-2</c:v>
                </c:pt>
                <c:pt idx="38311">
                  <c:v>9.9000900000000003E-3</c:v>
                </c:pt>
                <c:pt idx="38312">
                  <c:v>-2.3117100000000002E-2</c:v>
                </c:pt>
                <c:pt idx="38313">
                  <c:v>-5.3453399999999996E-3</c:v>
                </c:pt>
                <c:pt idx="38314">
                  <c:v>3.1509400000000001E-3</c:v>
                </c:pt>
                <c:pt idx="38315">
                  <c:v>-2.57053E-2</c:v>
                </c:pt>
                <c:pt idx="38316">
                  <c:v>-1.1118899999999999E-2</c:v>
                </c:pt>
                <c:pt idx="38317">
                  <c:v>-1.6655E-2</c:v>
                </c:pt>
                <c:pt idx="38318">
                  <c:v>2.4558099999999999E-2</c:v>
                </c:pt>
                <c:pt idx="38319">
                  <c:v>-2.77424E-2</c:v>
                </c:pt>
                <c:pt idx="38320">
                  <c:v>2.26698E-2</c:v>
                </c:pt>
                <c:pt idx="38321">
                  <c:v>-1.8179899999999999E-2</c:v>
                </c:pt>
                <c:pt idx="38322">
                  <c:v>-1.8754E-2</c:v>
                </c:pt>
                <c:pt idx="38323">
                  <c:v>-2.33288E-2</c:v>
                </c:pt>
                <c:pt idx="38324">
                  <c:v>3.5171500000000001E-3</c:v>
                </c:pt>
                <c:pt idx="38325">
                  <c:v>1.00012E-2</c:v>
                </c:pt>
                <c:pt idx="38326">
                  <c:v>-3.11804E-2</c:v>
                </c:pt>
                <c:pt idx="38327">
                  <c:v>1.5877700000000002E-2</c:v>
                </c:pt>
                <c:pt idx="38328">
                  <c:v>-5.3510700000000003E-3</c:v>
                </c:pt>
                <c:pt idx="38329">
                  <c:v>5.9623699999999998E-3</c:v>
                </c:pt>
                <c:pt idx="38330">
                  <c:v>-2.6130700000000001E-4</c:v>
                </c:pt>
                <c:pt idx="38331">
                  <c:v>1.0423699999999999E-3</c:v>
                </c:pt>
                <c:pt idx="38332">
                  <c:v>-2.8295500000000001E-2</c:v>
                </c:pt>
                <c:pt idx="38333">
                  <c:v>-1.69144E-2</c:v>
                </c:pt>
                <c:pt idx="38334">
                  <c:v>-1.5727000000000001E-2</c:v>
                </c:pt>
                <c:pt idx="38335">
                  <c:v>2.12765E-3</c:v>
                </c:pt>
                <c:pt idx="38336">
                  <c:v>-8.3541900000000001E-4</c:v>
                </c:pt>
                <c:pt idx="38337">
                  <c:v>-1.2592300000000001E-2</c:v>
                </c:pt>
                <c:pt idx="38338">
                  <c:v>-1.9485499999999999E-2</c:v>
                </c:pt>
                <c:pt idx="38339">
                  <c:v>-2.6788699999999999E-3</c:v>
                </c:pt>
                <c:pt idx="38340">
                  <c:v>-1.17798E-2</c:v>
                </c:pt>
                <c:pt idx="38341">
                  <c:v>-1.3707199999999999E-2</c:v>
                </c:pt>
                <c:pt idx="38342">
                  <c:v>-3.3653299999999997E-2</c:v>
                </c:pt>
                <c:pt idx="38343">
                  <c:v>-1.5708900000000001E-2</c:v>
                </c:pt>
                <c:pt idx="38344">
                  <c:v>1.9626600000000002E-3</c:v>
                </c:pt>
                <c:pt idx="38345">
                  <c:v>-1.02968E-2</c:v>
                </c:pt>
                <c:pt idx="38346">
                  <c:v>1.7738300000000001E-4</c:v>
                </c:pt>
                <c:pt idx="38347">
                  <c:v>-2.0094899999999999E-2</c:v>
                </c:pt>
                <c:pt idx="38348">
                  <c:v>1.0471300000000001E-3</c:v>
                </c:pt>
                <c:pt idx="38349">
                  <c:v>-2.4465600000000001E-2</c:v>
                </c:pt>
                <c:pt idx="38350">
                  <c:v>-9.6550000000000004E-3</c:v>
                </c:pt>
                <c:pt idx="38351">
                  <c:v>-1.09482E-3</c:v>
                </c:pt>
                <c:pt idx="38352">
                  <c:v>-2.5753000000000002E-2</c:v>
                </c:pt>
                <c:pt idx="38353">
                  <c:v>-7.267E-3</c:v>
                </c:pt>
                <c:pt idx="38354">
                  <c:v>-1.44777E-2</c:v>
                </c:pt>
                <c:pt idx="38355">
                  <c:v>2.4616200000000001E-2</c:v>
                </c:pt>
                <c:pt idx="38356">
                  <c:v>-2.8354600000000001E-2</c:v>
                </c:pt>
                <c:pt idx="38357">
                  <c:v>-1.0763200000000001E-2</c:v>
                </c:pt>
                <c:pt idx="38358">
                  <c:v>-1.18876E-2</c:v>
                </c:pt>
                <c:pt idx="38359">
                  <c:v>9.1257100000000004E-3</c:v>
                </c:pt>
                <c:pt idx="38360">
                  <c:v>-9.1867400000000005E-3</c:v>
                </c:pt>
                <c:pt idx="38361">
                  <c:v>-2.52848E-2</c:v>
                </c:pt>
                <c:pt idx="38362">
                  <c:v>2.2598300000000002E-2</c:v>
                </c:pt>
                <c:pt idx="38363">
                  <c:v>1.02673E-2</c:v>
                </c:pt>
                <c:pt idx="38364">
                  <c:v>4.7979399999999997E-3</c:v>
                </c:pt>
                <c:pt idx="38365">
                  <c:v>-1.6275399999999999E-2</c:v>
                </c:pt>
                <c:pt idx="38366">
                  <c:v>1.7338800000000001E-2</c:v>
                </c:pt>
                <c:pt idx="38367">
                  <c:v>9.5415099999999996E-3</c:v>
                </c:pt>
                <c:pt idx="38368">
                  <c:v>3.6036499999999999E-2</c:v>
                </c:pt>
                <c:pt idx="38369">
                  <c:v>1.4738100000000001E-2</c:v>
                </c:pt>
                <c:pt idx="38370">
                  <c:v>1.5547800000000001E-2</c:v>
                </c:pt>
                <c:pt idx="38371">
                  <c:v>5.9738200000000003E-3</c:v>
                </c:pt>
                <c:pt idx="38372">
                  <c:v>3.5080899999999998E-2</c:v>
                </c:pt>
                <c:pt idx="38373">
                  <c:v>3.05157E-2</c:v>
                </c:pt>
                <c:pt idx="38374">
                  <c:v>2.4223299999999999E-3</c:v>
                </c:pt>
                <c:pt idx="38375">
                  <c:v>1.9551300000000001E-2</c:v>
                </c:pt>
                <c:pt idx="38376">
                  <c:v>4.05207E-2</c:v>
                </c:pt>
                <c:pt idx="38377">
                  <c:v>2.2744199999999999E-2</c:v>
                </c:pt>
                <c:pt idx="38378">
                  <c:v>-1.9677199999999999E-2</c:v>
                </c:pt>
                <c:pt idx="38379">
                  <c:v>1.5766100000000002E-2</c:v>
                </c:pt>
                <c:pt idx="38380">
                  <c:v>3.8778300000000002E-2</c:v>
                </c:pt>
                <c:pt idx="38381">
                  <c:v>3.8550399999999999E-2</c:v>
                </c:pt>
                <c:pt idx="38382">
                  <c:v>-6.8502399999999996E-3</c:v>
                </c:pt>
                <c:pt idx="38383">
                  <c:v>-6.5202699999999999E-3</c:v>
                </c:pt>
                <c:pt idx="38384">
                  <c:v>2.3404100000000001E-2</c:v>
                </c:pt>
                <c:pt idx="38385">
                  <c:v>2.1983099999999998E-2</c:v>
                </c:pt>
                <c:pt idx="38386">
                  <c:v>9.5005000000000003E-3</c:v>
                </c:pt>
                <c:pt idx="38387">
                  <c:v>6.88362E-3</c:v>
                </c:pt>
                <c:pt idx="38388">
                  <c:v>1.6570100000000001E-2</c:v>
                </c:pt>
                <c:pt idx="38389">
                  <c:v>2.12975E-2</c:v>
                </c:pt>
                <c:pt idx="38390">
                  <c:v>2.85053E-3</c:v>
                </c:pt>
                <c:pt idx="38391">
                  <c:v>1.05562E-2</c:v>
                </c:pt>
                <c:pt idx="38392">
                  <c:v>-6.2360799999999997E-3</c:v>
                </c:pt>
                <c:pt idx="38393">
                  <c:v>2.0317999999999999E-2</c:v>
                </c:pt>
                <c:pt idx="38394">
                  <c:v>1.25723E-2</c:v>
                </c:pt>
                <c:pt idx="38395">
                  <c:v>2.1917300000000001E-2</c:v>
                </c:pt>
                <c:pt idx="38396" formatCode="0.00E+00">
                  <c:v>8.4371600000000008E-3</c:v>
                </c:pt>
                <c:pt idx="38397">
                  <c:v>2.21148E-2</c:v>
                </c:pt>
                <c:pt idx="38398">
                  <c:v>2.6668500000000001E-2</c:v>
                </c:pt>
                <c:pt idx="38399">
                  <c:v>6.1826700000000004E-3</c:v>
                </c:pt>
                <c:pt idx="38400">
                  <c:v>3.87192E-3</c:v>
                </c:pt>
                <c:pt idx="38401">
                  <c:v>7.7419300000000002E-3</c:v>
                </c:pt>
                <c:pt idx="38402">
                  <c:v>3.7719700000000002E-2</c:v>
                </c:pt>
                <c:pt idx="38403">
                  <c:v>6.34193E-3</c:v>
                </c:pt>
                <c:pt idx="38404">
                  <c:v>5.7878499999999998E-3</c:v>
                </c:pt>
                <c:pt idx="38405">
                  <c:v>9.8981899999999994E-3</c:v>
                </c:pt>
                <c:pt idx="38406">
                  <c:v>2.6536899999999999E-2</c:v>
                </c:pt>
                <c:pt idx="38407">
                  <c:v>1.06707E-2</c:v>
                </c:pt>
                <c:pt idx="38408">
                  <c:v>3.1404499999999999E-3</c:v>
                </c:pt>
                <c:pt idx="38409">
                  <c:v>2.03133E-3</c:v>
                </c:pt>
                <c:pt idx="38410">
                  <c:v>7.9612699999999995E-3</c:v>
                </c:pt>
                <c:pt idx="38411">
                  <c:v>1.2437800000000001E-2</c:v>
                </c:pt>
                <c:pt idx="38412">
                  <c:v>-2.0605100000000001E-2</c:v>
                </c:pt>
                <c:pt idx="38413">
                  <c:v>3.5762800000000003E-4</c:v>
                </c:pt>
                <c:pt idx="38414">
                  <c:v>2.46181E-2</c:v>
                </c:pt>
                <c:pt idx="38415">
                  <c:v>6.5946599999999996E-3</c:v>
                </c:pt>
                <c:pt idx="38416">
                  <c:v>4.2362199999999997E-3</c:v>
                </c:pt>
                <c:pt idx="38417">
                  <c:v>-1.11628E-2</c:v>
                </c:pt>
                <c:pt idx="38418">
                  <c:v>2.01712E-2</c:v>
                </c:pt>
                <c:pt idx="38419">
                  <c:v>1.39303E-2</c:v>
                </c:pt>
                <c:pt idx="38420">
                  <c:v>1.21832E-2</c:v>
                </c:pt>
                <c:pt idx="38421">
                  <c:v>2.6130699999999999E-3</c:v>
                </c:pt>
                <c:pt idx="38422">
                  <c:v>-1.39694E-2</c:v>
                </c:pt>
                <c:pt idx="38423">
                  <c:v>3.39403E-2</c:v>
                </c:pt>
                <c:pt idx="38424">
                  <c:v>2.69403E-2</c:v>
                </c:pt>
                <c:pt idx="38425">
                  <c:v>1.4812499999999999E-2</c:v>
                </c:pt>
                <c:pt idx="38426">
                  <c:v>1.9418700000000001E-2</c:v>
                </c:pt>
                <c:pt idx="38427">
                  <c:v>1.8651999999999998E-2</c:v>
                </c:pt>
                <c:pt idx="38428">
                  <c:v>1.22433E-2</c:v>
                </c:pt>
                <c:pt idx="38429">
                  <c:v>1.30653E-2</c:v>
                </c:pt>
                <c:pt idx="38430">
                  <c:v>3.0794099999999999E-3</c:v>
                </c:pt>
                <c:pt idx="38431">
                  <c:v>5.1307699999999998E-2</c:v>
                </c:pt>
                <c:pt idx="38432">
                  <c:v>2.5506000000000001E-2</c:v>
                </c:pt>
                <c:pt idx="38433">
                  <c:v>-6.9999700000000005E-4</c:v>
                </c:pt>
                <c:pt idx="38434">
                  <c:v>-5.8422099999999996E-3</c:v>
                </c:pt>
                <c:pt idx="38435">
                  <c:v>3.6054599999999999E-2</c:v>
                </c:pt>
                <c:pt idx="38436">
                  <c:v>4.70982E-2</c:v>
                </c:pt>
                <c:pt idx="38437">
                  <c:v>7.4548699999999997E-3</c:v>
                </c:pt>
                <c:pt idx="38438">
                  <c:v>7.52449E-3</c:v>
                </c:pt>
                <c:pt idx="38439">
                  <c:v>7.1945200000000003E-3</c:v>
                </c:pt>
                <c:pt idx="38440">
                  <c:v>2.6111599999999999E-2</c:v>
                </c:pt>
                <c:pt idx="38441">
                  <c:v>3.9806399999999997E-3</c:v>
                </c:pt>
                <c:pt idx="38442">
                  <c:v>1.1226699999999999E-2</c:v>
                </c:pt>
                <c:pt idx="38443">
                  <c:v>9.4385100000000006E-3</c:v>
                </c:pt>
                <c:pt idx="38444">
                  <c:v>3.01704E-2</c:v>
                </c:pt>
                <c:pt idx="38445">
                  <c:v>1.31311E-2</c:v>
                </c:pt>
                <c:pt idx="38446">
                  <c:v>1.02215E-2</c:v>
                </c:pt>
                <c:pt idx="38447">
                  <c:v>-2.45094E-3</c:v>
                </c:pt>
                <c:pt idx="38448">
                  <c:v>3.08428E-2</c:v>
                </c:pt>
                <c:pt idx="38449">
                  <c:v>4.5347199999999999E-3</c:v>
                </c:pt>
                <c:pt idx="38450">
                  <c:v>-5.45979E-3</c:v>
                </c:pt>
                <c:pt idx="38451">
                  <c:v>3.9119699999999999E-3</c:v>
                </c:pt>
                <c:pt idx="38452">
                  <c:v>3.1832699999999998E-2</c:v>
                </c:pt>
                <c:pt idx="38453">
                  <c:v>2.8325099999999999E-2</c:v>
                </c:pt>
                <c:pt idx="38454">
                  <c:v>2.9869099999999999E-2</c:v>
                </c:pt>
                <c:pt idx="38455">
                  <c:v>-1.2378700000000001E-3</c:v>
                </c:pt>
                <c:pt idx="38456">
                  <c:v>2.3223899999999999E-2</c:v>
                </c:pt>
                <c:pt idx="38457">
                  <c:v>3.04794E-2</c:v>
                </c:pt>
                <c:pt idx="38458">
                  <c:v>1.75943E-2</c:v>
                </c:pt>
                <c:pt idx="38459">
                  <c:v>-1.62506E-3</c:v>
                </c:pt>
                <c:pt idx="38460">
                  <c:v>9.9592199999999995E-3</c:v>
                </c:pt>
                <c:pt idx="38461">
                  <c:v>4.1081399999999997E-2</c:v>
                </c:pt>
                <c:pt idx="38462">
                  <c:v>8.5754400000000001E-3</c:v>
                </c:pt>
                <c:pt idx="38463">
                  <c:v>2.8066600000000001E-2</c:v>
                </c:pt>
                <c:pt idx="38464">
                  <c:v>1.6308799999999998E-2</c:v>
                </c:pt>
                <c:pt idx="38465">
                  <c:v>5.0597200000000002E-2</c:v>
                </c:pt>
                <c:pt idx="38466">
                  <c:v>2.02045E-2</c:v>
                </c:pt>
                <c:pt idx="38467">
                  <c:v>6.6375699999999998E-3</c:v>
                </c:pt>
                <c:pt idx="38468">
                  <c:v>1.4380499999999999E-2</c:v>
                </c:pt>
                <c:pt idx="38469">
                  <c:v>1.19553E-2</c:v>
                </c:pt>
                <c:pt idx="38470">
                  <c:v>3.8356800000000002E-3</c:v>
                </c:pt>
                <c:pt idx="38471">
                  <c:v>6.99711E-3</c:v>
                </c:pt>
                <c:pt idx="38472">
                  <c:v>1.18227E-2</c:v>
                </c:pt>
                <c:pt idx="38473">
                  <c:v>1.5913E-2</c:v>
                </c:pt>
                <c:pt idx="38474">
                  <c:v>1.60923E-2</c:v>
                </c:pt>
                <c:pt idx="38475">
                  <c:v>1.10817E-2</c:v>
                </c:pt>
                <c:pt idx="38476">
                  <c:v>2.0476299999999999E-2</c:v>
                </c:pt>
                <c:pt idx="38477">
                  <c:v>2.4030699999999999E-2</c:v>
                </c:pt>
                <c:pt idx="38478">
                  <c:v>2.5052999999999998E-3</c:v>
                </c:pt>
                <c:pt idx="38479">
                  <c:v>-5.5122399999999998E-3</c:v>
                </c:pt>
                <c:pt idx="38480">
                  <c:v>1.1756900000000001E-2</c:v>
                </c:pt>
                <c:pt idx="38481">
                  <c:v>3.10087E-2</c:v>
                </c:pt>
                <c:pt idx="38482">
                  <c:v>1.7434100000000001E-2</c:v>
                </c:pt>
                <c:pt idx="38483">
                  <c:v>-8.3084100000000004E-3</c:v>
                </c:pt>
                <c:pt idx="38484">
                  <c:v>1.35546E-2</c:v>
                </c:pt>
                <c:pt idx="38485">
                  <c:v>2.0112000000000001E-2</c:v>
                </c:pt>
                <c:pt idx="38486">
                  <c:v>4.6560299999999999E-2</c:v>
                </c:pt>
                <c:pt idx="38487">
                  <c:v>1.7876599999999999E-2</c:v>
                </c:pt>
                <c:pt idx="38488">
                  <c:v>4.5785899999999996E-3</c:v>
                </c:pt>
                <c:pt idx="38489">
                  <c:v>2.5951399999999999E-2</c:v>
                </c:pt>
                <c:pt idx="38490">
                  <c:v>5.6600600000000001E-2</c:v>
                </c:pt>
                <c:pt idx="38491">
                  <c:v>1.7308199999999999E-2</c:v>
                </c:pt>
                <c:pt idx="38492" formatCode="0.00E+00">
                  <c:v>5.3405800000000003E-5</c:v>
                </c:pt>
                <c:pt idx="38493">
                  <c:v>4.4911399999999997E-2</c:v>
                </c:pt>
                <c:pt idx="38494">
                  <c:v>3.47376E-2</c:v>
                </c:pt>
                <c:pt idx="38495">
                  <c:v>2.73066E-2</c:v>
                </c:pt>
                <c:pt idx="38496">
                  <c:v>-3.9348600000000001E-3</c:v>
                </c:pt>
                <c:pt idx="38497">
                  <c:v>2.9759399999999998E-2</c:v>
                </c:pt>
                <c:pt idx="38498">
                  <c:v>3.4696600000000001E-2</c:v>
                </c:pt>
                <c:pt idx="38499">
                  <c:v>4.66728E-2</c:v>
                </c:pt>
                <c:pt idx="38500">
                  <c:v>-8.0108599999999999E-3</c:v>
                </c:pt>
                <c:pt idx="38501">
                  <c:v>1.68705E-2</c:v>
                </c:pt>
                <c:pt idx="38502">
                  <c:v>4.3126100000000001E-2</c:v>
                </c:pt>
                <c:pt idx="38503">
                  <c:v>5.0248099999999997E-2</c:v>
                </c:pt>
                <c:pt idx="38504">
                  <c:v>1.5647899999999999E-2</c:v>
                </c:pt>
                <c:pt idx="38505">
                  <c:v>3.6954900000000001E-3</c:v>
                </c:pt>
                <c:pt idx="38506">
                  <c:v>4.1216900000000001E-2</c:v>
                </c:pt>
                <c:pt idx="38507">
                  <c:v>2.5120699999999999E-2</c:v>
                </c:pt>
                <c:pt idx="38508">
                  <c:v>6.9589600000000001E-3</c:v>
                </c:pt>
                <c:pt idx="38509">
                  <c:v>1.13335E-2</c:v>
                </c:pt>
                <c:pt idx="38510">
                  <c:v>5.4166800000000001E-2</c:v>
                </c:pt>
                <c:pt idx="38511">
                  <c:v>4.7960299999999997E-2</c:v>
                </c:pt>
                <c:pt idx="38512">
                  <c:v>2.2213E-2</c:v>
                </c:pt>
                <c:pt idx="38513">
                  <c:v>2.6388200000000001E-3</c:v>
                </c:pt>
                <c:pt idx="38514">
                  <c:v>3.9568899999999997E-2</c:v>
                </c:pt>
                <c:pt idx="38515">
                  <c:v>3.5543400000000003E-2</c:v>
                </c:pt>
                <c:pt idx="38516">
                  <c:v>1.9870800000000001E-2</c:v>
                </c:pt>
                <c:pt idx="38517">
                  <c:v>4.1990300000000003E-3</c:v>
                </c:pt>
                <c:pt idx="38518">
                  <c:v>3.2215100000000003E-2</c:v>
                </c:pt>
                <c:pt idx="38519">
                  <c:v>2.9671699999999999E-2</c:v>
                </c:pt>
                <c:pt idx="38520">
                  <c:v>1.1982E-2</c:v>
                </c:pt>
                <c:pt idx="38521">
                  <c:v>1.17264E-2</c:v>
                </c:pt>
                <c:pt idx="38522">
                  <c:v>5.1279100000000003E-3</c:v>
                </c:pt>
                <c:pt idx="38523">
                  <c:v>2.34919E-2</c:v>
                </c:pt>
                <c:pt idx="38524">
                  <c:v>2.0066299999999999E-2</c:v>
                </c:pt>
                <c:pt idx="38525">
                  <c:v>3.5247799999999999E-3</c:v>
                </c:pt>
                <c:pt idx="38526">
                  <c:v>2.27289E-2</c:v>
                </c:pt>
                <c:pt idx="38527">
                  <c:v>2.1806699999999998E-2</c:v>
                </c:pt>
                <c:pt idx="38528">
                  <c:v>2.3615799999999999E-2</c:v>
                </c:pt>
                <c:pt idx="38529">
                  <c:v>1.66416E-3</c:v>
                </c:pt>
                <c:pt idx="38530">
                  <c:v>2.06766E-2</c:v>
                </c:pt>
                <c:pt idx="38531">
                  <c:v>2.24409E-2</c:v>
                </c:pt>
                <c:pt idx="38532">
                  <c:v>2.63796E-2</c:v>
                </c:pt>
                <c:pt idx="38533">
                  <c:v>-6.0577399999999998E-3</c:v>
                </c:pt>
                <c:pt idx="38534">
                  <c:v>1.13115E-2</c:v>
                </c:pt>
                <c:pt idx="38535">
                  <c:v>2.4676300000000002E-2</c:v>
                </c:pt>
                <c:pt idx="38536">
                  <c:v>2.7017599999999999E-2</c:v>
                </c:pt>
                <c:pt idx="38537">
                  <c:v>1.5050900000000001E-2</c:v>
                </c:pt>
                <c:pt idx="38538">
                  <c:v>1.5633600000000001E-2</c:v>
                </c:pt>
                <c:pt idx="38539">
                  <c:v>3.4911200000000003E-2</c:v>
                </c:pt>
                <c:pt idx="38540">
                  <c:v>-3.9911299999999999E-3</c:v>
                </c:pt>
                <c:pt idx="38541">
                  <c:v>2.0703300000000001E-2</c:v>
                </c:pt>
                <c:pt idx="38542">
                  <c:v>-1.1177100000000001E-3</c:v>
                </c:pt>
                <c:pt idx="38543">
                  <c:v>2.03419E-2</c:v>
                </c:pt>
                <c:pt idx="38544">
                  <c:v>3.1166100000000001E-3</c:v>
                </c:pt>
                <c:pt idx="38545">
                  <c:v>2.22778E-2</c:v>
                </c:pt>
                <c:pt idx="38546">
                  <c:v>3.13759E-3</c:v>
                </c:pt>
                <c:pt idx="38547">
                  <c:v>2.6786799999999999E-2</c:v>
                </c:pt>
                <c:pt idx="38548">
                  <c:v>1.89018E-3</c:v>
                </c:pt>
                <c:pt idx="38549">
                  <c:v>-6.3171399999999997E-3</c:v>
                </c:pt>
                <c:pt idx="38550">
                  <c:v>-8.46863E-4</c:v>
                </c:pt>
                <c:pt idx="38551">
                  <c:v>2.5056800000000001E-2</c:v>
                </c:pt>
                <c:pt idx="38552">
                  <c:v>1.5948299999999999E-2</c:v>
                </c:pt>
                <c:pt idx="38553">
                  <c:v>2.2667900000000001E-2</c:v>
                </c:pt>
                <c:pt idx="38554">
                  <c:v>1.9103999999999999E-2</c:v>
                </c:pt>
                <c:pt idx="38555">
                  <c:v>1.64738E-2</c:v>
                </c:pt>
                <c:pt idx="38556">
                  <c:v>1.59931E-2</c:v>
                </c:pt>
                <c:pt idx="38557">
                  <c:v>1.2069699999999999E-2</c:v>
                </c:pt>
                <c:pt idx="38558">
                  <c:v>4.3096499999999999E-3</c:v>
                </c:pt>
                <c:pt idx="38559">
                  <c:v>9.28497E-3</c:v>
                </c:pt>
                <c:pt idx="38560">
                  <c:v>1.5907300000000001E-3</c:v>
                </c:pt>
                <c:pt idx="38561">
                  <c:v>1.22766E-2</c:v>
                </c:pt>
                <c:pt idx="38562">
                  <c:v>1.0389300000000001E-2</c:v>
                </c:pt>
                <c:pt idx="38563">
                  <c:v>7.0772200000000004E-3</c:v>
                </c:pt>
                <c:pt idx="38564">
                  <c:v>8.6946499999999999E-3</c:v>
                </c:pt>
                <c:pt idx="38565">
                  <c:v>1.43394E-2</c:v>
                </c:pt>
                <c:pt idx="38566">
                  <c:v>1.6233399999999999E-2</c:v>
                </c:pt>
                <c:pt idx="38567">
                  <c:v>1.05305E-2</c:v>
                </c:pt>
                <c:pt idx="38568">
                  <c:v>2.0875000000000001E-2</c:v>
                </c:pt>
                <c:pt idx="38569">
                  <c:v>1.9606599999999998E-2</c:v>
                </c:pt>
                <c:pt idx="38570">
                  <c:v>1.1467E-2</c:v>
                </c:pt>
                <c:pt idx="38571">
                  <c:v>1.86253E-3</c:v>
                </c:pt>
                <c:pt idx="38572">
                  <c:v>3.8106000000000001E-2</c:v>
                </c:pt>
                <c:pt idx="38573">
                  <c:v>1.4312699999999999E-2</c:v>
                </c:pt>
                <c:pt idx="38574">
                  <c:v>3.3461600000000001E-2</c:v>
                </c:pt>
                <c:pt idx="38575">
                  <c:v>2.09436E-2</c:v>
                </c:pt>
                <c:pt idx="38576">
                  <c:v>3.59774E-2</c:v>
                </c:pt>
                <c:pt idx="38577">
                  <c:v>1.5577300000000001E-2</c:v>
                </c:pt>
                <c:pt idx="38578">
                  <c:v>1.74904E-2</c:v>
                </c:pt>
                <c:pt idx="38579">
                  <c:v>3.1292E-2</c:v>
                </c:pt>
                <c:pt idx="38580">
                  <c:v>3.89614E-2</c:v>
                </c:pt>
                <c:pt idx="38581">
                  <c:v>2.5971399999999999E-2</c:v>
                </c:pt>
                <c:pt idx="38582">
                  <c:v>1.93434E-2</c:v>
                </c:pt>
                <c:pt idx="38583">
                  <c:v>3.4912100000000001E-2</c:v>
                </c:pt>
                <c:pt idx="38584">
                  <c:v>2.6041999999999999E-2</c:v>
                </c:pt>
                <c:pt idx="38585">
                  <c:v>1.9858399999999998E-2</c:v>
                </c:pt>
                <c:pt idx="38586">
                  <c:v>1.8898000000000002E-2</c:v>
                </c:pt>
                <c:pt idx="38587">
                  <c:v>2.5739700000000001E-2</c:v>
                </c:pt>
                <c:pt idx="38588">
                  <c:v>1.02711E-2</c:v>
                </c:pt>
                <c:pt idx="38589">
                  <c:v>2.73504E-2</c:v>
                </c:pt>
                <c:pt idx="38590">
                  <c:v>8.7118100000000004E-3</c:v>
                </c:pt>
                <c:pt idx="38591">
                  <c:v>1.50528E-2</c:v>
                </c:pt>
                <c:pt idx="38592">
                  <c:v>9.2191700000000005E-3</c:v>
                </c:pt>
                <c:pt idx="38593">
                  <c:v>1.8029199999999999E-2</c:v>
                </c:pt>
                <c:pt idx="38594">
                  <c:v>1.27811E-2</c:v>
                </c:pt>
                <c:pt idx="38595">
                  <c:v>9.1457399999999994E-3</c:v>
                </c:pt>
                <c:pt idx="38596">
                  <c:v>1.32446E-2</c:v>
                </c:pt>
                <c:pt idx="38597">
                  <c:v>3.3544499999999998E-2</c:v>
                </c:pt>
                <c:pt idx="38598">
                  <c:v>1.20707E-2</c:v>
                </c:pt>
                <c:pt idx="38599">
                  <c:v>8.2044600000000002E-3</c:v>
                </c:pt>
                <c:pt idx="38600">
                  <c:v>4.1389500000000001E-4</c:v>
                </c:pt>
                <c:pt idx="38601">
                  <c:v>9.2897399999999995E-3</c:v>
                </c:pt>
                <c:pt idx="38602">
                  <c:v>1.79577E-2</c:v>
                </c:pt>
                <c:pt idx="38603">
                  <c:v>9.4327899999999999E-3</c:v>
                </c:pt>
                <c:pt idx="38604">
                  <c:v>9.7599000000000002E-3</c:v>
                </c:pt>
                <c:pt idx="38605">
                  <c:v>8.5830699999999999E-3</c:v>
                </c:pt>
                <c:pt idx="38606">
                  <c:v>2.31962E-2</c:v>
                </c:pt>
                <c:pt idx="38607">
                  <c:v>-3.9014800000000001E-3</c:v>
                </c:pt>
                <c:pt idx="38608">
                  <c:v>1.6257299999999999E-2</c:v>
                </c:pt>
                <c:pt idx="38609">
                  <c:v>-1.06506E-2</c:v>
                </c:pt>
                <c:pt idx="38610">
                  <c:v>1.7088900000000001E-2</c:v>
                </c:pt>
                <c:pt idx="38611">
                  <c:v>7.1792599999999998E-3</c:v>
                </c:pt>
                <c:pt idx="38612">
                  <c:v>-4.8275000000000002E-3</c:v>
                </c:pt>
                <c:pt idx="38613">
                  <c:v>-2.40135E-2</c:v>
                </c:pt>
                <c:pt idx="38614">
                  <c:v>5.0249099999999996E-3</c:v>
                </c:pt>
                <c:pt idx="38615">
                  <c:v>3.5654999999999999E-2</c:v>
                </c:pt>
                <c:pt idx="38616">
                  <c:v>3.0784599999999999E-3</c:v>
                </c:pt>
                <c:pt idx="38617">
                  <c:v>1.22004E-2</c:v>
                </c:pt>
                <c:pt idx="38618">
                  <c:v>1.1539499999999999E-3</c:v>
                </c:pt>
                <c:pt idx="38619">
                  <c:v>1.2404399999999999E-2</c:v>
                </c:pt>
                <c:pt idx="38620">
                  <c:v>-1.4858199999999999E-3</c:v>
                </c:pt>
                <c:pt idx="38621">
                  <c:v>1.27096E-2</c:v>
                </c:pt>
                <c:pt idx="38622">
                  <c:v>-2.8858199999999999E-3</c:v>
                </c:pt>
                <c:pt idx="38623">
                  <c:v>1.31941E-2</c:v>
                </c:pt>
                <c:pt idx="38624">
                  <c:v>1.31092E-2</c:v>
                </c:pt>
                <c:pt idx="38625">
                  <c:v>1.8036799999999999E-2</c:v>
                </c:pt>
                <c:pt idx="38626">
                  <c:v>-1.7634400000000001E-2</c:v>
                </c:pt>
                <c:pt idx="38627">
                  <c:v>-1.34373E-3</c:v>
                </c:pt>
                <c:pt idx="38628">
                  <c:v>1.38922E-2</c:v>
                </c:pt>
                <c:pt idx="38629">
                  <c:v>2.0418200000000002E-3</c:v>
                </c:pt>
                <c:pt idx="38630">
                  <c:v>-1.6699800000000001E-2</c:v>
                </c:pt>
                <c:pt idx="38631">
                  <c:v>-4.7836299999999997E-3</c:v>
                </c:pt>
                <c:pt idx="38632">
                  <c:v>9.1753000000000008E-3</c:v>
                </c:pt>
                <c:pt idx="38633">
                  <c:v>-7.6446500000000002E-3</c:v>
                </c:pt>
                <c:pt idx="38634">
                  <c:v>-1.43681E-2</c:v>
                </c:pt>
                <c:pt idx="38635">
                  <c:v>-2.5644299999999998E-2</c:v>
                </c:pt>
                <c:pt idx="38636">
                  <c:v>1.3657600000000001E-2</c:v>
                </c:pt>
                <c:pt idx="38637">
                  <c:v>-2.8219199999999999E-3</c:v>
                </c:pt>
                <c:pt idx="38638">
                  <c:v>8.4886600000000003E-3</c:v>
                </c:pt>
                <c:pt idx="38639">
                  <c:v>-7.7056900000000003E-4</c:v>
                </c:pt>
                <c:pt idx="38640">
                  <c:v>1.8568E-3</c:v>
                </c:pt>
                <c:pt idx="38641">
                  <c:v>2.04201E-2</c:v>
                </c:pt>
                <c:pt idx="38642">
                  <c:v>2.2186299999999999E-2</c:v>
                </c:pt>
                <c:pt idx="38643">
                  <c:v>1.6875299999999999E-2</c:v>
                </c:pt>
                <c:pt idx="38644">
                  <c:v>1.29385E-2</c:v>
                </c:pt>
                <c:pt idx="38645">
                  <c:v>3.1633399999999999E-2</c:v>
                </c:pt>
                <c:pt idx="38646">
                  <c:v>6.4439800000000002E-3</c:v>
                </c:pt>
                <c:pt idx="38647">
                  <c:v>9.6902800000000008E-3</c:v>
                </c:pt>
                <c:pt idx="38648">
                  <c:v>1.2064E-2</c:v>
                </c:pt>
                <c:pt idx="38649">
                  <c:v>4.7947900000000002E-2</c:v>
                </c:pt>
                <c:pt idx="38650">
                  <c:v>-6.7539200000000001E-3</c:v>
                </c:pt>
                <c:pt idx="38651">
                  <c:v>-1.04809E-2</c:v>
                </c:pt>
                <c:pt idx="38652">
                  <c:v>-7.3394799999999998E-3</c:v>
                </c:pt>
                <c:pt idx="38653">
                  <c:v>1.7065E-2</c:v>
                </c:pt>
                <c:pt idx="38654">
                  <c:v>1.7614399999999999E-2</c:v>
                </c:pt>
                <c:pt idx="38655">
                  <c:v>-6.6852600000000002E-4</c:v>
                </c:pt>
                <c:pt idx="38656">
                  <c:v>1.02425E-2</c:v>
                </c:pt>
                <c:pt idx="38657">
                  <c:v>1.5273999999999999E-2</c:v>
                </c:pt>
                <c:pt idx="38658">
                  <c:v>1.9103999999999999E-2</c:v>
                </c:pt>
                <c:pt idx="38659">
                  <c:v>1.7023100000000001E-3</c:v>
                </c:pt>
                <c:pt idx="38660">
                  <c:v>2.5060700000000002E-2</c:v>
                </c:pt>
                <c:pt idx="38661">
                  <c:v>1.73092E-2</c:v>
                </c:pt>
                <c:pt idx="38662">
                  <c:v>2.2841500000000001E-2</c:v>
                </c:pt>
                <c:pt idx="38663">
                  <c:v>-2.4795500000000001E-3</c:v>
                </c:pt>
                <c:pt idx="38664">
                  <c:v>-1.6505200000000001E-2</c:v>
                </c:pt>
                <c:pt idx="38665">
                  <c:v>-4.2343099999999999E-4</c:v>
                </c:pt>
                <c:pt idx="38666">
                  <c:v>3.2177900000000002E-2</c:v>
                </c:pt>
                <c:pt idx="38667">
                  <c:v>1.5951199999999999E-2</c:v>
                </c:pt>
                <c:pt idx="38668">
                  <c:v>-2.34194E-2</c:v>
                </c:pt>
                <c:pt idx="38669">
                  <c:v>2.43845E-2</c:v>
                </c:pt>
                <c:pt idx="38670">
                  <c:v>9.74941E-3</c:v>
                </c:pt>
                <c:pt idx="38671">
                  <c:v>1.3329499999999999E-2</c:v>
                </c:pt>
                <c:pt idx="38672">
                  <c:v>-4.8446699999999998E-4</c:v>
                </c:pt>
                <c:pt idx="38673">
                  <c:v>1.27411E-2</c:v>
                </c:pt>
                <c:pt idx="38674">
                  <c:v>1.37482E-2</c:v>
                </c:pt>
                <c:pt idx="38675">
                  <c:v>2.9730800000000002E-2</c:v>
                </c:pt>
                <c:pt idx="38676">
                  <c:v>-1.8444100000000001E-3</c:v>
                </c:pt>
                <c:pt idx="38677">
                  <c:v>2.79779E-2</c:v>
                </c:pt>
                <c:pt idx="38678">
                  <c:v>3.5127600000000002E-2</c:v>
                </c:pt>
                <c:pt idx="38679">
                  <c:v>2.9303599999999999E-2</c:v>
                </c:pt>
                <c:pt idx="38680">
                  <c:v>4.03214E-3</c:v>
                </c:pt>
                <c:pt idx="38681" formatCode="0.00E+00">
                  <c:v>2.13308E-2</c:v>
                </c:pt>
                <c:pt idx="38682">
                  <c:v>3.5560599999999998E-2</c:v>
                </c:pt>
                <c:pt idx="38683">
                  <c:v>1.49899E-2</c:v>
                </c:pt>
                <c:pt idx="38684">
                  <c:v>1.41087E-2</c:v>
                </c:pt>
                <c:pt idx="38685">
                  <c:v>1.1177100000000001E-2</c:v>
                </c:pt>
                <c:pt idx="38686">
                  <c:v>2.3011199999999999E-2</c:v>
                </c:pt>
                <c:pt idx="38687">
                  <c:v>9.4852400000000007E-3</c:v>
                </c:pt>
                <c:pt idx="38688">
                  <c:v>1.5898700000000002E-2</c:v>
                </c:pt>
                <c:pt idx="38689">
                  <c:v>-4.8065199999999999E-3</c:v>
                </c:pt>
                <c:pt idx="38690">
                  <c:v>2.82116E-2</c:v>
                </c:pt>
                <c:pt idx="38691">
                  <c:v>8.1138600000000005E-3</c:v>
                </c:pt>
                <c:pt idx="38692">
                  <c:v>-1.0244400000000001E-2</c:v>
                </c:pt>
                <c:pt idx="38693">
                  <c:v>-4.7206899999999998E-4</c:v>
                </c:pt>
                <c:pt idx="38694">
                  <c:v>1.29099E-2</c:v>
                </c:pt>
                <c:pt idx="38695">
                  <c:v>3.2114999999999998E-2</c:v>
                </c:pt>
                <c:pt idx="38696">
                  <c:v>-1.1514699999999999E-2</c:v>
                </c:pt>
                <c:pt idx="38697">
                  <c:v>1.3279900000000001E-2</c:v>
                </c:pt>
                <c:pt idx="38698">
                  <c:v>1.20678E-2</c:v>
                </c:pt>
                <c:pt idx="38699">
                  <c:v>3.2993300000000003E-2</c:v>
                </c:pt>
                <c:pt idx="38700">
                  <c:v>8.3246199999999996E-3</c:v>
                </c:pt>
                <c:pt idx="38701">
                  <c:v>1.49488E-2</c:v>
                </c:pt>
                <c:pt idx="38702">
                  <c:v>-5.7678199999999999E-3</c:v>
                </c:pt>
                <c:pt idx="38703">
                  <c:v>3.15285E-3</c:v>
                </c:pt>
                <c:pt idx="38704">
                  <c:v>1.0619200000000001E-2</c:v>
                </c:pt>
                <c:pt idx="38705">
                  <c:v>9.9239299999999992E-3</c:v>
                </c:pt>
                <c:pt idx="38706">
                  <c:v>5.2928899999999997E-3</c:v>
                </c:pt>
                <c:pt idx="38707">
                  <c:v>-3.0136099999999999E-4</c:v>
                </c:pt>
                <c:pt idx="38708">
                  <c:v>2.59933E-2</c:v>
                </c:pt>
                <c:pt idx="38709">
                  <c:v>2.3164700000000002E-3</c:v>
                </c:pt>
                <c:pt idx="38710">
                  <c:v>2.2525799999999999E-2</c:v>
                </c:pt>
                <c:pt idx="38711">
                  <c:v>-6.4248999999999999E-3</c:v>
                </c:pt>
                <c:pt idx="38712">
                  <c:v>1.4787700000000001E-2</c:v>
                </c:pt>
                <c:pt idx="38713">
                  <c:v>-1.9448300000000002E-2</c:v>
                </c:pt>
                <c:pt idx="38714">
                  <c:v>9.5043200000000001E-3</c:v>
                </c:pt>
                <c:pt idx="38715">
                  <c:v>-5.0954800000000003E-3</c:v>
                </c:pt>
                <c:pt idx="38716">
                  <c:v>8.5172700000000004E-3</c:v>
                </c:pt>
                <c:pt idx="38717">
                  <c:v>-1.8776899999999999E-2</c:v>
                </c:pt>
                <c:pt idx="38718">
                  <c:v>-1.08004E-2</c:v>
                </c:pt>
                <c:pt idx="38719">
                  <c:v>-9.4413799999999997E-4</c:v>
                </c:pt>
                <c:pt idx="38720">
                  <c:v>-7.0285800000000004E-3</c:v>
                </c:pt>
                <c:pt idx="38721">
                  <c:v>-2.2078500000000001E-2</c:v>
                </c:pt>
                <c:pt idx="38722">
                  <c:v>-8.3599099999999999E-3</c:v>
                </c:pt>
                <c:pt idx="38723">
                  <c:v>-1.4423399999999999E-2</c:v>
                </c:pt>
                <c:pt idx="38724">
                  <c:v>-2.0994200000000001E-2</c:v>
                </c:pt>
                <c:pt idx="38725">
                  <c:v>-1.3325699999999999E-2</c:v>
                </c:pt>
                <c:pt idx="38726">
                  <c:v>-1.45855E-2</c:v>
                </c:pt>
                <c:pt idx="38727">
                  <c:v>9.0904200000000001E-3</c:v>
                </c:pt>
                <c:pt idx="38728">
                  <c:v>-8.5916499999999993E-3</c:v>
                </c:pt>
                <c:pt idx="38729">
                  <c:v>3.6954900000000001E-3</c:v>
                </c:pt>
                <c:pt idx="38730">
                  <c:v>-1.03102E-2</c:v>
                </c:pt>
                <c:pt idx="38731">
                  <c:v>-9.5519999999999997E-3</c:v>
                </c:pt>
                <c:pt idx="38732">
                  <c:v>-1.10645E-2</c:v>
                </c:pt>
                <c:pt idx="38733">
                  <c:v>-1.9959399999999999E-2</c:v>
                </c:pt>
                <c:pt idx="38734">
                  <c:v>-3.1824100000000001E-3</c:v>
                </c:pt>
                <c:pt idx="38735">
                  <c:v>-1.12619E-2</c:v>
                </c:pt>
                <c:pt idx="38736">
                  <c:v>-2.4768800000000001E-2</c:v>
                </c:pt>
                <c:pt idx="38737">
                  <c:v>-1.52893E-2</c:v>
                </c:pt>
                <c:pt idx="38738">
                  <c:v>-3.7813199999999999E-3</c:v>
                </c:pt>
                <c:pt idx="38739">
                  <c:v>-3.80898E-3</c:v>
                </c:pt>
                <c:pt idx="38740">
                  <c:v>-1.7170899999999999E-2</c:v>
                </c:pt>
                <c:pt idx="38741">
                  <c:v>-1.42708E-2</c:v>
                </c:pt>
                <c:pt idx="38742">
                  <c:v>-1.8701599999999999E-2</c:v>
                </c:pt>
                <c:pt idx="38743">
                  <c:v>6.2417999999999996E-3</c:v>
                </c:pt>
                <c:pt idx="38744">
                  <c:v>-2.5309600000000002E-2</c:v>
                </c:pt>
                <c:pt idx="38745">
                  <c:v>-2.2113799999999999E-2</c:v>
                </c:pt>
                <c:pt idx="38746">
                  <c:v>-1.0585799999999999E-3</c:v>
                </c:pt>
                <c:pt idx="38747">
                  <c:v>-1.1353500000000001E-2</c:v>
                </c:pt>
                <c:pt idx="38748">
                  <c:v>4.7149699999999998E-3</c:v>
                </c:pt>
                <c:pt idx="38749">
                  <c:v>-2.8415699999999999E-2</c:v>
                </c:pt>
                <c:pt idx="38750">
                  <c:v>5.4750399999999996E-3</c:v>
                </c:pt>
                <c:pt idx="38751">
                  <c:v>2.1822899999999999E-2</c:v>
                </c:pt>
                <c:pt idx="38752">
                  <c:v>2.4716399999999999E-2</c:v>
                </c:pt>
                <c:pt idx="38753">
                  <c:v>1.52082E-2</c:v>
                </c:pt>
                <c:pt idx="38754">
                  <c:v>-1.8280999999999999E-2</c:v>
                </c:pt>
                <c:pt idx="38755">
                  <c:v>3.2051099999999999E-2</c:v>
                </c:pt>
                <c:pt idx="38756">
                  <c:v>4.9600599999999996E-3</c:v>
                </c:pt>
                <c:pt idx="38757">
                  <c:v>-4.7807700000000002E-3</c:v>
                </c:pt>
                <c:pt idx="38758">
                  <c:v>-1.50881E-2</c:v>
                </c:pt>
                <c:pt idx="38759">
                  <c:v>-1.03483E-2</c:v>
                </c:pt>
                <c:pt idx="38760">
                  <c:v>-2.4290100000000001E-3</c:v>
                </c:pt>
                <c:pt idx="38761">
                  <c:v>-3.2217999999999997E-2</c:v>
                </c:pt>
                <c:pt idx="38762">
                  <c:v>2.7647000000000001E-3</c:v>
                </c:pt>
                <c:pt idx="38763">
                  <c:v>-2.40316E-2</c:v>
                </c:pt>
                <c:pt idx="38764">
                  <c:v>-5.6448000000000002E-3</c:v>
                </c:pt>
                <c:pt idx="38765">
                  <c:v>-2.9681200000000001E-2</c:v>
                </c:pt>
                <c:pt idx="38766">
                  <c:v>-8.5763899999999997E-3</c:v>
                </c:pt>
                <c:pt idx="38767">
                  <c:v>-2.6480699999999999E-2</c:v>
                </c:pt>
                <c:pt idx="38768">
                  <c:v>-1.06859E-2</c:v>
                </c:pt>
                <c:pt idx="38769">
                  <c:v>-1.35899E-2</c:v>
                </c:pt>
                <c:pt idx="38770">
                  <c:v>-2.9284500000000002E-2</c:v>
                </c:pt>
                <c:pt idx="38771">
                  <c:v>-1.13058E-2</c:v>
                </c:pt>
                <c:pt idx="38772">
                  <c:v>-6.6080100000000001E-3</c:v>
                </c:pt>
                <c:pt idx="38773">
                  <c:v>-7.78198E-3</c:v>
                </c:pt>
                <c:pt idx="38774">
                  <c:v>2.2716500000000001E-3</c:v>
                </c:pt>
                <c:pt idx="38775">
                  <c:v>-3.7202799999999999E-3</c:v>
                </c:pt>
                <c:pt idx="38776">
                  <c:v>1.3570800000000001E-3</c:v>
                </c:pt>
                <c:pt idx="38777" formatCode="0.00E+00">
                  <c:v>-5.91278E-5</c:v>
                </c:pt>
                <c:pt idx="38778">
                  <c:v>9.5243499999999991E-3</c:v>
                </c:pt>
                <c:pt idx="38779">
                  <c:v>-8.5163100000000005E-4</c:v>
                </c:pt>
                <c:pt idx="38780">
                  <c:v>4.1408499999999997E-3</c:v>
                </c:pt>
                <c:pt idx="38781">
                  <c:v>-3.6907200000000002E-4</c:v>
                </c:pt>
                <c:pt idx="38782">
                  <c:v>8.2016000000000001E-4</c:v>
                </c:pt>
                <c:pt idx="38783">
                  <c:v>-1.2290000000000001E-2</c:v>
                </c:pt>
                <c:pt idx="38784">
                  <c:v>-2.22025E-2</c:v>
                </c:pt>
                <c:pt idx="38785">
                  <c:v>-7.2670000000000005E-4</c:v>
                </c:pt>
                <c:pt idx="38786">
                  <c:v>-1.05171E-2</c:v>
                </c:pt>
                <c:pt idx="38787">
                  <c:v>-5.4950700000000003E-3</c:v>
                </c:pt>
                <c:pt idx="38788">
                  <c:v>-3.61509E-2</c:v>
                </c:pt>
                <c:pt idx="38789">
                  <c:v>-5.3939799999999996E-3</c:v>
                </c:pt>
                <c:pt idx="38790">
                  <c:v>-1.6498599999999999E-2</c:v>
                </c:pt>
                <c:pt idx="38791">
                  <c:v>2.5854099999999998E-3</c:v>
                </c:pt>
                <c:pt idx="38792">
                  <c:v>-2.9792800000000001E-2</c:v>
                </c:pt>
                <c:pt idx="38793">
                  <c:v>-2.14529E-2</c:v>
                </c:pt>
                <c:pt idx="38794">
                  <c:v>-4.7292699999999998E-3</c:v>
                </c:pt>
                <c:pt idx="38795">
                  <c:v>-1.2134600000000001E-2</c:v>
                </c:pt>
                <c:pt idx="38796">
                  <c:v>1.7089799999999999E-3</c:v>
                </c:pt>
                <c:pt idx="38797">
                  <c:v>-1.88808E-2</c:v>
                </c:pt>
                <c:pt idx="38798">
                  <c:v>-9.4585399999999997E-3</c:v>
                </c:pt>
                <c:pt idx="38799">
                  <c:v>-5.2490200000000001E-3</c:v>
                </c:pt>
                <c:pt idx="38800">
                  <c:v>-1.07098E-3</c:v>
                </c:pt>
                <c:pt idx="38801">
                  <c:v>-2.68049E-2</c:v>
                </c:pt>
                <c:pt idx="38802">
                  <c:v>-1.6775100000000001E-2</c:v>
                </c:pt>
                <c:pt idx="38803">
                  <c:v>-1.95198E-2</c:v>
                </c:pt>
                <c:pt idx="38804">
                  <c:v>-2.76718E-2</c:v>
                </c:pt>
                <c:pt idx="38805">
                  <c:v>-2.0252200000000001E-2</c:v>
                </c:pt>
                <c:pt idx="38806">
                  <c:v>-2.4396899999999999E-2</c:v>
                </c:pt>
                <c:pt idx="38807">
                  <c:v>1.5299800000000001E-2</c:v>
                </c:pt>
                <c:pt idx="38808">
                  <c:v>-1.4805799999999999E-2</c:v>
                </c:pt>
                <c:pt idx="38809">
                  <c:v>-1.9036299999999999E-2</c:v>
                </c:pt>
                <c:pt idx="38810">
                  <c:v>-2.04458E-2</c:v>
                </c:pt>
                <c:pt idx="38811">
                  <c:v>1.4534000000000001E-3</c:v>
                </c:pt>
                <c:pt idx="38812">
                  <c:v>-2.2420900000000001E-2</c:v>
                </c:pt>
                <c:pt idx="38813">
                  <c:v>-3.0361200000000001E-2</c:v>
                </c:pt>
                <c:pt idx="38814">
                  <c:v>-3.6984400000000001E-2</c:v>
                </c:pt>
                <c:pt idx="38815">
                  <c:v>-1.1672E-2</c:v>
                </c:pt>
                <c:pt idx="38816">
                  <c:v>-3.2721500000000001E-2</c:v>
                </c:pt>
                <c:pt idx="38817">
                  <c:v>-1.9248999999999999E-2</c:v>
                </c:pt>
                <c:pt idx="38818">
                  <c:v>-3.092E-2</c:v>
                </c:pt>
                <c:pt idx="38819">
                  <c:v>-3.3915500000000001E-2</c:v>
                </c:pt>
                <c:pt idx="38820">
                  <c:v>-3.2946599999999999E-2</c:v>
                </c:pt>
                <c:pt idx="38821">
                  <c:v>-2.5600399999999999E-2</c:v>
                </c:pt>
                <c:pt idx="38822">
                  <c:v>-2.7976999999999998E-2</c:v>
                </c:pt>
                <c:pt idx="38823">
                  <c:v>-3.4993200000000002E-2</c:v>
                </c:pt>
                <c:pt idx="38824">
                  <c:v>-1.37777E-2</c:v>
                </c:pt>
                <c:pt idx="38825">
                  <c:v>-3.8917500000000001E-2</c:v>
                </c:pt>
                <c:pt idx="38826">
                  <c:v>-2.72045E-2</c:v>
                </c:pt>
                <c:pt idx="38827">
                  <c:v>-4.5381499999999998E-2</c:v>
                </c:pt>
                <c:pt idx="38828">
                  <c:v>-1.0507600000000001E-2</c:v>
                </c:pt>
                <c:pt idx="38829">
                  <c:v>-1.32599E-2</c:v>
                </c:pt>
                <c:pt idx="38830">
                  <c:v>-2.5249500000000001E-2</c:v>
                </c:pt>
                <c:pt idx="38831">
                  <c:v>-2.6625599999999999E-2</c:v>
                </c:pt>
                <c:pt idx="38832">
                  <c:v>-4.7426200000000002E-2</c:v>
                </c:pt>
                <c:pt idx="38833">
                  <c:v>-5.1845599999999999E-2</c:v>
                </c:pt>
                <c:pt idx="38834">
                  <c:v>-2.4180400000000001E-2</c:v>
                </c:pt>
                <c:pt idx="38835">
                  <c:v>-2.46363E-2</c:v>
                </c:pt>
                <c:pt idx="38836">
                  <c:v>-4.4508899999999997E-2</c:v>
                </c:pt>
                <c:pt idx="38837">
                  <c:v>-5.0092699999999997E-2</c:v>
                </c:pt>
                <c:pt idx="38838">
                  <c:v>-2.3078899999999999E-2</c:v>
                </c:pt>
                <c:pt idx="38839">
                  <c:v>1.05133E-2</c:v>
                </c:pt>
                <c:pt idx="38840">
                  <c:v>-2.66237E-2</c:v>
                </c:pt>
                <c:pt idx="38841">
                  <c:v>-3.9162599999999999E-2</c:v>
                </c:pt>
                <c:pt idx="38842">
                  <c:v>-2.0743399999999999E-2</c:v>
                </c:pt>
                <c:pt idx="38843">
                  <c:v>-9.851459999999999E-4</c:v>
                </c:pt>
                <c:pt idx="38844">
                  <c:v>-3.8093599999999998E-2</c:v>
                </c:pt>
                <c:pt idx="38845">
                  <c:v>-2.7533499999999999E-2</c:v>
                </c:pt>
                <c:pt idx="38846">
                  <c:v>-3.3252700000000003E-2</c:v>
                </c:pt>
                <c:pt idx="38847">
                  <c:v>-9.5090899999999996E-3</c:v>
                </c:pt>
                <c:pt idx="38848">
                  <c:v>-3.15924E-2</c:v>
                </c:pt>
                <c:pt idx="38849">
                  <c:v>-1.5132899999999999E-2</c:v>
                </c:pt>
                <c:pt idx="38850">
                  <c:v>-6.9036499999999999E-3</c:v>
                </c:pt>
                <c:pt idx="38851">
                  <c:v>-9.5443699999999999E-3</c:v>
                </c:pt>
                <c:pt idx="38852">
                  <c:v>-1.7029800000000001E-2</c:v>
                </c:pt>
                <c:pt idx="38853">
                  <c:v>-3.33853E-2</c:v>
                </c:pt>
                <c:pt idx="38854">
                  <c:v>-2.68364E-2</c:v>
                </c:pt>
                <c:pt idx="38855">
                  <c:v>-2.9393200000000001E-2</c:v>
                </c:pt>
                <c:pt idx="38856">
                  <c:v>-1.9397699999999999E-3</c:v>
                </c:pt>
                <c:pt idx="38857">
                  <c:v>-2.3601500000000001E-2</c:v>
                </c:pt>
                <c:pt idx="38858">
                  <c:v>4.6634699999999999E-4</c:v>
                </c:pt>
                <c:pt idx="38859">
                  <c:v>-1.6034099999999999E-2</c:v>
                </c:pt>
                <c:pt idx="38860">
                  <c:v>1.22366E-2</c:v>
                </c:pt>
                <c:pt idx="38861">
                  <c:v>-8.4114099999999994E-3</c:v>
                </c:pt>
                <c:pt idx="38862">
                  <c:v>8.7041900000000005E-3</c:v>
                </c:pt>
                <c:pt idx="38863">
                  <c:v>-9.7093600000000002E-3</c:v>
                </c:pt>
                <c:pt idx="38864">
                  <c:v>-6.9827999999999999E-3</c:v>
                </c:pt>
                <c:pt idx="38865">
                  <c:v>6.5889399999999997E-3</c:v>
                </c:pt>
                <c:pt idx="38866">
                  <c:v>-7.9965599999999998E-3</c:v>
                </c:pt>
                <c:pt idx="38867">
                  <c:v>-4.2161899999999999E-3</c:v>
                </c:pt>
                <c:pt idx="38868">
                  <c:v>8.5363399999999999E-3</c:v>
                </c:pt>
                <c:pt idx="38869">
                  <c:v>7.1268099999999999E-3</c:v>
                </c:pt>
                <c:pt idx="38870">
                  <c:v>-2.0370499999999999E-3</c:v>
                </c:pt>
                <c:pt idx="38871">
                  <c:v>4.3573400000000003E-3</c:v>
                </c:pt>
                <c:pt idx="38872">
                  <c:v>-1.7556200000000001E-2</c:v>
                </c:pt>
                <c:pt idx="38873">
                  <c:v>2.8420399999999998E-2</c:v>
                </c:pt>
                <c:pt idx="38874">
                  <c:v>-9.8743400000000005E-3</c:v>
                </c:pt>
                <c:pt idx="38875">
                  <c:v>3.6039399999999999E-3</c:v>
                </c:pt>
                <c:pt idx="38876">
                  <c:v>-1.85928E-2</c:v>
                </c:pt>
                <c:pt idx="38877">
                  <c:v>1.61152E-2</c:v>
                </c:pt>
                <c:pt idx="38878">
                  <c:v>3.47328E-3</c:v>
                </c:pt>
                <c:pt idx="38879">
                  <c:v>-2.76279E-2</c:v>
                </c:pt>
                <c:pt idx="38880">
                  <c:v>4.15802E-4</c:v>
                </c:pt>
                <c:pt idx="38881">
                  <c:v>-9.1838800000000002E-4</c:v>
                </c:pt>
                <c:pt idx="38882">
                  <c:v>1.95456E-2</c:v>
                </c:pt>
                <c:pt idx="38883">
                  <c:v>-7.4491499999999999E-3</c:v>
                </c:pt>
                <c:pt idx="38884">
                  <c:v>2.2230100000000001E-3</c:v>
                </c:pt>
                <c:pt idx="38885">
                  <c:v>-1.6015100000000001E-2</c:v>
                </c:pt>
                <c:pt idx="38886">
                  <c:v>1.5873000000000002E-2</c:v>
                </c:pt>
                <c:pt idx="38887">
                  <c:v>4.4622400000000001E-3</c:v>
                </c:pt>
                <c:pt idx="38888">
                  <c:v>-1.84507E-2</c:v>
                </c:pt>
                <c:pt idx="38889">
                  <c:v>-1.12371E-2</c:v>
                </c:pt>
                <c:pt idx="38890">
                  <c:v>3.7689199999999998E-3</c:v>
                </c:pt>
                <c:pt idx="38891">
                  <c:v>-1.55067E-2</c:v>
                </c:pt>
                <c:pt idx="38892">
                  <c:v>-1.7012599999999999E-2</c:v>
                </c:pt>
                <c:pt idx="38893" formatCode="0.00E+00">
                  <c:v>-4.0726699999999998E-2</c:v>
                </c:pt>
                <c:pt idx="38894">
                  <c:v>1.9006699999999999E-3</c:v>
                </c:pt>
                <c:pt idx="38895">
                  <c:v>-1.65358E-2</c:v>
                </c:pt>
                <c:pt idx="38896">
                  <c:v>-2.5713900000000001E-2</c:v>
                </c:pt>
                <c:pt idx="38897">
                  <c:v>-2.9800400000000001E-2</c:v>
                </c:pt>
                <c:pt idx="38898">
                  <c:v>-1.08366E-2</c:v>
                </c:pt>
                <c:pt idx="38899">
                  <c:v>-3.19633E-2</c:v>
                </c:pt>
                <c:pt idx="38900">
                  <c:v>-6.0770999999999999E-2</c:v>
                </c:pt>
                <c:pt idx="38901">
                  <c:v>-2.3526200000000001E-2</c:v>
                </c:pt>
                <c:pt idx="38902">
                  <c:v>-6.3312499999999994E-2</c:v>
                </c:pt>
                <c:pt idx="38903">
                  <c:v>-2.8355600000000002E-2</c:v>
                </c:pt>
                <c:pt idx="38904">
                  <c:v>-3.59745E-2</c:v>
                </c:pt>
                <c:pt idx="38905">
                  <c:v>-2.9403700000000001E-2</c:v>
                </c:pt>
                <c:pt idx="38906">
                  <c:v>-4.1699399999999998E-2</c:v>
                </c:pt>
                <c:pt idx="38907">
                  <c:v>-4.0384299999999998E-2</c:v>
                </c:pt>
                <c:pt idx="38908">
                  <c:v>-2.9858599999999999E-2</c:v>
                </c:pt>
                <c:pt idx="38909">
                  <c:v>-3.1246199999999998E-2</c:v>
                </c:pt>
                <c:pt idx="38910">
                  <c:v>-3.5444299999999998E-2</c:v>
                </c:pt>
                <c:pt idx="38911">
                  <c:v>-3.3213600000000003E-2</c:v>
                </c:pt>
                <c:pt idx="38912">
                  <c:v>-1.9484499999999998E-2</c:v>
                </c:pt>
                <c:pt idx="38913">
                  <c:v>-3.2605200000000001E-2</c:v>
                </c:pt>
                <c:pt idx="38914">
                  <c:v>-3.1980500000000002E-2</c:v>
                </c:pt>
                <c:pt idx="38915">
                  <c:v>-2.7820600000000001E-2</c:v>
                </c:pt>
                <c:pt idx="38916">
                  <c:v>-3.1642000000000003E-2</c:v>
                </c:pt>
                <c:pt idx="38917">
                  <c:v>-4.30899E-2</c:v>
                </c:pt>
                <c:pt idx="38918">
                  <c:v>-3.56531E-2</c:v>
                </c:pt>
                <c:pt idx="38919">
                  <c:v>-2.9551500000000001E-2</c:v>
                </c:pt>
                <c:pt idx="38920">
                  <c:v>-3.52716E-2</c:v>
                </c:pt>
                <c:pt idx="38921">
                  <c:v>-4.35696E-2</c:v>
                </c:pt>
                <c:pt idx="38922">
                  <c:v>-3.5702699999999997E-2</c:v>
                </c:pt>
                <c:pt idx="38923">
                  <c:v>-3.2357200000000003E-2</c:v>
                </c:pt>
                <c:pt idx="38924">
                  <c:v>-2.98357E-2</c:v>
                </c:pt>
                <c:pt idx="38925">
                  <c:v>-2.1130599999999999E-2</c:v>
                </c:pt>
                <c:pt idx="38926">
                  <c:v>-3.0013999999999999E-2</c:v>
                </c:pt>
                <c:pt idx="38927">
                  <c:v>-2.7206399999999999E-2</c:v>
                </c:pt>
                <c:pt idx="38928">
                  <c:v>-3.3271799999999997E-2</c:v>
                </c:pt>
                <c:pt idx="38929">
                  <c:v>-1.9229900000000001E-2</c:v>
                </c:pt>
                <c:pt idx="38930">
                  <c:v>-1.77374E-2</c:v>
                </c:pt>
                <c:pt idx="38931">
                  <c:v>-4.08373E-2</c:v>
                </c:pt>
                <c:pt idx="38932">
                  <c:v>-2.6850700000000002E-2</c:v>
                </c:pt>
                <c:pt idx="38933">
                  <c:v>-3.7178000000000003E-2</c:v>
                </c:pt>
                <c:pt idx="38934">
                  <c:v>-3.5560599999999998E-2</c:v>
                </c:pt>
                <c:pt idx="38935">
                  <c:v>-1.86996E-2</c:v>
                </c:pt>
                <c:pt idx="38936">
                  <c:v>-2.6523600000000001E-2</c:v>
                </c:pt>
                <c:pt idx="38937">
                  <c:v>-3.1256699999999998E-2</c:v>
                </c:pt>
                <c:pt idx="38938">
                  <c:v>-3.4787199999999997E-2</c:v>
                </c:pt>
                <c:pt idx="38939">
                  <c:v>-3.88784E-2</c:v>
                </c:pt>
                <c:pt idx="38940">
                  <c:v>-3.6487600000000002E-2</c:v>
                </c:pt>
                <c:pt idx="38941">
                  <c:v>-3.9112099999999997E-2</c:v>
                </c:pt>
                <c:pt idx="38942">
                  <c:v>-2.8368899999999999E-2</c:v>
                </c:pt>
                <c:pt idx="38943">
                  <c:v>-5.1168400000000003E-2</c:v>
                </c:pt>
                <c:pt idx="38944">
                  <c:v>-4.4838900000000001E-2</c:v>
                </c:pt>
                <c:pt idx="38945">
                  <c:v>-2.4463700000000001E-2</c:v>
                </c:pt>
                <c:pt idx="38946">
                  <c:v>-2.88239E-2</c:v>
                </c:pt>
                <c:pt idx="38947">
                  <c:v>-3.48387E-2</c:v>
                </c:pt>
                <c:pt idx="38948">
                  <c:v>-4.4190399999999998E-2</c:v>
                </c:pt>
                <c:pt idx="38949">
                  <c:v>-2.55547E-2</c:v>
                </c:pt>
                <c:pt idx="38950">
                  <c:v>-2.3329699999999998E-2</c:v>
                </c:pt>
                <c:pt idx="38951">
                  <c:v>-3.7224800000000002E-2</c:v>
                </c:pt>
                <c:pt idx="38952">
                  <c:v>-3.1994799999999997E-2</c:v>
                </c:pt>
                <c:pt idx="38953">
                  <c:v>-3.07522E-2</c:v>
                </c:pt>
                <c:pt idx="38954">
                  <c:v>-2.2131000000000001E-2</c:v>
                </c:pt>
                <c:pt idx="38955">
                  <c:v>-3.6123299999999997E-2</c:v>
                </c:pt>
                <c:pt idx="38956">
                  <c:v>-4.25882E-2</c:v>
                </c:pt>
                <c:pt idx="38957">
                  <c:v>-2.1942099999999999E-2</c:v>
                </c:pt>
                <c:pt idx="38958">
                  <c:v>-2.4193800000000001E-2</c:v>
                </c:pt>
                <c:pt idx="38959">
                  <c:v>1.55354E-3</c:v>
                </c:pt>
                <c:pt idx="38960">
                  <c:v>-1.41268E-2</c:v>
                </c:pt>
                <c:pt idx="38961">
                  <c:v>-3.5753299999999998E-3</c:v>
                </c:pt>
                <c:pt idx="38962">
                  <c:v>-2.96755E-2</c:v>
                </c:pt>
                <c:pt idx="38963">
                  <c:v>-1.13659E-2</c:v>
                </c:pt>
                <c:pt idx="38964">
                  <c:v>5.2337599999999996E-3</c:v>
                </c:pt>
                <c:pt idx="38965">
                  <c:v>-2.0383800000000001E-2</c:v>
                </c:pt>
                <c:pt idx="38966">
                  <c:v>-1.159E-2</c:v>
                </c:pt>
                <c:pt idx="38967">
                  <c:v>-1.4010399999999999E-2</c:v>
                </c:pt>
                <c:pt idx="38968">
                  <c:v>4.1904400000000001E-3</c:v>
                </c:pt>
                <c:pt idx="38969">
                  <c:v>-1.70546E-2</c:v>
                </c:pt>
                <c:pt idx="38970">
                  <c:v>-1.1755E-2</c:v>
                </c:pt>
                <c:pt idx="38971">
                  <c:v>-2.1882100000000002E-2</c:v>
                </c:pt>
                <c:pt idx="38972">
                  <c:v>-2.1963099999999999E-2</c:v>
                </c:pt>
                <c:pt idx="38973">
                  <c:v>-2.4640100000000002E-2</c:v>
                </c:pt>
                <c:pt idx="38974">
                  <c:v>-6.5116899999999997E-3</c:v>
                </c:pt>
                <c:pt idx="38975">
                  <c:v>-8.8281599999999998E-3</c:v>
                </c:pt>
                <c:pt idx="38976">
                  <c:v>-6.2170000000000003E-3</c:v>
                </c:pt>
                <c:pt idx="38977">
                  <c:v>-1.4429099999999999E-3</c:v>
                </c:pt>
                <c:pt idx="38978">
                  <c:v>1.01309E-2</c:v>
                </c:pt>
                <c:pt idx="38979">
                  <c:v>-1.23301E-2</c:v>
                </c:pt>
                <c:pt idx="38980">
                  <c:v>-2.32096E-2</c:v>
                </c:pt>
                <c:pt idx="38981">
                  <c:v>-4.5623800000000004E-3</c:v>
                </c:pt>
                <c:pt idx="38982">
                  <c:v>6.9036499999999999E-3</c:v>
                </c:pt>
                <c:pt idx="38983">
                  <c:v>-9.7503699999999995E-3</c:v>
                </c:pt>
                <c:pt idx="38984">
                  <c:v>-1.0448499999999999E-2</c:v>
                </c:pt>
                <c:pt idx="38985">
                  <c:v>-1.3949400000000001E-2</c:v>
                </c:pt>
                <c:pt idx="38986">
                  <c:v>1.51348E-3</c:v>
                </c:pt>
                <c:pt idx="38987">
                  <c:v>-8.5830699999999999E-3</c:v>
                </c:pt>
                <c:pt idx="38988">
                  <c:v>-1.3297099999999999E-2</c:v>
                </c:pt>
                <c:pt idx="38989">
                  <c:v>-3.2129300000000001E-3</c:v>
                </c:pt>
                <c:pt idx="38990">
                  <c:v>-2.9563899999999999E-4</c:v>
                </c:pt>
                <c:pt idx="38991">
                  <c:v>1.1878E-2</c:v>
                </c:pt>
                <c:pt idx="38992">
                  <c:v>-1.47095E-2</c:v>
                </c:pt>
                <c:pt idx="38993">
                  <c:v>4.70924E-3</c:v>
                </c:pt>
                <c:pt idx="38994">
                  <c:v>-2.3881900000000001E-2</c:v>
                </c:pt>
                <c:pt idx="38995">
                  <c:v>-1.8262899999999999E-3</c:v>
                </c:pt>
                <c:pt idx="38996">
                  <c:v>-2.7315099999999998E-2</c:v>
                </c:pt>
                <c:pt idx="38997">
                  <c:v>-1.68133E-2</c:v>
                </c:pt>
                <c:pt idx="38998">
                  <c:v>-3.5524399999999998E-2</c:v>
                </c:pt>
                <c:pt idx="38999">
                  <c:v>-1.83287E-2</c:v>
                </c:pt>
                <c:pt idx="39000">
                  <c:v>-4.9076099999999998E-3</c:v>
                </c:pt>
                <c:pt idx="39001">
                  <c:v>-2.71606E-2</c:v>
                </c:pt>
                <c:pt idx="39002">
                  <c:v>4.2171500000000002E-3</c:v>
                </c:pt>
                <c:pt idx="39003">
                  <c:v>-2.66809E-2</c:v>
                </c:pt>
                <c:pt idx="39004">
                  <c:v>-1.5385599999999999E-2</c:v>
                </c:pt>
                <c:pt idx="39005">
                  <c:v>-4.6607000000000003E-2</c:v>
                </c:pt>
                <c:pt idx="39006">
                  <c:v>-3.4008999999999998E-2</c:v>
                </c:pt>
                <c:pt idx="39007">
                  <c:v>-3.3370999999999998E-2</c:v>
                </c:pt>
                <c:pt idx="39008">
                  <c:v>-3.9552700000000003E-2</c:v>
                </c:pt>
                <c:pt idx="39009">
                  <c:v>-4.0075300000000001E-2</c:v>
                </c:pt>
                <c:pt idx="39010">
                  <c:v>-5.5318800000000001E-2</c:v>
                </c:pt>
                <c:pt idx="39011">
                  <c:v>-2.90108E-2</c:v>
                </c:pt>
                <c:pt idx="39012">
                  <c:v>-4.9505199999999999E-2</c:v>
                </c:pt>
                <c:pt idx="39013">
                  <c:v>-2.9681200000000001E-2</c:v>
                </c:pt>
                <c:pt idx="39014">
                  <c:v>-4.2913399999999997E-2</c:v>
                </c:pt>
                <c:pt idx="39015">
                  <c:v>-2.7361900000000001E-2</c:v>
                </c:pt>
                <c:pt idx="39016">
                  <c:v>-4.92048E-2</c:v>
                </c:pt>
                <c:pt idx="39017">
                  <c:v>-3.2237099999999998E-2</c:v>
                </c:pt>
                <c:pt idx="39018">
                  <c:v>-3.0890500000000001E-2</c:v>
                </c:pt>
                <c:pt idx="39019">
                  <c:v>-2.90184E-2</c:v>
                </c:pt>
                <c:pt idx="39020">
                  <c:v>-5.1771200000000003E-2</c:v>
                </c:pt>
                <c:pt idx="39021">
                  <c:v>-4.5698200000000001E-2</c:v>
                </c:pt>
                <c:pt idx="39022">
                  <c:v>-3.6619199999999998E-2</c:v>
                </c:pt>
                <c:pt idx="39023">
                  <c:v>-3.02353E-2</c:v>
                </c:pt>
                <c:pt idx="39024">
                  <c:v>-4.35076E-2</c:v>
                </c:pt>
                <c:pt idx="39025">
                  <c:v>-3.0543299999999999E-2</c:v>
                </c:pt>
                <c:pt idx="39026">
                  <c:v>-1.56898E-2</c:v>
                </c:pt>
                <c:pt idx="39027">
                  <c:v>-2.9310200000000002E-2</c:v>
                </c:pt>
                <c:pt idx="39028">
                  <c:v>-2.3875199999999999E-2</c:v>
                </c:pt>
                <c:pt idx="39029">
                  <c:v>-1.5010799999999999E-2</c:v>
                </c:pt>
                <c:pt idx="39030">
                  <c:v>-2.0672800000000002E-2</c:v>
                </c:pt>
                <c:pt idx="39031">
                  <c:v>-2.33183E-2</c:v>
                </c:pt>
                <c:pt idx="39032">
                  <c:v>-1.9949000000000001E-2</c:v>
                </c:pt>
                <c:pt idx="39033">
                  <c:v>-2.8589199999999999E-2</c:v>
                </c:pt>
                <c:pt idx="39034">
                  <c:v>-1.8695799999999999E-2</c:v>
                </c:pt>
                <c:pt idx="39035">
                  <c:v>-1.40581E-2</c:v>
                </c:pt>
                <c:pt idx="39036">
                  <c:v>-1.0701199999999999E-2</c:v>
                </c:pt>
                <c:pt idx="39037">
                  <c:v>-6.4287199999999997E-3</c:v>
                </c:pt>
                <c:pt idx="39038">
                  <c:v>-9.3603100000000002E-3</c:v>
                </c:pt>
                <c:pt idx="39039">
                  <c:v>-1.5803299999999999E-2</c:v>
                </c:pt>
                <c:pt idx="39040">
                  <c:v>-2.7895E-2</c:v>
                </c:pt>
                <c:pt idx="39041">
                  <c:v>2.6540800000000001E-3</c:v>
                </c:pt>
                <c:pt idx="39042">
                  <c:v>-2.1627400000000001E-2</c:v>
                </c:pt>
                <c:pt idx="39043">
                  <c:v>-3.9434400000000003E-3</c:v>
                </c:pt>
                <c:pt idx="39044">
                  <c:v>-8.6774799999999996E-3</c:v>
                </c:pt>
                <c:pt idx="39045">
                  <c:v>-3.84045E-3</c:v>
                </c:pt>
                <c:pt idx="39046">
                  <c:v>-2.2747E-2</c:v>
                </c:pt>
                <c:pt idx="39047">
                  <c:v>-8.8634500000000001E-3</c:v>
                </c:pt>
                <c:pt idx="39048">
                  <c:v>-2.9897700000000001E-3</c:v>
                </c:pt>
                <c:pt idx="39049">
                  <c:v>-3.1012499999999998E-2</c:v>
                </c:pt>
                <c:pt idx="39050">
                  <c:v>-7.2603199999999998E-3</c:v>
                </c:pt>
                <c:pt idx="39051">
                  <c:v>-1.25294E-2</c:v>
                </c:pt>
                <c:pt idx="39052">
                  <c:v>1.1105500000000001E-2</c:v>
                </c:pt>
                <c:pt idx="39053">
                  <c:v>-1.33667E-2</c:v>
                </c:pt>
                <c:pt idx="39054">
                  <c:v>4.3859499999999996E-3</c:v>
                </c:pt>
                <c:pt idx="39055">
                  <c:v>-2.1656000000000002E-2</c:v>
                </c:pt>
                <c:pt idx="39056">
                  <c:v>-4.3344500000000001E-3</c:v>
                </c:pt>
                <c:pt idx="39057">
                  <c:v>-1.5494300000000001E-2</c:v>
                </c:pt>
                <c:pt idx="39058">
                  <c:v>4.6005200000000003E-3</c:v>
                </c:pt>
                <c:pt idx="39059">
                  <c:v>-7.6246300000000003E-3</c:v>
                </c:pt>
                <c:pt idx="39060">
                  <c:v>-6.8569200000000001E-4</c:v>
                </c:pt>
                <c:pt idx="39061">
                  <c:v>-1.6737E-3</c:v>
                </c:pt>
                <c:pt idx="39062" formatCode="0.00E+00">
                  <c:v>1.2869800000000001E-2</c:v>
                </c:pt>
                <c:pt idx="39063">
                  <c:v>1.48392E-2</c:v>
                </c:pt>
                <c:pt idx="39064">
                  <c:v>1.22833E-2</c:v>
                </c:pt>
                <c:pt idx="39065">
                  <c:v>1.0684000000000001E-2</c:v>
                </c:pt>
                <c:pt idx="39066">
                  <c:v>9.5500900000000007E-3</c:v>
                </c:pt>
                <c:pt idx="39067" formatCode="0.00E+00">
                  <c:v>3.4332300000000003E-5</c:v>
                </c:pt>
                <c:pt idx="39068">
                  <c:v>8.9616799999999996E-3</c:v>
                </c:pt>
                <c:pt idx="39069">
                  <c:v>2.9212999999999999E-2</c:v>
                </c:pt>
                <c:pt idx="39070">
                  <c:v>1.3869299999999999E-2</c:v>
                </c:pt>
                <c:pt idx="39071">
                  <c:v>1.5519099999999999E-2</c:v>
                </c:pt>
                <c:pt idx="39072">
                  <c:v>3.6582899999999998E-3</c:v>
                </c:pt>
                <c:pt idx="39073">
                  <c:v>3.77884E-2</c:v>
                </c:pt>
                <c:pt idx="39074">
                  <c:v>2.7997000000000001E-2</c:v>
                </c:pt>
                <c:pt idx="39075">
                  <c:v>1.34039E-2</c:v>
                </c:pt>
                <c:pt idx="39076">
                  <c:v>1.0189999999999999E-2</c:v>
                </c:pt>
                <c:pt idx="39077">
                  <c:v>1.44691E-2</c:v>
                </c:pt>
                <c:pt idx="39078">
                  <c:v>3.4427600000000003E-2</c:v>
                </c:pt>
                <c:pt idx="39079">
                  <c:v>3.3098200000000001E-2</c:v>
                </c:pt>
                <c:pt idx="39080">
                  <c:v>3.1788799999999999E-2</c:v>
                </c:pt>
                <c:pt idx="39081">
                  <c:v>1.4716099999999999E-2</c:v>
                </c:pt>
                <c:pt idx="39082">
                  <c:v>3.21293E-2</c:v>
                </c:pt>
                <c:pt idx="39083">
                  <c:v>4.0551200000000003E-2</c:v>
                </c:pt>
                <c:pt idx="39084">
                  <c:v>4.2325000000000002E-2</c:v>
                </c:pt>
                <c:pt idx="39085">
                  <c:v>2.2217799999999999E-2</c:v>
                </c:pt>
                <c:pt idx="39086">
                  <c:v>3.4402799999999997E-2</c:v>
                </c:pt>
                <c:pt idx="39087">
                  <c:v>2.1822899999999999E-2</c:v>
                </c:pt>
                <c:pt idx="39088">
                  <c:v>1.5008000000000001E-2</c:v>
                </c:pt>
                <c:pt idx="39089">
                  <c:v>2.0280800000000002E-2</c:v>
                </c:pt>
                <c:pt idx="39090">
                  <c:v>2.91662E-2</c:v>
                </c:pt>
                <c:pt idx="39091">
                  <c:v>1.45264E-2</c:v>
                </c:pt>
                <c:pt idx="39092">
                  <c:v>9.4690299999999998E-3</c:v>
                </c:pt>
                <c:pt idx="39093">
                  <c:v>2.3649199999999999E-2</c:v>
                </c:pt>
                <c:pt idx="39094">
                  <c:v>4.4202800000000004E-3</c:v>
                </c:pt>
                <c:pt idx="39095">
                  <c:v>1.65539E-2</c:v>
                </c:pt>
                <c:pt idx="39096">
                  <c:v>-4.5013399999999998E-4</c:v>
                </c:pt>
                <c:pt idx="39097">
                  <c:v>6.53267E-3</c:v>
                </c:pt>
                <c:pt idx="39098">
                  <c:v>-3.1557099999999999E-3</c:v>
                </c:pt>
                <c:pt idx="39099">
                  <c:v>2.44646E-2</c:v>
                </c:pt>
                <c:pt idx="39100">
                  <c:v>3.44181E-3</c:v>
                </c:pt>
                <c:pt idx="39101">
                  <c:v>1.2085E-2</c:v>
                </c:pt>
                <c:pt idx="39102">
                  <c:v>3.8461699999999999E-3</c:v>
                </c:pt>
                <c:pt idx="39103">
                  <c:v>1.3114000000000001E-2</c:v>
                </c:pt>
                <c:pt idx="39104">
                  <c:v>1.37806E-2</c:v>
                </c:pt>
                <c:pt idx="39105">
                  <c:v>5.4025699999999998E-3</c:v>
                </c:pt>
                <c:pt idx="39106">
                  <c:v>1.6671200000000001E-2</c:v>
                </c:pt>
                <c:pt idx="39107">
                  <c:v>1.22414E-2</c:v>
                </c:pt>
                <c:pt idx="39108">
                  <c:v>6.4582800000000003E-3</c:v>
                </c:pt>
                <c:pt idx="39109">
                  <c:v>-3.2453500000000001E-3</c:v>
                </c:pt>
                <c:pt idx="39110">
                  <c:v>3.87192E-3</c:v>
                </c:pt>
                <c:pt idx="39111">
                  <c:v>-9.0475099999999999E-3</c:v>
                </c:pt>
                <c:pt idx="39112">
                  <c:v>1.08156E-2</c:v>
                </c:pt>
                <c:pt idx="39113">
                  <c:v>1.8189400000000001E-2</c:v>
                </c:pt>
                <c:pt idx="39114">
                  <c:v>2.19345E-3</c:v>
                </c:pt>
                <c:pt idx="39115">
                  <c:v>-1.03245E-2</c:v>
                </c:pt>
                <c:pt idx="39116">
                  <c:v>-7.8868899999999997E-4</c:v>
                </c:pt>
                <c:pt idx="39117">
                  <c:v>-1.0179499999999999E-2</c:v>
                </c:pt>
                <c:pt idx="39118">
                  <c:v>-9.5462800000000001E-4</c:v>
                </c:pt>
                <c:pt idx="39119">
                  <c:v>-2.5914199999999998E-2</c:v>
                </c:pt>
                <c:pt idx="39120">
                  <c:v>4.12941E-4</c:v>
                </c:pt>
                <c:pt idx="39121">
                  <c:v>9.2325199999999993E-3</c:v>
                </c:pt>
                <c:pt idx="39122">
                  <c:v>1.98336E-2</c:v>
                </c:pt>
                <c:pt idx="39123">
                  <c:v>-1.9409200000000001E-2</c:v>
                </c:pt>
                <c:pt idx="39124">
                  <c:v>-3.0185699999999999E-2</c:v>
                </c:pt>
                <c:pt idx="39125">
                  <c:v>1.1914299999999999E-2</c:v>
                </c:pt>
                <c:pt idx="39126">
                  <c:v>1.82438E-3</c:v>
                </c:pt>
                <c:pt idx="39127">
                  <c:v>-8.0270800000000007E-3</c:v>
                </c:pt>
                <c:pt idx="39128">
                  <c:v>-1.3088199999999999E-2</c:v>
                </c:pt>
                <c:pt idx="39129">
                  <c:v>2.5981899999999999E-2</c:v>
                </c:pt>
                <c:pt idx="39130">
                  <c:v>5.7954800000000004E-3</c:v>
                </c:pt>
                <c:pt idx="39131">
                  <c:v>1.6367900000000001E-2</c:v>
                </c:pt>
                <c:pt idx="39132">
                  <c:v>-9.1094999999999995E-3</c:v>
                </c:pt>
                <c:pt idx="39133">
                  <c:v>9.6969599999999993E-3</c:v>
                </c:pt>
                <c:pt idx="39134">
                  <c:v>1.94731E-2</c:v>
                </c:pt>
                <c:pt idx="39135">
                  <c:v>3.2087299999999999E-2</c:v>
                </c:pt>
                <c:pt idx="39136">
                  <c:v>1.0010700000000001E-2</c:v>
                </c:pt>
                <c:pt idx="39137">
                  <c:v>1.0231000000000001E-2</c:v>
                </c:pt>
                <c:pt idx="39138">
                  <c:v>1.7290099999999999E-2</c:v>
                </c:pt>
                <c:pt idx="39139">
                  <c:v>1.5220600000000001E-2</c:v>
                </c:pt>
                <c:pt idx="39140">
                  <c:v>5.2623699999999997E-3</c:v>
                </c:pt>
                <c:pt idx="39141">
                  <c:v>1.5374199999999999E-2</c:v>
                </c:pt>
                <c:pt idx="39142">
                  <c:v>1.5752800000000001E-2</c:v>
                </c:pt>
                <c:pt idx="39143">
                  <c:v>1.3258900000000001E-2</c:v>
                </c:pt>
                <c:pt idx="39144">
                  <c:v>2.32458E-2</c:v>
                </c:pt>
                <c:pt idx="39145">
                  <c:v>1.4369E-2</c:v>
                </c:pt>
                <c:pt idx="39146">
                  <c:v>1.1356399999999999E-2</c:v>
                </c:pt>
                <c:pt idx="39147">
                  <c:v>2.5918E-2</c:v>
                </c:pt>
                <c:pt idx="39148">
                  <c:v>2.1152500000000001E-2</c:v>
                </c:pt>
                <c:pt idx="39149">
                  <c:v>3.1321500000000002E-2</c:v>
                </c:pt>
                <c:pt idx="39150">
                  <c:v>3.2611800000000003E-2</c:v>
                </c:pt>
                <c:pt idx="39151">
                  <c:v>2.62575E-2</c:v>
                </c:pt>
                <c:pt idx="39152">
                  <c:v>3.3370999999999998E-2</c:v>
                </c:pt>
                <c:pt idx="39153">
                  <c:v>2.6669499999999999E-2</c:v>
                </c:pt>
                <c:pt idx="39154">
                  <c:v>3.4043299999999999E-2</c:v>
                </c:pt>
                <c:pt idx="39155">
                  <c:v>8.5029600000000004E-3</c:v>
                </c:pt>
                <c:pt idx="39156">
                  <c:v>2.2190999999999999E-2</c:v>
                </c:pt>
                <c:pt idx="39157">
                  <c:v>3.2158899999999997E-2</c:v>
                </c:pt>
                <c:pt idx="39158">
                  <c:v>5.51882E-2</c:v>
                </c:pt>
                <c:pt idx="39159">
                  <c:v>4.5120199999999999E-2</c:v>
                </c:pt>
                <c:pt idx="39160">
                  <c:v>1.5729900000000002E-2</c:v>
                </c:pt>
                <c:pt idx="39161">
                  <c:v>3.1913799999999999E-2</c:v>
                </c:pt>
                <c:pt idx="39162">
                  <c:v>3.84064E-2</c:v>
                </c:pt>
                <c:pt idx="39163">
                  <c:v>3.7989599999999998E-2</c:v>
                </c:pt>
                <c:pt idx="39164">
                  <c:v>3.31402E-3</c:v>
                </c:pt>
                <c:pt idx="39165">
                  <c:v>3.73497E-2</c:v>
                </c:pt>
                <c:pt idx="39166">
                  <c:v>4.36478E-2</c:v>
                </c:pt>
                <c:pt idx="39167">
                  <c:v>2.7403799999999999E-2</c:v>
                </c:pt>
                <c:pt idx="39168">
                  <c:v>1.6568200000000002E-2</c:v>
                </c:pt>
                <c:pt idx="39169">
                  <c:v>5.6827500000000003E-2</c:v>
                </c:pt>
                <c:pt idx="39170">
                  <c:v>6.06451E-2</c:v>
                </c:pt>
                <c:pt idx="39171">
                  <c:v>4.44202E-2</c:v>
                </c:pt>
                <c:pt idx="39172">
                  <c:v>1.6566299999999999E-2</c:v>
                </c:pt>
                <c:pt idx="39173">
                  <c:v>3.3307999999999997E-2</c:v>
                </c:pt>
                <c:pt idx="39174">
                  <c:v>4.6619399999999998E-2</c:v>
                </c:pt>
                <c:pt idx="39175">
                  <c:v>4.91896E-2</c:v>
                </c:pt>
                <c:pt idx="39176">
                  <c:v>3.8210899999999999E-2</c:v>
                </c:pt>
                <c:pt idx="39177">
                  <c:v>2.8176300000000001E-2</c:v>
                </c:pt>
                <c:pt idx="39178">
                  <c:v>5.0594300000000002E-2</c:v>
                </c:pt>
                <c:pt idx="39179">
                  <c:v>3.6065100000000003E-2</c:v>
                </c:pt>
                <c:pt idx="39180">
                  <c:v>5.22175E-2</c:v>
                </c:pt>
                <c:pt idx="39181">
                  <c:v>4.56429E-2</c:v>
                </c:pt>
                <c:pt idx="39182">
                  <c:v>3.47347E-2</c:v>
                </c:pt>
                <c:pt idx="39183">
                  <c:v>4.6647099999999997E-2</c:v>
                </c:pt>
                <c:pt idx="39184">
                  <c:v>4.2941100000000003E-2</c:v>
                </c:pt>
                <c:pt idx="39185">
                  <c:v>3.6670700000000001E-2</c:v>
                </c:pt>
                <c:pt idx="39186">
                  <c:v>3.4934E-2</c:v>
                </c:pt>
                <c:pt idx="39187">
                  <c:v>6.8723699999999999E-2</c:v>
                </c:pt>
                <c:pt idx="39188">
                  <c:v>5.5748899999999997E-2</c:v>
                </c:pt>
                <c:pt idx="39189">
                  <c:v>3.4773800000000001E-2</c:v>
                </c:pt>
                <c:pt idx="39190">
                  <c:v>2.3547200000000001E-2</c:v>
                </c:pt>
                <c:pt idx="39191">
                  <c:v>4.0028599999999998E-2</c:v>
                </c:pt>
                <c:pt idx="39192">
                  <c:v>5.3409600000000002E-2</c:v>
                </c:pt>
                <c:pt idx="39193">
                  <c:v>3.4833900000000001E-2</c:v>
                </c:pt>
                <c:pt idx="39194">
                  <c:v>2.8554900000000001E-2</c:v>
                </c:pt>
                <c:pt idx="39195">
                  <c:v>4.8301700000000003E-2</c:v>
                </c:pt>
                <c:pt idx="39196">
                  <c:v>5.47266E-2</c:v>
                </c:pt>
                <c:pt idx="39197">
                  <c:v>2.5988600000000001E-2</c:v>
                </c:pt>
                <c:pt idx="39198">
                  <c:v>4.4550899999999997E-2</c:v>
                </c:pt>
                <c:pt idx="39199">
                  <c:v>6.9105100000000003E-2</c:v>
                </c:pt>
                <c:pt idx="39200">
                  <c:v>7.3502499999999998E-2</c:v>
                </c:pt>
                <c:pt idx="39201">
                  <c:v>6.1733200000000002E-2</c:v>
                </c:pt>
                <c:pt idx="39202">
                  <c:v>2.6310900000000002E-2</c:v>
                </c:pt>
                <c:pt idx="39203">
                  <c:v>4.2002699999999997E-2</c:v>
                </c:pt>
                <c:pt idx="39204">
                  <c:v>3.91378E-2</c:v>
                </c:pt>
                <c:pt idx="39205">
                  <c:v>4.5165999999999998E-2</c:v>
                </c:pt>
                <c:pt idx="39206">
                  <c:v>9.2086800000000003E-3</c:v>
                </c:pt>
                <c:pt idx="39207">
                  <c:v>4.6984699999999997E-2</c:v>
                </c:pt>
                <c:pt idx="39208">
                  <c:v>4.5770600000000002E-2</c:v>
                </c:pt>
                <c:pt idx="39209">
                  <c:v>5.3625100000000002E-2</c:v>
                </c:pt>
                <c:pt idx="39210">
                  <c:v>4.0576899999999999E-2</c:v>
                </c:pt>
                <c:pt idx="39211">
                  <c:v>4.2599699999999997E-2</c:v>
                </c:pt>
                <c:pt idx="39212">
                  <c:v>4.9181000000000002E-2</c:v>
                </c:pt>
                <c:pt idx="39213">
                  <c:v>3.4777599999999999E-2</c:v>
                </c:pt>
                <c:pt idx="39214">
                  <c:v>6.3748399999999997E-2</c:v>
                </c:pt>
                <c:pt idx="39215">
                  <c:v>4.0314700000000002E-2</c:v>
                </c:pt>
                <c:pt idx="39216">
                  <c:v>6.0561200000000003E-2</c:v>
                </c:pt>
                <c:pt idx="39217">
                  <c:v>3.3049599999999998E-2</c:v>
                </c:pt>
                <c:pt idx="39218">
                  <c:v>4.30117E-2</c:v>
                </c:pt>
                <c:pt idx="39219">
                  <c:v>2.94828E-2</c:v>
                </c:pt>
                <c:pt idx="39220">
                  <c:v>2.7364699999999999E-2</c:v>
                </c:pt>
                <c:pt idx="39221">
                  <c:v>5.8387799999999997E-2</c:v>
                </c:pt>
                <c:pt idx="39222">
                  <c:v>5.2341499999999999E-2</c:v>
                </c:pt>
                <c:pt idx="39223">
                  <c:v>6.8307900000000005E-2</c:v>
                </c:pt>
                <c:pt idx="39224">
                  <c:v>3.2283800000000001E-2</c:v>
                </c:pt>
                <c:pt idx="39225">
                  <c:v>4.4235200000000002E-2</c:v>
                </c:pt>
                <c:pt idx="39226">
                  <c:v>5.3152100000000001E-2</c:v>
                </c:pt>
                <c:pt idx="39227">
                  <c:v>6.4665799999999996E-2</c:v>
                </c:pt>
                <c:pt idx="39228">
                  <c:v>3.9367699999999999E-2</c:v>
                </c:pt>
                <c:pt idx="39229">
                  <c:v>2.1388999999999998E-2</c:v>
                </c:pt>
                <c:pt idx="39230">
                  <c:v>4.0579799999999999E-2</c:v>
                </c:pt>
                <c:pt idx="39231">
                  <c:v>3.8103100000000001E-2</c:v>
                </c:pt>
                <c:pt idx="39232">
                  <c:v>6.6429100000000005E-2</c:v>
                </c:pt>
                <c:pt idx="39233">
                  <c:v>2.97346E-2</c:v>
                </c:pt>
                <c:pt idx="39234">
                  <c:v>4.51832E-2</c:v>
                </c:pt>
                <c:pt idx="39235">
                  <c:v>3.0736900000000001E-2</c:v>
                </c:pt>
                <c:pt idx="39236">
                  <c:v>4.5275700000000002E-2</c:v>
                </c:pt>
                <c:pt idx="39237">
                  <c:v>5.0050699999999997E-2</c:v>
                </c:pt>
                <c:pt idx="39238">
                  <c:v>3.8537000000000002E-2</c:v>
                </c:pt>
                <c:pt idx="39239">
                  <c:v>3.5298299999999998E-2</c:v>
                </c:pt>
                <c:pt idx="39240">
                  <c:v>2.3750299999999998E-2</c:v>
                </c:pt>
                <c:pt idx="39241">
                  <c:v>3.6185299999999997E-2</c:v>
                </c:pt>
                <c:pt idx="39242">
                  <c:v>3.5603500000000003E-2</c:v>
                </c:pt>
                <c:pt idx="39243">
                  <c:v>5.0292999999999997E-2</c:v>
                </c:pt>
                <c:pt idx="39244">
                  <c:v>3.4047099999999997E-2</c:v>
                </c:pt>
                <c:pt idx="39245">
                  <c:v>5.2527400000000002E-2</c:v>
                </c:pt>
                <c:pt idx="39246">
                  <c:v>3.6001199999999997E-2</c:v>
                </c:pt>
                <c:pt idx="39247">
                  <c:v>2.4899500000000001E-2</c:v>
                </c:pt>
                <c:pt idx="39248">
                  <c:v>2.0843500000000001E-2</c:v>
                </c:pt>
                <c:pt idx="39249">
                  <c:v>4.5512200000000003E-2</c:v>
                </c:pt>
                <c:pt idx="39250">
                  <c:v>4.4570899999999997E-2</c:v>
                </c:pt>
                <c:pt idx="39251">
                  <c:v>2.0638500000000001E-2</c:v>
                </c:pt>
                <c:pt idx="39252">
                  <c:v>4.0967900000000002E-2</c:v>
                </c:pt>
                <c:pt idx="39253">
                  <c:v>4.7395699999999999E-2</c:v>
                </c:pt>
                <c:pt idx="39254">
                  <c:v>5.2440599999999997E-2</c:v>
                </c:pt>
                <c:pt idx="39255">
                  <c:v>2.6859299999999999E-2</c:v>
                </c:pt>
                <c:pt idx="39256">
                  <c:v>4.1724200000000003E-2</c:v>
                </c:pt>
                <c:pt idx="39257">
                  <c:v>5.4885900000000001E-2</c:v>
                </c:pt>
                <c:pt idx="39258">
                  <c:v>3.3781100000000001E-2</c:v>
                </c:pt>
                <c:pt idx="39259">
                  <c:v>2.5101700000000001E-2</c:v>
                </c:pt>
                <c:pt idx="39260">
                  <c:v>3.8452100000000003E-2</c:v>
                </c:pt>
                <c:pt idx="39261">
                  <c:v>7.5245900000000004E-2</c:v>
                </c:pt>
                <c:pt idx="39262">
                  <c:v>5.4142999999999997E-2</c:v>
                </c:pt>
                <c:pt idx="39263">
                  <c:v>3.9386699999999997E-2</c:v>
                </c:pt>
                <c:pt idx="39264">
                  <c:v>3.57933E-2</c:v>
                </c:pt>
                <c:pt idx="39265">
                  <c:v>5.81751E-2</c:v>
                </c:pt>
                <c:pt idx="39266">
                  <c:v>5.6318300000000002E-2</c:v>
                </c:pt>
                <c:pt idx="39267">
                  <c:v>5.2089700000000003E-2</c:v>
                </c:pt>
                <c:pt idx="39268">
                  <c:v>4.8869099999999999E-2</c:v>
                </c:pt>
                <c:pt idx="39269">
                  <c:v>2.15149E-2</c:v>
                </c:pt>
                <c:pt idx="39270">
                  <c:v>4.8970199999999998E-2</c:v>
                </c:pt>
                <c:pt idx="39271">
                  <c:v>5.0767899999999998E-2</c:v>
                </c:pt>
                <c:pt idx="39272">
                  <c:v>7.0971500000000007E-2</c:v>
                </c:pt>
                <c:pt idx="39273">
                  <c:v>3.6763200000000003E-2</c:v>
                </c:pt>
                <c:pt idx="39274">
                  <c:v>3.4955E-2</c:v>
                </c:pt>
                <c:pt idx="39275">
                  <c:v>6.0184500000000002E-2</c:v>
                </c:pt>
                <c:pt idx="39276">
                  <c:v>4.6958899999999998E-2</c:v>
                </c:pt>
                <c:pt idx="39277">
                  <c:v>4.5679999999999998E-2</c:v>
                </c:pt>
                <c:pt idx="39278">
                  <c:v>3.9297100000000001E-2</c:v>
                </c:pt>
                <c:pt idx="39279" formatCode="0.00E+00">
                  <c:v>7.3087700000000005E-2</c:v>
                </c:pt>
                <c:pt idx="39280">
                  <c:v>2.8651200000000002E-2</c:v>
                </c:pt>
                <c:pt idx="39281">
                  <c:v>3.8300500000000001E-2</c:v>
                </c:pt>
                <c:pt idx="39282">
                  <c:v>3.95374E-2</c:v>
                </c:pt>
                <c:pt idx="39283">
                  <c:v>5.64203E-2</c:v>
                </c:pt>
                <c:pt idx="39284">
                  <c:v>4.72717E-2</c:v>
                </c:pt>
                <c:pt idx="39285">
                  <c:v>4.5656200000000001E-2</c:v>
                </c:pt>
                <c:pt idx="39286">
                  <c:v>3.2252299999999998E-2</c:v>
                </c:pt>
                <c:pt idx="39287">
                  <c:v>4.0358499999999999E-2</c:v>
                </c:pt>
                <c:pt idx="39288">
                  <c:v>3.52793E-2</c:v>
                </c:pt>
                <c:pt idx="39289">
                  <c:v>5.3251300000000001E-2</c:v>
                </c:pt>
                <c:pt idx="39290">
                  <c:v>4.5431100000000002E-2</c:v>
                </c:pt>
                <c:pt idx="39291">
                  <c:v>3.4559199999999998E-2</c:v>
                </c:pt>
                <c:pt idx="39292">
                  <c:v>4.3342600000000002E-2</c:v>
                </c:pt>
                <c:pt idx="39293">
                  <c:v>4.8345600000000002E-2</c:v>
                </c:pt>
                <c:pt idx="39294">
                  <c:v>4.91476E-2</c:v>
                </c:pt>
                <c:pt idx="39295">
                  <c:v>5.3018599999999999E-2</c:v>
                </c:pt>
                <c:pt idx="39296">
                  <c:v>5.0355900000000002E-2</c:v>
                </c:pt>
                <c:pt idx="39297">
                  <c:v>5.3290400000000002E-2</c:v>
                </c:pt>
                <c:pt idx="39298">
                  <c:v>6.1813399999999998E-2</c:v>
                </c:pt>
                <c:pt idx="39299">
                  <c:v>4.96435E-2</c:v>
                </c:pt>
                <c:pt idx="39300">
                  <c:v>5.8310500000000001E-2</c:v>
                </c:pt>
                <c:pt idx="39301">
                  <c:v>5.1125499999999997E-2</c:v>
                </c:pt>
                <c:pt idx="39302">
                  <c:v>4.6777699999999998E-2</c:v>
                </c:pt>
                <c:pt idx="39303">
                  <c:v>3.8776400000000003E-2</c:v>
                </c:pt>
                <c:pt idx="39304">
                  <c:v>4.9254399999999997E-2</c:v>
                </c:pt>
                <c:pt idx="39305">
                  <c:v>4.8265500000000003E-2</c:v>
                </c:pt>
                <c:pt idx="39306">
                  <c:v>5.6675900000000001E-2</c:v>
                </c:pt>
                <c:pt idx="39307">
                  <c:v>4.2748500000000002E-2</c:v>
                </c:pt>
                <c:pt idx="39308">
                  <c:v>3.1394999999999999E-2</c:v>
                </c:pt>
                <c:pt idx="39309">
                  <c:v>5.6466099999999998E-2</c:v>
                </c:pt>
                <c:pt idx="39310">
                  <c:v>4.1319799999999997E-2</c:v>
                </c:pt>
                <c:pt idx="39311">
                  <c:v>2.1952599999999999E-2</c:v>
                </c:pt>
                <c:pt idx="39312">
                  <c:v>2.7247400000000001E-2</c:v>
                </c:pt>
                <c:pt idx="39313">
                  <c:v>4.7863000000000003E-2</c:v>
                </c:pt>
                <c:pt idx="39314">
                  <c:v>4.8991199999999999E-2</c:v>
                </c:pt>
                <c:pt idx="39315">
                  <c:v>2.3602499999999998E-2</c:v>
                </c:pt>
                <c:pt idx="39316">
                  <c:v>-1.3322799999999999E-3</c:v>
                </c:pt>
                <c:pt idx="39317">
                  <c:v>3.2976199999999997E-2</c:v>
                </c:pt>
                <c:pt idx="39318">
                  <c:v>3.5630200000000001E-2</c:v>
                </c:pt>
                <c:pt idx="39319">
                  <c:v>3.8950899999999997E-2</c:v>
                </c:pt>
                <c:pt idx="39320">
                  <c:v>1.9193600000000002E-2</c:v>
                </c:pt>
                <c:pt idx="39321">
                  <c:v>1.4740899999999999E-2</c:v>
                </c:pt>
                <c:pt idx="39322">
                  <c:v>2.0054800000000001E-2</c:v>
                </c:pt>
                <c:pt idx="39323">
                  <c:v>3.4311300000000003E-2</c:v>
                </c:pt>
                <c:pt idx="39324">
                  <c:v>5.43499E-2</c:v>
                </c:pt>
                <c:pt idx="39325">
                  <c:v>2.8337500000000002E-2</c:v>
                </c:pt>
                <c:pt idx="39326">
                  <c:v>3.2229399999999998E-2</c:v>
                </c:pt>
                <c:pt idx="39327">
                  <c:v>3.6366500000000003E-2</c:v>
                </c:pt>
                <c:pt idx="39328">
                  <c:v>4.7812500000000001E-2</c:v>
                </c:pt>
                <c:pt idx="39329">
                  <c:v>3.7297200000000003E-2</c:v>
                </c:pt>
                <c:pt idx="39330">
                  <c:v>4.2332599999999998E-2</c:v>
                </c:pt>
                <c:pt idx="39331">
                  <c:v>4.2398499999999999E-2</c:v>
                </c:pt>
                <c:pt idx="39332">
                  <c:v>3.7293399999999997E-2</c:v>
                </c:pt>
                <c:pt idx="39333">
                  <c:v>2.5607100000000001E-2</c:v>
                </c:pt>
                <c:pt idx="39334">
                  <c:v>2.4084100000000001E-2</c:v>
                </c:pt>
                <c:pt idx="39335">
                  <c:v>1.2064E-2</c:v>
                </c:pt>
                <c:pt idx="39336">
                  <c:v>2.4544699999999999E-2</c:v>
                </c:pt>
                <c:pt idx="39337">
                  <c:v>7.7753099999999997E-3</c:v>
                </c:pt>
                <c:pt idx="39338">
                  <c:v>2.3404100000000001E-2</c:v>
                </c:pt>
                <c:pt idx="39339">
                  <c:v>2.0915E-2</c:v>
                </c:pt>
                <c:pt idx="39340">
                  <c:v>2.4795500000000002E-2</c:v>
                </c:pt>
                <c:pt idx="39341">
                  <c:v>1.05095E-2</c:v>
                </c:pt>
                <c:pt idx="39342">
                  <c:v>1.39408E-2</c:v>
                </c:pt>
                <c:pt idx="39343">
                  <c:v>1.6292600000000001E-2</c:v>
                </c:pt>
                <c:pt idx="39344">
                  <c:v>-5.7392099999999998E-3</c:v>
                </c:pt>
                <c:pt idx="39345">
                  <c:v>2.0960800000000002E-2</c:v>
                </c:pt>
                <c:pt idx="39346">
                  <c:v>3.0860900000000001E-3</c:v>
                </c:pt>
                <c:pt idx="39347">
                  <c:v>1.8959E-2</c:v>
                </c:pt>
                <c:pt idx="39348">
                  <c:v>1.7066000000000001E-2</c:v>
                </c:pt>
                <c:pt idx="39349">
                  <c:v>3.3576000000000002E-2</c:v>
                </c:pt>
                <c:pt idx="39350">
                  <c:v>2.8471900000000001E-2</c:v>
                </c:pt>
                <c:pt idx="39351">
                  <c:v>1.36957E-2</c:v>
                </c:pt>
                <c:pt idx="39352">
                  <c:v>3.0078899999999999E-2</c:v>
                </c:pt>
                <c:pt idx="39353">
                  <c:v>2.6936499999999999E-2</c:v>
                </c:pt>
                <c:pt idx="39354">
                  <c:v>1.30072E-2</c:v>
                </c:pt>
                <c:pt idx="39355">
                  <c:v>4.8990199999999996E-3</c:v>
                </c:pt>
                <c:pt idx="39356">
                  <c:v>1.3321899999999999E-2</c:v>
                </c:pt>
                <c:pt idx="39357">
                  <c:v>9.2782999999999997E-3</c:v>
                </c:pt>
                <c:pt idx="39358">
                  <c:v>9.6063599999999996E-3</c:v>
                </c:pt>
                <c:pt idx="39359">
                  <c:v>1.0367400000000001E-2</c:v>
                </c:pt>
                <c:pt idx="39360">
                  <c:v>-1.6573899999999999E-2</c:v>
                </c:pt>
                <c:pt idx="39361">
                  <c:v>2.7112999999999998E-3</c:v>
                </c:pt>
                <c:pt idx="39362">
                  <c:v>7.5864799999999996E-3</c:v>
                </c:pt>
                <c:pt idx="39363">
                  <c:v>-9.3040499999999995E-3</c:v>
                </c:pt>
                <c:pt idx="39364">
                  <c:v>7.7047299999999999E-3</c:v>
                </c:pt>
                <c:pt idx="39365">
                  <c:v>4.6253199999999996E-3</c:v>
                </c:pt>
                <c:pt idx="39366">
                  <c:v>-3.8852700000000001E-3</c:v>
                </c:pt>
                <c:pt idx="39367">
                  <c:v>2.3326900000000001E-3</c:v>
                </c:pt>
                <c:pt idx="39368">
                  <c:v>8.6822500000000007E-3</c:v>
                </c:pt>
                <c:pt idx="39369">
                  <c:v>3.9119699999999999E-3</c:v>
                </c:pt>
                <c:pt idx="39370">
                  <c:v>5.7125099999999996E-3</c:v>
                </c:pt>
                <c:pt idx="39371">
                  <c:v>-9.6130399999999996E-4</c:v>
                </c:pt>
                <c:pt idx="39372">
                  <c:v>2.6388200000000001E-3</c:v>
                </c:pt>
                <c:pt idx="39373">
                  <c:v>-1.04265E-2</c:v>
                </c:pt>
                <c:pt idx="39374">
                  <c:v>-3.4532500000000002E-3</c:v>
                </c:pt>
                <c:pt idx="39375">
                  <c:v>1.63155E-2</c:v>
                </c:pt>
                <c:pt idx="39376">
                  <c:v>1.81675E-2</c:v>
                </c:pt>
                <c:pt idx="39377">
                  <c:v>1.4285999999999999E-3</c:v>
                </c:pt>
                <c:pt idx="39378">
                  <c:v>-2.68288E-2</c:v>
                </c:pt>
                <c:pt idx="39379">
                  <c:v>6.4086899999999999E-3</c:v>
                </c:pt>
                <c:pt idx="39380">
                  <c:v>-1.1291499999999999E-2</c:v>
                </c:pt>
                <c:pt idx="39381">
                  <c:v>-2.2671699999999999E-2</c:v>
                </c:pt>
                <c:pt idx="39382">
                  <c:v>-1.6145699999999999E-2</c:v>
                </c:pt>
                <c:pt idx="39383">
                  <c:v>-9.6454599999999998E-3</c:v>
                </c:pt>
                <c:pt idx="39384">
                  <c:v>-1.1096999999999999E-2</c:v>
                </c:pt>
                <c:pt idx="39385">
                  <c:v>-1.33486E-2</c:v>
                </c:pt>
                <c:pt idx="39386">
                  <c:v>-2.36378E-2</c:v>
                </c:pt>
                <c:pt idx="39387">
                  <c:v>-1.97945E-2</c:v>
                </c:pt>
                <c:pt idx="39388">
                  <c:v>2.5501299999999998E-3</c:v>
                </c:pt>
                <c:pt idx="39389">
                  <c:v>-2.4738300000000001E-2</c:v>
                </c:pt>
                <c:pt idx="39390">
                  <c:v>-6.0329399999999997E-3</c:v>
                </c:pt>
                <c:pt idx="39391">
                  <c:v>-2.42548E-2</c:v>
                </c:pt>
                <c:pt idx="39392">
                  <c:v>-7.4577300000000001E-3</c:v>
                </c:pt>
                <c:pt idx="39393">
                  <c:v>-7.3165900000000004E-3</c:v>
                </c:pt>
                <c:pt idx="39394">
                  <c:v>-7.5702699999999996E-3</c:v>
                </c:pt>
                <c:pt idx="39395">
                  <c:v>-1.45378E-2</c:v>
                </c:pt>
                <c:pt idx="39396">
                  <c:v>-1.9673300000000001E-2</c:v>
                </c:pt>
                <c:pt idx="39397">
                  <c:v>-3.4208300000000001E-3</c:v>
                </c:pt>
                <c:pt idx="39398">
                  <c:v>-2.2668800000000002E-3</c:v>
                </c:pt>
                <c:pt idx="39399">
                  <c:v>-1.8352500000000001E-2</c:v>
                </c:pt>
                <c:pt idx="39400">
                  <c:v>-1.3476399999999999E-2</c:v>
                </c:pt>
                <c:pt idx="39401">
                  <c:v>-7.9555500000000005E-3</c:v>
                </c:pt>
                <c:pt idx="39402">
                  <c:v>-2.3561499999999999E-2</c:v>
                </c:pt>
                <c:pt idx="39403">
                  <c:v>-2.2855799999999999E-2</c:v>
                </c:pt>
                <c:pt idx="39404">
                  <c:v>-4.0445300000000002E-3</c:v>
                </c:pt>
                <c:pt idx="39405">
                  <c:v>-7.4062299999999998E-3</c:v>
                </c:pt>
                <c:pt idx="39406">
                  <c:v>-1.9302400000000001E-2</c:v>
                </c:pt>
                <c:pt idx="39407">
                  <c:v>-1.8285800000000001E-2</c:v>
                </c:pt>
                <c:pt idx="39408">
                  <c:v>-1.88732E-2</c:v>
                </c:pt>
                <c:pt idx="39409">
                  <c:v>-2.03524E-2</c:v>
                </c:pt>
                <c:pt idx="39410">
                  <c:v>-2.7755700000000001E-2</c:v>
                </c:pt>
                <c:pt idx="39411">
                  <c:v>-1.1375400000000001E-2</c:v>
                </c:pt>
                <c:pt idx="39412">
                  <c:v>-1.6593900000000001E-4</c:v>
                </c:pt>
                <c:pt idx="39413">
                  <c:v>-1.29433E-2</c:v>
                </c:pt>
                <c:pt idx="39414">
                  <c:v>-1.25399E-2</c:v>
                </c:pt>
                <c:pt idx="39415">
                  <c:v>-2.48127E-2</c:v>
                </c:pt>
                <c:pt idx="39416">
                  <c:v>-4.9247700000000002E-3</c:v>
                </c:pt>
                <c:pt idx="39417">
                  <c:v>-3.3401500000000001E-2</c:v>
                </c:pt>
                <c:pt idx="39418">
                  <c:v>-4.02174E-2</c:v>
                </c:pt>
                <c:pt idx="39419">
                  <c:v>-3.0875199999999998E-2</c:v>
                </c:pt>
                <c:pt idx="39420">
                  <c:v>-7.0886600000000001E-3</c:v>
                </c:pt>
                <c:pt idx="39421">
                  <c:v>-3.5308800000000001E-2</c:v>
                </c:pt>
                <c:pt idx="39422">
                  <c:v>-2.7860599999999999E-2</c:v>
                </c:pt>
                <c:pt idx="39423">
                  <c:v>-1.9817399999999999E-2</c:v>
                </c:pt>
                <c:pt idx="39424">
                  <c:v>-3.6152799999999999E-2</c:v>
                </c:pt>
                <c:pt idx="39425">
                  <c:v>-2.5375399999999999E-2</c:v>
                </c:pt>
                <c:pt idx="39426">
                  <c:v>-4.2549099999999999E-2</c:v>
                </c:pt>
                <c:pt idx="39427">
                  <c:v>-1.97086E-2</c:v>
                </c:pt>
                <c:pt idx="39428">
                  <c:v>-2.05002E-2</c:v>
                </c:pt>
                <c:pt idx="39429">
                  <c:v>-1.1075E-2</c:v>
                </c:pt>
                <c:pt idx="39430">
                  <c:v>-1.9557000000000001E-2</c:v>
                </c:pt>
                <c:pt idx="39431">
                  <c:v>-3.09725E-2</c:v>
                </c:pt>
                <c:pt idx="39432">
                  <c:v>-2.3548099999999999E-2</c:v>
                </c:pt>
                <c:pt idx="39433">
                  <c:v>-1.37234E-2</c:v>
                </c:pt>
                <c:pt idx="39434">
                  <c:v>-1.44339E-2</c:v>
                </c:pt>
                <c:pt idx="39435">
                  <c:v>-4.14724E-2</c:v>
                </c:pt>
                <c:pt idx="39436">
                  <c:v>-1.28784E-2</c:v>
                </c:pt>
                <c:pt idx="39437">
                  <c:v>-2.4629600000000001E-2</c:v>
                </c:pt>
                <c:pt idx="39438">
                  <c:v>-2.82688E-2</c:v>
                </c:pt>
                <c:pt idx="39439">
                  <c:v>-4.8291199999999999E-2</c:v>
                </c:pt>
                <c:pt idx="39440">
                  <c:v>-4.8627900000000002E-2</c:v>
                </c:pt>
                <c:pt idx="39441">
                  <c:v>-3.8617100000000001E-2</c:v>
                </c:pt>
                <c:pt idx="39442">
                  <c:v>-2.9468500000000002E-2</c:v>
                </c:pt>
                <c:pt idx="39443">
                  <c:v>-3.6233899999999999E-2</c:v>
                </c:pt>
                <c:pt idx="39444">
                  <c:v>-6.5125500000000003E-2</c:v>
                </c:pt>
                <c:pt idx="39445">
                  <c:v>-3.46155E-2</c:v>
                </c:pt>
                <c:pt idx="39446">
                  <c:v>-2.981E-2</c:v>
                </c:pt>
                <c:pt idx="39447">
                  <c:v>-2.68078E-2</c:v>
                </c:pt>
                <c:pt idx="39448">
                  <c:v>-4.3575299999999997E-2</c:v>
                </c:pt>
                <c:pt idx="39449">
                  <c:v>-3.7537599999999997E-2</c:v>
                </c:pt>
                <c:pt idx="39450">
                  <c:v>-4.4066399999999999E-2</c:v>
                </c:pt>
                <c:pt idx="39451">
                  <c:v>-3.1939500000000003E-2</c:v>
                </c:pt>
                <c:pt idx="39452">
                  <c:v>-7.1698200000000004E-2</c:v>
                </c:pt>
                <c:pt idx="39453">
                  <c:v>-4.59776E-2</c:v>
                </c:pt>
                <c:pt idx="39454">
                  <c:v>-3.4022299999999998E-2</c:v>
                </c:pt>
                <c:pt idx="39455">
                  <c:v>-4.0138199999999999E-2</c:v>
                </c:pt>
                <c:pt idx="39456">
                  <c:v>-4.10728E-2</c:v>
                </c:pt>
                <c:pt idx="39457">
                  <c:v>-4.72898E-2</c:v>
                </c:pt>
                <c:pt idx="39458">
                  <c:v>-2.1786699999999999E-2</c:v>
                </c:pt>
                <c:pt idx="39459">
                  <c:v>-3.77884E-2</c:v>
                </c:pt>
                <c:pt idx="39460">
                  <c:v>-2.2248299999999999E-2</c:v>
                </c:pt>
                <c:pt idx="39461">
                  <c:v>-4.1935E-2</c:v>
                </c:pt>
                <c:pt idx="39462">
                  <c:v>-2.4678200000000001E-2</c:v>
                </c:pt>
                <c:pt idx="39463">
                  <c:v>-3.56741E-2</c:v>
                </c:pt>
                <c:pt idx="39464">
                  <c:v>-4.1925400000000002E-2</c:v>
                </c:pt>
                <c:pt idx="39465">
                  <c:v>-4.7773400000000001E-2</c:v>
                </c:pt>
                <c:pt idx="39466">
                  <c:v>-3.1525600000000001E-2</c:v>
                </c:pt>
                <c:pt idx="39467">
                  <c:v>-3.6932899999999998E-2</c:v>
                </c:pt>
                <c:pt idx="39468">
                  <c:v>-2.5262799999999998E-2</c:v>
                </c:pt>
                <c:pt idx="39469">
                  <c:v>-3.9985699999999999E-2</c:v>
                </c:pt>
                <c:pt idx="39470">
                  <c:v>-3.8461700000000001E-2</c:v>
                </c:pt>
                <c:pt idx="39471">
                  <c:v>-3.3211699999999997E-2</c:v>
                </c:pt>
                <c:pt idx="39472">
                  <c:v>-2.8018000000000001E-2</c:v>
                </c:pt>
                <c:pt idx="39473">
                  <c:v>-4.1700399999999999E-2</c:v>
                </c:pt>
                <c:pt idx="39474">
                  <c:v>-4.8065200000000002E-2</c:v>
                </c:pt>
                <c:pt idx="39475">
                  <c:v>-2.2874800000000001E-2</c:v>
                </c:pt>
                <c:pt idx="39476">
                  <c:v>-5.7490300000000001E-2</c:v>
                </c:pt>
                <c:pt idx="39477">
                  <c:v>-4.9735099999999997E-2</c:v>
                </c:pt>
                <c:pt idx="39478">
                  <c:v>-4.42257E-2</c:v>
                </c:pt>
                <c:pt idx="39479">
                  <c:v>-4.4663399999999999E-2</c:v>
                </c:pt>
                <c:pt idx="39480">
                  <c:v>-5.9699099999999998E-2</c:v>
                </c:pt>
                <c:pt idx="39481">
                  <c:v>-3.9188399999999998E-2</c:v>
                </c:pt>
                <c:pt idx="39482">
                  <c:v>-6.2605900000000006E-2</c:v>
                </c:pt>
                <c:pt idx="39483">
                  <c:v>-5.6208599999999997E-2</c:v>
                </c:pt>
                <c:pt idx="39484">
                  <c:v>-4.7220199999999997E-2</c:v>
                </c:pt>
                <c:pt idx="39485">
                  <c:v>-3.9084399999999998E-2</c:v>
                </c:pt>
                <c:pt idx="39486">
                  <c:v>-5.15614E-2</c:v>
                </c:pt>
                <c:pt idx="39487">
                  <c:v>-6.3646300000000003E-2</c:v>
                </c:pt>
                <c:pt idx="39488">
                  <c:v>-4.1142499999999999E-2</c:v>
                </c:pt>
                <c:pt idx="39489">
                  <c:v>-6.9249199999999997E-2</c:v>
                </c:pt>
                <c:pt idx="39490">
                  <c:v>-6.08292E-2</c:v>
                </c:pt>
                <c:pt idx="39491">
                  <c:v>-7.93991E-2</c:v>
                </c:pt>
                <c:pt idx="39492">
                  <c:v>-5.8011100000000003E-2</c:v>
                </c:pt>
                <c:pt idx="39493">
                  <c:v>-7.4431399999999995E-2</c:v>
                </c:pt>
                <c:pt idx="39494">
                  <c:v>-6.4043000000000003E-2</c:v>
                </c:pt>
                <c:pt idx="39495">
                  <c:v>-7.2469699999999998E-2</c:v>
                </c:pt>
                <c:pt idx="39496">
                  <c:v>-7.1510299999999999E-2</c:v>
                </c:pt>
                <c:pt idx="39497">
                  <c:v>-5.9865000000000002E-2</c:v>
                </c:pt>
                <c:pt idx="39498">
                  <c:v>-5.7571400000000002E-2</c:v>
                </c:pt>
                <c:pt idx="39499">
                  <c:v>-6.0914000000000003E-2</c:v>
                </c:pt>
                <c:pt idx="39500">
                  <c:v>-8.2343100000000002E-2</c:v>
                </c:pt>
                <c:pt idx="39501">
                  <c:v>-5.5280700000000002E-2</c:v>
                </c:pt>
                <c:pt idx="39502">
                  <c:v>-5.8418299999999999E-2</c:v>
                </c:pt>
                <c:pt idx="39503">
                  <c:v>-5.5130999999999999E-2</c:v>
                </c:pt>
                <c:pt idx="39504">
                  <c:v>-8.3644899999999994E-2</c:v>
                </c:pt>
                <c:pt idx="39505">
                  <c:v>-5.9978499999999997E-2</c:v>
                </c:pt>
                <c:pt idx="39506">
                  <c:v>-6.0394299999999998E-2</c:v>
                </c:pt>
                <c:pt idx="39507">
                  <c:v>-5.8641400000000003E-2</c:v>
                </c:pt>
                <c:pt idx="39508">
                  <c:v>-8.0727599999999997E-2</c:v>
                </c:pt>
                <c:pt idx="39509">
                  <c:v>-6.4249000000000001E-2</c:v>
                </c:pt>
                <c:pt idx="39510">
                  <c:v>-6.04839E-2</c:v>
                </c:pt>
                <c:pt idx="39511">
                  <c:v>-5.7781199999999998E-2</c:v>
                </c:pt>
                <c:pt idx="39512">
                  <c:v>-8.4255200000000002E-2</c:v>
                </c:pt>
                <c:pt idx="39513">
                  <c:v>-8.4997199999999995E-2</c:v>
                </c:pt>
                <c:pt idx="39514">
                  <c:v>-6.0028999999999999E-2</c:v>
                </c:pt>
                <c:pt idx="39515">
                  <c:v>-6.8774199999999994E-2</c:v>
                </c:pt>
                <c:pt idx="39516">
                  <c:v>-7.1581800000000001E-2</c:v>
                </c:pt>
                <c:pt idx="39517">
                  <c:v>-8.6234099999999994E-2</c:v>
                </c:pt>
                <c:pt idx="39518">
                  <c:v>-7.86438E-2</c:v>
                </c:pt>
                <c:pt idx="39519">
                  <c:v>-7.0768399999999995E-2</c:v>
                </c:pt>
                <c:pt idx="39520">
                  <c:v>-5.9017199999999999E-2</c:v>
                </c:pt>
                <c:pt idx="39521">
                  <c:v>-7.2012900000000005E-2</c:v>
                </c:pt>
                <c:pt idx="39522">
                  <c:v>-6.0018500000000002E-2</c:v>
                </c:pt>
                <c:pt idx="39523">
                  <c:v>-8.4634799999999996E-2</c:v>
                </c:pt>
                <c:pt idx="39524">
                  <c:v>-5.3320899999999997E-2</c:v>
                </c:pt>
                <c:pt idx="39525">
                  <c:v>-9.9999400000000002E-2</c:v>
                </c:pt>
                <c:pt idx="39526">
                  <c:v>-6.7257899999999995E-2</c:v>
                </c:pt>
                <c:pt idx="39527">
                  <c:v>-6.9551500000000002E-2</c:v>
                </c:pt>
                <c:pt idx="39528">
                  <c:v>-6.0718500000000002E-2</c:v>
                </c:pt>
                <c:pt idx="39529">
                  <c:v>-6.8412799999999996E-2</c:v>
                </c:pt>
                <c:pt idx="39530">
                  <c:v>-7.2611800000000004E-2</c:v>
                </c:pt>
                <c:pt idx="39531">
                  <c:v>-5.6610099999999997E-2</c:v>
                </c:pt>
                <c:pt idx="39532">
                  <c:v>-6.1828599999999997E-2</c:v>
                </c:pt>
                <c:pt idx="39533">
                  <c:v>-3.7222900000000003E-2</c:v>
                </c:pt>
                <c:pt idx="39534">
                  <c:v>-7.4479100000000006E-2</c:v>
                </c:pt>
                <c:pt idx="39535">
                  <c:v>-5.4199200000000003E-2</c:v>
                </c:pt>
                <c:pt idx="39536">
                  <c:v>-5.2550300000000001E-2</c:v>
                </c:pt>
                <c:pt idx="39537">
                  <c:v>-3.8066900000000001E-2</c:v>
                </c:pt>
                <c:pt idx="39538">
                  <c:v>-6.6029500000000005E-2</c:v>
                </c:pt>
                <c:pt idx="39539">
                  <c:v>-6.5798800000000005E-2</c:v>
                </c:pt>
                <c:pt idx="39540">
                  <c:v>-5.1807400000000003E-2</c:v>
                </c:pt>
                <c:pt idx="39541">
                  <c:v>-4.0514000000000001E-2</c:v>
                </c:pt>
                <c:pt idx="39542">
                  <c:v>-5.0515200000000003E-2</c:v>
                </c:pt>
                <c:pt idx="39543">
                  <c:v>-4.4528999999999999E-2</c:v>
                </c:pt>
                <c:pt idx="39544">
                  <c:v>-3.6804200000000002E-2</c:v>
                </c:pt>
                <c:pt idx="39545">
                  <c:v>-3.7815099999999997E-2</c:v>
                </c:pt>
                <c:pt idx="39546">
                  <c:v>-3.3801999999999999E-2</c:v>
                </c:pt>
                <c:pt idx="39547">
                  <c:v>-2.46124E-2</c:v>
                </c:pt>
                <c:pt idx="39548">
                  <c:v>-4.2890499999999998E-2</c:v>
                </c:pt>
                <c:pt idx="39549">
                  <c:v>-5.4923100000000002E-2</c:v>
                </c:pt>
                <c:pt idx="39550">
                  <c:v>-4.2637799999999997E-2</c:v>
                </c:pt>
                <c:pt idx="39551">
                  <c:v>-4.3761300000000003E-2</c:v>
                </c:pt>
                <c:pt idx="39552">
                  <c:v>-3.8291899999999997E-2</c:v>
                </c:pt>
                <c:pt idx="39553">
                  <c:v>-5.40724E-2</c:v>
                </c:pt>
                <c:pt idx="39554">
                  <c:v>-4.2068500000000002E-2</c:v>
                </c:pt>
                <c:pt idx="39555">
                  <c:v>-4.5904199999999999E-2</c:v>
                </c:pt>
                <c:pt idx="39556">
                  <c:v>-7.0843699999999996E-2</c:v>
                </c:pt>
                <c:pt idx="39557">
                  <c:v>-6.2561000000000005E-2</c:v>
                </c:pt>
                <c:pt idx="39558">
                  <c:v>-6.1484299999999999E-2</c:v>
                </c:pt>
                <c:pt idx="39559">
                  <c:v>-3.10163E-2</c:v>
                </c:pt>
                <c:pt idx="39560">
                  <c:v>-5.0565699999999998E-2</c:v>
                </c:pt>
                <c:pt idx="39561">
                  <c:v>-5.3948400000000001E-2</c:v>
                </c:pt>
                <c:pt idx="39562">
                  <c:v>-5.1502199999999998E-2</c:v>
                </c:pt>
                <c:pt idx="39563">
                  <c:v>-4.9689299999999999E-2</c:v>
                </c:pt>
                <c:pt idx="39564">
                  <c:v>-4.5782999999999997E-2</c:v>
                </c:pt>
                <c:pt idx="39565">
                  <c:v>-4.1688900000000001E-2</c:v>
                </c:pt>
                <c:pt idx="39566">
                  <c:v>-5.0605799999999999E-2</c:v>
                </c:pt>
                <c:pt idx="39567">
                  <c:v>-6.2631599999999996E-2</c:v>
                </c:pt>
                <c:pt idx="39568">
                  <c:v>-3.6686900000000001E-2</c:v>
                </c:pt>
                <c:pt idx="39569">
                  <c:v>-2.8498599999999999E-2</c:v>
                </c:pt>
                <c:pt idx="39570">
                  <c:v>-5.5503799999999999E-2</c:v>
                </c:pt>
                <c:pt idx="39571">
                  <c:v>-4.2717900000000003E-2</c:v>
                </c:pt>
                <c:pt idx="39572">
                  <c:v>-2.88706E-2</c:v>
                </c:pt>
                <c:pt idx="39573">
                  <c:v>-4.1587800000000001E-2</c:v>
                </c:pt>
                <c:pt idx="39574">
                  <c:v>-6.2011700000000003E-2</c:v>
                </c:pt>
                <c:pt idx="39575">
                  <c:v>-5.3710000000000001E-2</c:v>
                </c:pt>
                <c:pt idx="39576">
                  <c:v>-4.3079399999999997E-2</c:v>
                </c:pt>
                <c:pt idx="39577">
                  <c:v>-4.2267800000000001E-2</c:v>
                </c:pt>
                <c:pt idx="39578">
                  <c:v>-5.9833499999999998E-2</c:v>
                </c:pt>
                <c:pt idx="39579">
                  <c:v>-5.8361099999999999E-2</c:v>
                </c:pt>
                <c:pt idx="39580">
                  <c:v>-2.8265999999999999E-2</c:v>
                </c:pt>
                <c:pt idx="39581">
                  <c:v>-5.0960499999999999E-2</c:v>
                </c:pt>
                <c:pt idx="39582">
                  <c:v>-5.0283399999999999E-2</c:v>
                </c:pt>
                <c:pt idx="39583">
                  <c:v>-5.0399800000000002E-2</c:v>
                </c:pt>
                <c:pt idx="39584">
                  <c:v>-3.3043900000000001E-2</c:v>
                </c:pt>
                <c:pt idx="39585">
                  <c:v>-3.5167700000000003E-2</c:v>
                </c:pt>
                <c:pt idx="39586">
                  <c:v>-5.7799299999999998E-2</c:v>
                </c:pt>
                <c:pt idx="39587">
                  <c:v>-4.8565900000000002E-2</c:v>
                </c:pt>
                <c:pt idx="39588">
                  <c:v>-3.1668700000000001E-2</c:v>
                </c:pt>
                <c:pt idx="39589">
                  <c:v>-3.2559400000000002E-2</c:v>
                </c:pt>
                <c:pt idx="39590">
                  <c:v>-4.2784700000000002E-2</c:v>
                </c:pt>
                <c:pt idx="39591">
                  <c:v>-5.5569599999999997E-2</c:v>
                </c:pt>
                <c:pt idx="39592">
                  <c:v>-4.8983600000000002E-2</c:v>
                </c:pt>
                <c:pt idx="39593">
                  <c:v>-3.3999399999999999E-2</c:v>
                </c:pt>
                <c:pt idx="39594">
                  <c:v>-5.4989799999999998E-2</c:v>
                </c:pt>
                <c:pt idx="39595">
                  <c:v>-5.2672400000000001E-2</c:v>
                </c:pt>
                <c:pt idx="39596">
                  <c:v>-5.0836600000000003E-2</c:v>
                </c:pt>
                <c:pt idx="39597">
                  <c:v>-6.2823299999999999E-2</c:v>
                </c:pt>
                <c:pt idx="39598">
                  <c:v>-5.7827900000000002E-2</c:v>
                </c:pt>
                <c:pt idx="39599">
                  <c:v>-6.0614599999999998E-2</c:v>
                </c:pt>
                <c:pt idx="39600">
                  <c:v>-5.9413000000000001E-2</c:v>
                </c:pt>
                <c:pt idx="39601">
                  <c:v>-5.7360599999999998E-2</c:v>
                </c:pt>
                <c:pt idx="39602">
                  <c:v>-4.2250599999999999E-2</c:v>
                </c:pt>
                <c:pt idx="39603">
                  <c:v>-5.5473300000000003E-2</c:v>
                </c:pt>
                <c:pt idx="39604">
                  <c:v>-4.9699800000000002E-2</c:v>
                </c:pt>
                <c:pt idx="39605">
                  <c:v>-5.5379900000000003E-2</c:v>
                </c:pt>
                <c:pt idx="39606">
                  <c:v>-6.2334100000000003E-2</c:v>
                </c:pt>
                <c:pt idx="39607">
                  <c:v>-6.2952999999999995E-2</c:v>
                </c:pt>
                <c:pt idx="39608">
                  <c:v>-6.7026100000000005E-2</c:v>
                </c:pt>
                <c:pt idx="39609">
                  <c:v>-4.4987699999999999E-2</c:v>
                </c:pt>
                <c:pt idx="39610">
                  <c:v>-5.5202500000000002E-2</c:v>
                </c:pt>
                <c:pt idx="39611" formatCode="0.00E+00">
                  <c:v>-5.25341E-2</c:v>
                </c:pt>
                <c:pt idx="39612">
                  <c:v>-4.8968299999999999E-2</c:v>
                </c:pt>
                <c:pt idx="39613">
                  <c:v>-3.4303699999999999E-2</c:v>
                </c:pt>
                <c:pt idx="39614">
                  <c:v>-5.2866000000000003E-2</c:v>
                </c:pt>
                <c:pt idx="39615">
                  <c:v>-3.5709400000000002E-2</c:v>
                </c:pt>
                <c:pt idx="39616">
                  <c:v>-5.6489900000000003E-2</c:v>
                </c:pt>
                <c:pt idx="39617">
                  <c:v>-4.4692999999999997E-2</c:v>
                </c:pt>
                <c:pt idx="39618">
                  <c:v>-5.1953300000000001E-2</c:v>
                </c:pt>
                <c:pt idx="39619">
                  <c:v>-3.6700200000000002E-2</c:v>
                </c:pt>
                <c:pt idx="39620">
                  <c:v>-3.6414099999999998E-2</c:v>
                </c:pt>
                <c:pt idx="39621">
                  <c:v>-3.81231E-2</c:v>
                </c:pt>
                <c:pt idx="39622">
                  <c:v>-4.7162099999999998E-2</c:v>
                </c:pt>
                <c:pt idx="39623">
                  <c:v>-4.3775599999999998E-2</c:v>
                </c:pt>
                <c:pt idx="39624">
                  <c:v>-2.19507E-2</c:v>
                </c:pt>
                <c:pt idx="39625">
                  <c:v>-3.4553500000000001E-2</c:v>
                </c:pt>
                <c:pt idx="39626">
                  <c:v>-4.0904000000000003E-2</c:v>
                </c:pt>
                <c:pt idx="39627">
                  <c:v>-5.5087999999999998E-2</c:v>
                </c:pt>
                <c:pt idx="39628">
                  <c:v>-2.4478E-2</c:v>
                </c:pt>
                <c:pt idx="39629">
                  <c:v>-4.0561699999999999E-2</c:v>
                </c:pt>
                <c:pt idx="39630">
                  <c:v>-3.3241300000000001E-2</c:v>
                </c:pt>
                <c:pt idx="39631">
                  <c:v>-3.1905200000000002E-2</c:v>
                </c:pt>
                <c:pt idx="39632">
                  <c:v>-2.3122799999999999E-2</c:v>
                </c:pt>
                <c:pt idx="39633">
                  <c:v>-2.88086E-2</c:v>
                </c:pt>
                <c:pt idx="39634">
                  <c:v>-1.7263400000000002E-2</c:v>
                </c:pt>
                <c:pt idx="39635">
                  <c:v>-1.50423E-2</c:v>
                </c:pt>
                <c:pt idx="39636">
                  <c:v>-1.8869400000000001E-2</c:v>
                </c:pt>
                <c:pt idx="39637">
                  <c:v>-3.6420799999999998E-3</c:v>
                </c:pt>
                <c:pt idx="39638">
                  <c:v>1.72138E-3</c:v>
                </c:pt>
                <c:pt idx="39639">
                  <c:v>-2.9535299999999998E-3</c:v>
                </c:pt>
                <c:pt idx="39640">
                  <c:v>-9.1619500000000003E-3</c:v>
                </c:pt>
                <c:pt idx="39641">
                  <c:v>3.3159299999999999E-3</c:v>
                </c:pt>
                <c:pt idx="39642">
                  <c:v>7.7247600000000002E-4</c:v>
                </c:pt>
                <c:pt idx="39643">
                  <c:v>5.5990199999999997E-3</c:v>
                </c:pt>
                <c:pt idx="39644">
                  <c:v>-8.7938300000000007E-3</c:v>
                </c:pt>
                <c:pt idx="39645">
                  <c:v>6.9408400000000002E-3</c:v>
                </c:pt>
                <c:pt idx="39646">
                  <c:v>8.13293E-3</c:v>
                </c:pt>
                <c:pt idx="39647">
                  <c:v>1.2126899999999999E-2</c:v>
                </c:pt>
                <c:pt idx="39648">
                  <c:v>1.1654899999999999E-2</c:v>
                </c:pt>
                <c:pt idx="39649">
                  <c:v>-4.1236900000000002E-3</c:v>
                </c:pt>
                <c:pt idx="39650">
                  <c:v>-1.4121999999999999E-2</c:v>
                </c:pt>
                <c:pt idx="39651">
                  <c:v>-5.7678199999999999E-3</c:v>
                </c:pt>
                <c:pt idx="39652">
                  <c:v>-7.0123700000000004E-3</c:v>
                </c:pt>
                <c:pt idx="39653">
                  <c:v>6.0071899999999999E-3</c:v>
                </c:pt>
                <c:pt idx="39654">
                  <c:v>1.2059200000000001E-2</c:v>
                </c:pt>
                <c:pt idx="39655">
                  <c:v>-6.16169E-3</c:v>
                </c:pt>
                <c:pt idx="39656">
                  <c:v>5.2156399999999997E-3</c:v>
                </c:pt>
                <c:pt idx="39657">
                  <c:v>-1.1550899999999999E-2</c:v>
                </c:pt>
                <c:pt idx="39658">
                  <c:v>1.8667199999999998E-2</c:v>
                </c:pt>
                <c:pt idx="39659">
                  <c:v>1.2998599999999999E-3</c:v>
                </c:pt>
                <c:pt idx="39660">
                  <c:v>1.4935500000000001E-2</c:v>
                </c:pt>
                <c:pt idx="39661">
                  <c:v>-2.3717899999999999E-3</c:v>
                </c:pt>
                <c:pt idx="39662">
                  <c:v>-3.65067E-3</c:v>
                </c:pt>
                <c:pt idx="39663">
                  <c:v>2.4040200000000001E-2</c:v>
                </c:pt>
                <c:pt idx="39664">
                  <c:v>1.5651700000000001E-2</c:v>
                </c:pt>
                <c:pt idx="39665">
                  <c:v>1.6521500000000001E-2</c:v>
                </c:pt>
                <c:pt idx="39666">
                  <c:v>-7.7342999999999997E-4</c:v>
                </c:pt>
                <c:pt idx="39667">
                  <c:v>1.2034400000000001E-2</c:v>
                </c:pt>
                <c:pt idx="39668">
                  <c:v>1.50881E-2</c:v>
                </c:pt>
                <c:pt idx="39669">
                  <c:v>2.6713400000000002E-2</c:v>
                </c:pt>
                <c:pt idx="39670">
                  <c:v>9.7398799999999994E-3</c:v>
                </c:pt>
                <c:pt idx="39671">
                  <c:v>1.5965500000000001E-2</c:v>
                </c:pt>
                <c:pt idx="39672">
                  <c:v>1.08538E-2</c:v>
                </c:pt>
                <c:pt idx="39673">
                  <c:v>1.8794100000000001E-2</c:v>
                </c:pt>
                <c:pt idx="39674">
                  <c:v>1.77603E-2</c:v>
                </c:pt>
                <c:pt idx="39675">
                  <c:v>1.2579E-2</c:v>
                </c:pt>
                <c:pt idx="39676">
                  <c:v>2.6218399999999999E-2</c:v>
                </c:pt>
                <c:pt idx="39677">
                  <c:v>5.4473899999999999E-3</c:v>
                </c:pt>
                <c:pt idx="39678">
                  <c:v>1.24245E-2</c:v>
                </c:pt>
                <c:pt idx="39679">
                  <c:v>-4.9591100000000001E-3</c:v>
                </c:pt>
                <c:pt idx="39680">
                  <c:v>2.2870100000000001E-2</c:v>
                </c:pt>
                <c:pt idx="39681">
                  <c:v>8.9244800000000003E-3</c:v>
                </c:pt>
                <c:pt idx="39682">
                  <c:v>2.6075399999999999E-2</c:v>
                </c:pt>
                <c:pt idx="39683">
                  <c:v>2.3622500000000001E-2</c:v>
                </c:pt>
                <c:pt idx="39684">
                  <c:v>2.04458E-2</c:v>
                </c:pt>
                <c:pt idx="39685">
                  <c:v>7.0085499999999997E-3</c:v>
                </c:pt>
                <c:pt idx="39686">
                  <c:v>1.51463E-2</c:v>
                </c:pt>
                <c:pt idx="39687">
                  <c:v>1.62506E-2</c:v>
                </c:pt>
                <c:pt idx="39688">
                  <c:v>-8.1157699999999996E-4</c:v>
                </c:pt>
                <c:pt idx="39689">
                  <c:v>-3.9749099999999999E-3</c:v>
                </c:pt>
                <c:pt idx="39690">
                  <c:v>-5.2099199999999998E-3</c:v>
                </c:pt>
                <c:pt idx="39691">
                  <c:v>1.2619E-2</c:v>
                </c:pt>
                <c:pt idx="39692">
                  <c:v>6.0873000000000003E-3</c:v>
                </c:pt>
                <c:pt idx="39693">
                  <c:v>1.0149E-2</c:v>
                </c:pt>
                <c:pt idx="39694">
                  <c:v>-9.01508E-3</c:v>
                </c:pt>
                <c:pt idx="39695">
                  <c:v>-5.5294000000000003E-3</c:v>
                </c:pt>
                <c:pt idx="39696">
                  <c:v>1.35336E-2</c:v>
                </c:pt>
                <c:pt idx="39697">
                  <c:v>1.43824E-2</c:v>
                </c:pt>
                <c:pt idx="39698">
                  <c:v>-1.0828000000000001E-2</c:v>
                </c:pt>
                <c:pt idx="39699">
                  <c:v>5.5885300000000004E-3</c:v>
                </c:pt>
                <c:pt idx="39700">
                  <c:v>-2.41661E-3</c:v>
                </c:pt>
                <c:pt idx="39701">
                  <c:v>1.19886E-2</c:v>
                </c:pt>
                <c:pt idx="39702">
                  <c:v>1.5659300000000001E-3</c:v>
                </c:pt>
                <c:pt idx="39703">
                  <c:v>2.4871799999999999E-3</c:v>
                </c:pt>
                <c:pt idx="39704">
                  <c:v>8.8272100000000003E-3</c:v>
                </c:pt>
                <c:pt idx="39705">
                  <c:v>7.1792599999999998E-3</c:v>
                </c:pt>
                <c:pt idx="39706">
                  <c:v>1.4154399999999999E-2</c:v>
                </c:pt>
                <c:pt idx="39707">
                  <c:v>6.1569199999999998E-3</c:v>
                </c:pt>
                <c:pt idx="39708">
                  <c:v>2.2795699999999999E-2</c:v>
                </c:pt>
                <c:pt idx="39709">
                  <c:v>1.9295699999999999E-2</c:v>
                </c:pt>
                <c:pt idx="39710">
                  <c:v>1.48535E-2</c:v>
                </c:pt>
                <c:pt idx="39711">
                  <c:v>3.1652500000000001E-3</c:v>
                </c:pt>
                <c:pt idx="39712">
                  <c:v>1.6344999999999998E-2</c:v>
                </c:pt>
                <c:pt idx="39713">
                  <c:v>6.6289900000000004E-3</c:v>
                </c:pt>
                <c:pt idx="39714">
                  <c:v>2.60973E-2</c:v>
                </c:pt>
                <c:pt idx="39715">
                  <c:v>-1.86348E-3</c:v>
                </c:pt>
                <c:pt idx="39716">
                  <c:v>2.2548700000000001E-2</c:v>
                </c:pt>
                <c:pt idx="39717">
                  <c:v>6.5517400000000001E-4</c:v>
                </c:pt>
                <c:pt idx="39718">
                  <c:v>1.6390800000000001E-2</c:v>
                </c:pt>
                <c:pt idx="39719">
                  <c:v>3.3735300000000003E-2</c:v>
                </c:pt>
                <c:pt idx="39720">
                  <c:v>2.3531E-2</c:v>
                </c:pt>
                <c:pt idx="39721">
                  <c:v>1.7847100000000001E-2</c:v>
                </c:pt>
                <c:pt idx="39722">
                  <c:v>1.32608E-2</c:v>
                </c:pt>
                <c:pt idx="39723">
                  <c:v>4.1531600000000002E-2</c:v>
                </c:pt>
                <c:pt idx="39724">
                  <c:v>2.6835399999999999E-2</c:v>
                </c:pt>
                <c:pt idx="39725">
                  <c:v>1.5924500000000001E-2</c:v>
                </c:pt>
                <c:pt idx="39726">
                  <c:v>2.6596999999999999E-2</c:v>
                </c:pt>
                <c:pt idx="39727">
                  <c:v>3.6204300000000002E-2</c:v>
                </c:pt>
                <c:pt idx="39728">
                  <c:v>2.3843799999999998E-2</c:v>
                </c:pt>
                <c:pt idx="39729">
                  <c:v>1.81417E-2</c:v>
                </c:pt>
                <c:pt idx="39730">
                  <c:v>8.0776200000000006E-3</c:v>
                </c:pt>
                <c:pt idx="39731">
                  <c:v>1.7727900000000001E-2</c:v>
                </c:pt>
                <c:pt idx="39732">
                  <c:v>2.55318E-2</c:v>
                </c:pt>
                <c:pt idx="39733">
                  <c:v>2.1391899999999998E-2</c:v>
                </c:pt>
                <c:pt idx="39734">
                  <c:v>2.7842499999999999E-2</c:v>
                </c:pt>
                <c:pt idx="39735">
                  <c:v>8.27694E-3</c:v>
                </c:pt>
                <c:pt idx="39736">
                  <c:v>4.5455000000000002E-2</c:v>
                </c:pt>
                <c:pt idx="39737">
                  <c:v>4.1933999999999999E-2</c:v>
                </c:pt>
                <c:pt idx="39738">
                  <c:v>5.1382999999999998E-2</c:v>
                </c:pt>
                <c:pt idx="39739">
                  <c:v>2.51188E-2</c:v>
                </c:pt>
                <c:pt idx="39740">
                  <c:v>4.2837100000000003E-2</c:v>
                </c:pt>
                <c:pt idx="39741">
                  <c:v>3.4225499999999999E-2</c:v>
                </c:pt>
                <c:pt idx="39742">
                  <c:v>3.9556500000000001E-2</c:v>
                </c:pt>
                <c:pt idx="39743">
                  <c:v>4.8854799999999997E-2</c:v>
                </c:pt>
                <c:pt idx="39744">
                  <c:v>5.85747E-2</c:v>
                </c:pt>
                <c:pt idx="39745">
                  <c:v>3.4353300000000003E-2</c:v>
                </c:pt>
                <c:pt idx="39746">
                  <c:v>5.4620700000000001E-2</c:v>
                </c:pt>
                <c:pt idx="39747">
                  <c:v>5.5112800000000003E-2</c:v>
                </c:pt>
                <c:pt idx="39748">
                  <c:v>7.9451599999999997E-2</c:v>
                </c:pt>
                <c:pt idx="39749">
                  <c:v>4.7794299999999998E-2</c:v>
                </c:pt>
                <c:pt idx="39750">
                  <c:v>3.6090900000000002E-2</c:v>
                </c:pt>
                <c:pt idx="39751">
                  <c:v>5.8419199999999998E-2</c:v>
                </c:pt>
                <c:pt idx="39752">
                  <c:v>6.14595E-2</c:v>
                </c:pt>
                <c:pt idx="39753">
                  <c:v>5.64003E-2</c:v>
                </c:pt>
                <c:pt idx="39754">
                  <c:v>4.8573499999999999E-2</c:v>
                </c:pt>
                <c:pt idx="39755">
                  <c:v>5.2384399999999998E-2</c:v>
                </c:pt>
                <c:pt idx="39756">
                  <c:v>5.4993599999999997E-2</c:v>
                </c:pt>
                <c:pt idx="39757">
                  <c:v>5.1543199999999997E-2</c:v>
                </c:pt>
                <c:pt idx="39758">
                  <c:v>3.7733999999999997E-2</c:v>
                </c:pt>
                <c:pt idx="39759">
                  <c:v>7.3964100000000005E-2</c:v>
                </c:pt>
                <c:pt idx="39760">
                  <c:v>4.43401E-2</c:v>
                </c:pt>
                <c:pt idx="39761">
                  <c:v>4.2808499999999999E-2</c:v>
                </c:pt>
                <c:pt idx="39762">
                  <c:v>6.2488599999999998E-2</c:v>
                </c:pt>
                <c:pt idx="39763">
                  <c:v>8.5240399999999994E-2</c:v>
                </c:pt>
                <c:pt idx="39764">
                  <c:v>6.2617300000000001E-2</c:v>
                </c:pt>
                <c:pt idx="39765">
                  <c:v>5.5271099999999997E-2</c:v>
                </c:pt>
                <c:pt idx="39766">
                  <c:v>3.9197000000000003E-2</c:v>
                </c:pt>
                <c:pt idx="39767">
                  <c:v>7.8551300000000004E-2</c:v>
                </c:pt>
                <c:pt idx="39768">
                  <c:v>6.2768000000000004E-2</c:v>
                </c:pt>
                <c:pt idx="39769">
                  <c:v>5.8791200000000002E-2</c:v>
                </c:pt>
                <c:pt idx="39770">
                  <c:v>3.4388500000000002E-2</c:v>
                </c:pt>
                <c:pt idx="39771">
                  <c:v>5.7228099999999997E-2</c:v>
                </c:pt>
                <c:pt idx="39772">
                  <c:v>7.6224299999999995E-2</c:v>
                </c:pt>
                <c:pt idx="39773">
                  <c:v>6.5166500000000002E-2</c:v>
                </c:pt>
                <c:pt idx="39774">
                  <c:v>5.2746800000000003E-2</c:v>
                </c:pt>
                <c:pt idx="39775">
                  <c:v>6.3761700000000004E-2</c:v>
                </c:pt>
                <c:pt idx="39776">
                  <c:v>6.8650199999999995E-2</c:v>
                </c:pt>
                <c:pt idx="39777">
                  <c:v>6.4202300000000004E-2</c:v>
                </c:pt>
                <c:pt idx="39778">
                  <c:v>7.5683600000000004E-2</c:v>
                </c:pt>
                <c:pt idx="39779">
                  <c:v>4.2796099999999997E-2</c:v>
                </c:pt>
                <c:pt idx="39780">
                  <c:v>6.8141900000000005E-2</c:v>
                </c:pt>
                <c:pt idx="39781">
                  <c:v>5.0796500000000001E-2</c:v>
                </c:pt>
                <c:pt idx="39782">
                  <c:v>4.9077999999999997E-2</c:v>
                </c:pt>
                <c:pt idx="39783">
                  <c:v>4.0480599999999999E-2</c:v>
                </c:pt>
                <c:pt idx="39784">
                  <c:v>6.2998799999999994E-2</c:v>
                </c:pt>
                <c:pt idx="39785">
                  <c:v>6.1391800000000003E-2</c:v>
                </c:pt>
                <c:pt idx="39786">
                  <c:v>6.8209599999999995E-2</c:v>
                </c:pt>
                <c:pt idx="39787">
                  <c:v>4.86078E-2</c:v>
                </c:pt>
                <c:pt idx="39788">
                  <c:v>7.2314299999999998E-2</c:v>
                </c:pt>
                <c:pt idx="39789">
                  <c:v>5.9327100000000001E-2</c:v>
                </c:pt>
                <c:pt idx="39790">
                  <c:v>6.5440200000000004E-2</c:v>
                </c:pt>
                <c:pt idx="39791">
                  <c:v>5.7537100000000001E-2</c:v>
                </c:pt>
                <c:pt idx="39792">
                  <c:v>5.2908900000000002E-2</c:v>
                </c:pt>
                <c:pt idx="39793">
                  <c:v>5.3427700000000002E-2</c:v>
                </c:pt>
                <c:pt idx="39794">
                  <c:v>5.8903700000000003E-2</c:v>
                </c:pt>
                <c:pt idx="39795">
                  <c:v>5.5673599999999997E-2</c:v>
                </c:pt>
                <c:pt idx="39796">
                  <c:v>4.8934900000000003E-2</c:v>
                </c:pt>
                <c:pt idx="39797">
                  <c:v>3.47395E-2</c:v>
                </c:pt>
                <c:pt idx="39798">
                  <c:v>5.1084499999999998E-2</c:v>
                </c:pt>
                <c:pt idx="39799">
                  <c:v>6.5123600000000004E-2</c:v>
                </c:pt>
                <c:pt idx="39800">
                  <c:v>4.1386600000000003E-2</c:v>
                </c:pt>
                <c:pt idx="39801">
                  <c:v>4.9933400000000003E-2</c:v>
                </c:pt>
                <c:pt idx="39802">
                  <c:v>2.83985E-2</c:v>
                </c:pt>
                <c:pt idx="39803">
                  <c:v>7.3548299999999997E-2</c:v>
                </c:pt>
                <c:pt idx="39804">
                  <c:v>5.6139000000000001E-2</c:v>
                </c:pt>
                <c:pt idx="39805">
                  <c:v>6.3055E-2</c:v>
                </c:pt>
                <c:pt idx="39806">
                  <c:v>3.6580099999999997E-2</c:v>
                </c:pt>
                <c:pt idx="39807">
                  <c:v>7.5423199999999996E-2</c:v>
                </c:pt>
                <c:pt idx="39808">
                  <c:v>6.97107E-2</c:v>
                </c:pt>
                <c:pt idx="39809">
                  <c:v>3.90263E-2</c:v>
                </c:pt>
                <c:pt idx="39810">
                  <c:v>4.8852899999999998E-2</c:v>
                </c:pt>
                <c:pt idx="39811">
                  <c:v>5.2112600000000002E-2</c:v>
                </c:pt>
                <c:pt idx="39812">
                  <c:v>6.1068499999999998E-2</c:v>
                </c:pt>
                <c:pt idx="39813">
                  <c:v>3.1354899999999998E-2</c:v>
                </c:pt>
                <c:pt idx="39814">
                  <c:v>4.8113799999999998E-2</c:v>
                </c:pt>
                <c:pt idx="39815">
                  <c:v>3.2814999999999997E-2</c:v>
                </c:pt>
                <c:pt idx="39816">
                  <c:v>3.7914299999999998E-2</c:v>
                </c:pt>
                <c:pt idx="39817">
                  <c:v>1.6521500000000001E-2</c:v>
                </c:pt>
                <c:pt idx="39818">
                  <c:v>5.0965299999999998E-2</c:v>
                </c:pt>
                <c:pt idx="39819">
                  <c:v>4.0007599999999997E-2</c:v>
                </c:pt>
                <c:pt idx="39820">
                  <c:v>5.0729799999999999E-2</c:v>
                </c:pt>
                <c:pt idx="39821">
                  <c:v>3.64523E-2</c:v>
                </c:pt>
                <c:pt idx="39822">
                  <c:v>4.3437000000000003E-2</c:v>
                </c:pt>
                <c:pt idx="39823">
                  <c:v>3.5117099999999998E-2</c:v>
                </c:pt>
                <c:pt idx="39824">
                  <c:v>4.7365200000000003E-2</c:v>
                </c:pt>
                <c:pt idx="39825">
                  <c:v>5.1713000000000002E-2</c:v>
                </c:pt>
                <c:pt idx="39826">
                  <c:v>3.9504999999999998E-2</c:v>
                </c:pt>
                <c:pt idx="39827">
                  <c:v>6.4068799999999995E-2</c:v>
                </c:pt>
                <c:pt idx="39828">
                  <c:v>5.2646600000000002E-2</c:v>
                </c:pt>
                <c:pt idx="39829">
                  <c:v>4.6735800000000001E-2</c:v>
                </c:pt>
                <c:pt idx="39830">
                  <c:v>6.5606100000000001E-2</c:v>
                </c:pt>
                <c:pt idx="39831">
                  <c:v>5.8509800000000001E-2</c:v>
                </c:pt>
                <c:pt idx="39832">
                  <c:v>5.1525099999999997E-2</c:v>
                </c:pt>
                <c:pt idx="39833">
                  <c:v>6.7541100000000007E-2</c:v>
                </c:pt>
                <c:pt idx="39834">
                  <c:v>3.8810699999999997E-2</c:v>
                </c:pt>
                <c:pt idx="39835">
                  <c:v>6.2184299999999998E-2</c:v>
                </c:pt>
                <c:pt idx="39836">
                  <c:v>6.7391400000000004E-2</c:v>
                </c:pt>
                <c:pt idx="39837">
                  <c:v>6.9562899999999997E-2</c:v>
                </c:pt>
                <c:pt idx="39838">
                  <c:v>4.1141499999999998E-2</c:v>
                </c:pt>
                <c:pt idx="39839">
                  <c:v>7.4460999999999999E-2</c:v>
                </c:pt>
                <c:pt idx="39840">
                  <c:v>5.7812700000000002E-2</c:v>
                </c:pt>
                <c:pt idx="39841">
                  <c:v>4.95453E-2</c:v>
                </c:pt>
                <c:pt idx="39842">
                  <c:v>5.6240100000000001E-2</c:v>
                </c:pt>
                <c:pt idx="39843">
                  <c:v>6.4501799999999998E-2</c:v>
                </c:pt>
                <c:pt idx="39844">
                  <c:v>7.6832800000000007E-2</c:v>
                </c:pt>
                <c:pt idx="39845">
                  <c:v>5.4431899999999998E-2</c:v>
                </c:pt>
                <c:pt idx="39846">
                  <c:v>6.7297899999999994E-2</c:v>
                </c:pt>
                <c:pt idx="39847">
                  <c:v>5.5872900000000003E-2</c:v>
                </c:pt>
                <c:pt idx="39848">
                  <c:v>7.4091900000000002E-2</c:v>
                </c:pt>
                <c:pt idx="39849">
                  <c:v>4.5644799999999999E-2</c:v>
                </c:pt>
                <c:pt idx="39850">
                  <c:v>6.5543199999999996E-2</c:v>
                </c:pt>
                <c:pt idx="39851">
                  <c:v>6.3425099999999998E-2</c:v>
                </c:pt>
                <c:pt idx="39852">
                  <c:v>6.3173300000000002E-2</c:v>
                </c:pt>
                <c:pt idx="39853">
                  <c:v>7.3865899999999998E-2</c:v>
                </c:pt>
                <c:pt idx="39854">
                  <c:v>6.9286299999999995E-2</c:v>
                </c:pt>
                <c:pt idx="39855">
                  <c:v>7.7507999999999994E-2</c:v>
                </c:pt>
                <c:pt idx="39856">
                  <c:v>7.0844699999999997E-2</c:v>
                </c:pt>
                <c:pt idx="39857">
                  <c:v>5.9144000000000002E-2</c:v>
                </c:pt>
                <c:pt idx="39858">
                  <c:v>6.2535300000000002E-2</c:v>
                </c:pt>
                <c:pt idx="39859">
                  <c:v>7.9761499999999999E-2</c:v>
                </c:pt>
                <c:pt idx="39860">
                  <c:v>7.5436600000000006E-2</c:v>
                </c:pt>
                <c:pt idx="39861">
                  <c:v>6.21214E-2</c:v>
                </c:pt>
                <c:pt idx="39862">
                  <c:v>7.2170300000000007E-2</c:v>
                </c:pt>
                <c:pt idx="39863">
                  <c:v>9.9656099999999997E-2</c:v>
                </c:pt>
                <c:pt idx="39864">
                  <c:v>7.7623399999999995E-2</c:v>
                </c:pt>
                <c:pt idx="39865">
                  <c:v>6.0568799999999999E-2</c:v>
                </c:pt>
                <c:pt idx="39866">
                  <c:v>7.2954199999999997E-2</c:v>
                </c:pt>
                <c:pt idx="39867">
                  <c:v>8.3791699999999997E-2</c:v>
                </c:pt>
                <c:pt idx="39868">
                  <c:v>4.9349799999999999E-2</c:v>
                </c:pt>
                <c:pt idx="39869">
                  <c:v>4.80919E-2</c:v>
                </c:pt>
                <c:pt idx="39870">
                  <c:v>4.5647600000000003E-2</c:v>
                </c:pt>
                <c:pt idx="39871">
                  <c:v>6.4286200000000002E-2</c:v>
                </c:pt>
                <c:pt idx="39872">
                  <c:v>5.2587500000000002E-2</c:v>
                </c:pt>
                <c:pt idx="39873">
                  <c:v>4.23136E-2</c:v>
                </c:pt>
                <c:pt idx="39874">
                  <c:v>5.9434899999999999E-2</c:v>
                </c:pt>
                <c:pt idx="39875">
                  <c:v>7.0571900000000007E-2</c:v>
                </c:pt>
                <c:pt idx="39876">
                  <c:v>5.3919799999999997E-2</c:v>
                </c:pt>
                <c:pt idx="39877">
                  <c:v>4.3171899999999999E-2</c:v>
                </c:pt>
                <c:pt idx="39878">
                  <c:v>5.1252399999999997E-2</c:v>
                </c:pt>
                <c:pt idx="39879">
                  <c:v>5.7024999999999999E-2</c:v>
                </c:pt>
                <c:pt idx="39880">
                  <c:v>5.9652299999999998E-2</c:v>
                </c:pt>
                <c:pt idx="39881">
                  <c:v>5.2156399999999999E-2</c:v>
                </c:pt>
                <c:pt idx="39882">
                  <c:v>6.1116200000000002E-2</c:v>
                </c:pt>
                <c:pt idx="39883">
                  <c:v>5.0476100000000003E-2</c:v>
                </c:pt>
                <c:pt idx="39884">
                  <c:v>4.5576100000000001E-2</c:v>
                </c:pt>
                <c:pt idx="39885">
                  <c:v>4.7001800000000003E-2</c:v>
                </c:pt>
                <c:pt idx="39886">
                  <c:v>4.2333599999999999E-2</c:v>
                </c:pt>
                <c:pt idx="39887">
                  <c:v>4.1623100000000003E-2</c:v>
                </c:pt>
                <c:pt idx="39888">
                  <c:v>2.3978200000000002E-2</c:v>
                </c:pt>
                <c:pt idx="39889">
                  <c:v>3.3511199999999998E-2</c:v>
                </c:pt>
                <c:pt idx="39890">
                  <c:v>2.1904E-2</c:v>
                </c:pt>
                <c:pt idx="39891">
                  <c:v>3.50018E-2</c:v>
                </c:pt>
                <c:pt idx="39892">
                  <c:v>2.82297E-2</c:v>
                </c:pt>
                <c:pt idx="39893">
                  <c:v>2.87075E-2</c:v>
                </c:pt>
                <c:pt idx="39894">
                  <c:v>3.2342900000000001E-2</c:v>
                </c:pt>
                <c:pt idx="39895">
                  <c:v>2.7234100000000001E-2</c:v>
                </c:pt>
                <c:pt idx="39896">
                  <c:v>2.4305299999999998E-2</c:v>
                </c:pt>
                <c:pt idx="39897">
                  <c:v>2.1333700000000001E-2</c:v>
                </c:pt>
                <c:pt idx="39898">
                  <c:v>1.99194E-2</c:v>
                </c:pt>
                <c:pt idx="39899">
                  <c:v>2.8685599999999999E-2</c:v>
                </c:pt>
                <c:pt idx="39900">
                  <c:v>3.56379E-2</c:v>
                </c:pt>
                <c:pt idx="39901">
                  <c:v>1.1572799999999999E-2</c:v>
                </c:pt>
                <c:pt idx="39902">
                  <c:v>2.3890499999999999E-2</c:v>
                </c:pt>
                <c:pt idx="39903">
                  <c:v>2.2527700000000001E-2</c:v>
                </c:pt>
                <c:pt idx="39904">
                  <c:v>5.0093699999999998E-2</c:v>
                </c:pt>
                <c:pt idx="39905">
                  <c:v>1.5831000000000001E-2</c:v>
                </c:pt>
                <c:pt idx="39906">
                  <c:v>1.11351E-2</c:v>
                </c:pt>
                <c:pt idx="39907">
                  <c:v>1.1241900000000001E-2</c:v>
                </c:pt>
                <c:pt idx="39908">
                  <c:v>1.5948299999999999E-2</c:v>
                </c:pt>
                <c:pt idx="39909">
                  <c:v>4.3384600000000002E-2</c:v>
                </c:pt>
                <c:pt idx="39910">
                  <c:v>3.8328199999999998E-3</c:v>
                </c:pt>
                <c:pt idx="39911">
                  <c:v>9.5882399999999996E-3</c:v>
                </c:pt>
                <c:pt idx="39912">
                  <c:v>2.4733499999999999E-2</c:v>
                </c:pt>
                <c:pt idx="39913">
                  <c:v>2.4789800000000001E-2</c:v>
                </c:pt>
                <c:pt idx="39914">
                  <c:v>-3.5181000000000001E-3</c:v>
                </c:pt>
                <c:pt idx="39915">
                  <c:v>8.8615399999999993E-3</c:v>
                </c:pt>
                <c:pt idx="39916">
                  <c:v>1.37243E-2</c:v>
                </c:pt>
                <c:pt idx="39917">
                  <c:v>1.86319E-2</c:v>
                </c:pt>
                <c:pt idx="39918">
                  <c:v>1.6319299999999998E-2</c:v>
                </c:pt>
                <c:pt idx="39919">
                  <c:v>2.5336299999999999E-2</c:v>
                </c:pt>
                <c:pt idx="39920">
                  <c:v>2.67458E-2</c:v>
                </c:pt>
                <c:pt idx="39921">
                  <c:v>5.8278999999999996E-3</c:v>
                </c:pt>
                <c:pt idx="39922">
                  <c:v>9.5510500000000002E-3</c:v>
                </c:pt>
                <c:pt idx="39923">
                  <c:v>1.09482E-3</c:v>
                </c:pt>
                <c:pt idx="39924">
                  <c:v>2.02589E-2</c:v>
                </c:pt>
                <c:pt idx="39925">
                  <c:v>2.2542E-2</c:v>
                </c:pt>
                <c:pt idx="39926">
                  <c:v>1.74694E-2</c:v>
                </c:pt>
                <c:pt idx="39927">
                  <c:v>1.18771E-2</c:v>
                </c:pt>
                <c:pt idx="39928">
                  <c:v>2.0914100000000001E-2</c:v>
                </c:pt>
                <c:pt idx="39929">
                  <c:v>3.11594E-2</c:v>
                </c:pt>
                <c:pt idx="39930">
                  <c:v>1.4521600000000001E-2</c:v>
                </c:pt>
                <c:pt idx="39931">
                  <c:v>2.3403199999999999E-3</c:v>
                </c:pt>
                <c:pt idx="39932">
                  <c:v>2.1707500000000001E-2</c:v>
                </c:pt>
                <c:pt idx="39933">
                  <c:v>1.2016300000000001E-2</c:v>
                </c:pt>
                <c:pt idx="39934">
                  <c:v>1.49698E-2</c:v>
                </c:pt>
                <c:pt idx="39935">
                  <c:v>1.35841E-2</c:v>
                </c:pt>
                <c:pt idx="39936">
                  <c:v>2.73895E-3</c:v>
                </c:pt>
                <c:pt idx="39937">
                  <c:v>-6.3705399999999996E-4</c:v>
                </c:pt>
                <c:pt idx="39938">
                  <c:v>-9.984970000000001E-4</c:v>
                </c:pt>
                <c:pt idx="39939">
                  <c:v>-9.1590899999999999E-3</c:v>
                </c:pt>
                <c:pt idx="39940">
                  <c:v>7.3986099999999999E-3</c:v>
                </c:pt>
                <c:pt idx="39941">
                  <c:v>1.1344E-2</c:v>
                </c:pt>
                <c:pt idx="39942">
                  <c:v>-2.1724700000000001E-3</c:v>
                </c:pt>
                <c:pt idx="39943">
                  <c:v>1.3527900000000001E-2</c:v>
                </c:pt>
                <c:pt idx="39944">
                  <c:v>-5.6419399999999998E-3</c:v>
                </c:pt>
                <c:pt idx="39945">
                  <c:v>6.9818500000000004E-3</c:v>
                </c:pt>
                <c:pt idx="39946">
                  <c:v>2.8848599999999999E-3</c:v>
                </c:pt>
                <c:pt idx="39947">
                  <c:v>-6.5860700000000003E-3</c:v>
                </c:pt>
                <c:pt idx="39948">
                  <c:v>-2.5358199999999998E-3</c:v>
                </c:pt>
                <c:pt idx="39949">
                  <c:v>-2.72083E-3</c:v>
                </c:pt>
                <c:pt idx="39950">
                  <c:v>-7.1620899999999999E-4</c:v>
                </c:pt>
                <c:pt idx="39951">
                  <c:v>7.2660399999999997E-3</c:v>
                </c:pt>
                <c:pt idx="39952">
                  <c:v>8.3999599999999997E-3</c:v>
                </c:pt>
                <c:pt idx="39953">
                  <c:v>2.7656600000000001E-4</c:v>
                </c:pt>
                <c:pt idx="39954">
                  <c:v>1.8801700000000001E-2</c:v>
                </c:pt>
                <c:pt idx="39955">
                  <c:v>6.4964300000000001E-3</c:v>
                </c:pt>
                <c:pt idx="39956">
                  <c:v>2.8114300000000002E-3</c:v>
                </c:pt>
                <c:pt idx="39957">
                  <c:v>-5.90801E-3</c:v>
                </c:pt>
                <c:pt idx="39958">
                  <c:v>-4.0082900000000003E-3</c:v>
                </c:pt>
                <c:pt idx="39959">
                  <c:v>-4.1151E-3</c:v>
                </c:pt>
                <c:pt idx="39960">
                  <c:v>3.7822699999999999E-3</c:v>
                </c:pt>
                <c:pt idx="39961">
                  <c:v>1.6871500000000001E-2</c:v>
                </c:pt>
                <c:pt idx="39962">
                  <c:v>-4.5680999999999999E-4</c:v>
                </c:pt>
                <c:pt idx="39963">
                  <c:v>8.8129000000000002E-3</c:v>
                </c:pt>
                <c:pt idx="39964">
                  <c:v>2.41852E-3</c:v>
                </c:pt>
                <c:pt idx="39965">
                  <c:v>1.77345E-2</c:v>
                </c:pt>
                <c:pt idx="39966">
                  <c:v>8.7451899999999999E-3</c:v>
                </c:pt>
                <c:pt idx="39967">
                  <c:v>1.25532E-2</c:v>
                </c:pt>
                <c:pt idx="39968">
                  <c:v>1.2901299999999999E-2</c:v>
                </c:pt>
                <c:pt idx="39969">
                  <c:v>3.5591099999999999E-3</c:v>
                </c:pt>
                <c:pt idx="39970">
                  <c:v>1.8727299999999999E-2</c:v>
                </c:pt>
                <c:pt idx="39971">
                  <c:v>-4.0311799999999997E-3</c:v>
                </c:pt>
                <c:pt idx="39972">
                  <c:v>1.39294E-2</c:v>
                </c:pt>
                <c:pt idx="39973">
                  <c:v>6.81877E-4</c:v>
                </c:pt>
                <c:pt idx="39974">
                  <c:v>2.10447E-2</c:v>
                </c:pt>
                <c:pt idx="39975">
                  <c:v>1.26324E-2</c:v>
                </c:pt>
                <c:pt idx="39976">
                  <c:v>1.30005E-2</c:v>
                </c:pt>
                <c:pt idx="39977">
                  <c:v>-3.3540699999999998E-3</c:v>
                </c:pt>
                <c:pt idx="39978">
                  <c:v>1.4472E-2</c:v>
                </c:pt>
                <c:pt idx="39979">
                  <c:v>2.8503400000000002E-2</c:v>
                </c:pt>
                <c:pt idx="39980">
                  <c:v>1.29614E-2</c:v>
                </c:pt>
                <c:pt idx="39981">
                  <c:v>3.6253899999999999E-2</c:v>
                </c:pt>
                <c:pt idx="39982">
                  <c:v>8.4047299999999991E-3</c:v>
                </c:pt>
                <c:pt idx="39983">
                  <c:v>1.6448000000000001E-2</c:v>
                </c:pt>
                <c:pt idx="39984">
                  <c:v>9.8400099999999997E-3</c:v>
                </c:pt>
                <c:pt idx="39985">
                  <c:v>7.6723099999999999E-3</c:v>
                </c:pt>
                <c:pt idx="39986">
                  <c:v>-5.68485E-3</c:v>
                </c:pt>
                <c:pt idx="39987">
                  <c:v>4.91619E-3</c:v>
                </c:pt>
                <c:pt idx="39988">
                  <c:v>-1.9048699999999998E-2</c:v>
                </c:pt>
                <c:pt idx="39989">
                  <c:v>-3.3578900000000001E-3</c:v>
                </c:pt>
                <c:pt idx="39990">
                  <c:v>4.1484800000000004E-3</c:v>
                </c:pt>
                <c:pt idx="39991">
                  <c:v>-1.41029E-2</c:v>
                </c:pt>
                <c:pt idx="39992">
                  <c:v>-1.6248700000000001E-2</c:v>
                </c:pt>
                <c:pt idx="39993">
                  <c:v>-1.27916E-2</c:v>
                </c:pt>
                <c:pt idx="39994">
                  <c:v>-2.3053199999999999E-2</c:v>
                </c:pt>
                <c:pt idx="39995">
                  <c:v>-6.5574600000000002E-3</c:v>
                </c:pt>
                <c:pt idx="39996">
                  <c:v>-1.00021E-2</c:v>
                </c:pt>
                <c:pt idx="39997">
                  <c:v>-5.5475200000000002E-3</c:v>
                </c:pt>
                <c:pt idx="39998">
                  <c:v>-6.4125099999999997E-3</c:v>
                </c:pt>
                <c:pt idx="39999">
                  <c:v>-1.719E-2</c:v>
                </c:pt>
                <c:pt idx="40000">
                  <c:v>-1.55134E-2</c:v>
                </c:pt>
                <c:pt idx="40001">
                  <c:v>-1.48716E-2</c:v>
                </c:pt>
                <c:pt idx="40002">
                  <c:v>-1.36423E-2</c:v>
                </c:pt>
                <c:pt idx="40003">
                  <c:v>2.7456300000000002E-3</c:v>
                </c:pt>
                <c:pt idx="40004">
                  <c:v>-3.9997100000000001E-3</c:v>
                </c:pt>
                <c:pt idx="40005">
                  <c:v>-1.4301299999999999E-2</c:v>
                </c:pt>
                <c:pt idx="40006">
                  <c:v>2.2840500000000001E-3</c:v>
                </c:pt>
                <c:pt idx="40007">
                  <c:v>-1.5969299999999999E-2</c:v>
                </c:pt>
                <c:pt idx="40008">
                  <c:v>-4.1608799999999996E-3</c:v>
                </c:pt>
                <c:pt idx="40009">
                  <c:v>-1.7110799999999999E-2</c:v>
                </c:pt>
                <c:pt idx="40010">
                  <c:v>-3.03316E-2</c:v>
                </c:pt>
                <c:pt idx="40011">
                  <c:v>-2.6412999999999999E-2</c:v>
                </c:pt>
                <c:pt idx="40012">
                  <c:v>-2.3190499999999999E-2</c:v>
                </c:pt>
                <c:pt idx="40013">
                  <c:v>-2.74305E-2</c:v>
                </c:pt>
                <c:pt idx="40014">
                  <c:v>-2.3734999999999999E-2</c:v>
                </c:pt>
                <c:pt idx="40015">
                  <c:v>-1.9366299999999999E-2</c:v>
                </c:pt>
                <c:pt idx="40016">
                  <c:v>-2.69661E-2</c:v>
                </c:pt>
                <c:pt idx="40017">
                  <c:v>-3.8426399999999999E-2</c:v>
                </c:pt>
                <c:pt idx="40018">
                  <c:v>-2.9682199999999999E-2</c:v>
                </c:pt>
                <c:pt idx="40019">
                  <c:v>-5.28736E-2</c:v>
                </c:pt>
                <c:pt idx="40020">
                  <c:v>-3.3677100000000001E-2</c:v>
                </c:pt>
                <c:pt idx="40021">
                  <c:v>-1.48039E-2</c:v>
                </c:pt>
                <c:pt idx="40022">
                  <c:v>-2.6433000000000002E-2</c:v>
                </c:pt>
                <c:pt idx="40023">
                  <c:v>-5.4818199999999997E-2</c:v>
                </c:pt>
                <c:pt idx="40024">
                  <c:v>-2.8148699999999999E-2</c:v>
                </c:pt>
                <c:pt idx="40025">
                  <c:v>-2.7530700000000002E-2</c:v>
                </c:pt>
                <c:pt idx="40026">
                  <c:v>-3.7265800000000002E-2</c:v>
                </c:pt>
                <c:pt idx="40027">
                  <c:v>-2.2186299999999999E-2</c:v>
                </c:pt>
                <c:pt idx="40028">
                  <c:v>-4.5474100000000003E-2</c:v>
                </c:pt>
                <c:pt idx="40029">
                  <c:v>-5.3267500000000002E-2</c:v>
                </c:pt>
                <c:pt idx="40030">
                  <c:v>-3.9943699999999999E-2</c:v>
                </c:pt>
                <c:pt idx="40031">
                  <c:v>-2.3488999999999999E-2</c:v>
                </c:pt>
                <c:pt idx="40032">
                  <c:v>-4.8910099999999998E-2</c:v>
                </c:pt>
                <c:pt idx="40033">
                  <c:v>-2.7037599999999998E-2</c:v>
                </c:pt>
                <c:pt idx="40034">
                  <c:v>-2.2949199999999999E-2</c:v>
                </c:pt>
                <c:pt idx="40035">
                  <c:v>-2.7626999999999999E-2</c:v>
                </c:pt>
                <c:pt idx="40036">
                  <c:v>-3.9644199999999997E-2</c:v>
                </c:pt>
                <c:pt idx="40037">
                  <c:v>-4.8397099999999998E-2</c:v>
                </c:pt>
                <c:pt idx="40038">
                  <c:v>-2.5848400000000001E-2</c:v>
                </c:pt>
                <c:pt idx="40039">
                  <c:v>-3.1389199999999999E-2</c:v>
                </c:pt>
                <c:pt idx="40040">
                  <c:v>-5.3844500000000003E-2</c:v>
                </c:pt>
                <c:pt idx="40041">
                  <c:v>-4.9864800000000001E-2</c:v>
                </c:pt>
                <c:pt idx="40042">
                  <c:v>-2.2217799999999999E-2</c:v>
                </c:pt>
                <c:pt idx="40043">
                  <c:v>-2.79989E-2</c:v>
                </c:pt>
                <c:pt idx="40044">
                  <c:v>-4.0223099999999998E-2</c:v>
                </c:pt>
                <c:pt idx="40045">
                  <c:v>-2.97871E-2</c:v>
                </c:pt>
                <c:pt idx="40046">
                  <c:v>-2.11878E-2</c:v>
                </c:pt>
                <c:pt idx="40047">
                  <c:v>-3.0175199999999999E-2</c:v>
                </c:pt>
                <c:pt idx="40048">
                  <c:v>-2.0728099999999999E-2</c:v>
                </c:pt>
                <c:pt idx="40049">
                  <c:v>-4.1736599999999999E-2</c:v>
                </c:pt>
                <c:pt idx="40050">
                  <c:v>-1.5690800000000001E-2</c:v>
                </c:pt>
                <c:pt idx="40051">
                  <c:v>-3.2886499999999999E-2</c:v>
                </c:pt>
                <c:pt idx="40052">
                  <c:v>-2.5192300000000001E-2</c:v>
                </c:pt>
                <c:pt idx="40053">
                  <c:v>-3.8176500000000002E-2</c:v>
                </c:pt>
                <c:pt idx="40054">
                  <c:v>-1.8895100000000001E-2</c:v>
                </c:pt>
                <c:pt idx="40055">
                  <c:v>-3.4194000000000002E-2</c:v>
                </c:pt>
                <c:pt idx="40056">
                  <c:v>-3.0612E-2</c:v>
                </c:pt>
                <c:pt idx="40057">
                  <c:v>-4.1119599999999999E-2</c:v>
                </c:pt>
                <c:pt idx="40058">
                  <c:v>-4.3467499999999999E-2</c:v>
                </c:pt>
                <c:pt idx="40059">
                  <c:v>-2.2307400000000002E-2</c:v>
                </c:pt>
                <c:pt idx="40060">
                  <c:v>-3.7569999999999999E-2</c:v>
                </c:pt>
                <c:pt idx="40061">
                  <c:v>-2.5744400000000001E-2</c:v>
                </c:pt>
                <c:pt idx="40062">
                  <c:v>-3.51391E-2</c:v>
                </c:pt>
                <c:pt idx="40063">
                  <c:v>-2.6886E-2</c:v>
                </c:pt>
                <c:pt idx="40064">
                  <c:v>-5.1732100000000003E-2</c:v>
                </c:pt>
                <c:pt idx="40065">
                  <c:v>-4.4769299999999998E-2</c:v>
                </c:pt>
                <c:pt idx="40066">
                  <c:v>-5.0508499999999998E-2</c:v>
                </c:pt>
                <c:pt idx="40067">
                  <c:v>-3.1753499999999997E-2</c:v>
                </c:pt>
                <c:pt idx="40068">
                  <c:v>-4.9135199999999997E-2</c:v>
                </c:pt>
                <c:pt idx="40069">
                  <c:v>-4.5706700000000003E-2</c:v>
                </c:pt>
                <c:pt idx="40070">
                  <c:v>-4.4525099999999998E-2</c:v>
                </c:pt>
                <c:pt idx="40071">
                  <c:v>-4.1327500000000003E-2</c:v>
                </c:pt>
                <c:pt idx="40072">
                  <c:v>-5.16386E-2</c:v>
                </c:pt>
                <c:pt idx="40073">
                  <c:v>-4.7825800000000002E-2</c:v>
                </c:pt>
                <c:pt idx="40074">
                  <c:v>-5.5196799999999997E-2</c:v>
                </c:pt>
                <c:pt idx="40075">
                  <c:v>-5.4781900000000001E-2</c:v>
                </c:pt>
                <c:pt idx="40076">
                  <c:v>-2.9516199999999999E-2</c:v>
                </c:pt>
                <c:pt idx="40077">
                  <c:v>-5.6203799999999998E-2</c:v>
                </c:pt>
                <c:pt idx="40078">
                  <c:v>-3.6441800000000003E-2</c:v>
                </c:pt>
                <c:pt idx="40079">
                  <c:v>-4.1169200000000003E-2</c:v>
                </c:pt>
                <c:pt idx="40080">
                  <c:v>-3.3755300000000002E-2</c:v>
                </c:pt>
                <c:pt idx="40081">
                  <c:v>-4.2552899999999998E-2</c:v>
                </c:pt>
                <c:pt idx="40082">
                  <c:v>-3.6630599999999999E-2</c:v>
                </c:pt>
                <c:pt idx="40083">
                  <c:v>-2.58379E-2</c:v>
                </c:pt>
                <c:pt idx="40084">
                  <c:v>-3.7095099999999999E-2</c:v>
                </c:pt>
                <c:pt idx="40085">
                  <c:v>-3.8398700000000001E-2</c:v>
                </c:pt>
                <c:pt idx="40086">
                  <c:v>-5.0801300000000001E-2</c:v>
                </c:pt>
                <c:pt idx="40087">
                  <c:v>-3.1715399999999998E-2</c:v>
                </c:pt>
                <c:pt idx="40088">
                  <c:v>-4.2825700000000001E-2</c:v>
                </c:pt>
                <c:pt idx="40089">
                  <c:v>-3.66497E-2</c:v>
                </c:pt>
                <c:pt idx="40090">
                  <c:v>-4.6003299999999997E-2</c:v>
                </c:pt>
                <c:pt idx="40091">
                  <c:v>-4.9648299999999999E-2</c:v>
                </c:pt>
                <c:pt idx="40092">
                  <c:v>-3.0797000000000001E-2</c:v>
                </c:pt>
                <c:pt idx="40093">
                  <c:v>-4.8840500000000002E-2</c:v>
                </c:pt>
                <c:pt idx="40094">
                  <c:v>-5.9127800000000001E-2</c:v>
                </c:pt>
                <c:pt idx="40095">
                  <c:v>-2.4673500000000001E-2</c:v>
                </c:pt>
                <c:pt idx="40096">
                  <c:v>-2.8008499999999999E-2</c:v>
                </c:pt>
                <c:pt idx="40097">
                  <c:v>-6.2854800000000002E-2</c:v>
                </c:pt>
                <c:pt idx="40098">
                  <c:v>-4.4634800000000002E-2</c:v>
                </c:pt>
                <c:pt idx="40099">
                  <c:v>-1.79577E-2</c:v>
                </c:pt>
                <c:pt idx="40100">
                  <c:v>-2.37617E-2</c:v>
                </c:pt>
                <c:pt idx="40101">
                  <c:v>-4.9975400000000003E-2</c:v>
                </c:pt>
                <c:pt idx="40102">
                  <c:v>-4.1964500000000002E-2</c:v>
                </c:pt>
                <c:pt idx="40103">
                  <c:v>-3.4923599999999999E-2</c:v>
                </c:pt>
                <c:pt idx="40104">
                  <c:v>-3.92466E-2</c:v>
                </c:pt>
                <c:pt idx="40105">
                  <c:v>-3.6199599999999998E-2</c:v>
                </c:pt>
                <c:pt idx="40106">
                  <c:v>-6.0789099999999999E-2</c:v>
                </c:pt>
                <c:pt idx="40107">
                  <c:v>-3.8572299999999997E-2</c:v>
                </c:pt>
                <c:pt idx="40108">
                  <c:v>-3.1912799999999998E-2</c:v>
                </c:pt>
                <c:pt idx="40109">
                  <c:v>-5.7519000000000001E-2</c:v>
                </c:pt>
                <c:pt idx="40110">
                  <c:v>-5.7814600000000001E-2</c:v>
                </c:pt>
                <c:pt idx="40111">
                  <c:v>-4.07801E-2</c:v>
                </c:pt>
                <c:pt idx="40112">
                  <c:v>-5.3559299999999997E-2</c:v>
                </c:pt>
                <c:pt idx="40113">
                  <c:v>-4.0904000000000003E-2</c:v>
                </c:pt>
                <c:pt idx="40114">
                  <c:v>-5.5929199999999998E-2</c:v>
                </c:pt>
                <c:pt idx="40115">
                  <c:v>-3.4153900000000001E-2</c:v>
                </c:pt>
                <c:pt idx="40116">
                  <c:v>-4.0060999999999999E-2</c:v>
                </c:pt>
                <c:pt idx="40117">
                  <c:v>-3.1532299999999999E-2</c:v>
                </c:pt>
                <c:pt idx="40118">
                  <c:v>-3.4426699999999998E-2</c:v>
                </c:pt>
                <c:pt idx="40119">
                  <c:v>-2.5760700000000001E-2</c:v>
                </c:pt>
                <c:pt idx="40120">
                  <c:v>-3.5779999999999999E-2</c:v>
                </c:pt>
                <c:pt idx="40121">
                  <c:v>-3.7989599999999998E-2</c:v>
                </c:pt>
                <c:pt idx="40122">
                  <c:v>-2.8705600000000001E-2</c:v>
                </c:pt>
                <c:pt idx="40123">
                  <c:v>-2.7836799999999998E-2</c:v>
                </c:pt>
                <c:pt idx="40124">
                  <c:v>-3.47347E-2</c:v>
                </c:pt>
                <c:pt idx="40125">
                  <c:v>-4.4814100000000003E-2</c:v>
                </c:pt>
                <c:pt idx="40126">
                  <c:v>-2.47917E-2</c:v>
                </c:pt>
                <c:pt idx="40127">
                  <c:v>-4.0144899999999997E-2</c:v>
                </c:pt>
                <c:pt idx="40128">
                  <c:v>-2.9418E-2</c:v>
                </c:pt>
                <c:pt idx="40129">
                  <c:v>-3.67298E-2</c:v>
                </c:pt>
                <c:pt idx="40130">
                  <c:v>-3.5423299999999998E-2</c:v>
                </c:pt>
                <c:pt idx="40131">
                  <c:v>-3.9991400000000003E-2</c:v>
                </c:pt>
                <c:pt idx="40132">
                  <c:v>-3.5572100000000002E-2</c:v>
                </c:pt>
                <c:pt idx="40133">
                  <c:v>-2.7776700000000001E-2</c:v>
                </c:pt>
                <c:pt idx="40134">
                  <c:v>-3.5451900000000001E-2</c:v>
                </c:pt>
                <c:pt idx="40135">
                  <c:v>-3.42808E-2</c:v>
                </c:pt>
                <c:pt idx="40136">
                  <c:v>-3.73859E-2</c:v>
                </c:pt>
                <c:pt idx="40137">
                  <c:v>-3.0320199999999999E-2</c:v>
                </c:pt>
                <c:pt idx="40138">
                  <c:v>-4.0787700000000003E-2</c:v>
                </c:pt>
                <c:pt idx="40139">
                  <c:v>-4.1297E-2</c:v>
                </c:pt>
                <c:pt idx="40140">
                  <c:v>-4.5973800000000002E-2</c:v>
                </c:pt>
                <c:pt idx="40141">
                  <c:v>-3.40395E-2</c:v>
                </c:pt>
                <c:pt idx="40142">
                  <c:v>-4.1613600000000001E-2</c:v>
                </c:pt>
                <c:pt idx="40143">
                  <c:v>-4.3776500000000003E-2</c:v>
                </c:pt>
                <c:pt idx="40144">
                  <c:v>-3.6485700000000003E-2</c:v>
                </c:pt>
                <c:pt idx="40145">
                  <c:v>-4.5487399999999997E-2</c:v>
                </c:pt>
                <c:pt idx="40146">
                  <c:v>-5.8563200000000003E-2</c:v>
                </c:pt>
                <c:pt idx="40147">
                  <c:v>-3.77674E-2</c:v>
                </c:pt>
                <c:pt idx="40148">
                  <c:v>-2.6755299999999999E-2</c:v>
                </c:pt>
                <c:pt idx="40149">
                  <c:v>-4.4947599999999997E-2</c:v>
                </c:pt>
                <c:pt idx="40150">
                  <c:v>-4.4922799999999999E-2</c:v>
                </c:pt>
                <c:pt idx="40151">
                  <c:v>-3.06482E-2</c:v>
                </c:pt>
                <c:pt idx="40152">
                  <c:v>-3.36657E-2</c:v>
                </c:pt>
                <c:pt idx="40153">
                  <c:v>-1.5943499999999999E-2</c:v>
                </c:pt>
                <c:pt idx="40154">
                  <c:v>-3.9878799999999999E-2</c:v>
                </c:pt>
                <c:pt idx="40155">
                  <c:v>-4.1050000000000003E-2</c:v>
                </c:pt>
                <c:pt idx="40156">
                  <c:v>-3.8113599999999997E-2</c:v>
                </c:pt>
                <c:pt idx="40157">
                  <c:v>-2.74019E-2</c:v>
                </c:pt>
                <c:pt idx="40158">
                  <c:v>-3.0888599999999999E-2</c:v>
                </c:pt>
                <c:pt idx="40159">
                  <c:v>-3.6917699999999998E-2</c:v>
                </c:pt>
                <c:pt idx="40160">
                  <c:v>-4.7097199999999999E-2</c:v>
                </c:pt>
                <c:pt idx="40161">
                  <c:v>-4.5778300000000001E-2</c:v>
                </c:pt>
                <c:pt idx="40162">
                  <c:v>-3.3976600000000003E-2</c:v>
                </c:pt>
                <c:pt idx="40163">
                  <c:v>-3.1537999999999997E-2</c:v>
                </c:pt>
                <c:pt idx="40164">
                  <c:v>-4.8618300000000003E-2</c:v>
                </c:pt>
                <c:pt idx="40165">
                  <c:v>-4.7916399999999998E-2</c:v>
                </c:pt>
                <c:pt idx="40166">
                  <c:v>-2.93694E-2</c:v>
                </c:pt>
                <c:pt idx="40167">
                  <c:v>-4.46854E-2</c:v>
                </c:pt>
                <c:pt idx="40168">
                  <c:v>-2.58865E-2</c:v>
                </c:pt>
                <c:pt idx="40169">
                  <c:v>-3.2707199999999999E-2</c:v>
                </c:pt>
                <c:pt idx="40170">
                  <c:v>-4.7083899999999998E-2</c:v>
                </c:pt>
                <c:pt idx="40171">
                  <c:v>-3.3641799999999999E-2</c:v>
                </c:pt>
                <c:pt idx="40172">
                  <c:v>-2.56195E-2</c:v>
                </c:pt>
                <c:pt idx="40173">
                  <c:v>-4.743E-2</c:v>
                </c:pt>
                <c:pt idx="40174">
                  <c:v>-3.8826899999999998E-2</c:v>
                </c:pt>
                <c:pt idx="40175">
                  <c:v>-3.64342E-2</c:v>
                </c:pt>
                <c:pt idx="40176">
                  <c:v>-4.5972800000000001E-2</c:v>
                </c:pt>
                <c:pt idx="40177">
                  <c:v>-4.5327199999999998E-2</c:v>
                </c:pt>
                <c:pt idx="40178">
                  <c:v>-3.72124E-2</c:v>
                </c:pt>
                <c:pt idx="40179">
                  <c:v>-3.9761499999999998E-2</c:v>
                </c:pt>
                <c:pt idx="40180">
                  <c:v>-4.1464800000000003E-2</c:v>
                </c:pt>
                <c:pt idx="40181">
                  <c:v>-1.6638799999999999E-2</c:v>
                </c:pt>
                <c:pt idx="40182">
                  <c:v>-4.6157799999999999E-2</c:v>
                </c:pt>
                <c:pt idx="40183">
                  <c:v>-2.74334E-2</c:v>
                </c:pt>
                <c:pt idx="40184">
                  <c:v>-4.62961E-2</c:v>
                </c:pt>
                <c:pt idx="40185">
                  <c:v>-2.2088099999999999E-2</c:v>
                </c:pt>
                <c:pt idx="40186">
                  <c:v>-3.6691700000000001E-2</c:v>
                </c:pt>
                <c:pt idx="40187">
                  <c:v>-2.6898399999999999E-2</c:v>
                </c:pt>
                <c:pt idx="40188">
                  <c:v>-2.69146E-2</c:v>
                </c:pt>
                <c:pt idx="40189">
                  <c:v>-3.6796599999999999E-2</c:v>
                </c:pt>
                <c:pt idx="40190">
                  <c:v>-1.9948E-2</c:v>
                </c:pt>
                <c:pt idx="40191">
                  <c:v>-3.8041100000000001E-2</c:v>
                </c:pt>
                <c:pt idx="40192">
                  <c:v>-2.23789E-2</c:v>
                </c:pt>
                <c:pt idx="40193">
                  <c:v>-3.02048E-2</c:v>
                </c:pt>
                <c:pt idx="40194">
                  <c:v>-3.6683100000000003E-2</c:v>
                </c:pt>
                <c:pt idx="40195">
                  <c:v>-2.70128E-2</c:v>
                </c:pt>
                <c:pt idx="40196">
                  <c:v>-1.57652E-2</c:v>
                </c:pt>
                <c:pt idx="40197">
                  <c:v>-2.90499E-2</c:v>
                </c:pt>
                <c:pt idx="40198">
                  <c:v>-3.3332800000000003E-2</c:v>
                </c:pt>
                <c:pt idx="40199">
                  <c:v>-1.15499E-2</c:v>
                </c:pt>
                <c:pt idx="40200">
                  <c:v>-7.2002400000000001E-3</c:v>
                </c:pt>
                <c:pt idx="40201">
                  <c:v>-3.2467799999999998E-2</c:v>
                </c:pt>
                <c:pt idx="40202">
                  <c:v>-3.39975E-2</c:v>
                </c:pt>
                <c:pt idx="40203">
                  <c:v>-1.6956300000000001E-2</c:v>
                </c:pt>
                <c:pt idx="40204">
                  <c:v>-1.2947999999999999E-2</c:v>
                </c:pt>
                <c:pt idx="40205">
                  <c:v>-1.6966800000000001E-2</c:v>
                </c:pt>
                <c:pt idx="40206">
                  <c:v>-4.4589999999999998E-2</c:v>
                </c:pt>
                <c:pt idx="40207">
                  <c:v>-9.6445100000000002E-3</c:v>
                </c:pt>
                <c:pt idx="40208">
                  <c:v>-3.5164800000000003E-2</c:v>
                </c:pt>
                <c:pt idx="40209">
                  <c:v>-2.0742400000000002E-3</c:v>
                </c:pt>
                <c:pt idx="40210">
                  <c:v>-6.67667E-3</c:v>
                </c:pt>
                <c:pt idx="40211">
                  <c:v>-1.08118E-2</c:v>
                </c:pt>
                <c:pt idx="40212">
                  <c:v>-1.8622400000000001E-2</c:v>
                </c:pt>
                <c:pt idx="40213">
                  <c:v>-2.1402399999999999E-2</c:v>
                </c:pt>
                <c:pt idx="40214">
                  <c:v>-2.9573400000000001E-3</c:v>
                </c:pt>
                <c:pt idx="40215">
                  <c:v>-2.6764900000000001E-2</c:v>
                </c:pt>
                <c:pt idx="40216">
                  <c:v>-1.9482599999999999E-2</c:v>
                </c:pt>
                <c:pt idx="40217">
                  <c:v>-1.41706E-2</c:v>
                </c:pt>
                <c:pt idx="40218">
                  <c:v>-4.7187799999999997E-3</c:v>
                </c:pt>
                <c:pt idx="40219">
                  <c:v>-2.1689400000000001E-2</c:v>
                </c:pt>
                <c:pt idx="40220">
                  <c:v>-4.91619E-3</c:v>
                </c:pt>
                <c:pt idx="40221">
                  <c:v>-1.7907099999999999E-2</c:v>
                </c:pt>
                <c:pt idx="40222">
                  <c:v>6.4248999999999999E-3</c:v>
                </c:pt>
                <c:pt idx="40223">
                  <c:v>2.41566E-3</c:v>
                </c:pt>
                <c:pt idx="40224">
                  <c:v>-7.0257200000000001E-3</c:v>
                </c:pt>
                <c:pt idx="40225">
                  <c:v>-2.0854899999999999E-2</c:v>
                </c:pt>
                <c:pt idx="40226">
                  <c:v>-7.1764000000000003E-3</c:v>
                </c:pt>
                <c:pt idx="40227">
                  <c:v>-8.1624999999999996E-3</c:v>
                </c:pt>
                <c:pt idx="40228">
                  <c:v>-8.0385200000000004E-3</c:v>
                </c:pt>
                <c:pt idx="40229">
                  <c:v>9.1581300000000004E-3</c:v>
                </c:pt>
                <c:pt idx="40230">
                  <c:v>-4.9648299999999999E-3</c:v>
                </c:pt>
                <c:pt idx="40231">
                  <c:v>-1.8882799999999999E-4</c:v>
                </c:pt>
                <c:pt idx="40232">
                  <c:v>-6.4849900000000004E-3</c:v>
                </c:pt>
                <c:pt idx="40233">
                  <c:v>-9.7084000000000005E-4</c:v>
                </c:pt>
                <c:pt idx="40234">
                  <c:v>-1.7955800000000001E-2</c:v>
                </c:pt>
                <c:pt idx="40235">
                  <c:v>-5.1441200000000003E-3</c:v>
                </c:pt>
                <c:pt idx="40236">
                  <c:v>3.3378599999999998E-4</c:v>
                </c:pt>
                <c:pt idx="40237">
                  <c:v>-1.17102E-2</c:v>
                </c:pt>
                <c:pt idx="40238">
                  <c:v>5.3138700000000001E-3</c:v>
                </c:pt>
                <c:pt idx="40239">
                  <c:v>3.47519E-3</c:v>
                </c:pt>
                <c:pt idx="40240">
                  <c:v>7.52449E-3</c:v>
                </c:pt>
                <c:pt idx="40241">
                  <c:v>9.8361999999999998E-3</c:v>
                </c:pt>
                <c:pt idx="40242">
                  <c:v>-1.4938399999999999E-2</c:v>
                </c:pt>
                <c:pt idx="40243">
                  <c:v>1.8453600000000001E-3</c:v>
                </c:pt>
                <c:pt idx="40244">
                  <c:v>1.8550899999999999E-2</c:v>
                </c:pt>
                <c:pt idx="40245">
                  <c:v>9.8104500000000001E-3</c:v>
                </c:pt>
                <c:pt idx="40246">
                  <c:v>-1.24178E-2</c:v>
                </c:pt>
                <c:pt idx="40247">
                  <c:v>-1.1255299999999999E-2</c:v>
                </c:pt>
                <c:pt idx="40248">
                  <c:v>2.3971599999999999E-2</c:v>
                </c:pt>
                <c:pt idx="40249">
                  <c:v>4.6253199999999998E-4</c:v>
                </c:pt>
                <c:pt idx="40250">
                  <c:v>-3.0479399999999999E-3</c:v>
                </c:pt>
                <c:pt idx="40251">
                  <c:v>-8.6937000000000004E-3</c:v>
                </c:pt>
                <c:pt idx="40252">
                  <c:v>-4.5738200000000001E-3</c:v>
                </c:pt>
                <c:pt idx="40253">
                  <c:v>-8.6307499999999995E-3</c:v>
                </c:pt>
                <c:pt idx="40254">
                  <c:v>-1.0863299999999999E-2</c:v>
                </c:pt>
                <c:pt idx="40255">
                  <c:v>1.36185E-3</c:v>
                </c:pt>
                <c:pt idx="40256">
                  <c:v>-1.2826000000000001E-2</c:v>
                </c:pt>
                <c:pt idx="40257">
                  <c:v>-1.4718999999999999E-2</c:v>
                </c:pt>
                <c:pt idx="40258">
                  <c:v>-1.93405E-2</c:v>
                </c:pt>
                <c:pt idx="40259">
                  <c:v>-2.43092E-3</c:v>
                </c:pt>
                <c:pt idx="40260">
                  <c:v>-1.6493799999999999E-2</c:v>
                </c:pt>
                <c:pt idx="40261">
                  <c:v>-2.8731300000000001E-2</c:v>
                </c:pt>
                <c:pt idx="40262">
                  <c:v>-2.08349E-2</c:v>
                </c:pt>
                <c:pt idx="40263">
                  <c:v>1.7404600000000001E-3</c:v>
                </c:pt>
                <c:pt idx="40264">
                  <c:v>-5.9671400000000001E-3</c:v>
                </c:pt>
                <c:pt idx="40265">
                  <c:v>-9.4585399999999997E-3</c:v>
                </c:pt>
                <c:pt idx="40266">
                  <c:v>2.10686E-2</c:v>
                </c:pt>
                <c:pt idx="40267">
                  <c:v>6.6413899999999996E-3</c:v>
                </c:pt>
                <c:pt idx="40268">
                  <c:v>-1.2364399999999999E-2</c:v>
                </c:pt>
                <c:pt idx="40269">
                  <c:v>-2.9258700000000001E-3</c:v>
                </c:pt>
                <c:pt idx="40270">
                  <c:v>-8.6069100000000006E-3</c:v>
                </c:pt>
                <c:pt idx="40271">
                  <c:v>3.3388100000000002E-3</c:v>
                </c:pt>
                <c:pt idx="40272">
                  <c:v>-1.06049E-2</c:v>
                </c:pt>
                <c:pt idx="40273">
                  <c:v>4.1179700000000003E-3</c:v>
                </c:pt>
                <c:pt idx="40274">
                  <c:v>-4.9018900000000003E-4</c:v>
                </c:pt>
                <c:pt idx="40275">
                  <c:v>-7.5655000000000002E-3</c:v>
                </c:pt>
                <c:pt idx="40276">
                  <c:v>3.1661999999999999E-4</c:v>
                </c:pt>
                <c:pt idx="40277">
                  <c:v>-1.6544300000000001E-2</c:v>
                </c:pt>
                <c:pt idx="40278">
                  <c:v>-1.2149800000000001E-2</c:v>
                </c:pt>
                <c:pt idx="40279">
                  <c:v>-1.2722000000000001E-2</c:v>
                </c:pt>
                <c:pt idx="40280">
                  <c:v>-4.7836299999999997E-3</c:v>
                </c:pt>
                <c:pt idx="40281">
                  <c:v>-1.37634E-2</c:v>
                </c:pt>
                <c:pt idx="40282">
                  <c:v>-2.8257399999999998E-2</c:v>
                </c:pt>
                <c:pt idx="40283">
                  <c:v>-5.28336E-3</c:v>
                </c:pt>
                <c:pt idx="40284">
                  <c:v>-1.1484100000000001E-2</c:v>
                </c:pt>
                <c:pt idx="40285">
                  <c:v>-2.88916E-2</c:v>
                </c:pt>
                <c:pt idx="40286">
                  <c:v>-1.05705E-2</c:v>
                </c:pt>
                <c:pt idx="40287">
                  <c:v>5.6390800000000003E-3</c:v>
                </c:pt>
                <c:pt idx="40288">
                  <c:v>-9.5357900000000006E-3</c:v>
                </c:pt>
                <c:pt idx="40289">
                  <c:v>-2.1033300000000001E-2</c:v>
                </c:pt>
                <c:pt idx="40290">
                  <c:v>1.3494500000000001E-3</c:v>
                </c:pt>
                <c:pt idx="40291">
                  <c:v>-2.3326900000000001E-3</c:v>
                </c:pt>
                <c:pt idx="40292">
                  <c:v>-1.4038099999999999E-3</c:v>
                </c:pt>
                <c:pt idx="40293">
                  <c:v>-1.0006900000000001E-2</c:v>
                </c:pt>
                <c:pt idx="40294">
                  <c:v>-2.4160399999999999E-2</c:v>
                </c:pt>
                <c:pt idx="40295">
                  <c:v>-5.0573299999999996E-3</c:v>
                </c:pt>
                <c:pt idx="40296">
                  <c:v>1.3016700000000001E-2</c:v>
                </c:pt>
                <c:pt idx="40297">
                  <c:v>1.8464100000000001E-2</c:v>
                </c:pt>
                <c:pt idx="40298">
                  <c:v>-2.3732199999999998E-2</c:v>
                </c:pt>
                <c:pt idx="40299">
                  <c:v>-7.6227200000000004E-3</c:v>
                </c:pt>
                <c:pt idx="40300">
                  <c:v>-8.8548700000000008E-3</c:v>
                </c:pt>
                <c:pt idx="40301">
                  <c:v>1.60532E-2</c:v>
                </c:pt>
                <c:pt idx="40302">
                  <c:v>-3.0679700000000002E-3</c:v>
                </c:pt>
                <c:pt idx="40303">
                  <c:v>-1.2269E-2</c:v>
                </c:pt>
                <c:pt idx="40304">
                  <c:v>-5.5704099999999996E-3</c:v>
                </c:pt>
                <c:pt idx="40305">
                  <c:v>-3.2377199999999999E-3</c:v>
                </c:pt>
                <c:pt idx="40306">
                  <c:v>2.882E-3</c:v>
                </c:pt>
                <c:pt idx="40307">
                  <c:v>-6.2084200000000001E-3</c:v>
                </c:pt>
                <c:pt idx="40308">
                  <c:v>2.5663399999999999E-3</c:v>
                </c:pt>
                <c:pt idx="40309">
                  <c:v>-5.1040599999999997E-3</c:v>
                </c:pt>
                <c:pt idx="40310">
                  <c:v>1.0946300000000001E-2</c:v>
                </c:pt>
                <c:pt idx="40311">
                  <c:v>-3.3254600000000001E-3</c:v>
                </c:pt>
                <c:pt idx="40312">
                  <c:v>3.1337700000000001E-3</c:v>
                </c:pt>
                <c:pt idx="40313">
                  <c:v>6.4897499999999999E-3</c:v>
                </c:pt>
                <c:pt idx="40314">
                  <c:v>4.78649E-3</c:v>
                </c:pt>
                <c:pt idx="40315">
                  <c:v>8.8958700000000002E-3</c:v>
                </c:pt>
                <c:pt idx="40316">
                  <c:v>-4.3125200000000002E-3</c:v>
                </c:pt>
                <c:pt idx="40317">
                  <c:v>1.5406599999999999E-2</c:v>
                </c:pt>
                <c:pt idx="40318">
                  <c:v>1.96495E-2</c:v>
                </c:pt>
                <c:pt idx="40319">
                  <c:v>1.3587E-2</c:v>
                </c:pt>
                <c:pt idx="40320">
                  <c:v>4.46606E-3</c:v>
                </c:pt>
                <c:pt idx="40321">
                  <c:v>2.3709299999999999E-2</c:v>
                </c:pt>
                <c:pt idx="40322">
                  <c:v>2.2740400000000001E-2</c:v>
                </c:pt>
                <c:pt idx="40323">
                  <c:v>1.15681E-2</c:v>
                </c:pt>
                <c:pt idx="40324">
                  <c:v>2.3428000000000001E-2</c:v>
                </c:pt>
                <c:pt idx="40325">
                  <c:v>2.25039E-2</c:v>
                </c:pt>
                <c:pt idx="40326">
                  <c:v>1.23167E-2</c:v>
                </c:pt>
                <c:pt idx="40327">
                  <c:v>6.1807600000000004E-3</c:v>
                </c:pt>
                <c:pt idx="40328">
                  <c:v>1.8958099999999999E-2</c:v>
                </c:pt>
                <c:pt idx="40329">
                  <c:v>2.2557299999999999E-2</c:v>
                </c:pt>
                <c:pt idx="40330">
                  <c:v>7.1611399999999999E-3</c:v>
                </c:pt>
                <c:pt idx="40331">
                  <c:v>1.0187099999999999E-2</c:v>
                </c:pt>
                <c:pt idx="40332">
                  <c:v>1.51205E-2</c:v>
                </c:pt>
                <c:pt idx="40333">
                  <c:v>2.9563900000000001E-3</c:v>
                </c:pt>
                <c:pt idx="40334">
                  <c:v>1.99604E-2</c:v>
                </c:pt>
                <c:pt idx="40335">
                  <c:v>3.26538E-3</c:v>
                </c:pt>
                <c:pt idx="40336">
                  <c:v>1.4185E-2</c:v>
                </c:pt>
                <c:pt idx="40337">
                  <c:v>-3.0841800000000002E-3</c:v>
                </c:pt>
                <c:pt idx="40338">
                  <c:v>1.0280599999999999E-3</c:v>
                </c:pt>
                <c:pt idx="40339">
                  <c:v>8.8300700000000006E-3</c:v>
                </c:pt>
                <c:pt idx="40340">
                  <c:v>1.03178E-2</c:v>
                </c:pt>
                <c:pt idx="40341">
                  <c:v>8.5296599999999997E-3</c:v>
                </c:pt>
                <c:pt idx="40342">
                  <c:v>2.6193600000000001E-2</c:v>
                </c:pt>
                <c:pt idx="40343">
                  <c:v>3.9745299999999997E-2</c:v>
                </c:pt>
                <c:pt idx="40344">
                  <c:v>1.2156500000000001E-2</c:v>
                </c:pt>
                <c:pt idx="40345">
                  <c:v>2.22206E-2</c:v>
                </c:pt>
                <c:pt idx="40346">
                  <c:v>2.5695800000000001E-2</c:v>
                </c:pt>
                <c:pt idx="40347">
                  <c:v>2.4686799999999998E-2</c:v>
                </c:pt>
                <c:pt idx="40348">
                  <c:v>-1.2455000000000001E-3</c:v>
                </c:pt>
                <c:pt idx="40349">
                  <c:v>3.39222E-3</c:v>
                </c:pt>
                <c:pt idx="40350">
                  <c:v>2.50025E-2</c:v>
                </c:pt>
                <c:pt idx="40351">
                  <c:v>4.7305100000000003E-2</c:v>
                </c:pt>
                <c:pt idx="40352" formatCode="0.00E+00">
                  <c:v>2.528E-2</c:v>
                </c:pt>
                <c:pt idx="40353">
                  <c:v>2.1315600000000001E-2</c:v>
                </c:pt>
                <c:pt idx="40354">
                  <c:v>2.2872900000000002E-2</c:v>
                </c:pt>
                <c:pt idx="40355">
                  <c:v>9.6759800000000007E-3</c:v>
                </c:pt>
                <c:pt idx="40356">
                  <c:v>2.4629600000000001E-2</c:v>
                </c:pt>
                <c:pt idx="40357">
                  <c:v>6.9809E-3</c:v>
                </c:pt>
                <c:pt idx="40358">
                  <c:v>1.1000599999999999E-2</c:v>
                </c:pt>
                <c:pt idx="40359">
                  <c:v>5.1526999999999996E-3</c:v>
                </c:pt>
                <c:pt idx="40360">
                  <c:v>2.1612200000000002E-2</c:v>
                </c:pt>
                <c:pt idx="40361">
                  <c:v>-5.8164599999999999E-3</c:v>
                </c:pt>
                <c:pt idx="40362">
                  <c:v>4.3353999999999997E-3</c:v>
                </c:pt>
                <c:pt idx="40363">
                  <c:v>1.31311E-2</c:v>
                </c:pt>
                <c:pt idx="40364">
                  <c:v>1.6062699999999999E-2</c:v>
                </c:pt>
                <c:pt idx="40365">
                  <c:v>-6.6061000000000002E-3</c:v>
                </c:pt>
                <c:pt idx="40366">
                  <c:v>-1.0567699999999999E-2</c:v>
                </c:pt>
                <c:pt idx="40367">
                  <c:v>2.5623300000000002E-2</c:v>
                </c:pt>
                <c:pt idx="40368">
                  <c:v>1.47753E-2</c:v>
                </c:pt>
                <c:pt idx="40369">
                  <c:v>1.1262899999999999E-2</c:v>
                </c:pt>
                <c:pt idx="40370">
                  <c:v>7.7524200000000003E-3</c:v>
                </c:pt>
                <c:pt idx="40371">
                  <c:v>4.1946400000000002E-2</c:v>
                </c:pt>
                <c:pt idx="40372">
                  <c:v>4.7763800000000002E-2</c:v>
                </c:pt>
                <c:pt idx="40373">
                  <c:v>1.7634400000000001E-2</c:v>
                </c:pt>
                <c:pt idx="40374">
                  <c:v>2.5937100000000001E-2</c:v>
                </c:pt>
                <c:pt idx="40375">
                  <c:v>3.1547499999999999E-2</c:v>
                </c:pt>
                <c:pt idx="40376">
                  <c:v>3.1776400000000003E-2</c:v>
                </c:pt>
                <c:pt idx="40377">
                  <c:v>1.45311E-2</c:v>
                </c:pt>
                <c:pt idx="40378">
                  <c:v>8.0709500000000003E-3</c:v>
                </c:pt>
                <c:pt idx="40379">
                  <c:v>1.7240499999999999E-2</c:v>
                </c:pt>
                <c:pt idx="40380">
                  <c:v>3.1010599999999999E-2</c:v>
                </c:pt>
                <c:pt idx="40381">
                  <c:v>2.2979699999999999E-2</c:v>
                </c:pt>
                <c:pt idx="40382">
                  <c:v>1.7532300000000001E-2</c:v>
                </c:pt>
                <c:pt idx="40383">
                  <c:v>7.9536399999999997E-3</c:v>
                </c:pt>
                <c:pt idx="40384">
                  <c:v>2.9023199999999999E-2</c:v>
                </c:pt>
                <c:pt idx="40385">
                  <c:v>2.34451E-2</c:v>
                </c:pt>
                <c:pt idx="40386">
                  <c:v>1.3586000000000001E-2</c:v>
                </c:pt>
                <c:pt idx="40387">
                  <c:v>1.52617E-2</c:v>
                </c:pt>
                <c:pt idx="40388">
                  <c:v>2.2032699999999999E-2</c:v>
                </c:pt>
                <c:pt idx="40389">
                  <c:v>1.37882E-2</c:v>
                </c:pt>
                <c:pt idx="40390">
                  <c:v>2.1586399999999999E-2</c:v>
                </c:pt>
                <c:pt idx="40391">
                  <c:v>2.88343E-2</c:v>
                </c:pt>
                <c:pt idx="40392">
                  <c:v>3.61509E-2</c:v>
                </c:pt>
                <c:pt idx="40393">
                  <c:v>3.1446500000000002E-2</c:v>
                </c:pt>
                <c:pt idx="40394">
                  <c:v>2.54478E-2</c:v>
                </c:pt>
                <c:pt idx="40395">
                  <c:v>2.7240799999999999E-2</c:v>
                </c:pt>
                <c:pt idx="40396">
                  <c:v>2.8142899999999998E-2</c:v>
                </c:pt>
                <c:pt idx="40397">
                  <c:v>1.28031E-2</c:v>
                </c:pt>
                <c:pt idx="40398">
                  <c:v>2.8842900000000001E-2</c:v>
                </c:pt>
                <c:pt idx="40399">
                  <c:v>2.9971100000000001E-2</c:v>
                </c:pt>
                <c:pt idx="40400">
                  <c:v>2.39172E-2</c:v>
                </c:pt>
                <c:pt idx="40401">
                  <c:v>3.9994200000000001E-2</c:v>
                </c:pt>
                <c:pt idx="40402">
                  <c:v>2.8558699999999999E-2</c:v>
                </c:pt>
                <c:pt idx="40403">
                  <c:v>2.3301100000000002E-2</c:v>
                </c:pt>
                <c:pt idx="40404">
                  <c:v>1.8653900000000001E-2</c:v>
                </c:pt>
                <c:pt idx="40405">
                  <c:v>1.5800499999999999E-2</c:v>
                </c:pt>
                <c:pt idx="40406">
                  <c:v>1.4482500000000001E-2</c:v>
                </c:pt>
                <c:pt idx="40407">
                  <c:v>1.35975E-2</c:v>
                </c:pt>
                <c:pt idx="40408">
                  <c:v>1.53866E-2</c:v>
                </c:pt>
                <c:pt idx="40409">
                  <c:v>1.0262500000000001E-2</c:v>
                </c:pt>
                <c:pt idx="40410">
                  <c:v>1.5748999999999999E-2</c:v>
                </c:pt>
                <c:pt idx="40411">
                  <c:v>2.1287E-2</c:v>
                </c:pt>
                <c:pt idx="40412">
                  <c:v>2.3562400000000001E-2</c:v>
                </c:pt>
                <c:pt idx="40413">
                  <c:v>1.48678E-2</c:v>
                </c:pt>
                <c:pt idx="40414">
                  <c:v>8.2664499999999998E-3</c:v>
                </c:pt>
                <c:pt idx="40415">
                  <c:v>1.68161E-2</c:v>
                </c:pt>
                <c:pt idx="40416">
                  <c:v>2.6381499999999999E-2</c:v>
                </c:pt>
                <c:pt idx="40417">
                  <c:v>-4.3773700000000002E-3</c:v>
                </c:pt>
                <c:pt idx="40418">
                  <c:v>-2.2487599999999998E-3</c:v>
                </c:pt>
                <c:pt idx="40419">
                  <c:v>2.9051799999999999E-2</c:v>
                </c:pt>
                <c:pt idx="40420">
                  <c:v>2.54793E-2</c:v>
                </c:pt>
                <c:pt idx="40421">
                  <c:v>9.0246200000000006E-3</c:v>
                </c:pt>
                <c:pt idx="40422">
                  <c:v>1.93586E-2</c:v>
                </c:pt>
                <c:pt idx="40423">
                  <c:v>3.2420200000000003E-2</c:v>
                </c:pt>
                <c:pt idx="40424">
                  <c:v>1.2167900000000001E-2</c:v>
                </c:pt>
                <c:pt idx="40425">
                  <c:v>1.0842299999999999E-2</c:v>
                </c:pt>
                <c:pt idx="40426">
                  <c:v>1.5486700000000001E-2</c:v>
                </c:pt>
                <c:pt idx="40427">
                  <c:v>1.41201E-2</c:v>
                </c:pt>
                <c:pt idx="40428">
                  <c:v>3.1574199999999997E-2</c:v>
                </c:pt>
                <c:pt idx="40429">
                  <c:v>1.10703E-2</c:v>
                </c:pt>
                <c:pt idx="40430">
                  <c:v>2.2941599999999999E-2</c:v>
                </c:pt>
                <c:pt idx="40431">
                  <c:v>2.2171E-2</c:v>
                </c:pt>
                <c:pt idx="40432">
                  <c:v>2.4772599999999999E-2</c:v>
                </c:pt>
                <c:pt idx="40433">
                  <c:v>1.17397E-2</c:v>
                </c:pt>
                <c:pt idx="40434">
                  <c:v>1.42889E-2</c:v>
                </c:pt>
                <c:pt idx="40435">
                  <c:v>2.4624799999999999E-2</c:v>
                </c:pt>
                <c:pt idx="40436">
                  <c:v>3.7718799999999997E-2</c:v>
                </c:pt>
                <c:pt idx="40437">
                  <c:v>2.7846300000000001E-2</c:v>
                </c:pt>
                <c:pt idx="40438">
                  <c:v>1.31836E-2</c:v>
                </c:pt>
                <c:pt idx="40439">
                  <c:v>5.1641500000000002E-3</c:v>
                </c:pt>
                <c:pt idx="40440">
                  <c:v>2.49319E-2</c:v>
                </c:pt>
                <c:pt idx="40441">
                  <c:v>1.2570400000000001E-2</c:v>
                </c:pt>
                <c:pt idx="40442">
                  <c:v>-9.9821100000000006E-3</c:v>
                </c:pt>
                <c:pt idx="40443">
                  <c:v>2.3414600000000001E-2</c:v>
                </c:pt>
                <c:pt idx="40444">
                  <c:v>1.46856E-2</c:v>
                </c:pt>
                <c:pt idx="40445">
                  <c:v>7.8010600000000003E-3</c:v>
                </c:pt>
                <c:pt idx="40446">
                  <c:v>2.1618800000000001E-2</c:v>
                </c:pt>
                <c:pt idx="40447">
                  <c:v>7.7257200000000002E-3</c:v>
                </c:pt>
                <c:pt idx="40448">
                  <c:v>3.1225200000000002E-2</c:v>
                </c:pt>
                <c:pt idx="40449">
                  <c:v>2.1077200000000001E-2</c:v>
                </c:pt>
                <c:pt idx="40450">
                  <c:v>1.0397E-2</c:v>
                </c:pt>
                <c:pt idx="40451">
                  <c:v>8.1911099999999997E-3</c:v>
                </c:pt>
                <c:pt idx="40452">
                  <c:v>3.3273700000000003E-2</c:v>
                </c:pt>
                <c:pt idx="40453">
                  <c:v>2.75555E-2</c:v>
                </c:pt>
                <c:pt idx="40454">
                  <c:v>1.1897100000000001E-2</c:v>
                </c:pt>
                <c:pt idx="40455">
                  <c:v>9.8972299999999999E-3</c:v>
                </c:pt>
                <c:pt idx="40456">
                  <c:v>1.28927E-2</c:v>
                </c:pt>
                <c:pt idx="40457">
                  <c:v>2.55756E-2</c:v>
                </c:pt>
                <c:pt idx="40458">
                  <c:v>2.1038100000000001E-2</c:v>
                </c:pt>
                <c:pt idx="40459">
                  <c:v>2.9026E-2</c:v>
                </c:pt>
                <c:pt idx="40460">
                  <c:v>2.6643799999999999E-2</c:v>
                </c:pt>
                <c:pt idx="40461">
                  <c:v>3.2231299999999997E-2</c:v>
                </c:pt>
                <c:pt idx="40462">
                  <c:v>1.6667399999999999E-2</c:v>
                </c:pt>
                <c:pt idx="40463">
                  <c:v>2.83985E-2</c:v>
                </c:pt>
                <c:pt idx="40464">
                  <c:v>2.7813000000000001E-2</c:v>
                </c:pt>
                <c:pt idx="40465">
                  <c:v>3.3980400000000001E-2</c:v>
                </c:pt>
                <c:pt idx="40466">
                  <c:v>1.5248299999999999E-2</c:v>
                </c:pt>
                <c:pt idx="40467">
                  <c:v>2.5086399999999998E-2</c:v>
                </c:pt>
                <c:pt idx="40468">
                  <c:v>5.3866400000000002E-2</c:v>
                </c:pt>
                <c:pt idx="40469">
                  <c:v>2.1316499999999999E-2</c:v>
                </c:pt>
                <c:pt idx="40470">
                  <c:v>1.49879E-2</c:v>
                </c:pt>
                <c:pt idx="40471">
                  <c:v>2.1206900000000001E-2</c:v>
                </c:pt>
                <c:pt idx="40472">
                  <c:v>3.8875600000000003E-2</c:v>
                </c:pt>
                <c:pt idx="40473">
                  <c:v>3.4169199999999997E-2</c:v>
                </c:pt>
                <c:pt idx="40474">
                  <c:v>2.2126199999999999E-2</c:v>
                </c:pt>
                <c:pt idx="40475">
                  <c:v>2.3078000000000001E-2</c:v>
                </c:pt>
                <c:pt idx="40476">
                  <c:v>3.1881300000000001E-2</c:v>
                </c:pt>
                <c:pt idx="40477">
                  <c:v>2.0582199999999998E-2</c:v>
                </c:pt>
                <c:pt idx="40478">
                  <c:v>1.6475699999999999E-2</c:v>
                </c:pt>
                <c:pt idx="40479">
                  <c:v>2.3931500000000001E-2</c:v>
                </c:pt>
                <c:pt idx="40480">
                  <c:v>7.8973800000000007E-3</c:v>
                </c:pt>
                <c:pt idx="40481">
                  <c:v>1.1191400000000001E-2</c:v>
                </c:pt>
                <c:pt idx="40482">
                  <c:v>2.26879E-2</c:v>
                </c:pt>
                <c:pt idx="40483">
                  <c:v>8.6126299999999996E-3</c:v>
                </c:pt>
                <c:pt idx="40484">
                  <c:v>1.6184799999999999E-2</c:v>
                </c:pt>
                <c:pt idx="40485">
                  <c:v>2.42577E-2</c:v>
                </c:pt>
                <c:pt idx="40486">
                  <c:v>7.7285799999999997E-3</c:v>
                </c:pt>
                <c:pt idx="40487">
                  <c:v>-1.32847E-3</c:v>
                </c:pt>
                <c:pt idx="40488">
                  <c:v>2.1057099999999999E-2</c:v>
                </c:pt>
                <c:pt idx="40489">
                  <c:v>4.04196E-2</c:v>
                </c:pt>
                <c:pt idx="40490">
                  <c:v>3.6751699999999998E-2</c:v>
                </c:pt>
                <c:pt idx="40491">
                  <c:v>1.40114E-2</c:v>
                </c:pt>
                <c:pt idx="40492">
                  <c:v>2.5449800000000002E-2</c:v>
                </c:pt>
                <c:pt idx="40493">
                  <c:v>3.0576699999999998E-2</c:v>
                </c:pt>
                <c:pt idx="40494">
                  <c:v>3.0535699999999999E-2</c:v>
                </c:pt>
                <c:pt idx="40495">
                  <c:v>1.79548E-2</c:v>
                </c:pt>
                <c:pt idx="40496">
                  <c:v>5.4025699999999998E-3</c:v>
                </c:pt>
                <c:pt idx="40497">
                  <c:v>2.47221E-2</c:v>
                </c:pt>
                <c:pt idx="40498">
                  <c:v>6.2370300000000002E-3</c:v>
                </c:pt>
                <c:pt idx="40499">
                  <c:v>1.49899E-2</c:v>
                </c:pt>
                <c:pt idx="40500">
                  <c:v>1.7603899999999999E-2</c:v>
                </c:pt>
                <c:pt idx="40501">
                  <c:v>2.77939E-2</c:v>
                </c:pt>
                <c:pt idx="40502">
                  <c:v>2.48747E-2</c:v>
                </c:pt>
                <c:pt idx="40503">
                  <c:v>1.9570400000000002E-2</c:v>
                </c:pt>
                <c:pt idx="40504">
                  <c:v>2.1178200000000001E-2</c:v>
                </c:pt>
                <c:pt idx="40505">
                  <c:v>1.6335499999999999E-2</c:v>
                </c:pt>
                <c:pt idx="40506">
                  <c:v>2.8591200000000001E-2</c:v>
                </c:pt>
                <c:pt idx="40507">
                  <c:v>2.0796800000000001E-2</c:v>
                </c:pt>
                <c:pt idx="40508">
                  <c:v>2.66056E-2</c:v>
                </c:pt>
                <c:pt idx="40509">
                  <c:v>2.55985E-2</c:v>
                </c:pt>
                <c:pt idx="40510">
                  <c:v>1.7748799999999999E-2</c:v>
                </c:pt>
                <c:pt idx="40511">
                  <c:v>2.08769E-2</c:v>
                </c:pt>
                <c:pt idx="40512">
                  <c:v>2.5682399999999998E-3</c:v>
                </c:pt>
                <c:pt idx="40513">
                  <c:v>2.4840399999999999E-2</c:v>
                </c:pt>
                <c:pt idx="40514">
                  <c:v>1.6593E-2</c:v>
                </c:pt>
                <c:pt idx="40515">
                  <c:v>1.27172E-2</c:v>
                </c:pt>
                <c:pt idx="40516">
                  <c:v>4.2848599999999997E-3</c:v>
                </c:pt>
                <c:pt idx="40517">
                  <c:v>1.04847E-2</c:v>
                </c:pt>
                <c:pt idx="40518">
                  <c:v>3.0813199999999999E-2</c:v>
                </c:pt>
                <c:pt idx="40519">
                  <c:v>5.4874399999999997E-3</c:v>
                </c:pt>
                <c:pt idx="40520">
                  <c:v>1.01519E-2</c:v>
                </c:pt>
                <c:pt idx="40521">
                  <c:v>1.12534E-4</c:v>
                </c:pt>
                <c:pt idx="40522">
                  <c:v>2.18525E-2</c:v>
                </c:pt>
                <c:pt idx="40523">
                  <c:v>2.02179E-4</c:v>
                </c:pt>
                <c:pt idx="40524">
                  <c:v>2.89631E-3</c:v>
                </c:pt>
                <c:pt idx="40525">
                  <c:v>5.6591000000000002E-3</c:v>
                </c:pt>
                <c:pt idx="40526">
                  <c:v>1.5540099999999999E-2</c:v>
                </c:pt>
                <c:pt idx="40527">
                  <c:v>1.7787000000000001E-2</c:v>
                </c:pt>
                <c:pt idx="40528">
                  <c:v>1.1354400000000001E-2</c:v>
                </c:pt>
                <c:pt idx="40529">
                  <c:v>1.2536E-2</c:v>
                </c:pt>
                <c:pt idx="40530">
                  <c:v>1.8540399999999999E-2</c:v>
                </c:pt>
                <c:pt idx="40531">
                  <c:v>1.5259699999999999E-2</c:v>
                </c:pt>
                <c:pt idx="40532">
                  <c:v>1.5752800000000001E-2</c:v>
                </c:pt>
                <c:pt idx="40533">
                  <c:v>8.6822500000000007E-3</c:v>
                </c:pt>
                <c:pt idx="40534">
                  <c:v>2.2884399999999999E-2</c:v>
                </c:pt>
                <c:pt idx="40535">
                  <c:v>3.4750900000000001E-2</c:v>
                </c:pt>
                <c:pt idx="40536">
                  <c:v>-6.3991500000000002E-4</c:v>
                </c:pt>
                <c:pt idx="40537">
                  <c:v>2.5561299999999999E-2</c:v>
                </c:pt>
                <c:pt idx="40538">
                  <c:v>1.29747E-2</c:v>
                </c:pt>
                <c:pt idx="40539">
                  <c:v>2.09465E-2</c:v>
                </c:pt>
                <c:pt idx="40540">
                  <c:v>2.3173300000000001E-2</c:v>
                </c:pt>
                <c:pt idx="40541">
                  <c:v>2.0895E-2</c:v>
                </c:pt>
                <c:pt idx="40542">
                  <c:v>1.5255899999999999E-2</c:v>
                </c:pt>
                <c:pt idx="40543">
                  <c:v>2.2514300000000001E-2</c:v>
                </c:pt>
                <c:pt idx="40544">
                  <c:v>1.25608E-2</c:v>
                </c:pt>
                <c:pt idx="40545">
                  <c:v>9.3050000000000008E-3</c:v>
                </c:pt>
                <c:pt idx="40546">
                  <c:v>1.84059E-3</c:v>
                </c:pt>
                <c:pt idx="40547">
                  <c:v>7.7371599999999999E-3</c:v>
                </c:pt>
                <c:pt idx="40548">
                  <c:v>2.7387600000000002E-2</c:v>
                </c:pt>
                <c:pt idx="40549">
                  <c:v>8.9817000000000004E-3</c:v>
                </c:pt>
                <c:pt idx="40550">
                  <c:v>1.6762699999999998E-2</c:v>
                </c:pt>
                <c:pt idx="40551">
                  <c:v>1.51672E-2</c:v>
                </c:pt>
                <c:pt idx="40552">
                  <c:v>2.9159500000000001E-2</c:v>
                </c:pt>
                <c:pt idx="40553">
                  <c:v>1.08805E-2</c:v>
                </c:pt>
                <c:pt idx="40554">
                  <c:v>2.3832300000000001E-3</c:v>
                </c:pt>
                <c:pt idx="40555">
                  <c:v>2.5109300000000001E-2</c:v>
                </c:pt>
                <c:pt idx="40556">
                  <c:v>7.1325299999999998E-3</c:v>
                </c:pt>
                <c:pt idx="40557">
                  <c:v>5.0945299999999999E-3</c:v>
                </c:pt>
                <c:pt idx="40558">
                  <c:v>3.6327400000000003E-2</c:v>
                </c:pt>
                <c:pt idx="40559">
                  <c:v>2.2035599999999999E-2</c:v>
                </c:pt>
                <c:pt idx="40560">
                  <c:v>2.3007400000000001E-2</c:v>
                </c:pt>
                <c:pt idx="40561">
                  <c:v>2.0698500000000002E-2</c:v>
                </c:pt>
                <c:pt idx="40562">
                  <c:v>2.0713800000000001E-2</c:v>
                </c:pt>
                <c:pt idx="40563">
                  <c:v>3.4079600000000002E-2</c:v>
                </c:pt>
                <c:pt idx="40564">
                  <c:v>1.8154099999999999E-2</c:v>
                </c:pt>
                <c:pt idx="40565">
                  <c:v>1.5779499999999998E-2</c:v>
                </c:pt>
                <c:pt idx="40566">
                  <c:v>2.0945499999999999E-2</c:v>
                </c:pt>
                <c:pt idx="40567">
                  <c:v>8.2969700000000001E-4</c:v>
                </c:pt>
                <c:pt idx="40568">
                  <c:v>1.66597E-2</c:v>
                </c:pt>
                <c:pt idx="40569">
                  <c:v>1.84402E-2</c:v>
                </c:pt>
                <c:pt idx="40570">
                  <c:v>3.3199300000000001E-2</c:v>
                </c:pt>
                <c:pt idx="40571">
                  <c:v>8.7385199999999996E-3</c:v>
                </c:pt>
                <c:pt idx="40572">
                  <c:v>2.3169499999999999E-2</c:v>
                </c:pt>
                <c:pt idx="40573">
                  <c:v>1.8195200000000002E-2</c:v>
                </c:pt>
                <c:pt idx="40574">
                  <c:v>2.8318400000000001E-2</c:v>
                </c:pt>
                <c:pt idx="40575">
                  <c:v>1.7912899999999999E-2</c:v>
                </c:pt>
                <c:pt idx="40576">
                  <c:v>2.31104E-2</c:v>
                </c:pt>
                <c:pt idx="40577">
                  <c:v>2.9209100000000002E-2</c:v>
                </c:pt>
                <c:pt idx="40578">
                  <c:v>2.1293599999999999E-2</c:v>
                </c:pt>
                <c:pt idx="40579">
                  <c:v>3.0665399999999999E-2</c:v>
                </c:pt>
                <c:pt idx="40580">
                  <c:v>3.1273799999999997E-2</c:v>
                </c:pt>
                <c:pt idx="40581">
                  <c:v>1.30358E-2</c:v>
                </c:pt>
                <c:pt idx="40582">
                  <c:v>2.9264499999999999E-2</c:v>
                </c:pt>
                <c:pt idx="40583">
                  <c:v>3.8637199999999997E-2</c:v>
                </c:pt>
                <c:pt idx="40584">
                  <c:v>8.8586800000000007E-3</c:v>
                </c:pt>
                <c:pt idx="40585">
                  <c:v>1.7660100000000001E-2</c:v>
                </c:pt>
                <c:pt idx="40586">
                  <c:v>3.8062100000000001E-2</c:v>
                </c:pt>
                <c:pt idx="40587">
                  <c:v>3.5197300000000001E-2</c:v>
                </c:pt>
                <c:pt idx="40588">
                  <c:v>1.5892E-2</c:v>
                </c:pt>
                <c:pt idx="40589">
                  <c:v>3.3120200000000002E-2</c:v>
                </c:pt>
                <c:pt idx="40590">
                  <c:v>1.9705799999999999E-2</c:v>
                </c:pt>
                <c:pt idx="40591">
                  <c:v>7.0323900000000003E-3</c:v>
                </c:pt>
                <c:pt idx="40592">
                  <c:v>1.5984499999999999E-2</c:v>
                </c:pt>
                <c:pt idx="40593">
                  <c:v>3.5773300000000001E-2</c:v>
                </c:pt>
                <c:pt idx="40594">
                  <c:v>1.85881E-2</c:v>
                </c:pt>
                <c:pt idx="40595">
                  <c:v>2.00357E-2</c:v>
                </c:pt>
                <c:pt idx="40596">
                  <c:v>1.68495E-2</c:v>
                </c:pt>
                <c:pt idx="40597">
                  <c:v>2.3640600000000001E-2</c:v>
                </c:pt>
                <c:pt idx="40598">
                  <c:v>2.66962E-2</c:v>
                </c:pt>
                <c:pt idx="40599">
                  <c:v>1.36957E-2</c:v>
                </c:pt>
                <c:pt idx="40600">
                  <c:v>1.48516E-2</c:v>
                </c:pt>
                <c:pt idx="40601">
                  <c:v>1.2085E-2</c:v>
                </c:pt>
                <c:pt idx="40602">
                  <c:v>1.06459E-2</c:v>
                </c:pt>
                <c:pt idx="40603">
                  <c:v>2.3319200000000002E-2</c:v>
                </c:pt>
                <c:pt idx="40604">
                  <c:v>2.8710400000000001E-2</c:v>
                </c:pt>
                <c:pt idx="40605">
                  <c:v>1.9645699999999999E-2</c:v>
                </c:pt>
                <c:pt idx="40606">
                  <c:v>1.5784300000000001E-2</c:v>
                </c:pt>
                <c:pt idx="40607" formatCode="0.00E+00">
                  <c:v>4.1160600000000004E-3</c:v>
                </c:pt>
                <c:pt idx="40608">
                  <c:v>2.8379399999999999E-2</c:v>
                </c:pt>
                <c:pt idx="40609">
                  <c:v>-3.6907200000000002E-4</c:v>
                </c:pt>
                <c:pt idx="40610">
                  <c:v>1.5690800000000001E-2</c:v>
                </c:pt>
                <c:pt idx="40611">
                  <c:v>1.47457E-2</c:v>
                </c:pt>
                <c:pt idx="40612">
                  <c:v>1.7310099999999998E-2</c:v>
                </c:pt>
                <c:pt idx="40613">
                  <c:v>1.3927500000000001E-2</c:v>
                </c:pt>
                <c:pt idx="40614">
                  <c:v>1.34535E-2</c:v>
                </c:pt>
                <c:pt idx="40615">
                  <c:v>3.06664E-2</c:v>
                </c:pt>
                <c:pt idx="40616">
                  <c:v>5.9003800000000002E-3</c:v>
                </c:pt>
                <c:pt idx="40617">
                  <c:v>1.5233E-2</c:v>
                </c:pt>
                <c:pt idx="40618">
                  <c:v>1.4571199999999999E-2</c:v>
                </c:pt>
                <c:pt idx="40619">
                  <c:v>7.0714999999999997E-3</c:v>
                </c:pt>
                <c:pt idx="40620">
                  <c:v>1.9979500000000001E-3</c:v>
                </c:pt>
                <c:pt idx="40621">
                  <c:v>2.4534199999999999E-2</c:v>
                </c:pt>
                <c:pt idx="40622">
                  <c:v>-1.43967E-2</c:v>
                </c:pt>
                <c:pt idx="40623">
                  <c:v>7.0362100000000002E-3</c:v>
                </c:pt>
                <c:pt idx="40624">
                  <c:v>2.1858200000000002E-3</c:v>
                </c:pt>
                <c:pt idx="40625">
                  <c:v>-3.68404E-3</c:v>
                </c:pt>
                <c:pt idx="40626">
                  <c:v>-9.6826599999999992E-3</c:v>
                </c:pt>
                <c:pt idx="40627">
                  <c:v>-9.8247500000000001E-3</c:v>
                </c:pt>
                <c:pt idx="40628">
                  <c:v>1.3377200000000001E-2</c:v>
                </c:pt>
                <c:pt idx="40629">
                  <c:v>-1.7395000000000001E-2</c:v>
                </c:pt>
                <c:pt idx="40630">
                  <c:v>-1.8457399999999999E-2</c:v>
                </c:pt>
                <c:pt idx="40631">
                  <c:v>-1.8075899999999999E-2</c:v>
                </c:pt>
                <c:pt idx="40632">
                  <c:v>2.0942700000000001E-3</c:v>
                </c:pt>
                <c:pt idx="40633">
                  <c:v>3.95489E-3</c:v>
                </c:pt>
                <c:pt idx="40634">
                  <c:v>-1.19276E-2</c:v>
                </c:pt>
                <c:pt idx="40635">
                  <c:v>-1.25933E-2</c:v>
                </c:pt>
                <c:pt idx="40636">
                  <c:v>-8.2387899999999993E-3</c:v>
                </c:pt>
                <c:pt idx="40637">
                  <c:v>9.0179400000000003E-3</c:v>
                </c:pt>
                <c:pt idx="40638">
                  <c:v>1.18637E-3</c:v>
                </c:pt>
                <c:pt idx="40639">
                  <c:v>1.6874299999999998E-2</c:v>
                </c:pt>
                <c:pt idx="40640">
                  <c:v>6.4058300000000004E-3</c:v>
                </c:pt>
                <c:pt idx="40641">
                  <c:v>1.0677300000000001E-2</c:v>
                </c:pt>
                <c:pt idx="40642">
                  <c:v>3.4086199999999997E-2</c:v>
                </c:pt>
                <c:pt idx="40643">
                  <c:v>1.6505200000000001E-2</c:v>
                </c:pt>
                <c:pt idx="40644">
                  <c:v>2.1218299999999999E-2</c:v>
                </c:pt>
                <c:pt idx="40645">
                  <c:v>1.1832199999999999E-2</c:v>
                </c:pt>
                <c:pt idx="40646">
                  <c:v>4.5394900000000002E-3</c:v>
                </c:pt>
                <c:pt idx="40647">
                  <c:v>-4.4536599999999999E-4</c:v>
                </c:pt>
                <c:pt idx="40648">
                  <c:v>2.67982E-4</c:v>
                </c:pt>
                <c:pt idx="40649">
                  <c:v>-4.2543399999999997E-3</c:v>
                </c:pt>
                <c:pt idx="40650">
                  <c:v>2.5865599999999999E-2</c:v>
                </c:pt>
                <c:pt idx="40651">
                  <c:v>7.6866100000000002E-4</c:v>
                </c:pt>
                <c:pt idx="40652">
                  <c:v>2.4582900000000001E-2</c:v>
                </c:pt>
                <c:pt idx="40653">
                  <c:v>8.6345699999999994E-3</c:v>
                </c:pt>
                <c:pt idx="40654">
                  <c:v>-6.7272199999999999E-3</c:v>
                </c:pt>
                <c:pt idx="40655">
                  <c:v>9.5205299999999993E-3</c:v>
                </c:pt>
                <c:pt idx="40656">
                  <c:v>2.82583E-2</c:v>
                </c:pt>
                <c:pt idx="40657">
                  <c:v>8.8605899999999998E-3</c:v>
                </c:pt>
                <c:pt idx="40658">
                  <c:v>2.0093900000000001E-2</c:v>
                </c:pt>
                <c:pt idx="40659">
                  <c:v>1.6948700000000001E-2</c:v>
                </c:pt>
                <c:pt idx="40660">
                  <c:v>3.1225200000000002E-2</c:v>
                </c:pt>
                <c:pt idx="40661">
                  <c:v>3.0262000000000001E-2</c:v>
                </c:pt>
                <c:pt idx="40662">
                  <c:v>2.67792E-2</c:v>
                </c:pt>
                <c:pt idx="40663">
                  <c:v>2.5945699999999999E-2</c:v>
                </c:pt>
                <c:pt idx="40664">
                  <c:v>2.98748E-2</c:v>
                </c:pt>
                <c:pt idx="40665">
                  <c:v>6.0062400000000004E-3</c:v>
                </c:pt>
                <c:pt idx="40666">
                  <c:v>1.0108899999999999E-4</c:v>
                </c:pt>
                <c:pt idx="40667">
                  <c:v>-5.5437100000000003E-3</c:v>
                </c:pt>
                <c:pt idx="40668">
                  <c:v>1.4385200000000001E-2</c:v>
                </c:pt>
                <c:pt idx="40669">
                  <c:v>2.0218799999999999E-2</c:v>
                </c:pt>
                <c:pt idx="40670">
                  <c:v>2.43378E-2</c:v>
                </c:pt>
                <c:pt idx="40671">
                  <c:v>-4.89807E-3</c:v>
                </c:pt>
                <c:pt idx="40672">
                  <c:v>-1.39236E-3</c:v>
                </c:pt>
                <c:pt idx="40673">
                  <c:v>2.2862400000000001E-2</c:v>
                </c:pt>
                <c:pt idx="40674">
                  <c:v>-9.06181E-3</c:v>
                </c:pt>
                <c:pt idx="40675">
                  <c:v>6.4067799999999999E-3</c:v>
                </c:pt>
                <c:pt idx="40676">
                  <c:v>-1.9893599999999999E-3</c:v>
                </c:pt>
                <c:pt idx="40677">
                  <c:v>-4.0187799999999996E-3</c:v>
                </c:pt>
                <c:pt idx="40678">
                  <c:v>1.0223400000000001E-2</c:v>
                </c:pt>
                <c:pt idx="40679">
                  <c:v>-1.1209500000000001E-2</c:v>
                </c:pt>
                <c:pt idx="40680">
                  <c:v>-3.3121100000000001E-3</c:v>
                </c:pt>
                <c:pt idx="40681">
                  <c:v>-8.4896099999999999E-3</c:v>
                </c:pt>
                <c:pt idx="40682">
                  <c:v>2.96984E-2</c:v>
                </c:pt>
                <c:pt idx="40683">
                  <c:v>6.0272199999999998E-4</c:v>
                </c:pt>
                <c:pt idx="40684">
                  <c:v>1.27792E-4</c:v>
                </c:pt>
                <c:pt idx="40685">
                  <c:v>4.3802299999999997E-3</c:v>
                </c:pt>
                <c:pt idx="40686">
                  <c:v>2.5145500000000001E-2</c:v>
                </c:pt>
                <c:pt idx="40687">
                  <c:v>5.3310399999999996E-4</c:v>
                </c:pt>
                <c:pt idx="40688">
                  <c:v>-4.6338999999999998E-3</c:v>
                </c:pt>
                <c:pt idx="40689">
                  <c:v>-2.0552600000000001E-2</c:v>
                </c:pt>
                <c:pt idx="40690">
                  <c:v>-3.0587199999999998E-2</c:v>
                </c:pt>
                <c:pt idx="40691">
                  <c:v>-1.3808300000000001E-2</c:v>
                </c:pt>
                <c:pt idx="40692">
                  <c:v>-2.5787399999999999E-3</c:v>
                </c:pt>
                <c:pt idx="40693">
                  <c:v>9.5777499999999995E-3</c:v>
                </c:pt>
                <c:pt idx="40694">
                  <c:v>-8.21209E-3</c:v>
                </c:pt>
                <c:pt idx="40695">
                  <c:v>4.8065199999999999E-3</c:v>
                </c:pt>
                <c:pt idx="40696">
                  <c:v>-1.6149500000000001E-2</c:v>
                </c:pt>
                <c:pt idx="40697">
                  <c:v>-8.8825199999999997E-3</c:v>
                </c:pt>
                <c:pt idx="40698">
                  <c:v>-9.2544600000000008E-3</c:v>
                </c:pt>
                <c:pt idx="40699">
                  <c:v>-3.44086E-3</c:v>
                </c:pt>
                <c:pt idx="40700">
                  <c:v>7.6770799999999998E-4</c:v>
                </c:pt>
                <c:pt idx="40701">
                  <c:v>-2.93064E-3</c:v>
                </c:pt>
                <c:pt idx="40702">
                  <c:v>-5.9118299999999999E-3</c:v>
                </c:pt>
                <c:pt idx="40703">
                  <c:v>9.62257E-4</c:v>
                </c:pt>
                <c:pt idx="40704">
                  <c:v>1.0471299999999999E-2</c:v>
                </c:pt>
                <c:pt idx="40705">
                  <c:v>3.4694700000000001E-3</c:v>
                </c:pt>
                <c:pt idx="40706">
                  <c:v>-1.5188200000000001E-2</c:v>
                </c:pt>
                <c:pt idx="40707">
                  <c:v>-1.6689299999999999E-3</c:v>
                </c:pt>
                <c:pt idx="40708">
                  <c:v>4.3897600000000004E-3</c:v>
                </c:pt>
                <c:pt idx="40709">
                  <c:v>-3.3397700000000002E-2</c:v>
                </c:pt>
                <c:pt idx="40710">
                  <c:v>1.2091599999999999E-2</c:v>
                </c:pt>
                <c:pt idx="40711">
                  <c:v>2.8305100000000001E-3</c:v>
                </c:pt>
                <c:pt idx="40712">
                  <c:v>-3.3349999999999999E-3</c:v>
                </c:pt>
                <c:pt idx="40713">
                  <c:v>5.5656400000000002E-3</c:v>
                </c:pt>
                <c:pt idx="40714">
                  <c:v>-6.0396199999999999E-3</c:v>
                </c:pt>
                <c:pt idx="40715">
                  <c:v>-1.5670799999999999E-2</c:v>
                </c:pt>
                <c:pt idx="40716">
                  <c:v>-3.0708300000000001E-3</c:v>
                </c:pt>
                <c:pt idx="40717">
                  <c:v>-1.6715000000000001E-2</c:v>
                </c:pt>
                <c:pt idx="40718">
                  <c:v>-5.73158E-3</c:v>
                </c:pt>
                <c:pt idx="40719" formatCode="0.00E+00">
                  <c:v>7.4386600000000004E-5</c:v>
                </c:pt>
                <c:pt idx="40720">
                  <c:v>-1.0833699999999999E-3</c:v>
                </c:pt>
                <c:pt idx="40721">
                  <c:v>-1.4328E-2</c:v>
                </c:pt>
                <c:pt idx="40722">
                  <c:v>-4.1322700000000004E-3</c:v>
                </c:pt>
                <c:pt idx="40723">
                  <c:v>-5.9452100000000003E-3</c:v>
                </c:pt>
                <c:pt idx="40724">
                  <c:v>-2.3555799999999998E-2</c:v>
                </c:pt>
                <c:pt idx="40725">
                  <c:v>5.1031100000000001E-3</c:v>
                </c:pt>
                <c:pt idx="40726">
                  <c:v>-1.7008800000000001E-2</c:v>
                </c:pt>
                <c:pt idx="40727">
                  <c:v>-1.06268E-2</c:v>
                </c:pt>
                <c:pt idx="40728">
                  <c:v>-2.5085400000000001E-2</c:v>
                </c:pt>
                <c:pt idx="40729">
                  <c:v>-1.20163E-3</c:v>
                </c:pt>
                <c:pt idx="40730">
                  <c:v>-4.0845899999999999E-3</c:v>
                </c:pt>
                <c:pt idx="40731">
                  <c:v>-4.7979399999999997E-3</c:v>
                </c:pt>
                <c:pt idx="40732">
                  <c:v>-2.2307400000000002E-2</c:v>
                </c:pt>
                <c:pt idx="40733">
                  <c:v>-1.19877E-2</c:v>
                </c:pt>
                <c:pt idx="40734">
                  <c:v>-8.4114099999999994E-3</c:v>
                </c:pt>
                <c:pt idx="40735">
                  <c:v>-1.46322E-2</c:v>
                </c:pt>
                <c:pt idx="40736">
                  <c:v>-1.7070800000000001E-2</c:v>
                </c:pt>
                <c:pt idx="40737">
                  <c:v>-1.9243199999999999E-2</c:v>
                </c:pt>
                <c:pt idx="40738">
                  <c:v>-8.3637199999999998E-3</c:v>
                </c:pt>
                <c:pt idx="40739">
                  <c:v>2.5749200000000001E-4</c:v>
                </c:pt>
                <c:pt idx="40740">
                  <c:v>-5.95284E-3</c:v>
                </c:pt>
                <c:pt idx="40741">
                  <c:v>-1.5569700000000001E-2</c:v>
                </c:pt>
                <c:pt idx="40742">
                  <c:v>-1.2879399999999999E-2</c:v>
                </c:pt>
                <c:pt idx="40743">
                  <c:v>7.6618199999999997E-3</c:v>
                </c:pt>
                <c:pt idx="40744">
                  <c:v>-1.6732199999999999E-2</c:v>
                </c:pt>
                <c:pt idx="40745">
                  <c:v>-1.6391800000000002E-2</c:v>
                </c:pt>
                <c:pt idx="40746">
                  <c:v>-3.5388000000000003E-2</c:v>
                </c:pt>
                <c:pt idx="40747">
                  <c:v>-1.0388400000000001E-2</c:v>
                </c:pt>
                <c:pt idx="40748">
                  <c:v>-1.2580900000000001E-2</c:v>
                </c:pt>
                <c:pt idx="40749">
                  <c:v>-2.3194300000000001E-2</c:v>
                </c:pt>
                <c:pt idx="40750">
                  <c:v>-1.94988E-2</c:v>
                </c:pt>
                <c:pt idx="40751">
                  <c:v>-1.3185499999999999E-2</c:v>
                </c:pt>
                <c:pt idx="40752">
                  <c:v>-1.09158E-2</c:v>
                </c:pt>
                <c:pt idx="40753">
                  <c:v>-3.7545200000000001E-2</c:v>
                </c:pt>
                <c:pt idx="40754">
                  <c:v>-1.4129600000000001E-2</c:v>
                </c:pt>
                <c:pt idx="40755">
                  <c:v>-1.58253E-2</c:v>
                </c:pt>
                <c:pt idx="40756">
                  <c:v>-1.04361E-2</c:v>
                </c:pt>
                <c:pt idx="40757">
                  <c:v>-2.34737E-2</c:v>
                </c:pt>
                <c:pt idx="40758">
                  <c:v>-1.41315E-2</c:v>
                </c:pt>
                <c:pt idx="40759">
                  <c:v>-1.76907E-2</c:v>
                </c:pt>
                <c:pt idx="40760">
                  <c:v>-1.7584800000000001E-2</c:v>
                </c:pt>
                <c:pt idx="40761">
                  <c:v>-2.0703300000000001E-2</c:v>
                </c:pt>
                <c:pt idx="40762">
                  <c:v>-4.30841E-2</c:v>
                </c:pt>
                <c:pt idx="40763">
                  <c:v>-2.2304500000000001E-2</c:v>
                </c:pt>
                <c:pt idx="40764">
                  <c:v>-2.1821E-2</c:v>
                </c:pt>
                <c:pt idx="40765">
                  <c:v>-2.2330300000000001E-2</c:v>
                </c:pt>
                <c:pt idx="40766">
                  <c:v>-1.1484100000000001E-2</c:v>
                </c:pt>
                <c:pt idx="40767">
                  <c:v>-2.13566E-2</c:v>
                </c:pt>
                <c:pt idx="40768">
                  <c:v>-2.2382699999999998E-2</c:v>
                </c:pt>
                <c:pt idx="40769">
                  <c:v>-2.68106E-2</c:v>
                </c:pt>
                <c:pt idx="40770">
                  <c:v>-7.9584100000000008E-3</c:v>
                </c:pt>
                <c:pt idx="40771">
                  <c:v>-1.63202E-2</c:v>
                </c:pt>
                <c:pt idx="40772">
                  <c:v>-3.2620400000000001E-2</c:v>
                </c:pt>
                <c:pt idx="40773">
                  <c:v>-1.0249100000000001E-2</c:v>
                </c:pt>
                <c:pt idx="40774">
                  <c:v>-1.0602E-2</c:v>
                </c:pt>
                <c:pt idx="40775">
                  <c:v>-7.7524200000000003E-3</c:v>
                </c:pt>
                <c:pt idx="40776">
                  <c:v>-1.8285800000000001E-2</c:v>
                </c:pt>
                <c:pt idx="40777">
                  <c:v>-1.2318600000000001E-2</c:v>
                </c:pt>
                <c:pt idx="40778">
                  <c:v>-2.6626599999999999E-3</c:v>
                </c:pt>
                <c:pt idx="40779">
                  <c:v>-1.21212E-2</c:v>
                </c:pt>
                <c:pt idx="40780">
                  <c:v>-2.8641699999999999E-2</c:v>
                </c:pt>
                <c:pt idx="40781">
                  <c:v>-1.7828E-2</c:v>
                </c:pt>
                <c:pt idx="40782">
                  <c:v>-1.7987300000000001E-2</c:v>
                </c:pt>
                <c:pt idx="40783">
                  <c:v>-1.8011099999999999E-2</c:v>
                </c:pt>
                <c:pt idx="40784">
                  <c:v>-1.50061E-2</c:v>
                </c:pt>
                <c:pt idx="40785">
                  <c:v>-9.9105800000000004E-3</c:v>
                </c:pt>
                <c:pt idx="40786">
                  <c:v>-2.5918E-2</c:v>
                </c:pt>
                <c:pt idx="40787">
                  <c:v>-2.4621000000000001E-2</c:v>
                </c:pt>
                <c:pt idx="40788">
                  <c:v>-1.6340299999999999E-2</c:v>
                </c:pt>
                <c:pt idx="40789">
                  <c:v>-2.4944299999999999E-2</c:v>
                </c:pt>
                <c:pt idx="40790">
                  <c:v>-1.65176E-2</c:v>
                </c:pt>
                <c:pt idx="40791">
                  <c:v>-2.3251500000000001E-2</c:v>
                </c:pt>
                <c:pt idx="40792">
                  <c:v>-2.7945500000000002E-2</c:v>
                </c:pt>
                <c:pt idx="40793">
                  <c:v>-2.9616400000000001E-2</c:v>
                </c:pt>
                <c:pt idx="40794">
                  <c:v>1.0585799999999999E-3</c:v>
                </c:pt>
                <c:pt idx="40795">
                  <c:v>-3.18441E-2</c:v>
                </c:pt>
                <c:pt idx="40796">
                  <c:v>-2.9992100000000001E-2</c:v>
                </c:pt>
                <c:pt idx="40797">
                  <c:v>-3.5773300000000001E-2</c:v>
                </c:pt>
                <c:pt idx="40798">
                  <c:v>-2.1193500000000001E-2</c:v>
                </c:pt>
                <c:pt idx="40799">
                  <c:v>-3.0140900000000002E-2</c:v>
                </c:pt>
                <c:pt idx="40800">
                  <c:v>-2.5038700000000001E-2</c:v>
                </c:pt>
                <c:pt idx="40801">
                  <c:v>-1.5843400000000001E-2</c:v>
                </c:pt>
                <c:pt idx="40802">
                  <c:v>-3.2672899999999998E-2</c:v>
                </c:pt>
                <c:pt idx="40803">
                  <c:v>-2.6642800000000001E-2</c:v>
                </c:pt>
                <c:pt idx="40804">
                  <c:v>-1.9180300000000001E-2</c:v>
                </c:pt>
                <c:pt idx="40805">
                  <c:v>-2.4508499999999999E-2</c:v>
                </c:pt>
                <c:pt idx="40806">
                  <c:v>-1.16358E-2</c:v>
                </c:pt>
                <c:pt idx="40807">
                  <c:v>2.5844600000000001E-4</c:v>
                </c:pt>
                <c:pt idx="40808">
                  <c:v>-2.18315E-2</c:v>
                </c:pt>
                <c:pt idx="40809">
                  <c:v>-2.0840600000000001E-2</c:v>
                </c:pt>
                <c:pt idx="40810">
                  <c:v>-1.4975499999999999E-2</c:v>
                </c:pt>
                <c:pt idx="40811">
                  <c:v>-2.99358E-3</c:v>
                </c:pt>
                <c:pt idx="40812">
                  <c:v>-2.4169900000000001E-2</c:v>
                </c:pt>
                <c:pt idx="40813">
                  <c:v>-1.1544199999999999E-2</c:v>
                </c:pt>
                <c:pt idx="40814">
                  <c:v>-3.4746199999999998E-2</c:v>
                </c:pt>
                <c:pt idx="40815">
                  <c:v>-2.07548E-2</c:v>
                </c:pt>
                <c:pt idx="40816">
                  <c:v>-2.12059E-2</c:v>
                </c:pt>
                <c:pt idx="40817">
                  <c:v>-2.9012699999999999E-2</c:v>
                </c:pt>
                <c:pt idx="40818">
                  <c:v>-7.8935600000000009E-3</c:v>
                </c:pt>
                <c:pt idx="40819">
                  <c:v>-7.7514599999999999E-3</c:v>
                </c:pt>
                <c:pt idx="40820">
                  <c:v>-1.8745399999999999E-2</c:v>
                </c:pt>
                <c:pt idx="40821">
                  <c:v>-2.99578E-2</c:v>
                </c:pt>
                <c:pt idx="40822">
                  <c:v>-1.5591600000000001E-2</c:v>
                </c:pt>
                <c:pt idx="40823">
                  <c:v>-4.1811899999999999E-2</c:v>
                </c:pt>
                <c:pt idx="40824">
                  <c:v>-4.4000600000000001E-2</c:v>
                </c:pt>
                <c:pt idx="40825">
                  <c:v>-4.0843999999999998E-2</c:v>
                </c:pt>
                <c:pt idx="40826">
                  <c:v>-6.4001099999999997E-3</c:v>
                </c:pt>
                <c:pt idx="40827">
                  <c:v>-4.6038599999999999E-2</c:v>
                </c:pt>
                <c:pt idx="40828">
                  <c:v>-2.50072E-2</c:v>
                </c:pt>
                <c:pt idx="40829">
                  <c:v>-4.1629800000000002E-2</c:v>
                </c:pt>
                <c:pt idx="40830">
                  <c:v>-2.22683E-3</c:v>
                </c:pt>
                <c:pt idx="40831">
                  <c:v>3.0612899999999998E-4</c:v>
                </c:pt>
                <c:pt idx="40832">
                  <c:v>-2.2307400000000002E-2</c:v>
                </c:pt>
                <c:pt idx="40833">
                  <c:v>-4.14572E-2</c:v>
                </c:pt>
                <c:pt idx="40834">
                  <c:v>-3.2689999999999997E-2</c:v>
                </c:pt>
                <c:pt idx="40835">
                  <c:v>-1.5720399999999999E-2</c:v>
                </c:pt>
                <c:pt idx="40836">
                  <c:v>-2.8871500000000001E-2</c:v>
                </c:pt>
                <c:pt idx="40837">
                  <c:v>-1.6713100000000002E-2</c:v>
                </c:pt>
                <c:pt idx="40838">
                  <c:v>-3.1367300000000001E-2</c:v>
                </c:pt>
                <c:pt idx="40839">
                  <c:v>8.4428799999999998E-3</c:v>
                </c:pt>
                <c:pt idx="40840">
                  <c:v>-2.5803599999999999E-2</c:v>
                </c:pt>
                <c:pt idx="40841">
                  <c:v>-1.58119E-2</c:v>
                </c:pt>
                <c:pt idx="40842">
                  <c:v>-1.44987E-2</c:v>
                </c:pt>
                <c:pt idx="40843">
                  <c:v>-1.26219E-2</c:v>
                </c:pt>
                <c:pt idx="40844">
                  <c:v>-2.2289300000000001E-2</c:v>
                </c:pt>
                <c:pt idx="40845">
                  <c:v>-4.0099099999999999E-2</c:v>
                </c:pt>
                <c:pt idx="40846">
                  <c:v>-2.4543800000000001E-2</c:v>
                </c:pt>
                <c:pt idx="40847">
                  <c:v>-3.6715499999999998E-2</c:v>
                </c:pt>
                <c:pt idx="40848">
                  <c:v>-3.02305E-2</c:v>
                </c:pt>
                <c:pt idx="40849">
                  <c:v>-3.0470799999999999E-2</c:v>
                </c:pt>
                <c:pt idx="40850">
                  <c:v>-3.2321000000000003E-2</c:v>
                </c:pt>
                <c:pt idx="40851">
                  <c:v>-2.7844399999999998E-2</c:v>
                </c:pt>
                <c:pt idx="40852">
                  <c:v>-3.4596399999999999E-2</c:v>
                </c:pt>
                <c:pt idx="40853">
                  <c:v>-1.64137E-2</c:v>
                </c:pt>
                <c:pt idx="40854">
                  <c:v>-5.1308600000000003E-2</c:v>
                </c:pt>
                <c:pt idx="40855">
                  <c:v>-2.6543600000000001E-2</c:v>
                </c:pt>
                <c:pt idx="40856">
                  <c:v>-2.8882000000000001E-2</c:v>
                </c:pt>
                <c:pt idx="40857">
                  <c:v>-2.3551900000000001E-2</c:v>
                </c:pt>
                <c:pt idx="40858">
                  <c:v>-4.0613200000000002E-2</c:v>
                </c:pt>
                <c:pt idx="40859">
                  <c:v>-2.75164E-2</c:v>
                </c:pt>
                <c:pt idx="40860">
                  <c:v>-1.46465E-2</c:v>
                </c:pt>
                <c:pt idx="40861">
                  <c:v>-2.15511E-2</c:v>
                </c:pt>
                <c:pt idx="40862">
                  <c:v>-2.2344599999999999E-2</c:v>
                </c:pt>
                <c:pt idx="40863">
                  <c:v>-2.5851200000000001E-2</c:v>
                </c:pt>
                <c:pt idx="40864">
                  <c:v>-1.40772E-2</c:v>
                </c:pt>
                <c:pt idx="40865">
                  <c:v>-2.84605E-2</c:v>
                </c:pt>
                <c:pt idx="40866">
                  <c:v>-3.11384E-2</c:v>
                </c:pt>
                <c:pt idx="40867">
                  <c:v>-1.5746099999999999E-2</c:v>
                </c:pt>
                <c:pt idx="40868">
                  <c:v>-1.12085E-2</c:v>
                </c:pt>
                <c:pt idx="40869">
                  <c:v>-3.3537900000000002E-2</c:v>
                </c:pt>
                <c:pt idx="40870">
                  <c:v>-3.3288999999999999E-2</c:v>
                </c:pt>
                <c:pt idx="40871">
                  <c:v>-7.8535099999999993E-3</c:v>
                </c:pt>
                <c:pt idx="40872">
                  <c:v>-4.0709500000000003E-2</c:v>
                </c:pt>
                <c:pt idx="40873">
                  <c:v>-5.09224E-2</c:v>
                </c:pt>
                <c:pt idx="40874">
                  <c:v>-2.9804199999999999E-2</c:v>
                </c:pt>
                <c:pt idx="40875">
                  <c:v>-4.4099800000000001E-2</c:v>
                </c:pt>
                <c:pt idx="40876">
                  <c:v>-5.9002899999999997E-2</c:v>
                </c:pt>
                <c:pt idx="40877">
                  <c:v>-4.0379499999999999E-2</c:v>
                </c:pt>
                <c:pt idx="40878">
                  <c:v>-1.47514E-2</c:v>
                </c:pt>
                <c:pt idx="40879">
                  <c:v>-3.5088500000000002E-2</c:v>
                </c:pt>
                <c:pt idx="40880">
                  <c:v>-4.7532999999999999E-2</c:v>
                </c:pt>
                <c:pt idx="40881">
                  <c:v>-4.0969800000000001E-2</c:v>
                </c:pt>
                <c:pt idx="40882">
                  <c:v>-3.44439E-2</c:v>
                </c:pt>
                <c:pt idx="40883">
                  <c:v>-3.5635899999999998E-2</c:v>
                </c:pt>
                <c:pt idx="40884">
                  <c:v>-3.3001900000000001E-2</c:v>
                </c:pt>
                <c:pt idx="40885">
                  <c:v>-2.88658E-2</c:v>
                </c:pt>
                <c:pt idx="40886">
                  <c:v>-3.8700100000000001E-2</c:v>
                </c:pt>
                <c:pt idx="40887">
                  <c:v>-2.8677899999999999E-2</c:v>
                </c:pt>
                <c:pt idx="40888">
                  <c:v>-2.4657200000000001E-2</c:v>
                </c:pt>
                <c:pt idx="40889">
                  <c:v>-3.0309699999999998E-2</c:v>
                </c:pt>
                <c:pt idx="40890">
                  <c:v>-5.7250000000000002E-2</c:v>
                </c:pt>
                <c:pt idx="40891">
                  <c:v>-2.98223E-2</c:v>
                </c:pt>
                <c:pt idx="40892">
                  <c:v>-4.249E-2</c:v>
                </c:pt>
                <c:pt idx="40893">
                  <c:v>-4.0451000000000001E-2</c:v>
                </c:pt>
                <c:pt idx="40894">
                  <c:v>-4.2748500000000002E-2</c:v>
                </c:pt>
                <c:pt idx="40895">
                  <c:v>-3.9468799999999998E-2</c:v>
                </c:pt>
                <c:pt idx="40896">
                  <c:v>-3.8377799999999997E-2</c:v>
                </c:pt>
                <c:pt idx="40897">
                  <c:v>-5.6093200000000003E-2</c:v>
                </c:pt>
                <c:pt idx="40898">
                  <c:v>-3.9032900000000002E-2</c:v>
                </c:pt>
                <c:pt idx="40899">
                  <c:v>-3.2710099999999999E-2</c:v>
                </c:pt>
                <c:pt idx="40900" formatCode="0.00E+00">
                  <c:v>-4.5606599999999997E-2</c:v>
                </c:pt>
                <c:pt idx="40901">
                  <c:v>-4.3274899999999998E-2</c:v>
                </c:pt>
                <c:pt idx="40902">
                  <c:v>-4.3645900000000001E-2</c:v>
                </c:pt>
                <c:pt idx="40903">
                  <c:v>-5.41506E-2</c:v>
                </c:pt>
                <c:pt idx="40904">
                  <c:v>-4.5487399999999997E-2</c:v>
                </c:pt>
                <c:pt idx="40905">
                  <c:v>-3.2510799999999999E-2</c:v>
                </c:pt>
                <c:pt idx="40906">
                  <c:v>-3.30038E-2</c:v>
                </c:pt>
                <c:pt idx="40907">
                  <c:v>-4.1411400000000001E-2</c:v>
                </c:pt>
                <c:pt idx="40908">
                  <c:v>-2.4115600000000001E-2</c:v>
                </c:pt>
                <c:pt idx="40909">
                  <c:v>-4.1515400000000001E-2</c:v>
                </c:pt>
                <c:pt idx="40910">
                  <c:v>-3.3779099999999999E-2</c:v>
                </c:pt>
                <c:pt idx="40911">
                  <c:v>-4.8712699999999998E-2</c:v>
                </c:pt>
                <c:pt idx="40912">
                  <c:v>-2.0756699999999999E-2</c:v>
                </c:pt>
                <c:pt idx="40913">
                  <c:v>-3.66726E-2</c:v>
                </c:pt>
                <c:pt idx="40914">
                  <c:v>-4.8308400000000001E-2</c:v>
                </c:pt>
                <c:pt idx="40915">
                  <c:v>-3.5150500000000001E-2</c:v>
                </c:pt>
                <c:pt idx="40916">
                  <c:v>-2.05469E-2</c:v>
                </c:pt>
                <c:pt idx="40917">
                  <c:v>-1.15423E-2</c:v>
                </c:pt>
                <c:pt idx="40918">
                  <c:v>-2.31705E-2</c:v>
                </c:pt>
                <c:pt idx="40919">
                  <c:v>-1.00784E-2</c:v>
                </c:pt>
                <c:pt idx="40920">
                  <c:v>-2.1092400000000001E-2</c:v>
                </c:pt>
                <c:pt idx="40921">
                  <c:v>-7.9326599999999994E-3</c:v>
                </c:pt>
                <c:pt idx="40922">
                  <c:v>-1.8374399999999999E-2</c:v>
                </c:pt>
                <c:pt idx="40923">
                  <c:v>-3.2031999999999998E-2</c:v>
                </c:pt>
                <c:pt idx="40924">
                  <c:v>-3.4492500000000002E-2</c:v>
                </c:pt>
                <c:pt idx="40925">
                  <c:v>-2.70443E-2</c:v>
                </c:pt>
                <c:pt idx="40926">
                  <c:v>-2.97136E-2</c:v>
                </c:pt>
                <c:pt idx="40927">
                  <c:v>-3.4693700000000001E-2</c:v>
                </c:pt>
                <c:pt idx="40928">
                  <c:v>-2.4207099999999999E-2</c:v>
                </c:pt>
                <c:pt idx="40929">
                  <c:v>-3.0742599999999998E-2</c:v>
                </c:pt>
                <c:pt idx="40930">
                  <c:v>-2.1720900000000001E-2</c:v>
                </c:pt>
                <c:pt idx="40931">
                  <c:v>-3.0613899999999999E-2</c:v>
                </c:pt>
                <c:pt idx="40932">
                  <c:v>-1.9591299999999999E-2</c:v>
                </c:pt>
                <c:pt idx="40933">
                  <c:v>-3.1043100000000001E-2</c:v>
                </c:pt>
                <c:pt idx="40934">
                  <c:v>-1.8334400000000001E-2</c:v>
                </c:pt>
                <c:pt idx="40935">
                  <c:v>-2.9453300000000002E-2</c:v>
                </c:pt>
                <c:pt idx="40936">
                  <c:v>-2.60611E-2</c:v>
                </c:pt>
                <c:pt idx="40937">
                  <c:v>-1.7530400000000002E-2</c:v>
                </c:pt>
                <c:pt idx="40938">
                  <c:v>-2.9859500000000001E-2</c:v>
                </c:pt>
                <c:pt idx="40939">
                  <c:v>-1.23348E-2</c:v>
                </c:pt>
                <c:pt idx="40940">
                  <c:v>-1.45845E-2</c:v>
                </c:pt>
                <c:pt idx="40941">
                  <c:v>-2.43921E-2</c:v>
                </c:pt>
                <c:pt idx="40942">
                  <c:v>-1.86319E-2</c:v>
                </c:pt>
                <c:pt idx="40943">
                  <c:v>2.1190599999999999E-3</c:v>
                </c:pt>
                <c:pt idx="40944">
                  <c:v>-2.0402900000000002E-2</c:v>
                </c:pt>
                <c:pt idx="40945">
                  <c:v>-1.04666E-2</c:v>
                </c:pt>
                <c:pt idx="40946">
                  <c:v>-1.1540399999999999E-2</c:v>
                </c:pt>
                <c:pt idx="40947">
                  <c:v>-2.24257E-2</c:v>
                </c:pt>
                <c:pt idx="40948">
                  <c:v>-1.1615800000000001E-2</c:v>
                </c:pt>
                <c:pt idx="40949">
                  <c:v>-1.68839E-2</c:v>
                </c:pt>
                <c:pt idx="40950">
                  <c:v>-1.7826100000000001E-2</c:v>
                </c:pt>
                <c:pt idx="40951">
                  <c:v>-1.0407400000000001E-2</c:v>
                </c:pt>
                <c:pt idx="40952">
                  <c:v>-1.6285899999999999E-2</c:v>
                </c:pt>
                <c:pt idx="40953">
                  <c:v>-9.5710799999999992E-3</c:v>
                </c:pt>
                <c:pt idx="40954">
                  <c:v>-1.3960800000000001E-2</c:v>
                </c:pt>
                <c:pt idx="40955">
                  <c:v>-3.1143199999999999E-2</c:v>
                </c:pt>
                <c:pt idx="40956">
                  <c:v>-2.5953299999999999E-2</c:v>
                </c:pt>
                <c:pt idx="40957">
                  <c:v>1.24435E-2</c:v>
                </c:pt>
                <c:pt idx="40958">
                  <c:v>-1.1129399999999999E-2</c:v>
                </c:pt>
                <c:pt idx="40959">
                  <c:v>-3.1025899999999999E-2</c:v>
                </c:pt>
                <c:pt idx="40960">
                  <c:v>-7.5817100000000002E-3</c:v>
                </c:pt>
                <c:pt idx="40961">
                  <c:v>-1.3613699999999999E-2</c:v>
                </c:pt>
                <c:pt idx="40962">
                  <c:v>-1.6233399999999999E-2</c:v>
                </c:pt>
                <c:pt idx="40963">
                  <c:v>-8.0509199999999996E-3</c:v>
                </c:pt>
                <c:pt idx="40964">
                  <c:v>-9.8352400000000003E-3</c:v>
                </c:pt>
                <c:pt idx="40965">
                  <c:v>-2.1397599999999999E-2</c:v>
                </c:pt>
                <c:pt idx="40966">
                  <c:v>-2.0132100000000001E-3</c:v>
                </c:pt>
                <c:pt idx="40967">
                  <c:v>-1.47495E-2</c:v>
                </c:pt>
                <c:pt idx="40968">
                  <c:v>-1.11427E-2</c:v>
                </c:pt>
                <c:pt idx="40969">
                  <c:v>-1.37138E-3</c:v>
                </c:pt>
                <c:pt idx="40970">
                  <c:v>-1.4926E-2</c:v>
                </c:pt>
                <c:pt idx="40971">
                  <c:v>-2.0268399999999999E-2</c:v>
                </c:pt>
                <c:pt idx="40972">
                  <c:v>-6.4115500000000002E-3</c:v>
                </c:pt>
                <c:pt idx="40973">
                  <c:v>-9.8180799999999999E-3</c:v>
                </c:pt>
                <c:pt idx="40974">
                  <c:v>-2.9897700000000001E-3</c:v>
                </c:pt>
                <c:pt idx="40975">
                  <c:v>4.0855400000000004E-3</c:v>
                </c:pt>
                <c:pt idx="40976">
                  <c:v>-1.192E-2</c:v>
                </c:pt>
                <c:pt idx="40977">
                  <c:v>-4.7769500000000003E-3</c:v>
                </c:pt>
                <c:pt idx="40978">
                  <c:v>1.14346E-3</c:v>
                </c:pt>
                <c:pt idx="40979">
                  <c:v>4.6825399999999998E-4</c:v>
                </c:pt>
                <c:pt idx="40980">
                  <c:v>-2.4518999999999999E-3</c:v>
                </c:pt>
                <c:pt idx="40981">
                  <c:v>-8.1539200000000003E-3</c:v>
                </c:pt>
                <c:pt idx="40982">
                  <c:v>-5.2061099999999999E-3</c:v>
                </c:pt>
                <c:pt idx="40983">
                  <c:v>-1.2815500000000001E-2</c:v>
                </c:pt>
                <c:pt idx="40984">
                  <c:v>-9.6635799999999997E-3</c:v>
                </c:pt>
                <c:pt idx="40985">
                  <c:v>-1.33896E-2</c:v>
                </c:pt>
                <c:pt idx="40986">
                  <c:v>-1.00336E-2</c:v>
                </c:pt>
                <c:pt idx="40987">
                  <c:v>-9.3126300000000006E-3</c:v>
                </c:pt>
                <c:pt idx="40988">
                  <c:v>-2.35748E-2</c:v>
                </c:pt>
                <c:pt idx="40989">
                  <c:v>-1.0245300000000001E-2</c:v>
                </c:pt>
                <c:pt idx="40990">
                  <c:v>-2.79942E-2</c:v>
                </c:pt>
                <c:pt idx="40991">
                  <c:v>-6.1664600000000003E-3</c:v>
                </c:pt>
                <c:pt idx="40992">
                  <c:v>-1.02348E-2</c:v>
                </c:pt>
                <c:pt idx="40993">
                  <c:v>-7.5092300000000004E-3</c:v>
                </c:pt>
                <c:pt idx="40994">
                  <c:v>-7.4081399999999997E-3</c:v>
                </c:pt>
                <c:pt idx="40995">
                  <c:v>-8.0709500000000003E-3</c:v>
                </c:pt>
                <c:pt idx="40996">
                  <c:v>-2.5382999999999999E-2</c:v>
                </c:pt>
                <c:pt idx="40997">
                  <c:v>-1.46608E-2</c:v>
                </c:pt>
                <c:pt idx="40998">
                  <c:v>-5.2909899999999998E-3</c:v>
                </c:pt>
                <c:pt idx="40999">
                  <c:v>1.4269799999999999E-2</c:v>
                </c:pt>
                <c:pt idx="41000">
                  <c:v>-1.21517E-2</c:v>
                </c:pt>
                <c:pt idx="41001">
                  <c:v>-9.5081300000000001E-4</c:v>
                </c:pt>
                <c:pt idx="41002">
                  <c:v>-1.3149299999999999E-2</c:v>
                </c:pt>
                <c:pt idx="41003">
                  <c:v>-2.7434299999999998E-2</c:v>
                </c:pt>
                <c:pt idx="41004">
                  <c:v>-2.53811E-2</c:v>
                </c:pt>
                <c:pt idx="41005">
                  <c:v>-1.39618E-2</c:v>
                </c:pt>
                <c:pt idx="41006">
                  <c:v>-1.9810700000000001E-2</c:v>
                </c:pt>
                <c:pt idx="41007">
                  <c:v>-3.3894500000000001E-2</c:v>
                </c:pt>
                <c:pt idx="41008">
                  <c:v>-1.15929E-2</c:v>
                </c:pt>
                <c:pt idx="41009">
                  <c:v>1.3221699999999999E-2</c:v>
                </c:pt>
                <c:pt idx="41010">
                  <c:v>-5.0697299999999997E-3</c:v>
                </c:pt>
                <c:pt idx="41011">
                  <c:v>-1.95484E-2</c:v>
                </c:pt>
                <c:pt idx="41012">
                  <c:v>-1.5122399999999999E-2</c:v>
                </c:pt>
                <c:pt idx="41013">
                  <c:v>-2.1214500000000001E-2</c:v>
                </c:pt>
                <c:pt idx="41014">
                  <c:v>-2.6836400000000002E-3</c:v>
                </c:pt>
                <c:pt idx="41015">
                  <c:v>-1.6259200000000001E-2</c:v>
                </c:pt>
                <c:pt idx="41016">
                  <c:v>-2.5806399999999999E-3</c:v>
                </c:pt>
                <c:pt idx="41017">
                  <c:v>2.5539400000000002E-3</c:v>
                </c:pt>
                <c:pt idx="41018">
                  <c:v>2.5628100000000001E-2</c:v>
                </c:pt>
                <c:pt idx="41019">
                  <c:v>7.3461500000000001E-3</c:v>
                </c:pt>
                <c:pt idx="41020">
                  <c:v>-3.3206899999999998E-3</c:v>
                </c:pt>
                <c:pt idx="41021">
                  <c:v>3.9291400000000001E-4</c:v>
                </c:pt>
                <c:pt idx="41022">
                  <c:v>1.62191E-2</c:v>
                </c:pt>
                <c:pt idx="41023">
                  <c:v>2.6894600000000001E-2</c:v>
                </c:pt>
                <c:pt idx="41024">
                  <c:v>-2.3441299999999998E-3</c:v>
                </c:pt>
                <c:pt idx="41025">
                  <c:v>2.7971300000000001E-3</c:v>
                </c:pt>
                <c:pt idx="41026">
                  <c:v>-2.5529900000000002E-3</c:v>
                </c:pt>
                <c:pt idx="41027">
                  <c:v>2.95296E-2</c:v>
                </c:pt>
                <c:pt idx="41028">
                  <c:v>5.0573299999999996E-3</c:v>
                </c:pt>
                <c:pt idx="41029">
                  <c:v>4.2915299999999999E-4</c:v>
                </c:pt>
                <c:pt idx="41030">
                  <c:v>2.2878600000000001E-3</c:v>
                </c:pt>
                <c:pt idx="41031">
                  <c:v>5.4387999999999997E-3</c:v>
                </c:pt>
                <c:pt idx="41032">
                  <c:v>4.7483400000000002E-3</c:v>
                </c:pt>
                <c:pt idx="41033">
                  <c:v>-1.1683499999999999E-2</c:v>
                </c:pt>
                <c:pt idx="41034">
                  <c:v>1.99089E-2</c:v>
                </c:pt>
                <c:pt idx="41035">
                  <c:v>5.7735399999999997E-3</c:v>
                </c:pt>
                <c:pt idx="41036">
                  <c:v>5.55515E-3</c:v>
                </c:pt>
                <c:pt idx="41037">
                  <c:v>7.9507799999999993E-3</c:v>
                </c:pt>
                <c:pt idx="41038">
                  <c:v>-4.40121E-3</c:v>
                </c:pt>
                <c:pt idx="41039">
                  <c:v>1.5037500000000001E-2</c:v>
                </c:pt>
                <c:pt idx="41040">
                  <c:v>8.1729899999999998E-3</c:v>
                </c:pt>
                <c:pt idx="41041">
                  <c:v>1.19095E-2</c:v>
                </c:pt>
                <c:pt idx="41042">
                  <c:v>1.24788E-2</c:v>
                </c:pt>
                <c:pt idx="41043">
                  <c:v>2.6832600000000002E-2</c:v>
                </c:pt>
                <c:pt idx="41044">
                  <c:v>1.6386999999999999E-2</c:v>
                </c:pt>
                <c:pt idx="41045">
                  <c:v>1.2966200000000001E-2</c:v>
                </c:pt>
                <c:pt idx="41046">
                  <c:v>1.53875E-2</c:v>
                </c:pt>
                <c:pt idx="41047">
                  <c:v>1.4434799999999999E-2</c:v>
                </c:pt>
                <c:pt idx="41048">
                  <c:v>1.9181299999999998E-2</c:v>
                </c:pt>
                <c:pt idx="41049">
                  <c:v>1.54371E-2</c:v>
                </c:pt>
                <c:pt idx="41050">
                  <c:v>2.5797799999999999E-2</c:v>
                </c:pt>
                <c:pt idx="41051">
                  <c:v>2.0004299999999999E-2</c:v>
                </c:pt>
                <c:pt idx="41052">
                  <c:v>1.3483E-2</c:v>
                </c:pt>
                <c:pt idx="41053">
                  <c:v>2.1071400000000001E-2</c:v>
                </c:pt>
                <c:pt idx="41054">
                  <c:v>2.7797700000000002E-2</c:v>
                </c:pt>
                <c:pt idx="41055">
                  <c:v>2.4518999999999999E-2</c:v>
                </c:pt>
                <c:pt idx="41056">
                  <c:v>2.60944E-2</c:v>
                </c:pt>
                <c:pt idx="41057">
                  <c:v>2.0468699999999999E-2</c:v>
                </c:pt>
                <c:pt idx="41058">
                  <c:v>2.9364600000000001E-2</c:v>
                </c:pt>
                <c:pt idx="41059">
                  <c:v>1.15318E-2</c:v>
                </c:pt>
                <c:pt idx="41060">
                  <c:v>4.0929800000000002E-2</c:v>
                </c:pt>
                <c:pt idx="41061">
                  <c:v>3.3308999999999998E-2</c:v>
                </c:pt>
                <c:pt idx="41062">
                  <c:v>4.0844900000000003E-2</c:v>
                </c:pt>
                <c:pt idx="41063">
                  <c:v>2.96755E-2</c:v>
                </c:pt>
                <c:pt idx="41064">
                  <c:v>2.86217E-2</c:v>
                </c:pt>
                <c:pt idx="41065">
                  <c:v>4.1563000000000003E-2</c:v>
                </c:pt>
                <c:pt idx="41066">
                  <c:v>3.1648599999999999E-2</c:v>
                </c:pt>
                <c:pt idx="41067">
                  <c:v>3.4881599999999999E-2</c:v>
                </c:pt>
                <c:pt idx="41068">
                  <c:v>2.43635E-2</c:v>
                </c:pt>
                <c:pt idx="41069">
                  <c:v>4.0031400000000002E-2</c:v>
                </c:pt>
                <c:pt idx="41070">
                  <c:v>4.3967199999999998E-2</c:v>
                </c:pt>
                <c:pt idx="41071">
                  <c:v>3.9653800000000003E-2</c:v>
                </c:pt>
                <c:pt idx="41072">
                  <c:v>4.0411000000000002E-2</c:v>
                </c:pt>
                <c:pt idx="41073">
                  <c:v>4.0173500000000001E-2</c:v>
                </c:pt>
                <c:pt idx="41074">
                  <c:v>3.4389500000000003E-2</c:v>
                </c:pt>
                <c:pt idx="41075">
                  <c:v>3.8991900000000003E-2</c:v>
                </c:pt>
                <c:pt idx="41076">
                  <c:v>2.81906E-2</c:v>
                </c:pt>
                <c:pt idx="41077">
                  <c:v>2.7914000000000001E-2</c:v>
                </c:pt>
                <c:pt idx="41078">
                  <c:v>4.4961899999999999E-2</c:v>
                </c:pt>
                <c:pt idx="41079">
                  <c:v>4.3640100000000001E-2</c:v>
                </c:pt>
                <c:pt idx="41080">
                  <c:v>3.7236199999999997E-2</c:v>
                </c:pt>
                <c:pt idx="41081">
                  <c:v>2.9691700000000001E-2</c:v>
                </c:pt>
                <c:pt idx="41082">
                  <c:v>1.49765E-2</c:v>
                </c:pt>
                <c:pt idx="41083">
                  <c:v>3.5600699999999999E-2</c:v>
                </c:pt>
                <c:pt idx="41084">
                  <c:v>2.1635999999999999E-2</c:v>
                </c:pt>
                <c:pt idx="41085">
                  <c:v>8.1186299999999999E-3</c:v>
                </c:pt>
                <c:pt idx="41086">
                  <c:v>7.9688999999999992E-3</c:v>
                </c:pt>
                <c:pt idx="41087">
                  <c:v>3.1264300000000002E-2</c:v>
                </c:pt>
                <c:pt idx="41088">
                  <c:v>2.76146E-2</c:v>
                </c:pt>
                <c:pt idx="41089">
                  <c:v>1.76125E-2</c:v>
                </c:pt>
                <c:pt idx="41090">
                  <c:v>1.37854E-2</c:v>
                </c:pt>
                <c:pt idx="41091">
                  <c:v>1.9969899999999999E-2</c:v>
                </c:pt>
                <c:pt idx="41092">
                  <c:v>3.8387299999999999E-2</c:v>
                </c:pt>
                <c:pt idx="41093">
                  <c:v>1.99528E-2</c:v>
                </c:pt>
                <c:pt idx="41094">
                  <c:v>1.2692500000000001E-2</c:v>
                </c:pt>
                <c:pt idx="41095">
                  <c:v>9.25255E-3</c:v>
                </c:pt>
                <c:pt idx="41096">
                  <c:v>2.4668699999999998E-2</c:v>
                </c:pt>
                <c:pt idx="41097">
                  <c:v>2.1329899999999999E-2</c:v>
                </c:pt>
                <c:pt idx="41098">
                  <c:v>2.81982E-2</c:v>
                </c:pt>
                <c:pt idx="41099">
                  <c:v>1.404E-2</c:v>
                </c:pt>
                <c:pt idx="41100">
                  <c:v>3.7218099999999997E-2</c:v>
                </c:pt>
                <c:pt idx="41101">
                  <c:v>2.2335100000000002E-3</c:v>
                </c:pt>
                <c:pt idx="41102">
                  <c:v>2.2217799999999999E-2</c:v>
                </c:pt>
                <c:pt idx="41103">
                  <c:v>2.9769899999999998E-2</c:v>
                </c:pt>
                <c:pt idx="41104">
                  <c:v>2.2463799999999999E-2</c:v>
                </c:pt>
                <c:pt idx="41105">
                  <c:v>1.7221500000000001E-2</c:v>
                </c:pt>
                <c:pt idx="41106">
                  <c:v>4.4746399999999999E-2</c:v>
                </c:pt>
                <c:pt idx="41107">
                  <c:v>2.20184E-2</c:v>
                </c:pt>
                <c:pt idx="41108">
                  <c:v>3.1635299999999998E-2</c:v>
                </c:pt>
                <c:pt idx="41109">
                  <c:v>2.9621100000000001E-2</c:v>
                </c:pt>
                <c:pt idx="41110">
                  <c:v>1.8872300000000002E-2</c:v>
                </c:pt>
                <c:pt idx="41111">
                  <c:v>1.8903699999999999E-2</c:v>
                </c:pt>
                <c:pt idx="41112">
                  <c:v>2.7511600000000001E-2</c:v>
                </c:pt>
                <c:pt idx="41113">
                  <c:v>2.7803399999999999E-2</c:v>
                </c:pt>
                <c:pt idx="41114">
                  <c:v>1.8867499999999999E-2</c:v>
                </c:pt>
                <c:pt idx="41115">
                  <c:v>1.01662E-2</c:v>
                </c:pt>
                <c:pt idx="41116">
                  <c:v>1.9481700000000001E-2</c:v>
                </c:pt>
                <c:pt idx="41117">
                  <c:v>2.4112700000000001E-2</c:v>
                </c:pt>
                <c:pt idx="41118">
                  <c:v>4.2600600000000004E-3</c:v>
                </c:pt>
                <c:pt idx="41119">
                  <c:v>2.4473200000000001E-2</c:v>
                </c:pt>
                <c:pt idx="41120">
                  <c:v>1.49488E-2</c:v>
                </c:pt>
                <c:pt idx="41121">
                  <c:v>3.1930899999999998E-2</c:v>
                </c:pt>
                <c:pt idx="41122">
                  <c:v>1.71919E-2</c:v>
                </c:pt>
                <c:pt idx="41123">
                  <c:v>2.93245E-2</c:v>
                </c:pt>
                <c:pt idx="41124">
                  <c:v>3.3700000000000001E-2</c:v>
                </c:pt>
                <c:pt idx="41125">
                  <c:v>2.4716399999999999E-2</c:v>
                </c:pt>
                <c:pt idx="41126">
                  <c:v>2.1900200000000002E-2</c:v>
                </c:pt>
                <c:pt idx="41127">
                  <c:v>2.7688999999999998E-2</c:v>
                </c:pt>
                <c:pt idx="41128">
                  <c:v>4.8131E-2</c:v>
                </c:pt>
                <c:pt idx="41129">
                  <c:v>3.3485399999999998E-2</c:v>
                </c:pt>
                <c:pt idx="41130">
                  <c:v>4.7644600000000002E-2</c:v>
                </c:pt>
                <c:pt idx="41131">
                  <c:v>3.0246700000000001E-2</c:v>
                </c:pt>
                <c:pt idx="41132">
                  <c:v>4.8156699999999997E-2</c:v>
                </c:pt>
                <c:pt idx="41133">
                  <c:v>3.21865E-2</c:v>
                </c:pt>
                <c:pt idx="41134">
                  <c:v>4.3788899999999999E-2</c:v>
                </c:pt>
                <c:pt idx="41135">
                  <c:v>4.2124700000000001E-2</c:v>
                </c:pt>
                <c:pt idx="41136">
                  <c:v>2.65665E-2</c:v>
                </c:pt>
                <c:pt idx="41137">
                  <c:v>4.4129399999999999E-2</c:v>
                </c:pt>
                <c:pt idx="41138">
                  <c:v>3.2288600000000001E-2</c:v>
                </c:pt>
                <c:pt idx="41139">
                  <c:v>3.7123700000000003E-2</c:v>
                </c:pt>
                <c:pt idx="41140">
                  <c:v>2.9388399999999999E-2</c:v>
                </c:pt>
                <c:pt idx="41141">
                  <c:v>1.68133E-2</c:v>
                </c:pt>
                <c:pt idx="41142">
                  <c:v>2.5872200000000001E-2</c:v>
                </c:pt>
                <c:pt idx="41143">
                  <c:v>2.45924E-2</c:v>
                </c:pt>
                <c:pt idx="41144">
                  <c:v>2.3572900000000001E-2</c:v>
                </c:pt>
                <c:pt idx="41145">
                  <c:v>2.89564E-2</c:v>
                </c:pt>
                <c:pt idx="41146">
                  <c:v>3.4285499999999997E-2</c:v>
                </c:pt>
                <c:pt idx="41147">
                  <c:v>4.6062499999999999E-2</c:v>
                </c:pt>
                <c:pt idx="41148">
                  <c:v>1.92547E-2</c:v>
                </c:pt>
                <c:pt idx="41149">
                  <c:v>3.7697799999999997E-2</c:v>
                </c:pt>
                <c:pt idx="41150">
                  <c:v>3.82891E-2</c:v>
                </c:pt>
                <c:pt idx="41151">
                  <c:v>4.6226499999999997E-2</c:v>
                </c:pt>
                <c:pt idx="41152">
                  <c:v>5.1631900000000001E-2</c:v>
                </c:pt>
                <c:pt idx="41153">
                  <c:v>4.0579799999999999E-2</c:v>
                </c:pt>
                <c:pt idx="41154">
                  <c:v>5.6336400000000002E-2</c:v>
                </c:pt>
                <c:pt idx="41155">
                  <c:v>4.6652800000000001E-2</c:v>
                </c:pt>
                <c:pt idx="41156">
                  <c:v>4.7690400000000001E-2</c:v>
                </c:pt>
                <c:pt idx="41157">
                  <c:v>3.35588E-2</c:v>
                </c:pt>
                <c:pt idx="41158">
                  <c:v>7.3434799999999995E-2</c:v>
                </c:pt>
                <c:pt idx="41159">
                  <c:v>3.4070999999999997E-2</c:v>
                </c:pt>
                <c:pt idx="41160">
                  <c:v>3.80068E-2</c:v>
                </c:pt>
                <c:pt idx="41161">
                  <c:v>5.3080599999999999E-2</c:v>
                </c:pt>
                <c:pt idx="41162">
                  <c:v>6.3066499999999998E-2</c:v>
                </c:pt>
                <c:pt idx="41163">
                  <c:v>4.24929E-2</c:v>
                </c:pt>
                <c:pt idx="41164">
                  <c:v>1.9457800000000001E-2</c:v>
                </c:pt>
                <c:pt idx="41165">
                  <c:v>4.5649500000000003E-2</c:v>
                </c:pt>
                <c:pt idx="41166">
                  <c:v>4.5491200000000002E-2</c:v>
                </c:pt>
                <c:pt idx="41167">
                  <c:v>6.1824799999999999E-2</c:v>
                </c:pt>
                <c:pt idx="41168">
                  <c:v>4.4651999999999997E-2</c:v>
                </c:pt>
                <c:pt idx="41169">
                  <c:v>5.1055000000000003E-2</c:v>
                </c:pt>
                <c:pt idx="41170">
                  <c:v>6.7756700000000003E-2</c:v>
                </c:pt>
                <c:pt idx="41171">
                  <c:v>5.4390899999999999E-2</c:v>
                </c:pt>
                <c:pt idx="41172">
                  <c:v>5.9410999999999999E-2</c:v>
                </c:pt>
                <c:pt idx="41173">
                  <c:v>5.3800599999999997E-2</c:v>
                </c:pt>
                <c:pt idx="41174">
                  <c:v>5.8168400000000002E-2</c:v>
                </c:pt>
                <c:pt idx="41175">
                  <c:v>3.8749699999999998E-2</c:v>
                </c:pt>
                <c:pt idx="41176">
                  <c:v>6.1842899999999999E-2</c:v>
                </c:pt>
                <c:pt idx="41177">
                  <c:v>2.6396800000000002E-2</c:v>
                </c:pt>
                <c:pt idx="41178">
                  <c:v>5.0187099999999998E-2</c:v>
                </c:pt>
                <c:pt idx="41179">
                  <c:v>5.25131E-2</c:v>
                </c:pt>
                <c:pt idx="41180">
                  <c:v>5.4173499999999999E-2</c:v>
                </c:pt>
                <c:pt idx="41181">
                  <c:v>3.7817000000000003E-2</c:v>
                </c:pt>
                <c:pt idx="41182">
                  <c:v>4.78945E-2</c:v>
                </c:pt>
                <c:pt idx="41183">
                  <c:v>5.6378400000000002E-2</c:v>
                </c:pt>
                <c:pt idx="41184">
                  <c:v>4.7637899999999997E-2</c:v>
                </c:pt>
                <c:pt idx="41185">
                  <c:v>5.4540600000000002E-2</c:v>
                </c:pt>
                <c:pt idx="41186">
                  <c:v>3.5309800000000002E-2</c:v>
                </c:pt>
                <c:pt idx="41187">
                  <c:v>6.2123299999999999E-2</c:v>
                </c:pt>
                <c:pt idx="41188">
                  <c:v>5.7650600000000003E-2</c:v>
                </c:pt>
                <c:pt idx="41189">
                  <c:v>5.50432E-2</c:v>
                </c:pt>
                <c:pt idx="41190">
                  <c:v>4.8280700000000003E-2</c:v>
                </c:pt>
                <c:pt idx="41191">
                  <c:v>3.7968599999999998E-2</c:v>
                </c:pt>
                <c:pt idx="41192">
                  <c:v>6.9478999999999999E-2</c:v>
                </c:pt>
                <c:pt idx="41193">
                  <c:v>5.0581899999999999E-2</c:v>
                </c:pt>
                <c:pt idx="41194">
                  <c:v>1.4809599999999999E-2</c:v>
                </c:pt>
                <c:pt idx="41195">
                  <c:v>2.6345299999999999E-2</c:v>
                </c:pt>
                <c:pt idx="41196">
                  <c:v>5.2506400000000002E-2</c:v>
                </c:pt>
                <c:pt idx="41197">
                  <c:v>4.43869E-2</c:v>
                </c:pt>
                <c:pt idx="41198">
                  <c:v>3.04766E-2</c:v>
                </c:pt>
                <c:pt idx="41199">
                  <c:v>2.4188999999999999E-2</c:v>
                </c:pt>
                <c:pt idx="41200" formatCode="0.00E+00">
                  <c:v>4.2983100000000003E-2</c:v>
                </c:pt>
                <c:pt idx="41201">
                  <c:v>3.3195500000000003E-2</c:v>
                </c:pt>
                <c:pt idx="41202">
                  <c:v>3.5170600000000003E-2</c:v>
                </c:pt>
                <c:pt idx="41203">
                  <c:v>2.80275E-2</c:v>
                </c:pt>
                <c:pt idx="41204">
                  <c:v>3.9112099999999997E-2</c:v>
                </c:pt>
                <c:pt idx="41205">
                  <c:v>4.72927E-2</c:v>
                </c:pt>
                <c:pt idx="41206">
                  <c:v>3.56922E-2</c:v>
                </c:pt>
                <c:pt idx="41207">
                  <c:v>2.2812800000000001E-2</c:v>
                </c:pt>
                <c:pt idx="41208">
                  <c:v>2.0659400000000001E-2</c:v>
                </c:pt>
                <c:pt idx="41209">
                  <c:v>4.7647500000000002E-2</c:v>
                </c:pt>
                <c:pt idx="41210">
                  <c:v>3.3882099999999998E-2</c:v>
                </c:pt>
                <c:pt idx="41211">
                  <c:v>1.85986E-2</c:v>
                </c:pt>
                <c:pt idx="41212">
                  <c:v>7.4110000000000001E-3</c:v>
                </c:pt>
                <c:pt idx="41213">
                  <c:v>1.9932700000000001E-2</c:v>
                </c:pt>
                <c:pt idx="41214">
                  <c:v>2.9658299999999999E-2</c:v>
                </c:pt>
                <c:pt idx="41215">
                  <c:v>3.01237E-2</c:v>
                </c:pt>
                <c:pt idx="41216">
                  <c:v>3.7118900000000003E-2</c:v>
                </c:pt>
                <c:pt idx="41217">
                  <c:v>1.7750700000000001E-2</c:v>
                </c:pt>
                <c:pt idx="41218">
                  <c:v>3.03526E-2</c:v>
                </c:pt>
                <c:pt idx="41219">
                  <c:v>3.2433499999999997E-2</c:v>
                </c:pt>
                <c:pt idx="41220">
                  <c:v>1.09844E-2</c:v>
                </c:pt>
                <c:pt idx="41221">
                  <c:v>1.9639E-2</c:v>
                </c:pt>
                <c:pt idx="41222">
                  <c:v>1.28269E-2</c:v>
                </c:pt>
                <c:pt idx="41223">
                  <c:v>3.3184100000000001E-2</c:v>
                </c:pt>
                <c:pt idx="41224">
                  <c:v>3.1816499999999998E-2</c:v>
                </c:pt>
                <c:pt idx="41225">
                  <c:v>1.58377E-2</c:v>
                </c:pt>
                <c:pt idx="41226">
                  <c:v>1.83859E-2</c:v>
                </c:pt>
                <c:pt idx="41227">
                  <c:v>2.01216E-2</c:v>
                </c:pt>
                <c:pt idx="41228">
                  <c:v>2.8275499999999999E-2</c:v>
                </c:pt>
                <c:pt idx="41229">
                  <c:v>2.7782399999999999E-2</c:v>
                </c:pt>
                <c:pt idx="41230">
                  <c:v>1.7248200000000002E-2</c:v>
                </c:pt>
                <c:pt idx="41231">
                  <c:v>3.5362200000000003E-2</c:v>
                </c:pt>
                <c:pt idx="41232">
                  <c:v>4.5482599999999998E-2</c:v>
                </c:pt>
                <c:pt idx="41233">
                  <c:v>3.4584999999999998E-2</c:v>
                </c:pt>
                <c:pt idx="41234">
                  <c:v>1.38607E-2</c:v>
                </c:pt>
                <c:pt idx="41235">
                  <c:v>3.6836599999999997E-2</c:v>
                </c:pt>
                <c:pt idx="41236">
                  <c:v>3.6903400000000003E-2</c:v>
                </c:pt>
                <c:pt idx="41237">
                  <c:v>2.6449199999999999E-2</c:v>
                </c:pt>
                <c:pt idx="41238">
                  <c:v>2.3016000000000002E-2</c:v>
                </c:pt>
                <c:pt idx="41239">
                  <c:v>2.4979600000000001E-2</c:v>
                </c:pt>
                <c:pt idx="41240">
                  <c:v>3.26872E-2</c:v>
                </c:pt>
                <c:pt idx="41241">
                  <c:v>3.39794E-2</c:v>
                </c:pt>
                <c:pt idx="41242">
                  <c:v>2.8410000000000001E-2</c:v>
                </c:pt>
                <c:pt idx="41243">
                  <c:v>2.9932E-2</c:v>
                </c:pt>
                <c:pt idx="41244">
                  <c:v>4.1624099999999997E-2</c:v>
                </c:pt>
                <c:pt idx="41245">
                  <c:v>3.5697899999999998E-2</c:v>
                </c:pt>
                <c:pt idx="41246">
                  <c:v>3.7413599999999998E-2</c:v>
                </c:pt>
                <c:pt idx="41247">
                  <c:v>1.09005E-2</c:v>
                </c:pt>
                <c:pt idx="41248">
                  <c:v>2.1351800000000001E-2</c:v>
                </c:pt>
                <c:pt idx="41249">
                  <c:v>1.7009699999999999E-2</c:v>
                </c:pt>
                <c:pt idx="41250">
                  <c:v>1.14441E-2</c:v>
                </c:pt>
                <c:pt idx="41251">
                  <c:v>1.7123200000000002E-2</c:v>
                </c:pt>
                <c:pt idx="41252">
                  <c:v>8.1014599999999996E-3</c:v>
                </c:pt>
                <c:pt idx="41253">
                  <c:v>1.7812700000000001E-2</c:v>
                </c:pt>
                <c:pt idx="41254">
                  <c:v>6.8883900000000003E-3</c:v>
                </c:pt>
                <c:pt idx="41255">
                  <c:v>3.69892E-2</c:v>
                </c:pt>
                <c:pt idx="41256">
                  <c:v>2.5210400000000001E-2</c:v>
                </c:pt>
                <c:pt idx="41257">
                  <c:v>1.5939700000000001E-2</c:v>
                </c:pt>
                <c:pt idx="41258">
                  <c:v>2.1716099999999999E-2</c:v>
                </c:pt>
                <c:pt idx="41259">
                  <c:v>1.7837499999999999E-2</c:v>
                </c:pt>
                <c:pt idx="41260">
                  <c:v>2.6344300000000001E-2</c:v>
                </c:pt>
                <c:pt idx="41261">
                  <c:v>1.3654700000000001E-2</c:v>
                </c:pt>
                <c:pt idx="41262">
                  <c:v>4.0586499999999998E-2</c:v>
                </c:pt>
                <c:pt idx="41263">
                  <c:v>1.7844200000000001E-2</c:v>
                </c:pt>
                <c:pt idx="41264">
                  <c:v>3.4995999999999999E-2</c:v>
                </c:pt>
                <c:pt idx="41265">
                  <c:v>1.2649499999999999E-2</c:v>
                </c:pt>
                <c:pt idx="41266">
                  <c:v>3.2294299999999998E-2</c:v>
                </c:pt>
                <c:pt idx="41267">
                  <c:v>2.7984599999999998E-2</c:v>
                </c:pt>
                <c:pt idx="41268">
                  <c:v>6.6633200000000004E-3</c:v>
                </c:pt>
                <c:pt idx="41269">
                  <c:v>1.48611E-2</c:v>
                </c:pt>
                <c:pt idx="41270">
                  <c:v>8.0528300000000004E-3</c:v>
                </c:pt>
                <c:pt idx="41271">
                  <c:v>8.7728500000000004E-3</c:v>
                </c:pt>
                <c:pt idx="41272">
                  <c:v>-5.3491600000000004E-3</c:v>
                </c:pt>
                <c:pt idx="41273">
                  <c:v>1.98622E-2</c:v>
                </c:pt>
                <c:pt idx="41274">
                  <c:v>6.3715000000000004E-3</c:v>
                </c:pt>
                <c:pt idx="41275">
                  <c:v>2.9840499999999998E-3</c:v>
                </c:pt>
                <c:pt idx="41276">
                  <c:v>8.6889299999999992E-3</c:v>
                </c:pt>
                <c:pt idx="41277">
                  <c:v>1.6251600000000001E-2</c:v>
                </c:pt>
                <c:pt idx="41278">
                  <c:v>2.0713799999999998E-3</c:v>
                </c:pt>
                <c:pt idx="41279">
                  <c:v>-8.4876999999999999E-4</c:v>
                </c:pt>
                <c:pt idx="41280">
                  <c:v>9.7770700000000006E-3</c:v>
                </c:pt>
                <c:pt idx="41281">
                  <c:v>-5.6161900000000001E-3</c:v>
                </c:pt>
                <c:pt idx="41282">
                  <c:v>9.6187600000000005E-3</c:v>
                </c:pt>
                <c:pt idx="41283">
                  <c:v>-6.8693199999999999E-3</c:v>
                </c:pt>
                <c:pt idx="41284">
                  <c:v>1.12247E-3</c:v>
                </c:pt>
                <c:pt idx="41285">
                  <c:v>7.0285800000000004E-3</c:v>
                </c:pt>
                <c:pt idx="41286">
                  <c:v>-2.2659300000000002E-3</c:v>
                </c:pt>
                <c:pt idx="41287">
                  <c:v>1.24254E-2</c:v>
                </c:pt>
                <c:pt idx="41288">
                  <c:v>9.4699899999999993E-3</c:v>
                </c:pt>
                <c:pt idx="41289">
                  <c:v>1.3952299999999999E-3</c:v>
                </c:pt>
                <c:pt idx="41290">
                  <c:v>7.4825300000000003E-3</c:v>
                </c:pt>
                <c:pt idx="41291">
                  <c:v>9.0560899999999993E-3</c:v>
                </c:pt>
                <c:pt idx="41292">
                  <c:v>2.91538E-3</c:v>
                </c:pt>
                <c:pt idx="41293">
                  <c:v>1.03378E-3</c:v>
                </c:pt>
                <c:pt idx="41294">
                  <c:v>-2.1171599999999999E-3</c:v>
                </c:pt>
                <c:pt idx="41295">
                  <c:v>-3.5028500000000001E-3</c:v>
                </c:pt>
                <c:pt idx="41296">
                  <c:v>-7.97081E-3</c:v>
                </c:pt>
                <c:pt idx="41297">
                  <c:v>-1.6246799999999999E-2</c:v>
                </c:pt>
                <c:pt idx="41298" formatCode="0.00E+00">
                  <c:v>-4.1961700000000002E-5</c:v>
                </c:pt>
                <c:pt idx="41299">
                  <c:v>6.6757199999999996E-4</c:v>
                </c:pt>
                <c:pt idx="41300" formatCode="0.00E+00">
                  <c:v>8.0108600000000001E-5</c:v>
                </c:pt>
                <c:pt idx="41301">
                  <c:v>-3.0021700000000002E-3</c:v>
                </c:pt>
                <c:pt idx="41302">
                  <c:v>-5.7306299999999996E-3</c:v>
                </c:pt>
                <c:pt idx="41303">
                  <c:v>3.4351300000000002E-3</c:v>
                </c:pt>
                <c:pt idx="41304">
                  <c:v>1.16215E-2</c:v>
                </c:pt>
                <c:pt idx="41305">
                  <c:v>-1.52779E-3</c:v>
                </c:pt>
                <c:pt idx="41306">
                  <c:v>-3.0136099999999999E-4</c:v>
                </c:pt>
                <c:pt idx="41307">
                  <c:v>7.6255799999999999E-3</c:v>
                </c:pt>
                <c:pt idx="41308">
                  <c:v>-3.8528400000000002E-3</c:v>
                </c:pt>
                <c:pt idx="41309">
                  <c:v>-6.4163199999999997E-3</c:v>
                </c:pt>
                <c:pt idx="41310">
                  <c:v>2.1358499999999999E-2</c:v>
                </c:pt>
                <c:pt idx="41311">
                  <c:v>1.53618E-2</c:v>
                </c:pt>
                <c:pt idx="41312">
                  <c:v>-8.2588200000000001E-3</c:v>
                </c:pt>
                <c:pt idx="41313">
                  <c:v>-4.0807700000000001E-3</c:v>
                </c:pt>
                <c:pt idx="41314">
                  <c:v>7.8382499999999997E-3</c:v>
                </c:pt>
                <c:pt idx="41315">
                  <c:v>-1.17683E-3</c:v>
                </c:pt>
                <c:pt idx="41316">
                  <c:v>2.8429000000000002E-3</c:v>
                </c:pt>
                <c:pt idx="41317">
                  <c:v>-1.60275E-2</c:v>
                </c:pt>
                <c:pt idx="41318">
                  <c:v>-6.0224500000000004E-3</c:v>
                </c:pt>
                <c:pt idx="41319">
                  <c:v>-4.8160599999999996E-3</c:v>
                </c:pt>
                <c:pt idx="41320">
                  <c:v>-5.1746400000000003E-3</c:v>
                </c:pt>
                <c:pt idx="41321">
                  <c:v>-1.50318E-2</c:v>
                </c:pt>
                <c:pt idx="41322">
                  <c:v>-2.6508299999999999E-2</c:v>
                </c:pt>
                <c:pt idx="41323">
                  <c:v>4.62627E-3</c:v>
                </c:pt>
                <c:pt idx="41324">
                  <c:v>-1.6280200000000002E-2</c:v>
                </c:pt>
                <c:pt idx="41325">
                  <c:v>-1.8898999999999999E-2</c:v>
                </c:pt>
                <c:pt idx="41326">
                  <c:v>-3.3505399999999998E-2</c:v>
                </c:pt>
                <c:pt idx="41327">
                  <c:v>-1.4370000000000001E-2</c:v>
                </c:pt>
                <c:pt idx="41328">
                  <c:v>-6.35624E-3</c:v>
                </c:pt>
                <c:pt idx="41329">
                  <c:v>-1.8477400000000001E-2</c:v>
                </c:pt>
                <c:pt idx="41330">
                  <c:v>-2.7086300000000001E-2</c:v>
                </c:pt>
                <c:pt idx="41331">
                  <c:v>-2.7737600000000001E-2</c:v>
                </c:pt>
                <c:pt idx="41332">
                  <c:v>-8.6679500000000007E-3</c:v>
                </c:pt>
                <c:pt idx="41333">
                  <c:v>-2.25735E-2</c:v>
                </c:pt>
                <c:pt idx="41334">
                  <c:v>-2.19221E-2</c:v>
                </c:pt>
                <c:pt idx="41335">
                  <c:v>-1.1928599999999999E-2</c:v>
                </c:pt>
                <c:pt idx="41336">
                  <c:v>-1.5896799999999999E-2</c:v>
                </c:pt>
                <c:pt idx="41337">
                  <c:v>-1.51424E-2</c:v>
                </c:pt>
                <c:pt idx="41338">
                  <c:v>-1.7110799999999999E-2</c:v>
                </c:pt>
                <c:pt idx="41339">
                  <c:v>-1.0241500000000001E-2</c:v>
                </c:pt>
                <c:pt idx="41340">
                  <c:v>-2.11334E-3</c:v>
                </c:pt>
                <c:pt idx="41341">
                  <c:v>6.2341699999999998E-3</c:v>
                </c:pt>
                <c:pt idx="41342">
                  <c:v>-1.6106599999999999E-2</c:v>
                </c:pt>
                <c:pt idx="41343">
                  <c:v>-1.3177899999999999E-2</c:v>
                </c:pt>
                <c:pt idx="41344">
                  <c:v>-1.9881200000000002E-2</c:v>
                </c:pt>
                <c:pt idx="41345">
                  <c:v>-1.56975E-2</c:v>
                </c:pt>
                <c:pt idx="41346">
                  <c:v>-1.2980500000000001E-2</c:v>
                </c:pt>
                <c:pt idx="41347">
                  <c:v>-1.47371E-2</c:v>
                </c:pt>
                <c:pt idx="41348">
                  <c:v>-1.3135900000000001E-2</c:v>
                </c:pt>
                <c:pt idx="41349">
                  <c:v>-4.1533500000000001E-2</c:v>
                </c:pt>
                <c:pt idx="41350">
                  <c:v>-3.30248E-2</c:v>
                </c:pt>
                <c:pt idx="41351">
                  <c:v>-1.6936300000000001E-2</c:v>
                </c:pt>
                <c:pt idx="41352">
                  <c:v>-4.17328E-2</c:v>
                </c:pt>
                <c:pt idx="41353">
                  <c:v>-1.5791900000000001E-2</c:v>
                </c:pt>
                <c:pt idx="41354">
                  <c:v>-3.4048099999999998E-2</c:v>
                </c:pt>
                <c:pt idx="41355">
                  <c:v>-2.9571500000000001E-2</c:v>
                </c:pt>
                <c:pt idx="41356">
                  <c:v>-3.3568399999999998E-2</c:v>
                </c:pt>
                <c:pt idx="41357">
                  <c:v>-1.9914600000000001E-2</c:v>
                </c:pt>
                <c:pt idx="41358">
                  <c:v>-1.7904300000000001E-2</c:v>
                </c:pt>
                <c:pt idx="41359">
                  <c:v>-2.0581200000000001E-2</c:v>
                </c:pt>
                <c:pt idx="41360">
                  <c:v>-2.3529999999999999E-2</c:v>
                </c:pt>
                <c:pt idx="41361">
                  <c:v>-3.0621499999999999E-2</c:v>
                </c:pt>
                <c:pt idx="41362">
                  <c:v>-1.21689E-2</c:v>
                </c:pt>
                <c:pt idx="41363">
                  <c:v>-2.2914899999999998E-2</c:v>
                </c:pt>
                <c:pt idx="41364">
                  <c:v>-3.1783100000000002E-2</c:v>
                </c:pt>
                <c:pt idx="41365">
                  <c:v>-4.49629E-2</c:v>
                </c:pt>
                <c:pt idx="41366">
                  <c:v>-2.2333100000000002E-2</c:v>
                </c:pt>
                <c:pt idx="41367">
                  <c:v>-2.2963500000000001E-2</c:v>
                </c:pt>
                <c:pt idx="41368">
                  <c:v>-3.2694800000000003E-2</c:v>
                </c:pt>
                <c:pt idx="41369">
                  <c:v>-2.31314E-2</c:v>
                </c:pt>
                <c:pt idx="41370">
                  <c:v>-2.2801399999999999E-2</c:v>
                </c:pt>
                <c:pt idx="41371">
                  <c:v>-8.5773499999999992E-3</c:v>
                </c:pt>
                <c:pt idx="41372">
                  <c:v>-3.3612299999999998E-2</c:v>
                </c:pt>
                <c:pt idx="41373">
                  <c:v>-1.336E-2</c:v>
                </c:pt>
                <c:pt idx="41374">
                  <c:v>-3.4203499999999998E-2</c:v>
                </c:pt>
                <c:pt idx="41375">
                  <c:v>-2.9042200000000001E-2</c:v>
                </c:pt>
                <c:pt idx="41376">
                  <c:v>-2.44389E-2</c:v>
                </c:pt>
                <c:pt idx="41377">
                  <c:v>-3.2793999999999997E-2</c:v>
                </c:pt>
                <c:pt idx="41378">
                  <c:v>-3.33385E-2</c:v>
                </c:pt>
                <c:pt idx="41379">
                  <c:v>-3.4640299999999999E-2</c:v>
                </c:pt>
                <c:pt idx="41380">
                  <c:v>-1.25437E-2</c:v>
                </c:pt>
                <c:pt idx="41381">
                  <c:v>-3.7689199999999999E-2</c:v>
                </c:pt>
                <c:pt idx="41382">
                  <c:v>-7.9326599999999994E-3</c:v>
                </c:pt>
                <c:pt idx="41383">
                  <c:v>-3.9289499999999998E-2</c:v>
                </c:pt>
                <c:pt idx="41384">
                  <c:v>-2.5293400000000001E-2</c:v>
                </c:pt>
                <c:pt idx="41385">
                  <c:v>-2.8252599999999999E-2</c:v>
                </c:pt>
                <c:pt idx="41386">
                  <c:v>-3.8188899999999998E-2</c:v>
                </c:pt>
                <c:pt idx="41387">
                  <c:v>-3.2570799999999997E-2</c:v>
                </c:pt>
                <c:pt idx="41388">
                  <c:v>-3.3758200000000002E-2</c:v>
                </c:pt>
                <c:pt idx="41389">
                  <c:v>-2.7777699999999999E-2</c:v>
                </c:pt>
                <c:pt idx="41390">
                  <c:v>-4.2724600000000001E-2</c:v>
                </c:pt>
                <c:pt idx="41391">
                  <c:v>-1.93977E-2</c:v>
                </c:pt>
                <c:pt idx="41392">
                  <c:v>-4.3880500000000003E-2</c:v>
                </c:pt>
                <c:pt idx="41393">
                  <c:v>-4.4838000000000003E-2</c:v>
                </c:pt>
                <c:pt idx="41394">
                  <c:v>-2.9195800000000001E-2</c:v>
                </c:pt>
                <c:pt idx="41395">
                  <c:v>-2.6259399999999999E-2</c:v>
                </c:pt>
                <c:pt idx="41396">
                  <c:v>-3.3985099999999997E-2</c:v>
                </c:pt>
                <c:pt idx="41397">
                  <c:v>-4.2400399999999998E-2</c:v>
                </c:pt>
                <c:pt idx="41398">
                  <c:v>-3.5745600000000002E-2</c:v>
                </c:pt>
                <c:pt idx="41399">
                  <c:v>-2.60582E-2</c:v>
                </c:pt>
                <c:pt idx="41400">
                  <c:v>-3.6606800000000002E-2</c:v>
                </c:pt>
                <c:pt idx="41401">
                  <c:v>-4.3614399999999998E-2</c:v>
                </c:pt>
                <c:pt idx="41402">
                  <c:v>-1.80407E-2</c:v>
                </c:pt>
                <c:pt idx="41403">
                  <c:v>-2.42548E-2</c:v>
                </c:pt>
                <c:pt idx="41404">
                  <c:v>-3.1212799999999999E-2</c:v>
                </c:pt>
                <c:pt idx="41405">
                  <c:v>-3.0531900000000001E-2</c:v>
                </c:pt>
                <c:pt idx="41406">
                  <c:v>-2.3481399999999999E-2</c:v>
                </c:pt>
                <c:pt idx="41407">
                  <c:v>-1.6454699999999999E-2</c:v>
                </c:pt>
                <c:pt idx="41408">
                  <c:v>-3.8391099999999997E-2</c:v>
                </c:pt>
                <c:pt idx="41409">
                  <c:v>-2.4501800000000001E-2</c:v>
                </c:pt>
                <c:pt idx="41410">
                  <c:v>-3.8297699999999997E-2</c:v>
                </c:pt>
                <c:pt idx="41411">
                  <c:v>-1.6681700000000001E-2</c:v>
                </c:pt>
                <c:pt idx="41412">
                  <c:v>-2.3251500000000001E-2</c:v>
                </c:pt>
                <c:pt idx="41413">
                  <c:v>-2.6324299999999998E-2</c:v>
                </c:pt>
                <c:pt idx="41414">
                  <c:v>-3.2599400000000001E-2</c:v>
                </c:pt>
                <c:pt idx="41415">
                  <c:v>-4.1875799999999998E-2</c:v>
                </c:pt>
                <c:pt idx="41416">
                  <c:v>-4.2218199999999997E-2</c:v>
                </c:pt>
                <c:pt idx="41417">
                  <c:v>-4.2846700000000001E-2</c:v>
                </c:pt>
                <c:pt idx="41418">
                  <c:v>-3.1098399999999998E-2</c:v>
                </c:pt>
                <c:pt idx="41419">
                  <c:v>-4.3361700000000003E-2</c:v>
                </c:pt>
                <c:pt idx="41420">
                  <c:v>-4.1481999999999998E-2</c:v>
                </c:pt>
                <c:pt idx="41421">
                  <c:v>-2.64158E-2</c:v>
                </c:pt>
                <c:pt idx="41422">
                  <c:v>-2.5667200000000001E-2</c:v>
                </c:pt>
                <c:pt idx="41423">
                  <c:v>-1.31521E-2</c:v>
                </c:pt>
                <c:pt idx="41424">
                  <c:v>-3.7995300000000003E-2</c:v>
                </c:pt>
                <c:pt idx="41425">
                  <c:v>-2.9046099999999998E-2</c:v>
                </c:pt>
                <c:pt idx="41426">
                  <c:v>-3.34063E-2</c:v>
                </c:pt>
                <c:pt idx="41427">
                  <c:v>-2.9699300000000001E-2</c:v>
                </c:pt>
                <c:pt idx="41428">
                  <c:v>-2.6113500000000001E-2</c:v>
                </c:pt>
                <c:pt idx="41429">
                  <c:v>-5.3376199999999999E-2</c:v>
                </c:pt>
                <c:pt idx="41430">
                  <c:v>-4.9241100000000003E-2</c:v>
                </c:pt>
                <c:pt idx="41431">
                  <c:v>-2.4620099999999999E-2</c:v>
                </c:pt>
                <c:pt idx="41432">
                  <c:v>-4.2255399999999999E-2</c:v>
                </c:pt>
                <c:pt idx="41433">
                  <c:v>-2.7497299999999999E-2</c:v>
                </c:pt>
                <c:pt idx="41434">
                  <c:v>-2.5034000000000001E-2</c:v>
                </c:pt>
                <c:pt idx="41435">
                  <c:v>-3.6572500000000001E-2</c:v>
                </c:pt>
                <c:pt idx="41436">
                  <c:v>-4.0638899999999999E-2</c:v>
                </c:pt>
                <c:pt idx="41437">
                  <c:v>-4.8389399999999999E-2</c:v>
                </c:pt>
                <c:pt idx="41438">
                  <c:v>-1.5598300000000001E-2</c:v>
                </c:pt>
                <c:pt idx="41439">
                  <c:v>-2.2232100000000001E-2</c:v>
                </c:pt>
                <c:pt idx="41440">
                  <c:v>-3.7529E-2</c:v>
                </c:pt>
                <c:pt idx="41441">
                  <c:v>-3.8233799999999998E-2</c:v>
                </c:pt>
                <c:pt idx="41442">
                  <c:v>-4.9820900000000001E-2</c:v>
                </c:pt>
                <c:pt idx="41443">
                  <c:v>-2.5999999999999999E-2</c:v>
                </c:pt>
                <c:pt idx="41444">
                  <c:v>-2.6273700000000001E-2</c:v>
                </c:pt>
                <c:pt idx="41445">
                  <c:v>-2.5682400000000001E-2</c:v>
                </c:pt>
                <c:pt idx="41446">
                  <c:v>-4.2818099999999998E-2</c:v>
                </c:pt>
                <c:pt idx="41447">
                  <c:v>-3.5585400000000003E-2</c:v>
                </c:pt>
                <c:pt idx="41448">
                  <c:v>-4.9515700000000003E-2</c:v>
                </c:pt>
                <c:pt idx="41449">
                  <c:v>-3.38421E-2</c:v>
                </c:pt>
                <c:pt idx="41450">
                  <c:v>-2.86427E-2</c:v>
                </c:pt>
                <c:pt idx="41451">
                  <c:v>-4.8660299999999997E-2</c:v>
                </c:pt>
                <c:pt idx="41452">
                  <c:v>-5.1872300000000003E-2</c:v>
                </c:pt>
                <c:pt idx="41453">
                  <c:v>-3.7799800000000001E-2</c:v>
                </c:pt>
                <c:pt idx="41454">
                  <c:v>-3.3586499999999998E-2</c:v>
                </c:pt>
                <c:pt idx="41455">
                  <c:v>-5.1909400000000001E-2</c:v>
                </c:pt>
                <c:pt idx="41456">
                  <c:v>-6.1651200000000003E-2</c:v>
                </c:pt>
                <c:pt idx="41457">
                  <c:v>-4.4552799999999997E-2</c:v>
                </c:pt>
                <c:pt idx="41458">
                  <c:v>-2.2164300000000001E-2</c:v>
                </c:pt>
                <c:pt idx="41459">
                  <c:v>-2.90003E-2</c:v>
                </c:pt>
                <c:pt idx="41460">
                  <c:v>-5.9606600000000003E-2</c:v>
                </c:pt>
                <c:pt idx="41461">
                  <c:v>-5.1584199999999997E-2</c:v>
                </c:pt>
                <c:pt idx="41462">
                  <c:v>-3.6842300000000001E-2</c:v>
                </c:pt>
                <c:pt idx="41463">
                  <c:v>-2.73476E-2</c:v>
                </c:pt>
                <c:pt idx="41464">
                  <c:v>-5.3115799999999998E-2</c:v>
                </c:pt>
                <c:pt idx="41465">
                  <c:v>-4.7460599999999999E-2</c:v>
                </c:pt>
                <c:pt idx="41466">
                  <c:v>-5.7978599999999998E-2</c:v>
                </c:pt>
                <c:pt idx="41467">
                  <c:v>-4.5124999999999998E-2</c:v>
                </c:pt>
                <c:pt idx="41468">
                  <c:v>-5.2586599999999997E-2</c:v>
                </c:pt>
                <c:pt idx="41469">
                  <c:v>-3.3114400000000002E-2</c:v>
                </c:pt>
                <c:pt idx="41470">
                  <c:v>-5.2438699999999998E-2</c:v>
                </c:pt>
                <c:pt idx="41471">
                  <c:v>-2.9599199999999999E-2</c:v>
                </c:pt>
                <c:pt idx="41472">
                  <c:v>-4.9730299999999998E-2</c:v>
                </c:pt>
                <c:pt idx="41473">
                  <c:v>-4.2556799999999999E-2</c:v>
                </c:pt>
                <c:pt idx="41474">
                  <c:v>-2.7797700000000002E-2</c:v>
                </c:pt>
                <c:pt idx="41475">
                  <c:v>-2.3160900000000002E-2</c:v>
                </c:pt>
                <c:pt idx="41476">
                  <c:v>-3.8671499999999998E-2</c:v>
                </c:pt>
                <c:pt idx="41477">
                  <c:v>-4.1177699999999998E-2</c:v>
                </c:pt>
                <c:pt idx="41478">
                  <c:v>-4.5435900000000001E-2</c:v>
                </c:pt>
                <c:pt idx="41479">
                  <c:v>-2.35176E-2</c:v>
                </c:pt>
                <c:pt idx="41480">
                  <c:v>-3.0011199999999998E-2</c:v>
                </c:pt>
                <c:pt idx="41481">
                  <c:v>-2.4920500000000002E-2</c:v>
                </c:pt>
                <c:pt idx="41482">
                  <c:v>-3.5774199999999999E-2</c:v>
                </c:pt>
                <c:pt idx="41483">
                  <c:v>-3.8524599999999999E-2</c:v>
                </c:pt>
                <c:pt idx="41484">
                  <c:v>-4.9534799999999997E-2</c:v>
                </c:pt>
                <c:pt idx="41485">
                  <c:v>-6.4339599999999997E-2</c:v>
                </c:pt>
                <c:pt idx="41486">
                  <c:v>-3.4346599999999998E-2</c:v>
                </c:pt>
                <c:pt idx="41487">
                  <c:v>-5.5929199999999998E-2</c:v>
                </c:pt>
                <c:pt idx="41488">
                  <c:v>-3.1235700000000002E-2</c:v>
                </c:pt>
                <c:pt idx="41489">
                  <c:v>-6.37712E-2</c:v>
                </c:pt>
                <c:pt idx="41490">
                  <c:v>-4.2411799999999999E-2</c:v>
                </c:pt>
                <c:pt idx="41491">
                  <c:v>-4.4320100000000001E-2</c:v>
                </c:pt>
                <c:pt idx="41492">
                  <c:v>-4.4726399999999999E-2</c:v>
                </c:pt>
                <c:pt idx="41493">
                  <c:v>-4.4323000000000001E-2</c:v>
                </c:pt>
                <c:pt idx="41494">
                  <c:v>-5.3802500000000003E-2</c:v>
                </c:pt>
                <c:pt idx="41495">
                  <c:v>-4.1611700000000001E-2</c:v>
                </c:pt>
                <c:pt idx="41496">
                  <c:v>-4.9153299999999997E-2</c:v>
                </c:pt>
                <c:pt idx="41497">
                  <c:v>-3.52926E-2</c:v>
                </c:pt>
                <c:pt idx="41498">
                  <c:v>-5.0615300000000002E-2</c:v>
                </c:pt>
                <c:pt idx="41499">
                  <c:v>-3.1921400000000003E-2</c:v>
                </c:pt>
                <c:pt idx="41500">
                  <c:v>-4.70905E-2</c:v>
                </c:pt>
                <c:pt idx="41501">
                  <c:v>-3.4146299999999997E-2</c:v>
                </c:pt>
                <c:pt idx="41502">
                  <c:v>-5.4855299999999997E-3</c:v>
                </c:pt>
                <c:pt idx="41503">
                  <c:v>-1.6877199999999998E-2</c:v>
                </c:pt>
                <c:pt idx="41504">
                  <c:v>-4.3816599999999997E-2</c:v>
                </c:pt>
                <c:pt idx="41505">
                  <c:v>-5.0770799999999998E-2</c:v>
                </c:pt>
                <c:pt idx="41506">
                  <c:v>-1.29652E-2</c:v>
                </c:pt>
                <c:pt idx="41507">
                  <c:v>-4.5928999999999996E-3</c:v>
                </c:pt>
                <c:pt idx="41508">
                  <c:v>-3.5471900000000001E-2</c:v>
                </c:pt>
                <c:pt idx="41509">
                  <c:v>-3.4358E-2</c:v>
                </c:pt>
                <c:pt idx="41510">
                  <c:v>-1.30949E-2</c:v>
                </c:pt>
                <c:pt idx="41511">
                  <c:v>-1.34296E-2</c:v>
                </c:pt>
                <c:pt idx="41512">
                  <c:v>-1.5665100000000001E-2</c:v>
                </c:pt>
                <c:pt idx="41513">
                  <c:v>-3.5007499999999997E-2</c:v>
                </c:pt>
                <c:pt idx="41514">
                  <c:v>-1.52864E-2</c:v>
                </c:pt>
                <c:pt idx="41515">
                  <c:v>-1.8679600000000001E-2</c:v>
                </c:pt>
                <c:pt idx="41516">
                  <c:v>-1.7750700000000001E-2</c:v>
                </c:pt>
                <c:pt idx="41517">
                  <c:v>-3.03526E-2</c:v>
                </c:pt>
                <c:pt idx="41518">
                  <c:v>-3.2637600000000003E-2</c:v>
                </c:pt>
                <c:pt idx="41519">
                  <c:v>6.1788600000000004E-3</c:v>
                </c:pt>
                <c:pt idx="41520">
                  <c:v>-1.3322799999999999E-3</c:v>
                </c:pt>
                <c:pt idx="41521">
                  <c:v>-2.4118400000000002E-2</c:v>
                </c:pt>
                <c:pt idx="41522">
                  <c:v>-5.2254700000000001E-2</c:v>
                </c:pt>
                <c:pt idx="41523">
                  <c:v>-1.8911399999999998E-2</c:v>
                </c:pt>
                <c:pt idx="41524">
                  <c:v>-7.1802100000000002E-3</c:v>
                </c:pt>
                <c:pt idx="41525">
                  <c:v>-1.73244E-2</c:v>
                </c:pt>
                <c:pt idx="41526">
                  <c:v>-2.03705E-2</c:v>
                </c:pt>
                <c:pt idx="41527">
                  <c:v>-1.8070200000000002E-2</c:v>
                </c:pt>
                <c:pt idx="41528">
                  <c:v>-1.23854E-2</c:v>
                </c:pt>
                <c:pt idx="41529">
                  <c:v>-5.6448000000000002E-3</c:v>
                </c:pt>
                <c:pt idx="41530">
                  <c:v>-7.6675399999999996E-3</c:v>
                </c:pt>
                <c:pt idx="41531">
                  <c:v>-1.3142600000000001E-2</c:v>
                </c:pt>
                <c:pt idx="41532">
                  <c:v>-6.8855299999999999E-3</c:v>
                </c:pt>
                <c:pt idx="41533">
                  <c:v>-1.4017099999999999E-2</c:v>
                </c:pt>
                <c:pt idx="41534">
                  <c:v>-2.3814200000000001E-2</c:v>
                </c:pt>
                <c:pt idx="41535">
                  <c:v>-1.08147E-2</c:v>
                </c:pt>
                <c:pt idx="41536">
                  <c:v>-1.3265600000000001E-3</c:v>
                </c:pt>
                <c:pt idx="41537">
                  <c:v>-1.4626500000000001E-2</c:v>
                </c:pt>
                <c:pt idx="41538">
                  <c:v>-2.6330899999999998E-3</c:v>
                </c:pt>
                <c:pt idx="41539">
                  <c:v>-1.4572099999999999E-2</c:v>
                </c:pt>
                <c:pt idx="41540">
                  <c:v>-2.4540900000000001E-2</c:v>
                </c:pt>
                <c:pt idx="41541">
                  <c:v>-2.4881400000000001E-2</c:v>
                </c:pt>
                <c:pt idx="41542">
                  <c:v>-9.5806099999999998E-3</c:v>
                </c:pt>
                <c:pt idx="41543">
                  <c:v>-1.14498E-2</c:v>
                </c:pt>
                <c:pt idx="41544">
                  <c:v>-2.4825099999999999E-2</c:v>
                </c:pt>
                <c:pt idx="41545">
                  <c:v>-1.6287800000000002E-2</c:v>
                </c:pt>
                <c:pt idx="41546">
                  <c:v>-1.6793300000000001E-2</c:v>
                </c:pt>
                <c:pt idx="41547">
                  <c:v>-5.2461599999999997E-3</c:v>
                </c:pt>
                <c:pt idx="41548">
                  <c:v>-8.2292600000000004E-3</c:v>
                </c:pt>
                <c:pt idx="41549">
                  <c:v>-1.20258E-3</c:v>
                </c:pt>
                <c:pt idx="41550">
                  <c:v>-6.1378500000000003E-3</c:v>
                </c:pt>
                <c:pt idx="41551">
                  <c:v>-1.20687E-2</c:v>
                </c:pt>
                <c:pt idx="41552">
                  <c:v>5.0687800000000002E-3</c:v>
                </c:pt>
                <c:pt idx="41553">
                  <c:v>-2.16055E-2</c:v>
                </c:pt>
                <c:pt idx="41554">
                  <c:v>-1.9396799999999999E-2</c:v>
                </c:pt>
                <c:pt idx="41555">
                  <c:v>7.6761199999999998E-3</c:v>
                </c:pt>
                <c:pt idx="41556">
                  <c:v>-1.7746899999999999E-2</c:v>
                </c:pt>
                <c:pt idx="41557">
                  <c:v>-9.7074499999999994E-3</c:v>
                </c:pt>
                <c:pt idx="41558">
                  <c:v>-1.3217899999999999E-2</c:v>
                </c:pt>
                <c:pt idx="41559">
                  <c:v>-1.0647800000000001E-2</c:v>
                </c:pt>
                <c:pt idx="41560" formatCode="0.00E+00">
                  <c:v>-1.8814999999999998E-2</c:v>
                </c:pt>
                <c:pt idx="41561">
                  <c:v>-4.3270099999999999E-2</c:v>
                </c:pt>
                <c:pt idx="41562">
                  <c:v>-1.85595E-2</c:v>
                </c:pt>
                <c:pt idx="41563">
                  <c:v>-2.3786499999999999E-2</c:v>
                </c:pt>
                <c:pt idx="41564">
                  <c:v>-2.6273700000000001E-2</c:v>
                </c:pt>
                <c:pt idx="41565">
                  <c:v>-2.13566E-2</c:v>
                </c:pt>
                <c:pt idx="41566">
                  <c:v>-2.4933799999999999E-2</c:v>
                </c:pt>
                <c:pt idx="41567">
                  <c:v>-2.0826299999999999E-2</c:v>
                </c:pt>
                <c:pt idx="41568">
                  <c:v>-1.4100100000000001E-2</c:v>
                </c:pt>
                <c:pt idx="41569">
                  <c:v>-2.5029200000000001E-2</c:v>
                </c:pt>
                <c:pt idx="41570">
                  <c:v>-1.20897E-2</c:v>
                </c:pt>
                <c:pt idx="41571">
                  <c:v>-2.94828E-2</c:v>
                </c:pt>
                <c:pt idx="41572">
                  <c:v>-3.7546200000000002E-3</c:v>
                </c:pt>
                <c:pt idx="41573">
                  <c:v>-6.0567900000000003E-3</c:v>
                </c:pt>
                <c:pt idx="41574">
                  <c:v>-1.53332E-2</c:v>
                </c:pt>
                <c:pt idx="41575">
                  <c:v>-8.5172700000000004E-3</c:v>
                </c:pt>
                <c:pt idx="41576">
                  <c:v>1.7519E-3</c:v>
                </c:pt>
                <c:pt idx="41577">
                  <c:v>6.3648200000000002E-3</c:v>
                </c:pt>
                <c:pt idx="41578">
                  <c:v>1.8931400000000001E-2</c:v>
                </c:pt>
                <c:pt idx="41579">
                  <c:v>-2.3747399999999998E-2</c:v>
                </c:pt>
                <c:pt idx="41580">
                  <c:v>-1.05104E-2</c:v>
                </c:pt>
                <c:pt idx="41581">
                  <c:v>-9.3383800000000003E-3</c:v>
                </c:pt>
                <c:pt idx="41582">
                  <c:v>1.6374600000000001E-3</c:v>
                </c:pt>
                <c:pt idx="41583">
                  <c:v>-1.50604E-2</c:v>
                </c:pt>
                <c:pt idx="41584">
                  <c:v>-1.32484E-2</c:v>
                </c:pt>
                <c:pt idx="41585">
                  <c:v>-1.8755899999999999E-2</c:v>
                </c:pt>
                <c:pt idx="41586">
                  <c:v>-1.6262100000000002E-2</c:v>
                </c:pt>
                <c:pt idx="41587">
                  <c:v>-1.3866399999999999E-2</c:v>
                </c:pt>
                <c:pt idx="41588">
                  <c:v>6.4926100000000002E-3</c:v>
                </c:pt>
                <c:pt idx="41589">
                  <c:v>2.0379999999999999E-3</c:v>
                </c:pt>
                <c:pt idx="41590">
                  <c:v>7.07436E-3</c:v>
                </c:pt>
                <c:pt idx="41591">
                  <c:v>-1.65691E-2</c:v>
                </c:pt>
                <c:pt idx="41592">
                  <c:v>1.15776E-2</c:v>
                </c:pt>
                <c:pt idx="41593">
                  <c:v>6.7491499999999998E-3</c:v>
                </c:pt>
                <c:pt idx="41594">
                  <c:v>2.6502600000000002E-3</c:v>
                </c:pt>
                <c:pt idx="41595">
                  <c:v>2.81715E-3</c:v>
                </c:pt>
                <c:pt idx="41596">
                  <c:v>-1.4782E-3</c:v>
                </c:pt>
                <c:pt idx="41597">
                  <c:v>1.4931699999999999E-2</c:v>
                </c:pt>
                <c:pt idx="41598">
                  <c:v>-7.6322600000000001E-3</c:v>
                </c:pt>
                <c:pt idx="41599">
                  <c:v>4.8885300000000003E-3</c:v>
                </c:pt>
                <c:pt idx="41600">
                  <c:v>1.9193600000000002E-2</c:v>
                </c:pt>
                <c:pt idx="41601">
                  <c:v>2.6455900000000001E-2</c:v>
                </c:pt>
                <c:pt idx="41602">
                  <c:v>-3.5963100000000001E-3</c:v>
                </c:pt>
                <c:pt idx="41603">
                  <c:v>-6.5794E-3</c:v>
                </c:pt>
                <c:pt idx="41604">
                  <c:v>7.0047399999999998E-3</c:v>
                </c:pt>
                <c:pt idx="41605">
                  <c:v>2.1415699999999999E-2</c:v>
                </c:pt>
                <c:pt idx="41606">
                  <c:v>2.7160600000000002E-3</c:v>
                </c:pt>
                <c:pt idx="41607">
                  <c:v>-4.5061099999999998E-3</c:v>
                </c:pt>
                <c:pt idx="41608">
                  <c:v>3.88145E-4</c:v>
                </c:pt>
                <c:pt idx="41609">
                  <c:v>2.0004299999999999E-2</c:v>
                </c:pt>
                <c:pt idx="41610">
                  <c:v>2.8090500000000001E-2</c:v>
                </c:pt>
                <c:pt idx="41611">
                  <c:v>2.1952599999999999E-2</c:v>
                </c:pt>
                <c:pt idx="41612">
                  <c:v>1.04847E-2</c:v>
                </c:pt>
                <c:pt idx="41613">
                  <c:v>2.5737800000000002E-2</c:v>
                </c:pt>
                <c:pt idx="41614">
                  <c:v>2.6622799999999999E-2</c:v>
                </c:pt>
                <c:pt idx="41615">
                  <c:v>3.2897000000000003E-2</c:v>
                </c:pt>
                <c:pt idx="41616">
                  <c:v>5.8002499999999999E-3</c:v>
                </c:pt>
                <c:pt idx="41617">
                  <c:v>3.0343100000000001E-2</c:v>
                </c:pt>
                <c:pt idx="41618">
                  <c:v>4.11749E-2</c:v>
                </c:pt>
                <c:pt idx="41619">
                  <c:v>1.2311000000000001E-2</c:v>
                </c:pt>
                <c:pt idx="41620">
                  <c:v>2.3544300000000001E-2</c:v>
                </c:pt>
                <c:pt idx="41621">
                  <c:v>1.2386299999999999E-2</c:v>
                </c:pt>
                <c:pt idx="41622">
                  <c:v>4.6782499999999998E-2</c:v>
                </c:pt>
                <c:pt idx="41623">
                  <c:v>3.03469E-2</c:v>
                </c:pt>
                <c:pt idx="41624">
                  <c:v>2.7212099999999999E-2</c:v>
                </c:pt>
                <c:pt idx="41625">
                  <c:v>1.18818E-2</c:v>
                </c:pt>
                <c:pt idx="41626">
                  <c:v>2.8384199999999998E-2</c:v>
                </c:pt>
                <c:pt idx="41627">
                  <c:v>3.2437300000000002E-2</c:v>
                </c:pt>
                <c:pt idx="41628">
                  <c:v>2.8025600000000001E-2</c:v>
                </c:pt>
                <c:pt idx="41629">
                  <c:v>3.2782600000000002E-2</c:v>
                </c:pt>
                <c:pt idx="41630">
                  <c:v>3.6920500000000002E-2</c:v>
                </c:pt>
                <c:pt idx="41631">
                  <c:v>3.9001500000000001E-2</c:v>
                </c:pt>
                <c:pt idx="41632">
                  <c:v>1.76334E-2</c:v>
                </c:pt>
                <c:pt idx="41633">
                  <c:v>3.4012800000000003E-2</c:v>
                </c:pt>
                <c:pt idx="41634">
                  <c:v>1.91822E-2</c:v>
                </c:pt>
                <c:pt idx="41635">
                  <c:v>2.7717599999999998E-2</c:v>
                </c:pt>
                <c:pt idx="41636">
                  <c:v>3.0077E-2</c:v>
                </c:pt>
                <c:pt idx="41637">
                  <c:v>2.7167299999999998E-2</c:v>
                </c:pt>
                <c:pt idx="41638">
                  <c:v>2.67324E-2</c:v>
                </c:pt>
                <c:pt idx="41639">
                  <c:v>2.1527299999999999E-2</c:v>
                </c:pt>
                <c:pt idx="41640">
                  <c:v>2.2100399999999999E-2</c:v>
                </c:pt>
                <c:pt idx="41641">
                  <c:v>2.4354899999999999E-2</c:v>
                </c:pt>
                <c:pt idx="41642">
                  <c:v>2.74048E-2</c:v>
                </c:pt>
                <c:pt idx="41643">
                  <c:v>4.6378099999999998E-2</c:v>
                </c:pt>
                <c:pt idx="41644">
                  <c:v>9.2678099999999996E-3</c:v>
                </c:pt>
                <c:pt idx="41645">
                  <c:v>4.52433E-2</c:v>
                </c:pt>
                <c:pt idx="41646">
                  <c:v>3.4141499999999998E-2</c:v>
                </c:pt>
                <c:pt idx="41647">
                  <c:v>2.6373899999999999E-2</c:v>
                </c:pt>
                <c:pt idx="41648">
                  <c:v>2.0890200000000001E-2</c:v>
                </c:pt>
                <c:pt idx="41649">
                  <c:v>2.40393E-2</c:v>
                </c:pt>
                <c:pt idx="41650">
                  <c:v>2.2243499999999999E-2</c:v>
                </c:pt>
                <c:pt idx="41651">
                  <c:v>2.06871E-2</c:v>
                </c:pt>
                <c:pt idx="41652">
                  <c:v>1.6033200000000001E-2</c:v>
                </c:pt>
                <c:pt idx="41653">
                  <c:v>2.62346E-2</c:v>
                </c:pt>
                <c:pt idx="41654">
                  <c:v>1.4204E-2</c:v>
                </c:pt>
                <c:pt idx="41655">
                  <c:v>4.0280299999999998E-2</c:v>
                </c:pt>
                <c:pt idx="41656">
                  <c:v>2.3939100000000001E-2</c:v>
                </c:pt>
                <c:pt idx="41657">
                  <c:v>1.16282E-2</c:v>
                </c:pt>
                <c:pt idx="41658">
                  <c:v>7.3976500000000004E-3</c:v>
                </c:pt>
                <c:pt idx="41659">
                  <c:v>2.9427499999999999E-2</c:v>
                </c:pt>
                <c:pt idx="41660">
                  <c:v>1.8243800000000001E-2</c:v>
                </c:pt>
                <c:pt idx="41661">
                  <c:v>1.14441E-4</c:v>
                </c:pt>
                <c:pt idx="41662">
                  <c:v>2.3623499999999999E-2</c:v>
                </c:pt>
                <c:pt idx="41663">
                  <c:v>1.9760099999999999E-2</c:v>
                </c:pt>
                <c:pt idx="41664">
                  <c:v>1.9586599999999999E-2</c:v>
                </c:pt>
                <c:pt idx="41665">
                  <c:v>6.40297E-3</c:v>
                </c:pt>
                <c:pt idx="41666">
                  <c:v>1.39074E-2</c:v>
                </c:pt>
                <c:pt idx="41667">
                  <c:v>1.0178599999999999E-2</c:v>
                </c:pt>
                <c:pt idx="41668">
                  <c:v>3.1074500000000001E-2</c:v>
                </c:pt>
                <c:pt idx="41669">
                  <c:v>5.7382600000000002E-3</c:v>
                </c:pt>
                <c:pt idx="41670">
                  <c:v>1.3776800000000001E-2</c:v>
                </c:pt>
                <c:pt idx="41671">
                  <c:v>1.45407E-2</c:v>
                </c:pt>
                <c:pt idx="41672">
                  <c:v>1.34649E-2</c:v>
                </c:pt>
                <c:pt idx="41673">
                  <c:v>9.2983200000000005E-3</c:v>
                </c:pt>
                <c:pt idx="41674">
                  <c:v>6.0920699999999998E-3</c:v>
                </c:pt>
                <c:pt idx="41675" formatCode="0.00E+00">
                  <c:v>-6.87599E-4</c:v>
                </c:pt>
                <c:pt idx="41676">
                  <c:v>4.7645600000000001E-3</c:v>
                </c:pt>
                <c:pt idx="41677">
                  <c:v>2.9883400000000001E-2</c:v>
                </c:pt>
                <c:pt idx="41678">
                  <c:v>4.0874500000000003E-3</c:v>
                </c:pt>
                <c:pt idx="41679">
                  <c:v>2.0793900000000001E-2</c:v>
                </c:pt>
                <c:pt idx="41680">
                  <c:v>1.05562E-2</c:v>
                </c:pt>
                <c:pt idx="41681">
                  <c:v>1.0442699999999999E-2</c:v>
                </c:pt>
                <c:pt idx="41682">
                  <c:v>7.4024199999999998E-3</c:v>
                </c:pt>
                <c:pt idx="41683">
                  <c:v>9.3164400000000005E-3</c:v>
                </c:pt>
                <c:pt idx="41684">
                  <c:v>-1.2521699999999999E-3</c:v>
                </c:pt>
                <c:pt idx="41685">
                  <c:v>2.4518999999999999E-3</c:v>
                </c:pt>
                <c:pt idx="41686">
                  <c:v>-1.0309200000000001E-3</c:v>
                </c:pt>
                <c:pt idx="41687">
                  <c:v>8.1777599999999992E-3</c:v>
                </c:pt>
                <c:pt idx="41688">
                  <c:v>-7.8029600000000003E-3</c:v>
                </c:pt>
                <c:pt idx="41689">
                  <c:v>1.0525700000000001E-2</c:v>
                </c:pt>
                <c:pt idx="41690">
                  <c:v>1.8122699999999999E-2</c:v>
                </c:pt>
                <c:pt idx="41691">
                  <c:v>1.31512E-2</c:v>
                </c:pt>
                <c:pt idx="41692">
                  <c:v>2.1801000000000001E-2</c:v>
                </c:pt>
                <c:pt idx="41693">
                  <c:v>1.34401E-2</c:v>
                </c:pt>
                <c:pt idx="41694">
                  <c:v>2.43425E-2</c:v>
                </c:pt>
                <c:pt idx="41695">
                  <c:v>-1.8033999999999999E-3</c:v>
                </c:pt>
                <c:pt idx="41696">
                  <c:v>1.3422E-2</c:v>
                </c:pt>
                <c:pt idx="41697">
                  <c:v>1.8260999999999999E-2</c:v>
                </c:pt>
                <c:pt idx="41698">
                  <c:v>4.0088699999999998E-2</c:v>
                </c:pt>
                <c:pt idx="41699">
                  <c:v>2.4204299999999999E-3</c:v>
                </c:pt>
                <c:pt idx="41700">
                  <c:v>9.4995500000000007E-3</c:v>
                </c:pt>
                <c:pt idx="41701">
                  <c:v>1.28279E-2</c:v>
                </c:pt>
                <c:pt idx="41702">
                  <c:v>4.3467499999999999E-2</c:v>
                </c:pt>
                <c:pt idx="41703">
                  <c:v>1.5476200000000001E-2</c:v>
                </c:pt>
                <c:pt idx="41704">
                  <c:v>1.08232E-2</c:v>
                </c:pt>
                <c:pt idx="41705">
                  <c:v>1.92528E-2</c:v>
                </c:pt>
                <c:pt idx="41706">
                  <c:v>2.0740499999999999E-2</c:v>
                </c:pt>
                <c:pt idx="41707">
                  <c:v>2.9941599999999999E-2</c:v>
                </c:pt>
                <c:pt idx="41708">
                  <c:v>1.30939E-2</c:v>
                </c:pt>
                <c:pt idx="41709">
                  <c:v>1.5774699999999999E-2</c:v>
                </c:pt>
                <c:pt idx="41710">
                  <c:v>4.6470600000000001E-2</c:v>
                </c:pt>
                <c:pt idx="41711">
                  <c:v>3.5327900000000002E-2</c:v>
                </c:pt>
                <c:pt idx="41712">
                  <c:v>1.92938E-2</c:v>
                </c:pt>
                <c:pt idx="41713">
                  <c:v>2.0968400000000002E-2</c:v>
                </c:pt>
                <c:pt idx="41714">
                  <c:v>3.4647900000000002E-2</c:v>
                </c:pt>
                <c:pt idx="41715">
                  <c:v>5.0895700000000002E-2</c:v>
                </c:pt>
                <c:pt idx="41716">
                  <c:v>2.3472799999999999E-2</c:v>
                </c:pt>
                <c:pt idx="41717">
                  <c:v>4.67739E-2</c:v>
                </c:pt>
                <c:pt idx="41718">
                  <c:v>4.24099E-2</c:v>
                </c:pt>
                <c:pt idx="41719">
                  <c:v>4.64783E-2</c:v>
                </c:pt>
                <c:pt idx="41720">
                  <c:v>4.3182400000000003E-2</c:v>
                </c:pt>
                <c:pt idx="41721">
                  <c:v>5.2460699999999999E-2</c:v>
                </c:pt>
                <c:pt idx="41722">
                  <c:v>4.9302100000000001E-2</c:v>
                </c:pt>
                <c:pt idx="41723">
                  <c:v>4.1338899999999998E-2</c:v>
                </c:pt>
                <c:pt idx="41724">
                  <c:v>3.8316700000000002E-2</c:v>
                </c:pt>
                <c:pt idx="41725">
                  <c:v>4.5613300000000002E-2</c:v>
                </c:pt>
                <c:pt idx="41726">
                  <c:v>5.6917200000000001E-2</c:v>
                </c:pt>
                <c:pt idx="41727">
                  <c:v>4.7553100000000001E-2</c:v>
                </c:pt>
                <c:pt idx="41728">
                  <c:v>5.1310500000000002E-2</c:v>
                </c:pt>
                <c:pt idx="41729">
                  <c:v>4.4892300000000003E-2</c:v>
                </c:pt>
                <c:pt idx="41730">
                  <c:v>4.6322799999999997E-2</c:v>
                </c:pt>
                <c:pt idx="41731">
                  <c:v>3.87459E-2</c:v>
                </c:pt>
                <c:pt idx="41732">
                  <c:v>4.3798400000000001E-2</c:v>
                </c:pt>
                <c:pt idx="41733">
                  <c:v>4.96645E-2</c:v>
                </c:pt>
                <c:pt idx="41734">
                  <c:v>4.4761700000000001E-2</c:v>
                </c:pt>
                <c:pt idx="41735">
                  <c:v>6.01521E-2</c:v>
                </c:pt>
                <c:pt idx="41736">
                  <c:v>1.70679E-2</c:v>
                </c:pt>
                <c:pt idx="41737">
                  <c:v>4.72717E-2</c:v>
                </c:pt>
                <c:pt idx="41738">
                  <c:v>4.9613999999999998E-2</c:v>
                </c:pt>
                <c:pt idx="41739">
                  <c:v>3.1397799999999997E-2</c:v>
                </c:pt>
                <c:pt idx="41740">
                  <c:v>2.8395699999999999E-2</c:v>
                </c:pt>
                <c:pt idx="41741">
                  <c:v>3.4721399999999999E-2</c:v>
                </c:pt>
                <c:pt idx="41742">
                  <c:v>4.2496699999999998E-2</c:v>
                </c:pt>
                <c:pt idx="41743">
                  <c:v>4.2521499999999997E-2</c:v>
                </c:pt>
                <c:pt idx="41744">
                  <c:v>3.7651999999999998E-2</c:v>
                </c:pt>
                <c:pt idx="41745">
                  <c:v>5.2073500000000002E-2</c:v>
                </c:pt>
                <c:pt idx="41746">
                  <c:v>5.6069399999999998E-2</c:v>
                </c:pt>
                <c:pt idx="41747">
                  <c:v>3.7475599999999998E-2</c:v>
                </c:pt>
                <c:pt idx="41748">
                  <c:v>3.2062500000000001E-2</c:v>
                </c:pt>
                <c:pt idx="41749">
                  <c:v>3.97758E-2</c:v>
                </c:pt>
                <c:pt idx="41750">
                  <c:v>5.1991500000000003E-2</c:v>
                </c:pt>
                <c:pt idx="41751">
                  <c:v>5.6755100000000003E-2</c:v>
                </c:pt>
                <c:pt idx="41752">
                  <c:v>3.8386299999999998E-2</c:v>
                </c:pt>
                <c:pt idx="41753">
                  <c:v>5.4855300000000003E-2</c:v>
                </c:pt>
                <c:pt idx="41754">
                  <c:v>3.7559500000000003E-2</c:v>
                </c:pt>
                <c:pt idx="41755">
                  <c:v>4.7860100000000003E-2</c:v>
                </c:pt>
                <c:pt idx="41756">
                  <c:v>3.1143199999999999E-2</c:v>
                </c:pt>
                <c:pt idx="41757">
                  <c:v>2.2421799999999999E-2</c:v>
                </c:pt>
                <c:pt idx="41758">
                  <c:v>2.25582E-2</c:v>
                </c:pt>
                <c:pt idx="41759">
                  <c:v>4.8015599999999999E-2</c:v>
                </c:pt>
                <c:pt idx="41760">
                  <c:v>3.0381200000000001E-2</c:v>
                </c:pt>
                <c:pt idx="41761">
                  <c:v>2.3838999999999999E-2</c:v>
                </c:pt>
                <c:pt idx="41762">
                  <c:v>3.7878000000000002E-2</c:v>
                </c:pt>
                <c:pt idx="41763">
                  <c:v>4.09746E-2</c:v>
                </c:pt>
                <c:pt idx="41764">
                  <c:v>3.0249600000000001E-2</c:v>
                </c:pt>
                <c:pt idx="41765">
                  <c:v>2.1396600000000002E-2</c:v>
                </c:pt>
                <c:pt idx="41766">
                  <c:v>2.9575299999999999E-2</c:v>
                </c:pt>
                <c:pt idx="41767">
                  <c:v>2.9391299999999999E-2</c:v>
                </c:pt>
                <c:pt idx="41768">
                  <c:v>4.6631800000000001E-2</c:v>
                </c:pt>
                <c:pt idx="41769">
                  <c:v>2.7426699999999998E-2</c:v>
                </c:pt>
                <c:pt idx="41770">
                  <c:v>4.3044100000000002E-2</c:v>
                </c:pt>
                <c:pt idx="41771">
                  <c:v>3.15275E-2</c:v>
                </c:pt>
                <c:pt idx="41772">
                  <c:v>4.4555699999999997E-2</c:v>
                </c:pt>
                <c:pt idx="41773">
                  <c:v>2.54126E-2</c:v>
                </c:pt>
                <c:pt idx="41774">
                  <c:v>1.8693000000000001E-2</c:v>
                </c:pt>
                <c:pt idx="41775">
                  <c:v>3.2527E-2</c:v>
                </c:pt>
                <c:pt idx="41776">
                  <c:v>2.7429599999999998E-2</c:v>
                </c:pt>
                <c:pt idx="41777">
                  <c:v>1.54285E-2</c:v>
                </c:pt>
                <c:pt idx="41778">
                  <c:v>2.1788600000000002E-2</c:v>
                </c:pt>
                <c:pt idx="41779">
                  <c:v>1.6710300000000001E-2</c:v>
                </c:pt>
                <c:pt idx="41780">
                  <c:v>2.7336099999999999E-2</c:v>
                </c:pt>
                <c:pt idx="41781">
                  <c:v>9.5415099999999996E-3</c:v>
                </c:pt>
                <c:pt idx="41782">
                  <c:v>1.9745800000000001E-2</c:v>
                </c:pt>
                <c:pt idx="41783">
                  <c:v>2.6860200000000001E-2</c:v>
                </c:pt>
                <c:pt idx="41784">
                  <c:v>2.2997900000000002E-2</c:v>
                </c:pt>
                <c:pt idx="41785">
                  <c:v>1.9014400000000001E-2</c:v>
                </c:pt>
                <c:pt idx="41786">
                  <c:v>1.1235200000000001E-2</c:v>
                </c:pt>
                <c:pt idx="41787">
                  <c:v>2.2197700000000001E-2</c:v>
                </c:pt>
                <c:pt idx="41788">
                  <c:v>1.35088E-2</c:v>
                </c:pt>
                <c:pt idx="41789">
                  <c:v>1.7175699999999999E-2</c:v>
                </c:pt>
                <c:pt idx="41790">
                  <c:v>1.81475E-2</c:v>
                </c:pt>
                <c:pt idx="41791">
                  <c:v>2.0763400000000001E-2</c:v>
                </c:pt>
                <c:pt idx="41792">
                  <c:v>2.17199E-2</c:v>
                </c:pt>
                <c:pt idx="41793">
                  <c:v>1.8644299999999999E-2</c:v>
                </c:pt>
                <c:pt idx="41794">
                  <c:v>1.07279E-2</c:v>
                </c:pt>
                <c:pt idx="41795">
                  <c:v>3.9211299999999998E-2</c:v>
                </c:pt>
                <c:pt idx="41796">
                  <c:v>4.3295899999999998E-2</c:v>
                </c:pt>
                <c:pt idx="41797">
                  <c:v>1.43871E-2</c:v>
                </c:pt>
                <c:pt idx="41798">
                  <c:v>7.4891999999999997E-3</c:v>
                </c:pt>
                <c:pt idx="41799">
                  <c:v>7.9059600000000001E-3</c:v>
                </c:pt>
                <c:pt idx="41800">
                  <c:v>1.4738100000000001E-2</c:v>
                </c:pt>
                <c:pt idx="41801">
                  <c:v>1.5800499999999999E-2</c:v>
                </c:pt>
                <c:pt idx="41802">
                  <c:v>-1.28746E-4</c:v>
                </c:pt>
                <c:pt idx="41803">
                  <c:v>1.0004000000000001E-2</c:v>
                </c:pt>
                <c:pt idx="41804">
                  <c:v>2.38867E-2</c:v>
                </c:pt>
                <c:pt idx="41805">
                  <c:v>4.5805000000000004E-3</c:v>
                </c:pt>
                <c:pt idx="41806">
                  <c:v>1.9736299999999998E-2</c:v>
                </c:pt>
                <c:pt idx="41807">
                  <c:v>1.7412199999999999E-2</c:v>
                </c:pt>
                <c:pt idx="41808">
                  <c:v>3.1126000000000001E-2</c:v>
                </c:pt>
                <c:pt idx="41809">
                  <c:v>2.2039400000000001E-2</c:v>
                </c:pt>
                <c:pt idx="41810">
                  <c:v>8.2197199999999998E-3</c:v>
                </c:pt>
                <c:pt idx="41811">
                  <c:v>1.3149299999999999E-2</c:v>
                </c:pt>
                <c:pt idx="41812">
                  <c:v>6.4573299999999998E-3</c:v>
                </c:pt>
                <c:pt idx="41813">
                  <c:v>2.0874E-2</c:v>
                </c:pt>
                <c:pt idx="41814">
                  <c:v>1.5735599999999999E-2</c:v>
                </c:pt>
                <c:pt idx="41815">
                  <c:v>1.8350600000000002E-2</c:v>
                </c:pt>
                <c:pt idx="41816">
                  <c:v>1.31006E-2</c:v>
                </c:pt>
                <c:pt idx="41817">
                  <c:v>2.3021699999999999E-2</c:v>
                </c:pt>
                <c:pt idx="41818">
                  <c:v>2.3848500000000002E-2</c:v>
                </c:pt>
                <c:pt idx="41819">
                  <c:v>3.5482399999999997E-2</c:v>
                </c:pt>
                <c:pt idx="41820">
                  <c:v>3.5323100000000003E-2</c:v>
                </c:pt>
                <c:pt idx="41821">
                  <c:v>2.75497E-2</c:v>
                </c:pt>
                <c:pt idx="41822">
                  <c:v>2.55423E-2</c:v>
                </c:pt>
                <c:pt idx="41823">
                  <c:v>1.8885599999999999E-2</c:v>
                </c:pt>
                <c:pt idx="41824">
                  <c:v>2.94256E-2</c:v>
                </c:pt>
                <c:pt idx="41825">
                  <c:v>2.8130499999999999E-2</c:v>
                </c:pt>
                <c:pt idx="41826">
                  <c:v>2.1165799999999999E-2</c:v>
                </c:pt>
                <c:pt idx="41827">
                  <c:v>2.3096100000000001E-2</c:v>
                </c:pt>
                <c:pt idx="41828">
                  <c:v>2.8633100000000002E-2</c:v>
                </c:pt>
                <c:pt idx="41829">
                  <c:v>3.5652200000000002E-2</c:v>
                </c:pt>
                <c:pt idx="41830">
                  <c:v>1.70574E-2</c:v>
                </c:pt>
                <c:pt idx="41831">
                  <c:v>1.8008199999999999E-2</c:v>
                </c:pt>
                <c:pt idx="41832">
                  <c:v>2.5758699999999999E-2</c:v>
                </c:pt>
                <c:pt idx="41833">
                  <c:v>2.9751799999999998E-2</c:v>
                </c:pt>
                <c:pt idx="41834">
                  <c:v>1.34716E-2</c:v>
                </c:pt>
                <c:pt idx="41835">
                  <c:v>-4.2905799999999996E-3</c:v>
                </c:pt>
                <c:pt idx="41836">
                  <c:v>1.5961599999999999E-2</c:v>
                </c:pt>
                <c:pt idx="41837">
                  <c:v>1.61543E-2</c:v>
                </c:pt>
                <c:pt idx="41838">
                  <c:v>1.0193799999999999E-2</c:v>
                </c:pt>
                <c:pt idx="41839">
                  <c:v>1.85595E-2</c:v>
                </c:pt>
                <c:pt idx="41840">
                  <c:v>2.11468E-2</c:v>
                </c:pt>
                <c:pt idx="41841">
                  <c:v>2.5865599999999999E-2</c:v>
                </c:pt>
                <c:pt idx="41842">
                  <c:v>8.4571799999999999E-3</c:v>
                </c:pt>
                <c:pt idx="41843">
                  <c:v>1.1467E-2</c:v>
                </c:pt>
                <c:pt idx="41844">
                  <c:v>1.8163700000000001E-2</c:v>
                </c:pt>
                <c:pt idx="41845">
                  <c:v>-1.2588500000000001E-4</c:v>
                </c:pt>
                <c:pt idx="41846">
                  <c:v>1.0273900000000001E-2</c:v>
                </c:pt>
                <c:pt idx="41847">
                  <c:v>1.21317E-2</c:v>
                </c:pt>
                <c:pt idx="41848">
                  <c:v>6.5555600000000002E-3</c:v>
                </c:pt>
                <c:pt idx="41849">
                  <c:v>9.6063599999999996E-3</c:v>
                </c:pt>
                <c:pt idx="41850">
                  <c:v>1.6711199999999999E-2</c:v>
                </c:pt>
                <c:pt idx="41851">
                  <c:v>6.9637299999999996E-3</c:v>
                </c:pt>
                <c:pt idx="41852">
                  <c:v>1.2784E-2</c:v>
                </c:pt>
                <c:pt idx="41853">
                  <c:v>2.6311899999999998E-3</c:v>
                </c:pt>
                <c:pt idx="41854">
                  <c:v>1.03693E-2</c:v>
                </c:pt>
                <c:pt idx="41855">
                  <c:v>-6.8750399999999998E-3</c:v>
                </c:pt>
                <c:pt idx="41856">
                  <c:v>1.7108900000000001E-3</c:v>
                </c:pt>
                <c:pt idx="41857">
                  <c:v>1.1364900000000001E-2</c:v>
                </c:pt>
                <c:pt idx="41858">
                  <c:v>-1.6202899999999999E-3</c:v>
                </c:pt>
                <c:pt idx="41859">
                  <c:v>1.88255E-3</c:v>
                </c:pt>
                <c:pt idx="41860">
                  <c:v>1.45559E-2</c:v>
                </c:pt>
                <c:pt idx="41861">
                  <c:v>1.75114E-2</c:v>
                </c:pt>
                <c:pt idx="41862">
                  <c:v>-4.0636099999999996E-3</c:v>
                </c:pt>
                <c:pt idx="41863">
                  <c:v>5.84126E-3</c:v>
                </c:pt>
                <c:pt idx="41864">
                  <c:v>1.6114199999999999E-2</c:v>
                </c:pt>
                <c:pt idx="41865">
                  <c:v>1.6129500000000001E-2</c:v>
                </c:pt>
                <c:pt idx="41866">
                  <c:v>-1.7315899999999999E-2</c:v>
                </c:pt>
                <c:pt idx="41867">
                  <c:v>-5.47409E-3</c:v>
                </c:pt>
                <c:pt idx="41868">
                  <c:v>3.0059800000000001E-3</c:v>
                </c:pt>
                <c:pt idx="41869">
                  <c:v>1.9206000000000001E-2</c:v>
                </c:pt>
                <c:pt idx="41870">
                  <c:v>-4.2161899999999999E-3</c:v>
                </c:pt>
                <c:pt idx="41871">
                  <c:v>-2.3644399999999999E-2</c:v>
                </c:pt>
                <c:pt idx="41872">
                  <c:v>-2.6531200000000001E-3</c:v>
                </c:pt>
                <c:pt idx="41873">
                  <c:v>9.2763900000000007E-3</c:v>
                </c:pt>
                <c:pt idx="41874">
                  <c:v>-6.5517400000000001E-4</c:v>
                </c:pt>
                <c:pt idx="41875">
                  <c:v>-1.9526499999999999E-2</c:v>
                </c:pt>
                <c:pt idx="41876">
                  <c:v>1.5716599999999999E-3</c:v>
                </c:pt>
                <c:pt idx="41877">
                  <c:v>6.2894800000000001E-3</c:v>
                </c:pt>
                <c:pt idx="41878">
                  <c:v>-5.1870299999999996E-3</c:v>
                </c:pt>
                <c:pt idx="41879">
                  <c:v>-6.80256E-3</c:v>
                </c:pt>
                <c:pt idx="41880">
                  <c:v>-2.00701E-2</c:v>
                </c:pt>
                <c:pt idx="41881">
                  <c:v>1.6612999999999999E-2</c:v>
                </c:pt>
                <c:pt idx="41882">
                  <c:v>1.82438E-3</c:v>
                </c:pt>
                <c:pt idx="41883">
                  <c:v>-1.46132E-2</c:v>
                </c:pt>
                <c:pt idx="41884">
                  <c:v>3.5476700000000002E-3</c:v>
                </c:pt>
                <c:pt idx="41885">
                  <c:v>1.9105E-2</c:v>
                </c:pt>
                <c:pt idx="41886">
                  <c:v>2.84863E-3</c:v>
                </c:pt>
                <c:pt idx="41887">
                  <c:v>-6.1931599999999996E-3</c:v>
                </c:pt>
                <c:pt idx="41888">
                  <c:v>-1.9437800000000002E-2</c:v>
                </c:pt>
                <c:pt idx="41889">
                  <c:v>-8.8071799999999995E-3</c:v>
                </c:pt>
                <c:pt idx="41890">
                  <c:v>5.8298100000000004E-3</c:v>
                </c:pt>
                <c:pt idx="41891">
                  <c:v>1.4478700000000001E-2</c:v>
                </c:pt>
                <c:pt idx="41892">
                  <c:v>-2.1509199999999999E-2</c:v>
                </c:pt>
                <c:pt idx="41893">
                  <c:v>-1.3869299999999999E-2</c:v>
                </c:pt>
                <c:pt idx="41894">
                  <c:v>-1.04809E-3</c:v>
                </c:pt>
                <c:pt idx="41895">
                  <c:v>1.27096E-2</c:v>
                </c:pt>
                <c:pt idx="41896">
                  <c:v>-2.0730999999999999E-2</c:v>
                </c:pt>
                <c:pt idx="41897">
                  <c:v>7.7276200000000001E-3</c:v>
                </c:pt>
                <c:pt idx="41898">
                  <c:v>-1.2353899999999999E-2</c:v>
                </c:pt>
                <c:pt idx="41899">
                  <c:v>-5.6572000000000002E-3</c:v>
                </c:pt>
                <c:pt idx="41900">
                  <c:v>-2.79808E-2</c:v>
                </c:pt>
                <c:pt idx="41901">
                  <c:v>-3.5192500000000002E-2</c:v>
                </c:pt>
                <c:pt idx="41902">
                  <c:v>-5.81264E-3</c:v>
                </c:pt>
                <c:pt idx="41903">
                  <c:v>-7.4253100000000001E-3</c:v>
                </c:pt>
                <c:pt idx="41904">
                  <c:v>-4.6195999999999997E-3</c:v>
                </c:pt>
                <c:pt idx="41905">
                  <c:v>-1.68133E-2</c:v>
                </c:pt>
                <c:pt idx="41906">
                  <c:v>-1.42183E-2</c:v>
                </c:pt>
                <c:pt idx="41907">
                  <c:v>-1.5841500000000001E-2</c:v>
                </c:pt>
                <c:pt idx="41908">
                  <c:v>-1.49441E-2</c:v>
                </c:pt>
                <c:pt idx="41909">
                  <c:v>-1.7198600000000001E-2</c:v>
                </c:pt>
                <c:pt idx="41910">
                  <c:v>-3.0012099999999998E-3</c:v>
                </c:pt>
                <c:pt idx="41911">
                  <c:v>-4.9495700000000004E-3</c:v>
                </c:pt>
                <c:pt idx="41912">
                  <c:v>-1.4234500000000001E-2</c:v>
                </c:pt>
                <c:pt idx="41913">
                  <c:v>-1.5503899999999999E-2</c:v>
                </c:pt>
                <c:pt idx="41914">
                  <c:v>-4.5204199999999998E-3</c:v>
                </c:pt>
                <c:pt idx="41915">
                  <c:v>3.8957599999999998E-3</c:v>
                </c:pt>
                <c:pt idx="41916">
                  <c:v>-3.5419499999999999E-3</c:v>
                </c:pt>
                <c:pt idx="41917">
                  <c:v>-5.8555599999999999E-4</c:v>
                </c:pt>
                <c:pt idx="41918">
                  <c:v>-1.0990099999999999E-2</c:v>
                </c:pt>
                <c:pt idx="41919">
                  <c:v>2.6302299999999999E-3</c:v>
                </c:pt>
                <c:pt idx="41920">
                  <c:v>-4.9781800000000002E-4</c:v>
                </c:pt>
                <c:pt idx="41921">
                  <c:v>-1.22375E-2</c:v>
                </c:pt>
                <c:pt idx="41922">
                  <c:v>-2.5466900000000001E-2</c:v>
                </c:pt>
                <c:pt idx="41923">
                  <c:v>-1.6542399999999999E-2</c:v>
                </c:pt>
                <c:pt idx="41924">
                  <c:v>-4.3430300000000003E-3</c:v>
                </c:pt>
                <c:pt idx="41925">
                  <c:v>-2.93169E-2</c:v>
                </c:pt>
                <c:pt idx="41926">
                  <c:v>-2.54068E-2</c:v>
                </c:pt>
                <c:pt idx="41927">
                  <c:v>-1.9635199999999998E-2</c:v>
                </c:pt>
                <c:pt idx="41928">
                  <c:v>-1.6307800000000001E-4</c:v>
                </c:pt>
                <c:pt idx="41929">
                  <c:v>-1.2969E-2</c:v>
                </c:pt>
                <c:pt idx="41930">
                  <c:v>-1.42021E-2</c:v>
                </c:pt>
                <c:pt idx="41931">
                  <c:v>-8.2693100000000002E-3</c:v>
                </c:pt>
                <c:pt idx="41932">
                  <c:v>-7.9498299999999997E-3</c:v>
                </c:pt>
                <c:pt idx="41933">
                  <c:v>-4.2114300000000004E-3</c:v>
                </c:pt>
                <c:pt idx="41934">
                  <c:v>-1.6426099999999999E-2</c:v>
                </c:pt>
                <c:pt idx="41935">
                  <c:v>-2.8531999999999998E-2</c:v>
                </c:pt>
                <c:pt idx="41936">
                  <c:v>-6.1693199999999998E-3</c:v>
                </c:pt>
                <c:pt idx="41937">
                  <c:v>-3.0117E-3</c:v>
                </c:pt>
                <c:pt idx="41938">
                  <c:v>-1.20287E-2</c:v>
                </c:pt>
                <c:pt idx="41939">
                  <c:v>-3.7670100000000001E-4</c:v>
                </c:pt>
                <c:pt idx="41940">
                  <c:v>1.2836499999999999E-3</c:v>
                </c:pt>
                <c:pt idx="41941">
                  <c:v>-9.7456000000000001E-3</c:v>
                </c:pt>
                <c:pt idx="41942">
                  <c:v>-3.3369099999999998E-3</c:v>
                </c:pt>
                <c:pt idx="41943">
                  <c:v>3.3054400000000002E-3</c:v>
                </c:pt>
                <c:pt idx="41944">
                  <c:v>-2.9668799999999999E-3</c:v>
                </c:pt>
                <c:pt idx="41945">
                  <c:v>-1.7813699999999998E-2</c:v>
                </c:pt>
                <c:pt idx="41946">
                  <c:v>-6.1387999999999998E-3</c:v>
                </c:pt>
                <c:pt idx="41947">
                  <c:v>-7.10678E-3</c:v>
                </c:pt>
                <c:pt idx="41948">
                  <c:v>-7.4253100000000001E-3</c:v>
                </c:pt>
                <c:pt idx="41949">
                  <c:v>-1.05658E-2</c:v>
                </c:pt>
                <c:pt idx="41950">
                  <c:v>-1.3528800000000001E-2</c:v>
                </c:pt>
                <c:pt idx="41951" formatCode="0.00E+00">
                  <c:v>-3.6048899999999999E-3</c:v>
                </c:pt>
                <c:pt idx="41952">
                  <c:v>-7.5283099999999999E-3</c:v>
                </c:pt>
                <c:pt idx="41953">
                  <c:v>-9.0093599999999992E-3</c:v>
                </c:pt>
                <c:pt idx="41954">
                  <c:v>-2.62814E-2</c:v>
                </c:pt>
                <c:pt idx="41955">
                  <c:v>-1.5076600000000001E-2</c:v>
                </c:pt>
                <c:pt idx="41956">
                  <c:v>-1.0423699999999999E-2</c:v>
                </c:pt>
                <c:pt idx="41957">
                  <c:v>-1.9092600000000001E-2</c:v>
                </c:pt>
                <c:pt idx="41958">
                  <c:v>-1.1112199999999999E-2</c:v>
                </c:pt>
                <c:pt idx="41959">
                  <c:v>-1.07861E-3</c:v>
                </c:pt>
                <c:pt idx="41960">
                  <c:v>2.3441299999999998E-3</c:v>
                </c:pt>
                <c:pt idx="41961">
                  <c:v>1.8358199999999999E-3</c:v>
                </c:pt>
                <c:pt idx="41962">
                  <c:v>-1.33972E-2</c:v>
                </c:pt>
                <c:pt idx="41963">
                  <c:v>-2.7371400000000001E-2</c:v>
                </c:pt>
                <c:pt idx="41964">
                  <c:v>-2.5796900000000001E-2</c:v>
                </c:pt>
                <c:pt idx="41965">
                  <c:v>-5.8288599999999999E-3</c:v>
                </c:pt>
                <c:pt idx="41966">
                  <c:v>-1.22776E-2</c:v>
                </c:pt>
                <c:pt idx="41967">
                  <c:v>-1.01233E-2</c:v>
                </c:pt>
                <c:pt idx="41968">
                  <c:v>-2.8018000000000001E-2</c:v>
                </c:pt>
                <c:pt idx="41969">
                  <c:v>-2.75631E-2</c:v>
                </c:pt>
                <c:pt idx="41970">
                  <c:v>-1.42069E-2</c:v>
                </c:pt>
                <c:pt idx="41971">
                  <c:v>-1.00832E-2</c:v>
                </c:pt>
                <c:pt idx="41972">
                  <c:v>-6.8216300000000004E-3</c:v>
                </c:pt>
                <c:pt idx="41973">
                  <c:v>-6.2112799999999996E-3</c:v>
                </c:pt>
                <c:pt idx="41974">
                  <c:v>-1.87387E-2</c:v>
                </c:pt>
                <c:pt idx="41975">
                  <c:v>-3.4147299999999998E-2</c:v>
                </c:pt>
                <c:pt idx="41976">
                  <c:v>-2.3492800000000001E-2</c:v>
                </c:pt>
                <c:pt idx="41977">
                  <c:v>-2.2263499999999999E-2</c:v>
                </c:pt>
                <c:pt idx="41978" formatCode="0.00E+00">
                  <c:v>-1.9299500000000001E-2</c:v>
                </c:pt>
                <c:pt idx="41979">
                  <c:v>-2.8880099999999999E-2</c:v>
                </c:pt>
                <c:pt idx="41980">
                  <c:v>-3.5291700000000002E-2</c:v>
                </c:pt>
                <c:pt idx="41981">
                  <c:v>-2.3388900000000001E-2</c:v>
                </c:pt>
                <c:pt idx="41982">
                  <c:v>3.9482099999999997E-3</c:v>
                </c:pt>
                <c:pt idx="41983">
                  <c:v>-1.9216500000000001E-2</c:v>
                </c:pt>
                <c:pt idx="41984">
                  <c:v>-2.0755800000000001E-2</c:v>
                </c:pt>
                <c:pt idx="41985">
                  <c:v>-1.5893899999999999E-2</c:v>
                </c:pt>
                <c:pt idx="41986">
                  <c:v>-2.01607E-2</c:v>
                </c:pt>
                <c:pt idx="41987">
                  <c:v>-2.0423899999999998E-2</c:v>
                </c:pt>
                <c:pt idx="41988">
                  <c:v>-1.7123200000000002E-2</c:v>
                </c:pt>
                <c:pt idx="41989">
                  <c:v>-2.2668799999999999E-2</c:v>
                </c:pt>
                <c:pt idx="41990">
                  <c:v>-2.3694E-2</c:v>
                </c:pt>
                <c:pt idx="41991">
                  <c:v>-2.2611599999999999E-2</c:v>
                </c:pt>
                <c:pt idx="41992">
                  <c:v>-1.5990299999999999E-2</c:v>
                </c:pt>
                <c:pt idx="41993">
                  <c:v>-1.12944E-2</c:v>
                </c:pt>
                <c:pt idx="41994">
                  <c:v>5.8555600000000001E-3</c:v>
                </c:pt>
                <c:pt idx="41995">
                  <c:v>1.30367E-3</c:v>
                </c:pt>
                <c:pt idx="41996">
                  <c:v>-6.8645499999999996E-3</c:v>
                </c:pt>
                <c:pt idx="41997">
                  <c:v>-2.0256E-2</c:v>
                </c:pt>
                <c:pt idx="41998">
                  <c:v>-2.3822800000000002E-2</c:v>
                </c:pt>
                <c:pt idx="41999">
                  <c:v>-1.6059899999999998E-2</c:v>
                </c:pt>
                <c:pt idx="42000">
                  <c:v>-6.7987400000000002E-3</c:v>
                </c:pt>
                <c:pt idx="42001">
                  <c:v>-1.9417799999999999E-2</c:v>
                </c:pt>
                <c:pt idx="42002">
                  <c:v>-2.2221600000000001E-2</c:v>
                </c:pt>
                <c:pt idx="42003">
                  <c:v>-1.65071E-2</c:v>
                </c:pt>
                <c:pt idx="42004">
                  <c:v>-6.1588299999999997E-3</c:v>
                </c:pt>
                <c:pt idx="42005">
                  <c:v>-9.1466900000000007E-3</c:v>
                </c:pt>
                <c:pt idx="42006">
                  <c:v>-1.9601799999999999E-2</c:v>
                </c:pt>
                <c:pt idx="42007">
                  <c:v>-1.9240400000000001E-2</c:v>
                </c:pt>
                <c:pt idx="42008">
                  <c:v>-8.2168599999999994E-3</c:v>
                </c:pt>
                <c:pt idx="42009">
                  <c:v>-1.8853200000000001E-2</c:v>
                </c:pt>
                <c:pt idx="42010">
                  <c:v>-2.7616499999999999E-2</c:v>
                </c:pt>
                <c:pt idx="42011">
                  <c:v>-1.88036E-2</c:v>
                </c:pt>
                <c:pt idx="42012">
                  <c:v>-2.3715E-2</c:v>
                </c:pt>
                <c:pt idx="42013">
                  <c:v>-2.93951E-2</c:v>
                </c:pt>
                <c:pt idx="42014">
                  <c:v>-3.1337700000000003E-2</c:v>
                </c:pt>
                <c:pt idx="42015">
                  <c:v>-1.2153600000000001E-2</c:v>
                </c:pt>
                <c:pt idx="42016">
                  <c:v>-1.39933E-2</c:v>
                </c:pt>
                <c:pt idx="42017">
                  <c:v>-2.12088E-2</c:v>
                </c:pt>
                <c:pt idx="42018">
                  <c:v>-4.0163999999999998E-2</c:v>
                </c:pt>
                <c:pt idx="42019">
                  <c:v>-2.6849700000000001E-2</c:v>
                </c:pt>
                <c:pt idx="42020">
                  <c:v>-2.6147799999999999E-2</c:v>
                </c:pt>
                <c:pt idx="42021">
                  <c:v>-1.9141200000000001E-2</c:v>
                </c:pt>
                <c:pt idx="42022">
                  <c:v>-2.96469E-2</c:v>
                </c:pt>
                <c:pt idx="42023">
                  <c:v>-3.3206899999999998E-2</c:v>
                </c:pt>
                <c:pt idx="42024">
                  <c:v>-3.1350099999999999E-2</c:v>
                </c:pt>
                <c:pt idx="42025">
                  <c:v>-3.7169500000000001E-2</c:v>
                </c:pt>
                <c:pt idx="42026">
                  <c:v>-1.40448E-2</c:v>
                </c:pt>
                <c:pt idx="42027">
                  <c:v>-3.51391E-2</c:v>
                </c:pt>
                <c:pt idx="42028">
                  <c:v>-2.0498300000000001E-2</c:v>
                </c:pt>
                <c:pt idx="42029">
                  <c:v>-3.93009E-2</c:v>
                </c:pt>
                <c:pt idx="42030">
                  <c:v>-2.91071E-2</c:v>
                </c:pt>
                <c:pt idx="42031">
                  <c:v>-3.4965499999999997E-2</c:v>
                </c:pt>
                <c:pt idx="42032">
                  <c:v>-4.8983600000000002E-2</c:v>
                </c:pt>
                <c:pt idx="42033">
                  <c:v>-2.5463099999999999E-2</c:v>
                </c:pt>
                <c:pt idx="42034">
                  <c:v>-3.0674E-2</c:v>
                </c:pt>
                <c:pt idx="42035">
                  <c:v>-2.6497799999999998E-2</c:v>
                </c:pt>
                <c:pt idx="42036">
                  <c:v>-2.7667000000000001E-2</c:v>
                </c:pt>
                <c:pt idx="42037">
                  <c:v>-1.24216E-2</c:v>
                </c:pt>
                <c:pt idx="42038">
                  <c:v>-2.61412E-2</c:v>
                </c:pt>
                <c:pt idx="42039">
                  <c:v>-2.0483000000000001E-2</c:v>
                </c:pt>
                <c:pt idx="42040" formatCode="0.00E+00">
                  <c:v>-1.9986199999999999E-2</c:v>
                </c:pt>
                <c:pt idx="42041">
                  <c:v>-2.5476499999999999E-2</c:v>
                </c:pt>
                <c:pt idx="42042">
                  <c:v>-2.5603299999999999E-2</c:v>
                </c:pt>
                <c:pt idx="42043">
                  <c:v>-3.82814E-2</c:v>
                </c:pt>
                <c:pt idx="42044">
                  <c:v>-1.12534E-2</c:v>
                </c:pt>
                <c:pt idx="42045">
                  <c:v>-2.0180699999999999E-2</c:v>
                </c:pt>
                <c:pt idx="42046">
                  <c:v>-6.7825300000000002E-3</c:v>
                </c:pt>
                <c:pt idx="42047">
                  <c:v>-1.18856E-2</c:v>
                </c:pt>
                <c:pt idx="42048">
                  <c:v>-1.97926E-2</c:v>
                </c:pt>
                <c:pt idx="42049">
                  <c:v>-2.6559800000000001E-2</c:v>
                </c:pt>
                <c:pt idx="42050">
                  <c:v>-2.74258E-2</c:v>
                </c:pt>
                <c:pt idx="42051">
                  <c:v>-1.35269E-2</c:v>
                </c:pt>
                <c:pt idx="42052">
                  <c:v>-1.7242400000000001E-2</c:v>
                </c:pt>
                <c:pt idx="42053">
                  <c:v>-3.8097399999999997E-2</c:v>
                </c:pt>
                <c:pt idx="42054">
                  <c:v>-5.2480699999999998E-2</c:v>
                </c:pt>
                <c:pt idx="42055">
                  <c:v>-3.4535400000000001E-2</c:v>
                </c:pt>
                <c:pt idx="42056">
                  <c:v>-1.69973E-2</c:v>
                </c:pt>
                <c:pt idx="42057">
                  <c:v>-1.6533900000000001E-2</c:v>
                </c:pt>
                <c:pt idx="42058">
                  <c:v>-3.6365500000000002E-2</c:v>
                </c:pt>
                <c:pt idx="42059">
                  <c:v>-3.9212200000000003E-2</c:v>
                </c:pt>
                <c:pt idx="42060">
                  <c:v>-1.2596100000000001E-2</c:v>
                </c:pt>
                <c:pt idx="42061">
                  <c:v>-3.1705900000000002E-2</c:v>
                </c:pt>
                <c:pt idx="42062">
                  <c:v>-2.0784400000000001E-2</c:v>
                </c:pt>
                <c:pt idx="42063">
                  <c:v>-2.80142E-2</c:v>
                </c:pt>
                <c:pt idx="42064">
                  <c:v>-6.9522899999999999E-3</c:v>
                </c:pt>
                <c:pt idx="42065">
                  <c:v>-2.00415E-2</c:v>
                </c:pt>
                <c:pt idx="42066">
                  <c:v>-1.2631399999999999E-2</c:v>
                </c:pt>
                <c:pt idx="42067">
                  <c:v>-2.5315299999999999E-2</c:v>
                </c:pt>
                <c:pt idx="42068">
                  <c:v>-2.5499299999999999E-2</c:v>
                </c:pt>
                <c:pt idx="42069">
                  <c:v>-1.0952E-2</c:v>
                </c:pt>
                <c:pt idx="42070">
                  <c:v>-2.2211100000000001E-2</c:v>
                </c:pt>
                <c:pt idx="42071">
                  <c:v>-2.99168E-3</c:v>
                </c:pt>
                <c:pt idx="42072">
                  <c:v>-1.7517999999999999E-2</c:v>
                </c:pt>
                <c:pt idx="42073">
                  <c:v>-7.2603199999999998E-3</c:v>
                </c:pt>
                <c:pt idx="42074">
                  <c:v>-1.0600099999999999E-2</c:v>
                </c:pt>
                <c:pt idx="42075">
                  <c:v>-1.74599E-2</c:v>
                </c:pt>
                <c:pt idx="42076">
                  <c:v>-1.2394000000000001E-2</c:v>
                </c:pt>
                <c:pt idx="42077">
                  <c:v>-1.9849800000000001E-2</c:v>
                </c:pt>
                <c:pt idx="42078">
                  <c:v>-3.2693899999999998E-2</c:v>
                </c:pt>
                <c:pt idx="42079">
                  <c:v>-3.77703E-2</c:v>
                </c:pt>
                <c:pt idx="42080">
                  <c:v>-3.9514500000000001E-2</c:v>
                </c:pt>
                <c:pt idx="42081">
                  <c:v>-2.9738400000000002E-2</c:v>
                </c:pt>
                <c:pt idx="42082">
                  <c:v>-1.9460700000000001E-2</c:v>
                </c:pt>
                <c:pt idx="42083">
                  <c:v>-2.9490499999999999E-2</c:v>
                </c:pt>
                <c:pt idx="42084">
                  <c:v>-2.98309E-2</c:v>
                </c:pt>
                <c:pt idx="42085">
                  <c:v>-3.4926400000000003E-2</c:v>
                </c:pt>
                <c:pt idx="42086">
                  <c:v>-1.5743299999999998E-2</c:v>
                </c:pt>
                <c:pt idx="42087" formatCode="0.00E+00">
                  <c:v>-2.74925E-2</c:v>
                </c:pt>
                <c:pt idx="42088">
                  <c:v>-1.3668100000000001E-2</c:v>
                </c:pt>
                <c:pt idx="42089">
                  <c:v>-1.4355700000000001E-2</c:v>
                </c:pt>
                <c:pt idx="42090">
                  <c:v>4.2514800000000002E-3</c:v>
                </c:pt>
                <c:pt idx="42091">
                  <c:v>-9.0427400000000005E-3</c:v>
                </c:pt>
                <c:pt idx="42092">
                  <c:v>-1.27335E-2</c:v>
                </c:pt>
                <c:pt idx="42093">
                  <c:v>-4.3048899999999996E-3</c:v>
                </c:pt>
                <c:pt idx="42094">
                  <c:v>-1.0950100000000001E-2</c:v>
                </c:pt>
                <c:pt idx="42095">
                  <c:v>-1.3442000000000001E-2</c:v>
                </c:pt>
                <c:pt idx="42096">
                  <c:v>-3.7411699999999999E-2</c:v>
                </c:pt>
                <c:pt idx="42097">
                  <c:v>-3.5905800000000002E-2</c:v>
                </c:pt>
                <c:pt idx="42098">
                  <c:v>-2.9624899999999999E-2</c:v>
                </c:pt>
                <c:pt idx="42099">
                  <c:v>-8.2273499999999996E-3</c:v>
                </c:pt>
                <c:pt idx="42100">
                  <c:v>-1.9393000000000001E-2</c:v>
                </c:pt>
                <c:pt idx="42101">
                  <c:v>-2.00796E-2</c:v>
                </c:pt>
                <c:pt idx="42102">
                  <c:v>-1.89772E-2</c:v>
                </c:pt>
                <c:pt idx="42103">
                  <c:v>-3.10221E-2</c:v>
                </c:pt>
                <c:pt idx="42104">
                  <c:v>-1.59731E-2</c:v>
                </c:pt>
                <c:pt idx="42105">
                  <c:v>4.8732799999999998E-3</c:v>
                </c:pt>
                <c:pt idx="42106">
                  <c:v>-1.7395000000000001E-2</c:v>
                </c:pt>
                <c:pt idx="42107">
                  <c:v>-1.41773E-2</c:v>
                </c:pt>
                <c:pt idx="42108">
                  <c:v>-9.5109900000000004E-3</c:v>
                </c:pt>
                <c:pt idx="42109">
                  <c:v>-1.8042599999999999E-2</c:v>
                </c:pt>
                <c:pt idx="42110">
                  <c:v>-1.66912E-2</c:v>
                </c:pt>
                <c:pt idx="42111">
                  <c:v>-2.3926699999999999E-2</c:v>
                </c:pt>
                <c:pt idx="42112">
                  <c:v>-1.5295E-2</c:v>
                </c:pt>
                <c:pt idx="42113">
                  <c:v>-9.4041799999999998E-3</c:v>
                </c:pt>
                <c:pt idx="42114">
                  <c:v>-1.2963300000000001E-2</c:v>
                </c:pt>
                <c:pt idx="42115">
                  <c:v>-2.1759000000000001E-2</c:v>
                </c:pt>
                <c:pt idx="42116">
                  <c:v>-6.6871600000000002E-3</c:v>
                </c:pt>
                <c:pt idx="42117">
                  <c:v>2.4547599999999998E-3</c:v>
                </c:pt>
                <c:pt idx="42118">
                  <c:v>3.45802E-3</c:v>
                </c:pt>
                <c:pt idx="42119">
                  <c:v>-1.2601899999999999E-2</c:v>
                </c:pt>
                <c:pt idx="42120">
                  <c:v>-1.80149E-2</c:v>
                </c:pt>
                <c:pt idx="42121">
                  <c:v>-2.17276E-2</c:v>
                </c:pt>
                <c:pt idx="42122">
                  <c:v>5.4387999999999997E-3</c:v>
                </c:pt>
                <c:pt idx="42123">
                  <c:v>5.5170100000000001E-3</c:v>
                </c:pt>
                <c:pt idx="42124">
                  <c:v>-7.8554200000000001E-3</c:v>
                </c:pt>
                <c:pt idx="42125">
                  <c:v>-7.7219000000000003E-3</c:v>
                </c:pt>
                <c:pt idx="42126">
                  <c:v>-1.10283E-2</c:v>
                </c:pt>
                <c:pt idx="42127">
                  <c:v>-1.5964499999999999E-3</c:v>
                </c:pt>
                <c:pt idx="42128">
                  <c:v>-7.2622299999999997E-3</c:v>
                </c:pt>
                <c:pt idx="42129" formatCode="0.00E+00">
                  <c:v>-8.7738000000000006E-5</c:v>
                </c:pt>
                <c:pt idx="42130">
                  <c:v>-6.3533799999999996E-3</c:v>
                </c:pt>
                <c:pt idx="42131">
                  <c:v>-1.3210299999999999E-2</c:v>
                </c:pt>
                <c:pt idx="42132">
                  <c:v>-2.4491300000000001E-2</c:v>
                </c:pt>
                <c:pt idx="42133">
                  <c:v>-1.45836E-2</c:v>
                </c:pt>
                <c:pt idx="42134">
                  <c:v>-1.10092E-2</c:v>
                </c:pt>
                <c:pt idx="42135">
                  <c:v>1.0929100000000001E-3</c:v>
                </c:pt>
                <c:pt idx="42136">
                  <c:v>-1.3672800000000001E-2</c:v>
                </c:pt>
                <c:pt idx="42137">
                  <c:v>-5.2957500000000001E-3</c:v>
                </c:pt>
                <c:pt idx="42138">
                  <c:v>-1.0643E-3</c:v>
                </c:pt>
                <c:pt idx="42139">
                  <c:v>-1.05705E-2</c:v>
                </c:pt>
                <c:pt idx="42140">
                  <c:v>-1.30968E-2</c:v>
                </c:pt>
                <c:pt idx="42141">
                  <c:v>-1.8802599999999999E-2</c:v>
                </c:pt>
                <c:pt idx="42142">
                  <c:v>-1.1746400000000001E-2</c:v>
                </c:pt>
                <c:pt idx="42143">
                  <c:v>-1.31874E-2</c:v>
                </c:pt>
                <c:pt idx="42144">
                  <c:v>-8.7480500000000003E-3</c:v>
                </c:pt>
                <c:pt idx="42145">
                  <c:v>-4.5900300000000002E-3</c:v>
                </c:pt>
                <c:pt idx="42146">
                  <c:v>-2.7437199999999998E-3</c:v>
                </c:pt>
                <c:pt idx="42147">
                  <c:v>-9.7341500000000004E-3</c:v>
                </c:pt>
                <c:pt idx="42148">
                  <c:v>6.9284400000000001E-3</c:v>
                </c:pt>
                <c:pt idx="42149">
                  <c:v>-2.6757199999999998E-2</c:v>
                </c:pt>
                <c:pt idx="42150">
                  <c:v>-4.2171500000000002E-3</c:v>
                </c:pt>
                <c:pt idx="42151">
                  <c:v>-2.9068000000000002E-3</c:v>
                </c:pt>
                <c:pt idx="42152">
                  <c:v>-2.0027199999999999E-3</c:v>
                </c:pt>
                <c:pt idx="42153">
                  <c:v>-5.4149599999999999E-3</c:v>
                </c:pt>
                <c:pt idx="42154">
                  <c:v>-1.8433600000000001E-2</c:v>
                </c:pt>
                <c:pt idx="42155">
                  <c:v>-1.47362E-2</c:v>
                </c:pt>
                <c:pt idx="42156">
                  <c:v>-5.1565200000000004E-3</c:v>
                </c:pt>
                <c:pt idx="42157">
                  <c:v>-2.5243800000000001E-3</c:v>
                </c:pt>
                <c:pt idx="42158">
                  <c:v>-7.0037800000000002E-3</c:v>
                </c:pt>
                <c:pt idx="42159">
                  <c:v>2.1552999999999999E-4</c:v>
                </c:pt>
                <c:pt idx="42160">
                  <c:v>-1.00451E-2</c:v>
                </c:pt>
                <c:pt idx="42161">
                  <c:v>-1.8784499999999999E-2</c:v>
                </c:pt>
                <c:pt idx="42162">
                  <c:v>-8.2788500000000008E-3</c:v>
                </c:pt>
                <c:pt idx="42163">
                  <c:v>-1.0251E-2</c:v>
                </c:pt>
                <c:pt idx="42164">
                  <c:v>6.21033E-3</c:v>
                </c:pt>
                <c:pt idx="42165">
                  <c:v>7.6608700000000002E-3</c:v>
                </c:pt>
                <c:pt idx="42166">
                  <c:v>-3.26538E-3</c:v>
                </c:pt>
                <c:pt idx="42167">
                  <c:v>-5.4168699999999998E-3</c:v>
                </c:pt>
                <c:pt idx="42168">
                  <c:v>-1.57518E-2</c:v>
                </c:pt>
                <c:pt idx="42169">
                  <c:v>8.8081400000000008E-3</c:v>
                </c:pt>
                <c:pt idx="42170">
                  <c:v>1.16348E-4</c:v>
                </c:pt>
                <c:pt idx="42171">
                  <c:v>1.59931E-2</c:v>
                </c:pt>
                <c:pt idx="42172">
                  <c:v>-5.7764100000000001E-3</c:v>
                </c:pt>
                <c:pt idx="42173">
                  <c:v>1.13077E-2</c:v>
                </c:pt>
                <c:pt idx="42174">
                  <c:v>1.6633999999999999E-2</c:v>
                </c:pt>
                <c:pt idx="42175">
                  <c:v>5.6362199999999995E-4</c:v>
                </c:pt>
                <c:pt idx="42176">
                  <c:v>5.6839E-4</c:v>
                </c:pt>
                <c:pt idx="42177">
                  <c:v>2.11697E-2</c:v>
                </c:pt>
                <c:pt idx="42178">
                  <c:v>2.8127699999999999E-2</c:v>
                </c:pt>
                <c:pt idx="42179">
                  <c:v>1.24846E-2</c:v>
                </c:pt>
                <c:pt idx="42180">
                  <c:v>9.6969599999999993E-3</c:v>
                </c:pt>
                <c:pt idx="42181">
                  <c:v>3.9911299999999999E-3</c:v>
                </c:pt>
                <c:pt idx="42182">
                  <c:v>1.10598E-2</c:v>
                </c:pt>
                <c:pt idx="42183">
                  <c:v>2.3222E-3</c:v>
                </c:pt>
                <c:pt idx="42184">
                  <c:v>1.64127E-3</c:v>
                </c:pt>
                <c:pt idx="42185">
                  <c:v>-1.1091200000000001E-2</c:v>
                </c:pt>
                <c:pt idx="42186">
                  <c:v>-6.2942499999999997E-4</c:v>
                </c:pt>
                <c:pt idx="42187">
                  <c:v>-7.3413799999999998E-3</c:v>
                </c:pt>
                <c:pt idx="42188">
                  <c:v>-8.9359300000000003E-4</c:v>
                </c:pt>
                <c:pt idx="42189">
                  <c:v>-1.5562100000000001E-2</c:v>
                </c:pt>
                <c:pt idx="42190">
                  <c:v>-1.59597E-2</c:v>
                </c:pt>
                <c:pt idx="42191">
                  <c:v>-8.9721699999999998E-3</c:v>
                </c:pt>
                <c:pt idx="42192">
                  <c:v>1.89781E-4</c:v>
                </c:pt>
                <c:pt idx="42193">
                  <c:v>-1.1576700000000001E-2</c:v>
                </c:pt>
                <c:pt idx="42194">
                  <c:v>-2.2280700000000001E-2</c:v>
                </c:pt>
                <c:pt idx="42195">
                  <c:v>-8.2530999999999993E-3</c:v>
                </c:pt>
                <c:pt idx="42196">
                  <c:v>6.1788600000000004E-3</c:v>
                </c:pt>
                <c:pt idx="42197">
                  <c:v>-1.6604399999999998E-2</c:v>
                </c:pt>
                <c:pt idx="42198">
                  <c:v>-2.1638899999999999E-2</c:v>
                </c:pt>
                <c:pt idx="42199">
                  <c:v>1.5667899999999998E-2</c:v>
                </c:pt>
                <c:pt idx="42200">
                  <c:v>1.0442699999999999E-3</c:v>
                </c:pt>
                <c:pt idx="42201">
                  <c:v>-7.2755800000000002E-3</c:v>
                </c:pt>
                <c:pt idx="42202">
                  <c:v>-1.3875999999999999E-2</c:v>
                </c:pt>
                <c:pt idx="42203">
                  <c:v>1.6977300000000001E-2</c:v>
                </c:pt>
                <c:pt idx="42204">
                  <c:v>-4.4555699999999998E-3</c:v>
                </c:pt>
                <c:pt idx="42205">
                  <c:v>-5.83649E-4</c:v>
                </c:pt>
                <c:pt idx="42206">
                  <c:v>-2.4223299999999999E-3</c:v>
                </c:pt>
                <c:pt idx="42207">
                  <c:v>-1.09596E-2</c:v>
                </c:pt>
                <c:pt idx="42208">
                  <c:v>-1.00851E-2</c:v>
                </c:pt>
                <c:pt idx="42209">
                  <c:v>-1.9168900000000001E-3</c:v>
                </c:pt>
                <c:pt idx="42210">
                  <c:v>-1.7239600000000001E-2</c:v>
                </c:pt>
                <c:pt idx="42211">
                  <c:v>-1.9984200000000001E-2</c:v>
                </c:pt>
                <c:pt idx="42212">
                  <c:v>-1.19925E-2</c:v>
                </c:pt>
                <c:pt idx="42213">
                  <c:v>-1.5993100000000001E-3</c:v>
                </c:pt>
                <c:pt idx="42214">
                  <c:v>4.0550200000000003E-3</c:v>
                </c:pt>
                <c:pt idx="42215">
                  <c:v>-1.28031E-2</c:v>
                </c:pt>
                <c:pt idx="42216">
                  <c:v>-1.36986E-2</c:v>
                </c:pt>
                <c:pt idx="42217">
                  <c:v>-9.1237999999999996E-3</c:v>
                </c:pt>
                <c:pt idx="42218">
                  <c:v>1.4254599999999999E-2</c:v>
                </c:pt>
                <c:pt idx="42219">
                  <c:v>-7.5340299999999997E-3</c:v>
                </c:pt>
                <c:pt idx="42220">
                  <c:v>-1.0919599999999999E-3</c:v>
                </c:pt>
                <c:pt idx="42221">
                  <c:v>-3.14445E-2</c:v>
                </c:pt>
                <c:pt idx="42222">
                  <c:v>1.4142E-2</c:v>
                </c:pt>
                <c:pt idx="42223">
                  <c:v>1.85442E-2</c:v>
                </c:pt>
                <c:pt idx="42224">
                  <c:v>6.53267E-3</c:v>
                </c:pt>
                <c:pt idx="42225">
                  <c:v>8.0061000000000004E-3</c:v>
                </c:pt>
                <c:pt idx="42226">
                  <c:v>1.9900299999999999E-2</c:v>
                </c:pt>
                <c:pt idx="42227">
                  <c:v>9.0580000000000001E-3</c:v>
                </c:pt>
                <c:pt idx="42228">
                  <c:v>-1.61514E-2</c:v>
                </c:pt>
                <c:pt idx="42229">
                  <c:v>1.2670499999999999E-2</c:v>
                </c:pt>
                <c:pt idx="42230">
                  <c:v>7.1249E-3</c:v>
                </c:pt>
                <c:pt idx="42231">
                  <c:v>3.5181000000000001E-3</c:v>
                </c:pt>
                <c:pt idx="42232">
                  <c:v>-5.5589699999999999E-3</c:v>
                </c:pt>
                <c:pt idx="42233">
                  <c:v>-4.6863599999999997E-3</c:v>
                </c:pt>
                <c:pt idx="42234">
                  <c:v>4.9409900000000001E-3</c:v>
                </c:pt>
                <c:pt idx="42235">
                  <c:v>1.87902E-2</c:v>
                </c:pt>
                <c:pt idx="42236">
                  <c:v>1.3394400000000001E-2</c:v>
                </c:pt>
                <c:pt idx="42237">
                  <c:v>-4.7140100000000002E-3</c:v>
                </c:pt>
                <c:pt idx="42238">
                  <c:v>-2.1696100000000002E-3</c:v>
                </c:pt>
                <c:pt idx="42239">
                  <c:v>-1.4081E-2</c:v>
                </c:pt>
                <c:pt idx="42240">
                  <c:v>6.3438399999999999E-3</c:v>
                </c:pt>
                <c:pt idx="42241">
                  <c:v>-7.0190399999999998E-3</c:v>
                </c:pt>
                <c:pt idx="42242">
                  <c:v>-1.9025800000000001E-3</c:v>
                </c:pt>
                <c:pt idx="42243">
                  <c:v>2.8524399999999999E-3</c:v>
                </c:pt>
                <c:pt idx="42244">
                  <c:v>6.4916599999999998E-3</c:v>
                </c:pt>
                <c:pt idx="42245">
                  <c:v>7.3556899999999998E-3</c:v>
                </c:pt>
                <c:pt idx="42246">
                  <c:v>-6.86741E-3</c:v>
                </c:pt>
                <c:pt idx="42247">
                  <c:v>6.0510599999999996E-3</c:v>
                </c:pt>
                <c:pt idx="42248">
                  <c:v>1.4047599999999999E-3</c:v>
                </c:pt>
                <c:pt idx="42249">
                  <c:v>-2.5787399999999999E-3</c:v>
                </c:pt>
                <c:pt idx="42250">
                  <c:v>-1.03836E-2</c:v>
                </c:pt>
                <c:pt idx="42251">
                  <c:v>-7.6875700000000003E-3</c:v>
                </c:pt>
                <c:pt idx="42252">
                  <c:v>-2.17438E-4</c:v>
                </c:pt>
                <c:pt idx="42253">
                  <c:v>-1.0284400000000001E-2</c:v>
                </c:pt>
                <c:pt idx="42254">
                  <c:v>7.9813000000000002E-3</c:v>
                </c:pt>
                <c:pt idx="42255">
                  <c:v>-1.3631799999999999E-2</c:v>
                </c:pt>
                <c:pt idx="42256">
                  <c:v>-1.2767799999999999E-2</c:v>
                </c:pt>
                <c:pt idx="42257">
                  <c:v>-8.6298E-3</c:v>
                </c:pt>
                <c:pt idx="42258">
                  <c:v>-1.3711900000000001E-2</c:v>
                </c:pt>
                <c:pt idx="42259">
                  <c:v>-1.7070799999999999E-4</c:v>
                </c:pt>
                <c:pt idx="42260">
                  <c:v>-3.20244E-3</c:v>
                </c:pt>
                <c:pt idx="42261">
                  <c:v>-9.4890600000000005E-3</c:v>
                </c:pt>
                <c:pt idx="42262">
                  <c:v>-2.0505900000000001E-2</c:v>
                </c:pt>
                <c:pt idx="42263">
                  <c:v>-7.7676799999999999E-3</c:v>
                </c:pt>
                <c:pt idx="42264" formatCode="0.00E+00">
                  <c:v>5.7220499999999997E-6</c:v>
                </c:pt>
                <c:pt idx="42265">
                  <c:v>1.8444100000000001E-3</c:v>
                </c:pt>
                <c:pt idx="42266">
                  <c:v>4.3630600000000002E-3</c:v>
                </c:pt>
                <c:pt idx="42267">
                  <c:v>-2.2697400000000001E-3</c:v>
                </c:pt>
                <c:pt idx="42268">
                  <c:v>3.7717800000000002E-3</c:v>
                </c:pt>
                <c:pt idx="42269">
                  <c:v>4.1322700000000004E-3</c:v>
                </c:pt>
                <c:pt idx="42270">
                  <c:v>1.20926E-2</c:v>
                </c:pt>
                <c:pt idx="42271">
                  <c:v>1.57804E-2</c:v>
                </c:pt>
                <c:pt idx="42272">
                  <c:v>1.6048400000000001E-2</c:v>
                </c:pt>
                <c:pt idx="42273">
                  <c:v>2.3715E-2</c:v>
                </c:pt>
                <c:pt idx="42274">
                  <c:v>1.5755700000000001E-2</c:v>
                </c:pt>
                <c:pt idx="42275">
                  <c:v>2.4749799999999999E-2</c:v>
                </c:pt>
                <c:pt idx="42276">
                  <c:v>2.0331399999999999E-2</c:v>
                </c:pt>
                <c:pt idx="42277">
                  <c:v>2.29368E-2</c:v>
                </c:pt>
                <c:pt idx="42278">
                  <c:v>1.7596199999999999E-2</c:v>
                </c:pt>
                <c:pt idx="42279">
                  <c:v>2.03571E-2</c:v>
                </c:pt>
                <c:pt idx="42280">
                  <c:v>1.4711399999999999E-2</c:v>
                </c:pt>
                <c:pt idx="42281">
                  <c:v>1.9345299999999999E-2</c:v>
                </c:pt>
                <c:pt idx="42282">
                  <c:v>1.54018E-2</c:v>
                </c:pt>
                <c:pt idx="42283">
                  <c:v>1.4204E-2</c:v>
                </c:pt>
                <c:pt idx="42284">
                  <c:v>1.12896E-2</c:v>
                </c:pt>
                <c:pt idx="42285">
                  <c:v>1.4194500000000001E-2</c:v>
                </c:pt>
                <c:pt idx="42286">
                  <c:v>2.2048999999999999E-2</c:v>
                </c:pt>
                <c:pt idx="42287">
                  <c:v>2.7557399999999999E-2</c:v>
                </c:pt>
                <c:pt idx="42288">
                  <c:v>1.5403699999999999E-2</c:v>
                </c:pt>
                <c:pt idx="42289">
                  <c:v>1.3726199999999999E-2</c:v>
                </c:pt>
                <c:pt idx="42290">
                  <c:v>-2.9277799999999999E-4</c:v>
                </c:pt>
                <c:pt idx="42291">
                  <c:v>1.2683900000000001E-3</c:v>
                </c:pt>
                <c:pt idx="42292">
                  <c:v>2.18801E-2</c:v>
                </c:pt>
                <c:pt idx="42293">
                  <c:v>3.3374800000000003E-2</c:v>
                </c:pt>
                <c:pt idx="42294">
                  <c:v>1.6465199999999999E-2</c:v>
                </c:pt>
                <c:pt idx="42295">
                  <c:v>8.21209E-3</c:v>
                </c:pt>
                <c:pt idx="42296">
                  <c:v>1.1384999999999999E-2</c:v>
                </c:pt>
                <c:pt idx="42297">
                  <c:v>1.4019E-4</c:v>
                </c:pt>
                <c:pt idx="42298">
                  <c:v>3.6067999999999998E-3</c:v>
                </c:pt>
                <c:pt idx="42299">
                  <c:v>6.0272199999999998E-3</c:v>
                </c:pt>
                <c:pt idx="42300">
                  <c:v>1.06716E-2</c:v>
                </c:pt>
                <c:pt idx="42301">
                  <c:v>1.5471499999999999E-2</c:v>
                </c:pt>
                <c:pt idx="42302">
                  <c:v>5.6419399999999998E-3</c:v>
                </c:pt>
                <c:pt idx="42303">
                  <c:v>9.1066399999999992E-3</c:v>
                </c:pt>
                <c:pt idx="42304">
                  <c:v>1.3341E-2</c:v>
                </c:pt>
                <c:pt idx="42305">
                  <c:v>7.14111E-3</c:v>
                </c:pt>
                <c:pt idx="42306">
                  <c:v>1.04504E-2</c:v>
                </c:pt>
                <c:pt idx="42307">
                  <c:v>-2.8724699999999998E-3</c:v>
                </c:pt>
                <c:pt idx="42308">
                  <c:v>7.34806E-3</c:v>
                </c:pt>
                <c:pt idx="42309">
                  <c:v>2.18573E-2</c:v>
                </c:pt>
                <c:pt idx="42310">
                  <c:v>3.0279199999999999E-3</c:v>
                </c:pt>
                <c:pt idx="42311">
                  <c:v>8.2130399999999996E-3</c:v>
                </c:pt>
                <c:pt idx="42312">
                  <c:v>3.61919E-3</c:v>
                </c:pt>
                <c:pt idx="42313">
                  <c:v>1.41048E-3</c:v>
                </c:pt>
                <c:pt idx="42314">
                  <c:v>4.6720499999999996E-3</c:v>
                </c:pt>
                <c:pt idx="42315">
                  <c:v>2.4992E-2</c:v>
                </c:pt>
                <c:pt idx="42316">
                  <c:v>-4.8637399999999998E-4</c:v>
                </c:pt>
                <c:pt idx="42317">
                  <c:v>6.0710900000000003E-3</c:v>
                </c:pt>
                <c:pt idx="42318">
                  <c:v>-4.4384000000000003E-3</c:v>
                </c:pt>
                <c:pt idx="42319">
                  <c:v>-4.7922099999999999E-3</c:v>
                </c:pt>
                <c:pt idx="42320" formatCode="0.00E+00">
                  <c:v>-5.6266800000000001E-5</c:v>
                </c:pt>
                <c:pt idx="42321">
                  <c:v>5.5503799999999997E-3</c:v>
                </c:pt>
                <c:pt idx="42322">
                  <c:v>1.6303999999999999E-2</c:v>
                </c:pt>
                <c:pt idx="42323">
                  <c:v>9.9191699999999997E-3</c:v>
                </c:pt>
                <c:pt idx="42324">
                  <c:v>2.73609E-2</c:v>
                </c:pt>
                <c:pt idx="42325">
                  <c:v>1.4237400000000001E-2</c:v>
                </c:pt>
                <c:pt idx="42326" formatCode="0.00E+00">
                  <c:v>1.31054E-2</c:v>
                </c:pt>
                <c:pt idx="42327">
                  <c:v>1.16434E-2</c:v>
                </c:pt>
                <c:pt idx="42328">
                  <c:v>1.9677199999999999E-2</c:v>
                </c:pt>
                <c:pt idx="42329">
                  <c:v>8.9139900000000001E-3</c:v>
                </c:pt>
                <c:pt idx="42330">
                  <c:v>-4.3487499999999999E-4</c:v>
                </c:pt>
                <c:pt idx="42331">
                  <c:v>2.0180699999999999E-2</c:v>
                </c:pt>
                <c:pt idx="42332">
                  <c:v>2.3047399999999999E-2</c:v>
                </c:pt>
                <c:pt idx="42333">
                  <c:v>3.00951E-2</c:v>
                </c:pt>
                <c:pt idx="42334">
                  <c:v>3.0417400000000001E-2</c:v>
                </c:pt>
                <c:pt idx="42335">
                  <c:v>2.2605900000000002E-2</c:v>
                </c:pt>
                <c:pt idx="42336">
                  <c:v>2.4786900000000001E-2</c:v>
                </c:pt>
                <c:pt idx="42337">
                  <c:v>3.2997100000000001E-2</c:v>
                </c:pt>
                <c:pt idx="42338">
                  <c:v>1.0266300000000001E-2</c:v>
                </c:pt>
                <c:pt idx="42339">
                  <c:v>1.48573E-2</c:v>
                </c:pt>
                <c:pt idx="42340">
                  <c:v>2.3412700000000002E-2</c:v>
                </c:pt>
                <c:pt idx="42341">
                  <c:v>2.2540999999999999E-2</c:v>
                </c:pt>
                <c:pt idx="42342">
                  <c:v>8.6965600000000007E-3</c:v>
                </c:pt>
                <c:pt idx="42343">
                  <c:v>1.6677899999999999E-2</c:v>
                </c:pt>
                <c:pt idx="42344">
                  <c:v>3.2778700000000001E-2</c:v>
                </c:pt>
                <c:pt idx="42345">
                  <c:v>3.8712499999999997E-2</c:v>
                </c:pt>
                <c:pt idx="42346">
                  <c:v>1.0943400000000001E-2</c:v>
                </c:pt>
                <c:pt idx="42347">
                  <c:v>3.6592500000000002E-3</c:v>
                </c:pt>
                <c:pt idx="42348">
                  <c:v>2.43816E-2</c:v>
                </c:pt>
                <c:pt idx="42349">
                  <c:v>3.9571799999999997E-2</c:v>
                </c:pt>
                <c:pt idx="42350">
                  <c:v>3.01914E-2</c:v>
                </c:pt>
                <c:pt idx="42351">
                  <c:v>1.52082E-2</c:v>
                </c:pt>
                <c:pt idx="42352">
                  <c:v>2.6814500000000002E-2</c:v>
                </c:pt>
                <c:pt idx="42353">
                  <c:v>2.1538700000000001E-2</c:v>
                </c:pt>
                <c:pt idx="42354">
                  <c:v>1.9864099999999999E-2</c:v>
                </c:pt>
                <c:pt idx="42355">
                  <c:v>1.37939E-2</c:v>
                </c:pt>
                <c:pt idx="42356">
                  <c:v>3.6123299999999997E-2</c:v>
                </c:pt>
                <c:pt idx="42357">
                  <c:v>2.7976000000000001E-2</c:v>
                </c:pt>
                <c:pt idx="42358">
                  <c:v>2.5537500000000001E-2</c:v>
                </c:pt>
                <c:pt idx="42359">
                  <c:v>8.5163099999999992E-3</c:v>
                </c:pt>
                <c:pt idx="42360">
                  <c:v>1.18093E-2</c:v>
                </c:pt>
                <c:pt idx="42361">
                  <c:v>1.1964799999999999E-2</c:v>
                </c:pt>
                <c:pt idx="42362">
                  <c:v>1.9233699999999999E-2</c:v>
                </c:pt>
                <c:pt idx="42363">
                  <c:v>1.9152599999999999E-2</c:v>
                </c:pt>
                <c:pt idx="42364">
                  <c:v>2.3038900000000001E-2</c:v>
                </c:pt>
                <c:pt idx="42365">
                  <c:v>1.82095E-2</c:v>
                </c:pt>
                <c:pt idx="42366">
                  <c:v>6.6089599999999997E-3</c:v>
                </c:pt>
                <c:pt idx="42367">
                  <c:v>2.64835E-2</c:v>
                </c:pt>
                <c:pt idx="42368">
                  <c:v>-4.8570599999999998E-3</c:v>
                </c:pt>
                <c:pt idx="42369">
                  <c:v>4.6606099999999999E-3</c:v>
                </c:pt>
                <c:pt idx="42370">
                  <c:v>1.52931E-2</c:v>
                </c:pt>
                <c:pt idx="42371">
                  <c:v>2.5088300000000001E-2</c:v>
                </c:pt>
                <c:pt idx="42372">
                  <c:v>9.7646699999999996E-3</c:v>
                </c:pt>
                <c:pt idx="42373">
                  <c:v>6.2417999999999996E-3</c:v>
                </c:pt>
                <c:pt idx="42374">
                  <c:v>2.05889E-2</c:v>
                </c:pt>
                <c:pt idx="42375">
                  <c:v>2.1132499999999999E-2</c:v>
                </c:pt>
                <c:pt idx="42376">
                  <c:v>1.3963700000000001E-2</c:v>
                </c:pt>
                <c:pt idx="42377">
                  <c:v>5.44167E-3</c:v>
                </c:pt>
                <c:pt idx="42378">
                  <c:v>3.0409800000000001E-2</c:v>
                </c:pt>
                <c:pt idx="42379">
                  <c:v>2.0933199999999999E-2</c:v>
                </c:pt>
                <c:pt idx="42380">
                  <c:v>7.7629100000000003E-4</c:v>
                </c:pt>
                <c:pt idx="42381">
                  <c:v>9.6750299999999994E-3</c:v>
                </c:pt>
                <c:pt idx="42382">
                  <c:v>1.7629599999999999E-2</c:v>
                </c:pt>
                <c:pt idx="42383">
                  <c:v>1.7089799999999999E-2</c:v>
                </c:pt>
                <c:pt idx="42384">
                  <c:v>1.1421199999999999E-2</c:v>
                </c:pt>
                <c:pt idx="42385">
                  <c:v>8.7289800000000008E-3</c:v>
                </c:pt>
                <c:pt idx="42386">
                  <c:v>2.6302299999999999E-3</c:v>
                </c:pt>
                <c:pt idx="42387">
                  <c:v>6.3514699999999997E-3</c:v>
                </c:pt>
                <c:pt idx="42388">
                  <c:v>4.7130599999999998E-3</c:v>
                </c:pt>
                <c:pt idx="42389">
                  <c:v>1.32961E-2</c:v>
                </c:pt>
                <c:pt idx="42390">
                  <c:v>7.4148199999999999E-3</c:v>
                </c:pt>
                <c:pt idx="42391">
                  <c:v>1.3693800000000001E-2</c:v>
                </c:pt>
                <c:pt idx="42392">
                  <c:v>6.3981999999999997E-3</c:v>
                </c:pt>
                <c:pt idx="42393">
                  <c:v>5.4979299999999998E-3</c:v>
                </c:pt>
                <c:pt idx="42394">
                  <c:v>4.0283200000000002E-3</c:v>
                </c:pt>
                <c:pt idx="42395">
                  <c:v>1.9779200000000002E-3</c:v>
                </c:pt>
                <c:pt idx="42396">
                  <c:v>9.0179400000000003E-3</c:v>
                </c:pt>
                <c:pt idx="42397">
                  <c:v>5.8212300000000002E-3</c:v>
                </c:pt>
                <c:pt idx="42398">
                  <c:v>2.6483499999999998E-3</c:v>
                </c:pt>
                <c:pt idx="42399">
                  <c:v>3.0612899999999998E-4</c:v>
                </c:pt>
                <c:pt idx="42400">
                  <c:v>9.1447799999999999E-3</c:v>
                </c:pt>
                <c:pt idx="42401">
                  <c:v>1.50089E-2</c:v>
                </c:pt>
                <c:pt idx="42402">
                  <c:v>1.06821E-2</c:v>
                </c:pt>
                <c:pt idx="42403">
                  <c:v>1.8241899999999998E-2</c:v>
                </c:pt>
                <c:pt idx="42404">
                  <c:v>1.27974E-2</c:v>
                </c:pt>
                <c:pt idx="42405">
                  <c:v>6.7195900000000001E-3</c:v>
                </c:pt>
                <c:pt idx="42406">
                  <c:v>1.9339599999999998E-2</c:v>
                </c:pt>
                <c:pt idx="42407">
                  <c:v>1.7395000000000001E-2</c:v>
                </c:pt>
                <c:pt idx="42408">
                  <c:v>1.40953E-3</c:v>
                </c:pt>
                <c:pt idx="42409">
                  <c:v>8.7366100000000006E-3</c:v>
                </c:pt>
                <c:pt idx="42410">
                  <c:v>2.71845E-2</c:v>
                </c:pt>
                <c:pt idx="42411">
                  <c:v>2.1372800000000001E-2</c:v>
                </c:pt>
                <c:pt idx="42412">
                  <c:v>5.5122399999999998E-3</c:v>
                </c:pt>
                <c:pt idx="42413">
                  <c:v>3.7069300000000002E-3</c:v>
                </c:pt>
                <c:pt idx="42414">
                  <c:v>1.7299700000000001E-2</c:v>
                </c:pt>
                <c:pt idx="42415">
                  <c:v>6.9522899999999999E-3</c:v>
                </c:pt>
                <c:pt idx="42416" formatCode="0.00E+00">
                  <c:v>-8.0108600000000001E-5</c:v>
                </c:pt>
                <c:pt idx="42417">
                  <c:v>2.04639E-2</c:v>
                </c:pt>
                <c:pt idx="42418">
                  <c:v>2.2473300000000002E-2</c:v>
                </c:pt>
                <c:pt idx="42419">
                  <c:v>1.97477E-2</c:v>
                </c:pt>
                <c:pt idx="42420">
                  <c:v>8.9292499999999997E-3</c:v>
                </c:pt>
                <c:pt idx="42421">
                  <c:v>1.6614899999999998E-2</c:v>
                </c:pt>
                <c:pt idx="42422">
                  <c:v>6.3715000000000004E-3</c:v>
                </c:pt>
                <c:pt idx="42423">
                  <c:v>2.42233E-2</c:v>
                </c:pt>
                <c:pt idx="42424">
                  <c:v>2.4369200000000001E-2</c:v>
                </c:pt>
                <c:pt idx="42425">
                  <c:v>1.8623399999999998E-2</c:v>
                </c:pt>
                <c:pt idx="42426">
                  <c:v>2.2661199999999999E-2</c:v>
                </c:pt>
                <c:pt idx="42427">
                  <c:v>1.10378E-2</c:v>
                </c:pt>
                <c:pt idx="42428">
                  <c:v>3.4227400000000001E-3</c:v>
                </c:pt>
                <c:pt idx="42429">
                  <c:v>-1.1730200000000001E-3</c:v>
                </c:pt>
                <c:pt idx="42430">
                  <c:v>1.7169E-2</c:v>
                </c:pt>
                <c:pt idx="42431">
                  <c:v>1.5370399999999999E-2</c:v>
                </c:pt>
                <c:pt idx="42432">
                  <c:v>6.0920699999999998E-3</c:v>
                </c:pt>
                <c:pt idx="42433">
                  <c:v>1.21469E-2</c:v>
                </c:pt>
                <c:pt idx="42434">
                  <c:v>8.0270800000000007E-3</c:v>
                </c:pt>
                <c:pt idx="42435">
                  <c:v>7.3967E-3</c:v>
                </c:pt>
                <c:pt idx="42436">
                  <c:v>7.6484700000000001E-3</c:v>
                </c:pt>
                <c:pt idx="42437">
                  <c:v>4.40121E-3</c:v>
                </c:pt>
                <c:pt idx="42438">
                  <c:v>8.1749000000000006E-3</c:v>
                </c:pt>
                <c:pt idx="42439">
                  <c:v>1.37272E-2</c:v>
                </c:pt>
                <c:pt idx="42440">
                  <c:v>7.0896099999999997E-3</c:v>
                </c:pt>
                <c:pt idx="42441">
                  <c:v>2.5930399999999999E-2</c:v>
                </c:pt>
                <c:pt idx="42442">
                  <c:v>1.6557700000000002E-2</c:v>
                </c:pt>
                <c:pt idx="42443">
                  <c:v>7.6456099999999997E-3</c:v>
                </c:pt>
                <c:pt idx="42444">
                  <c:v>4.3611500000000003E-3</c:v>
                </c:pt>
                <c:pt idx="42445">
                  <c:v>6.0920699999999998E-3</c:v>
                </c:pt>
                <c:pt idx="42446">
                  <c:v>1.6167600000000001E-2</c:v>
                </c:pt>
                <c:pt idx="42447">
                  <c:v>1.9831700000000001E-2</c:v>
                </c:pt>
                <c:pt idx="42448">
                  <c:v>1.5927299999999998E-2</c:v>
                </c:pt>
                <c:pt idx="42449">
                  <c:v>3.17097E-3</c:v>
                </c:pt>
                <c:pt idx="42450">
                  <c:v>1.1756900000000001E-2</c:v>
                </c:pt>
                <c:pt idx="42451">
                  <c:v>1.0042199999999999E-2</c:v>
                </c:pt>
                <c:pt idx="42452">
                  <c:v>1.44806E-2</c:v>
                </c:pt>
                <c:pt idx="42453">
                  <c:v>2.3234399999999999E-2</c:v>
                </c:pt>
                <c:pt idx="42454">
                  <c:v>3.0668299999999999E-2</c:v>
                </c:pt>
                <c:pt idx="42455">
                  <c:v>2.8231599999999999E-2</c:v>
                </c:pt>
                <c:pt idx="42456">
                  <c:v>7.0266699999999996E-3</c:v>
                </c:pt>
                <c:pt idx="42457">
                  <c:v>-1.2044899999999999E-3</c:v>
                </c:pt>
                <c:pt idx="42458">
                  <c:v>1.404E-2</c:v>
                </c:pt>
                <c:pt idx="42459">
                  <c:v>1.4028499999999999E-2</c:v>
                </c:pt>
                <c:pt idx="42460">
                  <c:v>1.1814099999999999E-2</c:v>
                </c:pt>
                <c:pt idx="42461">
                  <c:v>1.11132E-2</c:v>
                </c:pt>
                <c:pt idx="42462">
                  <c:v>1.9047700000000001E-2</c:v>
                </c:pt>
                <c:pt idx="42463">
                  <c:v>1.47314E-2</c:v>
                </c:pt>
                <c:pt idx="42464">
                  <c:v>5.0725900000000001E-3</c:v>
                </c:pt>
                <c:pt idx="42465">
                  <c:v>1.9331899999999999E-2</c:v>
                </c:pt>
                <c:pt idx="42466">
                  <c:v>1.52788E-2</c:v>
                </c:pt>
                <c:pt idx="42467" formatCode="0.00E+00">
                  <c:v>1.7011600000000002E-2</c:v>
                </c:pt>
                <c:pt idx="42468">
                  <c:v>1.54209E-2</c:v>
                </c:pt>
                <c:pt idx="42469">
                  <c:v>1.1425000000000001E-3</c:v>
                </c:pt>
                <c:pt idx="42470">
                  <c:v>1.27726E-2</c:v>
                </c:pt>
                <c:pt idx="42471">
                  <c:v>2.5273299999999999E-2</c:v>
                </c:pt>
                <c:pt idx="42472">
                  <c:v>2.7965500000000001E-2</c:v>
                </c:pt>
                <c:pt idx="42473">
                  <c:v>2.1528200000000001E-2</c:v>
                </c:pt>
                <c:pt idx="42474">
                  <c:v>1.9193600000000002E-2</c:v>
                </c:pt>
                <c:pt idx="42475">
                  <c:v>2.2518199999999999E-2</c:v>
                </c:pt>
                <c:pt idx="42476">
                  <c:v>2.34165E-2</c:v>
                </c:pt>
                <c:pt idx="42477">
                  <c:v>9.4976399999999999E-3</c:v>
                </c:pt>
                <c:pt idx="42478">
                  <c:v>7.0419300000000001E-3</c:v>
                </c:pt>
                <c:pt idx="42479">
                  <c:v>7.3757199999999997E-3</c:v>
                </c:pt>
                <c:pt idx="42480">
                  <c:v>1.92394E-2</c:v>
                </c:pt>
                <c:pt idx="42481">
                  <c:v>2.8882999999999999E-2</c:v>
                </c:pt>
                <c:pt idx="42482">
                  <c:v>1.33305E-2</c:v>
                </c:pt>
                <c:pt idx="42483">
                  <c:v>1.17626E-2</c:v>
                </c:pt>
                <c:pt idx="42484">
                  <c:v>3.6001200000000001E-3</c:v>
                </c:pt>
                <c:pt idx="42485">
                  <c:v>2.41642E-2</c:v>
                </c:pt>
                <c:pt idx="42486">
                  <c:v>2.1241199999999998E-2</c:v>
                </c:pt>
                <c:pt idx="42487">
                  <c:v>1.7689699999999999E-2</c:v>
                </c:pt>
                <c:pt idx="42488">
                  <c:v>3.0508000000000002E-3</c:v>
                </c:pt>
                <c:pt idx="42489">
                  <c:v>1.96466E-2</c:v>
                </c:pt>
                <c:pt idx="42490">
                  <c:v>1.35107E-2</c:v>
                </c:pt>
                <c:pt idx="42491">
                  <c:v>2.23112E-2</c:v>
                </c:pt>
                <c:pt idx="42492">
                  <c:v>5.9280399999999999E-3</c:v>
                </c:pt>
                <c:pt idx="42493">
                  <c:v>1.6746500000000001E-2</c:v>
                </c:pt>
                <c:pt idx="42494">
                  <c:v>6.8903000000000002E-3</c:v>
                </c:pt>
                <c:pt idx="42495">
                  <c:v>-1.5065200000000001E-2</c:v>
                </c:pt>
                <c:pt idx="42496">
                  <c:v>-1.2016300000000001E-2</c:v>
                </c:pt>
                <c:pt idx="42497">
                  <c:v>7.4577300000000001E-3</c:v>
                </c:pt>
                <c:pt idx="42498">
                  <c:v>1.20316E-2</c:v>
                </c:pt>
                <c:pt idx="42499">
                  <c:v>4.8904400000000002E-3</c:v>
                </c:pt>
                <c:pt idx="42500">
                  <c:v>-5.3710900000000002E-3</c:v>
                </c:pt>
                <c:pt idx="42501">
                  <c:v>-3.8833600000000002E-3</c:v>
                </c:pt>
                <c:pt idx="42502">
                  <c:v>5.1488899999999997E-3</c:v>
                </c:pt>
                <c:pt idx="42503">
                  <c:v>4.7340400000000001E-3</c:v>
                </c:pt>
                <c:pt idx="42504">
                  <c:v>6.9770800000000001E-3</c:v>
                </c:pt>
                <c:pt idx="42505">
                  <c:v>2.8362299999999999E-3</c:v>
                </c:pt>
                <c:pt idx="42506">
                  <c:v>-1.0891E-3</c:v>
                </c:pt>
                <c:pt idx="42507">
                  <c:v>2.0675699999999999E-3</c:v>
                </c:pt>
                <c:pt idx="42508">
                  <c:v>9.5453299999999994E-3</c:v>
                </c:pt>
                <c:pt idx="42509">
                  <c:v>8.0347100000000005E-3</c:v>
                </c:pt>
                <c:pt idx="42510">
                  <c:v>1.46847E-2</c:v>
                </c:pt>
                <c:pt idx="42511">
                  <c:v>1.09835E-2</c:v>
                </c:pt>
                <c:pt idx="42512">
                  <c:v>-6.3791300000000002E-3</c:v>
                </c:pt>
                <c:pt idx="42513">
                  <c:v>4.9362199999999998E-3</c:v>
                </c:pt>
                <c:pt idx="42514">
                  <c:v>1.3276100000000001E-2</c:v>
                </c:pt>
                <c:pt idx="42515">
                  <c:v>1.49508E-2</c:v>
                </c:pt>
                <c:pt idx="42516">
                  <c:v>1.1903800000000001E-2</c:v>
                </c:pt>
                <c:pt idx="42517">
                  <c:v>-6.6471100000000001E-4</c:v>
                </c:pt>
                <c:pt idx="42518">
                  <c:v>8.2941100000000004E-3</c:v>
                </c:pt>
                <c:pt idx="42519">
                  <c:v>7.15542E-3</c:v>
                </c:pt>
                <c:pt idx="42520">
                  <c:v>2.4266200000000002E-2</c:v>
                </c:pt>
                <c:pt idx="42521">
                  <c:v>3.15065E-2</c:v>
                </c:pt>
                <c:pt idx="42522">
                  <c:v>-3.10421E-3</c:v>
                </c:pt>
                <c:pt idx="42523">
                  <c:v>6.5050100000000003E-3</c:v>
                </c:pt>
                <c:pt idx="42524">
                  <c:v>1.82714E-2</c:v>
                </c:pt>
                <c:pt idx="42525">
                  <c:v>2.4250000000000001E-2</c:v>
                </c:pt>
                <c:pt idx="42526">
                  <c:v>1.6141900000000001E-2</c:v>
                </c:pt>
                <c:pt idx="42527">
                  <c:v>1.47963E-2</c:v>
                </c:pt>
                <c:pt idx="42528">
                  <c:v>1.67952E-2</c:v>
                </c:pt>
                <c:pt idx="42529">
                  <c:v>1.8718700000000001E-2</c:v>
                </c:pt>
                <c:pt idx="42530">
                  <c:v>1.64795E-3</c:v>
                </c:pt>
                <c:pt idx="42531">
                  <c:v>9.6893299999999995E-3</c:v>
                </c:pt>
                <c:pt idx="42532">
                  <c:v>3.0386900000000001E-2</c:v>
                </c:pt>
                <c:pt idx="42533">
                  <c:v>2.0342800000000001E-2</c:v>
                </c:pt>
                <c:pt idx="42534">
                  <c:v>1.9435899999999999E-2</c:v>
                </c:pt>
                <c:pt idx="42535">
                  <c:v>3.6525700000000001E-2</c:v>
                </c:pt>
                <c:pt idx="42536">
                  <c:v>2.3352600000000001E-2</c:v>
                </c:pt>
                <c:pt idx="42537">
                  <c:v>5.0659199999999998E-3</c:v>
                </c:pt>
                <c:pt idx="42538">
                  <c:v>2.1794299999999999E-2</c:v>
                </c:pt>
                <c:pt idx="42539">
                  <c:v>2.2417099999999999E-2</c:v>
                </c:pt>
                <c:pt idx="42540">
                  <c:v>3.4160599999999998E-3</c:v>
                </c:pt>
                <c:pt idx="42541">
                  <c:v>7.4701300000000002E-3</c:v>
                </c:pt>
                <c:pt idx="42542">
                  <c:v>1.9791599999999999E-2</c:v>
                </c:pt>
                <c:pt idx="42543">
                  <c:v>5.6695900000000004E-3</c:v>
                </c:pt>
                <c:pt idx="42544">
                  <c:v>1.2234699999999999E-2</c:v>
                </c:pt>
                <c:pt idx="42545">
                  <c:v>6.7205399999999997E-3</c:v>
                </c:pt>
                <c:pt idx="42546">
                  <c:v>1.20783E-2</c:v>
                </c:pt>
                <c:pt idx="42547">
                  <c:v>-4.3535199999999996E-3</c:v>
                </c:pt>
                <c:pt idx="42548">
                  <c:v>9.0694399999999998E-3</c:v>
                </c:pt>
                <c:pt idx="42549">
                  <c:v>1.3545E-2</c:v>
                </c:pt>
                <c:pt idx="42550">
                  <c:v>2.0218799999999999E-2</c:v>
                </c:pt>
                <c:pt idx="42551">
                  <c:v>1.5194900000000001E-2</c:v>
                </c:pt>
                <c:pt idx="42552">
                  <c:v>-5.1794099999999997E-3</c:v>
                </c:pt>
                <c:pt idx="42553">
                  <c:v>5.3424800000000001E-3</c:v>
                </c:pt>
                <c:pt idx="42554">
                  <c:v>1.8508E-2</c:v>
                </c:pt>
                <c:pt idx="42555">
                  <c:v>2.6722E-3</c:v>
                </c:pt>
                <c:pt idx="42556">
                  <c:v>7.4968300000000003E-3</c:v>
                </c:pt>
                <c:pt idx="42557">
                  <c:v>5.2823999999999996E-3</c:v>
                </c:pt>
                <c:pt idx="42558">
                  <c:v>4.2562499999999996E-3</c:v>
                </c:pt>
                <c:pt idx="42559">
                  <c:v>1.73502E-2</c:v>
                </c:pt>
                <c:pt idx="42560">
                  <c:v>2.0057700000000001E-2</c:v>
                </c:pt>
                <c:pt idx="42561">
                  <c:v>9.4270699999999992E-3</c:v>
                </c:pt>
                <c:pt idx="42562">
                  <c:v>3.7498499999999999E-3</c:v>
                </c:pt>
                <c:pt idx="42563">
                  <c:v>2.1549200000000001E-2</c:v>
                </c:pt>
                <c:pt idx="42564">
                  <c:v>8.8491400000000001E-3</c:v>
                </c:pt>
                <c:pt idx="42565">
                  <c:v>-4.8828099999999996E-3</c:v>
                </c:pt>
                <c:pt idx="42566">
                  <c:v>1.1919000000000001E-2</c:v>
                </c:pt>
                <c:pt idx="42567">
                  <c:v>3.9825399999999997E-3</c:v>
                </c:pt>
                <c:pt idx="42568">
                  <c:v>5.66483E-3</c:v>
                </c:pt>
                <c:pt idx="42569">
                  <c:v>8.6031000000000007E-3</c:v>
                </c:pt>
                <c:pt idx="42570">
                  <c:v>-8.7346999999999998E-3</c:v>
                </c:pt>
                <c:pt idx="42571">
                  <c:v>-1.6145700000000001E-3</c:v>
                </c:pt>
                <c:pt idx="42572">
                  <c:v>1.06468E-2</c:v>
                </c:pt>
                <c:pt idx="42573">
                  <c:v>1.41811E-3</c:v>
                </c:pt>
                <c:pt idx="42574">
                  <c:v>3.8146999999999999E-3</c:v>
                </c:pt>
                <c:pt idx="42575">
                  <c:v>1.9694300000000001E-2</c:v>
                </c:pt>
                <c:pt idx="42576">
                  <c:v>7.6971100000000001E-3</c:v>
                </c:pt>
                <c:pt idx="42577">
                  <c:v>-7.3432900000000004E-4</c:v>
                </c:pt>
                <c:pt idx="42578">
                  <c:v>1.02425E-2</c:v>
                </c:pt>
                <c:pt idx="42579">
                  <c:v>1.00775E-2</c:v>
                </c:pt>
                <c:pt idx="42580">
                  <c:v>1.55678E-2</c:v>
                </c:pt>
                <c:pt idx="42581">
                  <c:v>1.1007299999999999E-2</c:v>
                </c:pt>
                <c:pt idx="42582">
                  <c:v>9.3660400000000008E-3</c:v>
                </c:pt>
                <c:pt idx="42583">
                  <c:v>-2.2869100000000001E-3</c:v>
                </c:pt>
                <c:pt idx="42584">
                  <c:v>1.30005E-2</c:v>
                </c:pt>
                <c:pt idx="42585">
                  <c:v>1.9559899999999999E-3</c:v>
                </c:pt>
                <c:pt idx="42586">
                  <c:v>1.5118599999999999E-2</c:v>
                </c:pt>
                <c:pt idx="42587" formatCode="0.00E+00">
                  <c:v>8.6784400000000002E-5</c:v>
                </c:pt>
                <c:pt idx="42588">
                  <c:v>-9.0427400000000005E-3</c:v>
                </c:pt>
                <c:pt idx="42589">
                  <c:v>7.0219000000000002E-3</c:v>
                </c:pt>
                <c:pt idx="42590">
                  <c:v>1.0623E-2</c:v>
                </c:pt>
                <c:pt idx="42591">
                  <c:v>-1.3256100000000001E-3</c:v>
                </c:pt>
                <c:pt idx="42592">
                  <c:v>-2.4463700000000001E-2</c:v>
                </c:pt>
                <c:pt idx="42593">
                  <c:v>-5.58758E-3</c:v>
                </c:pt>
                <c:pt idx="42594">
                  <c:v>3.0870400000000001E-3</c:v>
                </c:pt>
                <c:pt idx="42595">
                  <c:v>-1.1507E-2</c:v>
                </c:pt>
                <c:pt idx="42596">
                  <c:v>-1.4255500000000001E-2</c:v>
                </c:pt>
                <c:pt idx="42597">
                  <c:v>-4.3144200000000002E-3</c:v>
                </c:pt>
                <c:pt idx="42598">
                  <c:v>-5.3663299999999999E-3</c:v>
                </c:pt>
                <c:pt idx="42599" formatCode="0.00E+00">
                  <c:v>-3.6859499999999999E-3</c:v>
                </c:pt>
                <c:pt idx="42600">
                  <c:v>-1.8522299999999998E-2</c:v>
                </c:pt>
                <c:pt idx="42601">
                  <c:v>-1.9427300000000002E-2</c:v>
                </c:pt>
                <c:pt idx="42602">
                  <c:v>-2.0018600000000001E-2</c:v>
                </c:pt>
                <c:pt idx="42603">
                  <c:v>-6.24466E-3</c:v>
                </c:pt>
                <c:pt idx="42604">
                  <c:v>-7.6484700000000001E-3</c:v>
                </c:pt>
                <c:pt idx="42605">
                  <c:v>-2.0358999999999999E-2</c:v>
                </c:pt>
                <c:pt idx="42606">
                  <c:v>-1.5912099999999998E-2</c:v>
                </c:pt>
                <c:pt idx="42607">
                  <c:v>-1.47715E-2</c:v>
                </c:pt>
                <c:pt idx="42608">
                  <c:v>-1.7489399999999999E-2</c:v>
                </c:pt>
                <c:pt idx="42609">
                  <c:v>-1.22662E-2</c:v>
                </c:pt>
                <c:pt idx="42610">
                  <c:v>-6.1998399999999999E-3</c:v>
                </c:pt>
                <c:pt idx="42611">
                  <c:v>-1.2426399999999999E-3</c:v>
                </c:pt>
                <c:pt idx="42612">
                  <c:v>-7.3537799999999999E-3</c:v>
                </c:pt>
                <c:pt idx="42613">
                  <c:v>-2.9668799999999999E-2</c:v>
                </c:pt>
                <c:pt idx="42614">
                  <c:v>-6.45161E-3</c:v>
                </c:pt>
                <c:pt idx="42615">
                  <c:v>6.8197300000000004E-3</c:v>
                </c:pt>
                <c:pt idx="42616">
                  <c:v>-4.4603300000000002E-3</c:v>
                </c:pt>
                <c:pt idx="42617">
                  <c:v>-7.1105999999999999E-3</c:v>
                </c:pt>
                <c:pt idx="42618">
                  <c:v>-1.2269E-2</c:v>
                </c:pt>
                <c:pt idx="42619">
                  <c:v>2.4423600000000002E-3</c:v>
                </c:pt>
                <c:pt idx="42620">
                  <c:v>2.9859499999999998E-3</c:v>
                </c:pt>
                <c:pt idx="42621">
                  <c:v>-1.26848E-2</c:v>
                </c:pt>
                <c:pt idx="42622">
                  <c:v>-1.39761E-2</c:v>
                </c:pt>
                <c:pt idx="42623">
                  <c:v>3.2520299999999998E-4</c:v>
                </c:pt>
                <c:pt idx="42624">
                  <c:v>4.4612899999999997E-3</c:v>
                </c:pt>
                <c:pt idx="42625">
                  <c:v>-5.5789899999999998E-3</c:v>
                </c:pt>
                <c:pt idx="42626">
                  <c:v>-1.32055E-2</c:v>
                </c:pt>
                <c:pt idx="42627">
                  <c:v>2.68936E-4</c:v>
                </c:pt>
                <c:pt idx="42628">
                  <c:v>1.3017700000000001E-3</c:v>
                </c:pt>
                <c:pt idx="42629">
                  <c:v>7.8163099999999999E-3</c:v>
                </c:pt>
                <c:pt idx="42630">
                  <c:v>2.93159E-3</c:v>
                </c:pt>
                <c:pt idx="42631">
                  <c:v>-7.2297999999999998E-3</c:v>
                </c:pt>
                <c:pt idx="42632">
                  <c:v>1.5001299999999999E-3</c:v>
                </c:pt>
                <c:pt idx="42633">
                  <c:v>1.7414100000000001E-3</c:v>
                </c:pt>
                <c:pt idx="42634">
                  <c:v>5.3262700000000001E-3</c:v>
                </c:pt>
                <c:pt idx="42635">
                  <c:v>-1.0919599999999999E-3</c:v>
                </c:pt>
                <c:pt idx="42636">
                  <c:v>9.0885200000000003E-4</c:v>
                </c:pt>
                <c:pt idx="42637">
                  <c:v>4.2056999999999999E-4</c:v>
                </c:pt>
                <c:pt idx="42638">
                  <c:v>8.3255800000000008E-3</c:v>
                </c:pt>
                <c:pt idx="42639">
                  <c:v>1.12782E-2</c:v>
                </c:pt>
                <c:pt idx="42640">
                  <c:v>1.7063100000000001E-2</c:v>
                </c:pt>
                <c:pt idx="42641">
                  <c:v>1.12514E-2</c:v>
                </c:pt>
                <c:pt idx="42642">
                  <c:v>1.26886E-2</c:v>
                </c:pt>
                <c:pt idx="42643">
                  <c:v>2.1171599999999999E-3</c:v>
                </c:pt>
                <c:pt idx="42644">
                  <c:v>2.0189299999999999E-3</c:v>
                </c:pt>
                <c:pt idx="42645">
                  <c:v>7.8430199999999992E-3</c:v>
                </c:pt>
                <c:pt idx="42646">
                  <c:v>-8.0118199999999994E-3</c:v>
                </c:pt>
                <c:pt idx="42647">
                  <c:v>7.5912499999999999E-3</c:v>
                </c:pt>
                <c:pt idx="42648">
                  <c:v>-3.6525699999999999E-3</c:v>
                </c:pt>
                <c:pt idx="42649">
                  <c:v>1.1396399999999999E-3</c:v>
                </c:pt>
                <c:pt idx="42650">
                  <c:v>-1.52636E-2</c:v>
                </c:pt>
                <c:pt idx="42651">
                  <c:v>-6.4277599999999996E-4</c:v>
                </c:pt>
                <c:pt idx="42652">
                  <c:v>-2.2566800000000001E-2</c:v>
                </c:pt>
                <c:pt idx="42653">
                  <c:v>-1.0921500000000001E-2</c:v>
                </c:pt>
                <c:pt idx="42654">
                  <c:v>4.1093800000000002E-3</c:v>
                </c:pt>
                <c:pt idx="42655">
                  <c:v>4.0531200000000003E-3</c:v>
                </c:pt>
                <c:pt idx="42656">
                  <c:v>5.9976600000000001E-3</c:v>
                </c:pt>
                <c:pt idx="42657">
                  <c:v>-1.1553799999999999E-2</c:v>
                </c:pt>
                <c:pt idx="42658">
                  <c:v>-5.0916700000000004E-3</c:v>
                </c:pt>
                <c:pt idx="42659">
                  <c:v>-9.5396000000000005E-3</c:v>
                </c:pt>
                <c:pt idx="42660">
                  <c:v>-3.2587100000000002E-3</c:v>
                </c:pt>
                <c:pt idx="42661">
                  <c:v>-1.3726199999999999E-2</c:v>
                </c:pt>
                <c:pt idx="42662">
                  <c:v>-9.5682100000000006E-3</c:v>
                </c:pt>
                <c:pt idx="42663">
                  <c:v>-1.77755E-2</c:v>
                </c:pt>
                <c:pt idx="42664">
                  <c:v>-1.43404E-2</c:v>
                </c:pt>
                <c:pt idx="42665">
                  <c:v>1.95313E-3</c:v>
                </c:pt>
                <c:pt idx="42666">
                  <c:v>-6.9236799999999998E-3</c:v>
                </c:pt>
                <c:pt idx="42667">
                  <c:v>-1.4676099999999999E-2</c:v>
                </c:pt>
                <c:pt idx="42668">
                  <c:v>-1.6641599999999999E-2</c:v>
                </c:pt>
                <c:pt idx="42669">
                  <c:v>-1.32771E-2</c:v>
                </c:pt>
                <c:pt idx="42670">
                  <c:v>-3.6096600000000002E-3</c:v>
                </c:pt>
                <c:pt idx="42671">
                  <c:v>-1.76697E-2</c:v>
                </c:pt>
                <c:pt idx="42672">
                  <c:v>-6.7367599999999996E-3</c:v>
                </c:pt>
                <c:pt idx="42673">
                  <c:v>-6.1464299999999996E-3</c:v>
                </c:pt>
                <c:pt idx="42674">
                  <c:v>-1.3525000000000001E-2</c:v>
                </c:pt>
                <c:pt idx="42675">
                  <c:v>-1.33028E-2</c:v>
                </c:pt>
                <c:pt idx="42676">
                  <c:v>-1.06506E-2</c:v>
                </c:pt>
                <c:pt idx="42677">
                  <c:v>-1.93596E-3</c:v>
                </c:pt>
                <c:pt idx="42678">
                  <c:v>-1.40877E-2</c:v>
                </c:pt>
                <c:pt idx="42679">
                  <c:v>-2.2577300000000002E-2</c:v>
                </c:pt>
                <c:pt idx="42680">
                  <c:v>-1.15757E-2</c:v>
                </c:pt>
                <c:pt idx="42681">
                  <c:v>-1.2296700000000001E-2</c:v>
                </c:pt>
                <c:pt idx="42682">
                  <c:v>-1.1479400000000001E-2</c:v>
                </c:pt>
                <c:pt idx="42683">
                  <c:v>-7.45964E-3</c:v>
                </c:pt>
                <c:pt idx="42684">
                  <c:v>-7.3051499999999998E-3</c:v>
                </c:pt>
                <c:pt idx="42685">
                  <c:v>1.1653900000000001E-3</c:v>
                </c:pt>
                <c:pt idx="42686">
                  <c:v>-1.6951600000000001E-2</c:v>
                </c:pt>
                <c:pt idx="42687">
                  <c:v>-1.1886600000000001E-2</c:v>
                </c:pt>
                <c:pt idx="42688">
                  <c:v>-1.1658699999999999E-2</c:v>
                </c:pt>
                <c:pt idx="42689">
                  <c:v>-1.96619E-2</c:v>
                </c:pt>
                <c:pt idx="42690">
                  <c:v>1.2302400000000001E-3</c:v>
                </c:pt>
                <c:pt idx="42691">
                  <c:v>-2.0113900000000001E-2</c:v>
                </c:pt>
                <c:pt idx="42692">
                  <c:v>-1.76153E-2</c:v>
                </c:pt>
                <c:pt idx="42693">
                  <c:v>-2.29445E-2</c:v>
                </c:pt>
                <c:pt idx="42694">
                  <c:v>-7.1229900000000001E-3</c:v>
                </c:pt>
                <c:pt idx="42695">
                  <c:v>-4.0006599999999996E-3</c:v>
                </c:pt>
                <c:pt idx="42696">
                  <c:v>-1.7131799999999999E-2</c:v>
                </c:pt>
                <c:pt idx="42697">
                  <c:v>-1.8511799999999998E-2</c:v>
                </c:pt>
                <c:pt idx="42698">
                  <c:v>-3.1638100000000002E-2</c:v>
                </c:pt>
                <c:pt idx="42699">
                  <c:v>-2.1538700000000001E-2</c:v>
                </c:pt>
                <c:pt idx="42700">
                  <c:v>-3.3766699999999997E-2</c:v>
                </c:pt>
                <c:pt idx="42701">
                  <c:v>-1.79338E-2</c:v>
                </c:pt>
                <c:pt idx="42702">
                  <c:v>-2.3456600000000001E-2</c:v>
                </c:pt>
                <c:pt idx="42703">
                  <c:v>-1.7930000000000001E-2</c:v>
                </c:pt>
                <c:pt idx="42704">
                  <c:v>-1.9206999999999998E-2</c:v>
                </c:pt>
                <c:pt idx="42705">
                  <c:v>-2.56271E-2</c:v>
                </c:pt>
                <c:pt idx="42706">
                  <c:v>-1.96934E-3</c:v>
                </c:pt>
                <c:pt idx="42707">
                  <c:v>-2.2923499999999999E-2</c:v>
                </c:pt>
                <c:pt idx="42708">
                  <c:v>-1.6245800000000001E-2</c:v>
                </c:pt>
                <c:pt idx="42709">
                  <c:v>-1.9363399999999999E-2</c:v>
                </c:pt>
                <c:pt idx="42710">
                  <c:v>-1.3750099999999999E-2</c:v>
                </c:pt>
                <c:pt idx="42711">
                  <c:v>-1.85127E-2</c:v>
                </c:pt>
                <c:pt idx="42712">
                  <c:v>-1.9669499999999999E-2</c:v>
                </c:pt>
                <c:pt idx="42713">
                  <c:v>-1.3883599999999999E-2</c:v>
                </c:pt>
                <c:pt idx="42714">
                  <c:v>-1.83077E-2</c:v>
                </c:pt>
                <c:pt idx="42715">
                  <c:v>-1.0828000000000001E-2</c:v>
                </c:pt>
                <c:pt idx="42716">
                  <c:v>3.64971E-3</c:v>
                </c:pt>
                <c:pt idx="42717">
                  <c:v>-8.2216300000000006E-3</c:v>
                </c:pt>
                <c:pt idx="42718">
                  <c:v>-9.4995500000000007E-3</c:v>
                </c:pt>
                <c:pt idx="42719">
                  <c:v>-6.1807600000000004E-3</c:v>
                </c:pt>
                <c:pt idx="42720">
                  <c:v>-9.1190300000000002E-3</c:v>
                </c:pt>
                <c:pt idx="42721">
                  <c:v>-1.6663600000000001E-2</c:v>
                </c:pt>
                <c:pt idx="42722">
                  <c:v>-8.3999599999999997E-3</c:v>
                </c:pt>
                <c:pt idx="42723">
                  <c:v>-2.5773000000000001E-2</c:v>
                </c:pt>
                <c:pt idx="42724">
                  <c:v>-1.3326599999999999E-2</c:v>
                </c:pt>
                <c:pt idx="42725">
                  <c:v>-6.3448000000000003E-3</c:v>
                </c:pt>
                <c:pt idx="42726">
                  <c:v>-1.3341E-2</c:v>
                </c:pt>
                <c:pt idx="42727">
                  <c:v>-1.6746500000000001E-2</c:v>
                </c:pt>
                <c:pt idx="42728">
                  <c:v>-1.7676399999999998E-2</c:v>
                </c:pt>
                <c:pt idx="42729">
                  <c:v>-1.17073E-2</c:v>
                </c:pt>
                <c:pt idx="42730">
                  <c:v>-1.5317900000000001E-2</c:v>
                </c:pt>
                <c:pt idx="42731">
                  <c:v>-2.3640600000000001E-2</c:v>
                </c:pt>
                <c:pt idx="42732">
                  <c:v>1.6403199999999999E-4</c:v>
                </c:pt>
                <c:pt idx="42733">
                  <c:v>-1.15967E-3</c:v>
                </c:pt>
                <c:pt idx="42734">
                  <c:v>-1.2822200000000001E-2</c:v>
                </c:pt>
                <c:pt idx="42735">
                  <c:v>-1.2126899999999999E-2</c:v>
                </c:pt>
                <c:pt idx="42736">
                  <c:v>4.8236800000000003E-3</c:v>
                </c:pt>
                <c:pt idx="42737">
                  <c:v>8.3694500000000005E-3</c:v>
                </c:pt>
                <c:pt idx="42738">
                  <c:v>-3.9682399999999996E-3</c:v>
                </c:pt>
                <c:pt idx="42739">
                  <c:v>-3.5972600000000001E-3</c:v>
                </c:pt>
                <c:pt idx="42740">
                  <c:v>6.1073300000000002E-3</c:v>
                </c:pt>
                <c:pt idx="42741">
                  <c:v>3.1023000000000001E-3</c:v>
                </c:pt>
                <c:pt idx="42742">
                  <c:v>-2.1378500000000002E-2</c:v>
                </c:pt>
                <c:pt idx="42743">
                  <c:v>-6.6471100000000001E-4</c:v>
                </c:pt>
                <c:pt idx="42744">
                  <c:v>-8.2292600000000004E-3</c:v>
                </c:pt>
                <c:pt idx="42745">
                  <c:v>-8.61168E-3</c:v>
                </c:pt>
                <c:pt idx="42746">
                  <c:v>-7.7524200000000003E-3</c:v>
                </c:pt>
                <c:pt idx="42747">
                  <c:v>-8.2578700000000005E-3</c:v>
                </c:pt>
                <c:pt idx="42748">
                  <c:v>-1.39484E-2</c:v>
                </c:pt>
                <c:pt idx="42749">
                  <c:v>-9.0951899999999995E-3</c:v>
                </c:pt>
                <c:pt idx="42750">
                  <c:v>-1.2044900000000001E-2</c:v>
                </c:pt>
                <c:pt idx="42751">
                  <c:v>-1.9774400000000001E-2</c:v>
                </c:pt>
                <c:pt idx="42752">
                  <c:v>-1.52874E-2</c:v>
                </c:pt>
                <c:pt idx="42753">
                  <c:v>-1.22919E-2</c:v>
                </c:pt>
                <c:pt idx="42754">
                  <c:v>-7.9917900000000001E-4</c:v>
                </c:pt>
                <c:pt idx="42755">
                  <c:v>-1.39971E-2</c:v>
                </c:pt>
                <c:pt idx="42756">
                  <c:v>-8.9912399999999993E-3</c:v>
                </c:pt>
                <c:pt idx="42757">
                  <c:v>-2.2280700000000001E-2</c:v>
                </c:pt>
                <c:pt idx="42758">
                  <c:v>-2.3330699999999999E-2</c:v>
                </c:pt>
                <c:pt idx="42759">
                  <c:v>-2.6834500000000001E-2</c:v>
                </c:pt>
                <c:pt idx="42760">
                  <c:v>-1.7860399999999998E-2</c:v>
                </c:pt>
                <c:pt idx="42761">
                  <c:v>-1.51644E-2</c:v>
                </c:pt>
                <c:pt idx="42762">
                  <c:v>-2.8020900000000001E-2</c:v>
                </c:pt>
                <c:pt idx="42763">
                  <c:v>-3.3177400000000003E-2</c:v>
                </c:pt>
                <c:pt idx="42764">
                  <c:v>-2.20909E-2</c:v>
                </c:pt>
                <c:pt idx="42765">
                  <c:v>-5.9213599999999996E-3</c:v>
                </c:pt>
                <c:pt idx="42766">
                  <c:v>-2.4920500000000002E-2</c:v>
                </c:pt>
                <c:pt idx="42767">
                  <c:v>-3.05099E-2</c:v>
                </c:pt>
                <c:pt idx="42768">
                  <c:v>-3.93429E-2</c:v>
                </c:pt>
                <c:pt idx="42769">
                  <c:v>-2.7172100000000001E-2</c:v>
                </c:pt>
                <c:pt idx="42770">
                  <c:v>-2.77653E-2</c:v>
                </c:pt>
                <c:pt idx="42771">
                  <c:v>-1.5773800000000001E-2</c:v>
                </c:pt>
                <c:pt idx="42772">
                  <c:v>-2.97451E-2</c:v>
                </c:pt>
                <c:pt idx="42773">
                  <c:v>-2.9992100000000001E-2</c:v>
                </c:pt>
                <c:pt idx="42774">
                  <c:v>-2.3275400000000002E-2</c:v>
                </c:pt>
                <c:pt idx="42775">
                  <c:v>-1.8012E-2</c:v>
                </c:pt>
                <c:pt idx="42776">
                  <c:v>-2.63357E-2</c:v>
                </c:pt>
                <c:pt idx="42777">
                  <c:v>-2.4771700000000001E-2</c:v>
                </c:pt>
                <c:pt idx="42778">
                  <c:v>-2.8783799999999998E-2</c:v>
                </c:pt>
                <c:pt idx="42779">
                  <c:v>-4.3457000000000003E-2</c:v>
                </c:pt>
                <c:pt idx="42780">
                  <c:v>-2.39305E-2</c:v>
                </c:pt>
                <c:pt idx="42781">
                  <c:v>-3.6492299999999998E-2</c:v>
                </c:pt>
                <c:pt idx="42782">
                  <c:v>-2.3244899999999999E-2</c:v>
                </c:pt>
                <c:pt idx="42783">
                  <c:v>-2.7919800000000002E-2</c:v>
                </c:pt>
                <c:pt idx="42784">
                  <c:v>-4.7040899999999997E-2</c:v>
                </c:pt>
                <c:pt idx="42785">
                  <c:v>-2.9460900000000002E-2</c:v>
                </c:pt>
                <c:pt idx="42786">
                  <c:v>-2.7135800000000002E-2</c:v>
                </c:pt>
                <c:pt idx="42787">
                  <c:v>-1.1426E-2</c:v>
                </c:pt>
                <c:pt idx="42788">
                  <c:v>-3.3739999999999999E-2</c:v>
                </c:pt>
                <c:pt idx="42789">
                  <c:v>-2.2805200000000001E-2</c:v>
                </c:pt>
                <c:pt idx="42790">
                  <c:v>-1.8825499999999998E-2</c:v>
                </c:pt>
                <c:pt idx="42791">
                  <c:v>-2.0348499999999999E-2</c:v>
                </c:pt>
                <c:pt idx="42792">
                  <c:v>-2.08921E-2</c:v>
                </c:pt>
                <c:pt idx="42793">
                  <c:v>-2.1510100000000001E-2</c:v>
                </c:pt>
                <c:pt idx="42794">
                  <c:v>-2.4686799999999998E-2</c:v>
                </c:pt>
                <c:pt idx="42795">
                  <c:v>-9.4003699999999999E-3</c:v>
                </c:pt>
                <c:pt idx="42796">
                  <c:v>-1.42469E-2</c:v>
                </c:pt>
                <c:pt idx="42797">
                  <c:v>-2.0005200000000001E-2</c:v>
                </c:pt>
                <c:pt idx="42798">
                  <c:v>-1.55678E-2</c:v>
                </c:pt>
                <c:pt idx="42799">
                  <c:v>-2.2971200000000001E-2</c:v>
                </c:pt>
                <c:pt idx="42800">
                  <c:v>-1.5745200000000001E-2</c:v>
                </c:pt>
                <c:pt idx="42801">
                  <c:v>-2.06223E-2</c:v>
                </c:pt>
                <c:pt idx="42802">
                  <c:v>-1.53522E-2</c:v>
                </c:pt>
                <c:pt idx="42803">
                  <c:v>-3.5020799999999998E-2</c:v>
                </c:pt>
                <c:pt idx="42804">
                  <c:v>-1.52988E-2</c:v>
                </c:pt>
                <c:pt idx="42805" formatCode="0.00E+00">
                  <c:v>-9.8228500000000003E-5</c:v>
                </c:pt>
                <c:pt idx="42806">
                  <c:v>-1.44558E-2</c:v>
                </c:pt>
                <c:pt idx="42807">
                  <c:v>-2.83051E-2</c:v>
                </c:pt>
                <c:pt idx="42808">
                  <c:v>-2.2705099999999999E-2</c:v>
                </c:pt>
                <c:pt idx="42809">
                  <c:v>-9.9859200000000006E-3</c:v>
                </c:pt>
                <c:pt idx="42810">
                  <c:v>-1.48954E-2</c:v>
                </c:pt>
                <c:pt idx="42811">
                  <c:v>-1.32017E-2</c:v>
                </c:pt>
                <c:pt idx="42812">
                  <c:v>-3.40004E-2</c:v>
                </c:pt>
                <c:pt idx="42813">
                  <c:v>-2.0070999999999999E-2</c:v>
                </c:pt>
                <c:pt idx="42814">
                  <c:v>-1.99423E-2</c:v>
                </c:pt>
                <c:pt idx="42815">
                  <c:v>-1.74541E-2</c:v>
                </c:pt>
                <c:pt idx="42816">
                  <c:v>-1.41563E-2</c:v>
                </c:pt>
                <c:pt idx="42817">
                  <c:v>-2.1361399999999999E-2</c:v>
                </c:pt>
                <c:pt idx="42818">
                  <c:v>-2.16084E-2</c:v>
                </c:pt>
                <c:pt idx="42819">
                  <c:v>-3.17507E-2</c:v>
                </c:pt>
                <c:pt idx="42820">
                  <c:v>-2.2914899999999998E-2</c:v>
                </c:pt>
                <c:pt idx="42821">
                  <c:v>-2.1664599999999999E-2</c:v>
                </c:pt>
                <c:pt idx="42822">
                  <c:v>-1.5518199999999999E-2</c:v>
                </c:pt>
                <c:pt idx="42823">
                  <c:v>-2.17953E-2</c:v>
                </c:pt>
                <c:pt idx="42824">
                  <c:v>-2.9753700000000001E-2</c:v>
                </c:pt>
                <c:pt idx="42825">
                  <c:v>-3.05805E-2</c:v>
                </c:pt>
                <c:pt idx="42826">
                  <c:v>-1.7570499999999999E-2</c:v>
                </c:pt>
                <c:pt idx="42827">
                  <c:v>-2.8602599999999999E-2</c:v>
                </c:pt>
                <c:pt idx="42828">
                  <c:v>-3.01476E-2</c:v>
                </c:pt>
                <c:pt idx="42829">
                  <c:v>-2.8306000000000001E-2</c:v>
                </c:pt>
                <c:pt idx="42830">
                  <c:v>-2.0278899999999999E-2</c:v>
                </c:pt>
                <c:pt idx="42831">
                  <c:v>-1.7561E-2</c:v>
                </c:pt>
                <c:pt idx="42832">
                  <c:v>-2.78721E-2</c:v>
                </c:pt>
                <c:pt idx="42833">
                  <c:v>-1.1576700000000001E-2</c:v>
                </c:pt>
                <c:pt idx="42834">
                  <c:v>-1.9903199999999999E-2</c:v>
                </c:pt>
                <c:pt idx="42835">
                  <c:v>-8.6250300000000005E-3</c:v>
                </c:pt>
                <c:pt idx="42836">
                  <c:v>-3.0984899999999999E-2</c:v>
                </c:pt>
                <c:pt idx="42837">
                  <c:v>-2.18649E-2</c:v>
                </c:pt>
                <c:pt idx="42838">
                  <c:v>-6.5565099999999998E-3</c:v>
                </c:pt>
                <c:pt idx="42839">
                  <c:v>-1.75762E-2</c:v>
                </c:pt>
                <c:pt idx="42840">
                  <c:v>-3.6716500000000003E-4</c:v>
                </c:pt>
                <c:pt idx="42841">
                  <c:v>-9.4022800000000007E-3</c:v>
                </c:pt>
                <c:pt idx="42842">
                  <c:v>-2.41661E-3</c:v>
                </c:pt>
                <c:pt idx="42843">
                  <c:v>-6.8159099999999997E-3</c:v>
                </c:pt>
                <c:pt idx="42844">
                  <c:v>5.5808999999999997E-3</c:v>
                </c:pt>
                <c:pt idx="42845">
                  <c:v>-4.0254599999999998E-3</c:v>
                </c:pt>
                <c:pt idx="42846">
                  <c:v>-1.49231E-2</c:v>
                </c:pt>
                <c:pt idx="42847">
                  <c:v>-1.6144800000000001E-2</c:v>
                </c:pt>
                <c:pt idx="42848">
                  <c:v>-1.1653900000000001E-3</c:v>
                </c:pt>
                <c:pt idx="42849">
                  <c:v>-1.4977499999999999E-2</c:v>
                </c:pt>
                <c:pt idx="42850">
                  <c:v>-1.6204799999999998E-2</c:v>
                </c:pt>
                <c:pt idx="42851">
                  <c:v>-7.2984699999999996E-3</c:v>
                </c:pt>
                <c:pt idx="42852">
                  <c:v>-9.8028200000000003E-3</c:v>
                </c:pt>
                <c:pt idx="42853">
                  <c:v>-1.7900500000000001E-3</c:v>
                </c:pt>
                <c:pt idx="42854">
                  <c:v>-1.6083699999999999E-2</c:v>
                </c:pt>
                <c:pt idx="42855">
                  <c:v>-1.478E-2</c:v>
                </c:pt>
                <c:pt idx="42856">
                  <c:v>-1.63698E-2</c:v>
                </c:pt>
                <c:pt idx="42857">
                  <c:v>-2.3358299999999999E-2</c:v>
                </c:pt>
                <c:pt idx="42858">
                  <c:v>-2.10037E-2</c:v>
                </c:pt>
                <c:pt idx="42859">
                  <c:v>-1.1288599999999999E-2</c:v>
                </c:pt>
                <c:pt idx="42860">
                  <c:v>-1.39399E-2</c:v>
                </c:pt>
                <c:pt idx="42861">
                  <c:v>-1.7038299999999999E-2</c:v>
                </c:pt>
                <c:pt idx="42862">
                  <c:v>-2.3052199999999998E-2</c:v>
                </c:pt>
                <c:pt idx="42863">
                  <c:v>-8.0470999999999997E-3</c:v>
                </c:pt>
                <c:pt idx="42864">
                  <c:v>-1.0161399999999999E-2</c:v>
                </c:pt>
                <c:pt idx="42865">
                  <c:v>-4.4946700000000001E-3</c:v>
                </c:pt>
                <c:pt idx="42866">
                  <c:v>-9.1142700000000007E-3</c:v>
                </c:pt>
                <c:pt idx="42867">
                  <c:v>-2.0669900000000001E-2</c:v>
                </c:pt>
                <c:pt idx="42868">
                  <c:v>-2.2869100000000001E-3</c:v>
                </c:pt>
                <c:pt idx="42869">
                  <c:v>-1.41916E-2</c:v>
                </c:pt>
                <c:pt idx="42870">
                  <c:v>-1.9022899999999999E-2</c:v>
                </c:pt>
                <c:pt idx="42871">
                  <c:v>-2.0526900000000001E-2</c:v>
                </c:pt>
                <c:pt idx="42872">
                  <c:v>6.5918000000000001E-3</c:v>
                </c:pt>
                <c:pt idx="42873">
                  <c:v>-5.2433000000000002E-3</c:v>
                </c:pt>
                <c:pt idx="42874">
                  <c:v>-1.2102099999999999E-2</c:v>
                </c:pt>
                <c:pt idx="42875">
                  <c:v>-2.7634599999999999E-2</c:v>
                </c:pt>
                <c:pt idx="42876">
                  <c:v>-1.38607E-2</c:v>
                </c:pt>
                <c:pt idx="42877">
                  <c:v>-1.66397E-2</c:v>
                </c:pt>
                <c:pt idx="42878">
                  <c:v>-1.9636200000000001E-3</c:v>
                </c:pt>
                <c:pt idx="42879">
                  <c:v>-3.0098E-3</c:v>
                </c:pt>
                <c:pt idx="42880">
                  <c:v>2.0036699999999999E-3</c:v>
                </c:pt>
                <c:pt idx="42881">
                  <c:v>-1.45264E-2</c:v>
                </c:pt>
                <c:pt idx="42882">
                  <c:v>-4.7006599999999997E-3</c:v>
                </c:pt>
                <c:pt idx="42883">
                  <c:v>-2.3410799999999999E-2</c:v>
                </c:pt>
                <c:pt idx="42884">
                  <c:v>-1.1928599999999999E-2</c:v>
                </c:pt>
                <c:pt idx="42885">
                  <c:v>-2.2729900000000001E-2</c:v>
                </c:pt>
                <c:pt idx="42886">
                  <c:v>-1.9168899999999999E-2</c:v>
                </c:pt>
                <c:pt idx="42887">
                  <c:v>-2.1182099999999999E-2</c:v>
                </c:pt>
                <c:pt idx="42888">
                  <c:v>-2.8267899999999999E-2</c:v>
                </c:pt>
                <c:pt idx="42889">
                  <c:v>-1.02816E-2</c:v>
                </c:pt>
                <c:pt idx="42890">
                  <c:v>-2.0317999999999999E-2</c:v>
                </c:pt>
                <c:pt idx="42891">
                  <c:v>-1.3740499999999999E-2</c:v>
                </c:pt>
                <c:pt idx="42892">
                  <c:v>-2.31028E-2</c:v>
                </c:pt>
                <c:pt idx="42893">
                  <c:v>4.0273699999999997E-3</c:v>
                </c:pt>
                <c:pt idx="42894">
                  <c:v>-2.01006E-2</c:v>
                </c:pt>
                <c:pt idx="42895">
                  <c:v>-1.0604900000000001E-3</c:v>
                </c:pt>
                <c:pt idx="42896">
                  <c:v>-1.23987E-2</c:v>
                </c:pt>
                <c:pt idx="42897">
                  <c:v>-1.7413100000000001E-2</c:v>
                </c:pt>
                <c:pt idx="42898">
                  <c:v>-2.2619199999999999E-2</c:v>
                </c:pt>
                <c:pt idx="42899">
                  <c:v>-1.9616100000000001E-2</c:v>
                </c:pt>
                <c:pt idx="42900">
                  <c:v>-3.66135E-2</c:v>
                </c:pt>
                <c:pt idx="42901">
                  <c:v>-2.00596E-2</c:v>
                </c:pt>
                <c:pt idx="42902">
                  <c:v>-2.7610800000000001E-2</c:v>
                </c:pt>
                <c:pt idx="42903">
                  <c:v>-1.14346E-3</c:v>
                </c:pt>
                <c:pt idx="42904">
                  <c:v>6.6757199999999996E-4</c:v>
                </c:pt>
                <c:pt idx="42905">
                  <c:v>9.7084000000000005E-4</c:v>
                </c:pt>
                <c:pt idx="42906">
                  <c:v>-9.8304699999999991E-3</c:v>
                </c:pt>
                <c:pt idx="42907">
                  <c:v>-1.61572E-2</c:v>
                </c:pt>
                <c:pt idx="42908">
                  <c:v>1.32008E-2</c:v>
                </c:pt>
                <c:pt idx="42909">
                  <c:v>-1.7144199999999998E-2</c:v>
                </c:pt>
                <c:pt idx="42910">
                  <c:v>2.1343199999999999E-3</c:v>
                </c:pt>
                <c:pt idx="42911">
                  <c:v>4.1704200000000002E-3</c:v>
                </c:pt>
                <c:pt idx="42912">
                  <c:v>1.7135600000000001E-2</c:v>
                </c:pt>
                <c:pt idx="42913">
                  <c:v>-5.5789899999999998E-3</c:v>
                </c:pt>
                <c:pt idx="42914">
                  <c:v>-1.3542200000000001E-2</c:v>
                </c:pt>
                <c:pt idx="42915">
                  <c:v>-1.1763600000000001E-2</c:v>
                </c:pt>
                <c:pt idx="42916">
                  <c:v>7.4605899999999996E-3</c:v>
                </c:pt>
                <c:pt idx="42917">
                  <c:v>-1.7642999999999999E-3</c:v>
                </c:pt>
                <c:pt idx="42918">
                  <c:v>-1.59597E-2</c:v>
                </c:pt>
                <c:pt idx="42919">
                  <c:v>-6.5212200000000003E-3</c:v>
                </c:pt>
                <c:pt idx="42920">
                  <c:v>2.16007E-3</c:v>
                </c:pt>
                <c:pt idx="42921">
                  <c:v>1.9334799999999999E-2</c:v>
                </c:pt>
                <c:pt idx="42922">
                  <c:v>8.66222E-3</c:v>
                </c:pt>
                <c:pt idx="42923">
                  <c:v>2.14291E-3</c:v>
                </c:pt>
                <c:pt idx="42924">
                  <c:v>1.85871E-3</c:v>
                </c:pt>
                <c:pt idx="42925">
                  <c:v>3.5476700000000002E-3</c:v>
                </c:pt>
                <c:pt idx="42926">
                  <c:v>-1.0277700000000001E-2</c:v>
                </c:pt>
                <c:pt idx="42927">
                  <c:v>-3.93677E-3</c:v>
                </c:pt>
                <c:pt idx="42928">
                  <c:v>-7.5073199999999996E-3</c:v>
                </c:pt>
                <c:pt idx="42929">
                  <c:v>-6.50024E-3</c:v>
                </c:pt>
                <c:pt idx="42930">
                  <c:v>-2.0924600000000002E-2</c:v>
                </c:pt>
                <c:pt idx="42931">
                  <c:v>-4.0597899999999998E-3</c:v>
                </c:pt>
                <c:pt idx="42932">
                  <c:v>-8.8129000000000002E-3</c:v>
                </c:pt>
                <c:pt idx="42933">
                  <c:v>-9.8085399999999993E-3</c:v>
                </c:pt>
                <c:pt idx="42934">
                  <c:v>6.0272199999999998E-4</c:v>
                </c:pt>
                <c:pt idx="42935">
                  <c:v>-1.4342300000000001E-2</c:v>
                </c:pt>
                <c:pt idx="42936">
                  <c:v>-1.36662E-2</c:v>
                </c:pt>
                <c:pt idx="42937">
                  <c:v>3.1166100000000001E-3</c:v>
                </c:pt>
                <c:pt idx="42938">
                  <c:v>-6.72531E-3</c:v>
                </c:pt>
                <c:pt idx="42939">
                  <c:v>7.1315800000000002E-3</c:v>
                </c:pt>
                <c:pt idx="42940">
                  <c:v>-1.1348700000000001E-4</c:v>
                </c:pt>
                <c:pt idx="42941">
                  <c:v>-4.3249100000000004E-3</c:v>
                </c:pt>
                <c:pt idx="42942">
                  <c:v>2.0027200000000001E-4</c:v>
                </c:pt>
                <c:pt idx="42943">
                  <c:v>-9.3927400000000001E-3</c:v>
                </c:pt>
                <c:pt idx="42944">
                  <c:v>1.0384600000000001E-2</c:v>
                </c:pt>
                <c:pt idx="42945">
                  <c:v>9.3288399999999997E-3</c:v>
                </c:pt>
                <c:pt idx="42946">
                  <c:v>1.11704E-2</c:v>
                </c:pt>
                <c:pt idx="42947">
                  <c:v>2.93064E-3</c:v>
                </c:pt>
                <c:pt idx="42948">
                  <c:v>-9.2334700000000006E-3</c:v>
                </c:pt>
                <c:pt idx="42949" formatCode="0.00E+00">
                  <c:v>-2.0980800000000001E-5</c:v>
                </c:pt>
                <c:pt idx="42950">
                  <c:v>7.4348399999999999E-3</c:v>
                </c:pt>
                <c:pt idx="42951">
                  <c:v>2.3326900000000001E-3</c:v>
                </c:pt>
                <c:pt idx="42952">
                  <c:v>-6.8731299999999999E-3</c:v>
                </c:pt>
                <c:pt idx="42953">
                  <c:v>-7.7095000000000002E-3</c:v>
                </c:pt>
                <c:pt idx="42954">
                  <c:v>-5.1059699999999996E-3</c:v>
                </c:pt>
                <c:pt idx="42955">
                  <c:v>4.3163300000000002E-3</c:v>
                </c:pt>
                <c:pt idx="42956">
                  <c:v>9.2601800000000002E-4</c:v>
                </c:pt>
                <c:pt idx="42957">
                  <c:v>3.91006E-4</c:v>
                </c:pt>
                <c:pt idx="42958">
                  <c:v>1.7135600000000001E-2</c:v>
                </c:pt>
                <c:pt idx="42959">
                  <c:v>1.29452E-2</c:v>
                </c:pt>
                <c:pt idx="42960">
                  <c:v>1.3250400000000001E-2</c:v>
                </c:pt>
                <c:pt idx="42961">
                  <c:v>1.09482E-3</c:v>
                </c:pt>
                <c:pt idx="42962">
                  <c:v>-1.9006699999999999E-3</c:v>
                </c:pt>
                <c:pt idx="42963">
                  <c:v>2.05545E-2</c:v>
                </c:pt>
                <c:pt idx="42964">
                  <c:v>8.1138600000000005E-3</c:v>
                </c:pt>
                <c:pt idx="42965">
                  <c:v>2.3108500000000001E-2</c:v>
                </c:pt>
                <c:pt idx="42966">
                  <c:v>1.29642E-2</c:v>
                </c:pt>
                <c:pt idx="42967">
                  <c:v>-1.0707899999999999E-2</c:v>
                </c:pt>
                <c:pt idx="42968">
                  <c:v>-7.7705400000000003E-3</c:v>
                </c:pt>
                <c:pt idx="42969">
                  <c:v>-7.1477900000000002E-3</c:v>
                </c:pt>
                <c:pt idx="42970">
                  <c:v>1.09205E-2</c:v>
                </c:pt>
                <c:pt idx="42971">
                  <c:v>5.1507899999999997E-3</c:v>
                </c:pt>
                <c:pt idx="42972">
                  <c:v>1.2435899999999999E-3</c:v>
                </c:pt>
                <c:pt idx="42973">
                  <c:v>7.8392000000000002E-4</c:v>
                </c:pt>
                <c:pt idx="42974">
                  <c:v>-5.4454799999999995E-4</c:v>
                </c:pt>
                <c:pt idx="42975">
                  <c:v>1.1540399999999999E-2</c:v>
                </c:pt>
                <c:pt idx="42976">
                  <c:v>1.3326599999999999E-2</c:v>
                </c:pt>
                <c:pt idx="42977">
                  <c:v>4.1036600000000003E-3</c:v>
                </c:pt>
                <c:pt idx="42978">
                  <c:v>1.28107E-2</c:v>
                </c:pt>
                <c:pt idx="42979">
                  <c:v>-7.7485999999999996E-3</c:v>
                </c:pt>
                <c:pt idx="42980">
                  <c:v>8.9912399999999993E-3</c:v>
                </c:pt>
                <c:pt idx="42981">
                  <c:v>1.2019200000000001E-2</c:v>
                </c:pt>
                <c:pt idx="42982">
                  <c:v>1.2959500000000001E-2</c:v>
                </c:pt>
                <c:pt idx="42983">
                  <c:v>-6.4659099999999996E-4</c:v>
                </c:pt>
                <c:pt idx="42984">
                  <c:v>6.78062E-4</c:v>
                </c:pt>
                <c:pt idx="42985">
                  <c:v>2.1114300000000001E-3</c:v>
                </c:pt>
                <c:pt idx="42986">
                  <c:v>9.0789799999999997E-4</c:v>
                </c:pt>
                <c:pt idx="42987">
                  <c:v>-1.34468E-4</c:v>
                </c:pt>
                <c:pt idx="42988">
                  <c:v>7.7915199999999997E-4</c:v>
                </c:pt>
                <c:pt idx="42989">
                  <c:v>-1.0017399999999999E-2</c:v>
                </c:pt>
                <c:pt idx="42990">
                  <c:v>2.38419E-3</c:v>
                </c:pt>
                <c:pt idx="42991">
                  <c:v>4.2438500000000004E-3</c:v>
                </c:pt>
                <c:pt idx="42992">
                  <c:v>-7.9193100000000006E-3</c:v>
                </c:pt>
                <c:pt idx="42993">
                  <c:v>6.7710899999999996E-4</c:v>
                </c:pt>
                <c:pt idx="42994">
                  <c:v>9.7703900000000003E-3</c:v>
                </c:pt>
                <c:pt idx="42995">
                  <c:v>6.3152299999999998E-3</c:v>
                </c:pt>
                <c:pt idx="42996">
                  <c:v>-1.091E-3</c:v>
                </c:pt>
                <c:pt idx="42997">
                  <c:v>2.93064E-3</c:v>
                </c:pt>
                <c:pt idx="42998">
                  <c:v>-7.3671300000000004E-3</c:v>
                </c:pt>
                <c:pt idx="42999">
                  <c:v>-1.9826900000000001E-3</c:v>
                </c:pt>
                <c:pt idx="43000">
                  <c:v>1.00708E-2</c:v>
                </c:pt>
                <c:pt idx="43001">
                  <c:v>2.6435899999999999E-3</c:v>
                </c:pt>
                <c:pt idx="43002">
                  <c:v>-1.03359E-2</c:v>
                </c:pt>
                <c:pt idx="43003">
                  <c:v>-7.3528299999999999E-4</c:v>
                </c:pt>
                <c:pt idx="43004">
                  <c:v>7.4529599999999998E-3</c:v>
                </c:pt>
                <c:pt idx="43005">
                  <c:v>2.09436E-2</c:v>
                </c:pt>
                <c:pt idx="43006">
                  <c:v>-3.8137399999999999E-3</c:v>
                </c:pt>
                <c:pt idx="43007">
                  <c:v>1.8072100000000001E-3</c:v>
                </c:pt>
                <c:pt idx="43008">
                  <c:v>1.8747300000000001E-2</c:v>
                </c:pt>
                <c:pt idx="43009" formatCode="0.00E+00">
                  <c:v>9.9763899999999999E-3</c:v>
                </c:pt>
                <c:pt idx="43010">
                  <c:v>7.76196E-3</c:v>
                </c:pt>
                <c:pt idx="43011">
                  <c:v>2.05154E-2</c:v>
                </c:pt>
                <c:pt idx="43012">
                  <c:v>2.6697200000000001E-2</c:v>
                </c:pt>
                <c:pt idx="43013">
                  <c:v>2.5430700000000001E-2</c:v>
                </c:pt>
                <c:pt idx="43014">
                  <c:v>1.17626E-2</c:v>
                </c:pt>
                <c:pt idx="43015">
                  <c:v>6.66046E-3</c:v>
                </c:pt>
                <c:pt idx="43016">
                  <c:v>7.8229900000000002E-3</c:v>
                </c:pt>
                <c:pt idx="43017">
                  <c:v>1.9160300000000002E-2</c:v>
                </c:pt>
                <c:pt idx="43018">
                  <c:v>1.02243E-2</c:v>
                </c:pt>
                <c:pt idx="43019">
                  <c:v>8.0289799999999998E-3</c:v>
                </c:pt>
                <c:pt idx="43020">
                  <c:v>2.04201E-2</c:v>
                </c:pt>
                <c:pt idx="43021">
                  <c:v>7.7047299999999999E-3</c:v>
                </c:pt>
                <c:pt idx="43022">
                  <c:v>1.46427E-2</c:v>
                </c:pt>
                <c:pt idx="43023">
                  <c:v>1.01633E-2</c:v>
                </c:pt>
                <c:pt idx="43024">
                  <c:v>2.28329E-2</c:v>
                </c:pt>
                <c:pt idx="43025">
                  <c:v>2.5460199999999999E-2</c:v>
                </c:pt>
                <c:pt idx="43026">
                  <c:v>2.2473300000000002E-2</c:v>
                </c:pt>
                <c:pt idx="43027">
                  <c:v>1.15995E-2</c:v>
                </c:pt>
                <c:pt idx="43028">
                  <c:v>2.65121E-2</c:v>
                </c:pt>
                <c:pt idx="43029">
                  <c:v>3.7003500000000002E-2</c:v>
                </c:pt>
                <c:pt idx="43030">
                  <c:v>1.9902199999999998E-2</c:v>
                </c:pt>
                <c:pt idx="43031">
                  <c:v>2.1119099999999998E-2</c:v>
                </c:pt>
                <c:pt idx="43032">
                  <c:v>2.4483700000000001E-2</c:v>
                </c:pt>
                <c:pt idx="43033">
                  <c:v>2.86112E-2</c:v>
                </c:pt>
                <c:pt idx="43034">
                  <c:v>2.3312599999999999E-2</c:v>
                </c:pt>
                <c:pt idx="43035">
                  <c:v>3.3853500000000002E-2</c:v>
                </c:pt>
                <c:pt idx="43036">
                  <c:v>1.6952499999999999E-2</c:v>
                </c:pt>
                <c:pt idx="43037">
                  <c:v>2.4484599999999999E-2</c:v>
                </c:pt>
                <c:pt idx="43038">
                  <c:v>3.0631100000000001E-2</c:v>
                </c:pt>
                <c:pt idx="43039">
                  <c:v>3.4511600000000003E-2</c:v>
                </c:pt>
                <c:pt idx="43040" formatCode="0.00E+00">
                  <c:v>2.41928E-2</c:v>
                </c:pt>
                <c:pt idx="43041">
                  <c:v>9.2353799999999996E-3</c:v>
                </c:pt>
                <c:pt idx="43042">
                  <c:v>9.5329300000000002E-3</c:v>
                </c:pt>
                <c:pt idx="43043">
                  <c:v>2.01397E-2</c:v>
                </c:pt>
                <c:pt idx="43044">
                  <c:v>3.4383799999999999E-2</c:v>
                </c:pt>
                <c:pt idx="43045">
                  <c:v>2.0293200000000001E-2</c:v>
                </c:pt>
                <c:pt idx="43046">
                  <c:v>2.29502E-2</c:v>
                </c:pt>
                <c:pt idx="43047">
                  <c:v>6.1302199999999996E-3</c:v>
                </c:pt>
                <c:pt idx="43048">
                  <c:v>2.9004100000000001E-2</c:v>
                </c:pt>
                <c:pt idx="43049">
                  <c:v>3.52354E-2</c:v>
                </c:pt>
                <c:pt idx="43050">
                  <c:v>1.35593E-2</c:v>
                </c:pt>
                <c:pt idx="43051">
                  <c:v>2.3199999999999998E-2</c:v>
                </c:pt>
                <c:pt idx="43052">
                  <c:v>2.5973300000000001E-2</c:v>
                </c:pt>
                <c:pt idx="43053">
                  <c:v>3.8630499999999998E-2</c:v>
                </c:pt>
                <c:pt idx="43054">
                  <c:v>2.9340700000000001E-2</c:v>
                </c:pt>
                <c:pt idx="43055">
                  <c:v>1.9328100000000001E-2</c:v>
                </c:pt>
                <c:pt idx="43056">
                  <c:v>2.15073E-2</c:v>
                </c:pt>
                <c:pt idx="43057">
                  <c:v>6.7825300000000002E-3</c:v>
                </c:pt>
                <c:pt idx="43058">
                  <c:v>2.1139100000000001E-2</c:v>
                </c:pt>
                <c:pt idx="43059">
                  <c:v>1.8630000000000001E-2</c:v>
                </c:pt>
                <c:pt idx="43060">
                  <c:v>2.4596199999999999E-2</c:v>
                </c:pt>
                <c:pt idx="43061">
                  <c:v>3.2772099999999998E-2</c:v>
                </c:pt>
                <c:pt idx="43062">
                  <c:v>1.3464E-2</c:v>
                </c:pt>
                <c:pt idx="43063">
                  <c:v>1.4424299999999999E-2</c:v>
                </c:pt>
                <c:pt idx="43064">
                  <c:v>2.90003E-2</c:v>
                </c:pt>
                <c:pt idx="43065">
                  <c:v>1.6029399999999999E-2</c:v>
                </c:pt>
                <c:pt idx="43066">
                  <c:v>1.7898600000000001E-2</c:v>
                </c:pt>
                <c:pt idx="43067">
                  <c:v>1.7333000000000001E-2</c:v>
                </c:pt>
                <c:pt idx="43068">
                  <c:v>1.05906E-2</c:v>
                </c:pt>
                <c:pt idx="43069">
                  <c:v>2.6116400000000001E-2</c:v>
                </c:pt>
                <c:pt idx="43070">
                  <c:v>1.8947599999999998E-2</c:v>
                </c:pt>
                <c:pt idx="43071">
                  <c:v>1.89753E-2</c:v>
                </c:pt>
                <c:pt idx="43072">
                  <c:v>7.2050100000000004E-3</c:v>
                </c:pt>
                <c:pt idx="43073">
                  <c:v>2.3608199999999999E-2</c:v>
                </c:pt>
                <c:pt idx="43074">
                  <c:v>1.8135100000000001E-2</c:v>
                </c:pt>
                <c:pt idx="43075">
                  <c:v>-1.3179800000000001E-3</c:v>
                </c:pt>
                <c:pt idx="43076">
                  <c:v>9.7293899999999992E-3</c:v>
                </c:pt>
                <c:pt idx="43077">
                  <c:v>2.8386100000000001E-2</c:v>
                </c:pt>
                <c:pt idx="43078">
                  <c:v>1.8412600000000001E-2</c:v>
                </c:pt>
                <c:pt idx="43079">
                  <c:v>7.2460199999999997E-3</c:v>
                </c:pt>
                <c:pt idx="43080">
                  <c:v>3.0365900000000001E-2</c:v>
                </c:pt>
                <c:pt idx="43081">
                  <c:v>3.9848300000000003E-2</c:v>
                </c:pt>
                <c:pt idx="43082">
                  <c:v>4.0970800000000002E-2</c:v>
                </c:pt>
                <c:pt idx="43083">
                  <c:v>1.7866099999999999E-2</c:v>
                </c:pt>
                <c:pt idx="43084">
                  <c:v>3.0083700000000001E-2</c:v>
                </c:pt>
                <c:pt idx="43085">
                  <c:v>1.9333800000000002E-2</c:v>
                </c:pt>
                <c:pt idx="43086">
                  <c:v>7.7047299999999999E-3</c:v>
                </c:pt>
                <c:pt idx="43087">
                  <c:v>1.3268500000000001E-2</c:v>
                </c:pt>
                <c:pt idx="43088">
                  <c:v>1.8359199999999999E-2</c:v>
                </c:pt>
                <c:pt idx="43089">
                  <c:v>1.10426E-2</c:v>
                </c:pt>
                <c:pt idx="43090">
                  <c:v>2.08302E-2</c:v>
                </c:pt>
                <c:pt idx="43091">
                  <c:v>1.7543799999999998E-2</c:v>
                </c:pt>
                <c:pt idx="43092">
                  <c:v>3.4520099999999998E-2</c:v>
                </c:pt>
                <c:pt idx="43093">
                  <c:v>2.56252E-3</c:v>
                </c:pt>
                <c:pt idx="43094">
                  <c:v>1.9442600000000001E-2</c:v>
                </c:pt>
                <c:pt idx="43095">
                  <c:v>7.4253100000000001E-3</c:v>
                </c:pt>
                <c:pt idx="43096">
                  <c:v>1.3517400000000001E-2</c:v>
                </c:pt>
                <c:pt idx="43097">
                  <c:v>3.2043500000000003E-2</c:v>
                </c:pt>
                <c:pt idx="43098">
                  <c:v>2.41976E-2</c:v>
                </c:pt>
                <c:pt idx="43099">
                  <c:v>3.6606800000000002E-2</c:v>
                </c:pt>
                <c:pt idx="43100">
                  <c:v>4.0072400000000001E-2</c:v>
                </c:pt>
                <c:pt idx="43101">
                  <c:v>4.4170399999999999E-2</c:v>
                </c:pt>
                <c:pt idx="43102">
                  <c:v>2.3708300000000002E-2</c:v>
                </c:pt>
                <c:pt idx="43103">
                  <c:v>1.53084E-2</c:v>
                </c:pt>
                <c:pt idx="43104">
                  <c:v>3.7100800000000003E-2</c:v>
                </c:pt>
                <c:pt idx="43105">
                  <c:v>5.4979300000000002E-2</c:v>
                </c:pt>
                <c:pt idx="43106">
                  <c:v>1.1645300000000001E-2</c:v>
                </c:pt>
                <c:pt idx="43107">
                  <c:v>1.1907600000000001E-2</c:v>
                </c:pt>
                <c:pt idx="43108">
                  <c:v>3.4571600000000001E-2</c:v>
                </c:pt>
                <c:pt idx="43109">
                  <c:v>6.4233799999999994E-2</c:v>
                </c:pt>
                <c:pt idx="43110">
                  <c:v>3.3528299999999997E-2</c:v>
                </c:pt>
                <c:pt idx="43111">
                  <c:v>1.3051E-2</c:v>
                </c:pt>
                <c:pt idx="43112">
                  <c:v>3.5153400000000001E-2</c:v>
                </c:pt>
                <c:pt idx="43113">
                  <c:v>2.9379800000000001E-2</c:v>
                </c:pt>
                <c:pt idx="43114">
                  <c:v>2.52514E-2</c:v>
                </c:pt>
                <c:pt idx="43115">
                  <c:v>3.84293E-2</c:v>
                </c:pt>
                <c:pt idx="43116">
                  <c:v>2.4920500000000002E-2</c:v>
                </c:pt>
                <c:pt idx="43117">
                  <c:v>3.2501200000000001E-2</c:v>
                </c:pt>
                <c:pt idx="43118">
                  <c:v>2.17638E-2</c:v>
                </c:pt>
                <c:pt idx="43119">
                  <c:v>3.9963699999999998E-2</c:v>
                </c:pt>
                <c:pt idx="43120">
                  <c:v>4.0005699999999998E-2</c:v>
                </c:pt>
                <c:pt idx="43121">
                  <c:v>1.8434499999999999E-2</c:v>
                </c:pt>
                <c:pt idx="43122">
                  <c:v>8.1224399999999999E-3</c:v>
                </c:pt>
                <c:pt idx="43123">
                  <c:v>2.5526E-2</c:v>
                </c:pt>
                <c:pt idx="43124">
                  <c:v>1.7551400000000002E-2</c:v>
                </c:pt>
                <c:pt idx="43125">
                  <c:v>3.9234199999999997E-2</c:v>
                </c:pt>
                <c:pt idx="43126">
                  <c:v>2.0460099999999998E-2</c:v>
                </c:pt>
                <c:pt idx="43127">
                  <c:v>1.70546E-2</c:v>
                </c:pt>
                <c:pt idx="43128">
                  <c:v>4.38051E-2</c:v>
                </c:pt>
                <c:pt idx="43129">
                  <c:v>4.0994599999999999E-2</c:v>
                </c:pt>
                <c:pt idx="43130">
                  <c:v>2.1558799999999999E-2</c:v>
                </c:pt>
                <c:pt idx="43131">
                  <c:v>8.2044600000000002E-3</c:v>
                </c:pt>
                <c:pt idx="43132">
                  <c:v>3.8632399999999997E-2</c:v>
                </c:pt>
                <c:pt idx="43133">
                  <c:v>1.89753E-2</c:v>
                </c:pt>
                <c:pt idx="43134">
                  <c:v>1.06544E-2</c:v>
                </c:pt>
                <c:pt idx="43135">
                  <c:v>1.5740400000000002E-2</c:v>
                </c:pt>
                <c:pt idx="43136">
                  <c:v>2.5006299999999999E-2</c:v>
                </c:pt>
                <c:pt idx="43137">
                  <c:v>4.8701300000000003E-2</c:v>
                </c:pt>
                <c:pt idx="43138">
                  <c:v>3.0754099999999999E-2</c:v>
                </c:pt>
                <c:pt idx="43139">
                  <c:v>3.2649999999999998E-2</c:v>
                </c:pt>
                <c:pt idx="43140">
                  <c:v>3.5133400000000002E-2</c:v>
                </c:pt>
                <c:pt idx="43141">
                  <c:v>4.5796400000000001E-2</c:v>
                </c:pt>
                <c:pt idx="43142">
                  <c:v>3.1514199999999999E-2</c:v>
                </c:pt>
                <c:pt idx="43143">
                  <c:v>3.9766299999999997E-2</c:v>
                </c:pt>
                <c:pt idx="43144">
                  <c:v>5.6078000000000003E-2</c:v>
                </c:pt>
                <c:pt idx="43145">
                  <c:v>4.22697E-2</c:v>
                </c:pt>
                <c:pt idx="43146">
                  <c:v>4.6070100000000003E-2</c:v>
                </c:pt>
                <c:pt idx="43147">
                  <c:v>4.70572E-2</c:v>
                </c:pt>
                <c:pt idx="43148">
                  <c:v>3.3192600000000003E-2</c:v>
                </c:pt>
                <c:pt idx="43149">
                  <c:v>4.4998200000000002E-2</c:v>
                </c:pt>
                <c:pt idx="43150">
                  <c:v>1.8770200000000001E-2</c:v>
                </c:pt>
                <c:pt idx="43151">
                  <c:v>2.9652600000000001E-2</c:v>
                </c:pt>
                <c:pt idx="43152">
                  <c:v>5.8507900000000002E-2</c:v>
                </c:pt>
                <c:pt idx="43153">
                  <c:v>3.2910300000000003E-2</c:v>
                </c:pt>
                <c:pt idx="43154">
                  <c:v>1.69897E-2</c:v>
                </c:pt>
                <c:pt idx="43155">
                  <c:v>4.14934E-2</c:v>
                </c:pt>
                <c:pt idx="43156">
                  <c:v>2.6253700000000001E-2</c:v>
                </c:pt>
                <c:pt idx="43157">
                  <c:v>4.5252800000000003E-2</c:v>
                </c:pt>
                <c:pt idx="43158">
                  <c:v>2.1845799999999999E-2</c:v>
                </c:pt>
                <c:pt idx="43159">
                  <c:v>3.0156100000000002E-2</c:v>
                </c:pt>
                <c:pt idx="43160">
                  <c:v>4.3521900000000002E-2</c:v>
                </c:pt>
                <c:pt idx="43161">
                  <c:v>4.0735199999999999E-2</c:v>
                </c:pt>
                <c:pt idx="43162">
                  <c:v>3.15695E-2</c:v>
                </c:pt>
                <c:pt idx="43163">
                  <c:v>4.43363E-3</c:v>
                </c:pt>
                <c:pt idx="43164">
                  <c:v>2.981E-2</c:v>
                </c:pt>
                <c:pt idx="43165">
                  <c:v>2.3843799999999998E-2</c:v>
                </c:pt>
                <c:pt idx="43166">
                  <c:v>-2.2068000000000001E-3</c:v>
                </c:pt>
                <c:pt idx="43167">
                  <c:v>8.6231199999999997E-3</c:v>
                </c:pt>
                <c:pt idx="43168">
                  <c:v>2.38943E-2</c:v>
                </c:pt>
                <c:pt idx="43169">
                  <c:v>1.3412500000000001E-2</c:v>
                </c:pt>
                <c:pt idx="43170">
                  <c:v>1.9022000000000001E-2</c:v>
                </c:pt>
                <c:pt idx="43171" formatCode="0.00E+00">
                  <c:v>-8.7738000000000006E-5</c:v>
                </c:pt>
                <c:pt idx="43172">
                  <c:v>5.6915300000000002E-3</c:v>
                </c:pt>
                <c:pt idx="43173">
                  <c:v>1.4600800000000001E-2</c:v>
                </c:pt>
                <c:pt idx="43174">
                  <c:v>-4.0798199999999996E-3</c:v>
                </c:pt>
                <c:pt idx="43175">
                  <c:v>-1.70517E-3</c:v>
                </c:pt>
                <c:pt idx="43176">
                  <c:v>-1.9149800000000002E-2</c:v>
                </c:pt>
                <c:pt idx="43177">
                  <c:v>3.1185200000000001E-3</c:v>
                </c:pt>
                <c:pt idx="43178">
                  <c:v>1.4017099999999999E-2</c:v>
                </c:pt>
                <c:pt idx="43179">
                  <c:v>1.30653E-2</c:v>
                </c:pt>
                <c:pt idx="43180">
                  <c:v>1.99347E-2</c:v>
                </c:pt>
                <c:pt idx="43181">
                  <c:v>2.2766100000000001E-2</c:v>
                </c:pt>
                <c:pt idx="43182">
                  <c:v>5.6514699999999996E-3</c:v>
                </c:pt>
                <c:pt idx="43183">
                  <c:v>2.0358100000000001E-2</c:v>
                </c:pt>
                <c:pt idx="43184">
                  <c:v>1.4106799999999999E-2</c:v>
                </c:pt>
                <c:pt idx="43185">
                  <c:v>1.26648E-2</c:v>
                </c:pt>
                <c:pt idx="43186">
                  <c:v>9.1476400000000003E-3</c:v>
                </c:pt>
                <c:pt idx="43187">
                  <c:v>-9.7894699999999998E-3</c:v>
                </c:pt>
                <c:pt idx="43188">
                  <c:v>2.0875899999999998E-3</c:v>
                </c:pt>
                <c:pt idx="43189" formatCode="0.00E+00">
                  <c:v>7.7295300000000001E-3</c:v>
                </c:pt>
                <c:pt idx="43190">
                  <c:v>6.7577399999999999E-3</c:v>
                </c:pt>
                <c:pt idx="43191">
                  <c:v>1.1177100000000001E-2</c:v>
                </c:pt>
                <c:pt idx="43192">
                  <c:v>1.40915E-2</c:v>
                </c:pt>
                <c:pt idx="43193">
                  <c:v>-1.5455200000000001E-2</c:v>
                </c:pt>
                <c:pt idx="43194">
                  <c:v>-5.5637400000000002E-3</c:v>
                </c:pt>
                <c:pt idx="43195">
                  <c:v>2.05212E-2</c:v>
                </c:pt>
                <c:pt idx="43196">
                  <c:v>1.8222800000000001E-2</c:v>
                </c:pt>
                <c:pt idx="43197">
                  <c:v>1.08404E-2</c:v>
                </c:pt>
                <c:pt idx="43198">
                  <c:v>6.9770800000000001E-3</c:v>
                </c:pt>
                <c:pt idx="43199">
                  <c:v>-2.94685E-3</c:v>
                </c:pt>
                <c:pt idx="43200">
                  <c:v>7.8639999999999995E-3</c:v>
                </c:pt>
                <c:pt idx="43201">
                  <c:v>4.07982E-2</c:v>
                </c:pt>
                <c:pt idx="43202">
                  <c:v>1.29318E-2</c:v>
                </c:pt>
                <c:pt idx="43203">
                  <c:v>2.2029900000000002E-3</c:v>
                </c:pt>
                <c:pt idx="43204">
                  <c:v>-4.5862200000000002E-3</c:v>
                </c:pt>
                <c:pt idx="43205">
                  <c:v>1.09663E-2</c:v>
                </c:pt>
                <c:pt idx="43206">
                  <c:v>2.0807300000000001E-2</c:v>
                </c:pt>
                <c:pt idx="43207">
                  <c:v>2.51427E-2</c:v>
                </c:pt>
                <c:pt idx="43208">
                  <c:v>-2.5672899999999998E-3</c:v>
                </c:pt>
                <c:pt idx="43209">
                  <c:v>3.47233E-3</c:v>
                </c:pt>
                <c:pt idx="43210">
                  <c:v>1.45092E-2</c:v>
                </c:pt>
                <c:pt idx="43211">
                  <c:v>1.7164200000000001E-2</c:v>
                </c:pt>
                <c:pt idx="43212">
                  <c:v>3.1283400000000003E-2</c:v>
                </c:pt>
                <c:pt idx="43213">
                  <c:v>2.0586E-2</c:v>
                </c:pt>
                <c:pt idx="43214">
                  <c:v>2.3168600000000001E-2</c:v>
                </c:pt>
                <c:pt idx="43215">
                  <c:v>1.9503599999999999E-2</c:v>
                </c:pt>
                <c:pt idx="43216">
                  <c:v>1.52712E-2</c:v>
                </c:pt>
                <c:pt idx="43217">
                  <c:v>2.1123900000000001E-2</c:v>
                </c:pt>
                <c:pt idx="43218">
                  <c:v>3.2670999999999999E-2</c:v>
                </c:pt>
                <c:pt idx="43219">
                  <c:v>2.32716E-2</c:v>
                </c:pt>
                <c:pt idx="43220">
                  <c:v>1.96753E-2</c:v>
                </c:pt>
                <c:pt idx="43221">
                  <c:v>1.26953E-2</c:v>
                </c:pt>
                <c:pt idx="43222">
                  <c:v>1.5205400000000001E-2</c:v>
                </c:pt>
                <c:pt idx="43223">
                  <c:v>1.8436399999999999E-2</c:v>
                </c:pt>
                <c:pt idx="43224">
                  <c:v>4.70572E-2</c:v>
                </c:pt>
                <c:pt idx="43225">
                  <c:v>3.6411300000000001E-2</c:v>
                </c:pt>
                <c:pt idx="43226">
                  <c:v>4.9457599999999997E-2</c:v>
                </c:pt>
                <c:pt idx="43227">
                  <c:v>2.39172E-2</c:v>
                </c:pt>
                <c:pt idx="43228">
                  <c:v>1.0393100000000001E-2</c:v>
                </c:pt>
                <c:pt idx="43229">
                  <c:v>1.28489E-2</c:v>
                </c:pt>
                <c:pt idx="43230">
                  <c:v>3.10526E-2</c:v>
                </c:pt>
                <c:pt idx="43231">
                  <c:v>1.44405E-2</c:v>
                </c:pt>
                <c:pt idx="43232">
                  <c:v>1.63174E-3</c:v>
                </c:pt>
                <c:pt idx="43233">
                  <c:v>2.3254400000000001E-2</c:v>
                </c:pt>
                <c:pt idx="43234">
                  <c:v>4.1548700000000001E-2</c:v>
                </c:pt>
                <c:pt idx="43235">
                  <c:v>3.7831299999999998E-2</c:v>
                </c:pt>
                <c:pt idx="43236">
                  <c:v>3.4532500000000001E-2</c:v>
                </c:pt>
                <c:pt idx="43237">
                  <c:v>2.8656999999999998E-2</c:v>
                </c:pt>
                <c:pt idx="43238">
                  <c:v>1.54371E-2</c:v>
                </c:pt>
                <c:pt idx="43239">
                  <c:v>7.5092300000000004E-3</c:v>
                </c:pt>
                <c:pt idx="43240">
                  <c:v>1.11742E-2</c:v>
                </c:pt>
                <c:pt idx="43241">
                  <c:v>3.3145000000000001E-2</c:v>
                </c:pt>
                <c:pt idx="43242">
                  <c:v>1.4707599999999999E-2</c:v>
                </c:pt>
                <c:pt idx="43243">
                  <c:v>1.8226599999999999E-2</c:v>
                </c:pt>
                <c:pt idx="43244">
                  <c:v>1.48878E-2</c:v>
                </c:pt>
                <c:pt idx="43245">
                  <c:v>5.4378500000000001E-3</c:v>
                </c:pt>
                <c:pt idx="43246">
                  <c:v>9.5548600000000001E-3</c:v>
                </c:pt>
                <c:pt idx="43247">
                  <c:v>2.07987E-2</c:v>
                </c:pt>
                <c:pt idx="43248">
                  <c:v>1.0088E-2</c:v>
                </c:pt>
                <c:pt idx="43249">
                  <c:v>2.6483499999999998E-3</c:v>
                </c:pt>
                <c:pt idx="43250">
                  <c:v>6.4611399999999998E-3</c:v>
                </c:pt>
                <c:pt idx="43251">
                  <c:v>2.3755999999999998E-3</c:v>
                </c:pt>
                <c:pt idx="43252">
                  <c:v>1.7916700000000001E-2</c:v>
                </c:pt>
                <c:pt idx="43253">
                  <c:v>2.1341300000000001E-2</c:v>
                </c:pt>
                <c:pt idx="43254">
                  <c:v>-1.19781E-2</c:v>
                </c:pt>
                <c:pt idx="43255">
                  <c:v>2.94685E-3</c:v>
                </c:pt>
                <c:pt idx="43256">
                  <c:v>-7.9631800000000003E-3</c:v>
                </c:pt>
                <c:pt idx="43257">
                  <c:v>-2.1899200000000001E-2</c:v>
                </c:pt>
                <c:pt idx="43258">
                  <c:v>2.0990399999999999E-3</c:v>
                </c:pt>
                <c:pt idx="43259">
                  <c:v>1.93119E-2</c:v>
                </c:pt>
                <c:pt idx="43260">
                  <c:v>-5.3510700000000003E-3</c:v>
                </c:pt>
                <c:pt idx="43261">
                  <c:v>-1.5811899999999999E-3</c:v>
                </c:pt>
                <c:pt idx="43262">
                  <c:v>-5.8250400000000001E-3</c:v>
                </c:pt>
                <c:pt idx="43263">
                  <c:v>-3.8700100000000001E-3</c:v>
                </c:pt>
                <c:pt idx="43264">
                  <c:v>1.7772699999999999E-2</c:v>
                </c:pt>
                <c:pt idx="43265">
                  <c:v>1.8844599999999999E-3</c:v>
                </c:pt>
                <c:pt idx="43266">
                  <c:v>5.8202699999999998E-3</c:v>
                </c:pt>
                <c:pt idx="43267">
                  <c:v>9.4890600000000001E-4</c:v>
                </c:pt>
                <c:pt idx="43268">
                  <c:v>8.9082699999999994E-3</c:v>
                </c:pt>
                <c:pt idx="43269">
                  <c:v>8.8815700000000001E-3</c:v>
                </c:pt>
                <c:pt idx="43270">
                  <c:v>9.3479199999999991E-3</c:v>
                </c:pt>
                <c:pt idx="43271">
                  <c:v>-1.3258000000000001E-2</c:v>
                </c:pt>
                <c:pt idx="43272">
                  <c:v>-5.95474E-3</c:v>
                </c:pt>
                <c:pt idx="43273">
                  <c:v>-2.06566E-3</c:v>
                </c:pt>
                <c:pt idx="43274">
                  <c:v>-4.2991599999999998E-3</c:v>
                </c:pt>
                <c:pt idx="43275">
                  <c:v>-3.4694700000000001E-3</c:v>
                </c:pt>
                <c:pt idx="43276">
                  <c:v>-2.00081E-3</c:v>
                </c:pt>
                <c:pt idx="43277">
                  <c:v>-1.87721E-2</c:v>
                </c:pt>
                <c:pt idx="43278">
                  <c:v>-1.4712299999999999E-2</c:v>
                </c:pt>
                <c:pt idx="43279">
                  <c:v>8.9216199999999999E-3</c:v>
                </c:pt>
                <c:pt idx="43280">
                  <c:v>3.3073400000000002E-3</c:v>
                </c:pt>
                <c:pt idx="43281">
                  <c:v>-7.3194499999999999E-3</c:v>
                </c:pt>
                <c:pt idx="43282">
                  <c:v>-8.0099100000000003E-3</c:v>
                </c:pt>
                <c:pt idx="43283">
                  <c:v>-1.84221E-2</c:v>
                </c:pt>
                <c:pt idx="43284">
                  <c:v>-1.50032E-2</c:v>
                </c:pt>
                <c:pt idx="43285">
                  <c:v>-1.3552700000000001E-2</c:v>
                </c:pt>
                <c:pt idx="43286">
                  <c:v>-8.7127699999999999E-3</c:v>
                </c:pt>
                <c:pt idx="43287">
                  <c:v>-1.15852E-2</c:v>
                </c:pt>
                <c:pt idx="43288">
                  <c:v>-1.7814599999999999E-3</c:v>
                </c:pt>
                <c:pt idx="43289">
                  <c:v>-6.8454700000000002E-3</c:v>
                </c:pt>
                <c:pt idx="43290">
                  <c:v>-3.2176000000000003E-2</c:v>
                </c:pt>
                <c:pt idx="43291">
                  <c:v>-2.5912299999999999E-2</c:v>
                </c:pt>
                <c:pt idx="43292">
                  <c:v>-9.6969599999999993E-3</c:v>
                </c:pt>
                <c:pt idx="43293">
                  <c:v>4.2867699999999996E-3</c:v>
                </c:pt>
                <c:pt idx="43294">
                  <c:v>-1.9198400000000001E-2</c:v>
                </c:pt>
                <c:pt idx="43295">
                  <c:v>-2.5620500000000001E-2</c:v>
                </c:pt>
                <c:pt idx="43296">
                  <c:v>-3.7039799999999998E-2</c:v>
                </c:pt>
                <c:pt idx="43297">
                  <c:v>-1.4233600000000001E-2</c:v>
                </c:pt>
                <c:pt idx="43298">
                  <c:v>-1.6833299999999999E-2</c:v>
                </c:pt>
                <c:pt idx="43299">
                  <c:v>-2.0673799999999999E-2</c:v>
                </c:pt>
                <c:pt idx="43300">
                  <c:v>-2.7032899999999999E-2</c:v>
                </c:pt>
                <c:pt idx="43301">
                  <c:v>-2.75993E-2</c:v>
                </c:pt>
                <c:pt idx="43302">
                  <c:v>-2.43149E-2</c:v>
                </c:pt>
                <c:pt idx="43303">
                  <c:v>-2.7903600000000001E-2</c:v>
                </c:pt>
                <c:pt idx="43304">
                  <c:v>-8.5239400000000007E-3</c:v>
                </c:pt>
                <c:pt idx="43305">
                  <c:v>-2.1076200000000002E-3</c:v>
                </c:pt>
                <c:pt idx="43306">
                  <c:v>-2.1848699999999999E-2</c:v>
                </c:pt>
                <c:pt idx="43307">
                  <c:v>-1.15862E-2</c:v>
                </c:pt>
                <c:pt idx="43308">
                  <c:v>-2.7751899999999999E-3</c:v>
                </c:pt>
                <c:pt idx="43309">
                  <c:v>2.0589800000000002E-3</c:v>
                </c:pt>
                <c:pt idx="43310">
                  <c:v>5.7496999999999999E-3</c:v>
                </c:pt>
                <c:pt idx="43311">
                  <c:v>-2.78511E-2</c:v>
                </c:pt>
                <c:pt idx="43312">
                  <c:v>-1.2142200000000001E-2</c:v>
                </c:pt>
                <c:pt idx="43313" formatCode="0.00E+00">
                  <c:v>-2.80094E-3</c:v>
                </c:pt>
                <c:pt idx="43314">
                  <c:v>-6.9866199999999998E-3</c:v>
                </c:pt>
                <c:pt idx="43315">
                  <c:v>-1.7881399999999999E-2</c:v>
                </c:pt>
                <c:pt idx="43316">
                  <c:v>-3.26729E-3</c:v>
                </c:pt>
                <c:pt idx="43317">
                  <c:v>1.0643E-2</c:v>
                </c:pt>
                <c:pt idx="43318">
                  <c:v>-5.6371700000000004E-3</c:v>
                </c:pt>
                <c:pt idx="43319">
                  <c:v>-3.56865E-3</c:v>
                </c:pt>
                <c:pt idx="43320">
                  <c:v>-6.1502500000000003E-3</c:v>
                </c:pt>
                <c:pt idx="43321" formatCode="0.00E+00">
                  <c:v>7.1992899999999997E-3</c:v>
                </c:pt>
                <c:pt idx="43322">
                  <c:v>6.17981E-3</c:v>
                </c:pt>
                <c:pt idx="43323">
                  <c:v>9.3240700000000003E-3</c:v>
                </c:pt>
                <c:pt idx="43324">
                  <c:v>2.6454899999999999E-3</c:v>
                </c:pt>
                <c:pt idx="43325">
                  <c:v>1.1522299999999999E-2</c:v>
                </c:pt>
                <c:pt idx="43326" formatCode="0.00E+00">
                  <c:v>-7.0571899999999994E-5</c:v>
                </c:pt>
                <c:pt idx="43327">
                  <c:v>1.73063E-2</c:v>
                </c:pt>
                <c:pt idx="43328">
                  <c:v>-8.1634499999999992E-3</c:v>
                </c:pt>
                <c:pt idx="43329">
                  <c:v>-6.6223100000000002E-3</c:v>
                </c:pt>
                <c:pt idx="43330">
                  <c:v>1.5155800000000001E-2</c:v>
                </c:pt>
                <c:pt idx="43331">
                  <c:v>-1.1644400000000001E-3</c:v>
                </c:pt>
                <c:pt idx="43332">
                  <c:v>-9.7417800000000002E-3</c:v>
                </c:pt>
                <c:pt idx="43333">
                  <c:v>-8.3360699999999992E-3</c:v>
                </c:pt>
                <c:pt idx="43334">
                  <c:v>-1.48535E-2</c:v>
                </c:pt>
                <c:pt idx="43335">
                  <c:v>-9.6530899999999996E-3</c:v>
                </c:pt>
                <c:pt idx="43336">
                  <c:v>-7.3299400000000001E-3</c:v>
                </c:pt>
                <c:pt idx="43337">
                  <c:v>-9.6340200000000001E-3</c:v>
                </c:pt>
                <c:pt idx="43338">
                  <c:v>-2.2616399999999998E-2</c:v>
                </c:pt>
                <c:pt idx="43339">
                  <c:v>-6.6041900000000002E-3</c:v>
                </c:pt>
                <c:pt idx="43340">
                  <c:v>-2.8910600000000002E-2</c:v>
                </c:pt>
                <c:pt idx="43341">
                  <c:v>2.9220600000000002E-3</c:v>
                </c:pt>
                <c:pt idx="43342">
                  <c:v>-3.0859000000000001E-2</c:v>
                </c:pt>
                <c:pt idx="43343">
                  <c:v>-3.2992399999999998E-2</c:v>
                </c:pt>
                <c:pt idx="43344">
                  <c:v>-2.6421500000000001E-2</c:v>
                </c:pt>
                <c:pt idx="43345">
                  <c:v>-2.14033E-2</c:v>
                </c:pt>
                <c:pt idx="43346">
                  <c:v>-3.85876E-2</c:v>
                </c:pt>
                <c:pt idx="43347">
                  <c:v>-3.2784500000000001E-2</c:v>
                </c:pt>
                <c:pt idx="43348">
                  <c:v>-1.2308100000000001E-2</c:v>
                </c:pt>
                <c:pt idx="43349">
                  <c:v>-1.0982499999999999E-2</c:v>
                </c:pt>
                <c:pt idx="43350">
                  <c:v>-9.0236699999999993E-3</c:v>
                </c:pt>
                <c:pt idx="43351">
                  <c:v>-2.29654E-2</c:v>
                </c:pt>
                <c:pt idx="43352">
                  <c:v>-2.0667100000000001E-2</c:v>
                </c:pt>
                <c:pt idx="43353">
                  <c:v>-7.9736700000000004E-3</c:v>
                </c:pt>
                <c:pt idx="43354">
                  <c:v>6.6232699999999997E-3</c:v>
                </c:pt>
                <c:pt idx="43355">
                  <c:v>-5.1058800000000001E-2</c:v>
                </c:pt>
                <c:pt idx="43356">
                  <c:v>-3.4522999999999998E-2</c:v>
                </c:pt>
                <c:pt idx="43357">
                  <c:v>-1.9873600000000002E-2</c:v>
                </c:pt>
                <c:pt idx="43358">
                  <c:v>-1.6282999999999999E-2</c:v>
                </c:pt>
                <c:pt idx="43359">
                  <c:v>-2.6633299999999999E-2</c:v>
                </c:pt>
                <c:pt idx="43360">
                  <c:v>-3.1796499999999998E-2</c:v>
                </c:pt>
                <c:pt idx="43361">
                  <c:v>-3.7680600000000002E-2</c:v>
                </c:pt>
                <c:pt idx="43362">
                  <c:v>-4.5178400000000001E-2</c:v>
                </c:pt>
                <c:pt idx="43363">
                  <c:v>-1.97535E-2</c:v>
                </c:pt>
                <c:pt idx="43364">
                  <c:v>-1.8038700000000001E-2</c:v>
                </c:pt>
                <c:pt idx="43365">
                  <c:v>-1.5725099999999999E-2</c:v>
                </c:pt>
                <c:pt idx="43366">
                  <c:v>-3.0412700000000001E-2</c:v>
                </c:pt>
                <c:pt idx="43367">
                  <c:v>-2.3100900000000001E-2</c:v>
                </c:pt>
                <c:pt idx="43368">
                  <c:v>-2.01473E-2</c:v>
                </c:pt>
                <c:pt idx="43369">
                  <c:v>-2.14272E-2</c:v>
                </c:pt>
                <c:pt idx="43370">
                  <c:v>-4.1340799999999997E-2</c:v>
                </c:pt>
                <c:pt idx="43371">
                  <c:v>-6.1390899999999998E-2</c:v>
                </c:pt>
                <c:pt idx="43372">
                  <c:v>-5.3615599999999999E-2</c:v>
                </c:pt>
                <c:pt idx="43373">
                  <c:v>-1.5615499999999999E-2</c:v>
                </c:pt>
                <c:pt idx="43374">
                  <c:v>-1.6209600000000001E-2</c:v>
                </c:pt>
                <c:pt idx="43375">
                  <c:v>-2.40088E-2</c:v>
                </c:pt>
                <c:pt idx="43376">
                  <c:v>-3.4270299999999997E-2</c:v>
                </c:pt>
                <c:pt idx="43377">
                  <c:v>-1.8654799999999999E-2</c:v>
                </c:pt>
                <c:pt idx="43378">
                  <c:v>-2.3181E-2</c:v>
                </c:pt>
                <c:pt idx="43379">
                  <c:v>-3.1933799999999998E-2</c:v>
                </c:pt>
                <c:pt idx="43380">
                  <c:v>-4.5393000000000003E-2</c:v>
                </c:pt>
                <c:pt idx="43381">
                  <c:v>-1.88627E-2</c:v>
                </c:pt>
                <c:pt idx="43382">
                  <c:v>-2.9080399999999999E-2</c:v>
                </c:pt>
                <c:pt idx="43383">
                  <c:v>-2.2787100000000001E-2</c:v>
                </c:pt>
                <c:pt idx="43384">
                  <c:v>-1.7587700000000001E-2</c:v>
                </c:pt>
                <c:pt idx="43385">
                  <c:v>-1.22547E-2</c:v>
                </c:pt>
                <c:pt idx="43386">
                  <c:v>-3.1537099999999998E-2</c:v>
                </c:pt>
                <c:pt idx="43387">
                  <c:v>-3.4520099999999998E-2</c:v>
                </c:pt>
                <c:pt idx="43388">
                  <c:v>-1.6408900000000001E-2</c:v>
                </c:pt>
                <c:pt idx="43389">
                  <c:v>-2.6152600000000002E-2</c:v>
                </c:pt>
                <c:pt idx="43390">
                  <c:v>-2.1625499999999999E-2</c:v>
                </c:pt>
                <c:pt idx="43391">
                  <c:v>-2.00748E-2</c:v>
                </c:pt>
                <c:pt idx="43392">
                  <c:v>-2.29549E-2</c:v>
                </c:pt>
                <c:pt idx="43393">
                  <c:v>-2.3428000000000001E-2</c:v>
                </c:pt>
                <c:pt idx="43394">
                  <c:v>-2.2347499999999999E-2</c:v>
                </c:pt>
                <c:pt idx="43395">
                  <c:v>-3.4876799999999999E-2</c:v>
                </c:pt>
                <c:pt idx="43396">
                  <c:v>-2.1087600000000001E-2</c:v>
                </c:pt>
                <c:pt idx="43397">
                  <c:v>-4.6020499999999999E-2</c:v>
                </c:pt>
                <c:pt idx="43398">
                  <c:v>-3.7136099999999998E-2</c:v>
                </c:pt>
                <c:pt idx="43399">
                  <c:v>-3.3314700000000003E-2</c:v>
                </c:pt>
                <c:pt idx="43400">
                  <c:v>-3.1464600000000002E-2</c:v>
                </c:pt>
                <c:pt idx="43401">
                  <c:v>-4.29878E-2</c:v>
                </c:pt>
                <c:pt idx="43402">
                  <c:v>-3.4110099999999997E-2</c:v>
                </c:pt>
                <c:pt idx="43403">
                  <c:v>-4.8296899999999997E-2</c:v>
                </c:pt>
                <c:pt idx="43404">
                  <c:v>-4.12188E-2</c:v>
                </c:pt>
                <c:pt idx="43405">
                  <c:v>-4.39453E-2</c:v>
                </c:pt>
                <c:pt idx="43406">
                  <c:v>-2.43769E-2</c:v>
                </c:pt>
                <c:pt idx="43407">
                  <c:v>-3.0006399999999999E-2</c:v>
                </c:pt>
                <c:pt idx="43408">
                  <c:v>-1.83964E-2</c:v>
                </c:pt>
                <c:pt idx="43409">
                  <c:v>-2.0717599999999999E-2</c:v>
                </c:pt>
                <c:pt idx="43410">
                  <c:v>-2.7655599999999999E-2</c:v>
                </c:pt>
                <c:pt idx="43411">
                  <c:v>-3.4621199999999998E-2</c:v>
                </c:pt>
                <c:pt idx="43412">
                  <c:v>-4.6110199999999997E-2</c:v>
                </c:pt>
                <c:pt idx="43413">
                  <c:v>-3.26252E-2</c:v>
                </c:pt>
                <c:pt idx="43414">
                  <c:v>-4.8484800000000002E-2</c:v>
                </c:pt>
                <c:pt idx="43415">
                  <c:v>-2.39382E-2</c:v>
                </c:pt>
                <c:pt idx="43416">
                  <c:v>-4.7133399999999999E-2</c:v>
                </c:pt>
                <c:pt idx="43417">
                  <c:v>-4.2281199999999998E-2</c:v>
                </c:pt>
                <c:pt idx="43418">
                  <c:v>-4.1297E-2</c:v>
                </c:pt>
                <c:pt idx="43419">
                  <c:v>-2.3670200000000001E-3</c:v>
                </c:pt>
                <c:pt idx="43420">
                  <c:v>-2.36425E-2</c:v>
                </c:pt>
                <c:pt idx="43421">
                  <c:v>-4.07934E-2</c:v>
                </c:pt>
                <c:pt idx="43422">
                  <c:v>-2.88057E-2</c:v>
                </c:pt>
                <c:pt idx="43423">
                  <c:v>-2.36292E-2</c:v>
                </c:pt>
                <c:pt idx="43424">
                  <c:v>-5.6362199999999999E-3</c:v>
                </c:pt>
                <c:pt idx="43425">
                  <c:v>-3.7779800000000002E-2</c:v>
                </c:pt>
                <c:pt idx="43426">
                  <c:v>-3.60527E-2</c:v>
                </c:pt>
                <c:pt idx="43427">
                  <c:v>-1.4762900000000001E-2</c:v>
                </c:pt>
                <c:pt idx="43428">
                  <c:v>-2.2867200000000001E-2</c:v>
                </c:pt>
                <c:pt idx="43429">
                  <c:v>-1.8877000000000001E-2</c:v>
                </c:pt>
                <c:pt idx="43430">
                  <c:v>-2.5113099999999999E-2</c:v>
                </c:pt>
                <c:pt idx="43431">
                  <c:v>-1.9979500000000001E-3</c:v>
                </c:pt>
                <c:pt idx="43432">
                  <c:v>-3.11747E-2</c:v>
                </c:pt>
                <c:pt idx="43433">
                  <c:v>-1.8661500000000001E-2</c:v>
                </c:pt>
                <c:pt idx="43434">
                  <c:v>-2.25344E-2</c:v>
                </c:pt>
                <c:pt idx="43435">
                  <c:v>-3.4014700000000002E-2</c:v>
                </c:pt>
                <c:pt idx="43436">
                  <c:v>-1.7001200000000001E-2</c:v>
                </c:pt>
                <c:pt idx="43437">
                  <c:v>-1.7806099999999998E-2</c:v>
                </c:pt>
                <c:pt idx="43438">
                  <c:v>-2.6051499999999998E-2</c:v>
                </c:pt>
                <c:pt idx="43439">
                  <c:v>-4.8847200000000004E-3</c:v>
                </c:pt>
                <c:pt idx="43440">
                  <c:v>-1.9511199999999999E-2</c:v>
                </c:pt>
                <c:pt idx="43441">
                  <c:v>-9.66072E-4</c:v>
                </c:pt>
                <c:pt idx="43442">
                  <c:v>2.30408E-3</c:v>
                </c:pt>
                <c:pt idx="43443">
                  <c:v>-4.1429500000000001E-2</c:v>
                </c:pt>
                <c:pt idx="43444">
                  <c:v>-2.5308600000000001E-2</c:v>
                </c:pt>
                <c:pt idx="43445">
                  <c:v>-4.40674E-2</c:v>
                </c:pt>
                <c:pt idx="43446">
                  <c:v>-2.9603000000000001E-2</c:v>
                </c:pt>
                <c:pt idx="43447">
                  <c:v>-3.4348499999999997E-2</c:v>
                </c:pt>
                <c:pt idx="43448">
                  <c:v>-4.2166700000000001E-2</c:v>
                </c:pt>
                <c:pt idx="43449">
                  <c:v>-3.15485E-2</c:v>
                </c:pt>
                <c:pt idx="43450">
                  <c:v>-3.2074900000000003E-2</c:v>
                </c:pt>
                <c:pt idx="43451">
                  <c:v>-1.7084100000000001E-2</c:v>
                </c:pt>
                <c:pt idx="43452">
                  <c:v>-1.6800900000000001E-2</c:v>
                </c:pt>
                <c:pt idx="43453">
                  <c:v>-1.6223000000000001E-2</c:v>
                </c:pt>
                <c:pt idx="43454">
                  <c:v>-2.85902E-2</c:v>
                </c:pt>
                <c:pt idx="43455">
                  <c:v>-2.22282E-2</c:v>
                </c:pt>
                <c:pt idx="43456">
                  <c:v>-4.0068600000000003E-2</c:v>
                </c:pt>
                <c:pt idx="43457">
                  <c:v>-2.2636400000000001E-2</c:v>
                </c:pt>
                <c:pt idx="43458">
                  <c:v>-1.5212099999999999E-2</c:v>
                </c:pt>
                <c:pt idx="43459">
                  <c:v>-2.7993199999999999E-2</c:v>
                </c:pt>
                <c:pt idx="43460">
                  <c:v>-1.4992699999999999E-2</c:v>
                </c:pt>
                <c:pt idx="43461">
                  <c:v>-4.1396099999999998E-2</c:v>
                </c:pt>
                <c:pt idx="43462">
                  <c:v>-3.58524E-2</c:v>
                </c:pt>
                <c:pt idx="43463">
                  <c:v>-2.6790600000000001E-2</c:v>
                </c:pt>
                <c:pt idx="43464">
                  <c:v>-3.2334300000000003E-2</c:v>
                </c:pt>
                <c:pt idx="43465">
                  <c:v>-2.0857799999999999E-2</c:v>
                </c:pt>
                <c:pt idx="43466">
                  <c:v>-2.4916600000000001E-2</c:v>
                </c:pt>
                <c:pt idx="43467">
                  <c:v>-2.75993E-2</c:v>
                </c:pt>
                <c:pt idx="43468">
                  <c:v>-2.00357E-2</c:v>
                </c:pt>
                <c:pt idx="43469">
                  <c:v>-3.0558599999999998E-2</c:v>
                </c:pt>
                <c:pt idx="43470">
                  <c:v>-1.7671599999999999E-2</c:v>
                </c:pt>
                <c:pt idx="43471">
                  <c:v>-2.67429E-2</c:v>
                </c:pt>
                <c:pt idx="43472">
                  <c:v>-3.5867700000000002E-2</c:v>
                </c:pt>
                <c:pt idx="43473">
                  <c:v>-3.8778300000000002E-2</c:v>
                </c:pt>
                <c:pt idx="43474">
                  <c:v>-1.8518400000000001E-2</c:v>
                </c:pt>
                <c:pt idx="43475">
                  <c:v>-1.9429200000000001E-2</c:v>
                </c:pt>
                <c:pt idx="43476">
                  <c:v>-4.4453600000000003E-2</c:v>
                </c:pt>
                <c:pt idx="43477">
                  <c:v>-4.2936299999999997E-2</c:v>
                </c:pt>
                <c:pt idx="43478">
                  <c:v>-4.0825800000000002E-2</c:v>
                </c:pt>
                <c:pt idx="43479">
                  <c:v>-3.57933E-2</c:v>
                </c:pt>
                <c:pt idx="43480">
                  <c:v>-2.28796E-2</c:v>
                </c:pt>
                <c:pt idx="43481">
                  <c:v>-2.92368E-2</c:v>
                </c:pt>
                <c:pt idx="43482">
                  <c:v>-1.9897499999999999E-2</c:v>
                </c:pt>
                <c:pt idx="43483">
                  <c:v>-4.0804899999999998E-2</c:v>
                </c:pt>
                <c:pt idx="43484">
                  <c:v>-2.1315600000000001E-2</c:v>
                </c:pt>
                <c:pt idx="43485">
                  <c:v>-2.5477400000000001E-2</c:v>
                </c:pt>
                <c:pt idx="43486">
                  <c:v>-1.44253E-2</c:v>
                </c:pt>
                <c:pt idx="43487">
                  <c:v>-2.2728000000000002E-2</c:v>
                </c:pt>
                <c:pt idx="43488">
                  <c:v>-2.9723200000000002E-2</c:v>
                </c:pt>
                <c:pt idx="43489">
                  <c:v>-2.3814200000000001E-2</c:v>
                </c:pt>
                <c:pt idx="43490">
                  <c:v>-2.5760700000000001E-2</c:v>
                </c:pt>
                <c:pt idx="43491">
                  <c:v>-1.5461900000000001E-2</c:v>
                </c:pt>
                <c:pt idx="43492">
                  <c:v>-8.1081399999999998E-3</c:v>
                </c:pt>
                <c:pt idx="43493">
                  <c:v>-1.4805799999999999E-2</c:v>
                </c:pt>
                <c:pt idx="43494">
                  <c:v>-1.7573399999999999E-2</c:v>
                </c:pt>
                <c:pt idx="43495">
                  <c:v>-1.1361100000000001E-2</c:v>
                </c:pt>
                <c:pt idx="43496">
                  <c:v>-1.3413400000000001E-2</c:v>
                </c:pt>
                <c:pt idx="43497">
                  <c:v>-5.87559E-3</c:v>
                </c:pt>
                <c:pt idx="43498">
                  <c:v>-3.22847E-2</c:v>
                </c:pt>
                <c:pt idx="43499">
                  <c:v>1.05381E-2</c:v>
                </c:pt>
                <c:pt idx="43500">
                  <c:v>-8.7337500000000002E-3</c:v>
                </c:pt>
                <c:pt idx="43501">
                  <c:v>-1.8730199999999999E-2</c:v>
                </c:pt>
                <c:pt idx="43502">
                  <c:v>-2.3940099999999999E-2</c:v>
                </c:pt>
                <c:pt idx="43503">
                  <c:v>-1.6257299999999999E-2</c:v>
                </c:pt>
                <c:pt idx="43504">
                  <c:v>-6.72531E-3</c:v>
                </c:pt>
                <c:pt idx="43505">
                  <c:v>-2.12955E-3</c:v>
                </c:pt>
                <c:pt idx="43506">
                  <c:v>-1.3927500000000001E-2</c:v>
                </c:pt>
                <c:pt idx="43507">
                  <c:v>-1.1633900000000001E-2</c:v>
                </c:pt>
                <c:pt idx="43508">
                  <c:v>-4.4584300000000002E-3</c:v>
                </c:pt>
                <c:pt idx="43509">
                  <c:v>-4.8522900000000004E-3</c:v>
                </c:pt>
                <c:pt idx="43510">
                  <c:v>-1.17588E-3</c:v>
                </c:pt>
                <c:pt idx="43511">
                  <c:v>-1.9598999999999998E-2</c:v>
                </c:pt>
                <c:pt idx="43512">
                  <c:v>-7.6532400000000004E-3</c:v>
                </c:pt>
                <c:pt idx="43513">
                  <c:v>-1.9658999999999999E-2</c:v>
                </c:pt>
                <c:pt idx="43514">
                  <c:v>-1.7196699999999999E-2</c:v>
                </c:pt>
                <c:pt idx="43515">
                  <c:v>-7.1001099999999998E-3</c:v>
                </c:pt>
                <c:pt idx="43516">
                  <c:v>1.1400199999999999E-2</c:v>
                </c:pt>
                <c:pt idx="43517">
                  <c:v>-9.4547299999999997E-3</c:v>
                </c:pt>
                <c:pt idx="43518">
                  <c:v>-1.2840300000000001E-2</c:v>
                </c:pt>
                <c:pt idx="43519">
                  <c:v>-3.0989599999999999E-2</c:v>
                </c:pt>
                <c:pt idx="43520">
                  <c:v>-8.74138E-3</c:v>
                </c:pt>
                <c:pt idx="43521">
                  <c:v>1.52798E-2</c:v>
                </c:pt>
                <c:pt idx="43522">
                  <c:v>-3.08943E-2</c:v>
                </c:pt>
                <c:pt idx="43523">
                  <c:v>-4.0836299999999999E-2</c:v>
                </c:pt>
                <c:pt idx="43524">
                  <c:v>-1.92347E-2</c:v>
                </c:pt>
                <c:pt idx="43525">
                  <c:v>-6.6547400000000001E-3</c:v>
                </c:pt>
                <c:pt idx="43526">
                  <c:v>-1.32303E-2</c:v>
                </c:pt>
                <c:pt idx="43527">
                  <c:v>-2.39124E-2</c:v>
                </c:pt>
                <c:pt idx="43528">
                  <c:v>-2.4725E-2</c:v>
                </c:pt>
                <c:pt idx="43529">
                  <c:v>-1.3196899999999999E-2</c:v>
                </c:pt>
                <c:pt idx="43530">
                  <c:v>-1.0817500000000001E-2</c:v>
                </c:pt>
                <c:pt idx="43531">
                  <c:v>-1.5542E-2</c:v>
                </c:pt>
                <c:pt idx="43532">
                  <c:v>-2.2758500000000001E-2</c:v>
                </c:pt>
                <c:pt idx="43533">
                  <c:v>-2.6493100000000002E-3</c:v>
                </c:pt>
                <c:pt idx="43534">
                  <c:v>-6.4687700000000004E-3</c:v>
                </c:pt>
                <c:pt idx="43535" formatCode="0.00E+00">
                  <c:v>-2.9342699999999999E-2</c:v>
                </c:pt>
                <c:pt idx="43536">
                  <c:v>-2.2391299999999999E-2</c:v>
                </c:pt>
                <c:pt idx="43537">
                  <c:v>-1.44043E-2</c:v>
                </c:pt>
                <c:pt idx="43538">
                  <c:v>6.2465699999999999E-3</c:v>
                </c:pt>
                <c:pt idx="43539">
                  <c:v>2.1982199999999999E-3</c:v>
                </c:pt>
                <c:pt idx="43540">
                  <c:v>-2.6625599999999999E-2</c:v>
                </c:pt>
                <c:pt idx="43541">
                  <c:v>-1.81599E-2</c:v>
                </c:pt>
                <c:pt idx="43542">
                  <c:v>5.0249099999999996E-3</c:v>
                </c:pt>
                <c:pt idx="43543">
                  <c:v>9.3069099999999998E-3</c:v>
                </c:pt>
                <c:pt idx="43544">
                  <c:v>-1.0848999999999999E-2</c:v>
                </c:pt>
                <c:pt idx="43545">
                  <c:v>-8.1348399999999995E-4</c:v>
                </c:pt>
                <c:pt idx="43546">
                  <c:v>-2.6601799999999998E-2</c:v>
                </c:pt>
                <c:pt idx="43547">
                  <c:v>-2.6300400000000002E-2</c:v>
                </c:pt>
                <c:pt idx="43548">
                  <c:v>-3.0013100000000001E-2</c:v>
                </c:pt>
                <c:pt idx="43549">
                  <c:v>-6.14738E-3</c:v>
                </c:pt>
                <c:pt idx="43550">
                  <c:v>-1.5971200000000001E-2</c:v>
                </c:pt>
                <c:pt idx="43551">
                  <c:v>-8.6812999999999994E-3</c:v>
                </c:pt>
                <c:pt idx="43552">
                  <c:v>-1.09015E-2</c:v>
                </c:pt>
                <c:pt idx="43553">
                  <c:v>-1.3917000000000001E-2</c:v>
                </c:pt>
                <c:pt idx="43554">
                  <c:v>-5.0220500000000001E-3</c:v>
                </c:pt>
                <c:pt idx="43555">
                  <c:v>-5.6514699999999996E-3</c:v>
                </c:pt>
                <c:pt idx="43556">
                  <c:v>-1.0319699999999999E-2</c:v>
                </c:pt>
                <c:pt idx="43557">
                  <c:v>-1.4616000000000001E-2</c:v>
                </c:pt>
                <c:pt idx="43558">
                  <c:v>-1.7278700000000001E-2</c:v>
                </c:pt>
                <c:pt idx="43559">
                  <c:v>-5.95474E-3</c:v>
                </c:pt>
                <c:pt idx="43560">
                  <c:v>-5.9194599999999997E-3</c:v>
                </c:pt>
                <c:pt idx="43561">
                  <c:v>4.3993000000000001E-3</c:v>
                </c:pt>
                <c:pt idx="43562">
                  <c:v>-4.41933E-3</c:v>
                </c:pt>
                <c:pt idx="43563">
                  <c:v>-1.8682499999999999E-3</c:v>
                </c:pt>
                <c:pt idx="43564">
                  <c:v>-1.4533000000000001E-2</c:v>
                </c:pt>
                <c:pt idx="43565">
                  <c:v>-6.6633200000000004E-3</c:v>
                </c:pt>
                <c:pt idx="43566">
                  <c:v>-1.017E-2</c:v>
                </c:pt>
                <c:pt idx="43567">
                  <c:v>3.45707E-3</c:v>
                </c:pt>
                <c:pt idx="43568">
                  <c:v>3.7593800000000001E-3</c:v>
                </c:pt>
                <c:pt idx="43569">
                  <c:v>-9.5329300000000002E-3</c:v>
                </c:pt>
                <c:pt idx="43570">
                  <c:v>-5.49316E-4</c:v>
                </c:pt>
                <c:pt idx="43571">
                  <c:v>-1.9245099999999999E-3</c:v>
                </c:pt>
                <c:pt idx="43572">
                  <c:v>-4.8294100000000001E-3</c:v>
                </c:pt>
                <c:pt idx="43573">
                  <c:v>-4.5557000000000002E-3</c:v>
                </c:pt>
                <c:pt idx="43574">
                  <c:v>-1.21117E-4</c:v>
                </c:pt>
                <c:pt idx="43575">
                  <c:v>-7.9507799999999993E-3</c:v>
                </c:pt>
                <c:pt idx="43576">
                  <c:v>-3.6849999999999999E-3</c:v>
                </c:pt>
                <c:pt idx="43577">
                  <c:v>-2.8142900000000001E-3</c:v>
                </c:pt>
                <c:pt idx="43578">
                  <c:v>-8.6259800000000001E-3</c:v>
                </c:pt>
                <c:pt idx="43579">
                  <c:v>1.40591E-2</c:v>
                </c:pt>
                <c:pt idx="43580">
                  <c:v>-2.0003300000000002E-2</c:v>
                </c:pt>
                <c:pt idx="43581">
                  <c:v>-2.5653799999999999E-3</c:v>
                </c:pt>
                <c:pt idx="43582">
                  <c:v>4.4202800000000004E-3</c:v>
                </c:pt>
                <c:pt idx="43583">
                  <c:v>2.2287399999999999E-3</c:v>
                </c:pt>
                <c:pt idx="43584">
                  <c:v>-5.7478E-3</c:v>
                </c:pt>
                <c:pt idx="43585">
                  <c:v>-1.05124E-2</c:v>
                </c:pt>
                <c:pt idx="43586">
                  <c:v>7.0190399999999998E-3</c:v>
                </c:pt>
                <c:pt idx="43587">
                  <c:v>-3.55244E-3</c:v>
                </c:pt>
                <c:pt idx="43588">
                  <c:v>-2.5014899999999999E-3</c:v>
                </c:pt>
                <c:pt idx="43589">
                  <c:v>8.6393400000000006E-3</c:v>
                </c:pt>
                <c:pt idx="43590">
                  <c:v>-1.76716E-3</c:v>
                </c:pt>
                <c:pt idx="43591">
                  <c:v>1.7347300000000001E-3</c:v>
                </c:pt>
                <c:pt idx="43592">
                  <c:v>1.4474900000000001E-2</c:v>
                </c:pt>
                <c:pt idx="43593">
                  <c:v>-4.0130599999999997E-3</c:v>
                </c:pt>
                <c:pt idx="43594">
                  <c:v>1.58691E-3</c:v>
                </c:pt>
                <c:pt idx="43595">
                  <c:v>-4.5709599999999998E-3</c:v>
                </c:pt>
                <c:pt idx="43596">
                  <c:v>-4.6968499999999998E-3</c:v>
                </c:pt>
                <c:pt idx="43597">
                  <c:v>2.08588E-2</c:v>
                </c:pt>
                <c:pt idx="43598">
                  <c:v>3.9949399999999998E-3</c:v>
                </c:pt>
                <c:pt idx="43599">
                  <c:v>5.5170100000000001E-3</c:v>
                </c:pt>
                <c:pt idx="43600">
                  <c:v>4.5194600000000003E-3</c:v>
                </c:pt>
                <c:pt idx="43601">
                  <c:v>4.7674199999999996E-3</c:v>
                </c:pt>
                <c:pt idx="43602">
                  <c:v>1.3332399999999999E-2</c:v>
                </c:pt>
                <c:pt idx="43603">
                  <c:v>9.2067699999999995E-3</c:v>
                </c:pt>
                <c:pt idx="43604">
                  <c:v>4.3582899999999999E-4</c:v>
                </c:pt>
                <c:pt idx="43605">
                  <c:v>2.57683E-3</c:v>
                </c:pt>
                <c:pt idx="43606">
                  <c:v>1.18618E-2</c:v>
                </c:pt>
                <c:pt idx="43607">
                  <c:v>2.52123E-2</c:v>
                </c:pt>
                <c:pt idx="43608">
                  <c:v>1.11961E-2</c:v>
                </c:pt>
                <c:pt idx="43609">
                  <c:v>3.3492999999999999E-3</c:v>
                </c:pt>
                <c:pt idx="43610">
                  <c:v>1.53542E-4</c:v>
                </c:pt>
                <c:pt idx="43611">
                  <c:v>1.32523E-2</c:v>
                </c:pt>
                <c:pt idx="43612">
                  <c:v>1.50023E-2</c:v>
                </c:pt>
                <c:pt idx="43613">
                  <c:v>8.2931499999999991E-3</c:v>
                </c:pt>
                <c:pt idx="43614">
                  <c:v>2.1557799999999998E-2</c:v>
                </c:pt>
                <c:pt idx="43615">
                  <c:v>1.34296E-2</c:v>
                </c:pt>
                <c:pt idx="43616">
                  <c:v>4.4431699999999998E-3</c:v>
                </c:pt>
                <c:pt idx="43617">
                  <c:v>2.85749E-2</c:v>
                </c:pt>
                <c:pt idx="43618">
                  <c:v>1.0479E-2</c:v>
                </c:pt>
                <c:pt idx="43619">
                  <c:v>-2.2296899999999999E-3</c:v>
                </c:pt>
                <c:pt idx="43620">
                  <c:v>1.17378E-2</c:v>
                </c:pt>
                <c:pt idx="43621">
                  <c:v>-7.4634599999999999E-3</c:v>
                </c:pt>
                <c:pt idx="43622">
                  <c:v>3.0781699999999999E-2</c:v>
                </c:pt>
                <c:pt idx="43623">
                  <c:v>6.6022900000000002E-3</c:v>
                </c:pt>
                <c:pt idx="43624">
                  <c:v>-4.0721899999999998E-3</c:v>
                </c:pt>
                <c:pt idx="43625">
                  <c:v>1.12867E-2</c:v>
                </c:pt>
                <c:pt idx="43626">
                  <c:v>2.5906599999999998E-2</c:v>
                </c:pt>
                <c:pt idx="43627">
                  <c:v>1.90029E-2</c:v>
                </c:pt>
                <c:pt idx="43628">
                  <c:v>8.5954699999999992E-3</c:v>
                </c:pt>
                <c:pt idx="43629">
                  <c:v>-2.3660700000000001E-3</c:v>
                </c:pt>
                <c:pt idx="43630">
                  <c:v>1.6408900000000001E-2</c:v>
                </c:pt>
                <c:pt idx="43631">
                  <c:v>1.9163099999999999E-2</c:v>
                </c:pt>
                <c:pt idx="43632">
                  <c:v>-2.16103E-3</c:v>
                </c:pt>
                <c:pt idx="43633" formatCode="0.00E+00">
                  <c:v>-1.0547600000000001E-3</c:v>
                </c:pt>
                <c:pt idx="43634">
                  <c:v>9.47571E-3</c:v>
                </c:pt>
                <c:pt idx="43635">
                  <c:v>8.4800699999999993E-3</c:v>
                </c:pt>
                <c:pt idx="43636">
                  <c:v>8.6641300000000008E-3</c:v>
                </c:pt>
                <c:pt idx="43637">
                  <c:v>1.8204700000000001E-2</c:v>
                </c:pt>
                <c:pt idx="43638">
                  <c:v>1.1709199999999999E-2</c:v>
                </c:pt>
                <c:pt idx="43639">
                  <c:v>-8.1253100000000002E-3</c:v>
                </c:pt>
                <c:pt idx="43640">
                  <c:v>2.3794200000000001E-3</c:v>
                </c:pt>
                <c:pt idx="43641">
                  <c:v>1.10445E-2</c:v>
                </c:pt>
                <c:pt idx="43642">
                  <c:v>1.28317E-2</c:v>
                </c:pt>
                <c:pt idx="43643">
                  <c:v>2.7578399999999999E-2</c:v>
                </c:pt>
                <c:pt idx="43644">
                  <c:v>3.2995200000000002E-2</c:v>
                </c:pt>
                <c:pt idx="43645">
                  <c:v>1.7138500000000001E-2</c:v>
                </c:pt>
                <c:pt idx="43646">
                  <c:v>-1.6937300000000001E-3</c:v>
                </c:pt>
                <c:pt idx="43647">
                  <c:v>9.4718900000000002E-3</c:v>
                </c:pt>
                <c:pt idx="43648">
                  <c:v>3.9963699999999998E-2</c:v>
                </c:pt>
                <c:pt idx="43649">
                  <c:v>3.4428599999999997E-2</c:v>
                </c:pt>
                <c:pt idx="43650">
                  <c:v>2.4175599999999998E-2</c:v>
                </c:pt>
                <c:pt idx="43651">
                  <c:v>2.7675600000000001E-3</c:v>
                </c:pt>
                <c:pt idx="43652">
                  <c:v>2.23713E-2</c:v>
                </c:pt>
                <c:pt idx="43653">
                  <c:v>1.4888800000000001E-2</c:v>
                </c:pt>
                <c:pt idx="43654">
                  <c:v>2.0725299999999999E-2</c:v>
                </c:pt>
                <c:pt idx="43655">
                  <c:v>1.19562E-2</c:v>
                </c:pt>
                <c:pt idx="43656">
                  <c:v>7.5702699999999996E-3</c:v>
                </c:pt>
                <c:pt idx="43657">
                  <c:v>1.3535500000000001E-2</c:v>
                </c:pt>
                <c:pt idx="43658">
                  <c:v>3.7103700000000003E-2</c:v>
                </c:pt>
                <c:pt idx="43659">
                  <c:v>3.6191899999999999E-2</c:v>
                </c:pt>
                <c:pt idx="43660">
                  <c:v>2.0909299999999999E-2</c:v>
                </c:pt>
                <c:pt idx="43661">
                  <c:v>1.82772E-2</c:v>
                </c:pt>
                <c:pt idx="43662">
                  <c:v>1.82171E-2</c:v>
                </c:pt>
                <c:pt idx="43663">
                  <c:v>3.5572100000000002E-2</c:v>
                </c:pt>
                <c:pt idx="43664">
                  <c:v>1.0956799999999999E-2</c:v>
                </c:pt>
                <c:pt idx="43665">
                  <c:v>3.1786000000000002E-2</c:v>
                </c:pt>
                <c:pt idx="43666">
                  <c:v>3.4040500000000001E-2</c:v>
                </c:pt>
                <c:pt idx="43667">
                  <c:v>3.0823699999999999E-2</c:v>
                </c:pt>
                <c:pt idx="43668">
                  <c:v>3.1681099999999997E-2</c:v>
                </c:pt>
                <c:pt idx="43669">
                  <c:v>3.1459800000000003E-2</c:v>
                </c:pt>
                <c:pt idx="43670">
                  <c:v>3.6226300000000003E-2</c:v>
                </c:pt>
                <c:pt idx="43671">
                  <c:v>2.5944700000000001E-2</c:v>
                </c:pt>
                <c:pt idx="43672">
                  <c:v>2.51732E-2</c:v>
                </c:pt>
                <c:pt idx="43673">
                  <c:v>1.75686E-2</c:v>
                </c:pt>
                <c:pt idx="43674">
                  <c:v>1.9572300000000001E-2</c:v>
                </c:pt>
                <c:pt idx="43675">
                  <c:v>1.85671E-2</c:v>
                </c:pt>
                <c:pt idx="43676">
                  <c:v>1.8649099999999998E-2</c:v>
                </c:pt>
                <c:pt idx="43677">
                  <c:v>2.0132100000000001E-3</c:v>
                </c:pt>
                <c:pt idx="43678">
                  <c:v>1.1467E-2</c:v>
                </c:pt>
                <c:pt idx="43679">
                  <c:v>1.6373599999999999E-2</c:v>
                </c:pt>
                <c:pt idx="43680">
                  <c:v>1.5644100000000001E-2</c:v>
                </c:pt>
                <c:pt idx="43681">
                  <c:v>1.01805E-2</c:v>
                </c:pt>
                <c:pt idx="43682">
                  <c:v>1.81236E-2</c:v>
                </c:pt>
                <c:pt idx="43683">
                  <c:v>2.18544E-2</c:v>
                </c:pt>
                <c:pt idx="43684">
                  <c:v>1.9230799999999999E-2</c:v>
                </c:pt>
                <c:pt idx="43685">
                  <c:v>1.6576799999999999E-2</c:v>
                </c:pt>
                <c:pt idx="43686">
                  <c:v>2.11668E-2</c:v>
                </c:pt>
                <c:pt idx="43687">
                  <c:v>1.02367E-2</c:v>
                </c:pt>
                <c:pt idx="43688">
                  <c:v>1.5317900000000001E-2</c:v>
                </c:pt>
                <c:pt idx="43689">
                  <c:v>2.47221E-2</c:v>
                </c:pt>
                <c:pt idx="43690">
                  <c:v>2.4461699999999999E-2</c:v>
                </c:pt>
                <c:pt idx="43691">
                  <c:v>2.5115999999999999E-2</c:v>
                </c:pt>
                <c:pt idx="43692">
                  <c:v>4.0511100000000001E-2</c:v>
                </c:pt>
                <c:pt idx="43693">
                  <c:v>3.8213700000000003E-2</c:v>
                </c:pt>
                <c:pt idx="43694">
                  <c:v>2.0350500000000001E-2</c:v>
                </c:pt>
                <c:pt idx="43695">
                  <c:v>1.5173900000000001E-2</c:v>
                </c:pt>
                <c:pt idx="43696">
                  <c:v>-1.82343E-3</c:v>
                </c:pt>
                <c:pt idx="43697">
                  <c:v>2.1057099999999999E-2</c:v>
                </c:pt>
                <c:pt idx="43698">
                  <c:v>1.9365299999999998E-2</c:v>
                </c:pt>
                <c:pt idx="43699">
                  <c:v>3.1045E-2</c:v>
                </c:pt>
                <c:pt idx="43700">
                  <c:v>1.7185200000000001E-2</c:v>
                </c:pt>
                <c:pt idx="43701">
                  <c:v>3.4076700000000001E-2</c:v>
                </c:pt>
                <c:pt idx="43702">
                  <c:v>2.9220599999999999E-2</c:v>
                </c:pt>
                <c:pt idx="43703">
                  <c:v>1.9071600000000001E-2</c:v>
                </c:pt>
                <c:pt idx="43704">
                  <c:v>3.0949600000000001E-2</c:v>
                </c:pt>
                <c:pt idx="43705">
                  <c:v>8.3208099999999997E-3</c:v>
                </c:pt>
                <c:pt idx="43706">
                  <c:v>3.11747E-2</c:v>
                </c:pt>
                <c:pt idx="43707">
                  <c:v>3.8209899999999998E-2</c:v>
                </c:pt>
                <c:pt idx="43708">
                  <c:v>3.1266200000000001E-2</c:v>
                </c:pt>
                <c:pt idx="43709">
                  <c:v>4.5434000000000002E-2</c:v>
                </c:pt>
                <c:pt idx="43710">
                  <c:v>3.5820999999999999E-2</c:v>
                </c:pt>
                <c:pt idx="43711">
                  <c:v>2.9331200000000002E-2</c:v>
                </c:pt>
                <c:pt idx="43712">
                  <c:v>2.9397E-2</c:v>
                </c:pt>
                <c:pt idx="43713">
                  <c:v>2.3353599999999999E-2</c:v>
                </c:pt>
                <c:pt idx="43714">
                  <c:v>3.5768500000000002E-2</c:v>
                </c:pt>
                <c:pt idx="43715">
                  <c:v>1.6578699999999998E-2</c:v>
                </c:pt>
                <c:pt idx="43716">
                  <c:v>1.1561399999999999E-2</c:v>
                </c:pt>
                <c:pt idx="43717">
                  <c:v>3.1233799999999999E-2</c:v>
                </c:pt>
                <c:pt idx="43718">
                  <c:v>4.2602500000000001E-2</c:v>
                </c:pt>
                <c:pt idx="43719">
                  <c:v>9.2907000000000007E-3</c:v>
                </c:pt>
                <c:pt idx="43720">
                  <c:v>1.7793699999999999E-2</c:v>
                </c:pt>
                <c:pt idx="43721">
                  <c:v>3.0597699999999999E-2</c:v>
                </c:pt>
                <c:pt idx="43722">
                  <c:v>2.60763E-2</c:v>
                </c:pt>
                <c:pt idx="43723">
                  <c:v>3.6916699999999997E-2</c:v>
                </c:pt>
                <c:pt idx="43724">
                  <c:v>3.6089900000000001E-2</c:v>
                </c:pt>
                <c:pt idx="43725">
                  <c:v>3.0135200000000001E-2</c:v>
                </c:pt>
                <c:pt idx="43726">
                  <c:v>2.57521E-2</c:v>
                </c:pt>
                <c:pt idx="43727">
                  <c:v>4.96254E-2</c:v>
                </c:pt>
                <c:pt idx="43728">
                  <c:v>3.5283099999999998E-2</c:v>
                </c:pt>
                <c:pt idx="43729">
                  <c:v>2.98281E-2</c:v>
                </c:pt>
                <c:pt idx="43730">
                  <c:v>3.6018399999999999E-2</c:v>
                </c:pt>
                <c:pt idx="43731">
                  <c:v>3.3756300000000003E-2</c:v>
                </c:pt>
                <c:pt idx="43732">
                  <c:v>2.7702299999999999E-2</c:v>
                </c:pt>
                <c:pt idx="43733">
                  <c:v>2.4276699999999998E-2</c:v>
                </c:pt>
                <c:pt idx="43734">
                  <c:v>3.2734899999999997E-2</c:v>
                </c:pt>
                <c:pt idx="43735">
                  <c:v>3.0568100000000001E-2</c:v>
                </c:pt>
                <c:pt idx="43736">
                  <c:v>2.24123E-2</c:v>
                </c:pt>
                <c:pt idx="43737">
                  <c:v>1.5576400000000001E-2</c:v>
                </c:pt>
                <c:pt idx="43738">
                  <c:v>2.9398899999999999E-2</c:v>
                </c:pt>
                <c:pt idx="43739">
                  <c:v>2.1609300000000001E-2</c:v>
                </c:pt>
                <c:pt idx="43740">
                  <c:v>1.09529E-2</c:v>
                </c:pt>
                <c:pt idx="43741">
                  <c:v>1.9225099999999998E-2</c:v>
                </c:pt>
                <c:pt idx="43742">
                  <c:v>3.8810699999999997E-2</c:v>
                </c:pt>
                <c:pt idx="43743">
                  <c:v>2.6330899999999998E-3</c:v>
                </c:pt>
                <c:pt idx="43744">
                  <c:v>2.1769500000000001E-2</c:v>
                </c:pt>
                <c:pt idx="43745">
                  <c:v>5.0023999999999999E-2</c:v>
                </c:pt>
                <c:pt idx="43746">
                  <c:v>1.7245300000000002E-2</c:v>
                </c:pt>
                <c:pt idx="43747">
                  <c:v>7.5130500000000003E-3</c:v>
                </c:pt>
                <c:pt idx="43748">
                  <c:v>4.7759999999999999E-3</c:v>
                </c:pt>
                <c:pt idx="43749">
                  <c:v>2.3947699999999999E-2</c:v>
                </c:pt>
                <c:pt idx="43750">
                  <c:v>2.48928E-2</c:v>
                </c:pt>
                <c:pt idx="43751">
                  <c:v>2.5486000000000002E-2</c:v>
                </c:pt>
                <c:pt idx="43752">
                  <c:v>2.2345500000000001E-2</c:v>
                </c:pt>
                <c:pt idx="43753">
                  <c:v>9.5615400000000003E-3</c:v>
                </c:pt>
                <c:pt idx="43754">
                  <c:v>9.4327899999999999E-3</c:v>
                </c:pt>
                <c:pt idx="43755">
                  <c:v>6.0892100000000003E-3</c:v>
                </c:pt>
                <c:pt idx="43756">
                  <c:v>1.1911400000000001E-2</c:v>
                </c:pt>
                <c:pt idx="43757">
                  <c:v>1.6818E-2</c:v>
                </c:pt>
                <c:pt idx="43758">
                  <c:v>1.5532499999999999E-2</c:v>
                </c:pt>
                <c:pt idx="43759">
                  <c:v>2.8067600000000002E-2</c:v>
                </c:pt>
                <c:pt idx="43760">
                  <c:v>2.1272699999999999E-2</c:v>
                </c:pt>
                <c:pt idx="43761">
                  <c:v>2.9213900000000001E-2</c:v>
                </c:pt>
                <c:pt idx="43762">
                  <c:v>2.8204E-2</c:v>
                </c:pt>
                <c:pt idx="43763">
                  <c:v>1.9351E-2</c:v>
                </c:pt>
                <c:pt idx="43764">
                  <c:v>1.31874E-2</c:v>
                </c:pt>
                <c:pt idx="43765">
                  <c:v>1.4124899999999999E-2</c:v>
                </c:pt>
                <c:pt idx="43766">
                  <c:v>1.4432E-2</c:v>
                </c:pt>
                <c:pt idx="43767" formatCode="0.00E+00">
                  <c:v>1.0999699999999999E-2</c:v>
                </c:pt>
                <c:pt idx="43768">
                  <c:v>7.8525499999999998E-3</c:v>
                </c:pt>
                <c:pt idx="43769">
                  <c:v>1.7001200000000001E-2</c:v>
                </c:pt>
                <c:pt idx="43770">
                  <c:v>2.4766E-2</c:v>
                </c:pt>
                <c:pt idx="43771">
                  <c:v>2.1773299999999999E-2</c:v>
                </c:pt>
                <c:pt idx="43772">
                  <c:v>1.53866E-2</c:v>
                </c:pt>
                <c:pt idx="43773">
                  <c:v>4.5614200000000001E-3</c:v>
                </c:pt>
                <c:pt idx="43774">
                  <c:v>1.0038399999999999E-2</c:v>
                </c:pt>
                <c:pt idx="43775">
                  <c:v>3.1140299999999999E-2</c:v>
                </c:pt>
                <c:pt idx="43776">
                  <c:v>1.6720800000000001E-2</c:v>
                </c:pt>
                <c:pt idx="43777">
                  <c:v>9.2554100000000004E-3</c:v>
                </c:pt>
                <c:pt idx="43778">
                  <c:v>2.9061300000000002E-2</c:v>
                </c:pt>
                <c:pt idx="43779" formatCode="0.00E+00">
                  <c:v>1.18771E-2</c:v>
                </c:pt>
                <c:pt idx="43780">
                  <c:v>6.9694500000000003E-3</c:v>
                </c:pt>
                <c:pt idx="43781" formatCode="0.00E+00">
                  <c:v>2.95639E-5</c:v>
                </c:pt>
                <c:pt idx="43782">
                  <c:v>1.8353499999999998E-2</c:v>
                </c:pt>
                <c:pt idx="43783">
                  <c:v>2.4214699999999999E-2</c:v>
                </c:pt>
                <c:pt idx="43784">
                  <c:v>9.5024099999999993E-3</c:v>
                </c:pt>
                <c:pt idx="43785">
                  <c:v>7.2383899999999999E-3</c:v>
                </c:pt>
                <c:pt idx="43786">
                  <c:v>1.5090900000000001E-2</c:v>
                </c:pt>
                <c:pt idx="43787">
                  <c:v>3.1216600000000001E-2</c:v>
                </c:pt>
                <c:pt idx="43788">
                  <c:v>1.3603199999999999E-2</c:v>
                </c:pt>
                <c:pt idx="43789">
                  <c:v>8.9864699999999999E-3</c:v>
                </c:pt>
                <c:pt idx="43790">
                  <c:v>3.17898E-2</c:v>
                </c:pt>
                <c:pt idx="43791">
                  <c:v>2.6708599999999999E-2</c:v>
                </c:pt>
                <c:pt idx="43792">
                  <c:v>5.2070600000000003E-3</c:v>
                </c:pt>
                <c:pt idx="43793">
                  <c:v>1.22194E-2</c:v>
                </c:pt>
                <c:pt idx="43794">
                  <c:v>1.3113E-2</c:v>
                </c:pt>
                <c:pt idx="43795">
                  <c:v>2.1750499999999999E-2</c:v>
                </c:pt>
                <c:pt idx="43796">
                  <c:v>1.26295E-2</c:v>
                </c:pt>
                <c:pt idx="43797">
                  <c:v>1.4297499999999999E-2</c:v>
                </c:pt>
                <c:pt idx="43798">
                  <c:v>1.9572300000000001E-2</c:v>
                </c:pt>
                <c:pt idx="43799">
                  <c:v>2.88992E-2</c:v>
                </c:pt>
                <c:pt idx="43800">
                  <c:v>1.5010799999999999E-2</c:v>
                </c:pt>
                <c:pt idx="43801">
                  <c:v>2.2577300000000002E-2</c:v>
                </c:pt>
                <c:pt idx="43802">
                  <c:v>7.0447900000000004E-3</c:v>
                </c:pt>
                <c:pt idx="43803">
                  <c:v>2.7901599999999999E-2</c:v>
                </c:pt>
                <c:pt idx="43804">
                  <c:v>2.05965E-2</c:v>
                </c:pt>
                <c:pt idx="43805">
                  <c:v>2.65884E-3</c:v>
                </c:pt>
                <c:pt idx="43806">
                  <c:v>2.4137500000000001E-3</c:v>
                </c:pt>
                <c:pt idx="43807">
                  <c:v>1.7453199999999999E-2</c:v>
                </c:pt>
                <c:pt idx="43808">
                  <c:v>1.73922E-2</c:v>
                </c:pt>
                <c:pt idx="43809">
                  <c:v>-1.2683900000000001E-4</c:v>
                </c:pt>
                <c:pt idx="43810">
                  <c:v>2.06099E-2</c:v>
                </c:pt>
                <c:pt idx="43811">
                  <c:v>1.8706299999999999E-2</c:v>
                </c:pt>
                <c:pt idx="43812">
                  <c:v>4.0416699999999998E-3</c:v>
                </c:pt>
                <c:pt idx="43813">
                  <c:v>1.11723E-2</c:v>
                </c:pt>
                <c:pt idx="43814">
                  <c:v>8.1052799999999994E-3</c:v>
                </c:pt>
                <c:pt idx="43815">
                  <c:v>2.17247E-2</c:v>
                </c:pt>
                <c:pt idx="43816">
                  <c:v>2.0421999999999999E-2</c:v>
                </c:pt>
                <c:pt idx="43817">
                  <c:v>2.1221199999999999E-2</c:v>
                </c:pt>
                <c:pt idx="43818">
                  <c:v>3.13902E-2</c:v>
                </c:pt>
                <c:pt idx="43819">
                  <c:v>4.2078999999999998E-2</c:v>
                </c:pt>
                <c:pt idx="43820">
                  <c:v>2.6639900000000001E-2</c:v>
                </c:pt>
                <c:pt idx="43821">
                  <c:v>2.4255800000000001E-2</c:v>
                </c:pt>
                <c:pt idx="43822">
                  <c:v>2.94647E-2</c:v>
                </c:pt>
                <c:pt idx="43823">
                  <c:v>2.9315000000000001E-2</c:v>
                </c:pt>
                <c:pt idx="43824">
                  <c:v>3.6496199999999999E-2</c:v>
                </c:pt>
                <c:pt idx="43825">
                  <c:v>1.17102E-2</c:v>
                </c:pt>
                <c:pt idx="43826">
                  <c:v>2.7274099999999999E-2</c:v>
                </c:pt>
                <c:pt idx="43827">
                  <c:v>1.8255199999999999E-2</c:v>
                </c:pt>
                <c:pt idx="43828">
                  <c:v>2.97556E-2</c:v>
                </c:pt>
                <c:pt idx="43829">
                  <c:v>2.1571199999999999E-2</c:v>
                </c:pt>
                <c:pt idx="43830">
                  <c:v>3.6549600000000002E-2</c:v>
                </c:pt>
                <c:pt idx="43831">
                  <c:v>2.86083E-2</c:v>
                </c:pt>
                <c:pt idx="43832">
                  <c:v>1.8091200000000002E-2</c:v>
                </c:pt>
                <c:pt idx="43833">
                  <c:v>2.6625599999999999E-2</c:v>
                </c:pt>
                <c:pt idx="43834">
                  <c:v>3.2218900000000002E-2</c:v>
                </c:pt>
                <c:pt idx="43835">
                  <c:v>1.8182799999999999E-2</c:v>
                </c:pt>
                <c:pt idx="43836">
                  <c:v>1.41163E-2</c:v>
                </c:pt>
                <c:pt idx="43837">
                  <c:v>2.7423900000000001E-2</c:v>
                </c:pt>
                <c:pt idx="43838">
                  <c:v>2.2110899999999999E-2</c:v>
                </c:pt>
                <c:pt idx="43839">
                  <c:v>3.2691999999999999E-2</c:v>
                </c:pt>
                <c:pt idx="43840">
                  <c:v>-2.93732E-4</c:v>
                </c:pt>
                <c:pt idx="43841">
                  <c:v>2.3394600000000002E-2</c:v>
                </c:pt>
                <c:pt idx="43842">
                  <c:v>3.5103799999999998E-2</c:v>
                </c:pt>
                <c:pt idx="43843">
                  <c:v>-2.93732E-4</c:v>
                </c:pt>
                <c:pt idx="43844">
                  <c:v>-1.7490400000000001E-3</c:v>
                </c:pt>
                <c:pt idx="43845">
                  <c:v>6.7930200000000003E-3</c:v>
                </c:pt>
                <c:pt idx="43846">
                  <c:v>1.25332E-2</c:v>
                </c:pt>
                <c:pt idx="43847">
                  <c:v>-1.10426E-2</c:v>
                </c:pt>
                <c:pt idx="43848">
                  <c:v>-8.7346999999999998E-3</c:v>
                </c:pt>
                <c:pt idx="43849">
                  <c:v>-6.9046000000000005E-4</c:v>
                </c:pt>
                <c:pt idx="43850">
                  <c:v>-4.2638800000000003E-3</c:v>
                </c:pt>
                <c:pt idx="43851">
                  <c:v>-7.1888000000000004E-3</c:v>
                </c:pt>
                <c:pt idx="43852">
                  <c:v>3.16906E-3</c:v>
                </c:pt>
                <c:pt idx="43853">
                  <c:v>6.7215E-3</c:v>
                </c:pt>
                <c:pt idx="43854">
                  <c:v>2.73609E-3</c:v>
                </c:pt>
                <c:pt idx="43855">
                  <c:v>-6.4897499999999999E-3</c:v>
                </c:pt>
                <c:pt idx="43856">
                  <c:v>1.10054E-2</c:v>
                </c:pt>
                <c:pt idx="43857">
                  <c:v>1.07193E-3</c:v>
                </c:pt>
                <c:pt idx="43858">
                  <c:v>-3.5428999999999999E-3</c:v>
                </c:pt>
                <c:pt idx="43859">
                  <c:v>1.3455399999999999E-2</c:v>
                </c:pt>
                <c:pt idx="43860">
                  <c:v>1.4848699999999999E-2</c:v>
                </c:pt>
                <c:pt idx="43861">
                  <c:v>1.35756E-2</c:v>
                </c:pt>
                <c:pt idx="43862">
                  <c:v>-4.6167400000000003E-3</c:v>
                </c:pt>
                <c:pt idx="43863">
                  <c:v>1.13125E-2</c:v>
                </c:pt>
                <c:pt idx="43864">
                  <c:v>-9.4795199999999995E-4</c:v>
                </c:pt>
                <c:pt idx="43865">
                  <c:v>7.8706699999999997E-3</c:v>
                </c:pt>
                <c:pt idx="43866">
                  <c:v>2.0101500000000001E-2</c:v>
                </c:pt>
                <c:pt idx="43867">
                  <c:v>1.7900500000000001E-3</c:v>
                </c:pt>
                <c:pt idx="43868">
                  <c:v>4.4441200000000002E-3</c:v>
                </c:pt>
                <c:pt idx="43869">
                  <c:v>2.30503E-3</c:v>
                </c:pt>
                <c:pt idx="43870">
                  <c:v>1.0863299999999999E-2</c:v>
                </c:pt>
                <c:pt idx="43871">
                  <c:v>4.0836300000000004E-3</c:v>
                </c:pt>
                <c:pt idx="43872">
                  <c:v>-1.37529E-2</c:v>
                </c:pt>
                <c:pt idx="43873">
                  <c:v>2.3937199999999998E-3</c:v>
                </c:pt>
                <c:pt idx="43874">
                  <c:v>7.3566400000000002E-3</c:v>
                </c:pt>
                <c:pt idx="43875">
                  <c:v>1.82457E-2</c:v>
                </c:pt>
                <c:pt idx="43876">
                  <c:v>8.2635899999999995E-3</c:v>
                </c:pt>
                <c:pt idx="43877">
                  <c:v>9.1695800000000001E-3</c:v>
                </c:pt>
                <c:pt idx="43878">
                  <c:v>1.6054200000000001E-2</c:v>
                </c:pt>
                <c:pt idx="43879">
                  <c:v>-6.0148199999999997E-3</c:v>
                </c:pt>
                <c:pt idx="43880">
                  <c:v>-2.5135000000000001E-2</c:v>
                </c:pt>
                <c:pt idx="43881">
                  <c:v>-1.6162900000000001E-2</c:v>
                </c:pt>
                <c:pt idx="43882">
                  <c:v>-4.1551599999999998E-3</c:v>
                </c:pt>
                <c:pt idx="43883">
                  <c:v>-7.2450600000000002E-3</c:v>
                </c:pt>
                <c:pt idx="43884">
                  <c:v>-1.4225E-2</c:v>
                </c:pt>
                <c:pt idx="43885">
                  <c:v>-1.5082399999999999E-2</c:v>
                </c:pt>
                <c:pt idx="43886">
                  <c:v>-1.90916E-2</c:v>
                </c:pt>
                <c:pt idx="43887">
                  <c:v>-2.18105E-2</c:v>
                </c:pt>
                <c:pt idx="43888">
                  <c:v>-8.6269399999999996E-3</c:v>
                </c:pt>
                <c:pt idx="43889">
                  <c:v>1.47247E-2</c:v>
                </c:pt>
                <c:pt idx="43890">
                  <c:v>1.38931E-2</c:v>
                </c:pt>
                <c:pt idx="43891">
                  <c:v>1.5899699999999999E-2</c:v>
                </c:pt>
                <c:pt idx="43892">
                  <c:v>1.4006599999999999E-2</c:v>
                </c:pt>
                <c:pt idx="43893">
                  <c:v>2.14367E-2</c:v>
                </c:pt>
                <c:pt idx="43894">
                  <c:v>2.6782E-2</c:v>
                </c:pt>
                <c:pt idx="43895">
                  <c:v>5.1193200000000001E-3</c:v>
                </c:pt>
                <c:pt idx="43896">
                  <c:v>-1.6817100000000001E-2</c:v>
                </c:pt>
                <c:pt idx="43897">
                  <c:v>1.29614E-2</c:v>
                </c:pt>
                <c:pt idx="43898">
                  <c:v>-4.5509299999999999E-3</c:v>
                </c:pt>
                <c:pt idx="43899">
                  <c:v>-7.9917900000000001E-4</c:v>
                </c:pt>
                <c:pt idx="43900">
                  <c:v>-1.7930000000000001E-2</c:v>
                </c:pt>
                <c:pt idx="43901">
                  <c:v>-2.64263E-3</c:v>
                </c:pt>
                <c:pt idx="43902">
                  <c:v>3.3721900000000002E-3</c:v>
                </c:pt>
                <c:pt idx="43903">
                  <c:v>-1.1505100000000001E-2</c:v>
                </c:pt>
                <c:pt idx="43904">
                  <c:v>-6.7625000000000003E-3</c:v>
                </c:pt>
                <c:pt idx="43905">
                  <c:v>1.1720700000000001E-3</c:v>
                </c:pt>
                <c:pt idx="43906">
                  <c:v>1.8439299999999999E-2</c:v>
                </c:pt>
                <c:pt idx="43907">
                  <c:v>-5.1193200000000001E-3</c:v>
                </c:pt>
                <c:pt idx="43908">
                  <c:v>-3.5657900000000001E-3</c:v>
                </c:pt>
                <c:pt idx="43909">
                  <c:v>1.0542899999999999E-2</c:v>
                </c:pt>
                <c:pt idx="43910">
                  <c:v>1.0842299999999999E-2</c:v>
                </c:pt>
                <c:pt idx="43911">
                  <c:v>-1.1283899999999999E-2</c:v>
                </c:pt>
                <c:pt idx="43912">
                  <c:v>-1.0370300000000001E-2</c:v>
                </c:pt>
                <c:pt idx="43913">
                  <c:v>2.3565299999999999E-3</c:v>
                </c:pt>
                <c:pt idx="43914">
                  <c:v>2.14767E-3</c:v>
                </c:pt>
                <c:pt idx="43915">
                  <c:v>8.4953300000000006E-3</c:v>
                </c:pt>
                <c:pt idx="43916">
                  <c:v>3.7574800000000001E-3</c:v>
                </c:pt>
                <c:pt idx="43917">
                  <c:v>7.82681E-3</c:v>
                </c:pt>
                <c:pt idx="43918">
                  <c:v>1.1602400000000001E-2</c:v>
                </c:pt>
                <c:pt idx="43919">
                  <c:v>1.34754E-2</c:v>
                </c:pt>
                <c:pt idx="43920">
                  <c:v>-1.32494E-2</c:v>
                </c:pt>
                <c:pt idx="43921">
                  <c:v>2.2983600000000002E-3</c:v>
                </c:pt>
                <c:pt idx="43922">
                  <c:v>-1.7299699999999999E-3</c:v>
                </c:pt>
                <c:pt idx="43923">
                  <c:v>5.7172799999999999E-3</c:v>
                </c:pt>
                <c:pt idx="43924">
                  <c:v>1.9340500000000001E-3</c:v>
                </c:pt>
                <c:pt idx="43925">
                  <c:v>7.74956E-3</c:v>
                </c:pt>
                <c:pt idx="43926">
                  <c:v>-3.7393600000000002E-3</c:v>
                </c:pt>
                <c:pt idx="43927">
                  <c:v>3.82519E-3</c:v>
                </c:pt>
                <c:pt idx="43928">
                  <c:v>1.5506700000000001E-3</c:v>
                </c:pt>
                <c:pt idx="43929">
                  <c:v>1.5564000000000001E-3</c:v>
                </c:pt>
                <c:pt idx="43930">
                  <c:v>-7.6799399999999997E-3</c:v>
                </c:pt>
                <c:pt idx="43931">
                  <c:v>-4.9705499999999998E-3</c:v>
                </c:pt>
                <c:pt idx="43932">
                  <c:v>-1.18084E-2</c:v>
                </c:pt>
                <c:pt idx="43933">
                  <c:v>-9.2210799999999996E-3</c:v>
                </c:pt>
                <c:pt idx="43934">
                  <c:v>6.3438399999999999E-3</c:v>
                </c:pt>
                <c:pt idx="43935">
                  <c:v>-2.5325799999999999E-2</c:v>
                </c:pt>
                <c:pt idx="43936">
                  <c:v>-1.1776E-2</c:v>
                </c:pt>
                <c:pt idx="43937">
                  <c:v>-5.1879900000000002E-4</c:v>
                </c:pt>
                <c:pt idx="43938">
                  <c:v>-1.01089E-3</c:v>
                </c:pt>
                <c:pt idx="43939">
                  <c:v>9.9096299999999991E-3</c:v>
                </c:pt>
                <c:pt idx="43940">
                  <c:v>7.9641299999999998E-3</c:v>
                </c:pt>
                <c:pt idx="43941">
                  <c:v>-1.9256599999999999E-2</c:v>
                </c:pt>
                <c:pt idx="43942">
                  <c:v>5.9471100000000002E-3</c:v>
                </c:pt>
                <c:pt idx="43943">
                  <c:v>-9.60541E-3</c:v>
                </c:pt>
                <c:pt idx="43944">
                  <c:v>-1.82171E-2</c:v>
                </c:pt>
                <c:pt idx="43945">
                  <c:v>-8.0470999999999997E-3</c:v>
                </c:pt>
                <c:pt idx="43946" formatCode="0.00E+00">
                  <c:v>7.1525600000000005E-5</c:v>
                </c:pt>
                <c:pt idx="43947">
                  <c:v>-6.3314399999999998E-3</c:v>
                </c:pt>
                <c:pt idx="43948">
                  <c:v>-1.97086E-2</c:v>
                </c:pt>
                <c:pt idx="43949">
                  <c:v>-3.8013500000000002E-3</c:v>
                </c:pt>
                <c:pt idx="43950">
                  <c:v>-1.59264E-4</c:v>
                </c:pt>
                <c:pt idx="43951">
                  <c:v>-1.2563700000000001E-2</c:v>
                </c:pt>
                <c:pt idx="43952">
                  <c:v>-2.4557099999999998E-2</c:v>
                </c:pt>
                <c:pt idx="43953">
                  <c:v>-2.7637500000000001E-3</c:v>
                </c:pt>
                <c:pt idx="43954">
                  <c:v>-3.8681000000000002E-3</c:v>
                </c:pt>
                <c:pt idx="43955">
                  <c:v>-4.7969800000000002E-3</c:v>
                </c:pt>
                <c:pt idx="43956">
                  <c:v>-1.5904399999999999E-2</c:v>
                </c:pt>
                <c:pt idx="43957">
                  <c:v>-1.91202E-2</c:v>
                </c:pt>
                <c:pt idx="43958">
                  <c:v>-2.57463E-2</c:v>
                </c:pt>
                <c:pt idx="43959">
                  <c:v>-4.0794400000000001E-2</c:v>
                </c:pt>
                <c:pt idx="43960">
                  <c:v>-3.5583499999999997E-2</c:v>
                </c:pt>
                <c:pt idx="43961">
                  <c:v>-3.1061200000000001E-2</c:v>
                </c:pt>
                <c:pt idx="43962">
                  <c:v>-3.7103700000000003E-2</c:v>
                </c:pt>
                <c:pt idx="43963">
                  <c:v>-4.9253499999999999E-2</c:v>
                </c:pt>
                <c:pt idx="43964">
                  <c:v>-4.4170399999999999E-2</c:v>
                </c:pt>
                <c:pt idx="43965">
                  <c:v>-3.0596700000000001E-2</c:v>
                </c:pt>
                <c:pt idx="43966">
                  <c:v>-1.54381E-2</c:v>
                </c:pt>
                <c:pt idx="43967">
                  <c:v>-2.6285200000000002E-2</c:v>
                </c:pt>
                <c:pt idx="43968">
                  <c:v>-2.2462800000000002E-2</c:v>
                </c:pt>
                <c:pt idx="43969">
                  <c:v>-2.26851E-2</c:v>
                </c:pt>
                <c:pt idx="43970">
                  <c:v>-3.2548000000000001E-2</c:v>
                </c:pt>
                <c:pt idx="43971">
                  <c:v>-1.9482599999999999E-2</c:v>
                </c:pt>
                <c:pt idx="43972">
                  <c:v>-2.8130499999999999E-2</c:v>
                </c:pt>
                <c:pt idx="43973">
                  <c:v>-1.6985900000000002E-2</c:v>
                </c:pt>
                <c:pt idx="43974">
                  <c:v>-1.52292E-2</c:v>
                </c:pt>
                <c:pt idx="43975">
                  <c:v>-3.0939100000000001E-2</c:v>
                </c:pt>
                <c:pt idx="43976">
                  <c:v>-1.7377900000000002E-2</c:v>
                </c:pt>
                <c:pt idx="43977">
                  <c:v>-6.7548800000000004E-3</c:v>
                </c:pt>
                <c:pt idx="43978">
                  <c:v>-6.3180900000000002E-3</c:v>
                </c:pt>
                <c:pt idx="43979">
                  <c:v>-9.1981900000000002E-3</c:v>
                </c:pt>
                <c:pt idx="43980">
                  <c:v>-1.8172299999999999E-2</c:v>
                </c:pt>
                <c:pt idx="43981">
                  <c:v>5.7191799999999999E-3</c:v>
                </c:pt>
                <c:pt idx="43982">
                  <c:v>6.94847E-3</c:v>
                </c:pt>
                <c:pt idx="43983">
                  <c:v>3.5934399999999998E-3</c:v>
                </c:pt>
                <c:pt idx="43984">
                  <c:v>-4.5900300000000002E-3</c:v>
                </c:pt>
                <c:pt idx="43985">
                  <c:v>-9.2725800000000008E-3</c:v>
                </c:pt>
                <c:pt idx="43986">
                  <c:v>-1.0763200000000001E-2</c:v>
                </c:pt>
                <c:pt idx="43987">
                  <c:v>-1.6572E-2</c:v>
                </c:pt>
                <c:pt idx="43988">
                  <c:v>-1.31655E-2</c:v>
                </c:pt>
                <c:pt idx="43989">
                  <c:v>1.8110299999999999E-3</c:v>
                </c:pt>
                <c:pt idx="43990">
                  <c:v>-2.49214E-2</c:v>
                </c:pt>
                <c:pt idx="43991">
                  <c:v>-2.66314E-2</c:v>
                </c:pt>
                <c:pt idx="43992">
                  <c:v>-1.6875299999999999E-2</c:v>
                </c:pt>
                <c:pt idx="43993">
                  <c:v>-1.31874E-2</c:v>
                </c:pt>
                <c:pt idx="43994">
                  <c:v>-1.2365299999999999E-2</c:v>
                </c:pt>
                <c:pt idx="43995">
                  <c:v>-1.0866199999999999E-2</c:v>
                </c:pt>
                <c:pt idx="43996">
                  <c:v>-6.2513400000000002E-3</c:v>
                </c:pt>
                <c:pt idx="43997">
                  <c:v>-2.1619800000000002E-2</c:v>
                </c:pt>
                <c:pt idx="43998">
                  <c:v>-7.4243499999999997E-3</c:v>
                </c:pt>
                <c:pt idx="43999">
                  <c:v>-1.54228E-2</c:v>
                </c:pt>
                <c:pt idx="44000">
                  <c:v>-9.0808899999999994E-3</c:v>
                </c:pt>
                <c:pt idx="44001">
                  <c:v>-6.9417999999999997E-3</c:v>
                </c:pt>
                <c:pt idx="44002">
                  <c:v>-8.2807499999999999E-3</c:v>
                </c:pt>
                <c:pt idx="44003">
                  <c:v>-1.2696300000000001E-2</c:v>
                </c:pt>
                <c:pt idx="44004">
                  <c:v>-2.37389E-2</c:v>
                </c:pt>
                <c:pt idx="44005">
                  <c:v>-1.75095E-3</c:v>
                </c:pt>
                <c:pt idx="44006">
                  <c:v>-1.2473100000000001E-2</c:v>
                </c:pt>
                <c:pt idx="44007">
                  <c:v>-1.29967E-2</c:v>
                </c:pt>
                <c:pt idx="44008">
                  <c:v>-1.74618E-2</c:v>
                </c:pt>
                <c:pt idx="44009">
                  <c:v>-7.6465600000000002E-3</c:v>
                </c:pt>
                <c:pt idx="44010">
                  <c:v>-1.93224E-2</c:v>
                </c:pt>
                <c:pt idx="44011">
                  <c:v>-1.2331E-2</c:v>
                </c:pt>
                <c:pt idx="44012">
                  <c:v>-1.9749599999999999E-2</c:v>
                </c:pt>
                <c:pt idx="44013">
                  <c:v>-2.8662699999999999E-2</c:v>
                </c:pt>
                <c:pt idx="44014">
                  <c:v>-2.19946E-2</c:v>
                </c:pt>
                <c:pt idx="44015">
                  <c:v>-3.5119999999999998E-2</c:v>
                </c:pt>
                <c:pt idx="44016">
                  <c:v>-1.17016E-2</c:v>
                </c:pt>
                <c:pt idx="44017">
                  <c:v>-3.2346699999999999E-2</c:v>
                </c:pt>
                <c:pt idx="44018">
                  <c:v>-3.5242999999999997E-2</c:v>
                </c:pt>
                <c:pt idx="44019">
                  <c:v>-2.3869499999999998E-2</c:v>
                </c:pt>
                <c:pt idx="44020">
                  <c:v>-1.06459E-2</c:v>
                </c:pt>
                <c:pt idx="44021">
                  <c:v>-3.5132400000000001E-2</c:v>
                </c:pt>
                <c:pt idx="44022">
                  <c:v>-1.8456500000000001E-2</c:v>
                </c:pt>
                <c:pt idx="44023">
                  <c:v>-5.98907E-3</c:v>
                </c:pt>
                <c:pt idx="44024">
                  <c:v>3.8080200000000001E-3</c:v>
                </c:pt>
                <c:pt idx="44025">
                  <c:v>-1.8606199999999999E-3</c:v>
                </c:pt>
                <c:pt idx="44026">
                  <c:v>2.9210999999999998E-3</c:v>
                </c:pt>
                <c:pt idx="44027">
                  <c:v>-9.5663099999999997E-3</c:v>
                </c:pt>
                <c:pt idx="44028">
                  <c:v>-8.7614100000000007E-3</c:v>
                </c:pt>
                <c:pt idx="44029">
                  <c:v>-9.7398799999999994E-3</c:v>
                </c:pt>
                <c:pt idx="44030">
                  <c:v>-1.7851800000000001E-2</c:v>
                </c:pt>
                <c:pt idx="44031">
                  <c:v>-9.8371499999999994E-3</c:v>
                </c:pt>
                <c:pt idx="44032">
                  <c:v>-2.91376E-2</c:v>
                </c:pt>
                <c:pt idx="44033">
                  <c:v>-3.6700200000000002E-2</c:v>
                </c:pt>
                <c:pt idx="44034">
                  <c:v>-2.0423899999999998E-2</c:v>
                </c:pt>
                <c:pt idx="44035">
                  <c:v>-2.25677E-2</c:v>
                </c:pt>
                <c:pt idx="44036">
                  <c:v>-1.8238999999999998E-2</c:v>
                </c:pt>
                <c:pt idx="44037">
                  <c:v>-1.0087E-2</c:v>
                </c:pt>
                <c:pt idx="44038">
                  <c:v>-1.80559E-2</c:v>
                </c:pt>
                <c:pt idx="44039">
                  <c:v>-1.28603E-2</c:v>
                </c:pt>
                <c:pt idx="44040">
                  <c:v>-1.49231E-2</c:v>
                </c:pt>
                <c:pt idx="44041">
                  <c:v>-4.4231399999999999E-3</c:v>
                </c:pt>
                <c:pt idx="44042">
                  <c:v>-2.0229299999999999E-2</c:v>
                </c:pt>
                <c:pt idx="44043">
                  <c:v>4.61197E-3</c:v>
                </c:pt>
                <c:pt idx="44044">
                  <c:v>1.04017E-2</c:v>
                </c:pt>
                <c:pt idx="44045">
                  <c:v>-1.37615E-3</c:v>
                </c:pt>
                <c:pt idx="44046">
                  <c:v>-1.24073E-2</c:v>
                </c:pt>
                <c:pt idx="44047">
                  <c:v>-3.3321399999999999E-3</c:v>
                </c:pt>
                <c:pt idx="44048">
                  <c:v>-2.8228799999999998E-3</c:v>
                </c:pt>
                <c:pt idx="44049">
                  <c:v>-2.99292E-2</c:v>
                </c:pt>
                <c:pt idx="44050">
                  <c:v>-1.69582E-2</c:v>
                </c:pt>
                <c:pt idx="44051">
                  <c:v>-1.78146E-2</c:v>
                </c:pt>
                <c:pt idx="44052">
                  <c:v>-1.49975E-2</c:v>
                </c:pt>
                <c:pt idx="44053">
                  <c:v>-2.3777E-2</c:v>
                </c:pt>
                <c:pt idx="44054">
                  <c:v>-7.26891E-3</c:v>
                </c:pt>
                <c:pt idx="44055">
                  <c:v>-1.2693400000000001E-2</c:v>
                </c:pt>
                <c:pt idx="44056">
                  <c:v>-2.91901E-2</c:v>
                </c:pt>
                <c:pt idx="44057">
                  <c:v>-1.60866E-2</c:v>
                </c:pt>
                <c:pt idx="44058">
                  <c:v>-3.1787900000000001E-2</c:v>
                </c:pt>
                <c:pt idx="44059">
                  <c:v>-1.8682500000000001E-2</c:v>
                </c:pt>
                <c:pt idx="44060">
                  <c:v>-2.5185599999999999E-2</c:v>
                </c:pt>
                <c:pt idx="44061">
                  <c:v>-3.3877400000000002E-2</c:v>
                </c:pt>
                <c:pt idx="44062">
                  <c:v>-1.8620500000000002E-2</c:v>
                </c:pt>
                <c:pt idx="44063">
                  <c:v>-1.6467099999999998E-2</c:v>
                </c:pt>
                <c:pt idx="44064">
                  <c:v>-1.45817E-2</c:v>
                </c:pt>
                <c:pt idx="44065">
                  <c:v>-1.8061600000000001E-2</c:v>
                </c:pt>
                <c:pt idx="44066">
                  <c:v>-1.24674E-2</c:v>
                </c:pt>
                <c:pt idx="44067">
                  <c:v>-2.2782299999999998E-2</c:v>
                </c:pt>
                <c:pt idx="44068">
                  <c:v>-8.0909699999999994E-3</c:v>
                </c:pt>
                <c:pt idx="44069">
                  <c:v>-1.6563399999999999E-2</c:v>
                </c:pt>
                <c:pt idx="44070">
                  <c:v>-2.19402E-2</c:v>
                </c:pt>
                <c:pt idx="44071">
                  <c:v>-1.9828800000000001E-2</c:v>
                </c:pt>
                <c:pt idx="44072">
                  <c:v>-1.9653299999999999E-2</c:v>
                </c:pt>
                <c:pt idx="44073">
                  <c:v>-1.0947200000000001E-2</c:v>
                </c:pt>
                <c:pt idx="44074">
                  <c:v>-1.6064599999999998E-2</c:v>
                </c:pt>
                <c:pt idx="44075">
                  <c:v>-5.6915300000000002E-3</c:v>
                </c:pt>
                <c:pt idx="44076">
                  <c:v>-2.0336199999999999E-2</c:v>
                </c:pt>
                <c:pt idx="44077">
                  <c:v>-2.2333100000000002E-2</c:v>
                </c:pt>
                <c:pt idx="44078">
                  <c:v>-2.28481E-2</c:v>
                </c:pt>
                <c:pt idx="44079">
                  <c:v>-1.2043E-2</c:v>
                </c:pt>
                <c:pt idx="44080">
                  <c:v>8.1376999999999994E-3</c:v>
                </c:pt>
                <c:pt idx="44081">
                  <c:v>2.7713799999999999E-3</c:v>
                </c:pt>
                <c:pt idx="44082">
                  <c:v>-1.8823599999999999E-2</c:v>
                </c:pt>
                <c:pt idx="44083">
                  <c:v>-1.8677699999999998E-2</c:v>
                </c:pt>
                <c:pt idx="44084">
                  <c:v>6.1836199999999999E-3</c:v>
                </c:pt>
                <c:pt idx="44085">
                  <c:v>-1.7106099999999999E-2</c:v>
                </c:pt>
                <c:pt idx="44086">
                  <c:v>-1.09415E-2</c:v>
                </c:pt>
                <c:pt idx="44087">
                  <c:v>-2.24724E-2</c:v>
                </c:pt>
                <c:pt idx="44088">
                  <c:v>-1.40953E-2</c:v>
                </c:pt>
                <c:pt idx="44089">
                  <c:v>-9.2439700000000007E-3</c:v>
                </c:pt>
                <c:pt idx="44090">
                  <c:v>-2.6599899999999999E-2</c:v>
                </c:pt>
                <c:pt idx="44091">
                  <c:v>-1.7833700000000001E-2</c:v>
                </c:pt>
                <c:pt idx="44092">
                  <c:v>-1.5550599999999999E-2</c:v>
                </c:pt>
                <c:pt idx="44093">
                  <c:v>3.0307799999999998E-3</c:v>
                </c:pt>
                <c:pt idx="44094">
                  <c:v>-9.6120800000000003E-3</c:v>
                </c:pt>
                <c:pt idx="44095">
                  <c:v>-2.0050999999999999E-2</c:v>
                </c:pt>
                <c:pt idx="44096">
                  <c:v>-1.00231E-2</c:v>
                </c:pt>
                <c:pt idx="44097">
                  <c:v>-1.60923E-2</c:v>
                </c:pt>
                <c:pt idx="44098">
                  <c:v>-2.3742699999999999E-2</c:v>
                </c:pt>
                <c:pt idx="44099">
                  <c:v>-2.2564899999999999E-2</c:v>
                </c:pt>
                <c:pt idx="44100">
                  <c:v>-1.1184700000000001E-2</c:v>
                </c:pt>
                <c:pt idx="44101">
                  <c:v>-1.6526200000000001E-2</c:v>
                </c:pt>
                <c:pt idx="44102">
                  <c:v>-9.9525499999999992E-3</c:v>
                </c:pt>
                <c:pt idx="44103">
                  <c:v>-2.3562400000000001E-2</c:v>
                </c:pt>
                <c:pt idx="44104">
                  <c:v>-1.6298300000000002E-2</c:v>
                </c:pt>
                <c:pt idx="44105">
                  <c:v>-7.1516000000000001E-3</c:v>
                </c:pt>
                <c:pt idx="44106">
                  <c:v>-2.0895000000000002E-3</c:v>
                </c:pt>
                <c:pt idx="44107">
                  <c:v>4.5108800000000001E-3</c:v>
                </c:pt>
                <c:pt idx="44108">
                  <c:v>-1.7535200000000001E-2</c:v>
                </c:pt>
                <c:pt idx="44109">
                  <c:v>-4.2171500000000002E-3</c:v>
                </c:pt>
                <c:pt idx="44110">
                  <c:v>-1.12467E-2</c:v>
                </c:pt>
                <c:pt idx="44111">
                  <c:v>-7.4510599999999998E-3</c:v>
                </c:pt>
                <c:pt idx="44112">
                  <c:v>-3.2959000000000002E-2</c:v>
                </c:pt>
                <c:pt idx="44113">
                  <c:v>-9.6502299999999992E-3</c:v>
                </c:pt>
                <c:pt idx="44114">
                  <c:v>-1.5392299999999999E-2</c:v>
                </c:pt>
                <c:pt idx="44115">
                  <c:v>-1.5101399999999999E-2</c:v>
                </c:pt>
                <c:pt idx="44116">
                  <c:v>-2.5176E-2</c:v>
                </c:pt>
                <c:pt idx="44117">
                  <c:v>-1.9282299999999999E-2</c:v>
                </c:pt>
                <c:pt idx="44118">
                  <c:v>-2.5846500000000001E-2</c:v>
                </c:pt>
                <c:pt idx="44119">
                  <c:v>-2.98538E-2</c:v>
                </c:pt>
                <c:pt idx="44120">
                  <c:v>-2.5405900000000001E-3</c:v>
                </c:pt>
                <c:pt idx="44121">
                  <c:v>-2.0291300000000002E-2</c:v>
                </c:pt>
                <c:pt idx="44122">
                  <c:v>-2.034E-2</c:v>
                </c:pt>
                <c:pt idx="44123">
                  <c:v>-1.7998699999999999E-2</c:v>
                </c:pt>
                <c:pt idx="44124">
                  <c:v>-8.5277600000000005E-3</c:v>
                </c:pt>
                <c:pt idx="44125">
                  <c:v>-1.05743E-2</c:v>
                </c:pt>
                <c:pt idx="44126">
                  <c:v>-1.78776E-2</c:v>
                </c:pt>
                <c:pt idx="44127">
                  <c:v>-2.58245E-2</c:v>
                </c:pt>
                <c:pt idx="44128">
                  <c:v>-2.4804099999999999E-2</c:v>
                </c:pt>
                <c:pt idx="44129">
                  <c:v>-2.5490800000000001E-2</c:v>
                </c:pt>
                <c:pt idx="44130">
                  <c:v>-1.83649E-2</c:v>
                </c:pt>
                <c:pt idx="44131">
                  <c:v>-3.11069E-2</c:v>
                </c:pt>
                <c:pt idx="44132">
                  <c:v>-3.39508E-3</c:v>
                </c:pt>
                <c:pt idx="44133">
                  <c:v>-6.8521500000000004E-3</c:v>
                </c:pt>
                <c:pt idx="44134">
                  <c:v>-2.1088599999999999E-2</c:v>
                </c:pt>
                <c:pt idx="44135">
                  <c:v>-1.92528E-2</c:v>
                </c:pt>
                <c:pt idx="44136">
                  <c:v>-2.50072E-2</c:v>
                </c:pt>
                <c:pt idx="44137">
                  <c:v>-3.5858199999999998E-4</c:v>
                </c:pt>
                <c:pt idx="44138">
                  <c:v>-1.0056499999999999E-2</c:v>
                </c:pt>
                <c:pt idx="44139">
                  <c:v>-2.5674800000000001E-2</c:v>
                </c:pt>
                <c:pt idx="44140">
                  <c:v>-2.1016099999999999E-2</c:v>
                </c:pt>
                <c:pt idx="44141">
                  <c:v>-1.1691999999999999E-2</c:v>
                </c:pt>
                <c:pt idx="44142">
                  <c:v>-2.69766E-2</c:v>
                </c:pt>
                <c:pt idx="44143">
                  <c:v>-3.3414800000000001E-2</c:v>
                </c:pt>
                <c:pt idx="44144">
                  <c:v>-3.0516600000000001E-2</c:v>
                </c:pt>
                <c:pt idx="44145">
                  <c:v>-1.4258399999999999E-2</c:v>
                </c:pt>
                <c:pt idx="44146">
                  <c:v>-1.50394E-2</c:v>
                </c:pt>
                <c:pt idx="44147">
                  <c:v>-1.5111899999999999E-2</c:v>
                </c:pt>
                <c:pt idx="44148">
                  <c:v>-2.5504099999999998E-2</c:v>
                </c:pt>
                <c:pt idx="44149">
                  <c:v>-1.34459E-2</c:v>
                </c:pt>
                <c:pt idx="44150">
                  <c:v>5.6486100000000001E-3</c:v>
                </c:pt>
                <c:pt idx="44151">
                  <c:v>8.8987400000000005E-3</c:v>
                </c:pt>
                <c:pt idx="44152">
                  <c:v>8.2006500000000003E-3</c:v>
                </c:pt>
                <c:pt idx="44153">
                  <c:v>-1.02901E-2</c:v>
                </c:pt>
                <c:pt idx="44154">
                  <c:v>1.2195599999999999E-2</c:v>
                </c:pt>
                <c:pt idx="44155">
                  <c:v>-1.01271E-2</c:v>
                </c:pt>
                <c:pt idx="44156">
                  <c:v>-9.6225700000000004E-3</c:v>
                </c:pt>
                <c:pt idx="44157">
                  <c:v>-3.23391E-3</c:v>
                </c:pt>
                <c:pt idx="44158">
                  <c:v>7.6971100000000001E-3</c:v>
                </c:pt>
                <c:pt idx="44159">
                  <c:v>-1.0129900000000001E-2</c:v>
                </c:pt>
                <c:pt idx="44160">
                  <c:v>-1.1188500000000001E-2</c:v>
                </c:pt>
                <c:pt idx="44161">
                  <c:v>-1.2497899999999999E-2</c:v>
                </c:pt>
                <c:pt idx="44162">
                  <c:v>-1.44987E-2</c:v>
                </c:pt>
                <c:pt idx="44163">
                  <c:v>-2.3345900000000001E-3</c:v>
                </c:pt>
                <c:pt idx="44164">
                  <c:v>-2.8362299999999999E-3</c:v>
                </c:pt>
                <c:pt idx="44165">
                  <c:v>8.8405600000000003E-4</c:v>
                </c:pt>
                <c:pt idx="44166">
                  <c:v>-1.05886E-2</c:v>
                </c:pt>
                <c:pt idx="44167">
                  <c:v>-3.5605400000000002E-2</c:v>
                </c:pt>
                <c:pt idx="44168">
                  <c:v>-7.1363399999999997E-3</c:v>
                </c:pt>
                <c:pt idx="44169">
                  <c:v>1.8459300000000001E-2</c:v>
                </c:pt>
                <c:pt idx="44170">
                  <c:v>1.8787400000000001E-3</c:v>
                </c:pt>
                <c:pt idx="44171">
                  <c:v>3.57151E-3</c:v>
                </c:pt>
                <c:pt idx="44172">
                  <c:v>-1.29271E-2</c:v>
                </c:pt>
                <c:pt idx="44173">
                  <c:v>-1.21546E-2</c:v>
                </c:pt>
                <c:pt idx="44174">
                  <c:v>-1.1951399999999999E-2</c:v>
                </c:pt>
                <c:pt idx="44175">
                  <c:v>-2.27261E-3</c:v>
                </c:pt>
                <c:pt idx="44176">
                  <c:v>-5.7277700000000001E-3</c:v>
                </c:pt>
                <c:pt idx="44177">
                  <c:v>-2.11668E-2</c:v>
                </c:pt>
                <c:pt idx="44178">
                  <c:v>-1.2865100000000001E-2</c:v>
                </c:pt>
                <c:pt idx="44179">
                  <c:v>-8.93211E-3</c:v>
                </c:pt>
                <c:pt idx="44180">
                  <c:v>-2.9726000000000002E-3</c:v>
                </c:pt>
                <c:pt idx="44181">
                  <c:v>-8.0776199999999995E-4</c:v>
                </c:pt>
                <c:pt idx="44182">
                  <c:v>-1.16282E-2</c:v>
                </c:pt>
                <c:pt idx="44183">
                  <c:v>-9.9916499999999995E-3</c:v>
                </c:pt>
                <c:pt idx="44184">
                  <c:v>-1.96524E-2</c:v>
                </c:pt>
                <c:pt idx="44185">
                  <c:v>-1.81313E-2</c:v>
                </c:pt>
                <c:pt idx="44186">
                  <c:v>-6.8874399999999999E-3</c:v>
                </c:pt>
                <c:pt idx="44187">
                  <c:v>2.7255999999999999E-3</c:v>
                </c:pt>
                <c:pt idx="44188">
                  <c:v>-2.3269699999999998E-3</c:v>
                </c:pt>
                <c:pt idx="44189">
                  <c:v>-2.104E-2</c:v>
                </c:pt>
                <c:pt idx="44190">
                  <c:v>4.2486199999999998E-3</c:v>
                </c:pt>
                <c:pt idx="44191">
                  <c:v>8.3046000000000005E-3</c:v>
                </c:pt>
                <c:pt idx="44192">
                  <c:v>-2.8839099999999999E-3</c:v>
                </c:pt>
                <c:pt idx="44193">
                  <c:v>-8.5945099999999996E-3</c:v>
                </c:pt>
                <c:pt idx="44194">
                  <c:v>-2.30598E-3</c:v>
                </c:pt>
                <c:pt idx="44195">
                  <c:v>7.7104599999999997E-3</c:v>
                </c:pt>
                <c:pt idx="44196">
                  <c:v>-1.6689299999999999E-3</c:v>
                </c:pt>
                <c:pt idx="44197">
                  <c:v>-7.3671300000000004E-3</c:v>
                </c:pt>
                <c:pt idx="44198">
                  <c:v>5.8078799999999996E-3</c:v>
                </c:pt>
                <c:pt idx="44199">
                  <c:v>2.86674E-3</c:v>
                </c:pt>
                <c:pt idx="44200">
                  <c:v>4.6615600000000004E-3</c:v>
                </c:pt>
                <c:pt idx="44201">
                  <c:v>2.8276400000000002E-3</c:v>
                </c:pt>
                <c:pt idx="44202">
                  <c:v>-4.27246E-4</c:v>
                </c:pt>
                <c:pt idx="44203">
                  <c:v>-1.5132899999999999E-2</c:v>
                </c:pt>
                <c:pt idx="44204">
                  <c:v>-1.8340100000000002E-2</c:v>
                </c:pt>
                <c:pt idx="44205">
                  <c:v>-9.1190300000000002E-3</c:v>
                </c:pt>
                <c:pt idx="44206">
                  <c:v>-4.7512099999999996E-3</c:v>
                </c:pt>
                <c:pt idx="44207">
                  <c:v>1.4419599999999999E-2</c:v>
                </c:pt>
                <c:pt idx="44208">
                  <c:v>1.3444899999999999E-2</c:v>
                </c:pt>
                <c:pt idx="44209">
                  <c:v>-3.1967200000000001E-3</c:v>
                </c:pt>
                <c:pt idx="44210">
                  <c:v>3.3092499999999998E-4</c:v>
                </c:pt>
                <c:pt idx="44211">
                  <c:v>4.0492999999999996E-3</c:v>
                </c:pt>
                <c:pt idx="44212">
                  <c:v>1.7995799999999999E-2</c:v>
                </c:pt>
                <c:pt idx="44213">
                  <c:v>4.8532499999999999E-3</c:v>
                </c:pt>
                <c:pt idx="44214">
                  <c:v>-3.1404499999999999E-3</c:v>
                </c:pt>
                <c:pt idx="44215">
                  <c:v>2.1724700000000001E-3</c:v>
                </c:pt>
                <c:pt idx="44216">
                  <c:v>1.0690700000000001E-3</c:v>
                </c:pt>
                <c:pt idx="44217">
                  <c:v>7.5655000000000002E-3</c:v>
                </c:pt>
                <c:pt idx="44218">
                  <c:v>1.2081100000000001E-2</c:v>
                </c:pt>
                <c:pt idx="44219">
                  <c:v>-4.4431699999999998E-3</c:v>
                </c:pt>
                <c:pt idx="44220">
                  <c:v>2.0360899999999999E-3</c:v>
                </c:pt>
                <c:pt idx="44221">
                  <c:v>2.16007E-3</c:v>
                </c:pt>
                <c:pt idx="44222">
                  <c:v>-1.55783E-2</c:v>
                </c:pt>
                <c:pt idx="44223">
                  <c:v>1.4434799999999999E-2</c:v>
                </c:pt>
                <c:pt idx="44224">
                  <c:v>1.1565199999999999E-2</c:v>
                </c:pt>
                <c:pt idx="44225">
                  <c:v>-6.6757199999999996E-4</c:v>
                </c:pt>
                <c:pt idx="44226">
                  <c:v>1.0843300000000001E-3</c:v>
                </c:pt>
                <c:pt idx="44227">
                  <c:v>1.4963199999999999E-2</c:v>
                </c:pt>
                <c:pt idx="44228">
                  <c:v>2.04277E-2</c:v>
                </c:pt>
                <c:pt idx="44229">
                  <c:v>1.7245300000000002E-2</c:v>
                </c:pt>
                <c:pt idx="44230">
                  <c:v>9.7599000000000002E-3</c:v>
                </c:pt>
                <c:pt idx="44231">
                  <c:v>3.7956200000000001E-4</c:v>
                </c:pt>
                <c:pt idx="44232">
                  <c:v>8.8663100000000005E-3</c:v>
                </c:pt>
                <c:pt idx="44233">
                  <c:v>-2.4549499999999998E-2</c:v>
                </c:pt>
                <c:pt idx="44234">
                  <c:v>-1.6033200000000001E-2</c:v>
                </c:pt>
                <c:pt idx="44235">
                  <c:v>-2.0933200000000001E-3</c:v>
                </c:pt>
                <c:pt idx="44236">
                  <c:v>-1.17874E-3</c:v>
                </c:pt>
                <c:pt idx="44237">
                  <c:v>-1.09262E-2</c:v>
                </c:pt>
                <c:pt idx="44238">
                  <c:v>3.5505300000000001E-3</c:v>
                </c:pt>
                <c:pt idx="44239">
                  <c:v>1.89877E-2</c:v>
                </c:pt>
                <c:pt idx="44240">
                  <c:v>1.8911399999999998E-2</c:v>
                </c:pt>
                <c:pt idx="44241">
                  <c:v>1.4276499999999999E-2</c:v>
                </c:pt>
                <c:pt idx="44242">
                  <c:v>-1.77574E-3</c:v>
                </c:pt>
                <c:pt idx="44243">
                  <c:v>1.17588E-2</c:v>
                </c:pt>
                <c:pt idx="44244">
                  <c:v>4.4889500000000002E-3</c:v>
                </c:pt>
                <c:pt idx="44245">
                  <c:v>7.267E-3</c:v>
                </c:pt>
                <c:pt idx="44246">
                  <c:v>8.4285699999999998E-3</c:v>
                </c:pt>
                <c:pt idx="44247">
                  <c:v>-1.5107199999999999E-2</c:v>
                </c:pt>
                <c:pt idx="44248">
                  <c:v>-9.6435500000000007E-3</c:v>
                </c:pt>
                <c:pt idx="44249">
                  <c:v>4.6987499999999998E-3</c:v>
                </c:pt>
                <c:pt idx="44250">
                  <c:v>4.1189199999999999E-3</c:v>
                </c:pt>
                <c:pt idx="44251">
                  <c:v>-1.091E-2</c:v>
                </c:pt>
                <c:pt idx="44252">
                  <c:v>-9.8104500000000001E-3</c:v>
                </c:pt>
                <c:pt idx="44253">
                  <c:v>-3.8356800000000002E-3</c:v>
                </c:pt>
                <c:pt idx="44254">
                  <c:v>-4.01783E-3</c:v>
                </c:pt>
                <c:pt idx="44255">
                  <c:v>1.16825E-3</c:v>
                </c:pt>
                <c:pt idx="44256">
                  <c:v>-8.2197199999999998E-3</c:v>
                </c:pt>
                <c:pt idx="44257">
                  <c:v>-6.8683599999999996E-3</c:v>
                </c:pt>
                <c:pt idx="44258">
                  <c:v>7.8639999999999995E-3</c:v>
                </c:pt>
                <c:pt idx="44259">
                  <c:v>4.2791399999999999E-3</c:v>
                </c:pt>
                <c:pt idx="44260">
                  <c:v>4.7626500000000002E-3</c:v>
                </c:pt>
                <c:pt idx="44261">
                  <c:v>3.0794099999999999E-3</c:v>
                </c:pt>
                <c:pt idx="44262">
                  <c:v>7.4052800000000002E-3</c:v>
                </c:pt>
                <c:pt idx="44263">
                  <c:v>8.4495500000000001E-3</c:v>
                </c:pt>
                <c:pt idx="44264">
                  <c:v>6.46782E-3</c:v>
                </c:pt>
                <c:pt idx="44265">
                  <c:v>-1.67408E-2</c:v>
                </c:pt>
                <c:pt idx="44266" formatCode="0.00E+00">
                  <c:v>-8.2397500000000001E-4</c:v>
                </c:pt>
                <c:pt idx="44267">
                  <c:v>-2.6130700000000001E-4</c:v>
                </c:pt>
                <c:pt idx="44268">
                  <c:v>1.2846E-2</c:v>
                </c:pt>
                <c:pt idx="44269">
                  <c:v>-9.7436899999999993E-3</c:v>
                </c:pt>
                <c:pt idx="44270">
                  <c:v>-1.6991599999999999E-2</c:v>
                </c:pt>
                <c:pt idx="44271">
                  <c:v>-5.02777E-3</c:v>
                </c:pt>
                <c:pt idx="44272">
                  <c:v>5.1946600000000002E-3</c:v>
                </c:pt>
                <c:pt idx="44273">
                  <c:v>1.34325E-2</c:v>
                </c:pt>
                <c:pt idx="44274">
                  <c:v>-1.3859700000000001E-2</c:v>
                </c:pt>
                <c:pt idx="44275">
                  <c:v>8.5544599999999998E-3</c:v>
                </c:pt>
                <c:pt idx="44276">
                  <c:v>6.34193E-3</c:v>
                </c:pt>
                <c:pt idx="44277">
                  <c:v>-1.1282E-3</c:v>
                </c:pt>
                <c:pt idx="44278">
                  <c:v>1.8787400000000001E-3</c:v>
                </c:pt>
                <c:pt idx="44279">
                  <c:v>4.6520199999999998E-3</c:v>
                </c:pt>
                <c:pt idx="44280">
                  <c:v>-3.9787299999999998E-3</c:v>
                </c:pt>
                <c:pt idx="44281">
                  <c:v>2.2359799999999999E-2</c:v>
                </c:pt>
                <c:pt idx="44282">
                  <c:v>-8.80623E-3</c:v>
                </c:pt>
                <c:pt idx="44283">
                  <c:v>2.02379E-2</c:v>
                </c:pt>
                <c:pt idx="44284">
                  <c:v>1.13335E-2</c:v>
                </c:pt>
                <c:pt idx="44285">
                  <c:v>8.0919300000000007E-3</c:v>
                </c:pt>
                <c:pt idx="44286">
                  <c:v>6.6862099999999997E-3</c:v>
                </c:pt>
                <c:pt idx="44287">
                  <c:v>1.12438E-2</c:v>
                </c:pt>
                <c:pt idx="44288">
                  <c:v>2.1818199999999999E-2</c:v>
                </c:pt>
                <c:pt idx="44289">
                  <c:v>-7.6293900000000002E-4</c:v>
                </c:pt>
                <c:pt idx="44290">
                  <c:v>1.5332200000000001E-2</c:v>
                </c:pt>
                <c:pt idx="44291">
                  <c:v>6.1092400000000002E-3</c:v>
                </c:pt>
                <c:pt idx="44292">
                  <c:v>1.4966999999999999E-2</c:v>
                </c:pt>
                <c:pt idx="44293">
                  <c:v>1.7450299999999998E-2</c:v>
                </c:pt>
                <c:pt idx="44294">
                  <c:v>7.5006500000000002E-3</c:v>
                </c:pt>
                <c:pt idx="44295">
                  <c:v>9.1705299999999997E-3</c:v>
                </c:pt>
                <c:pt idx="44296">
                  <c:v>1.0705900000000001E-2</c:v>
                </c:pt>
                <c:pt idx="44297">
                  <c:v>7.2717700000000003E-3</c:v>
                </c:pt>
                <c:pt idx="44298">
                  <c:v>2.0916000000000001E-2</c:v>
                </c:pt>
                <c:pt idx="44299">
                  <c:v>1.0322599999999999E-2</c:v>
                </c:pt>
                <c:pt idx="44300">
                  <c:v>1.3301800000000001E-2</c:v>
                </c:pt>
                <c:pt idx="44301">
                  <c:v>6.9026900000000004E-3</c:v>
                </c:pt>
                <c:pt idx="44302">
                  <c:v>1.5377E-2</c:v>
                </c:pt>
                <c:pt idx="44303">
                  <c:v>2.26851E-2</c:v>
                </c:pt>
                <c:pt idx="44304">
                  <c:v>1.10083E-2</c:v>
                </c:pt>
                <c:pt idx="44305">
                  <c:v>9.4108600000000001E-3</c:v>
                </c:pt>
                <c:pt idx="44306">
                  <c:v>1.05381E-2</c:v>
                </c:pt>
                <c:pt idx="44307">
                  <c:v>1.6545299999999999E-2</c:v>
                </c:pt>
                <c:pt idx="44308">
                  <c:v>8.1110000000000002E-3</c:v>
                </c:pt>
                <c:pt idx="44309">
                  <c:v>2.0526900000000001E-2</c:v>
                </c:pt>
                <c:pt idx="44310">
                  <c:v>-7.7524200000000003E-3</c:v>
                </c:pt>
                <c:pt idx="44311" formatCode="0.00E+00">
                  <c:v>8.9740800000000004E-4</c:v>
                </c:pt>
                <c:pt idx="44312">
                  <c:v>9.9506400000000002E-3</c:v>
                </c:pt>
                <c:pt idx="44313" formatCode="0.00E+00">
                  <c:v>1.6667399999999999E-2</c:v>
                </c:pt>
                <c:pt idx="44314">
                  <c:v>9.3183499999999996E-3</c:v>
                </c:pt>
                <c:pt idx="44315">
                  <c:v>-1.4367100000000001E-2</c:v>
                </c:pt>
                <c:pt idx="44316">
                  <c:v>1.90163E-2</c:v>
                </c:pt>
                <c:pt idx="44317">
                  <c:v>1.6794199999999999E-2</c:v>
                </c:pt>
                <c:pt idx="44318">
                  <c:v>1.8117899999999999E-2</c:v>
                </c:pt>
                <c:pt idx="44319">
                  <c:v>4.4736899999999998E-3</c:v>
                </c:pt>
                <c:pt idx="44320">
                  <c:v>1.2949E-2</c:v>
                </c:pt>
                <c:pt idx="44321">
                  <c:v>2.2052800000000001E-2</c:v>
                </c:pt>
                <c:pt idx="44322">
                  <c:v>2.1423299999999999E-2</c:v>
                </c:pt>
                <c:pt idx="44323">
                  <c:v>1.8201800000000001E-2</c:v>
                </c:pt>
                <c:pt idx="44324">
                  <c:v>1.9141200000000001E-2</c:v>
                </c:pt>
                <c:pt idx="44325" formatCode="0.00E+00">
                  <c:v>1.4090500000000001E-2</c:v>
                </c:pt>
                <c:pt idx="44326">
                  <c:v>2.64549E-2</c:v>
                </c:pt>
                <c:pt idx="44327">
                  <c:v>1.4883E-2</c:v>
                </c:pt>
                <c:pt idx="44328">
                  <c:v>1.7143200000000001E-2</c:v>
                </c:pt>
                <c:pt idx="44329">
                  <c:v>1.3975100000000001E-2</c:v>
                </c:pt>
                <c:pt idx="44330">
                  <c:v>8.66222E-3</c:v>
                </c:pt>
                <c:pt idx="44331">
                  <c:v>2.4919500000000002E-3</c:v>
                </c:pt>
                <c:pt idx="44332">
                  <c:v>1.6956300000000001E-3</c:v>
                </c:pt>
                <c:pt idx="44333">
                  <c:v>-8.5353899999999995E-4</c:v>
                </c:pt>
                <c:pt idx="44334">
                  <c:v>9.5024099999999993E-3</c:v>
                </c:pt>
                <c:pt idx="44335">
                  <c:v>4.7159200000000002E-3</c:v>
                </c:pt>
                <c:pt idx="44336">
                  <c:v>2.2254900000000001E-2</c:v>
                </c:pt>
                <c:pt idx="44337">
                  <c:v>9.0179400000000003E-3</c:v>
                </c:pt>
                <c:pt idx="44338">
                  <c:v>2.1488199999999999E-2</c:v>
                </c:pt>
                <c:pt idx="44339">
                  <c:v>1.15023E-2</c:v>
                </c:pt>
                <c:pt idx="44340">
                  <c:v>-2.1047599999999998E-3</c:v>
                </c:pt>
                <c:pt idx="44341">
                  <c:v>9.7770700000000006E-3</c:v>
                </c:pt>
                <c:pt idx="44342">
                  <c:v>8.5191699999999995E-3</c:v>
                </c:pt>
                <c:pt idx="44343">
                  <c:v>8.4810300000000005E-3</c:v>
                </c:pt>
                <c:pt idx="44344">
                  <c:v>1.2624700000000001E-2</c:v>
                </c:pt>
                <c:pt idx="44345">
                  <c:v>2.9811899999999999E-3</c:v>
                </c:pt>
                <c:pt idx="44346">
                  <c:v>1.37596E-2</c:v>
                </c:pt>
                <c:pt idx="44347">
                  <c:v>5.6428900000000002E-3</c:v>
                </c:pt>
                <c:pt idx="44348">
                  <c:v>-5.8050200000000001E-3</c:v>
                </c:pt>
                <c:pt idx="44349">
                  <c:v>-9.56535E-4</c:v>
                </c:pt>
                <c:pt idx="44350">
                  <c:v>-2.0675699999999999E-3</c:v>
                </c:pt>
                <c:pt idx="44351">
                  <c:v>1.4686600000000001E-3</c:v>
                </c:pt>
                <c:pt idx="44352">
                  <c:v>4.3535199999999996E-3</c:v>
                </c:pt>
                <c:pt idx="44353">
                  <c:v>2.0688100000000001E-2</c:v>
                </c:pt>
                <c:pt idx="44354">
                  <c:v>1.15824E-2</c:v>
                </c:pt>
                <c:pt idx="44355">
                  <c:v>2.67429E-2</c:v>
                </c:pt>
                <c:pt idx="44356">
                  <c:v>2.5921799999999998E-2</c:v>
                </c:pt>
                <c:pt idx="44357">
                  <c:v>6.5441099999999997E-3</c:v>
                </c:pt>
                <c:pt idx="44358">
                  <c:v>2.5703400000000001E-2</c:v>
                </c:pt>
                <c:pt idx="44359">
                  <c:v>9.3526800000000004E-3</c:v>
                </c:pt>
                <c:pt idx="44360">
                  <c:v>-3.1928999999999998E-3</c:v>
                </c:pt>
                <c:pt idx="44361">
                  <c:v>1.88112E-2</c:v>
                </c:pt>
                <c:pt idx="44362">
                  <c:v>2.1492000000000001E-2</c:v>
                </c:pt>
                <c:pt idx="44363">
                  <c:v>1.6490899999999999E-2</c:v>
                </c:pt>
                <c:pt idx="44364">
                  <c:v>-1.07832E-2</c:v>
                </c:pt>
                <c:pt idx="44365">
                  <c:v>-7.1544599999999996E-3</c:v>
                </c:pt>
                <c:pt idx="44366">
                  <c:v>-4.43363E-3</c:v>
                </c:pt>
                <c:pt idx="44367">
                  <c:v>1.2764899999999999E-2</c:v>
                </c:pt>
                <c:pt idx="44368">
                  <c:v>1.18694E-2</c:v>
                </c:pt>
                <c:pt idx="44369">
                  <c:v>-8.7652200000000006E-3</c:v>
                </c:pt>
                <c:pt idx="44370">
                  <c:v>1.50566E-2</c:v>
                </c:pt>
                <c:pt idx="44371">
                  <c:v>4.1580200000000001E-3</c:v>
                </c:pt>
                <c:pt idx="44372">
                  <c:v>1.0291099999999999E-2</c:v>
                </c:pt>
                <c:pt idx="44373">
                  <c:v>7.1353900000000001E-3</c:v>
                </c:pt>
                <c:pt idx="44374">
                  <c:v>3.12233E-3</c:v>
                </c:pt>
                <c:pt idx="44375">
                  <c:v>9.1972400000000006E-3</c:v>
                </c:pt>
                <c:pt idx="44376">
                  <c:v>1.05515E-2</c:v>
                </c:pt>
                <c:pt idx="44377">
                  <c:v>-2.3565299999999999E-3</c:v>
                </c:pt>
                <c:pt idx="44378">
                  <c:v>9.1686200000000006E-3</c:v>
                </c:pt>
                <c:pt idx="44379">
                  <c:v>2.0058599999999999E-2</c:v>
                </c:pt>
                <c:pt idx="44380">
                  <c:v>8.5802099999999996E-3</c:v>
                </c:pt>
                <c:pt idx="44381">
                  <c:v>6.1807600000000004E-3</c:v>
                </c:pt>
                <c:pt idx="44382">
                  <c:v>1.48687E-2</c:v>
                </c:pt>
                <c:pt idx="44383">
                  <c:v>1.6702700000000001E-2</c:v>
                </c:pt>
                <c:pt idx="44384">
                  <c:v>1.7213800000000001E-2</c:v>
                </c:pt>
                <c:pt idx="44385">
                  <c:v>7.38049E-3</c:v>
                </c:pt>
                <c:pt idx="44386">
                  <c:v>2.1589299999999999E-2</c:v>
                </c:pt>
                <c:pt idx="44387">
                  <c:v>2.28977E-3</c:v>
                </c:pt>
                <c:pt idx="44388">
                  <c:v>3.84235E-3</c:v>
                </c:pt>
                <c:pt idx="44389">
                  <c:v>3.4694700000000001E-3</c:v>
                </c:pt>
                <c:pt idx="44390">
                  <c:v>1.4301299999999999E-2</c:v>
                </c:pt>
                <c:pt idx="44391">
                  <c:v>2.2356000000000001E-2</c:v>
                </c:pt>
                <c:pt idx="44392">
                  <c:v>1.7842299999999998E-2</c:v>
                </c:pt>
                <c:pt idx="44393">
                  <c:v>4.2190600000000002E-3</c:v>
                </c:pt>
                <c:pt idx="44394">
                  <c:v>2.00777E-2</c:v>
                </c:pt>
                <c:pt idx="44395">
                  <c:v>1.6882899999999999E-2</c:v>
                </c:pt>
                <c:pt idx="44396">
                  <c:v>2.7252200000000001E-2</c:v>
                </c:pt>
                <c:pt idx="44397">
                  <c:v>1.47181E-2</c:v>
                </c:pt>
                <c:pt idx="44398">
                  <c:v>9.9487299999999994E-3</c:v>
                </c:pt>
                <c:pt idx="44399">
                  <c:v>2.63205E-2</c:v>
                </c:pt>
                <c:pt idx="44400" formatCode="0.00E+00">
                  <c:v>1.2537E-2</c:v>
                </c:pt>
                <c:pt idx="44401">
                  <c:v>1.9355799999999999E-2</c:v>
                </c:pt>
                <c:pt idx="44402">
                  <c:v>-1.4534000000000001E-3</c:v>
                </c:pt>
                <c:pt idx="44403">
                  <c:v>2.0653700000000001E-2</c:v>
                </c:pt>
                <c:pt idx="44404">
                  <c:v>1.45559E-2</c:v>
                </c:pt>
                <c:pt idx="44405">
                  <c:v>7.9202700000000001E-3</c:v>
                </c:pt>
                <c:pt idx="44406">
                  <c:v>1.9612299999999999E-2</c:v>
                </c:pt>
                <c:pt idx="44407">
                  <c:v>2.2758500000000001E-2</c:v>
                </c:pt>
                <c:pt idx="44408">
                  <c:v>1.08862E-2</c:v>
                </c:pt>
                <c:pt idx="44409">
                  <c:v>1.5173000000000001E-3</c:v>
                </c:pt>
                <c:pt idx="44410">
                  <c:v>2.3090400000000001E-2</c:v>
                </c:pt>
                <c:pt idx="44411">
                  <c:v>3.2074900000000003E-2</c:v>
                </c:pt>
                <c:pt idx="44412">
                  <c:v>6.9560999999999998E-3</c:v>
                </c:pt>
                <c:pt idx="44413">
                  <c:v>1.88808E-2</c:v>
                </c:pt>
                <c:pt idx="44414">
                  <c:v>2.3792299999999999E-2</c:v>
                </c:pt>
                <c:pt idx="44415">
                  <c:v>4.2454699999999998E-2</c:v>
                </c:pt>
                <c:pt idx="44416">
                  <c:v>2.8287900000000001E-2</c:v>
                </c:pt>
                <c:pt idx="44417">
                  <c:v>3.3441499999999999E-2</c:v>
                </c:pt>
                <c:pt idx="44418">
                  <c:v>1.6111400000000001E-2</c:v>
                </c:pt>
                <c:pt idx="44419">
                  <c:v>2.6020100000000001E-2</c:v>
                </c:pt>
                <c:pt idx="44420">
                  <c:v>3.1687699999999999E-2</c:v>
                </c:pt>
                <c:pt idx="44421">
                  <c:v>2.4717300000000001E-2</c:v>
                </c:pt>
                <c:pt idx="44422">
                  <c:v>2.8098100000000001E-2</c:v>
                </c:pt>
                <c:pt idx="44423">
                  <c:v>1.08232E-2</c:v>
                </c:pt>
                <c:pt idx="44424">
                  <c:v>2.46077E-2</c:v>
                </c:pt>
                <c:pt idx="44425">
                  <c:v>2.3950599999999999E-2</c:v>
                </c:pt>
                <c:pt idx="44426">
                  <c:v>1.49441E-2</c:v>
                </c:pt>
                <c:pt idx="44427">
                  <c:v>7.9879800000000004E-3</c:v>
                </c:pt>
                <c:pt idx="44428">
                  <c:v>2.50149E-2</c:v>
                </c:pt>
                <c:pt idx="44429">
                  <c:v>1.08471E-2</c:v>
                </c:pt>
                <c:pt idx="44430">
                  <c:v>1.2617099999999999E-2</c:v>
                </c:pt>
                <c:pt idx="44431">
                  <c:v>5.7363500000000003E-3</c:v>
                </c:pt>
                <c:pt idx="44432">
                  <c:v>2.8649299999999999E-2</c:v>
                </c:pt>
                <c:pt idx="44433">
                  <c:v>1.20144E-2</c:v>
                </c:pt>
                <c:pt idx="44434">
                  <c:v>1.3866399999999999E-2</c:v>
                </c:pt>
                <c:pt idx="44435">
                  <c:v>-6.2513400000000002E-3</c:v>
                </c:pt>
                <c:pt idx="44436">
                  <c:v>1.36423E-2</c:v>
                </c:pt>
                <c:pt idx="44437">
                  <c:v>9.4003699999999999E-3</c:v>
                </c:pt>
                <c:pt idx="44438">
                  <c:v>2.23036E-2</c:v>
                </c:pt>
                <c:pt idx="44439">
                  <c:v>5.2642799999999997E-3</c:v>
                </c:pt>
                <c:pt idx="44440">
                  <c:v>-1.15395E-4</c:v>
                </c:pt>
                <c:pt idx="44441">
                  <c:v>3.3609399999999998E-2</c:v>
                </c:pt>
                <c:pt idx="44442">
                  <c:v>1.91221E-2</c:v>
                </c:pt>
                <c:pt idx="44443">
                  <c:v>6.2246300000000001E-3</c:v>
                </c:pt>
                <c:pt idx="44444">
                  <c:v>-1.1405899999999999E-3</c:v>
                </c:pt>
                <c:pt idx="44445">
                  <c:v>1.6969700000000001E-2</c:v>
                </c:pt>
                <c:pt idx="44446">
                  <c:v>3.9625199999999998E-3</c:v>
                </c:pt>
                <c:pt idx="44447">
                  <c:v>-7.3633199999999996E-3</c:v>
                </c:pt>
                <c:pt idx="44448">
                  <c:v>-1.06354E-2</c:v>
                </c:pt>
                <c:pt idx="44449">
                  <c:v>-3.3664699999999998E-4</c:v>
                </c:pt>
                <c:pt idx="44450">
                  <c:v>1.29614E-2</c:v>
                </c:pt>
                <c:pt idx="44451">
                  <c:v>9.81426E-3</c:v>
                </c:pt>
                <c:pt idx="44452">
                  <c:v>-5.8336300000000002E-3</c:v>
                </c:pt>
                <c:pt idx="44453">
                  <c:v>1.2346299999999999E-2</c:v>
                </c:pt>
                <c:pt idx="44454">
                  <c:v>2.0333299999999999E-2</c:v>
                </c:pt>
                <c:pt idx="44455">
                  <c:v>6.7682300000000001E-3</c:v>
                </c:pt>
                <c:pt idx="44456">
                  <c:v>5.9814500000000001E-3</c:v>
                </c:pt>
                <c:pt idx="44457">
                  <c:v>2.12975E-2</c:v>
                </c:pt>
                <c:pt idx="44458">
                  <c:v>9.4280200000000005E-3</c:v>
                </c:pt>
                <c:pt idx="44459">
                  <c:v>1.7138500000000001E-2</c:v>
                </c:pt>
                <c:pt idx="44460">
                  <c:v>-9.0703999999999993E-3</c:v>
                </c:pt>
                <c:pt idx="44461">
                  <c:v>8.6298E-3</c:v>
                </c:pt>
                <c:pt idx="44462">
                  <c:v>1.5943499999999999E-2</c:v>
                </c:pt>
                <c:pt idx="44463">
                  <c:v>-1.48964E-3</c:v>
                </c:pt>
                <c:pt idx="44464">
                  <c:v>-1.12829E-2</c:v>
                </c:pt>
                <c:pt idx="44465">
                  <c:v>6.7148199999999998E-3</c:v>
                </c:pt>
                <c:pt idx="44466">
                  <c:v>1.02673E-2</c:v>
                </c:pt>
                <c:pt idx="44467">
                  <c:v>8.3894699999999996E-3</c:v>
                </c:pt>
                <c:pt idx="44468">
                  <c:v>1.6993500000000002E-2</c:v>
                </c:pt>
                <c:pt idx="44469">
                  <c:v>1.16215E-2</c:v>
                </c:pt>
                <c:pt idx="44470">
                  <c:v>1.1557599999999999E-2</c:v>
                </c:pt>
                <c:pt idx="44471">
                  <c:v>1.44329E-2</c:v>
                </c:pt>
                <c:pt idx="44472">
                  <c:v>2.3199999999999998E-2</c:v>
                </c:pt>
                <c:pt idx="44473">
                  <c:v>8.4085500000000007E-3</c:v>
                </c:pt>
                <c:pt idx="44474" formatCode="0.00E+00">
                  <c:v>5.4931600000000004E-3</c:v>
                </c:pt>
                <c:pt idx="44475">
                  <c:v>-1.4934499999999999E-3</c:v>
                </c:pt>
                <c:pt idx="44476">
                  <c:v>7.2393400000000004E-3</c:v>
                </c:pt>
                <c:pt idx="44477">
                  <c:v>2.1902999999999999E-2</c:v>
                </c:pt>
                <c:pt idx="44478">
                  <c:v>4.4374499999999999E-3</c:v>
                </c:pt>
                <c:pt idx="44479">
                  <c:v>-4.0054299999999999E-3</c:v>
                </c:pt>
                <c:pt idx="44480">
                  <c:v>-9.0818400000000007E-3</c:v>
                </c:pt>
                <c:pt idx="44481">
                  <c:v>1.8884700000000001E-2</c:v>
                </c:pt>
                <c:pt idx="44482">
                  <c:v>1.3697600000000001E-2</c:v>
                </c:pt>
                <c:pt idx="44483">
                  <c:v>1.8768300000000002E-2</c:v>
                </c:pt>
                <c:pt idx="44484">
                  <c:v>2.2115699999999999E-2</c:v>
                </c:pt>
                <c:pt idx="44485">
                  <c:v>9.7036399999999995E-3</c:v>
                </c:pt>
                <c:pt idx="44486">
                  <c:v>1.2545600000000001E-2</c:v>
                </c:pt>
                <c:pt idx="44487">
                  <c:v>1.06707E-2</c:v>
                </c:pt>
                <c:pt idx="44488">
                  <c:v>2.1249799999999999E-2</c:v>
                </c:pt>
                <c:pt idx="44489">
                  <c:v>1.43433E-2</c:v>
                </c:pt>
                <c:pt idx="44490">
                  <c:v>1.22795E-2</c:v>
                </c:pt>
                <c:pt idx="44491" formatCode="0.00E+00">
                  <c:v>2.52771E-2</c:v>
                </c:pt>
                <c:pt idx="44492">
                  <c:v>8.1415199999999993E-3</c:v>
                </c:pt>
                <c:pt idx="44493">
                  <c:v>1.8545200000000001E-2</c:v>
                </c:pt>
                <c:pt idx="44494">
                  <c:v>9.5176700000000006E-3</c:v>
                </c:pt>
                <c:pt idx="44495">
                  <c:v>1.2177500000000001E-2</c:v>
                </c:pt>
                <c:pt idx="44496">
                  <c:v>-6.1979299999999999E-3</c:v>
                </c:pt>
                <c:pt idx="44497">
                  <c:v>7.6169999999999996E-3</c:v>
                </c:pt>
                <c:pt idx="44498">
                  <c:v>2.38371E-2</c:v>
                </c:pt>
                <c:pt idx="44499">
                  <c:v>1.5623099999999999E-2</c:v>
                </c:pt>
                <c:pt idx="44500">
                  <c:v>1.3189300000000001E-3</c:v>
                </c:pt>
                <c:pt idx="44501">
                  <c:v>-5.68104E-3</c:v>
                </c:pt>
                <c:pt idx="44502">
                  <c:v>1.5911100000000001E-2</c:v>
                </c:pt>
                <c:pt idx="44503">
                  <c:v>6.2294000000000004E-3</c:v>
                </c:pt>
                <c:pt idx="44504">
                  <c:v>-2.8095199999999998E-3</c:v>
                </c:pt>
                <c:pt idx="44505">
                  <c:v>-2.86579E-3</c:v>
                </c:pt>
                <c:pt idx="44506">
                  <c:v>9.74941E-3</c:v>
                </c:pt>
                <c:pt idx="44507">
                  <c:v>2.7028099999999999E-2</c:v>
                </c:pt>
                <c:pt idx="44508">
                  <c:v>9.2067699999999995E-3</c:v>
                </c:pt>
                <c:pt idx="44509">
                  <c:v>4.4374499999999999E-3</c:v>
                </c:pt>
                <c:pt idx="44510">
                  <c:v>2.53315E-2</c:v>
                </c:pt>
                <c:pt idx="44511">
                  <c:v>2.0701399999999998E-2</c:v>
                </c:pt>
                <c:pt idx="44512">
                  <c:v>1.5731800000000001E-2</c:v>
                </c:pt>
                <c:pt idx="44513">
                  <c:v>7.36237E-3</c:v>
                </c:pt>
                <c:pt idx="44514">
                  <c:v>1.53475E-2</c:v>
                </c:pt>
                <c:pt idx="44515">
                  <c:v>1.08538E-2</c:v>
                </c:pt>
                <c:pt idx="44516">
                  <c:v>-1.6784699999999999E-4</c:v>
                </c:pt>
                <c:pt idx="44517">
                  <c:v>3.7212399999999998E-3</c:v>
                </c:pt>
                <c:pt idx="44518">
                  <c:v>6.6566499999999996E-4</c:v>
                </c:pt>
                <c:pt idx="44519">
                  <c:v>-1.2283299999999999E-3</c:v>
                </c:pt>
                <c:pt idx="44520">
                  <c:v>-4.1561100000000002E-3</c:v>
                </c:pt>
                <c:pt idx="44521">
                  <c:v>5.2480699999999996E-3</c:v>
                </c:pt>
                <c:pt idx="44522">
                  <c:v>1.32484E-2</c:v>
                </c:pt>
                <c:pt idx="44523">
                  <c:v>1.3155E-2</c:v>
                </c:pt>
                <c:pt idx="44524">
                  <c:v>4.75597E-3</c:v>
                </c:pt>
                <c:pt idx="44525">
                  <c:v>-1.2648599999999999E-2</c:v>
                </c:pt>
                <c:pt idx="44526">
                  <c:v>-8.6574600000000005E-3</c:v>
                </c:pt>
                <c:pt idx="44527">
                  <c:v>1.2156500000000001E-2</c:v>
                </c:pt>
                <c:pt idx="44528">
                  <c:v>5.3214999999999998E-3</c:v>
                </c:pt>
                <c:pt idx="44529">
                  <c:v>-9.889600000000001E-4</c:v>
                </c:pt>
                <c:pt idx="44530">
                  <c:v>-2.1926899999999999E-2</c:v>
                </c:pt>
                <c:pt idx="44531">
                  <c:v>-1.40591E-2</c:v>
                </c:pt>
                <c:pt idx="44532">
                  <c:v>-3.8967099999999998E-3</c:v>
                </c:pt>
                <c:pt idx="44533">
                  <c:v>3.4999800000000002E-4</c:v>
                </c:pt>
                <c:pt idx="44534">
                  <c:v>6.2179599999999998E-3</c:v>
                </c:pt>
                <c:pt idx="44535">
                  <c:v>6.5012000000000004E-3</c:v>
                </c:pt>
                <c:pt idx="44536">
                  <c:v>1.2855500000000001E-3</c:v>
                </c:pt>
                <c:pt idx="44537">
                  <c:v>1.45302E-2</c:v>
                </c:pt>
                <c:pt idx="44538">
                  <c:v>1.1476500000000001E-2</c:v>
                </c:pt>
                <c:pt idx="44539">
                  <c:v>1.6780900000000001E-2</c:v>
                </c:pt>
                <c:pt idx="44540">
                  <c:v>1.26581E-2</c:v>
                </c:pt>
                <c:pt idx="44541">
                  <c:v>-6.2799500000000003E-3</c:v>
                </c:pt>
                <c:pt idx="44542">
                  <c:v>6.3285800000000003E-3</c:v>
                </c:pt>
                <c:pt idx="44543">
                  <c:v>6.3829400000000001E-3</c:v>
                </c:pt>
                <c:pt idx="44544">
                  <c:v>2.4220499999999999E-2</c:v>
                </c:pt>
                <c:pt idx="44545">
                  <c:v>1.38102E-2</c:v>
                </c:pt>
                <c:pt idx="44546">
                  <c:v>4.1322700000000004E-3</c:v>
                </c:pt>
                <c:pt idx="44547">
                  <c:v>-3.4389500000000001E-3</c:v>
                </c:pt>
                <c:pt idx="44548">
                  <c:v>7.02953E-3</c:v>
                </c:pt>
                <c:pt idx="44549">
                  <c:v>4.0197399999999999E-3</c:v>
                </c:pt>
                <c:pt idx="44550">
                  <c:v>-8.05378E-3</c:v>
                </c:pt>
                <c:pt idx="44551">
                  <c:v>1.21765E-2</c:v>
                </c:pt>
                <c:pt idx="44552">
                  <c:v>-3.5924899999999998E-3</c:v>
                </c:pt>
                <c:pt idx="44553">
                  <c:v>5.6552900000000005E-4</c:v>
                </c:pt>
                <c:pt idx="44554">
                  <c:v>4.6157799999999999E-3</c:v>
                </c:pt>
                <c:pt idx="44555">
                  <c:v>6.3371699999999996E-3</c:v>
                </c:pt>
                <c:pt idx="44556">
                  <c:v>3.5572099999999999E-3</c:v>
                </c:pt>
                <c:pt idx="44557">
                  <c:v>-4.6701399999999997E-3</c:v>
                </c:pt>
                <c:pt idx="44558">
                  <c:v>-5.1984800000000001E-3</c:v>
                </c:pt>
                <c:pt idx="44559">
                  <c:v>7.8105900000000001E-3</c:v>
                </c:pt>
                <c:pt idx="44560">
                  <c:v>7.0333499999999998E-3</c:v>
                </c:pt>
                <c:pt idx="44561">
                  <c:v>-1.8110299999999999E-3</c:v>
                </c:pt>
                <c:pt idx="44562">
                  <c:v>-5.3920699999999997E-3</c:v>
                </c:pt>
                <c:pt idx="44563">
                  <c:v>1.6560600000000002E-2</c:v>
                </c:pt>
                <c:pt idx="44564">
                  <c:v>3.8871800000000001E-3</c:v>
                </c:pt>
                <c:pt idx="44565">
                  <c:v>2.06299E-2</c:v>
                </c:pt>
                <c:pt idx="44566">
                  <c:v>5.9852600000000001E-3</c:v>
                </c:pt>
                <c:pt idx="44567">
                  <c:v>-9.2449200000000002E-3</c:v>
                </c:pt>
                <c:pt idx="44568">
                  <c:v>6.3066499999999996E-3</c:v>
                </c:pt>
                <c:pt idx="44569">
                  <c:v>6.0176800000000003E-4</c:v>
                </c:pt>
                <c:pt idx="44570">
                  <c:v>-4.3249100000000004E-3</c:v>
                </c:pt>
                <c:pt idx="44571">
                  <c:v>-6.24275E-3</c:v>
                </c:pt>
                <c:pt idx="44572">
                  <c:v>1.32046E-2</c:v>
                </c:pt>
                <c:pt idx="44573">
                  <c:v>1.4862999999999999E-2</c:v>
                </c:pt>
                <c:pt idx="44574">
                  <c:v>1.52874E-3</c:v>
                </c:pt>
                <c:pt idx="44575">
                  <c:v>1.44005E-3</c:v>
                </c:pt>
                <c:pt idx="44576">
                  <c:v>1.1076900000000001E-2</c:v>
                </c:pt>
                <c:pt idx="44577">
                  <c:v>1.28174E-3</c:v>
                </c:pt>
                <c:pt idx="44578">
                  <c:v>1.5129099999999999E-2</c:v>
                </c:pt>
                <c:pt idx="44579">
                  <c:v>-1.7347300000000001E-3</c:v>
                </c:pt>
                <c:pt idx="44580">
                  <c:v>4.0616999999999997E-3</c:v>
                </c:pt>
                <c:pt idx="44581">
                  <c:v>2.1002799999999999E-2</c:v>
                </c:pt>
                <c:pt idx="44582">
                  <c:v>2.4260500000000001E-2</c:v>
                </c:pt>
                <c:pt idx="44583">
                  <c:v>9.3746200000000002E-4</c:v>
                </c:pt>
                <c:pt idx="44584">
                  <c:v>-1.5163399999999999E-4</c:v>
                </c:pt>
                <c:pt idx="44585" formatCode="0.00E+00">
                  <c:v>1.3412500000000001E-2</c:v>
                </c:pt>
                <c:pt idx="44586">
                  <c:v>2.1610299999999999E-2</c:v>
                </c:pt>
                <c:pt idx="44587">
                  <c:v>8.0776200000000006E-3</c:v>
                </c:pt>
                <c:pt idx="44588">
                  <c:v>-2.52914E-3</c:v>
                </c:pt>
                <c:pt idx="44589">
                  <c:v>-2.6826900000000002E-3</c:v>
                </c:pt>
                <c:pt idx="44590">
                  <c:v>1.6632999999999998E-2</c:v>
                </c:pt>
                <c:pt idx="44591">
                  <c:v>2.94685E-3</c:v>
                </c:pt>
                <c:pt idx="44592">
                  <c:v>5.8717700000000001E-3</c:v>
                </c:pt>
                <c:pt idx="44593">
                  <c:v>4.3497099999999997E-3</c:v>
                </c:pt>
                <c:pt idx="44594">
                  <c:v>-1.4233600000000001E-2</c:v>
                </c:pt>
                <c:pt idx="44595">
                  <c:v>3.6868999999999999E-3</c:v>
                </c:pt>
                <c:pt idx="44596">
                  <c:v>3.6287300000000001E-3</c:v>
                </c:pt>
                <c:pt idx="44597">
                  <c:v>-5.05829E-3</c:v>
                </c:pt>
                <c:pt idx="44598">
                  <c:v>-7.8678099999999994E-3</c:v>
                </c:pt>
                <c:pt idx="44599">
                  <c:v>1.1788399999999999E-2</c:v>
                </c:pt>
                <c:pt idx="44600">
                  <c:v>-6.6061000000000002E-3</c:v>
                </c:pt>
                <c:pt idx="44601">
                  <c:v>-4.1694599999999998E-3</c:v>
                </c:pt>
                <c:pt idx="44602">
                  <c:v>-2.72541E-2</c:v>
                </c:pt>
                <c:pt idx="44603">
                  <c:v>-1.2931799999999999E-3</c:v>
                </c:pt>
                <c:pt idx="44604">
                  <c:v>-1.2610400000000001E-2</c:v>
                </c:pt>
                <c:pt idx="44605">
                  <c:v>-1.32751E-2</c:v>
                </c:pt>
                <c:pt idx="44606">
                  <c:v>-1.0437999999999999E-2</c:v>
                </c:pt>
                <c:pt idx="44607">
                  <c:v>-1.9295699999999999E-2</c:v>
                </c:pt>
                <c:pt idx="44608">
                  <c:v>1.4838199999999999E-2</c:v>
                </c:pt>
                <c:pt idx="44609">
                  <c:v>2.81715E-3</c:v>
                </c:pt>
                <c:pt idx="44610">
                  <c:v>-4.6596500000000004E-3</c:v>
                </c:pt>
                <c:pt idx="44611">
                  <c:v>3.7040699999999998E-3</c:v>
                </c:pt>
                <c:pt idx="44612">
                  <c:v>9.2210799999999996E-3</c:v>
                </c:pt>
                <c:pt idx="44613">
                  <c:v>-9.1619500000000003E-3</c:v>
                </c:pt>
                <c:pt idx="44614">
                  <c:v>6.8950700000000001E-4</c:v>
                </c:pt>
                <c:pt idx="44615">
                  <c:v>5.0725900000000001E-3</c:v>
                </c:pt>
                <c:pt idx="44616">
                  <c:v>-1.04218E-2</c:v>
                </c:pt>
                <c:pt idx="44617">
                  <c:v>-1.6918200000000001E-2</c:v>
                </c:pt>
                <c:pt idx="44618">
                  <c:v>-9.8800699999999995E-3</c:v>
                </c:pt>
                <c:pt idx="44619">
                  <c:v>-8.0423400000000003E-3</c:v>
                </c:pt>
                <c:pt idx="44620">
                  <c:v>-3.1366300000000001E-3</c:v>
                </c:pt>
                <c:pt idx="44621">
                  <c:v>3.68118E-3</c:v>
                </c:pt>
                <c:pt idx="44622">
                  <c:v>-1.4205000000000001E-2</c:v>
                </c:pt>
                <c:pt idx="44623">
                  <c:v>-3.6163300000000001E-3</c:v>
                </c:pt>
                <c:pt idx="44624">
                  <c:v>-5.0544700000000001E-4</c:v>
                </c:pt>
                <c:pt idx="44625">
                  <c:v>-6.5412500000000002E-3</c:v>
                </c:pt>
                <c:pt idx="44626">
                  <c:v>-1.3032E-2</c:v>
                </c:pt>
                <c:pt idx="44627">
                  <c:v>-3.0612899999999999E-3</c:v>
                </c:pt>
                <c:pt idx="44628">
                  <c:v>-4.9896200000000002E-3</c:v>
                </c:pt>
                <c:pt idx="44629">
                  <c:v>-3.48759E-3</c:v>
                </c:pt>
                <c:pt idx="44630">
                  <c:v>-2.29597E-2</c:v>
                </c:pt>
                <c:pt idx="44631">
                  <c:v>-3.10326E-3</c:v>
                </c:pt>
                <c:pt idx="44632">
                  <c:v>-1.4915499999999999E-3</c:v>
                </c:pt>
                <c:pt idx="44633">
                  <c:v>-1.3151199999999999E-3</c:v>
                </c:pt>
                <c:pt idx="44634">
                  <c:v>-1.1378299999999999E-2</c:v>
                </c:pt>
                <c:pt idx="44635">
                  <c:v>-2.2073700000000002E-2</c:v>
                </c:pt>
                <c:pt idx="44636">
                  <c:v>-2.3076099999999999E-2</c:v>
                </c:pt>
                <c:pt idx="44637">
                  <c:v>8.7080000000000005E-3</c:v>
                </c:pt>
                <c:pt idx="44638">
                  <c:v>-2.7446699999999998E-3</c:v>
                </c:pt>
                <c:pt idx="44639">
                  <c:v>-4.2371700000000002E-3</c:v>
                </c:pt>
                <c:pt idx="44640">
                  <c:v>-1.3971299999999999E-3</c:v>
                </c:pt>
                <c:pt idx="44641">
                  <c:v>3.9415400000000003E-3</c:v>
                </c:pt>
                <c:pt idx="44642">
                  <c:v>8.8977800000000003E-4</c:v>
                </c:pt>
                <c:pt idx="44643">
                  <c:v>6.0443900000000002E-3</c:v>
                </c:pt>
                <c:pt idx="44644">
                  <c:v>1.1738800000000001E-2</c:v>
                </c:pt>
                <c:pt idx="44645">
                  <c:v>7.7924700000000001E-3</c:v>
                </c:pt>
                <c:pt idx="44646">
                  <c:v>-7.0285800000000004E-3</c:v>
                </c:pt>
                <c:pt idx="44647">
                  <c:v>-1.6928700000000001E-2</c:v>
                </c:pt>
                <c:pt idx="44648">
                  <c:v>1.3341900000000001E-3</c:v>
                </c:pt>
                <c:pt idx="44649">
                  <c:v>-5.6839E-4</c:v>
                </c:pt>
                <c:pt idx="44650">
                  <c:v>-6.8330800000000001E-3</c:v>
                </c:pt>
                <c:pt idx="44651">
                  <c:v>-8.9387900000000003E-3</c:v>
                </c:pt>
                <c:pt idx="44652">
                  <c:v>-1.4981299999999999E-2</c:v>
                </c:pt>
                <c:pt idx="44653">
                  <c:v>-8.2387899999999993E-3</c:v>
                </c:pt>
                <c:pt idx="44654">
                  <c:v>-1.0995899999999999E-2</c:v>
                </c:pt>
                <c:pt idx="44655">
                  <c:v>-6.2494300000000003E-3</c:v>
                </c:pt>
                <c:pt idx="44656">
                  <c:v>-7.4224499999999997E-3</c:v>
                </c:pt>
                <c:pt idx="44657">
                  <c:v>-1.5388499999999999E-2</c:v>
                </c:pt>
                <c:pt idx="44658">
                  <c:v>-8.4114099999999994E-3</c:v>
                </c:pt>
                <c:pt idx="44659">
                  <c:v>-1.9315700000000002E-2</c:v>
                </c:pt>
                <c:pt idx="44660">
                  <c:v>8.6689000000000004E-4</c:v>
                </c:pt>
                <c:pt idx="44661">
                  <c:v>-1.16673E-2</c:v>
                </c:pt>
                <c:pt idx="44662">
                  <c:v>-4.1599300000000001E-3</c:v>
                </c:pt>
                <c:pt idx="44663">
                  <c:v>-6.1779000000000001E-3</c:v>
                </c:pt>
                <c:pt idx="44664">
                  <c:v>-7.0323900000000003E-3</c:v>
                </c:pt>
                <c:pt idx="44665">
                  <c:v>-1.5960700000000001E-2</c:v>
                </c:pt>
                <c:pt idx="44666">
                  <c:v>-1.5683200000000001E-2</c:v>
                </c:pt>
                <c:pt idx="44667">
                  <c:v>-4.6615600000000004E-3</c:v>
                </c:pt>
                <c:pt idx="44668">
                  <c:v>-1.0393100000000001E-2</c:v>
                </c:pt>
                <c:pt idx="44669">
                  <c:v>8.9664500000000008E-3</c:v>
                </c:pt>
                <c:pt idx="44670">
                  <c:v>-1.7359699999999999E-2</c:v>
                </c:pt>
                <c:pt idx="44671">
                  <c:v>-1.02139E-2</c:v>
                </c:pt>
                <c:pt idx="44672">
                  <c:v>-3.0288699999999999E-3</c:v>
                </c:pt>
                <c:pt idx="44673">
                  <c:v>-5.2909899999999998E-3</c:v>
                </c:pt>
                <c:pt idx="44674">
                  <c:v>-2.6785900000000001E-2</c:v>
                </c:pt>
                <c:pt idx="44675">
                  <c:v>-9.5987299999999998E-3</c:v>
                </c:pt>
                <c:pt idx="44676">
                  <c:v>-5.2862200000000003E-3</c:v>
                </c:pt>
                <c:pt idx="44677">
                  <c:v>-6.89983E-3</c:v>
                </c:pt>
                <c:pt idx="44678">
                  <c:v>-5.39494E-3</c:v>
                </c:pt>
                <c:pt idx="44679">
                  <c:v>-1.1270499999999999E-2</c:v>
                </c:pt>
                <c:pt idx="44680">
                  <c:v>-1.8335299999999999E-2</c:v>
                </c:pt>
                <c:pt idx="44681">
                  <c:v>-1.7769799999999999E-2</c:v>
                </c:pt>
                <c:pt idx="44682">
                  <c:v>-1.67227E-2</c:v>
                </c:pt>
                <c:pt idx="44683">
                  <c:v>-1.9451099999999999E-2</c:v>
                </c:pt>
                <c:pt idx="44684">
                  <c:v>-1.7180399999999998E-2</c:v>
                </c:pt>
                <c:pt idx="44685">
                  <c:v>-2.9891999999999998E-2</c:v>
                </c:pt>
                <c:pt idx="44686">
                  <c:v>6.1035200000000003E-3</c:v>
                </c:pt>
                <c:pt idx="44687">
                  <c:v>-9.9000900000000003E-3</c:v>
                </c:pt>
                <c:pt idx="44688">
                  <c:v>-1.5753699999999999E-2</c:v>
                </c:pt>
                <c:pt idx="44689">
                  <c:v>-1.12114E-2</c:v>
                </c:pt>
                <c:pt idx="44690">
                  <c:v>-9.0904200000000001E-3</c:v>
                </c:pt>
                <c:pt idx="44691">
                  <c:v>-1.9850699999999999E-2</c:v>
                </c:pt>
                <c:pt idx="44692">
                  <c:v>-9.6921899999999998E-3</c:v>
                </c:pt>
                <c:pt idx="44693">
                  <c:v>6.7338900000000002E-3</c:v>
                </c:pt>
                <c:pt idx="44694">
                  <c:v>3.4131999999999999E-3</c:v>
                </c:pt>
                <c:pt idx="44695">
                  <c:v>-2.35367E-3</c:v>
                </c:pt>
                <c:pt idx="44696">
                  <c:v>-2.74124E-2</c:v>
                </c:pt>
                <c:pt idx="44697">
                  <c:v>-1.0932000000000001E-2</c:v>
                </c:pt>
                <c:pt idx="44698">
                  <c:v>-2.3222E-2</c:v>
                </c:pt>
                <c:pt idx="44699">
                  <c:v>-1.2851700000000001E-2</c:v>
                </c:pt>
                <c:pt idx="44700">
                  <c:v>-1.0024099999999999E-2</c:v>
                </c:pt>
                <c:pt idx="44701">
                  <c:v>-2.4964299999999998E-2</c:v>
                </c:pt>
                <c:pt idx="44702">
                  <c:v>-1.89667E-2</c:v>
                </c:pt>
                <c:pt idx="44703">
                  <c:v>-1.5111899999999999E-2</c:v>
                </c:pt>
                <c:pt idx="44704">
                  <c:v>-1.8607100000000001E-2</c:v>
                </c:pt>
                <c:pt idx="44705">
                  <c:v>-3.8076400000000003E-2</c:v>
                </c:pt>
                <c:pt idx="44706">
                  <c:v>-1.35803E-2</c:v>
                </c:pt>
                <c:pt idx="44707">
                  <c:v>-5.8097799999999996E-3</c:v>
                </c:pt>
                <c:pt idx="44708">
                  <c:v>-1.17941E-2</c:v>
                </c:pt>
                <c:pt idx="44709">
                  <c:v>-5.5847199999999996E-3</c:v>
                </c:pt>
                <c:pt idx="44710">
                  <c:v>-1.2526499999999999E-2</c:v>
                </c:pt>
                <c:pt idx="44711">
                  <c:v>-1.52969E-3</c:v>
                </c:pt>
                <c:pt idx="44712">
                  <c:v>-1.62344E-2</c:v>
                </c:pt>
                <c:pt idx="44713">
                  <c:v>-8.0061000000000004E-3</c:v>
                </c:pt>
                <c:pt idx="44714">
                  <c:v>-2.13099E-2</c:v>
                </c:pt>
                <c:pt idx="44715">
                  <c:v>-2.81134E-2</c:v>
                </c:pt>
                <c:pt idx="44716">
                  <c:v>-1.47476E-2</c:v>
                </c:pt>
                <c:pt idx="44717">
                  <c:v>-2.7447699999999998E-2</c:v>
                </c:pt>
                <c:pt idx="44718">
                  <c:v>-2.1161099999999999E-2</c:v>
                </c:pt>
                <c:pt idx="44719">
                  <c:v>-7.3604600000000001E-3</c:v>
                </c:pt>
                <c:pt idx="44720">
                  <c:v>-1.02644E-2</c:v>
                </c:pt>
                <c:pt idx="44721">
                  <c:v>-1.9673300000000001E-2</c:v>
                </c:pt>
                <c:pt idx="44722">
                  <c:v>-1.3452499999999999E-2</c:v>
                </c:pt>
                <c:pt idx="44723">
                  <c:v>2.0074799999999999E-3</c:v>
                </c:pt>
                <c:pt idx="44724">
                  <c:v>1.92833E-3</c:v>
                </c:pt>
                <c:pt idx="44725">
                  <c:v>-2.5773000000000001E-2</c:v>
                </c:pt>
                <c:pt idx="44726">
                  <c:v>-1.8122699999999999E-2</c:v>
                </c:pt>
                <c:pt idx="44727">
                  <c:v>-1.4082900000000001E-2</c:v>
                </c:pt>
                <c:pt idx="44728">
                  <c:v>-1.00908E-2</c:v>
                </c:pt>
                <c:pt idx="44729">
                  <c:v>-1.07679E-2</c:v>
                </c:pt>
                <c:pt idx="44730">
                  <c:v>-3.0517600000000001E-3</c:v>
                </c:pt>
                <c:pt idx="44731">
                  <c:v>-2.20442E-2</c:v>
                </c:pt>
                <c:pt idx="44732">
                  <c:v>-1.8920900000000001E-2</c:v>
                </c:pt>
                <c:pt idx="44733">
                  <c:v>-1.2991900000000001E-2</c:v>
                </c:pt>
                <c:pt idx="44734">
                  <c:v>-5.6056999999999999E-3</c:v>
                </c:pt>
                <c:pt idx="44735">
                  <c:v>-1.39341E-2</c:v>
                </c:pt>
                <c:pt idx="44736">
                  <c:v>-2.7170199999999999E-2</c:v>
                </c:pt>
                <c:pt idx="44737">
                  <c:v>-1.7541899999999999E-2</c:v>
                </c:pt>
                <c:pt idx="44738">
                  <c:v>-5.55706E-3</c:v>
                </c:pt>
                <c:pt idx="44739">
                  <c:v>-3.7574800000000001E-3</c:v>
                </c:pt>
                <c:pt idx="44740">
                  <c:v>-2.57959E-2</c:v>
                </c:pt>
                <c:pt idx="44741">
                  <c:v>-2.8662699999999999E-2</c:v>
                </c:pt>
                <c:pt idx="44742">
                  <c:v>-2.22416E-2</c:v>
                </c:pt>
                <c:pt idx="44743">
                  <c:v>-7.0238100000000001E-3</c:v>
                </c:pt>
                <c:pt idx="44744">
                  <c:v>-8.8539099999999996E-3</c:v>
                </c:pt>
                <c:pt idx="44745">
                  <c:v>-9.19151E-3</c:v>
                </c:pt>
                <c:pt idx="44746">
                  <c:v>-1.0259600000000001E-2</c:v>
                </c:pt>
                <c:pt idx="44747">
                  <c:v>-1.51358E-2</c:v>
                </c:pt>
                <c:pt idx="44748">
                  <c:v>-1.8261900000000001E-2</c:v>
                </c:pt>
                <c:pt idx="44749">
                  <c:v>-4.5595200000000001E-3</c:v>
                </c:pt>
                <c:pt idx="44750">
                  <c:v>4.4918099999999997E-3</c:v>
                </c:pt>
                <c:pt idx="44751">
                  <c:v>-4.8503900000000004E-3</c:v>
                </c:pt>
                <c:pt idx="44752">
                  <c:v>2.0508800000000001E-2</c:v>
                </c:pt>
                <c:pt idx="44753">
                  <c:v>-9.5596299999999995E-3</c:v>
                </c:pt>
                <c:pt idx="44754">
                  <c:v>-2.63748E-2</c:v>
                </c:pt>
                <c:pt idx="44755">
                  <c:v>-5.9957500000000002E-3</c:v>
                </c:pt>
                <c:pt idx="44756">
                  <c:v>-2.5281000000000001E-2</c:v>
                </c:pt>
                <c:pt idx="44757">
                  <c:v>4.5947999999999996E-3</c:v>
                </c:pt>
                <c:pt idx="44758">
                  <c:v>-1.9854500000000001E-2</c:v>
                </c:pt>
                <c:pt idx="44759">
                  <c:v>-1.08986E-2</c:v>
                </c:pt>
                <c:pt idx="44760">
                  <c:v>-4.3325400000000002E-3</c:v>
                </c:pt>
                <c:pt idx="44761">
                  <c:v>-1.83105E-4</c:v>
                </c:pt>
                <c:pt idx="44762">
                  <c:v>-1.4949799999999999E-2</c:v>
                </c:pt>
                <c:pt idx="44763">
                  <c:v>-4.4774999999999997E-3</c:v>
                </c:pt>
                <c:pt idx="44764">
                  <c:v>5.0105999999999996E-3</c:v>
                </c:pt>
                <c:pt idx="44765">
                  <c:v>3.9825399999999997E-3</c:v>
                </c:pt>
                <c:pt idx="44766">
                  <c:v>-2.0750000000000001E-2</c:v>
                </c:pt>
                <c:pt idx="44767">
                  <c:v>-3.23477E-2</c:v>
                </c:pt>
                <c:pt idx="44768">
                  <c:v>-3.1442599999999999E-3</c:v>
                </c:pt>
                <c:pt idx="44769">
                  <c:v>-6.1693199999999998E-3</c:v>
                </c:pt>
                <c:pt idx="44770">
                  <c:v>-1.0280599999999999E-3</c:v>
                </c:pt>
                <c:pt idx="44771">
                  <c:v>-3.2539400000000003E-2</c:v>
                </c:pt>
                <c:pt idx="44772">
                  <c:v>-2.31028E-2</c:v>
                </c:pt>
                <c:pt idx="44773">
                  <c:v>-1.3077699999999999E-2</c:v>
                </c:pt>
                <c:pt idx="44774">
                  <c:v>-2.6230799999999999E-2</c:v>
                </c:pt>
                <c:pt idx="44775">
                  <c:v>-1.97506E-2</c:v>
                </c:pt>
                <c:pt idx="44776">
                  <c:v>-7.5969699999999998E-3</c:v>
                </c:pt>
                <c:pt idx="44777">
                  <c:v>-8.6564999999999993E-3</c:v>
                </c:pt>
                <c:pt idx="44778">
                  <c:v>-2.6856399999999999E-2</c:v>
                </c:pt>
                <c:pt idx="44779">
                  <c:v>-1.9796399999999999E-2</c:v>
                </c:pt>
                <c:pt idx="44780">
                  <c:v>-5.2366299999999999E-3</c:v>
                </c:pt>
                <c:pt idx="44781">
                  <c:v>-2.8210599999999999E-2</c:v>
                </c:pt>
                <c:pt idx="44782">
                  <c:v>-7.8611400000000008E-3</c:v>
                </c:pt>
                <c:pt idx="44783">
                  <c:v>-2.4523699999999999E-2</c:v>
                </c:pt>
                <c:pt idx="44784">
                  <c:v>-1.9788700000000002E-3</c:v>
                </c:pt>
                <c:pt idx="44785">
                  <c:v>9.5863300000000005E-3</c:v>
                </c:pt>
                <c:pt idx="44786">
                  <c:v>-1.6487100000000001E-2</c:v>
                </c:pt>
                <c:pt idx="44787">
                  <c:v>-8.3875700000000004E-3</c:v>
                </c:pt>
                <c:pt idx="44788">
                  <c:v>-2.48928E-2</c:v>
                </c:pt>
                <c:pt idx="44789">
                  <c:v>-1.0999699999999999E-2</c:v>
                </c:pt>
                <c:pt idx="44790">
                  <c:v>-1.00374E-2</c:v>
                </c:pt>
                <c:pt idx="44791">
                  <c:v>5.3615599999999996E-3</c:v>
                </c:pt>
                <c:pt idx="44792">
                  <c:v>-1.1760700000000001E-2</c:v>
                </c:pt>
                <c:pt idx="44793">
                  <c:v>-8.61549E-3</c:v>
                </c:pt>
                <c:pt idx="44794">
                  <c:v>-6.6719099999999996E-3</c:v>
                </c:pt>
                <c:pt idx="44795" formatCode="0.00E+00">
                  <c:v>1.7166100000000002E-5</c:v>
                </c:pt>
                <c:pt idx="44796">
                  <c:v>-1.8524200000000001E-2</c:v>
                </c:pt>
                <c:pt idx="44797">
                  <c:v>-6.7682300000000001E-3</c:v>
                </c:pt>
                <c:pt idx="44798">
                  <c:v>-1.7495199999999999E-2</c:v>
                </c:pt>
                <c:pt idx="44799">
                  <c:v>-1.1518499999999999E-2</c:v>
                </c:pt>
                <c:pt idx="44800">
                  <c:v>-1.23911E-2</c:v>
                </c:pt>
                <c:pt idx="44801">
                  <c:v>-5.9719100000000004E-3</c:v>
                </c:pt>
                <c:pt idx="44802">
                  <c:v>-1.6134300000000001E-2</c:v>
                </c:pt>
                <c:pt idx="44803">
                  <c:v>-3.34244E-2</c:v>
                </c:pt>
                <c:pt idx="44804">
                  <c:v>-1.52674E-2</c:v>
                </c:pt>
                <c:pt idx="44805">
                  <c:v>-2.7507799999999999E-2</c:v>
                </c:pt>
                <c:pt idx="44806">
                  <c:v>-2.8220200000000001E-2</c:v>
                </c:pt>
                <c:pt idx="44807">
                  <c:v>-2.1708499999999999E-2</c:v>
                </c:pt>
                <c:pt idx="44808">
                  <c:v>-2.3119000000000001E-2</c:v>
                </c:pt>
                <c:pt idx="44809">
                  <c:v>-1.2966200000000001E-2</c:v>
                </c:pt>
                <c:pt idx="44810">
                  <c:v>-1.50776E-2</c:v>
                </c:pt>
                <c:pt idx="44811">
                  <c:v>-1.5251199999999999E-2</c:v>
                </c:pt>
                <c:pt idx="44812">
                  <c:v>-1.8686299999999999E-2</c:v>
                </c:pt>
                <c:pt idx="44813">
                  <c:v>-1.367E-2</c:v>
                </c:pt>
                <c:pt idx="44814">
                  <c:v>-6.1769499999999996E-3</c:v>
                </c:pt>
                <c:pt idx="44815">
                  <c:v>-2.6638999999999999E-2</c:v>
                </c:pt>
                <c:pt idx="44816">
                  <c:v>-3.04356E-2</c:v>
                </c:pt>
                <c:pt idx="44817">
                  <c:v>-1.16034E-2</c:v>
                </c:pt>
                <c:pt idx="44818">
                  <c:v>-5.4302200000000004E-3</c:v>
                </c:pt>
                <c:pt idx="44819">
                  <c:v>-1.6241100000000001E-2</c:v>
                </c:pt>
                <c:pt idx="44820">
                  <c:v>-7.0266699999999996E-3</c:v>
                </c:pt>
                <c:pt idx="44821">
                  <c:v>-2.2499999999999999E-2</c:v>
                </c:pt>
                <c:pt idx="44822">
                  <c:v>8.43048E-4</c:v>
                </c:pt>
                <c:pt idx="44823">
                  <c:v>-8.9445099999999993E-3</c:v>
                </c:pt>
                <c:pt idx="44824">
                  <c:v>-3.5922099999999998E-2</c:v>
                </c:pt>
                <c:pt idx="44825">
                  <c:v>-1.1612900000000001E-2</c:v>
                </c:pt>
                <c:pt idx="44826">
                  <c:v>5.0945299999999999E-3</c:v>
                </c:pt>
                <c:pt idx="44827">
                  <c:v>7.5263999999999999E-3</c:v>
                </c:pt>
                <c:pt idx="44828">
                  <c:v>5.7697300000000005E-4</c:v>
                </c:pt>
                <c:pt idx="44829">
                  <c:v>-2.2769000000000001E-2</c:v>
                </c:pt>
                <c:pt idx="44830">
                  <c:v>-6.9217699999999998E-3</c:v>
                </c:pt>
                <c:pt idx="44831">
                  <c:v>-3.0126599999999999E-3</c:v>
                </c:pt>
                <c:pt idx="44832" formatCode="0.00E+00">
                  <c:v>-1.27192E-2</c:v>
                </c:pt>
                <c:pt idx="44833">
                  <c:v>-2.21243E-2</c:v>
                </c:pt>
                <c:pt idx="44834">
                  <c:v>3.3025699999999999E-3</c:v>
                </c:pt>
                <c:pt idx="44835">
                  <c:v>-2.96021E-3</c:v>
                </c:pt>
                <c:pt idx="44836">
                  <c:v>-1.3505E-2</c:v>
                </c:pt>
                <c:pt idx="44837">
                  <c:v>-9.8028200000000003E-3</c:v>
                </c:pt>
                <c:pt idx="44838">
                  <c:v>-5.1374400000000001E-3</c:v>
                </c:pt>
                <c:pt idx="44839">
                  <c:v>-4.2295500000000003E-3</c:v>
                </c:pt>
                <c:pt idx="44840">
                  <c:v>-1.40295E-2</c:v>
                </c:pt>
                <c:pt idx="44841">
                  <c:v>-9.4594999999999992E-3</c:v>
                </c:pt>
                <c:pt idx="44842">
                  <c:v>-1.9918399999999999E-2</c:v>
                </c:pt>
                <c:pt idx="44843">
                  <c:v>-1.2989000000000001E-2</c:v>
                </c:pt>
                <c:pt idx="44844">
                  <c:v>1.5735600000000001E-3</c:v>
                </c:pt>
                <c:pt idx="44845">
                  <c:v>-7.3451999999999996E-3</c:v>
                </c:pt>
                <c:pt idx="44846">
                  <c:v>-6.4306299999999997E-3</c:v>
                </c:pt>
                <c:pt idx="44847">
                  <c:v>-5.79643E-3</c:v>
                </c:pt>
                <c:pt idx="44848">
                  <c:v>-1.11904E-2</c:v>
                </c:pt>
                <c:pt idx="44849">
                  <c:v>-7.4310299999999999E-3</c:v>
                </c:pt>
                <c:pt idx="44850">
                  <c:v>-1.6298300000000002E-2</c:v>
                </c:pt>
                <c:pt idx="44851">
                  <c:v>-9.0913799999999996E-3</c:v>
                </c:pt>
                <c:pt idx="44852">
                  <c:v>-2.65255E-2</c:v>
                </c:pt>
                <c:pt idx="44853">
                  <c:v>-8.9359300000000003E-4</c:v>
                </c:pt>
                <c:pt idx="44854">
                  <c:v>1.3399099999999999E-3</c:v>
                </c:pt>
                <c:pt idx="44855">
                  <c:v>3.8928999999999999E-3</c:v>
                </c:pt>
                <c:pt idx="44856">
                  <c:v>1.17731E-2</c:v>
                </c:pt>
                <c:pt idx="44857">
                  <c:v>-1.24187E-2</c:v>
                </c:pt>
                <c:pt idx="44858">
                  <c:v>3.5095199999999999E-3</c:v>
                </c:pt>
                <c:pt idx="44859">
                  <c:v>-8.1930200000000005E-3</c:v>
                </c:pt>
                <c:pt idx="44860">
                  <c:v>2.78664E-3</c:v>
                </c:pt>
                <c:pt idx="44861">
                  <c:v>-1.30692E-2</c:v>
                </c:pt>
                <c:pt idx="44862">
                  <c:v>-9.6130399999999996E-4</c:v>
                </c:pt>
                <c:pt idx="44863">
                  <c:v>1.3419199999999999E-2</c:v>
                </c:pt>
                <c:pt idx="44864">
                  <c:v>7.9908400000000008E-3</c:v>
                </c:pt>
                <c:pt idx="44865">
                  <c:v>2.0895000000000002E-3</c:v>
                </c:pt>
                <c:pt idx="44866">
                  <c:v>-1.53093E-2</c:v>
                </c:pt>
                <c:pt idx="44867">
                  <c:v>-1.0366399999999999E-3</c:v>
                </c:pt>
                <c:pt idx="44868">
                  <c:v>-3.5677E-3</c:v>
                </c:pt>
                <c:pt idx="44869">
                  <c:v>1.2837400000000001E-2</c:v>
                </c:pt>
                <c:pt idx="44870">
                  <c:v>-8.9101800000000002E-3</c:v>
                </c:pt>
                <c:pt idx="44871">
                  <c:v>1.1605300000000001E-2</c:v>
                </c:pt>
                <c:pt idx="44872">
                  <c:v>-3.58486E-3</c:v>
                </c:pt>
                <c:pt idx="44873">
                  <c:v>-2.3736999999999999E-3</c:v>
                </c:pt>
                <c:pt idx="44874">
                  <c:v>-2.28977E-3</c:v>
                </c:pt>
                <c:pt idx="44875">
                  <c:v>5.0840399999999997E-3</c:v>
                </c:pt>
                <c:pt idx="44876">
                  <c:v>4.2543399999999997E-3</c:v>
                </c:pt>
                <c:pt idx="44877">
                  <c:v>8.10051E-3</c:v>
                </c:pt>
                <c:pt idx="44878">
                  <c:v>1.4600800000000001E-3</c:v>
                </c:pt>
                <c:pt idx="44879">
                  <c:v>-8.5945099999999996E-3</c:v>
                </c:pt>
                <c:pt idx="44880">
                  <c:v>-1.6435600000000002E-2</c:v>
                </c:pt>
                <c:pt idx="44881">
                  <c:v>-3.5619699999999998E-3</c:v>
                </c:pt>
                <c:pt idx="44882">
                  <c:v>-5.1507899999999997E-3</c:v>
                </c:pt>
                <c:pt idx="44883">
                  <c:v>-1.6975399999999999E-4</c:v>
                </c:pt>
                <c:pt idx="44884">
                  <c:v>9.4470999999999999E-3</c:v>
                </c:pt>
                <c:pt idx="44885">
                  <c:v>-1.6212500000000001E-2</c:v>
                </c:pt>
                <c:pt idx="44886">
                  <c:v>-3.9234200000000004E-3</c:v>
                </c:pt>
                <c:pt idx="44887">
                  <c:v>-1.51024E-2</c:v>
                </c:pt>
                <c:pt idx="44888">
                  <c:v>-5.7907100000000001E-3</c:v>
                </c:pt>
                <c:pt idx="44889">
                  <c:v>-1.35412E-2</c:v>
                </c:pt>
                <c:pt idx="44890">
                  <c:v>-2.62737E-3</c:v>
                </c:pt>
                <c:pt idx="44891">
                  <c:v>-5.1021599999999997E-3</c:v>
                </c:pt>
                <c:pt idx="44892">
                  <c:v>7.5302099999999999E-3</c:v>
                </c:pt>
                <c:pt idx="44893">
                  <c:v>9.6197100000000001E-3</c:v>
                </c:pt>
                <c:pt idx="44894">
                  <c:v>1.31607E-4</c:v>
                </c:pt>
                <c:pt idx="44895">
                  <c:v>9.2611299999999994E-3</c:v>
                </c:pt>
                <c:pt idx="44896">
                  <c:v>-1.09835E-2</c:v>
                </c:pt>
                <c:pt idx="44897">
                  <c:v>-2.1259299999999998E-2</c:v>
                </c:pt>
                <c:pt idx="44898">
                  <c:v>-1.2260399999999999E-2</c:v>
                </c:pt>
                <c:pt idx="44899">
                  <c:v>2.9249200000000001E-3</c:v>
                </c:pt>
                <c:pt idx="44900">
                  <c:v>-5.6457499999999999E-4</c:v>
                </c:pt>
                <c:pt idx="44901">
                  <c:v>-5.3214999999999998E-3</c:v>
                </c:pt>
                <c:pt idx="44902">
                  <c:v>3.4675600000000002E-3</c:v>
                </c:pt>
                <c:pt idx="44903">
                  <c:v>-2.1620799999999999E-2</c:v>
                </c:pt>
                <c:pt idx="44904">
                  <c:v>-1.54352E-2</c:v>
                </c:pt>
                <c:pt idx="44905">
                  <c:v>-1.06306E-2</c:v>
                </c:pt>
                <c:pt idx="44906">
                  <c:v>3.6201499999999999E-3</c:v>
                </c:pt>
                <c:pt idx="44907">
                  <c:v>-1.8023500000000001E-2</c:v>
                </c:pt>
                <c:pt idx="44908">
                  <c:v>-1.3966599999999999E-2</c:v>
                </c:pt>
                <c:pt idx="44909">
                  <c:v>-1.55888E-2</c:v>
                </c:pt>
                <c:pt idx="44910">
                  <c:v>-3.47328E-3</c:v>
                </c:pt>
                <c:pt idx="44911" formatCode="0.00E+00">
                  <c:v>6.0081499999999997E-5</c:v>
                </c:pt>
                <c:pt idx="44912">
                  <c:v>2.1076200000000002E-3</c:v>
                </c:pt>
                <c:pt idx="44913">
                  <c:v>5.0840399999999997E-3</c:v>
                </c:pt>
                <c:pt idx="44914">
                  <c:v>-3.1614299999999998E-3</c:v>
                </c:pt>
                <c:pt idx="44915">
                  <c:v>4.8665999999999996E-3</c:v>
                </c:pt>
                <c:pt idx="44916">
                  <c:v>1.52073E-2</c:v>
                </c:pt>
                <c:pt idx="44917">
                  <c:v>1.11094E-2</c:v>
                </c:pt>
                <c:pt idx="44918">
                  <c:v>-5.4483400000000003E-3</c:v>
                </c:pt>
                <c:pt idx="44919">
                  <c:v>2.5596600000000001E-3</c:v>
                </c:pt>
                <c:pt idx="44920">
                  <c:v>-1.17865E-2</c:v>
                </c:pt>
                <c:pt idx="44921">
                  <c:v>9.6864700000000008E-3</c:v>
                </c:pt>
                <c:pt idx="44922">
                  <c:v>8.5697199999999994E-3</c:v>
                </c:pt>
                <c:pt idx="44923">
                  <c:v>-9.7722999999999994E-3</c:v>
                </c:pt>
                <c:pt idx="44924">
                  <c:v>-3.5944000000000002E-3</c:v>
                </c:pt>
                <c:pt idx="44925">
                  <c:v>-9.60541E-3</c:v>
                </c:pt>
                <c:pt idx="44926">
                  <c:v>1.04113E-2</c:v>
                </c:pt>
                <c:pt idx="44927">
                  <c:v>-5.2557000000000003E-3</c:v>
                </c:pt>
                <c:pt idx="44928">
                  <c:v>-4.06265E-4</c:v>
                </c:pt>
                <c:pt idx="44929">
                  <c:v>-1.2620899999999999E-2</c:v>
                </c:pt>
                <c:pt idx="44930">
                  <c:v>-3.56865E-3</c:v>
                </c:pt>
                <c:pt idx="44931">
                  <c:v>1.8444100000000001E-3</c:v>
                </c:pt>
                <c:pt idx="44932">
                  <c:v>5.3558299999999998E-3</c:v>
                </c:pt>
                <c:pt idx="44933">
                  <c:v>-5.5942500000000003E-3</c:v>
                </c:pt>
                <c:pt idx="44934">
                  <c:v>-8.3494199999999998E-3</c:v>
                </c:pt>
                <c:pt idx="44935">
                  <c:v>1.46055E-2</c:v>
                </c:pt>
                <c:pt idx="44936">
                  <c:v>9.9182100000000002E-3</c:v>
                </c:pt>
                <c:pt idx="44937">
                  <c:v>-2.68936E-3</c:v>
                </c:pt>
                <c:pt idx="44938">
                  <c:v>1.52035E-2</c:v>
                </c:pt>
                <c:pt idx="44939">
                  <c:v>1.33057E-2</c:v>
                </c:pt>
                <c:pt idx="44940">
                  <c:v>1.5960700000000001E-2</c:v>
                </c:pt>
                <c:pt idx="44941">
                  <c:v>-1.79033E-2</c:v>
                </c:pt>
                <c:pt idx="44942">
                  <c:v>1.0252000000000001E-2</c:v>
                </c:pt>
                <c:pt idx="44943">
                  <c:v>-1.3005299999999999E-2</c:v>
                </c:pt>
                <c:pt idx="44944">
                  <c:v>-2.9830899999999999E-3</c:v>
                </c:pt>
                <c:pt idx="44945">
                  <c:v>4.7302200000000003E-4</c:v>
                </c:pt>
                <c:pt idx="44946">
                  <c:v>6.6757199999999996E-3</c:v>
                </c:pt>
                <c:pt idx="44947">
                  <c:v>9.7732500000000007E-3</c:v>
                </c:pt>
                <c:pt idx="44948">
                  <c:v>1.64738E-2</c:v>
                </c:pt>
                <c:pt idx="44949">
                  <c:v>1.6286800000000001E-2</c:v>
                </c:pt>
                <c:pt idx="44950">
                  <c:v>1.1323E-2</c:v>
                </c:pt>
                <c:pt idx="44951">
                  <c:v>1.9559900000000002E-2</c:v>
                </c:pt>
                <c:pt idx="44952">
                  <c:v>2.3872399999999998E-2</c:v>
                </c:pt>
                <c:pt idx="44953">
                  <c:v>2.3262999999999999E-2</c:v>
                </c:pt>
                <c:pt idx="44954">
                  <c:v>1.1029199999999999E-2</c:v>
                </c:pt>
                <c:pt idx="44955">
                  <c:v>1.13726E-2</c:v>
                </c:pt>
                <c:pt idx="44956">
                  <c:v>1.13144E-2</c:v>
                </c:pt>
                <c:pt idx="44957">
                  <c:v>2.3646400000000001E-2</c:v>
                </c:pt>
                <c:pt idx="44958">
                  <c:v>-8.1491500000000008E-3</c:v>
                </c:pt>
                <c:pt idx="44959">
                  <c:v>1.3735799999999999E-2</c:v>
                </c:pt>
                <c:pt idx="44960">
                  <c:v>3.7047400000000001E-2</c:v>
                </c:pt>
                <c:pt idx="44961">
                  <c:v>3.2248499999999999E-2</c:v>
                </c:pt>
                <c:pt idx="44962">
                  <c:v>-1.1898000000000001E-2</c:v>
                </c:pt>
                <c:pt idx="44963">
                  <c:v>1.20029E-2</c:v>
                </c:pt>
                <c:pt idx="44964">
                  <c:v>2.2527700000000001E-2</c:v>
                </c:pt>
                <c:pt idx="44965">
                  <c:v>3.5982100000000001E-3</c:v>
                </c:pt>
                <c:pt idx="44966">
                  <c:v>1.4265099999999999E-2</c:v>
                </c:pt>
                <c:pt idx="44967">
                  <c:v>-1.1274299999999999E-2</c:v>
                </c:pt>
                <c:pt idx="44968">
                  <c:v>1.0161399999999999E-2</c:v>
                </c:pt>
                <c:pt idx="44969">
                  <c:v>3.4256E-3</c:v>
                </c:pt>
                <c:pt idx="44970">
                  <c:v>2.6969899999999998E-3</c:v>
                </c:pt>
                <c:pt idx="44971">
                  <c:v>-1.2847900000000001E-2</c:v>
                </c:pt>
                <c:pt idx="44972">
                  <c:v>2.7894999999999999E-3</c:v>
                </c:pt>
                <c:pt idx="44973">
                  <c:v>1.0385500000000001E-3</c:v>
                </c:pt>
                <c:pt idx="44974">
                  <c:v>-1.10674E-2</c:v>
                </c:pt>
                <c:pt idx="44975">
                  <c:v>2.2455200000000002E-2</c:v>
                </c:pt>
                <c:pt idx="44976">
                  <c:v>2.4407399999999999E-2</c:v>
                </c:pt>
                <c:pt idx="44977">
                  <c:v>1.7973900000000001E-2</c:v>
                </c:pt>
                <c:pt idx="44978">
                  <c:v>3.1178500000000001E-2</c:v>
                </c:pt>
                <c:pt idx="44979">
                  <c:v>3.1728699999999999E-2</c:v>
                </c:pt>
                <c:pt idx="44980">
                  <c:v>1.79291E-3</c:v>
                </c:pt>
                <c:pt idx="44981">
                  <c:v>-9.6511800000000005E-4</c:v>
                </c:pt>
                <c:pt idx="44982">
                  <c:v>6.74152E-3</c:v>
                </c:pt>
                <c:pt idx="44983">
                  <c:v>2.7180699999999999E-2</c:v>
                </c:pt>
                <c:pt idx="44984">
                  <c:v>2.05469E-2</c:v>
                </c:pt>
                <c:pt idx="44985">
                  <c:v>1.6117099999999999E-4</c:v>
                </c:pt>
                <c:pt idx="44986">
                  <c:v>2.44102E-2</c:v>
                </c:pt>
                <c:pt idx="44987">
                  <c:v>2.2665000000000001E-2</c:v>
                </c:pt>
                <c:pt idx="44988">
                  <c:v>1.6625399999999999E-2</c:v>
                </c:pt>
                <c:pt idx="44989">
                  <c:v>-9.7942400000000001E-4</c:v>
                </c:pt>
                <c:pt idx="44990">
                  <c:v>9.0875599999999997E-3</c:v>
                </c:pt>
                <c:pt idx="44991">
                  <c:v>1.5859600000000001E-2</c:v>
                </c:pt>
                <c:pt idx="44992">
                  <c:v>7.1773499999999999E-3</c:v>
                </c:pt>
                <c:pt idx="44993">
                  <c:v>1.6189599999999998E-2</c:v>
                </c:pt>
                <c:pt idx="44994">
                  <c:v>2.5439300000000001E-2</c:v>
                </c:pt>
                <c:pt idx="44995">
                  <c:v>2.3792299999999999E-2</c:v>
                </c:pt>
                <c:pt idx="44996" formatCode="0.00E+00">
                  <c:v>-1.8119799999999999E-5</c:v>
                </c:pt>
                <c:pt idx="44997">
                  <c:v>-4.5518900000000003E-3</c:v>
                </c:pt>
                <c:pt idx="44998">
                  <c:v>4.6129200000000004E-3</c:v>
                </c:pt>
                <c:pt idx="44999">
                  <c:v>2.8469999999999999E-2</c:v>
                </c:pt>
                <c:pt idx="45000">
                  <c:v>9.89342E-3</c:v>
                </c:pt>
                <c:pt idx="45001">
                  <c:v>-1.19305E-2</c:v>
                </c:pt>
                <c:pt idx="45002">
                  <c:v>1.1157E-2</c:v>
                </c:pt>
                <c:pt idx="45003">
                  <c:v>-6.8931599999999997E-3</c:v>
                </c:pt>
                <c:pt idx="45004">
                  <c:v>1.6397499999999999E-2</c:v>
                </c:pt>
                <c:pt idx="45005">
                  <c:v>-4.12941E-4</c:v>
                </c:pt>
                <c:pt idx="45006">
                  <c:v>1.27888E-3</c:v>
                </c:pt>
                <c:pt idx="45007">
                  <c:v>-2.4642900000000001E-3</c:v>
                </c:pt>
                <c:pt idx="45008">
                  <c:v>-6.8607299999999998E-3</c:v>
                </c:pt>
                <c:pt idx="45009">
                  <c:v>-7.5359299999999997E-3</c:v>
                </c:pt>
                <c:pt idx="45010">
                  <c:v>-1.4514899999999999E-3</c:v>
                </c:pt>
                <c:pt idx="45011">
                  <c:v>1.2859300000000001E-2</c:v>
                </c:pt>
                <c:pt idx="45012">
                  <c:v>2.6788699999999999E-3</c:v>
                </c:pt>
                <c:pt idx="45013">
                  <c:v>7.6713600000000003E-3</c:v>
                </c:pt>
                <c:pt idx="45014">
                  <c:v>-2.9649699999999999E-3</c:v>
                </c:pt>
                <c:pt idx="45015">
                  <c:v>5.6695900000000004E-3</c:v>
                </c:pt>
                <c:pt idx="45016">
                  <c:v>1.8840800000000001E-2</c:v>
                </c:pt>
                <c:pt idx="45017">
                  <c:v>8.1253100000000002E-4</c:v>
                </c:pt>
                <c:pt idx="45018">
                  <c:v>-4.9018900000000003E-4</c:v>
                </c:pt>
                <c:pt idx="45019">
                  <c:v>-2.5386800000000002E-3</c:v>
                </c:pt>
                <c:pt idx="45020">
                  <c:v>2.0713800000000001E-2</c:v>
                </c:pt>
                <c:pt idx="45021">
                  <c:v>1.83392E-2</c:v>
                </c:pt>
                <c:pt idx="45022">
                  <c:v>-3.87478E-3</c:v>
                </c:pt>
                <c:pt idx="45023">
                  <c:v>1.07536E-2</c:v>
                </c:pt>
                <c:pt idx="45024">
                  <c:v>1.88913E-2</c:v>
                </c:pt>
                <c:pt idx="45025">
                  <c:v>-8.5983299999999995E-3</c:v>
                </c:pt>
                <c:pt idx="45026">
                  <c:v>-2.2516300000000001E-3</c:v>
                </c:pt>
                <c:pt idx="45027">
                  <c:v>5.68485E-3</c:v>
                </c:pt>
                <c:pt idx="45028">
                  <c:v>2.44646E-2</c:v>
                </c:pt>
                <c:pt idx="45029">
                  <c:v>1.93253E-2</c:v>
                </c:pt>
                <c:pt idx="45030">
                  <c:v>1.1340100000000001E-2</c:v>
                </c:pt>
                <c:pt idx="45031">
                  <c:v>2.2234899999999998E-2</c:v>
                </c:pt>
                <c:pt idx="45032">
                  <c:v>2.9234900000000001E-2</c:v>
                </c:pt>
                <c:pt idx="45033">
                  <c:v>2.1720900000000001E-2</c:v>
                </c:pt>
                <c:pt idx="45034">
                  <c:v>4.4632E-4</c:v>
                </c:pt>
                <c:pt idx="45035">
                  <c:v>2.0594600000000001E-2</c:v>
                </c:pt>
                <c:pt idx="45036">
                  <c:v>2.2676499999999999E-2</c:v>
                </c:pt>
                <c:pt idx="45037">
                  <c:v>-3.58391E-3</c:v>
                </c:pt>
                <c:pt idx="45038">
                  <c:v>-1.0441799999999999E-2</c:v>
                </c:pt>
                <c:pt idx="45039">
                  <c:v>-3.78036E-3</c:v>
                </c:pt>
                <c:pt idx="45040">
                  <c:v>3.4358E-2</c:v>
                </c:pt>
                <c:pt idx="45041">
                  <c:v>3.7183800000000003E-2</c:v>
                </c:pt>
                <c:pt idx="45042">
                  <c:v>6.5526999999999998E-3</c:v>
                </c:pt>
                <c:pt idx="45043">
                  <c:v>6.5431600000000001E-3</c:v>
                </c:pt>
                <c:pt idx="45044">
                  <c:v>1.7391199999999999E-2</c:v>
                </c:pt>
                <c:pt idx="45045">
                  <c:v>3.62549E-2</c:v>
                </c:pt>
                <c:pt idx="45046">
                  <c:v>3.29781E-3</c:v>
                </c:pt>
                <c:pt idx="45047">
                  <c:v>1.1623400000000001E-2</c:v>
                </c:pt>
                <c:pt idx="45048">
                  <c:v>1.1879900000000001E-2</c:v>
                </c:pt>
                <c:pt idx="45049">
                  <c:v>2.1426199999999999E-2</c:v>
                </c:pt>
                <c:pt idx="45050">
                  <c:v>1.6396500000000001E-2</c:v>
                </c:pt>
                <c:pt idx="45051">
                  <c:v>1.18666E-2</c:v>
                </c:pt>
                <c:pt idx="45052">
                  <c:v>2.81525E-2</c:v>
                </c:pt>
                <c:pt idx="45053">
                  <c:v>1.49508E-2</c:v>
                </c:pt>
                <c:pt idx="45054">
                  <c:v>2.1393800000000001E-2</c:v>
                </c:pt>
                <c:pt idx="45055">
                  <c:v>2.0257000000000001E-2</c:v>
                </c:pt>
                <c:pt idx="45056">
                  <c:v>3.8191799999999998E-2</c:v>
                </c:pt>
                <c:pt idx="45057">
                  <c:v>3.6828E-2</c:v>
                </c:pt>
                <c:pt idx="45058">
                  <c:v>4.9448000000000001E-3</c:v>
                </c:pt>
                <c:pt idx="45059">
                  <c:v>5.9986100000000004E-4</c:v>
                </c:pt>
                <c:pt idx="45060">
                  <c:v>2.1015200000000001E-2</c:v>
                </c:pt>
                <c:pt idx="45061">
                  <c:v>2.48623E-2</c:v>
                </c:pt>
                <c:pt idx="45062">
                  <c:v>2.2021300000000001E-2</c:v>
                </c:pt>
                <c:pt idx="45063">
                  <c:v>5.1460300000000002E-3</c:v>
                </c:pt>
                <c:pt idx="45064">
                  <c:v>1.6477599999999998E-2</c:v>
                </c:pt>
                <c:pt idx="45065">
                  <c:v>1.5461000000000001E-2</c:v>
                </c:pt>
                <c:pt idx="45066">
                  <c:v>2.1888700000000001E-2</c:v>
                </c:pt>
                <c:pt idx="45067">
                  <c:v>2.2298800000000001E-2</c:v>
                </c:pt>
                <c:pt idx="45068">
                  <c:v>2.1865800000000001E-2</c:v>
                </c:pt>
                <c:pt idx="45069">
                  <c:v>1.7632499999999999E-2</c:v>
                </c:pt>
                <c:pt idx="45070">
                  <c:v>3.6651599999999999E-2</c:v>
                </c:pt>
                <c:pt idx="45071">
                  <c:v>2.1676999999999998E-2</c:v>
                </c:pt>
                <c:pt idx="45072">
                  <c:v>1.03359E-2</c:v>
                </c:pt>
                <c:pt idx="45073">
                  <c:v>3.12214E-2</c:v>
                </c:pt>
                <c:pt idx="45074">
                  <c:v>5.6878999999999999E-2</c:v>
                </c:pt>
                <c:pt idx="45075">
                  <c:v>1.79472E-2</c:v>
                </c:pt>
                <c:pt idx="45076">
                  <c:v>1.00441E-2</c:v>
                </c:pt>
                <c:pt idx="45077">
                  <c:v>2.4124099999999999E-2</c:v>
                </c:pt>
                <c:pt idx="45078">
                  <c:v>1.7352099999999999E-2</c:v>
                </c:pt>
                <c:pt idx="45079">
                  <c:v>1.5563E-2</c:v>
                </c:pt>
                <c:pt idx="45080">
                  <c:v>-9.7303400000000005E-3</c:v>
                </c:pt>
                <c:pt idx="45081">
                  <c:v>1.47238E-2</c:v>
                </c:pt>
                <c:pt idx="45082">
                  <c:v>1.8518400000000001E-2</c:v>
                </c:pt>
                <c:pt idx="45083">
                  <c:v>1.0297799999999999E-2</c:v>
                </c:pt>
                <c:pt idx="45084">
                  <c:v>4.15802E-4</c:v>
                </c:pt>
                <c:pt idx="45085">
                  <c:v>9.4137200000000004E-3</c:v>
                </c:pt>
                <c:pt idx="45086">
                  <c:v>1.6017E-2</c:v>
                </c:pt>
                <c:pt idx="45087">
                  <c:v>2.4582900000000001E-2</c:v>
                </c:pt>
                <c:pt idx="45088">
                  <c:v>-6.9131899999999996E-3</c:v>
                </c:pt>
                <c:pt idx="45089">
                  <c:v>1.33705E-2</c:v>
                </c:pt>
                <c:pt idx="45090">
                  <c:v>2.6458700000000002E-2</c:v>
                </c:pt>
                <c:pt idx="45091">
                  <c:v>1.6140000000000002E-2</c:v>
                </c:pt>
                <c:pt idx="45092">
                  <c:v>2.89726E-3</c:v>
                </c:pt>
                <c:pt idx="45093">
                  <c:v>7.93839E-3</c:v>
                </c:pt>
                <c:pt idx="45094">
                  <c:v>9.4585399999999997E-3</c:v>
                </c:pt>
                <c:pt idx="45095">
                  <c:v>-3.1471300000000002E-3</c:v>
                </c:pt>
                <c:pt idx="45096">
                  <c:v>5.81264E-3</c:v>
                </c:pt>
                <c:pt idx="45097">
                  <c:v>2.4089799999999998E-3</c:v>
                </c:pt>
                <c:pt idx="45098">
                  <c:v>1.2059200000000001E-2</c:v>
                </c:pt>
                <c:pt idx="45099">
                  <c:v>1.4016199999999999E-2</c:v>
                </c:pt>
                <c:pt idx="45100">
                  <c:v>1.22395E-2</c:v>
                </c:pt>
                <c:pt idx="45101">
                  <c:v>9.5243499999999991E-3</c:v>
                </c:pt>
                <c:pt idx="45102">
                  <c:v>2.8753299999999999E-2</c:v>
                </c:pt>
                <c:pt idx="45103">
                  <c:v>1.47142E-2</c:v>
                </c:pt>
                <c:pt idx="45104">
                  <c:v>-2.1820099999999999E-3</c:v>
                </c:pt>
                <c:pt idx="45105">
                  <c:v>-3.39222E-3</c:v>
                </c:pt>
                <c:pt idx="45106">
                  <c:v>1.94912E-2</c:v>
                </c:pt>
                <c:pt idx="45107">
                  <c:v>2.0882600000000001E-2</c:v>
                </c:pt>
                <c:pt idx="45108">
                  <c:v>1.00555E-2</c:v>
                </c:pt>
                <c:pt idx="45109">
                  <c:v>3.8461699999999999E-3</c:v>
                </c:pt>
                <c:pt idx="45110">
                  <c:v>7.1611399999999999E-3</c:v>
                </c:pt>
                <c:pt idx="45111">
                  <c:v>6.6633200000000004E-3</c:v>
                </c:pt>
                <c:pt idx="45112">
                  <c:v>1.7247200000000001E-2</c:v>
                </c:pt>
                <c:pt idx="45113">
                  <c:v>6.8416600000000003E-3</c:v>
                </c:pt>
                <c:pt idx="45114">
                  <c:v>1.6090400000000001E-2</c:v>
                </c:pt>
                <c:pt idx="45115">
                  <c:v>-1.37806E-3</c:v>
                </c:pt>
                <c:pt idx="45116">
                  <c:v>4.8131900000000002E-3</c:v>
                </c:pt>
                <c:pt idx="45117">
                  <c:v>2.6386300000000001E-2</c:v>
                </c:pt>
                <c:pt idx="45118">
                  <c:v>3.4049999999999997E-2</c:v>
                </c:pt>
                <c:pt idx="45119">
                  <c:v>7.0247699999999996E-3</c:v>
                </c:pt>
                <c:pt idx="45120">
                  <c:v>-4.3821299999999997E-3</c:v>
                </c:pt>
                <c:pt idx="45121">
                  <c:v>-3.0593899999999999E-3</c:v>
                </c:pt>
                <c:pt idx="45122">
                  <c:v>5.7601899999999999E-4</c:v>
                </c:pt>
                <c:pt idx="45123">
                  <c:v>5.8326699999999999E-3</c:v>
                </c:pt>
                <c:pt idx="45124">
                  <c:v>4.3115599999999999E-3</c:v>
                </c:pt>
                <c:pt idx="45125">
                  <c:v>1.0558100000000001E-2</c:v>
                </c:pt>
                <c:pt idx="45126">
                  <c:v>5.8536500000000002E-3</c:v>
                </c:pt>
                <c:pt idx="45127">
                  <c:v>7.2956100000000001E-3</c:v>
                </c:pt>
                <c:pt idx="45128">
                  <c:v>1.3711900000000001E-2</c:v>
                </c:pt>
                <c:pt idx="45129">
                  <c:v>2.44932E-2</c:v>
                </c:pt>
                <c:pt idx="45130">
                  <c:v>4.4956199999999997E-3</c:v>
                </c:pt>
                <c:pt idx="45131">
                  <c:v>-4.6358099999999998E-3</c:v>
                </c:pt>
                <c:pt idx="45132">
                  <c:v>1.1932399999999999E-2</c:v>
                </c:pt>
                <c:pt idx="45133">
                  <c:v>1.29032E-2</c:v>
                </c:pt>
                <c:pt idx="45134">
                  <c:v>7.5073199999999996E-3</c:v>
                </c:pt>
                <c:pt idx="45135">
                  <c:v>1.02539E-2</c:v>
                </c:pt>
                <c:pt idx="45136">
                  <c:v>1.8056900000000001E-2</c:v>
                </c:pt>
                <c:pt idx="45137">
                  <c:v>1.07431E-2</c:v>
                </c:pt>
                <c:pt idx="45138">
                  <c:v>-3.3969899999999999E-3</c:v>
                </c:pt>
                <c:pt idx="45139">
                  <c:v>1.42002E-2</c:v>
                </c:pt>
                <c:pt idx="45140">
                  <c:v>2.4657200000000001E-2</c:v>
                </c:pt>
                <c:pt idx="45141">
                  <c:v>1.4647500000000001E-2</c:v>
                </c:pt>
                <c:pt idx="45142">
                  <c:v>1.38817E-2</c:v>
                </c:pt>
                <c:pt idx="45143">
                  <c:v>9.3526800000000004E-3</c:v>
                </c:pt>
                <c:pt idx="45144">
                  <c:v>1.7701100000000001E-2</c:v>
                </c:pt>
                <c:pt idx="45145">
                  <c:v>2.0885500000000002E-3</c:v>
                </c:pt>
                <c:pt idx="45146">
                  <c:v>1.26476E-2</c:v>
                </c:pt>
                <c:pt idx="45147">
                  <c:v>1.3525000000000001E-2</c:v>
                </c:pt>
                <c:pt idx="45148">
                  <c:v>1.28469E-2</c:v>
                </c:pt>
                <c:pt idx="45149">
                  <c:v>1.5726099999999999E-3</c:v>
                </c:pt>
                <c:pt idx="45150">
                  <c:v>1.16615E-2</c:v>
                </c:pt>
                <c:pt idx="45151">
                  <c:v>1.56107E-2</c:v>
                </c:pt>
                <c:pt idx="45152">
                  <c:v>1.5658399999999999E-2</c:v>
                </c:pt>
                <c:pt idx="45153">
                  <c:v>1.90916E-2</c:v>
                </c:pt>
                <c:pt idx="45154">
                  <c:v>1.3044399999999999E-2</c:v>
                </c:pt>
                <c:pt idx="45155">
                  <c:v>2.7071000000000001E-2</c:v>
                </c:pt>
                <c:pt idx="45156">
                  <c:v>1.06125E-2</c:v>
                </c:pt>
                <c:pt idx="45157">
                  <c:v>1.2271900000000001E-2</c:v>
                </c:pt>
                <c:pt idx="45158">
                  <c:v>1.50194E-2</c:v>
                </c:pt>
                <c:pt idx="45159">
                  <c:v>2.0737599999999998E-2</c:v>
                </c:pt>
                <c:pt idx="45160">
                  <c:v>1.3243700000000001E-2</c:v>
                </c:pt>
                <c:pt idx="45161">
                  <c:v>5.6867599999999999E-3</c:v>
                </c:pt>
                <c:pt idx="45162">
                  <c:v>2.08693E-2</c:v>
                </c:pt>
                <c:pt idx="45163">
                  <c:v>2.1930700000000001E-2</c:v>
                </c:pt>
                <c:pt idx="45164">
                  <c:v>2.2245399999999999E-2</c:v>
                </c:pt>
                <c:pt idx="45165">
                  <c:v>2.5141699999999999E-2</c:v>
                </c:pt>
                <c:pt idx="45166">
                  <c:v>1.8055000000000002E-2</c:v>
                </c:pt>
                <c:pt idx="45167">
                  <c:v>2.73943E-2</c:v>
                </c:pt>
                <c:pt idx="45168">
                  <c:v>1.3998999999999999E-2</c:v>
                </c:pt>
                <c:pt idx="45169">
                  <c:v>1.5252099999999999E-2</c:v>
                </c:pt>
                <c:pt idx="45170">
                  <c:v>1.48516E-2</c:v>
                </c:pt>
                <c:pt idx="45171">
                  <c:v>2.0550700000000002E-2</c:v>
                </c:pt>
                <c:pt idx="45172">
                  <c:v>1.7412199999999999E-2</c:v>
                </c:pt>
                <c:pt idx="45173">
                  <c:v>1.1253400000000001E-3</c:v>
                </c:pt>
                <c:pt idx="45174">
                  <c:v>2.12955E-3</c:v>
                </c:pt>
                <c:pt idx="45175">
                  <c:v>7.2126400000000002E-3</c:v>
                </c:pt>
                <c:pt idx="45176">
                  <c:v>3.6745100000000002E-3</c:v>
                </c:pt>
                <c:pt idx="45177">
                  <c:v>1.58272E-2</c:v>
                </c:pt>
                <c:pt idx="45178">
                  <c:v>1.8638600000000002E-2</c:v>
                </c:pt>
                <c:pt idx="45179">
                  <c:v>1.11294E-3</c:v>
                </c:pt>
                <c:pt idx="45180">
                  <c:v>6.6623699999999999E-3</c:v>
                </c:pt>
                <c:pt idx="45181">
                  <c:v>1.23854E-2</c:v>
                </c:pt>
                <c:pt idx="45182">
                  <c:v>1.25694E-2</c:v>
                </c:pt>
                <c:pt idx="45183">
                  <c:v>2.2250200000000001E-2</c:v>
                </c:pt>
                <c:pt idx="45184">
                  <c:v>2.5234199999999998E-2</c:v>
                </c:pt>
                <c:pt idx="45185">
                  <c:v>8.4152199999999993E-3</c:v>
                </c:pt>
                <c:pt idx="45186">
                  <c:v>1.7352099999999999E-2</c:v>
                </c:pt>
                <c:pt idx="45187">
                  <c:v>6.3514699999999997E-3</c:v>
                </c:pt>
                <c:pt idx="45188">
                  <c:v>2.0642299999999999E-2</c:v>
                </c:pt>
                <c:pt idx="45189">
                  <c:v>9.1094999999999995E-3</c:v>
                </c:pt>
                <c:pt idx="45190">
                  <c:v>-4.0569300000000003E-3</c:v>
                </c:pt>
                <c:pt idx="45191">
                  <c:v>1.8139800000000001E-2</c:v>
                </c:pt>
                <c:pt idx="45192">
                  <c:v>-3.5247799999999999E-3</c:v>
                </c:pt>
                <c:pt idx="45193">
                  <c:v>8.3503699999999993E-3</c:v>
                </c:pt>
                <c:pt idx="45194">
                  <c:v>1.0919599999999999E-3</c:v>
                </c:pt>
                <c:pt idx="45195">
                  <c:v>1.27163E-2</c:v>
                </c:pt>
                <c:pt idx="45196">
                  <c:v>-3.8518900000000002E-3</c:v>
                </c:pt>
                <c:pt idx="45197">
                  <c:v>-9.5338799999999998E-3</c:v>
                </c:pt>
                <c:pt idx="45198">
                  <c:v>-1.17512E-2</c:v>
                </c:pt>
                <c:pt idx="45199">
                  <c:v>-2.5358199999999998E-3</c:v>
                </c:pt>
                <c:pt idx="45200">
                  <c:v>1.1241900000000001E-2</c:v>
                </c:pt>
                <c:pt idx="45201">
                  <c:v>5.2280399999999998E-3</c:v>
                </c:pt>
                <c:pt idx="45202">
                  <c:v>-2.2396099999999999E-2</c:v>
                </c:pt>
                <c:pt idx="45203">
                  <c:v>-1.7099400000000001E-2</c:v>
                </c:pt>
                <c:pt idx="45204">
                  <c:v>7.6379799999999999E-3</c:v>
                </c:pt>
                <c:pt idx="45205">
                  <c:v>2.99454E-3</c:v>
                </c:pt>
                <c:pt idx="45206">
                  <c:v>-9.5176700000000006E-3</c:v>
                </c:pt>
                <c:pt idx="45207">
                  <c:v>3.0679700000000002E-3</c:v>
                </c:pt>
                <c:pt idx="45208">
                  <c:v>1.39256E-2</c:v>
                </c:pt>
                <c:pt idx="45209">
                  <c:v>6.9732700000000002E-3</c:v>
                </c:pt>
                <c:pt idx="45210">
                  <c:v>-2.6182199999999999E-2</c:v>
                </c:pt>
                <c:pt idx="45211">
                  <c:v>-1.15738E-2</c:v>
                </c:pt>
                <c:pt idx="45212">
                  <c:v>-1.06058E-2</c:v>
                </c:pt>
                <c:pt idx="45213">
                  <c:v>1.45617E-2</c:v>
                </c:pt>
                <c:pt idx="45214">
                  <c:v>1.02749E-2</c:v>
                </c:pt>
                <c:pt idx="45215">
                  <c:v>-2.4702100000000001E-2</c:v>
                </c:pt>
                <c:pt idx="45216">
                  <c:v>-3.4691800000000002E-2</c:v>
                </c:pt>
                <c:pt idx="45217">
                  <c:v>-2.7512600000000002E-2</c:v>
                </c:pt>
                <c:pt idx="45218">
                  <c:v>-8.4037799999999996E-3</c:v>
                </c:pt>
                <c:pt idx="45219">
                  <c:v>-1.0428400000000001E-2</c:v>
                </c:pt>
                <c:pt idx="45220">
                  <c:v>-1.27134E-2</c:v>
                </c:pt>
                <c:pt idx="45221">
                  <c:v>-1.5414199999999999E-2</c:v>
                </c:pt>
                <c:pt idx="45222">
                  <c:v>-1.0175699999999999E-2</c:v>
                </c:pt>
                <c:pt idx="45223">
                  <c:v>-8.4209400000000005E-4</c:v>
                </c:pt>
                <c:pt idx="45224">
                  <c:v>1.8787400000000001E-3</c:v>
                </c:pt>
                <c:pt idx="45225">
                  <c:v>-7.3862099999999998E-3</c:v>
                </c:pt>
                <c:pt idx="45226">
                  <c:v>-1.43909E-2</c:v>
                </c:pt>
                <c:pt idx="45227">
                  <c:v>-1.18847E-2</c:v>
                </c:pt>
                <c:pt idx="45228">
                  <c:v>-8.9483300000000009E-3</c:v>
                </c:pt>
                <c:pt idx="45229">
                  <c:v>-1.1332500000000001E-2</c:v>
                </c:pt>
                <c:pt idx="45230">
                  <c:v>-1.81808E-2</c:v>
                </c:pt>
                <c:pt idx="45231">
                  <c:v>-1.56136E-2</c:v>
                </c:pt>
                <c:pt idx="45232">
                  <c:v>-1.51758E-2</c:v>
                </c:pt>
                <c:pt idx="45233">
                  <c:v>-8.6803399999999999E-3</c:v>
                </c:pt>
                <c:pt idx="45234">
                  <c:v>7.9908400000000008E-3</c:v>
                </c:pt>
                <c:pt idx="45235">
                  <c:v>9.2248899999999995E-3</c:v>
                </c:pt>
                <c:pt idx="45236">
                  <c:v>-8.0957400000000006E-3</c:v>
                </c:pt>
                <c:pt idx="45237">
                  <c:v>-9.2020000000000001E-3</c:v>
                </c:pt>
                <c:pt idx="45238">
                  <c:v>5.1269499999999999E-3</c:v>
                </c:pt>
                <c:pt idx="45239">
                  <c:v>7.1020099999999997E-3</c:v>
                </c:pt>
                <c:pt idx="45240">
                  <c:v>-4.1256000000000001E-3</c:v>
                </c:pt>
                <c:pt idx="45241">
                  <c:v>1.6156199999999999E-2</c:v>
                </c:pt>
                <c:pt idx="45242">
                  <c:v>4.4221900000000003E-3</c:v>
                </c:pt>
                <c:pt idx="45243">
                  <c:v>-1.48697E-2</c:v>
                </c:pt>
                <c:pt idx="45244">
                  <c:v>-5.83649E-4</c:v>
                </c:pt>
                <c:pt idx="45245">
                  <c:v>-7.5626399999999998E-3</c:v>
                </c:pt>
                <c:pt idx="45246">
                  <c:v>1.4532099999999999E-2</c:v>
                </c:pt>
                <c:pt idx="45247">
                  <c:v>-3.5419499999999999E-3</c:v>
                </c:pt>
                <c:pt idx="45248">
                  <c:v>-9.4490100000000007E-3</c:v>
                </c:pt>
                <c:pt idx="45249">
                  <c:v>-2.5405900000000001E-3</c:v>
                </c:pt>
                <c:pt idx="45250">
                  <c:v>-2.4509400000000001E-4</c:v>
                </c:pt>
                <c:pt idx="45251">
                  <c:v>1.4013299999999999E-2</c:v>
                </c:pt>
                <c:pt idx="45252">
                  <c:v>-7.2565099999999999E-3</c:v>
                </c:pt>
                <c:pt idx="45253">
                  <c:v>4.3964399999999997E-3</c:v>
                </c:pt>
                <c:pt idx="45254">
                  <c:v>3.5810500000000001E-3</c:v>
                </c:pt>
                <c:pt idx="45255">
                  <c:v>-1.15099E-2</c:v>
                </c:pt>
                <c:pt idx="45256">
                  <c:v>3.4236899999999997E-4</c:v>
                </c:pt>
                <c:pt idx="45257">
                  <c:v>-4.4746400000000002E-3</c:v>
                </c:pt>
                <c:pt idx="45258">
                  <c:v>-1.21593E-3</c:v>
                </c:pt>
                <c:pt idx="45259">
                  <c:v>-1.2509299999999999E-2</c:v>
                </c:pt>
                <c:pt idx="45260">
                  <c:v>-1.6954400000000001E-2</c:v>
                </c:pt>
                <c:pt idx="45261" formatCode="0.00E+00">
                  <c:v>9.5367399999999998E-5</c:v>
                </c:pt>
                <c:pt idx="45262">
                  <c:v>-9.7608599999999997E-3</c:v>
                </c:pt>
                <c:pt idx="45263">
                  <c:v>-5.2261400000000002E-4</c:v>
                </c:pt>
                <c:pt idx="45264">
                  <c:v>-3.1347300000000001E-3</c:v>
                </c:pt>
                <c:pt idx="45265">
                  <c:v>9.5148100000000003E-3</c:v>
                </c:pt>
                <c:pt idx="45266">
                  <c:v>2.8448100000000001E-3</c:v>
                </c:pt>
                <c:pt idx="45267">
                  <c:v>1.41487E-2</c:v>
                </c:pt>
                <c:pt idx="45268">
                  <c:v>-4.8198700000000004E-3</c:v>
                </c:pt>
                <c:pt idx="45269">
                  <c:v>8.5735300000000004E-4</c:v>
                </c:pt>
                <c:pt idx="45270">
                  <c:v>7.0209499999999998E-3</c:v>
                </c:pt>
                <c:pt idx="45271">
                  <c:v>-9.2697100000000004E-3</c:v>
                </c:pt>
                <c:pt idx="45272">
                  <c:v>-1.33314E-2</c:v>
                </c:pt>
                <c:pt idx="45273">
                  <c:v>-1.53828E-2</c:v>
                </c:pt>
                <c:pt idx="45274">
                  <c:v>-4.2276400000000004E-3</c:v>
                </c:pt>
                <c:pt idx="45275">
                  <c:v>-5.58567E-3</c:v>
                </c:pt>
                <c:pt idx="45276">
                  <c:v>-2.06947E-4</c:v>
                </c:pt>
                <c:pt idx="45277">
                  <c:v>-2.5692000000000002E-3</c:v>
                </c:pt>
                <c:pt idx="45278" formatCode="0.00E+00">
                  <c:v>-9.3460099999999996E-5</c:v>
                </c:pt>
                <c:pt idx="45279">
                  <c:v>-1.4801E-3</c:v>
                </c:pt>
                <c:pt idx="45280">
                  <c:v>1.02043E-4</c:v>
                </c:pt>
                <c:pt idx="45281">
                  <c:v>-7.7705400000000003E-3</c:v>
                </c:pt>
                <c:pt idx="45282">
                  <c:v>6.5422099999999997E-3</c:v>
                </c:pt>
                <c:pt idx="45283">
                  <c:v>-2.4042099999999999E-3</c:v>
                </c:pt>
                <c:pt idx="45284">
                  <c:v>-2.10943E-2</c:v>
                </c:pt>
                <c:pt idx="45285">
                  <c:v>-1.7341599999999999E-2</c:v>
                </c:pt>
                <c:pt idx="45286">
                  <c:v>9.9506400000000002E-3</c:v>
                </c:pt>
                <c:pt idx="45287">
                  <c:v>1.1320099999999999E-3</c:v>
                </c:pt>
                <c:pt idx="45288">
                  <c:v>1.10531E-3</c:v>
                </c:pt>
                <c:pt idx="45289">
                  <c:v>-5.8364899999999997E-3</c:v>
                </c:pt>
                <c:pt idx="45290">
                  <c:v>1.3866399999999999E-2</c:v>
                </c:pt>
                <c:pt idx="45291">
                  <c:v>7.0381200000000001E-3</c:v>
                </c:pt>
                <c:pt idx="45292">
                  <c:v>4.1732799999999997E-3</c:v>
                </c:pt>
                <c:pt idx="45293">
                  <c:v>-7.1153600000000003E-3</c:v>
                </c:pt>
                <c:pt idx="45294">
                  <c:v>2.4585700000000002E-3</c:v>
                </c:pt>
                <c:pt idx="45295" formatCode="0.00E+00">
                  <c:v>-1.6212500000000001E-5</c:v>
                </c:pt>
                <c:pt idx="45296">
                  <c:v>-8.7308899999999998E-3</c:v>
                </c:pt>
                <c:pt idx="45297">
                  <c:v>5.0010699999999998E-3</c:v>
                </c:pt>
                <c:pt idx="45298">
                  <c:v>-1.1348700000000001E-4</c:v>
                </c:pt>
                <c:pt idx="45299">
                  <c:v>-2.1246000000000001E-2</c:v>
                </c:pt>
                <c:pt idx="45300">
                  <c:v>-1.78099E-2</c:v>
                </c:pt>
                <c:pt idx="45301">
                  <c:v>-1.5986400000000001E-2</c:v>
                </c:pt>
                <c:pt idx="45302">
                  <c:v>1.01471E-3</c:v>
                </c:pt>
                <c:pt idx="45303">
                  <c:v>-2.2292099999999999E-2</c:v>
                </c:pt>
                <c:pt idx="45304">
                  <c:v>-1.32113E-2</c:v>
                </c:pt>
                <c:pt idx="45305">
                  <c:v>-2.7378099999999999E-2</c:v>
                </c:pt>
                <c:pt idx="45306">
                  <c:v>-1.2541800000000001E-2</c:v>
                </c:pt>
                <c:pt idx="45307">
                  <c:v>-8.9378400000000007E-3</c:v>
                </c:pt>
                <c:pt idx="45308">
                  <c:v>-9.3250299999999998E-3</c:v>
                </c:pt>
                <c:pt idx="45309">
                  <c:v>-8.4276200000000002E-3</c:v>
                </c:pt>
                <c:pt idx="45310">
                  <c:v>7.4501000000000003E-3</c:v>
                </c:pt>
                <c:pt idx="45311">
                  <c:v>-2.2010800000000001E-2</c:v>
                </c:pt>
                <c:pt idx="45312">
                  <c:v>-1.08013E-2</c:v>
                </c:pt>
                <c:pt idx="45313">
                  <c:v>-1.00451E-2</c:v>
                </c:pt>
                <c:pt idx="45314">
                  <c:v>-2.3975400000000001E-3</c:v>
                </c:pt>
                <c:pt idx="45315">
                  <c:v>-1.4971699999999999E-2</c:v>
                </c:pt>
                <c:pt idx="45316">
                  <c:v>-3.8415900000000003E-2</c:v>
                </c:pt>
                <c:pt idx="45317">
                  <c:v>-3.4689900000000003E-2</c:v>
                </c:pt>
                <c:pt idx="45318">
                  <c:v>-5.4731399999999996E-3</c:v>
                </c:pt>
                <c:pt idx="45319">
                  <c:v>6.4468399999999997E-3</c:v>
                </c:pt>
                <c:pt idx="45320">
                  <c:v>-9.4432800000000001E-3</c:v>
                </c:pt>
                <c:pt idx="45321">
                  <c:v>-2.6805900000000001E-2</c:v>
                </c:pt>
                <c:pt idx="45322">
                  <c:v>-1.10312E-2</c:v>
                </c:pt>
                <c:pt idx="45323">
                  <c:v>-1.6328800000000001E-2</c:v>
                </c:pt>
                <c:pt idx="45324">
                  <c:v>-1.42422E-2</c:v>
                </c:pt>
                <c:pt idx="45325">
                  <c:v>-1.62249E-2</c:v>
                </c:pt>
                <c:pt idx="45326">
                  <c:v>-2.1966900000000001E-2</c:v>
                </c:pt>
                <c:pt idx="45327">
                  <c:v>-3.8151699999999997E-2</c:v>
                </c:pt>
                <c:pt idx="45328">
                  <c:v>-3.6653499999999999E-2</c:v>
                </c:pt>
                <c:pt idx="45329">
                  <c:v>-4.1232100000000001E-2</c:v>
                </c:pt>
                <c:pt idx="45330">
                  <c:v>-3.04537E-2</c:v>
                </c:pt>
                <c:pt idx="45331">
                  <c:v>-2.4126100000000001E-2</c:v>
                </c:pt>
                <c:pt idx="45332">
                  <c:v>-4.1611700000000001E-2</c:v>
                </c:pt>
                <c:pt idx="45333">
                  <c:v>-3.1359699999999997E-2</c:v>
                </c:pt>
                <c:pt idx="45334">
                  <c:v>-2.9458999999999999E-2</c:v>
                </c:pt>
                <c:pt idx="45335">
                  <c:v>-9.0808899999999994E-3</c:v>
                </c:pt>
                <c:pt idx="45336">
                  <c:v>-3.1301500000000003E-2</c:v>
                </c:pt>
                <c:pt idx="45337">
                  <c:v>-3.64342E-2</c:v>
                </c:pt>
                <c:pt idx="45338">
                  <c:v>-9.8819700000000003E-3</c:v>
                </c:pt>
                <c:pt idx="45339">
                  <c:v>3.37887E-3</c:v>
                </c:pt>
                <c:pt idx="45340">
                  <c:v>-2.3765599999999998E-3</c:v>
                </c:pt>
                <c:pt idx="45341">
                  <c:v>-2.6961300000000001E-2</c:v>
                </c:pt>
                <c:pt idx="45342">
                  <c:v>-1.1435499999999999E-2</c:v>
                </c:pt>
                <c:pt idx="45343">
                  <c:v>-1.8819800000000001E-2</c:v>
                </c:pt>
                <c:pt idx="45344">
                  <c:v>5.1794099999999997E-3</c:v>
                </c:pt>
                <c:pt idx="45345">
                  <c:v>-1.5140499999999999E-2</c:v>
                </c:pt>
                <c:pt idx="45346">
                  <c:v>-3.5905799999999999E-3</c:v>
                </c:pt>
                <c:pt idx="45347">
                  <c:v>-2.1622700000000002E-2</c:v>
                </c:pt>
                <c:pt idx="45348">
                  <c:v>-4.2991599999999998E-3</c:v>
                </c:pt>
                <c:pt idx="45349">
                  <c:v>-1.3656600000000001E-3</c:v>
                </c:pt>
                <c:pt idx="45350">
                  <c:v>-1.2616199999999999E-2</c:v>
                </c:pt>
                <c:pt idx="45351">
                  <c:v>-4.6462999999999999E-3</c:v>
                </c:pt>
                <c:pt idx="45352">
                  <c:v>-9.9220300000000001E-3</c:v>
                </c:pt>
                <c:pt idx="45353">
                  <c:v>-8.5363399999999999E-3</c:v>
                </c:pt>
                <c:pt idx="45354">
                  <c:v>-8.8691699999999991E-3</c:v>
                </c:pt>
                <c:pt idx="45355">
                  <c:v>-3.4818599999999998E-3</c:v>
                </c:pt>
                <c:pt idx="45356">
                  <c:v>-1.87492E-3</c:v>
                </c:pt>
                <c:pt idx="45357">
                  <c:v>-1.8085500000000001E-2</c:v>
                </c:pt>
                <c:pt idx="45358">
                  <c:v>-1.9024800000000001E-2</c:v>
                </c:pt>
                <c:pt idx="45359">
                  <c:v>-2.0670899999999999E-2</c:v>
                </c:pt>
                <c:pt idx="45360">
                  <c:v>-4.0168799999999996E-3</c:v>
                </c:pt>
                <c:pt idx="45361">
                  <c:v>-1.11704E-2</c:v>
                </c:pt>
                <c:pt idx="45362">
                  <c:v>-1.0004000000000001E-2</c:v>
                </c:pt>
                <c:pt idx="45363">
                  <c:v>1.27125E-3</c:v>
                </c:pt>
                <c:pt idx="45364">
                  <c:v>-9.6511800000000005E-4</c:v>
                </c:pt>
                <c:pt idx="45365">
                  <c:v>8.2216300000000006E-3</c:v>
                </c:pt>
                <c:pt idx="45366">
                  <c:v>-2.13051E-3</c:v>
                </c:pt>
                <c:pt idx="45367">
                  <c:v>-1.8854099999999999E-3</c:v>
                </c:pt>
                <c:pt idx="45368">
                  <c:v>3.7040699999999998E-3</c:v>
                </c:pt>
                <c:pt idx="45369">
                  <c:v>-2.2649800000000002E-3</c:v>
                </c:pt>
                <c:pt idx="45370">
                  <c:v>-1.2371999999999999E-2</c:v>
                </c:pt>
                <c:pt idx="45371">
                  <c:v>-1.40924E-2</c:v>
                </c:pt>
                <c:pt idx="45372">
                  <c:v>1.40219E-2</c:v>
                </c:pt>
                <c:pt idx="45373">
                  <c:v>2.20776E-3</c:v>
                </c:pt>
                <c:pt idx="45374">
                  <c:v>-9.8590899999999992E-3</c:v>
                </c:pt>
                <c:pt idx="45375">
                  <c:v>-1.8513700000000001E-2</c:v>
                </c:pt>
                <c:pt idx="45376">
                  <c:v>-1.7086E-2</c:v>
                </c:pt>
                <c:pt idx="45377">
                  <c:v>7.4358000000000002E-3</c:v>
                </c:pt>
                <c:pt idx="45378">
                  <c:v>-4.2991599999999998E-3</c:v>
                </c:pt>
                <c:pt idx="45379">
                  <c:v>-2.1120099999999999E-2</c:v>
                </c:pt>
                <c:pt idx="45380">
                  <c:v>-1.0809900000000001E-2</c:v>
                </c:pt>
                <c:pt idx="45381">
                  <c:v>-6.8092300000000005E-4</c:v>
                </c:pt>
                <c:pt idx="45382">
                  <c:v>-8.7175399999999993E-3</c:v>
                </c:pt>
                <c:pt idx="45383">
                  <c:v>2.11725E-2</c:v>
                </c:pt>
                <c:pt idx="45384">
                  <c:v>1.0781300000000001E-2</c:v>
                </c:pt>
                <c:pt idx="45385">
                  <c:v>2.1667499999999998E-3</c:v>
                </c:pt>
                <c:pt idx="45386">
                  <c:v>-1.0071800000000001E-2</c:v>
                </c:pt>
                <c:pt idx="45387">
                  <c:v>-1.7979599999999998E-2</c:v>
                </c:pt>
                <c:pt idx="45388">
                  <c:v>-1.0004000000000001E-2</c:v>
                </c:pt>
                <c:pt idx="45389">
                  <c:v>9.4594999999999992E-3</c:v>
                </c:pt>
                <c:pt idx="45390">
                  <c:v>1.0197599999999999E-2</c:v>
                </c:pt>
                <c:pt idx="45391">
                  <c:v>-1.2779199999999999E-2</c:v>
                </c:pt>
                <c:pt idx="45392">
                  <c:v>-1.3574599999999999E-2</c:v>
                </c:pt>
                <c:pt idx="45393">
                  <c:v>-1.5500999999999999E-2</c:v>
                </c:pt>
                <c:pt idx="45394">
                  <c:v>-4.9257299999999997E-3</c:v>
                </c:pt>
                <c:pt idx="45395">
                  <c:v>-3.8193699999999997E-2</c:v>
                </c:pt>
                <c:pt idx="45396">
                  <c:v>-1.8955199999999998E-2</c:v>
                </c:pt>
                <c:pt idx="45397">
                  <c:v>-2.3801800000000001E-2</c:v>
                </c:pt>
                <c:pt idx="45398">
                  <c:v>-2.5587100000000002E-2</c:v>
                </c:pt>
                <c:pt idx="45399">
                  <c:v>-2.71454E-2</c:v>
                </c:pt>
                <c:pt idx="45400">
                  <c:v>-1.5205400000000001E-2</c:v>
                </c:pt>
                <c:pt idx="45401">
                  <c:v>-8.0718999999999999E-3</c:v>
                </c:pt>
                <c:pt idx="45402">
                  <c:v>8.5239400000000007E-3</c:v>
                </c:pt>
                <c:pt idx="45403">
                  <c:v>-1.6612999999999999E-2</c:v>
                </c:pt>
                <c:pt idx="45404">
                  <c:v>-2.06585E-2</c:v>
                </c:pt>
                <c:pt idx="45405">
                  <c:v>-2.0001399999999999E-2</c:v>
                </c:pt>
                <c:pt idx="45406">
                  <c:v>-1.0576199999999999E-2</c:v>
                </c:pt>
                <c:pt idx="45407">
                  <c:v>-3.1452199999999998E-3</c:v>
                </c:pt>
                <c:pt idx="45408">
                  <c:v>-9.0074500000000002E-3</c:v>
                </c:pt>
                <c:pt idx="45409">
                  <c:v>-1.46675E-3</c:v>
                </c:pt>
                <c:pt idx="45410">
                  <c:v>-6.6480599999999999E-3</c:v>
                </c:pt>
                <c:pt idx="45411">
                  <c:v>-1.50251E-2</c:v>
                </c:pt>
                <c:pt idx="45412">
                  <c:v>-2.5949499999999999E-3</c:v>
                </c:pt>
                <c:pt idx="45413">
                  <c:v>-1.9603700000000002E-2</c:v>
                </c:pt>
                <c:pt idx="45414">
                  <c:v>-8.9082699999999994E-3</c:v>
                </c:pt>
                <c:pt idx="45415">
                  <c:v>-7.2145500000000001E-3</c:v>
                </c:pt>
                <c:pt idx="45416">
                  <c:v>-2.5397300000000001E-2</c:v>
                </c:pt>
                <c:pt idx="45417">
                  <c:v>-1.36633E-2</c:v>
                </c:pt>
                <c:pt idx="45418">
                  <c:v>2.3498500000000001E-3</c:v>
                </c:pt>
                <c:pt idx="45419">
                  <c:v>-5.7630499999999996E-3</c:v>
                </c:pt>
                <c:pt idx="45420">
                  <c:v>-2.9740300000000001E-2</c:v>
                </c:pt>
                <c:pt idx="45421">
                  <c:v>-2.2025099999999999E-2</c:v>
                </c:pt>
                <c:pt idx="45422">
                  <c:v>-1.3312299999999999E-2</c:v>
                </c:pt>
                <c:pt idx="45423">
                  <c:v>-2.3540499999999999E-2</c:v>
                </c:pt>
                <c:pt idx="45424">
                  <c:v>-1.5913E-2</c:v>
                </c:pt>
                <c:pt idx="45425">
                  <c:v>9.0026900000000007E-3</c:v>
                </c:pt>
                <c:pt idx="45426">
                  <c:v>-6.0272199999999998E-3</c:v>
                </c:pt>
                <c:pt idx="45427">
                  <c:v>-6.4115500000000002E-3</c:v>
                </c:pt>
                <c:pt idx="45428">
                  <c:v>-2.4614300000000001E-3</c:v>
                </c:pt>
                <c:pt idx="45429">
                  <c:v>-1.58167E-2</c:v>
                </c:pt>
                <c:pt idx="45430">
                  <c:v>-1.55973E-2</c:v>
                </c:pt>
                <c:pt idx="45431">
                  <c:v>-1.50452E-2</c:v>
                </c:pt>
                <c:pt idx="45432">
                  <c:v>-1.69144E-2</c:v>
                </c:pt>
                <c:pt idx="45433">
                  <c:v>-2.5628100000000001E-2</c:v>
                </c:pt>
                <c:pt idx="45434">
                  <c:v>-1.23053E-2</c:v>
                </c:pt>
                <c:pt idx="45435">
                  <c:v>-7.5998300000000001E-3</c:v>
                </c:pt>
                <c:pt idx="45436">
                  <c:v>-4.8894899999999998E-3</c:v>
                </c:pt>
                <c:pt idx="45437">
                  <c:v>-1.6440400000000001E-2</c:v>
                </c:pt>
                <c:pt idx="45438">
                  <c:v>-1.6241999999999999E-2</c:v>
                </c:pt>
                <c:pt idx="45439">
                  <c:v>-7.15542E-3</c:v>
                </c:pt>
                <c:pt idx="45440">
                  <c:v>-9.9935500000000003E-3</c:v>
                </c:pt>
                <c:pt idx="45441">
                  <c:v>-2.01578E-2</c:v>
                </c:pt>
                <c:pt idx="45442">
                  <c:v>-3.1663900000000002E-2</c:v>
                </c:pt>
                <c:pt idx="45443">
                  <c:v>-1.0737399999999999E-2</c:v>
                </c:pt>
                <c:pt idx="45444">
                  <c:v>-9.2601799999999998E-3</c:v>
                </c:pt>
                <c:pt idx="45445">
                  <c:v>1.5392299999999999E-3</c:v>
                </c:pt>
                <c:pt idx="45446">
                  <c:v>-8.2969700000000007E-3</c:v>
                </c:pt>
                <c:pt idx="45447">
                  <c:v>-1.1178E-2</c:v>
                </c:pt>
                <c:pt idx="45448">
                  <c:v>-5.8336300000000002E-3</c:v>
                </c:pt>
                <c:pt idx="45449">
                  <c:v>1.33753E-2</c:v>
                </c:pt>
                <c:pt idx="45450">
                  <c:v>-3.5247799999999999E-3</c:v>
                </c:pt>
                <c:pt idx="45451">
                  <c:v>-1.3304699999999999E-2</c:v>
                </c:pt>
                <c:pt idx="45452">
                  <c:v>9.6511800000000005E-4</c:v>
                </c:pt>
                <c:pt idx="45453">
                  <c:v>-9.3088200000000006E-3</c:v>
                </c:pt>
                <c:pt idx="45454">
                  <c:v>-1.27411E-3</c:v>
                </c:pt>
                <c:pt idx="45455">
                  <c:v>-2.2907299999999999E-3</c:v>
                </c:pt>
                <c:pt idx="45456">
                  <c:v>-1.4409099999999999E-2</c:v>
                </c:pt>
                <c:pt idx="45457">
                  <c:v>-8.7528199999999997E-3</c:v>
                </c:pt>
                <c:pt idx="45458">
                  <c:v>-4.9476600000000004E-3</c:v>
                </c:pt>
                <c:pt idx="45459">
                  <c:v>1.30987E-2</c:v>
                </c:pt>
                <c:pt idx="45460">
                  <c:v>-8.4180799999999997E-3</c:v>
                </c:pt>
                <c:pt idx="45461">
                  <c:v>-1.41954E-2</c:v>
                </c:pt>
                <c:pt idx="45462">
                  <c:v>7.66659E-3</c:v>
                </c:pt>
                <c:pt idx="45463">
                  <c:v>3.9796800000000002E-3</c:v>
                </c:pt>
                <c:pt idx="45464">
                  <c:v>-5.7372999999999999E-3</c:v>
                </c:pt>
                <c:pt idx="45465">
                  <c:v>-9.6530899999999996E-3</c:v>
                </c:pt>
                <c:pt idx="45466">
                  <c:v>-2.5749200000000001E-3</c:v>
                </c:pt>
                <c:pt idx="45467">
                  <c:v>-1.2149800000000001E-2</c:v>
                </c:pt>
                <c:pt idx="45468">
                  <c:v>-8.6746199999999992E-3</c:v>
                </c:pt>
                <c:pt idx="45469">
                  <c:v>-5.8021499999999998E-3</c:v>
                </c:pt>
                <c:pt idx="45470">
                  <c:v>-5.0353999999999998E-3</c:v>
                </c:pt>
                <c:pt idx="45471">
                  <c:v>8.6278899999999992E-3</c:v>
                </c:pt>
                <c:pt idx="45472">
                  <c:v>1.9455000000000001E-4</c:v>
                </c:pt>
                <c:pt idx="45473" formatCode="0.00E+00">
                  <c:v>2.47955E-5</c:v>
                </c:pt>
                <c:pt idx="45474">
                  <c:v>6.2274899999999996E-3</c:v>
                </c:pt>
                <c:pt idx="45475">
                  <c:v>-3.0670200000000002E-3</c:v>
                </c:pt>
                <c:pt idx="45476">
                  <c:v>-9.9763899999999999E-3</c:v>
                </c:pt>
                <c:pt idx="45477">
                  <c:v>2.4833699999999999E-3</c:v>
                </c:pt>
                <c:pt idx="45478">
                  <c:v>-3.9033900000000001E-3</c:v>
                </c:pt>
                <c:pt idx="45479">
                  <c:v>-1.0877599999999999E-2</c:v>
                </c:pt>
                <c:pt idx="45480">
                  <c:v>-9.0198499999999994E-3</c:v>
                </c:pt>
                <c:pt idx="45481">
                  <c:v>7.2641399999999997E-3</c:v>
                </c:pt>
                <c:pt idx="45482">
                  <c:v>-1.85585E-3</c:v>
                </c:pt>
                <c:pt idx="45483">
                  <c:v>-1.8309599999999999E-2</c:v>
                </c:pt>
                <c:pt idx="45484">
                  <c:v>-9.2296600000000006E-3</c:v>
                </c:pt>
                <c:pt idx="45485">
                  <c:v>-5.8717700000000001E-3</c:v>
                </c:pt>
                <c:pt idx="45486">
                  <c:v>-2.8753300000000002E-3</c:v>
                </c:pt>
                <c:pt idx="45487">
                  <c:v>7.7629100000000003E-4</c:v>
                </c:pt>
                <c:pt idx="45488">
                  <c:v>-1.15995E-2</c:v>
                </c:pt>
                <c:pt idx="45489">
                  <c:v>-2.2506699999999999E-4</c:v>
                </c:pt>
                <c:pt idx="45490">
                  <c:v>7.3394799999999998E-3</c:v>
                </c:pt>
                <c:pt idx="45491">
                  <c:v>3.8337700000000001E-4</c:v>
                </c:pt>
                <c:pt idx="45492">
                  <c:v>-8.4486000000000006E-3</c:v>
                </c:pt>
                <c:pt idx="45493">
                  <c:v>-3.0326799999999998E-3</c:v>
                </c:pt>
                <c:pt idx="45494">
                  <c:v>2.56062E-3</c:v>
                </c:pt>
                <c:pt idx="45495">
                  <c:v>-5.1364899999999996E-3</c:v>
                </c:pt>
                <c:pt idx="45496">
                  <c:v>-7.1172700000000002E-3</c:v>
                </c:pt>
                <c:pt idx="45497">
                  <c:v>-1.1533699999999999E-2</c:v>
                </c:pt>
                <c:pt idx="45498">
                  <c:v>-2.2859600000000001E-3</c:v>
                </c:pt>
                <c:pt idx="45499">
                  <c:v>-1.19677E-2</c:v>
                </c:pt>
                <c:pt idx="45500">
                  <c:v>-1.2914699999999999E-2</c:v>
                </c:pt>
                <c:pt idx="45501">
                  <c:v>1.01137E-2</c:v>
                </c:pt>
                <c:pt idx="45502">
                  <c:v>1.1876100000000001E-2</c:v>
                </c:pt>
                <c:pt idx="45503">
                  <c:v>-5.9699999999999996E-3</c:v>
                </c:pt>
                <c:pt idx="45504">
                  <c:v>-1.54924E-2</c:v>
                </c:pt>
                <c:pt idx="45505">
                  <c:v>-3.58677E-3</c:v>
                </c:pt>
                <c:pt idx="45506">
                  <c:v>-7.5836200000000001E-3</c:v>
                </c:pt>
                <c:pt idx="45507">
                  <c:v>3.84235E-3</c:v>
                </c:pt>
                <c:pt idx="45508">
                  <c:v>-7.6837499999999996E-3</c:v>
                </c:pt>
                <c:pt idx="45509">
                  <c:v>-1.40476E-2</c:v>
                </c:pt>
                <c:pt idx="45510">
                  <c:v>-5.4998399999999998E-3</c:v>
                </c:pt>
                <c:pt idx="45511">
                  <c:v>-7.3356599999999999E-3</c:v>
                </c:pt>
                <c:pt idx="45512">
                  <c:v>-2.0246500000000001E-2</c:v>
                </c:pt>
                <c:pt idx="45513">
                  <c:v>-1.25875E-2</c:v>
                </c:pt>
                <c:pt idx="45514">
                  <c:v>-5.6457499999999997E-3</c:v>
                </c:pt>
                <c:pt idx="45515">
                  <c:v>2.9325499999999999E-3</c:v>
                </c:pt>
                <c:pt idx="45516">
                  <c:v>-4.3344500000000001E-3</c:v>
                </c:pt>
                <c:pt idx="45517">
                  <c:v>-1.00784E-2</c:v>
                </c:pt>
                <c:pt idx="45518">
                  <c:v>-6.8292600000000002E-3</c:v>
                </c:pt>
                <c:pt idx="45519">
                  <c:v>7.9488800000000002E-3</c:v>
                </c:pt>
                <c:pt idx="45520">
                  <c:v>9.76372E-3</c:v>
                </c:pt>
                <c:pt idx="45521">
                  <c:v>-2.46906E-2</c:v>
                </c:pt>
                <c:pt idx="45522">
                  <c:v>-2.19975E-2</c:v>
                </c:pt>
                <c:pt idx="45523">
                  <c:v>3.7546200000000002E-3</c:v>
                </c:pt>
                <c:pt idx="45524">
                  <c:v>-4.9476600000000004E-3</c:v>
                </c:pt>
                <c:pt idx="45525">
                  <c:v>-8.5105900000000002E-3</c:v>
                </c:pt>
                <c:pt idx="45526">
                  <c:v>-1.0676400000000001E-2</c:v>
                </c:pt>
                <c:pt idx="45527">
                  <c:v>-9.6950500000000002E-3</c:v>
                </c:pt>
                <c:pt idx="45528">
                  <c:v>-7.7419300000000002E-3</c:v>
                </c:pt>
                <c:pt idx="45529">
                  <c:v>-1.17807E-2</c:v>
                </c:pt>
                <c:pt idx="45530">
                  <c:v>4.1446699999999996E-3</c:v>
                </c:pt>
                <c:pt idx="45531">
                  <c:v>9.9391900000000005E-3</c:v>
                </c:pt>
                <c:pt idx="45532">
                  <c:v>7.7543300000000003E-3</c:v>
                </c:pt>
                <c:pt idx="45533">
                  <c:v>4.2047500000000002E-3</c:v>
                </c:pt>
                <c:pt idx="45534">
                  <c:v>-2.3975400000000001E-3</c:v>
                </c:pt>
                <c:pt idx="45535">
                  <c:v>2.89917E-3</c:v>
                </c:pt>
                <c:pt idx="45536">
                  <c:v>2.14939E-2</c:v>
                </c:pt>
                <c:pt idx="45537">
                  <c:v>9.5911E-3</c:v>
                </c:pt>
                <c:pt idx="45538">
                  <c:v>2.1915400000000001E-3</c:v>
                </c:pt>
                <c:pt idx="45539">
                  <c:v>1.3977099999999999E-2</c:v>
                </c:pt>
                <c:pt idx="45540">
                  <c:v>2.2294000000000001E-2</c:v>
                </c:pt>
                <c:pt idx="45541">
                  <c:v>3.6084199999999997E-2</c:v>
                </c:pt>
                <c:pt idx="45542">
                  <c:v>1.54152E-2</c:v>
                </c:pt>
                <c:pt idx="45543">
                  <c:v>1.1262899999999999E-2</c:v>
                </c:pt>
                <c:pt idx="45544">
                  <c:v>7.1315800000000002E-3</c:v>
                </c:pt>
                <c:pt idx="45545">
                  <c:v>1.0060299999999999E-2</c:v>
                </c:pt>
                <c:pt idx="45546">
                  <c:v>9.1066399999999992E-3</c:v>
                </c:pt>
                <c:pt idx="45547">
                  <c:v>1.14555E-2</c:v>
                </c:pt>
                <c:pt idx="45548">
                  <c:v>1.23844E-2</c:v>
                </c:pt>
                <c:pt idx="45549">
                  <c:v>1.29871E-2</c:v>
                </c:pt>
                <c:pt idx="45550">
                  <c:v>-1.6331700000000001E-2</c:v>
                </c:pt>
                <c:pt idx="45551">
                  <c:v>-4.7941199999999998E-3</c:v>
                </c:pt>
                <c:pt idx="45552">
                  <c:v>2.21996E-2</c:v>
                </c:pt>
                <c:pt idx="45553">
                  <c:v>1.42775E-2</c:v>
                </c:pt>
                <c:pt idx="45554">
                  <c:v>2.0844499999999998E-2</c:v>
                </c:pt>
                <c:pt idx="45555">
                  <c:v>-1.3818700000000001E-3</c:v>
                </c:pt>
                <c:pt idx="45556">
                  <c:v>6.3076E-3</c:v>
                </c:pt>
                <c:pt idx="45557">
                  <c:v>2.1921199999999998E-2</c:v>
                </c:pt>
                <c:pt idx="45558">
                  <c:v>6.8445199999999998E-3</c:v>
                </c:pt>
                <c:pt idx="45559" formatCode="0.00E+00">
                  <c:v>-3.3378599999999999E-5</c:v>
                </c:pt>
                <c:pt idx="45560">
                  <c:v>9.0703999999999993E-3</c:v>
                </c:pt>
                <c:pt idx="45561">
                  <c:v>1.12867E-2</c:v>
                </c:pt>
                <c:pt idx="45562">
                  <c:v>-1.0280599999999999E-3</c:v>
                </c:pt>
                <c:pt idx="45563">
                  <c:v>-1.8377300000000001E-3</c:v>
                </c:pt>
                <c:pt idx="45564">
                  <c:v>2.81715E-3</c:v>
                </c:pt>
                <c:pt idx="45565">
                  <c:v>4.4622400000000001E-3</c:v>
                </c:pt>
                <c:pt idx="45566">
                  <c:v>-9.29928E-3</c:v>
                </c:pt>
                <c:pt idx="45567">
                  <c:v>-9.9658999999999998E-3</c:v>
                </c:pt>
                <c:pt idx="45568">
                  <c:v>-1.17874E-3</c:v>
                </c:pt>
                <c:pt idx="45569">
                  <c:v>-6.9637299999999996E-3</c:v>
                </c:pt>
                <c:pt idx="45570">
                  <c:v>-1.28136E-2</c:v>
                </c:pt>
                <c:pt idx="45571">
                  <c:v>-4.3964399999999997E-3</c:v>
                </c:pt>
                <c:pt idx="45572">
                  <c:v>-1.2145E-2</c:v>
                </c:pt>
                <c:pt idx="45573">
                  <c:v>-9.5758400000000004E-3</c:v>
                </c:pt>
                <c:pt idx="45574">
                  <c:v>-1.59597E-2</c:v>
                </c:pt>
                <c:pt idx="45575">
                  <c:v>-1.5049E-3</c:v>
                </c:pt>
                <c:pt idx="45576">
                  <c:v>-2.1972699999999999E-3</c:v>
                </c:pt>
                <c:pt idx="45577">
                  <c:v>-1.18675E-2</c:v>
                </c:pt>
                <c:pt idx="45578">
                  <c:v>-2.5749200000000001E-3</c:v>
                </c:pt>
                <c:pt idx="45579">
                  <c:v>1.7338800000000001E-2</c:v>
                </c:pt>
                <c:pt idx="45580">
                  <c:v>-2.4023099999999999E-3</c:v>
                </c:pt>
                <c:pt idx="45581">
                  <c:v>4.3296799999999998E-3</c:v>
                </c:pt>
                <c:pt idx="45582">
                  <c:v>1.3332400000000001E-3</c:v>
                </c:pt>
                <c:pt idx="45583">
                  <c:v>-1.8224700000000001E-3</c:v>
                </c:pt>
                <c:pt idx="45584">
                  <c:v>2.1614100000000001E-2</c:v>
                </c:pt>
                <c:pt idx="45585">
                  <c:v>1.2985200000000001E-2</c:v>
                </c:pt>
                <c:pt idx="45586">
                  <c:v>5.2223199999999999E-3</c:v>
                </c:pt>
                <c:pt idx="45587">
                  <c:v>1.09673E-3</c:v>
                </c:pt>
                <c:pt idx="45588">
                  <c:v>2.13776E-2</c:v>
                </c:pt>
                <c:pt idx="45589">
                  <c:v>5.3501099999999995E-4</c:v>
                </c:pt>
                <c:pt idx="45590">
                  <c:v>-7.7114100000000001E-3</c:v>
                </c:pt>
                <c:pt idx="45591">
                  <c:v>2.8314600000000001E-3</c:v>
                </c:pt>
                <c:pt idx="45592">
                  <c:v>3.3378599999999998E-3</c:v>
                </c:pt>
                <c:pt idx="45593">
                  <c:v>-3.5123799999999998E-3</c:v>
                </c:pt>
                <c:pt idx="45594">
                  <c:v>2.7933099999999998E-3</c:v>
                </c:pt>
                <c:pt idx="45595">
                  <c:v>-5.0649600000000003E-3</c:v>
                </c:pt>
                <c:pt idx="45596">
                  <c:v>-2.86579E-3</c:v>
                </c:pt>
                <c:pt idx="45597">
                  <c:v>-1.6729399999999998E-2</c:v>
                </c:pt>
                <c:pt idx="45598" formatCode="0.00E+00">
                  <c:v>-3.8147000000000001E-6</c:v>
                </c:pt>
                <c:pt idx="45599">
                  <c:v>6.7329399999999998E-3</c:v>
                </c:pt>
                <c:pt idx="45600">
                  <c:v>5.3596500000000001E-4</c:v>
                </c:pt>
                <c:pt idx="45601">
                  <c:v>8.0728499999999995E-3</c:v>
                </c:pt>
                <c:pt idx="45602">
                  <c:v>6.8216300000000004E-3</c:v>
                </c:pt>
                <c:pt idx="45603">
                  <c:v>1.3815900000000001E-2</c:v>
                </c:pt>
                <c:pt idx="45604">
                  <c:v>1.03588E-2</c:v>
                </c:pt>
                <c:pt idx="45605">
                  <c:v>-1.1702499999999999E-2</c:v>
                </c:pt>
                <c:pt idx="45606">
                  <c:v>-8.7299300000000003E-3</c:v>
                </c:pt>
                <c:pt idx="45607">
                  <c:v>-5.6638699999999997E-3</c:v>
                </c:pt>
                <c:pt idx="45608">
                  <c:v>5.20039E-3</c:v>
                </c:pt>
                <c:pt idx="45609">
                  <c:v>-2.07901E-4</c:v>
                </c:pt>
                <c:pt idx="45610">
                  <c:v>-4.6854000000000002E-3</c:v>
                </c:pt>
                <c:pt idx="45611">
                  <c:v>1.7900500000000001E-3</c:v>
                </c:pt>
                <c:pt idx="45612">
                  <c:v>7.63607E-3</c:v>
                </c:pt>
                <c:pt idx="45613">
                  <c:v>1.56212E-3</c:v>
                </c:pt>
                <c:pt idx="45614">
                  <c:v>-4.8255900000000003E-3</c:v>
                </c:pt>
                <c:pt idx="45615">
                  <c:v>-6.17981E-3</c:v>
                </c:pt>
                <c:pt idx="45616">
                  <c:v>-6.0396199999999999E-3</c:v>
                </c:pt>
                <c:pt idx="45617">
                  <c:v>7.8105900000000001E-3</c:v>
                </c:pt>
                <c:pt idx="45618">
                  <c:v>-3.1471299999999999E-4</c:v>
                </c:pt>
                <c:pt idx="45619">
                  <c:v>1.3278999999999999E-2</c:v>
                </c:pt>
                <c:pt idx="45620">
                  <c:v>1.7377900000000002E-2</c:v>
                </c:pt>
                <c:pt idx="45621">
                  <c:v>1.8234299999999998E-2</c:v>
                </c:pt>
                <c:pt idx="45622">
                  <c:v>-9.2554100000000004E-3</c:v>
                </c:pt>
                <c:pt idx="45623">
                  <c:v>-7.6980599999999996E-3</c:v>
                </c:pt>
                <c:pt idx="45624">
                  <c:v>2.8340299999999999E-2</c:v>
                </c:pt>
                <c:pt idx="45625">
                  <c:v>3.2100700000000003E-2</c:v>
                </c:pt>
                <c:pt idx="45626">
                  <c:v>1.8683399999999999E-2</c:v>
                </c:pt>
                <c:pt idx="45627">
                  <c:v>1.30262E-2</c:v>
                </c:pt>
                <c:pt idx="45628">
                  <c:v>6.8311700000000001E-3</c:v>
                </c:pt>
                <c:pt idx="45629">
                  <c:v>-2.89917E-4</c:v>
                </c:pt>
                <c:pt idx="45630">
                  <c:v>8.2368900000000002E-3</c:v>
                </c:pt>
                <c:pt idx="45631">
                  <c:v>1.4661799999999999E-2</c:v>
                </c:pt>
                <c:pt idx="45632">
                  <c:v>7.9813000000000002E-3</c:v>
                </c:pt>
                <c:pt idx="45633">
                  <c:v>8.6708099999999993E-3</c:v>
                </c:pt>
                <c:pt idx="45634">
                  <c:v>1.35937E-2</c:v>
                </c:pt>
                <c:pt idx="45635">
                  <c:v>1.87302E-3</c:v>
                </c:pt>
                <c:pt idx="45636">
                  <c:v>9.8104500000000001E-3</c:v>
                </c:pt>
                <c:pt idx="45637">
                  <c:v>1.8314400000000002E-2</c:v>
                </c:pt>
                <c:pt idx="45638">
                  <c:v>1.6511000000000001E-2</c:v>
                </c:pt>
                <c:pt idx="45639">
                  <c:v>6.6223100000000002E-3</c:v>
                </c:pt>
                <c:pt idx="45640">
                  <c:v>6.0405700000000003E-3</c:v>
                </c:pt>
                <c:pt idx="45641">
                  <c:v>2.4681100000000001E-2</c:v>
                </c:pt>
                <c:pt idx="45642">
                  <c:v>1.8303900000000001E-2</c:v>
                </c:pt>
                <c:pt idx="45643">
                  <c:v>1.7924300000000001E-2</c:v>
                </c:pt>
                <c:pt idx="45644">
                  <c:v>1.9619899999999999E-2</c:v>
                </c:pt>
                <c:pt idx="45645">
                  <c:v>-7.3814400000000004E-4</c:v>
                </c:pt>
                <c:pt idx="45646">
                  <c:v>4.1885400000000001E-3</c:v>
                </c:pt>
                <c:pt idx="45647">
                  <c:v>1.7967199999999999E-3</c:v>
                </c:pt>
                <c:pt idx="45648">
                  <c:v>8.5344300000000008E-3</c:v>
                </c:pt>
                <c:pt idx="45649">
                  <c:v>9.2220300000000009E-3</c:v>
                </c:pt>
                <c:pt idx="45650">
                  <c:v>4.6253199999999996E-3</c:v>
                </c:pt>
                <c:pt idx="45651">
                  <c:v>1.9469299999999998E-2</c:v>
                </c:pt>
                <c:pt idx="45652">
                  <c:v>4.1875799999999998E-3</c:v>
                </c:pt>
                <c:pt idx="45653">
                  <c:v>1.45016E-2</c:v>
                </c:pt>
                <c:pt idx="45654">
                  <c:v>1.9857400000000001E-2</c:v>
                </c:pt>
                <c:pt idx="45655">
                  <c:v>2.4779300000000001E-2</c:v>
                </c:pt>
                <c:pt idx="45656">
                  <c:v>8.8262600000000007E-3</c:v>
                </c:pt>
                <c:pt idx="45657">
                  <c:v>2.70729E-2</c:v>
                </c:pt>
                <c:pt idx="45658">
                  <c:v>1.54448E-2</c:v>
                </c:pt>
                <c:pt idx="45659">
                  <c:v>1.12286E-2</c:v>
                </c:pt>
                <c:pt idx="45660">
                  <c:v>2.3160900000000002E-2</c:v>
                </c:pt>
                <c:pt idx="45661">
                  <c:v>1.6799000000000001E-2</c:v>
                </c:pt>
                <c:pt idx="45662">
                  <c:v>1.6055099999999999E-2</c:v>
                </c:pt>
                <c:pt idx="45663">
                  <c:v>1.8815999999999999E-2</c:v>
                </c:pt>
                <c:pt idx="45664">
                  <c:v>2.0587000000000001E-2</c:v>
                </c:pt>
                <c:pt idx="45665">
                  <c:v>-4.9180999999999999E-3</c:v>
                </c:pt>
                <c:pt idx="45666">
                  <c:v>3.3750500000000001E-3</c:v>
                </c:pt>
                <c:pt idx="45667">
                  <c:v>1.0992999999999999E-2</c:v>
                </c:pt>
                <c:pt idx="45668">
                  <c:v>4.7855399999999996E-3</c:v>
                </c:pt>
                <c:pt idx="45669">
                  <c:v>1.46322E-2</c:v>
                </c:pt>
                <c:pt idx="45670">
                  <c:v>3.6220599999999999E-3</c:v>
                </c:pt>
                <c:pt idx="45671">
                  <c:v>-2.9048899999999998E-3</c:v>
                </c:pt>
                <c:pt idx="45672" formatCode="0.00E+00">
                  <c:v>1.5637399999999999E-2</c:v>
                </c:pt>
                <c:pt idx="45673">
                  <c:v>3.1201400000000001E-2</c:v>
                </c:pt>
                <c:pt idx="45674">
                  <c:v>1.08185E-2</c:v>
                </c:pt>
                <c:pt idx="45675">
                  <c:v>2.5882700000000002E-3</c:v>
                </c:pt>
                <c:pt idx="45676">
                  <c:v>3.0927699999999999E-3</c:v>
                </c:pt>
                <c:pt idx="45677">
                  <c:v>5.6190500000000004E-3</c:v>
                </c:pt>
                <c:pt idx="45678">
                  <c:v>-8.9778900000000005E-3</c:v>
                </c:pt>
                <c:pt idx="45679">
                  <c:v>4.2200099999999997E-3</c:v>
                </c:pt>
                <c:pt idx="45680">
                  <c:v>-8.7118100000000004E-3</c:v>
                </c:pt>
                <c:pt idx="45681">
                  <c:v>-9.7465499999999997E-3</c:v>
                </c:pt>
                <c:pt idx="45682">
                  <c:v>5.2394900000000003E-3</c:v>
                </c:pt>
                <c:pt idx="45683">
                  <c:v>7.4482000000000003E-3</c:v>
                </c:pt>
                <c:pt idx="45684">
                  <c:v>-9.4108600000000001E-3</c:v>
                </c:pt>
                <c:pt idx="45685">
                  <c:v>1.70517E-3</c:v>
                </c:pt>
                <c:pt idx="45686">
                  <c:v>9.6950500000000002E-3</c:v>
                </c:pt>
                <c:pt idx="45687">
                  <c:v>6.4277600000000002E-3</c:v>
                </c:pt>
                <c:pt idx="45688">
                  <c:v>-2.1858200000000002E-3</c:v>
                </c:pt>
                <c:pt idx="45689">
                  <c:v>8.1701299999999994E-3</c:v>
                </c:pt>
                <c:pt idx="45690" formatCode="0.00E+00">
                  <c:v>9.6445100000000002E-3</c:v>
                </c:pt>
                <c:pt idx="45691">
                  <c:v>1.1929499999999999E-2</c:v>
                </c:pt>
                <c:pt idx="45692">
                  <c:v>-6.8779000000000002E-3</c:v>
                </c:pt>
                <c:pt idx="45693">
                  <c:v>4.0950800000000001E-3</c:v>
                </c:pt>
                <c:pt idx="45694">
                  <c:v>4.05216E-3</c:v>
                </c:pt>
                <c:pt idx="45695">
                  <c:v>1.10826E-2</c:v>
                </c:pt>
                <c:pt idx="45696">
                  <c:v>1.7112700000000002E-2</c:v>
                </c:pt>
                <c:pt idx="45697">
                  <c:v>-3.36361E-3</c:v>
                </c:pt>
                <c:pt idx="45698">
                  <c:v>1.2130699999999999E-2</c:v>
                </c:pt>
                <c:pt idx="45699">
                  <c:v>7.8544600000000006E-3</c:v>
                </c:pt>
                <c:pt idx="45700">
                  <c:v>3.9291400000000002E-3</c:v>
                </c:pt>
                <c:pt idx="45701">
                  <c:v>-2.5749200000000001E-3</c:v>
                </c:pt>
                <c:pt idx="45702">
                  <c:v>7.6379799999999999E-3</c:v>
                </c:pt>
                <c:pt idx="45703">
                  <c:v>-1.3971299999999999E-3</c:v>
                </c:pt>
                <c:pt idx="45704">
                  <c:v>2.4261500000000002E-3</c:v>
                </c:pt>
                <c:pt idx="45705">
                  <c:v>-2.4242399999999998E-3</c:v>
                </c:pt>
                <c:pt idx="45706">
                  <c:v>-1.28269E-3</c:v>
                </c:pt>
                <c:pt idx="45707">
                  <c:v>1.54085E-2</c:v>
                </c:pt>
                <c:pt idx="45708">
                  <c:v>3.09086E-3</c:v>
                </c:pt>
                <c:pt idx="45709">
                  <c:v>5.4807700000000003E-3</c:v>
                </c:pt>
                <c:pt idx="45710">
                  <c:v>9.3135800000000001E-3</c:v>
                </c:pt>
                <c:pt idx="45711">
                  <c:v>2.61908E-2</c:v>
                </c:pt>
                <c:pt idx="45712">
                  <c:v>1.6079900000000001E-2</c:v>
                </c:pt>
                <c:pt idx="45713">
                  <c:v>6.0052899999999999E-3</c:v>
                </c:pt>
                <c:pt idx="45714">
                  <c:v>-9.0494200000000007E-3</c:v>
                </c:pt>
                <c:pt idx="45715">
                  <c:v>3.0450799999999999E-3</c:v>
                </c:pt>
                <c:pt idx="45716" formatCode="0.00E+00">
                  <c:v>-3.1471299999999998E-5</c:v>
                </c:pt>
                <c:pt idx="45717">
                  <c:v>5.3176899999999999E-3</c:v>
                </c:pt>
                <c:pt idx="45718">
                  <c:v>2.5605200000000002E-2</c:v>
                </c:pt>
                <c:pt idx="45719">
                  <c:v>1.98383E-2</c:v>
                </c:pt>
                <c:pt idx="45720">
                  <c:v>2.1973599999999999E-2</c:v>
                </c:pt>
                <c:pt idx="45721" formatCode="0.00E+00">
                  <c:v>-1.52588E-5</c:v>
                </c:pt>
                <c:pt idx="45722">
                  <c:v>1.20354E-2</c:v>
                </c:pt>
                <c:pt idx="45723">
                  <c:v>1.36852E-2</c:v>
                </c:pt>
                <c:pt idx="45724">
                  <c:v>7.5998300000000001E-3</c:v>
                </c:pt>
                <c:pt idx="45725">
                  <c:v>1.9626600000000002E-3</c:v>
                </c:pt>
                <c:pt idx="45726">
                  <c:v>6.9990199999999999E-3</c:v>
                </c:pt>
                <c:pt idx="45727">
                  <c:v>-1.1072199999999999E-3</c:v>
                </c:pt>
                <c:pt idx="45728">
                  <c:v>1.8885599999999999E-2</c:v>
                </c:pt>
                <c:pt idx="45729">
                  <c:v>1.7751699999999999E-2</c:v>
                </c:pt>
                <c:pt idx="45730" formatCode="0.00E+00">
                  <c:v>-9.5367400000000008E-6</c:v>
                </c:pt>
                <c:pt idx="45731">
                  <c:v>1.6263E-2</c:v>
                </c:pt>
                <c:pt idx="45732">
                  <c:v>-4.22859E-3</c:v>
                </c:pt>
                <c:pt idx="45733">
                  <c:v>8.9616799999999996E-3</c:v>
                </c:pt>
                <c:pt idx="45734">
                  <c:v>2.4778399999999999E-2</c:v>
                </c:pt>
                <c:pt idx="45735">
                  <c:v>1.78957E-2</c:v>
                </c:pt>
                <c:pt idx="45736">
                  <c:v>-2.2411299999999999E-4</c:v>
                </c:pt>
                <c:pt idx="45737">
                  <c:v>5.5179599999999997E-3</c:v>
                </c:pt>
                <c:pt idx="45738">
                  <c:v>2.7214100000000001E-2</c:v>
                </c:pt>
                <c:pt idx="45739">
                  <c:v>2.1833399999999999E-2</c:v>
                </c:pt>
                <c:pt idx="45740">
                  <c:v>1.91851E-2</c:v>
                </c:pt>
                <c:pt idx="45741">
                  <c:v>1.44739E-2</c:v>
                </c:pt>
                <c:pt idx="45742">
                  <c:v>2.45638E-2</c:v>
                </c:pt>
                <c:pt idx="45743">
                  <c:v>2.2691699999999999E-2</c:v>
                </c:pt>
                <c:pt idx="45744">
                  <c:v>3.81088E-3</c:v>
                </c:pt>
                <c:pt idx="45745">
                  <c:v>9.0246200000000006E-3</c:v>
                </c:pt>
                <c:pt idx="45746">
                  <c:v>6.4134600000000002E-3</c:v>
                </c:pt>
                <c:pt idx="45747">
                  <c:v>1.89695E-2</c:v>
                </c:pt>
                <c:pt idx="45748">
                  <c:v>1.8587099999999999E-2</c:v>
                </c:pt>
                <c:pt idx="45749">
                  <c:v>2.17533E-2</c:v>
                </c:pt>
                <c:pt idx="45750">
                  <c:v>1.6181899999999999E-2</c:v>
                </c:pt>
                <c:pt idx="45751">
                  <c:v>-1.1673E-3</c:v>
                </c:pt>
                <c:pt idx="45752">
                  <c:v>1.18198E-2</c:v>
                </c:pt>
                <c:pt idx="45753">
                  <c:v>1.8386799999999998E-2</c:v>
                </c:pt>
                <c:pt idx="45754">
                  <c:v>1.8650099999999999E-2</c:v>
                </c:pt>
                <c:pt idx="45755">
                  <c:v>1.5792799999999999E-2</c:v>
                </c:pt>
                <c:pt idx="45756">
                  <c:v>2.78015E-2</c:v>
                </c:pt>
                <c:pt idx="45757">
                  <c:v>-5.6314499999999997E-3</c:v>
                </c:pt>
                <c:pt idx="45758">
                  <c:v>2.2583E-3</c:v>
                </c:pt>
                <c:pt idx="45759">
                  <c:v>4.9495700000000004E-3</c:v>
                </c:pt>
                <c:pt idx="45760">
                  <c:v>-1.2531300000000001E-3</c:v>
                </c:pt>
                <c:pt idx="45761">
                  <c:v>4.82082E-3</c:v>
                </c:pt>
                <c:pt idx="45762">
                  <c:v>6.6661800000000001E-4</c:v>
                </c:pt>
                <c:pt idx="45763">
                  <c:v>9.7970999999999996E-3</c:v>
                </c:pt>
                <c:pt idx="45764">
                  <c:v>6.7081500000000004E-3</c:v>
                </c:pt>
                <c:pt idx="45765">
                  <c:v>-5.29957E-3</c:v>
                </c:pt>
                <c:pt idx="45766">
                  <c:v>1.90496E-2</c:v>
                </c:pt>
                <c:pt idx="45767">
                  <c:v>9.7236600000000003E-3</c:v>
                </c:pt>
                <c:pt idx="45768">
                  <c:v>4.8122399999999997E-3</c:v>
                </c:pt>
                <c:pt idx="45769">
                  <c:v>2.27633E-2</c:v>
                </c:pt>
                <c:pt idx="45770">
                  <c:v>6.1464299999999996E-3</c:v>
                </c:pt>
                <c:pt idx="45771">
                  <c:v>1.7623900000000001E-2</c:v>
                </c:pt>
                <c:pt idx="45772">
                  <c:v>5.1965700000000002E-3</c:v>
                </c:pt>
                <c:pt idx="45773">
                  <c:v>-1.1386899999999999E-3</c:v>
                </c:pt>
                <c:pt idx="45774">
                  <c:v>1.8928500000000001E-2</c:v>
                </c:pt>
                <c:pt idx="45775">
                  <c:v>6.8903000000000002E-3</c:v>
                </c:pt>
                <c:pt idx="45776">
                  <c:v>2.44646E-2</c:v>
                </c:pt>
                <c:pt idx="45777">
                  <c:v>1.26991E-2</c:v>
                </c:pt>
                <c:pt idx="45778">
                  <c:v>3.0393600000000001E-3</c:v>
                </c:pt>
                <c:pt idx="45779">
                  <c:v>1.2043E-2</c:v>
                </c:pt>
                <c:pt idx="45780">
                  <c:v>-1.01757E-3</c:v>
                </c:pt>
                <c:pt idx="45781">
                  <c:v>1.27048E-2</c:v>
                </c:pt>
                <c:pt idx="45782">
                  <c:v>-4.0559799999999998E-3</c:v>
                </c:pt>
                <c:pt idx="45783">
                  <c:v>9.6082700000000004E-3</c:v>
                </c:pt>
                <c:pt idx="45784">
                  <c:v>1.5345599999999999E-2</c:v>
                </c:pt>
                <c:pt idx="45785">
                  <c:v>6.3228599999999996E-3</c:v>
                </c:pt>
                <c:pt idx="45786">
                  <c:v>1.6069400000000001E-2</c:v>
                </c:pt>
                <c:pt idx="45787">
                  <c:v>5.8927500000000004E-3</c:v>
                </c:pt>
                <c:pt idx="45788">
                  <c:v>1.4848699999999999E-3</c:v>
                </c:pt>
                <c:pt idx="45789">
                  <c:v>1.2521699999999999E-3</c:v>
                </c:pt>
                <c:pt idx="45790">
                  <c:v>-5.1689100000000001E-4</c:v>
                </c:pt>
                <c:pt idx="45791">
                  <c:v>-7.3709500000000002E-3</c:v>
                </c:pt>
                <c:pt idx="45792">
                  <c:v>-1.1720700000000001E-3</c:v>
                </c:pt>
                <c:pt idx="45793">
                  <c:v>-2.63214E-4</c:v>
                </c:pt>
                <c:pt idx="45794">
                  <c:v>-5.7420700000000002E-3</c:v>
                </c:pt>
                <c:pt idx="45795">
                  <c:v>-3.6268199999999998E-3</c:v>
                </c:pt>
                <c:pt idx="45796">
                  <c:v>-5.9604600000000003E-4</c:v>
                </c:pt>
                <c:pt idx="45797">
                  <c:v>-6.5536500000000003E-3</c:v>
                </c:pt>
                <c:pt idx="45798">
                  <c:v>-2.5282900000000001E-2</c:v>
                </c:pt>
                <c:pt idx="45799">
                  <c:v>-1.6658800000000001E-2</c:v>
                </c:pt>
                <c:pt idx="45800">
                  <c:v>-7.1334800000000002E-3</c:v>
                </c:pt>
                <c:pt idx="45801">
                  <c:v>-5.7630499999999996E-3</c:v>
                </c:pt>
                <c:pt idx="45802">
                  <c:v>-1.6018899999999999E-2</c:v>
                </c:pt>
                <c:pt idx="45803">
                  <c:v>-1.4899300000000001E-2</c:v>
                </c:pt>
                <c:pt idx="45804">
                  <c:v>-1.05667E-3</c:v>
                </c:pt>
                <c:pt idx="45805">
                  <c:v>5.55706E-3</c:v>
                </c:pt>
                <c:pt idx="45806">
                  <c:v>-2.81811E-3</c:v>
                </c:pt>
                <c:pt idx="45807">
                  <c:v>-3.84235E-3</c:v>
                </c:pt>
                <c:pt idx="45808">
                  <c:v>-5.9280399999999999E-3</c:v>
                </c:pt>
                <c:pt idx="45809">
                  <c:v>-1.34468E-4</c:v>
                </c:pt>
                <c:pt idx="45810">
                  <c:v>1.20831E-3</c:v>
                </c:pt>
                <c:pt idx="45811">
                  <c:v>5.3587000000000001E-3</c:v>
                </c:pt>
                <c:pt idx="45812">
                  <c:v>7.2879800000000003E-3</c:v>
                </c:pt>
                <c:pt idx="45813">
                  <c:v>-2.2134799999999999E-3</c:v>
                </c:pt>
                <c:pt idx="45814">
                  <c:v>7.3051500000000005E-4</c:v>
                </c:pt>
                <c:pt idx="45815">
                  <c:v>-1.3081600000000001E-2</c:v>
                </c:pt>
                <c:pt idx="45816">
                  <c:v>-9.0217600000000002E-3</c:v>
                </c:pt>
                <c:pt idx="45817">
                  <c:v>1.40257E-2</c:v>
                </c:pt>
                <c:pt idx="45818">
                  <c:v>-6.7091E-3</c:v>
                </c:pt>
                <c:pt idx="45819">
                  <c:v>-2.0694699999999999E-3</c:v>
                </c:pt>
                <c:pt idx="45820">
                  <c:v>3.7984799999999999E-3</c:v>
                </c:pt>
                <c:pt idx="45821">
                  <c:v>-1.3923599999999999E-4</c:v>
                </c:pt>
                <c:pt idx="45822">
                  <c:v>1.57833E-2</c:v>
                </c:pt>
                <c:pt idx="45823">
                  <c:v>3.2205599999999999E-3</c:v>
                </c:pt>
                <c:pt idx="45824">
                  <c:v>9.6254300000000008E-3</c:v>
                </c:pt>
                <c:pt idx="45825">
                  <c:v>7.01332E-3</c:v>
                </c:pt>
                <c:pt idx="45826">
                  <c:v>8.2740799999999996E-3</c:v>
                </c:pt>
                <c:pt idx="45827">
                  <c:v>8.6126299999999996E-3</c:v>
                </c:pt>
                <c:pt idx="45828">
                  <c:v>3.2119800000000001E-3</c:v>
                </c:pt>
                <c:pt idx="45829">
                  <c:v>2.21605E-2</c:v>
                </c:pt>
                <c:pt idx="45830">
                  <c:v>1.1173199999999999E-2</c:v>
                </c:pt>
                <c:pt idx="45831">
                  <c:v>7.6932900000000002E-3</c:v>
                </c:pt>
                <c:pt idx="45832">
                  <c:v>1.5482900000000001E-2</c:v>
                </c:pt>
                <c:pt idx="45833">
                  <c:v>1.35078E-2</c:v>
                </c:pt>
                <c:pt idx="45834">
                  <c:v>-5.3834900000000003E-3</c:v>
                </c:pt>
                <c:pt idx="45835">
                  <c:v>5.2137399999999997E-3</c:v>
                </c:pt>
                <c:pt idx="45836">
                  <c:v>8.3637200000000005E-4</c:v>
                </c:pt>
                <c:pt idx="45837">
                  <c:v>3.3531199999999998E-3</c:v>
                </c:pt>
                <c:pt idx="45838">
                  <c:v>2.07052E-2</c:v>
                </c:pt>
                <c:pt idx="45839">
                  <c:v>1.7768900000000001E-2</c:v>
                </c:pt>
                <c:pt idx="45840">
                  <c:v>1.22633E-2</c:v>
                </c:pt>
                <c:pt idx="45841">
                  <c:v>1.99242E-2</c:v>
                </c:pt>
                <c:pt idx="45842">
                  <c:v>6.6108699999999996E-3</c:v>
                </c:pt>
                <c:pt idx="45843">
                  <c:v>1.12476E-2</c:v>
                </c:pt>
                <c:pt idx="45844">
                  <c:v>9.851459999999999E-4</c:v>
                </c:pt>
                <c:pt idx="45845">
                  <c:v>-1.0384600000000001E-2</c:v>
                </c:pt>
                <c:pt idx="45846">
                  <c:v>-5.7525600000000003E-3</c:v>
                </c:pt>
                <c:pt idx="45847">
                  <c:v>7.8792600000000008E-3</c:v>
                </c:pt>
                <c:pt idx="45848">
                  <c:v>5.6581499999999998E-3</c:v>
                </c:pt>
                <c:pt idx="45849">
                  <c:v>1.3815900000000001E-2</c:v>
                </c:pt>
                <c:pt idx="45850">
                  <c:v>3.2835E-3</c:v>
                </c:pt>
                <c:pt idx="45851">
                  <c:v>-1.4076200000000001E-3</c:v>
                </c:pt>
                <c:pt idx="45852">
                  <c:v>2.6617099999999999E-3</c:v>
                </c:pt>
                <c:pt idx="45853">
                  <c:v>1.9505499999999999E-2</c:v>
                </c:pt>
                <c:pt idx="45854">
                  <c:v>-3.2129300000000001E-3</c:v>
                </c:pt>
                <c:pt idx="45855">
                  <c:v>4.4326799999999996E-3</c:v>
                </c:pt>
                <c:pt idx="45856">
                  <c:v>1.1096999999999999E-2</c:v>
                </c:pt>
                <c:pt idx="45857">
                  <c:v>-1.0664E-2</c:v>
                </c:pt>
                <c:pt idx="45858">
                  <c:v>3.8719200000000002E-4</c:v>
                </c:pt>
                <c:pt idx="45859">
                  <c:v>3.0183800000000002E-3</c:v>
                </c:pt>
                <c:pt idx="45860">
                  <c:v>-8.4686299999999996E-3</c:v>
                </c:pt>
                <c:pt idx="45861">
                  <c:v>-4.8294100000000001E-3</c:v>
                </c:pt>
                <c:pt idx="45862">
                  <c:v>2.9411300000000001E-3</c:v>
                </c:pt>
                <c:pt idx="45863">
                  <c:v>-5.8679600000000002E-3</c:v>
                </c:pt>
                <c:pt idx="45864">
                  <c:v>5.1116900000000001E-4</c:v>
                </c:pt>
                <c:pt idx="45865">
                  <c:v>-3.1585699999999999E-3</c:v>
                </c:pt>
                <c:pt idx="45866">
                  <c:v>-5.8278999999999996E-3</c:v>
                </c:pt>
                <c:pt idx="45867">
                  <c:v>-6.3819899999999997E-3</c:v>
                </c:pt>
                <c:pt idx="45868">
                  <c:v>1.1272400000000001E-3</c:v>
                </c:pt>
                <c:pt idx="45869">
                  <c:v>-5.5599200000000005E-4</c:v>
                </c:pt>
                <c:pt idx="45870">
                  <c:v>-8.7070500000000005E-4</c:v>
                </c:pt>
                <c:pt idx="45871">
                  <c:v>-2.6035300000000001E-4</c:v>
                </c:pt>
                <c:pt idx="45872">
                  <c:v>2.22492E-3</c:v>
                </c:pt>
                <c:pt idx="45873">
                  <c:v>1.10168E-2</c:v>
                </c:pt>
                <c:pt idx="45874">
                  <c:v>2.33755E-2</c:v>
                </c:pt>
                <c:pt idx="45875">
                  <c:v>1.56221E-2</c:v>
                </c:pt>
                <c:pt idx="45876">
                  <c:v>-5.28145E-3</c:v>
                </c:pt>
                <c:pt idx="45877">
                  <c:v>1.3216E-2</c:v>
                </c:pt>
                <c:pt idx="45878">
                  <c:v>-5.2528399999999999E-3</c:v>
                </c:pt>
                <c:pt idx="45879">
                  <c:v>-1.6489E-3</c:v>
                </c:pt>
                <c:pt idx="45880">
                  <c:v>1.28279E-2</c:v>
                </c:pt>
                <c:pt idx="45881">
                  <c:v>1.3052899999999999E-2</c:v>
                </c:pt>
                <c:pt idx="45882">
                  <c:v>-5.4187799999999998E-3</c:v>
                </c:pt>
                <c:pt idx="45883">
                  <c:v>-7.5445199999999999E-3</c:v>
                </c:pt>
                <c:pt idx="45884">
                  <c:v>-1.54638E-2</c:v>
                </c:pt>
                <c:pt idx="45885">
                  <c:v>-1.29213E-2</c:v>
                </c:pt>
                <c:pt idx="45886">
                  <c:v>-8.0413800000000007E-3</c:v>
                </c:pt>
                <c:pt idx="45887">
                  <c:v>-1.07832E-2</c:v>
                </c:pt>
                <c:pt idx="45888">
                  <c:v>-6.0167299999999996E-3</c:v>
                </c:pt>
                <c:pt idx="45889">
                  <c:v>-2.4045899999999999E-2</c:v>
                </c:pt>
                <c:pt idx="45890">
                  <c:v>-7.0781699999999999E-3</c:v>
                </c:pt>
                <c:pt idx="45891">
                  <c:v>-1.34935E-2</c:v>
                </c:pt>
                <c:pt idx="45892">
                  <c:v>-6.1035199999999999E-4</c:v>
                </c:pt>
                <c:pt idx="45893">
                  <c:v>5.6257199999999999E-3</c:v>
                </c:pt>
                <c:pt idx="45894">
                  <c:v>-1.67847E-3</c:v>
                </c:pt>
                <c:pt idx="45895">
                  <c:v>1.8033999999999999E-3</c:v>
                </c:pt>
                <c:pt idx="45896">
                  <c:v>-2.7894999999999999E-3</c:v>
                </c:pt>
                <c:pt idx="45897">
                  <c:v>-2.5425000000000001E-3</c:v>
                </c:pt>
                <c:pt idx="45898">
                  <c:v>3.7364999999999998E-3</c:v>
                </c:pt>
                <c:pt idx="45899">
                  <c:v>-7.4195900000000002E-3</c:v>
                </c:pt>
                <c:pt idx="45900">
                  <c:v>-6.0577399999999998E-3</c:v>
                </c:pt>
                <c:pt idx="45901">
                  <c:v>-1.40486E-2</c:v>
                </c:pt>
                <c:pt idx="45902">
                  <c:v>-8.5926100000000005E-3</c:v>
                </c:pt>
                <c:pt idx="45903">
                  <c:v>1.56536E-2</c:v>
                </c:pt>
                <c:pt idx="45904">
                  <c:v>7.6608700000000002E-3</c:v>
                </c:pt>
                <c:pt idx="45905">
                  <c:v>-6.2360799999999997E-3</c:v>
                </c:pt>
                <c:pt idx="45906">
                  <c:v>-5.17178E-3</c:v>
                </c:pt>
                <c:pt idx="45907">
                  <c:v>3.07369E-3</c:v>
                </c:pt>
                <c:pt idx="45908">
                  <c:v>-2.03514E-3</c:v>
                </c:pt>
                <c:pt idx="45909">
                  <c:v>6.6089600000000001E-4</c:v>
                </c:pt>
                <c:pt idx="45910">
                  <c:v>3.9072000000000004E-3</c:v>
                </c:pt>
                <c:pt idx="45911">
                  <c:v>1.35326E-3</c:v>
                </c:pt>
                <c:pt idx="45912">
                  <c:v>-5.5017499999999997E-3</c:v>
                </c:pt>
                <c:pt idx="45913">
                  <c:v>7.5168600000000002E-3</c:v>
                </c:pt>
                <c:pt idx="45914">
                  <c:v>-1.69611E-2</c:v>
                </c:pt>
                <c:pt idx="45915">
                  <c:v>-2.1047599999999998E-3</c:v>
                </c:pt>
                <c:pt idx="45916">
                  <c:v>8.3637200000000005E-4</c:v>
                </c:pt>
                <c:pt idx="45917">
                  <c:v>-2.56586E-2</c:v>
                </c:pt>
                <c:pt idx="45918">
                  <c:v>-9.3755699999999997E-3</c:v>
                </c:pt>
                <c:pt idx="45919">
                  <c:v>-1.46418E-2</c:v>
                </c:pt>
                <c:pt idx="45920">
                  <c:v>-2.1964999999999998E-2</c:v>
                </c:pt>
                <c:pt idx="45921">
                  <c:v>-1.59264E-3</c:v>
                </c:pt>
                <c:pt idx="45922">
                  <c:v>-1.0326399999999999E-2</c:v>
                </c:pt>
                <c:pt idx="45923">
                  <c:v>-5.8631899999999999E-3</c:v>
                </c:pt>
                <c:pt idx="45924">
                  <c:v>-9.8705300000000006E-3</c:v>
                </c:pt>
                <c:pt idx="45925">
                  <c:v>3.0384100000000001E-3</c:v>
                </c:pt>
                <c:pt idx="45926">
                  <c:v>-6.2818500000000003E-3</c:v>
                </c:pt>
                <c:pt idx="45927">
                  <c:v>-9.27067E-3</c:v>
                </c:pt>
                <c:pt idx="45928">
                  <c:v>-1.9785899999999999E-2</c:v>
                </c:pt>
                <c:pt idx="45929">
                  <c:v>3.4227400000000001E-3</c:v>
                </c:pt>
                <c:pt idx="45930">
                  <c:v>-9.2096299999999999E-3</c:v>
                </c:pt>
                <c:pt idx="45931">
                  <c:v>-8.2673999999999994E-3</c:v>
                </c:pt>
                <c:pt idx="45932">
                  <c:v>1.45512E-2</c:v>
                </c:pt>
                <c:pt idx="45933">
                  <c:v>1.0995899999999999E-3</c:v>
                </c:pt>
                <c:pt idx="45934">
                  <c:v>-1.0852800000000001E-3</c:v>
                </c:pt>
                <c:pt idx="45935">
                  <c:v>1.30844E-2</c:v>
                </c:pt>
                <c:pt idx="45936">
                  <c:v>1.56822E-2</c:v>
                </c:pt>
                <c:pt idx="45937">
                  <c:v>1.85776E-2</c:v>
                </c:pt>
                <c:pt idx="45938">
                  <c:v>1.00613E-3</c:v>
                </c:pt>
                <c:pt idx="45939">
                  <c:v>2.08168E-2</c:v>
                </c:pt>
                <c:pt idx="45940">
                  <c:v>9.8352400000000003E-3</c:v>
                </c:pt>
                <c:pt idx="45941">
                  <c:v>4.6014799999999998E-3</c:v>
                </c:pt>
                <c:pt idx="45942">
                  <c:v>2.4937600000000001E-2</c:v>
                </c:pt>
                <c:pt idx="45943">
                  <c:v>2.42081E-2</c:v>
                </c:pt>
                <c:pt idx="45944">
                  <c:v>2.75164E-2</c:v>
                </c:pt>
                <c:pt idx="45945">
                  <c:v>-7.3575999999999997E-3</c:v>
                </c:pt>
                <c:pt idx="45946">
                  <c:v>3.6716499999999998E-3</c:v>
                </c:pt>
                <c:pt idx="45947">
                  <c:v>1.7419799999999999E-2</c:v>
                </c:pt>
                <c:pt idx="45948">
                  <c:v>1.5932100000000001E-2</c:v>
                </c:pt>
                <c:pt idx="45949">
                  <c:v>-4.2457600000000003E-3</c:v>
                </c:pt>
                <c:pt idx="45950">
                  <c:v>-1.70612E-3</c:v>
                </c:pt>
                <c:pt idx="45951">
                  <c:v>3.2272300000000002E-3</c:v>
                </c:pt>
                <c:pt idx="45952">
                  <c:v>-4.6253199999999996E-3</c:v>
                </c:pt>
                <c:pt idx="45953">
                  <c:v>-1.3697600000000001E-2</c:v>
                </c:pt>
                <c:pt idx="45954">
                  <c:v>-5.76401E-3</c:v>
                </c:pt>
                <c:pt idx="45955">
                  <c:v>-6.6413899999999996E-3</c:v>
                </c:pt>
                <c:pt idx="45956">
                  <c:v>9.5214800000000006E-3</c:v>
                </c:pt>
                <c:pt idx="45957">
                  <c:v>-2.7942700000000002E-3</c:v>
                </c:pt>
                <c:pt idx="45958">
                  <c:v>-1.5776600000000002E-2</c:v>
                </c:pt>
                <c:pt idx="45959">
                  <c:v>-1.27239E-2</c:v>
                </c:pt>
                <c:pt idx="45960">
                  <c:v>-1.99604E-2</c:v>
                </c:pt>
                <c:pt idx="45961">
                  <c:v>-1.8358199999999999E-3</c:v>
                </c:pt>
                <c:pt idx="45962">
                  <c:v>-1.7287299999999999E-2</c:v>
                </c:pt>
                <c:pt idx="45963">
                  <c:v>-1.1321100000000001E-2</c:v>
                </c:pt>
                <c:pt idx="45964">
                  <c:v>-2.2754699999999999E-3</c:v>
                </c:pt>
                <c:pt idx="45965">
                  <c:v>-6.5660500000000004E-3</c:v>
                </c:pt>
                <c:pt idx="45966">
                  <c:v>-1.0375000000000001E-2</c:v>
                </c:pt>
                <c:pt idx="45967">
                  <c:v>-3.66592E-3</c:v>
                </c:pt>
                <c:pt idx="45968">
                  <c:v>8.7032299999999993E-3</c:v>
                </c:pt>
                <c:pt idx="45969">
                  <c:v>-5.55515E-3</c:v>
                </c:pt>
                <c:pt idx="45970">
                  <c:v>-1.6983999999999999E-2</c:v>
                </c:pt>
                <c:pt idx="45971">
                  <c:v>-1.6643499999999999E-2</c:v>
                </c:pt>
                <c:pt idx="45972">
                  <c:v>5.2261399999999998E-3</c:v>
                </c:pt>
                <c:pt idx="45973">
                  <c:v>-1.9168900000000001E-3</c:v>
                </c:pt>
                <c:pt idx="45974">
                  <c:v>8.8367500000000009E-3</c:v>
                </c:pt>
                <c:pt idx="45975">
                  <c:v>-2.42548E-2</c:v>
                </c:pt>
                <c:pt idx="45976">
                  <c:v>-4.6157799999999999E-3</c:v>
                </c:pt>
                <c:pt idx="45977">
                  <c:v>8.3455999999999999E-3</c:v>
                </c:pt>
                <c:pt idx="45978">
                  <c:v>-3.7117000000000001E-3</c:v>
                </c:pt>
                <c:pt idx="45979">
                  <c:v>-4.9304999999999998E-4</c:v>
                </c:pt>
                <c:pt idx="45980">
                  <c:v>6.50024E-3</c:v>
                </c:pt>
                <c:pt idx="45981">
                  <c:v>1.22547E-2</c:v>
                </c:pt>
                <c:pt idx="45982">
                  <c:v>-1.6622500000000001E-3</c:v>
                </c:pt>
                <c:pt idx="45983">
                  <c:v>-9.4556799999999993E-3</c:v>
                </c:pt>
                <c:pt idx="45984">
                  <c:v>-1.7480900000000001E-3</c:v>
                </c:pt>
                <c:pt idx="45985">
                  <c:v>1.9874599999999999E-3</c:v>
                </c:pt>
                <c:pt idx="45986">
                  <c:v>-1.10226E-2</c:v>
                </c:pt>
                <c:pt idx="45987">
                  <c:v>8.3065000000000005E-4</c:v>
                </c:pt>
                <c:pt idx="45988">
                  <c:v>-9.0637200000000008E-3</c:v>
                </c:pt>
                <c:pt idx="45989">
                  <c:v>-2.1220200000000002E-2</c:v>
                </c:pt>
                <c:pt idx="45990">
                  <c:v>-1.0942500000000001E-2</c:v>
                </c:pt>
                <c:pt idx="45991">
                  <c:v>-9.5939600000000003E-3</c:v>
                </c:pt>
                <c:pt idx="45992">
                  <c:v>1.47552E-2</c:v>
                </c:pt>
                <c:pt idx="45993">
                  <c:v>2.8858199999999999E-3</c:v>
                </c:pt>
                <c:pt idx="45994">
                  <c:v>3.4236900000000001E-3</c:v>
                </c:pt>
                <c:pt idx="45995">
                  <c:v>4.6596500000000004E-3</c:v>
                </c:pt>
                <c:pt idx="45996">
                  <c:v>-1.5735599999999999E-4</c:v>
                </c:pt>
                <c:pt idx="45997">
                  <c:v>-1.3985600000000001E-2</c:v>
                </c:pt>
                <c:pt idx="45998">
                  <c:v>-1.2919399999999999E-2</c:v>
                </c:pt>
                <c:pt idx="45999">
                  <c:v>-8.0204000000000004E-3</c:v>
                </c:pt>
                <c:pt idx="46000">
                  <c:v>-5.7468399999999996E-3</c:v>
                </c:pt>
                <c:pt idx="46001">
                  <c:v>-6.9580099999999997E-3</c:v>
                </c:pt>
                <c:pt idx="46002">
                  <c:v>-4.9963000000000004E-3</c:v>
                </c:pt>
                <c:pt idx="46003">
                  <c:v>-4.9648299999999999E-3</c:v>
                </c:pt>
                <c:pt idx="46004">
                  <c:v>-1.3885499999999999E-3</c:v>
                </c:pt>
                <c:pt idx="46005">
                  <c:v>-7.2545999999999999E-3</c:v>
                </c:pt>
                <c:pt idx="46006">
                  <c:v>-1.21841E-2</c:v>
                </c:pt>
                <c:pt idx="46007">
                  <c:v>-8.0919300000000007E-3</c:v>
                </c:pt>
                <c:pt idx="46008">
                  <c:v>-1.4153499999999999E-2</c:v>
                </c:pt>
                <c:pt idx="46009">
                  <c:v>-1.5649800000000001E-3</c:v>
                </c:pt>
                <c:pt idx="46010">
                  <c:v>5.3024300000000003E-3</c:v>
                </c:pt>
                <c:pt idx="46011">
                  <c:v>-2.3623499999999999E-2</c:v>
                </c:pt>
                <c:pt idx="46012">
                  <c:v>-4.5185099999999999E-3</c:v>
                </c:pt>
                <c:pt idx="46013">
                  <c:v>-1.37787E-2</c:v>
                </c:pt>
                <c:pt idx="46014">
                  <c:v>-1.19734E-2</c:v>
                </c:pt>
                <c:pt idx="46015">
                  <c:v>-1.26371E-2</c:v>
                </c:pt>
                <c:pt idx="46016">
                  <c:v>-1.18551E-2</c:v>
                </c:pt>
                <c:pt idx="46017">
                  <c:v>-7.9173999999999998E-3</c:v>
                </c:pt>
                <c:pt idx="46018">
                  <c:v>-9.9048599999999997E-3</c:v>
                </c:pt>
                <c:pt idx="46019">
                  <c:v>-4.0168799999999996E-3</c:v>
                </c:pt>
                <c:pt idx="46020">
                  <c:v>-6.6051499999999997E-3</c:v>
                </c:pt>
                <c:pt idx="46021">
                  <c:v>-1.6489E-3</c:v>
                </c:pt>
                <c:pt idx="46022">
                  <c:v>8.8377000000000004E-3</c:v>
                </c:pt>
                <c:pt idx="46023">
                  <c:v>-1.5871E-2</c:v>
                </c:pt>
                <c:pt idx="46024">
                  <c:v>-1.13811E-2</c:v>
                </c:pt>
                <c:pt idx="46025">
                  <c:v>7.6980599999999996E-3</c:v>
                </c:pt>
                <c:pt idx="46026">
                  <c:v>-3.8070700000000001E-3</c:v>
                </c:pt>
                <c:pt idx="46027">
                  <c:v>-1.67742E-2</c:v>
                </c:pt>
                <c:pt idx="46028">
                  <c:v>-2.51389E-3</c:v>
                </c:pt>
                <c:pt idx="46029">
                  <c:v>1.0251E-2</c:v>
                </c:pt>
                <c:pt idx="46030">
                  <c:v>5.36442E-3</c:v>
                </c:pt>
                <c:pt idx="46031">
                  <c:v>4.9428900000000001E-3</c:v>
                </c:pt>
                <c:pt idx="46032">
                  <c:v>-2.72179E-3</c:v>
                </c:pt>
                <c:pt idx="46033" formatCode="0.00E+00">
                  <c:v>3.2453500000000001E-3</c:v>
                </c:pt>
                <c:pt idx="46034">
                  <c:v>-2.2973999999999998E-3</c:v>
                </c:pt>
                <c:pt idx="46035">
                  <c:v>5.2070600000000001E-4</c:v>
                </c:pt>
                <c:pt idx="46036">
                  <c:v>1.17731E-2</c:v>
                </c:pt>
                <c:pt idx="46037">
                  <c:v>4.2820000000000002E-3</c:v>
                </c:pt>
                <c:pt idx="46038">
                  <c:v>1.36776E-2</c:v>
                </c:pt>
                <c:pt idx="46039">
                  <c:v>3.1013500000000001E-3</c:v>
                </c:pt>
                <c:pt idx="46040">
                  <c:v>3.0956299999999998E-3</c:v>
                </c:pt>
                <c:pt idx="46041">
                  <c:v>1.95503E-4</c:v>
                </c:pt>
                <c:pt idx="46042">
                  <c:v>1.5802399999999999E-3</c:v>
                </c:pt>
                <c:pt idx="46043">
                  <c:v>-1.2596100000000001E-2</c:v>
                </c:pt>
                <c:pt idx="46044">
                  <c:v>-1.22986E-2</c:v>
                </c:pt>
                <c:pt idx="46045">
                  <c:v>-1.3091999999999999E-2</c:v>
                </c:pt>
                <c:pt idx="46046">
                  <c:v>-8.9912399999999993E-3</c:v>
                </c:pt>
                <c:pt idx="46047">
                  <c:v>-3.9195999999999996E-3</c:v>
                </c:pt>
                <c:pt idx="46048">
                  <c:v>-7.2412500000000003E-3</c:v>
                </c:pt>
                <c:pt idx="46049">
                  <c:v>-2.4240500000000002E-2</c:v>
                </c:pt>
                <c:pt idx="46050">
                  <c:v>-8.3036399999999993E-3</c:v>
                </c:pt>
                <c:pt idx="46051">
                  <c:v>1.39904E-3</c:v>
                </c:pt>
                <c:pt idx="46052">
                  <c:v>-1.1403099999999999E-2</c:v>
                </c:pt>
                <c:pt idx="46053">
                  <c:v>7.0323900000000003E-3</c:v>
                </c:pt>
                <c:pt idx="46054">
                  <c:v>1.63174E-3</c:v>
                </c:pt>
                <c:pt idx="46055">
                  <c:v>-2.70367E-3</c:v>
                </c:pt>
                <c:pt idx="46056">
                  <c:v>-2.0804400000000001E-2</c:v>
                </c:pt>
                <c:pt idx="46057">
                  <c:v>-1.1712999999999999E-2</c:v>
                </c:pt>
                <c:pt idx="46058">
                  <c:v>4.7826800000000001E-3</c:v>
                </c:pt>
                <c:pt idx="46059">
                  <c:v>1.38283E-3</c:v>
                </c:pt>
                <c:pt idx="46060">
                  <c:v>-1.7442699999999998E-2</c:v>
                </c:pt>
                <c:pt idx="46061">
                  <c:v>-6.0777699999999997E-3</c:v>
                </c:pt>
                <c:pt idx="46062">
                  <c:v>9.0122199999999996E-3</c:v>
                </c:pt>
                <c:pt idx="46063">
                  <c:v>1.1080700000000001E-2</c:v>
                </c:pt>
                <c:pt idx="46064">
                  <c:v>-4.3516199999999996E-3</c:v>
                </c:pt>
                <c:pt idx="46065">
                  <c:v>-7.8659100000000003E-3</c:v>
                </c:pt>
                <c:pt idx="46066">
                  <c:v>-4.6930299999999999E-3</c:v>
                </c:pt>
                <c:pt idx="46067">
                  <c:v>-1.40858E-3</c:v>
                </c:pt>
                <c:pt idx="46068">
                  <c:v>1.30005E-2</c:v>
                </c:pt>
                <c:pt idx="46069">
                  <c:v>-2.6597999999999999E-3</c:v>
                </c:pt>
                <c:pt idx="46070">
                  <c:v>-8.1176800000000004E-3</c:v>
                </c:pt>
                <c:pt idx="46071">
                  <c:v>-1.43185E-2</c:v>
                </c:pt>
                <c:pt idx="46072" formatCode="0.00E+00">
                  <c:v>8.8691700000000003E-5</c:v>
                </c:pt>
                <c:pt idx="46073">
                  <c:v>-1.2124100000000001E-2</c:v>
                </c:pt>
                <c:pt idx="46074">
                  <c:v>-4.3277699999999999E-3</c:v>
                </c:pt>
                <c:pt idx="46075">
                  <c:v>-2.07777E-2</c:v>
                </c:pt>
                <c:pt idx="46076">
                  <c:v>-8.3227200000000005E-3</c:v>
                </c:pt>
                <c:pt idx="46077">
                  <c:v>-2.4829899999999998E-2</c:v>
                </c:pt>
                <c:pt idx="46078">
                  <c:v>-1.80149E-2</c:v>
                </c:pt>
                <c:pt idx="46079">
                  <c:v>-9.5462800000000007E-3</c:v>
                </c:pt>
                <c:pt idx="46080">
                  <c:v>-2.99397E-2</c:v>
                </c:pt>
                <c:pt idx="46081">
                  <c:v>-2.05469E-2</c:v>
                </c:pt>
                <c:pt idx="46082">
                  <c:v>-2.7515399999999999E-2</c:v>
                </c:pt>
                <c:pt idx="46083">
                  <c:v>-8.5153599999999996E-3</c:v>
                </c:pt>
                <c:pt idx="46084">
                  <c:v>-2.8288799999999999E-2</c:v>
                </c:pt>
                <c:pt idx="46085">
                  <c:v>-1.30758E-2</c:v>
                </c:pt>
                <c:pt idx="46086">
                  <c:v>-3.9110200000000003E-3</c:v>
                </c:pt>
                <c:pt idx="46087">
                  <c:v>-9.4480499999999995E-3</c:v>
                </c:pt>
                <c:pt idx="46088">
                  <c:v>8.6812999999999994E-3</c:v>
                </c:pt>
                <c:pt idx="46089">
                  <c:v>-1.00994E-2</c:v>
                </c:pt>
                <c:pt idx="46090">
                  <c:v>-1.29318E-2</c:v>
                </c:pt>
                <c:pt idx="46091">
                  <c:v>-1.55926E-3</c:v>
                </c:pt>
                <c:pt idx="46092">
                  <c:v>-3.2262800000000002E-3</c:v>
                </c:pt>
                <c:pt idx="46093">
                  <c:v>-2.02799E-2</c:v>
                </c:pt>
                <c:pt idx="46094">
                  <c:v>-1.27802E-2</c:v>
                </c:pt>
                <c:pt idx="46095">
                  <c:v>-1.82142E-2</c:v>
                </c:pt>
                <c:pt idx="46096">
                  <c:v>-5.5684999999999997E-3</c:v>
                </c:pt>
                <c:pt idx="46097">
                  <c:v>-7.6351199999999996E-3</c:v>
                </c:pt>
                <c:pt idx="46098">
                  <c:v>-6.37245E-3</c:v>
                </c:pt>
                <c:pt idx="46099">
                  <c:v>-7.1706799999999996E-3</c:v>
                </c:pt>
                <c:pt idx="46100">
                  <c:v>-8.9016000000000008E-3</c:v>
                </c:pt>
                <c:pt idx="46101">
                  <c:v>-1.41811E-2</c:v>
                </c:pt>
                <c:pt idx="46102">
                  <c:v>-1.8377300000000001E-3</c:v>
                </c:pt>
                <c:pt idx="46103">
                  <c:v>-4.9715000000000002E-3</c:v>
                </c:pt>
                <c:pt idx="46104">
                  <c:v>2.0303700000000001E-3</c:v>
                </c:pt>
                <c:pt idx="46105">
                  <c:v>-4.0674200000000004E-3</c:v>
                </c:pt>
                <c:pt idx="46106">
                  <c:v>-9.3259799999999993E-3</c:v>
                </c:pt>
                <c:pt idx="46107">
                  <c:v>-6.9246300000000002E-3</c:v>
                </c:pt>
                <c:pt idx="46108">
                  <c:v>-1.97296E-2</c:v>
                </c:pt>
                <c:pt idx="46109">
                  <c:v>-6.7424800000000001E-4</c:v>
                </c:pt>
                <c:pt idx="46110">
                  <c:v>2.2144299999999999E-3</c:v>
                </c:pt>
                <c:pt idx="46111">
                  <c:v>-3.7822699999999999E-3</c:v>
                </c:pt>
                <c:pt idx="46112">
                  <c:v>-2.78797E-2</c:v>
                </c:pt>
                <c:pt idx="46113">
                  <c:v>-1.43547E-2</c:v>
                </c:pt>
                <c:pt idx="46114">
                  <c:v>2.66075E-4</c:v>
                </c:pt>
                <c:pt idx="46115">
                  <c:v>-1.52464E-2</c:v>
                </c:pt>
                <c:pt idx="46116">
                  <c:v>-1.6710300000000001E-2</c:v>
                </c:pt>
                <c:pt idx="46117">
                  <c:v>-8.14724E-3</c:v>
                </c:pt>
                <c:pt idx="46118">
                  <c:v>7.3185000000000004E-3</c:v>
                </c:pt>
                <c:pt idx="46119">
                  <c:v>8.4829299999999996E-3</c:v>
                </c:pt>
                <c:pt idx="46120">
                  <c:v>-1.1005399999999999E-3</c:v>
                </c:pt>
                <c:pt idx="46121">
                  <c:v>9.8485900000000008E-3</c:v>
                </c:pt>
                <c:pt idx="46122">
                  <c:v>1.2394000000000001E-2</c:v>
                </c:pt>
                <c:pt idx="46123">
                  <c:v>-3.98731E-3</c:v>
                </c:pt>
                <c:pt idx="46124">
                  <c:v>2.27451E-3</c:v>
                </c:pt>
                <c:pt idx="46125">
                  <c:v>-1.0690700000000001E-3</c:v>
                </c:pt>
                <c:pt idx="46126">
                  <c:v>2.4766900000000001E-3</c:v>
                </c:pt>
                <c:pt idx="46127">
                  <c:v>8.4218999999999995E-3</c:v>
                </c:pt>
                <c:pt idx="46128">
                  <c:v>-1.1199000000000001E-2</c:v>
                </c:pt>
                <c:pt idx="46129">
                  <c:v>5.0010699999999998E-3</c:v>
                </c:pt>
                <c:pt idx="46130">
                  <c:v>1.52912E-2</c:v>
                </c:pt>
                <c:pt idx="46131">
                  <c:v>1.09673E-3</c:v>
                </c:pt>
                <c:pt idx="46132">
                  <c:v>-6.6814400000000003E-3</c:v>
                </c:pt>
                <c:pt idx="46133">
                  <c:v>-3.6525700000000002E-4</c:v>
                </c:pt>
                <c:pt idx="46134">
                  <c:v>1.5883399999999999E-2</c:v>
                </c:pt>
                <c:pt idx="46135">
                  <c:v>5.8383899999999997E-3</c:v>
                </c:pt>
                <c:pt idx="46136" formatCode="0.00E+00">
                  <c:v>3.3655199999999999E-3</c:v>
                </c:pt>
                <c:pt idx="46137">
                  <c:v>4.80461E-3</c:v>
                </c:pt>
                <c:pt idx="46138">
                  <c:v>-1.18847E-2</c:v>
                </c:pt>
                <c:pt idx="46139">
                  <c:v>8.9492800000000004E-3</c:v>
                </c:pt>
                <c:pt idx="46140">
                  <c:v>3.6764100000000002E-3</c:v>
                </c:pt>
                <c:pt idx="46141">
                  <c:v>-7.1258500000000004E-3</c:v>
                </c:pt>
                <c:pt idx="46142">
                  <c:v>-2.38514E-3</c:v>
                </c:pt>
                <c:pt idx="46143">
                  <c:v>1.0830899999999999E-2</c:v>
                </c:pt>
                <c:pt idx="46144">
                  <c:v>-6.4945200000000002E-3</c:v>
                </c:pt>
                <c:pt idx="46145">
                  <c:v>-4.64439E-3</c:v>
                </c:pt>
                <c:pt idx="46146">
                  <c:v>7.4310299999999999E-3</c:v>
                </c:pt>
                <c:pt idx="46147">
                  <c:v>-1.7767E-3</c:v>
                </c:pt>
                <c:pt idx="46148">
                  <c:v>1.0995899999999999E-3</c:v>
                </c:pt>
                <c:pt idx="46149">
                  <c:v>-4.6033899999999997E-3</c:v>
                </c:pt>
                <c:pt idx="46150">
                  <c:v>-3.8385400000000001E-3</c:v>
                </c:pt>
                <c:pt idx="46151">
                  <c:v>-2.9697399999999998E-3</c:v>
                </c:pt>
                <c:pt idx="46152">
                  <c:v>6.3390699999999996E-3</c:v>
                </c:pt>
                <c:pt idx="46153">
                  <c:v>-2.1343199999999999E-3</c:v>
                </c:pt>
                <c:pt idx="46154">
                  <c:v>-8.2435600000000005E-3</c:v>
                </c:pt>
                <c:pt idx="46155">
                  <c:v>-9.8676700000000003E-3</c:v>
                </c:pt>
                <c:pt idx="46156">
                  <c:v>-1.54696E-2</c:v>
                </c:pt>
                <c:pt idx="46157">
                  <c:v>-1.8391600000000001E-2</c:v>
                </c:pt>
                <c:pt idx="46158">
                  <c:v>2.0446800000000001E-3</c:v>
                </c:pt>
                <c:pt idx="46159">
                  <c:v>1.05915E-2</c:v>
                </c:pt>
                <c:pt idx="46160">
                  <c:v>-4.6005200000000003E-3</c:v>
                </c:pt>
                <c:pt idx="46161">
                  <c:v>-1.99404E-2</c:v>
                </c:pt>
                <c:pt idx="46162">
                  <c:v>-2.4684899999999999E-2</c:v>
                </c:pt>
                <c:pt idx="46163">
                  <c:v>-3.9978000000000001E-3</c:v>
                </c:pt>
                <c:pt idx="46164">
                  <c:v>-1.1205700000000001E-2</c:v>
                </c:pt>
                <c:pt idx="46165">
                  <c:v>-5.0172799999999998E-3</c:v>
                </c:pt>
                <c:pt idx="46166">
                  <c:v>-1.73559E-2</c:v>
                </c:pt>
                <c:pt idx="46167">
                  <c:v>-3.4665099999999997E-2</c:v>
                </c:pt>
                <c:pt idx="46168">
                  <c:v>-1.18809E-2</c:v>
                </c:pt>
                <c:pt idx="46169">
                  <c:v>-2.41041E-2</c:v>
                </c:pt>
                <c:pt idx="46170">
                  <c:v>1.53542E-3</c:v>
                </c:pt>
                <c:pt idx="46171">
                  <c:v>-3.2924700000000001E-2</c:v>
                </c:pt>
                <c:pt idx="46172">
                  <c:v>-1.98488E-2</c:v>
                </c:pt>
                <c:pt idx="46173">
                  <c:v>-2.3780800000000001E-2</c:v>
                </c:pt>
                <c:pt idx="46174">
                  <c:v>-2.3498500000000001E-3</c:v>
                </c:pt>
                <c:pt idx="46175">
                  <c:v>-4.8618300000000001E-3</c:v>
                </c:pt>
                <c:pt idx="46176">
                  <c:v>-2.6927E-2</c:v>
                </c:pt>
                <c:pt idx="46177">
                  <c:v>-4.8799500000000001E-3</c:v>
                </c:pt>
                <c:pt idx="46178">
                  <c:v>9.9611300000000003E-3</c:v>
                </c:pt>
                <c:pt idx="46179">
                  <c:v>1.8755000000000001E-2</c:v>
                </c:pt>
                <c:pt idx="46180">
                  <c:v>-2.18678E-2</c:v>
                </c:pt>
                <c:pt idx="46181">
                  <c:v>-1.42422E-2</c:v>
                </c:pt>
                <c:pt idx="46182">
                  <c:v>-1.11799E-2</c:v>
                </c:pt>
                <c:pt idx="46183">
                  <c:v>1.8323900000000001E-2</c:v>
                </c:pt>
                <c:pt idx="46184">
                  <c:v>-1.28822E-2</c:v>
                </c:pt>
                <c:pt idx="46185">
                  <c:v>1.4171599999999999E-2</c:v>
                </c:pt>
                <c:pt idx="46186">
                  <c:v>-1.6017E-2</c:v>
                </c:pt>
                <c:pt idx="46187">
                  <c:v>8.6307500000000004E-4</c:v>
                </c:pt>
                <c:pt idx="46188">
                  <c:v>-5.07641E-3</c:v>
                </c:pt>
                <c:pt idx="46189">
                  <c:v>-6.8740800000000003E-3</c:v>
                </c:pt>
                <c:pt idx="46190">
                  <c:v>1.11179E-2</c:v>
                </c:pt>
                <c:pt idx="46191">
                  <c:v>-1.24931E-4</c:v>
                </c:pt>
                <c:pt idx="46192">
                  <c:v>1.09663E-2</c:v>
                </c:pt>
                <c:pt idx="46193">
                  <c:v>6.6433000000000004E-3</c:v>
                </c:pt>
                <c:pt idx="46194">
                  <c:v>-2.8715099999999999E-3</c:v>
                </c:pt>
                <c:pt idx="46195">
                  <c:v>1.00088E-2</c:v>
                </c:pt>
                <c:pt idx="46196">
                  <c:v>9.0799299999999999E-3</c:v>
                </c:pt>
                <c:pt idx="46197">
                  <c:v>1.0066E-2</c:v>
                </c:pt>
                <c:pt idx="46198">
                  <c:v>1.2866000000000001E-2</c:v>
                </c:pt>
                <c:pt idx="46199">
                  <c:v>-1.0136600000000001E-2</c:v>
                </c:pt>
                <c:pt idx="46200">
                  <c:v>-2.4396899999999999E-2</c:v>
                </c:pt>
                <c:pt idx="46201">
                  <c:v>-1.07698E-2</c:v>
                </c:pt>
                <c:pt idx="46202">
                  <c:v>-2.1257400000000001E-3</c:v>
                </c:pt>
                <c:pt idx="46203">
                  <c:v>-1.7023100000000001E-3</c:v>
                </c:pt>
                <c:pt idx="46204">
                  <c:v>-3.1510400000000001E-2</c:v>
                </c:pt>
                <c:pt idx="46205">
                  <c:v>-3.3221199999999999E-2</c:v>
                </c:pt>
                <c:pt idx="46206">
                  <c:v>-9.6797900000000006E-3</c:v>
                </c:pt>
                <c:pt idx="46207">
                  <c:v>-3.0290600000000001E-2</c:v>
                </c:pt>
                <c:pt idx="46208">
                  <c:v>-8.6574600000000005E-3</c:v>
                </c:pt>
                <c:pt idx="46209">
                  <c:v>-4.15802E-4</c:v>
                </c:pt>
                <c:pt idx="46210">
                  <c:v>-1.0392200000000001E-2</c:v>
                </c:pt>
                <c:pt idx="46211">
                  <c:v>-1.10083E-2</c:v>
                </c:pt>
                <c:pt idx="46212">
                  <c:v>-2.7863499999999999E-2</c:v>
                </c:pt>
                <c:pt idx="46213">
                  <c:v>-7.4081399999999997E-3</c:v>
                </c:pt>
                <c:pt idx="46214">
                  <c:v>1.1753100000000001E-2</c:v>
                </c:pt>
                <c:pt idx="46215">
                  <c:v>-1.1273399999999999E-2</c:v>
                </c:pt>
                <c:pt idx="46216">
                  <c:v>-1.10893E-2</c:v>
                </c:pt>
                <c:pt idx="46217">
                  <c:v>3.3731500000000001E-3</c:v>
                </c:pt>
                <c:pt idx="46218">
                  <c:v>1.59807E-2</c:v>
                </c:pt>
                <c:pt idx="46219">
                  <c:v>-8.9540499999999999E-3</c:v>
                </c:pt>
                <c:pt idx="46220">
                  <c:v>-1.3592699999999999E-2</c:v>
                </c:pt>
                <c:pt idx="46221">
                  <c:v>-3.0040700000000002E-3</c:v>
                </c:pt>
                <c:pt idx="46222">
                  <c:v>-1.13878E-2</c:v>
                </c:pt>
                <c:pt idx="46223">
                  <c:v>3.2072099999999998E-3</c:v>
                </c:pt>
                <c:pt idx="46224">
                  <c:v>-6.2742199999999996E-3</c:v>
                </c:pt>
                <c:pt idx="46225">
                  <c:v>-1.32599E-2</c:v>
                </c:pt>
                <c:pt idx="46226">
                  <c:v>3.7355399999999997E-2</c:v>
                </c:pt>
                <c:pt idx="46227">
                  <c:v>6.6804899999999999E-3</c:v>
                </c:pt>
                <c:pt idx="46228">
                  <c:v>-1.23873E-2</c:v>
                </c:pt>
                <c:pt idx="46229">
                  <c:v>-1.4784800000000001E-2</c:v>
                </c:pt>
                <c:pt idx="46230">
                  <c:v>-7.6770799999999998E-4</c:v>
                </c:pt>
                <c:pt idx="46231">
                  <c:v>-6.3581499999999999E-3</c:v>
                </c:pt>
                <c:pt idx="46232">
                  <c:v>-5.7878499999999998E-3</c:v>
                </c:pt>
                <c:pt idx="46233">
                  <c:v>-1.26762E-2</c:v>
                </c:pt>
                <c:pt idx="46234">
                  <c:v>-7.02763E-3</c:v>
                </c:pt>
                <c:pt idx="46235">
                  <c:v>-7.0047399999999998E-3</c:v>
                </c:pt>
                <c:pt idx="46236">
                  <c:v>3.1013500000000001E-3</c:v>
                </c:pt>
                <c:pt idx="46237">
                  <c:v>-5.9108700000000004E-3</c:v>
                </c:pt>
                <c:pt idx="46238">
                  <c:v>-7.6866100000000002E-4</c:v>
                </c:pt>
                <c:pt idx="46239">
                  <c:v>5.8078800000000005E-4</c:v>
                </c:pt>
                <c:pt idx="46240">
                  <c:v>6.0653699999999998E-4</c:v>
                </c:pt>
                <c:pt idx="46241">
                  <c:v>5.7792700000000004E-3</c:v>
                </c:pt>
                <c:pt idx="46242">
                  <c:v>9.3164400000000005E-3</c:v>
                </c:pt>
                <c:pt idx="46243">
                  <c:v>1.8525099999999999E-2</c:v>
                </c:pt>
                <c:pt idx="46244">
                  <c:v>2.1858200000000002E-3</c:v>
                </c:pt>
                <c:pt idx="46245">
                  <c:v>3.55244E-3</c:v>
                </c:pt>
                <c:pt idx="46246">
                  <c:v>1.0254900000000001E-2</c:v>
                </c:pt>
                <c:pt idx="46247">
                  <c:v>1.0000200000000001E-2</c:v>
                </c:pt>
                <c:pt idx="46248">
                  <c:v>2.8907800000000001E-2</c:v>
                </c:pt>
                <c:pt idx="46249">
                  <c:v>7.3204000000000003E-3</c:v>
                </c:pt>
                <c:pt idx="46250">
                  <c:v>-3.5572099999999998E-4</c:v>
                </c:pt>
                <c:pt idx="46251">
                  <c:v>-8.5411099999999993E-3</c:v>
                </c:pt>
                <c:pt idx="46252">
                  <c:v>-1.647E-3</c:v>
                </c:pt>
                <c:pt idx="46253">
                  <c:v>1.92928E-3</c:v>
                </c:pt>
                <c:pt idx="46254">
                  <c:v>1.3167399999999999E-2</c:v>
                </c:pt>
                <c:pt idx="46255">
                  <c:v>-4.8389399999999999E-3</c:v>
                </c:pt>
                <c:pt idx="46256">
                  <c:v>2.8104800000000002E-3</c:v>
                </c:pt>
                <c:pt idx="46257">
                  <c:v>-3.1089799999999999E-3</c:v>
                </c:pt>
                <c:pt idx="46258">
                  <c:v>1.86815E-2</c:v>
                </c:pt>
                <c:pt idx="46259">
                  <c:v>1.8501299999999998E-2</c:v>
                </c:pt>
                <c:pt idx="46260">
                  <c:v>1.0543800000000001E-2</c:v>
                </c:pt>
                <c:pt idx="46261">
                  <c:v>-1.80149E-2</c:v>
                </c:pt>
                <c:pt idx="46262">
                  <c:v>-2.1970699999999999E-2</c:v>
                </c:pt>
                <c:pt idx="46263">
                  <c:v>4.8627899999999996E-3</c:v>
                </c:pt>
                <c:pt idx="46264">
                  <c:v>-1.17035E-2</c:v>
                </c:pt>
                <c:pt idx="46265">
                  <c:v>-1.4943100000000001E-2</c:v>
                </c:pt>
                <c:pt idx="46266">
                  <c:v>-1.4914500000000001E-2</c:v>
                </c:pt>
                <c:pt idx="46267">
                  <c:v>7.1182299999999997E-3</c:v>
                </c:pt>
                <c:pt idx="46268">
                  <c:v>-1.4053299999999999E-2</c:v>
                </c:pt>
                <c:pt idx="46269">
                  <c:v>-2.8676999999999999E-3</c:v>
                </c:pt>
                <c:pt idx="46270">
                  <c:v>-6.1387999999999998E-3</c:v>
                </c:pt>
                <c:pt idx="46271">
                  <c:v>-1.91975E-3</c:v>
                </c:pt>
                <c:pt idx="46272">
                  <c:v>-4.8637400000000001E-3</c:v>
                </c:pt>
                <c:pt idx="46273">
                  <c:v>-1.17378E-2</c:v>
                </c:pt>
                <c:pt idx="46274">
                  <c:v>1.02606E-2</c:v>
                </c:pt>
                <c:pt idx="46275">
                  <c:v>1.18437E-2</c:v>
                </c:pt>
                <c:pt idx="46276">
                  <c:v>-1.0711699999999999E-2</c:v>
                </c:pt>
                <c:pt idx="46277">
                  <c:v>-3.6096600000000002E-3</c:v>
                </c:pt>
                <c:pt idx="46278">
                  <c:v>8.1253100000000002E-4</c:v>
                </c:pt>
                <c:pt idx="46279">
                  <c:v>-4.0512100000000004E-3</c:v>
                </c:pt>
                <c:pt idx="46280">
                  <c:v>2.4604800000000001E-4</c:v>
                </c:pt>
                <c:pt idx="46281">
                  <c:v>2.86579E-3</c:v>
                </c:pt>
                <c:pt idx="46282">
                  <c:v>-4.8093800000000003E-3</c:v>
                </c:pt>
                <c:pt idx="46283">
                  <c:v>7.1315800000000002E-3</c:v>
                </c:pt>
                <c:pt idx="46284">
                  <c:v>5.87368E-3</c:v>
                </c:pt>
                <c:pt idx="46285">
                  <c:v>-2.43378E-3</c:v>
                </c:pt>
                <c:pt idx="46286">
                  <c:v>1.3466799999999999E-2</c:v>
                </c:pt>
                <c:pt idx="46287">
                  <c:v>1.00746E-2</c:v>
                </c:pt>
                <c:pt idx="46288">
                  <c:v>-9.9124899999999995E-3</c:v>
                </c:pt>
                <c:pt idx="46289">
                  <c:v>-1.9566500000000001E-2</c:v>
                </c:pt>
                <c:pt idx="46290">
                  <c:v>5.31578E-3</c:v>
                </c:pt>
                <c:pt idx="46291">
                  <c:v>-1.12782E-2</c:v>
                </c:pt>
                <c:pt idx="46292">
                  <c:v>-1.0438899999999999E-2</c:v>
                </c:pt>
                <c:pt idx="46293">
                  <c:v>-2.14272E-2</c:v>
                </c:pt>
                <c:pt idx="46294">
                  <c:v>-3.1757399999999999E-4</c:v>
                </c:pt>
                <c:pt idx="46295">
                  <c:v>1.2004900000000001E-2</c:v>
                </c:pt>
                <c:pt idx="46296">
                  <c:v>-1.3459199999999999E-2</c:v>
                </c:pt>
                <c:pt idx="46297">
                  <c:v>-1.54047E-2</c:v>
                </c:pt>
                <c:pt idx="46298">
                  <c:v>-1.0668800000000001E-2</c:v>
                </c:pt>
                <c:pt idx="46299">
                  <c:v>6.2332200000000003E-3</c:v>
                </c:pt>
                <c:pt idx="46300">
                  <c:v>6.4439800000000002E-3</c:v>
                </c:pt>
                <c:pt idx="46301">
                  <c:v>7.9822499999999995E-4</c:v>
                </c:pt>
                <c:pt idx="46302">
                  <c:v>7.82681E-3</c:v>
                </c:pt>
                <c:pt idx="46303">
                  <c:v>1.4672299999999999E-2</c:v>
                </c:pt>
                <c:pt idx="46304">
                  <c:v>1.17149E-2</c:v>
                </c:pt>
                <c:pt idx="46305">
                  <c:v>5.2986099999999996E-3</c:v>
                </c:pt>
                <c:pt idx="46306" formatCode="0.00E+00">
                  <c:v>9.3383800000000003E-3</c:v>
                </c:pt>
                <c:pt idx="46307">
                  <c:v>6.7892100000000004E-3</c:v>
                </c:pt>
                <c:pt idx="46308">
                  <c:v>-3.2100700000000002E-3</c:v>
                </c:pt>
                <c:pt idx="46309">
                  <c:v>-2.1552999999999999E-2</c:v>
                </c:pt>
                <c:pt idx="46310">
                  <c:v>-4.7407200000000004E-3</c:v>
                </c:pt>
                <c:pt idx="46311">
                  <c:v>2.0980799999999999E-4</c:v>
                </c:pt>
                <c:pt idx="46312">
                  <c:v>4.8475300000000001E-3</c:v>
                </c:pt>
                <c:pt idx="46313">
                  <c:v>-9.3517300000000008E-3</c:v>
                </c:pt>
                <c:pt idx="46314">
                  <c:v>-1.02062E-2</c:v>
                </c:pt>
                <c:pt idx="46315">
                  <c:v>4.8494300000000001E-3</c:v>
                </c:pt>
                <c:pt idx="46316">
                  <c:v>-1.2693400000000001E-3</c:v>
                </c:pt>
                <c:pt idx="46317">
                  <c:v>-1.63851E-2</c:v>
                </c:pt>
                <c:pt idx="46318">
                  <c:v>-1.7079400000000002E-2</c:v>
                </c:pt>
                <c:pt idx="46319">
                  <c:v>-6.8178199999999996E-3</c:v>
                </c:pt>
                <c:pt idx="46320">
                  <c:v>4.8275000000000002E-3</c:v>
                </c:pt>
                <c:pt idx="46321">
                  <c:v>-1.5449499999999999E-4</c:v>
                </c:pt>
                <c:pt idx="46322">
                  <c:v>-4.5299499999999996E-3</c:v>
                </c:pt>
                <c:pt idx="46323">
                  <c:v>2.9182399999999999E-3</c:v>
                </c:pt>
                <c:pt idx="46324">
                  <c:v>3.5619699999999998E-3</c:v>
                </c:pt>
                <c:pt idx="46325">
                  <c:v>2.3651100000000001E-4</c:v>
                </c:pt>
                <c:pt idx="46326">
                  <c:v>-1.3561199999999999E-3</c:v>
                </c:pt>
                <c:pt idx="46327">
                  <c:v>-7.8516000000000002E-3</c:v>
                </c:pt>
                <c:pt idx="46328">
                  <c:v>-6.8073300000000003E-3</c:v>
                </c:pt>
                <c:pt idx="46329">
                  <c:v>9.2563599999999999E-3</c:v>
                </c:pt>
                <c:pt idx="46330">
                  <c:v>-2.5167499999999999E-3</c:v>
                </c:pt>
                <c:pt idx="46331">
                  <c:v>2.1227800000000002E-2</c:v>
                </c:pt>
                <c:pt idx="46332">
                  <c:v>9.54056E-3</c:v>
                </c:pt>
                <c:pt idx="46333">
                  <c:v>3.0965799999999998E-3</c:v>
                </c:pt>
                <c:pt idx="46334">
                  <c:v>-1.27373E-2</c:v>
                </c:pt>
                <c:pt idx="46335">
                  <c:v>3.5934399999999998E-3</c:v>
                </c:pt>
                <c:pt idx="46336">
                  <c:v>2.4159400000000001E-2</c:v>
                </c:pt>
                <c:pt idx="46337">
                  <c:v>-4.0759999999999998E-3</c:v>
                </c:pt>
                <c:pt idx="46338">
                  <c:v>7.3022800000000004E-3</c:v>
                </c:pt>
                <c:pt idx="46339">
                  <c:v>1.36337E-2</c:v>
                </c:pt>
                <c:pt idx="46340">
                  <c:v>2.08483E-2</c:v>
                </c:pt>
                <c:pt idx="46341">
                  <c:v>1.8471700000000001E-2</c:v>
                </c:pt>
                <c:pt idx="46342">
                  <c:v>5.7926200000000001E-3</c:v>
                </c:pt>
                <c:pt idx="46343">
                  <c:v>9.7761199999999993E-3</c:v>
                </c:pt>
                <c:pt idx="46344">
                  <c:v>1.57032E-2</c:v>
                </c:pt>
                <c:pt idx="46345">
                  <c:v>9.7846999999999995E-4</c:v>
                </c:pt>
                <c:pt idx="46346">
                  <c:v>-2.8858199999999999E-3</c:v>
                </c:pt>
                <c:pt idx="46347">
                  <c:v>1.6732199999999999E-2</c:v>
                </c:pt>
                <c:pt idx="46348">
                  <c:v>2.30227E-2</c:v>
                </c:pt>
                <c:pt idx="46349">
                  <c:v>1.32189E-2</c:v>
                </c:pt>
                <c:pt idx="46350">
                  <c:v>-6.45351E-3</c:v>
                </c:pt>
                <c:pt idx="46351">
                  <c:v>5.8183699999999998E-3</c:v>
                </c:pt>
                <c:pt idx="46352">
                  <c:v>1.9331899999999999E-2</c:v>
                </c:pt>
                <c:pt idx="46353">
                  <c:v>2.4502800000000002E-2</c:v>
                </c:pt>
                <c:pt idx="46354">
                  <c:v>1.2146000000000001E-2</c:v>
                </c:pt>
                <c:pt idx="46355">
                  <c:v>4.4136000000000002E-3</c:v>
                </c:pt>
                <c:pt idx="46356">
                  <c:v>1.64137E-2</c:v>
                </c:pt>
                <c:pt idx="46357">
                  <c:v>8.30936E-3</c:v>
                </c:pt>
                <c:pt idx="46358">
                  <c:v>4.0531200000000003E-3</c:v>
                </c:pt>
                <c:pt idx="46359">
                  <c:v>5.5027000000000001E-3</c:v>
                </c:pt>
                <c:pt idx="46360">
                  <c:v>-3.3903100000000001E-3</c:v>
                </c:pt>
                <c:pt idx="46361">
                  <c:v>5.1975299999999997E-3</c:v>
                </c:pt>
                <c:pt idx="46362">
                  <c:v>-1.8635700000000002E-2</c:v>
                </c:pt>
                <c:pt idx="46363">
                  <c:v>3.2224699999999998E-3</c:v>
                </c:pt>
                <c:pt idx="46364">
                  <c:v>8.8625000000000006E-3</c:v>
                </c:pt>
                <c:pt idx="46365">
                  <c:v>1.21222E-2</c:v>
                </c:pt>
                <c:pt idx="46366">
                  <c:v>1.2509299999999999E-2</c:v>
                </c:pt>
                <c:pt idx="46367">
                  <c:v>5.13935E-3</c:v>
                </c:pt>
                <c:pt idx="46368">
                  <c:v>1.1832199999999999E-2</c:v>
                </c:pt>
                <c:pt idx="46369">
                  <c:v>2.9230100000000002E-3</c:v>
                </c:pt>
                <c:pt idx="46370">
                  <c:v>3.1219500000000001E-2</c:v>
                </c:pt>
                <c:pt idx="46371">
                  <c:v>2.1863899999999999E-2</c:v>
                </c:pt>
                <c:pt idx="46372">
                  <c:v>5.7821299999999999E-3</c:v>
                </c:pt>
                <c:pt idx="46373">
                  <c:v>2.02179E-2</c:v>
                </c:pt>
                <c:pt idx="46374">
                  <c:v>1.6614E-2</c:v>
                </c:pt>
                <c:pt idx="46375">
                  <c:v>1.05772E-2</c:v>
                </c:pt>
                <c:pt idx="46376">
                  <c:v>3.7536599999999998E-3</c:v>
                </c:pt>
                <c:pt idx="46377">
                  <c:v>4.5719100000000002E-3</c:v>
                </c:pt>
                <c:pt idx="46378">
                  <c:v>1.7354000000000001E-2</c:v>
                </c:pt>
                <c:pt idx="46379">
                  <c:v>8.3961499999999998E-3</c:v>
                </c:pt>
                <c:pt idx="46380">
                  <c:v>1.13382E-2</c:v>
                </c:pt>
                <c:pt idx="46381">
                  <c:v>5.7363500000000003E-3</c:v>
                </c:pt>
                <c:pt idx="46382">
                  <c:v>1.79396E-2</c:v>
                </c:pt>
                <c:pt idx="46383">
                  <c:v>1.28469E-2</c:v>
                </c:pt>
                <c:pt idx="46384">
                  <c:v>2.20594E-2</c:v>
                </c:pt>
                <c:pt idx="46385">
                  <c:v>1.74799E-2</c:v>
                </c:pt>
                <c:pt idx="46386">
                  <c:v>-7.42912E-3</c:v>
                </c:pt>
                <c:pt idx="46387">
                  <c:v>-4.3516199999999996E-3</c:v>
                </c:pt>
                <c:pt idx="46388">
                  <c:v>-2.1458600000000001E-2</c:v>
                </c:pt>
                <c:pt idx="46389">
                  <c:v>2.23818E-2</c:v>
                </c:pt>
                <c:pt idx="46390">
                  <c:v>7.7533699999999997E-4</c:v>
                </c:pt>
                <c:pt idx="46391">
                  <c:v>-3.1661999999999999E-4</c:v>
                </c:pt>
                <c:pt idx="46392">
                  <c:v>-7.6885199999999999E-3</c:v>
                </c:pt>
                <c:pt idx="46393">
                  <c:v>-8.72707E-3</c:v>
                </c:pt>
                <c:pt idx="46394">
                  <c:v>9.4299299999999996E-3</c:v>
                </c:pt>
                <c:pt idx="46395">
                  <c:v>1.02062E-2</c:v>
                </c:pt>
                <c:pt idx="46396">
                  <c:v>1.3170199999999999E-3</c:v>
                </c:pt>
                <c:pt idx="46397">
                  <c:v>9.3269300000000006E-3</c:v>
                </c:pt>
                <c:pt idx="46398">
                  <c:v>1.59168E-3</c:v>
                </c:pt>
                <c:pt idx="46399">
                  <c:v>1.6167600000000001E-2</c:v>
                </c:pt>
                <c:pt idx="46400">
                  <c:v>2.3023600000000002E-2</c:v>
                </c:pt>
                <c:pt idx="46401">
                  <c:v>1.50919E-2</c:v>
                </c:pt>
                <c:pt idx="46402">
                  <c:v>-1.76334E-3</c:v>
                </c:pt>
                <c:pt idx="46403">
                  <c:v>6.9475200000000004E-3</c:v>
                </c:pt>
                <c:pt idx="46404">
                  <c:v>1.1663400000000001E-2</c:v>
                </c:pt>
                <c:pt idx="46405">
                  <c:v>-7.0486100000000003E-3</c:v>
                </c:pt>
                <c:pt idx="46406">
                  <c:v>8.3503699999999993E-3</c:v>
                </c:pt>
                <c:pt idx="46407">
                  <c:v>1.40848E-2</c:v>
                </c:pt>
                <c:pt idx="46408">
                  <c:v>3.5242099999999998E-2</c:v>
                </c:pt>
                <c:pt idx="46409">
                  <c:v>2.3015000000000001E-2</c:v>
                </c:pt>
                <c:pt idx="46410">
                  <c:v>5.20039E-3</c:v>
                </c:pt>
                <c:pt idx="46411">
                  <c:v>5.4073300000000001E-3</c:v>
                </c:pt>
                <c:pt idx="46412">
                  <c:v>1.87254E-2</c:v>
                </c:pt>
                <c:pt idx="46413">
                  <c:v>1.8737799999999999E-2</c:v>
                </c:pt>
                <c:pt idx="46414">
                  <c:v>1.7875700000000001E-2</c:v>
                </c:pt>
                <c:pt idx="46415">
                  <c:v>1.20029E-2</c:v>
                </c:pt>
                <c:pt idx="46416">
                  <c:v>1.6498599999999999E-2</c:v>
                </c:pt>
                <c:pt idx="46417">
                  <c:v>-2.1520600000000001E-2</c:v>
                </c:pt>
                <c:pt idx="46418">
                  <c:v>5.0449399999999997E-4</c:v>
                </c:pt>
                <c:pt idx="46419">
                  <c:v>4.9753200000000001E-3</c:v>
                </c:pt>
                <c:pt idx="46420">
                  <c:v>-2.83337E-3</c:v>
                </c:pt>
                <c:pt idx="46421">
                  <c:v>-2.8228800000000001E-4</c:v>
                </c:pt>
                <c:pt idx="46422">
                  <c:v>6.4744900000000003E-3</c:v>
                </c:pt>
                <c:pt idx="46423">
                  <c:v>1.7986300000000001E-3</c:v>
                </c:pt>
                <c:pt idx="46424">
                  <c:v>4.7502500000000001E-3</c:v>
                </c:pt>
                <c:pt idx="46425">
                  <c:v>1.19352E-2</c:v>
                </c:pt>
                <c:pt idx="46426">
                  <c:v>-7.7123599999999997E-3</c:v>
                </c:pt>
                <c:pt idx="46427">
                  <c:v>-1.441E-3</c:v>
                </c:pt>
                <c:pt idx="46428">
                  <c:v>-1.3961799999999999E-3</c:v>
                </c:pt>
                <c:pt idx="46429">
                  <c:v>-1.0581999999999999E-2</c:v>
                </c:pt>
                <c:pt idx="46430">
                  <c:v>-2.0405800000000002E-2</c:v>
                </c:pt>
                <c:pt idx="46431">
                  <c:v>2.8801E-3</c:v>
                </c:pt>
                <c:pt idx="46432">
                  <c:v>1.38102E-2</c:v>
                </c:pt>
                <c:pt idx="46433">
                  <c:v>-3.4694700000000001E-3</c:v>
                </c:pt>
                <c:pt idx="46434">
                  <c:v>-1.6202899999999999E-2</c:v>
                </c:pt>
                <c:pt idx="46435">
                  <c:v>9.90868E-4</c:v>
                </c:pt>
                <c:pt idx="46436">
                  <c:v>2.7539299999999999E-2</c:v>
                </c:pt>
                <c:pt idx="46437">
                  <c:v>1.8708200000000001E-2</c:v>
                </c:pt>
                <c:pt idx="46438">
                  <c:v>4.3048899999999996E-3</c:v>
                </c:pt>
                <c:pt idx="46439">
                  <c:v>9.3183499999999996E-3</c:v>
                </c:pt>
                <c:pt idx="46440">
                  <c:v>2.87485E-2</c:v>
                </c:pt>
                <c:pt idx="46441">
                  <c:v>3.0805599999999999E-2</c:v>
                </c:pt>
                <c:pt idx="46442">
                  <c:v>9.1094999999999995E-3</c:v>
                </c:pt>
                <c:pt idx="46443">
                  <c:v>6.3486100000000002E-3</c:v>
                </c:pt>
                <c:pt idx="46444">
                  <c:v>8.4409700000000008E-3</c:v>
                </c:pt>
                <c:pt idx="46445">
                  <c:v>9.5043200000000001E-3</c:v>
                </c:pt>
                <c:pt idx="46446">
                  <c:v>-2.43473E-3</c:v>
                </c:pt>
                <c:pt idx="46447">
                  <c:v>1.6429900000000001E-2</c:v>
                </c:pt>
                <c:pt idx="46448">
                  <c:v>1.10989E-2</c:v>
                </c:pt>
                <c:pt idx="46449">
                  <c:v>-1.11818E-2</c:v>
                </c:pt>
                <c:pt idx="46450">
                  <c:v>1.1087400000000001E-2</c:v>
                </c:pt>
                <c:pt idx="46451">
                  <c:v>-1.29509E-3</c:v>
                </c:pt>
                <c:pt idx="46452">
                  <c:v>1.4634100000000001E-2</c:v>
                </c:pt>
                <c:pt idx="46453">
                  <c:v>2.2034600000000001E-2</c:v>
                </c:pt>
                <c:pt idx="46454">
                  <c:v>1.6617799999999999E-2</c:v>
                </c:pt>
                <c:pt idx="46455">
                  <c:v>2.6051499999999998E-2</c:v>
                </c:pt>
                <c:pt idx="46456">
                  <c:v>1.8506999999999999E-2</c:v>
                </c:pt>
                <c:pt idx="46457">
                  <c:v>4.6606099999999999E-3</c:v>
                </c:pt>
                <c:pt idx="46458">
                  <c:v>2.0764399999999999E-2</c:v>
                </c:pt>
                <c:pt idx="46459">
                  <c:v>2.13327E-2</c:v>
                </c:pt>
                <c:pt idx="46460">
                  <c:v>1.0567699999999999E-2</c:v>
                </c:pt>
                <c:pt idx="46461">
                  <c:v>6.5298099999999996E-3</c:v>
                </c:pt>
                <c:pt idx="46462">
                  <c:v>1.157E-2</c:v>
                </c:pt>
                <c:pt idx="46463">
                  <c:v>1.966E-2</c:v>
                </c:pt>
                <c:pt idx="46464">
                  <c:v>2.31256E-2</c:v>
                </c:pt>
                <c:pt idx="46465">
                  <c:v>1.14222E-2</c:v>
                </c:pt>
                <c:pt idx="46466">
                  <c:v>2.2325500000000002E-2</c:v>
                </c:pt>
                <c:pt idx="46467">
                  <c:v>1.02472E-2</c:v>
                </c:pt>
                <c:pt idx="46468">
                  <c:v>2.5802599999999998E-2</c:v>
                </c:pt>
                <c:pt idx="46469">
                  <c:v>1.56212E-2</c:v>
                </c:pt>
                <c:pt idx="46470">
                  <c:v>8.5115399999999997E-3</c:v>
                </c:pt>
                <c:pt idx="46471">
                  <c:v>1.81417E-2</c:v>
                </c:pt>
                <c:pt idx="46472">
                  <c:v>1.9788700000000002E-3</c:v>
                </c:pt>
                <c:pt idx="46473">
                  <c:v>-1.25694E-3</c:v>
                </c:pt>
                <c:pt idx="46474">
                  <c:v>2.52228E-2</c:v>
                </c:pt>
                <c:pt idx="46475">
                  <c:v>1.1090300000000001E-2</c:v>
                </c:pt>
                <c:pt idx="46476">
                  <c:v>2.75269E-2</c:v>
                </c:pt>
                <c:pt idx="46477">
                  <c:v>2.2644999999999998E-2</c:v>
                </c:pt>
                <c:pt idx="46478">
                  <c:v>3.31402E-3</c:v>
                </c:pt>
                <c:pt idx="46479">
                  <c:v>1.4864E-2</c:v>
                </c:pt>
                <c:pt idx="46480">
                  <c:v>1.6094199999999999E-2</c:v>
                </c:pt>
                <c:pt idx="46481">
                  <c:v>2.9689799999999999E-2</c:v>
                </c:pt>
                <c:pt idx="46482">
                  <c:v>3.1116499999999998E-2</c:v>
                </c:pt>
                <c:pt idx="46483">
                  <c:v>1.9784900000000001E-2</c:v>
                </c:pt>
                <c:pt idx="46484">
                  <c:v>1.4748600000000001E-2</c:v>
                </c:pt>
                <c:pt idx="46485">
                  <c:v>-2.8848599999999999E-3</c:v>
                </c:pt>
                <c:pt idx="46486">
                  <c:v>2.3759800000000001E-2</c:v>
                </c:pt>
                <c:pt idx="46487">
                  <c:v>2.6807799999999998E-3</c:v>
                </c:pt>
                <c:pt idx="46488">
                  <c:v>3.3880199999999999E-2</c:v>
                </c:pt>
                <c:pt idx="46489">
                  <c:v>1.5458100000000001E-2</c:v>
                </c:pt>
                <c:pt idx="46490">
                  <c:v>2.0722399999999998E-2</c:v>
                </c:pt>
                <c:pt idx="46491">
                  <c:v>1.4223100000000001E-2</c:v>
                </c:pt>
                <c:pt idx="46492">
                  <c:v>1.87721E-2</c:v>
                </c:pt>
                <c:pt idx="46493">
                  <c:v>3.07856E-2</c:v>
                </c:pt>
                <c:pt idx="46494">
                  <c:v>4.9190500000000003E-3</c:v>
                </c:pt>
                <c:pt idx="46495">
                  <c:v>1.2770699999999999E-2</c:v>
                </c:pt>
                <c:pt idx="46496">
                  <c:v>1.5687E-2</c:v>
                </c:pt>
                <c:pt idx="46497">
                  <c:v>1.23281E-2</c:v>
                </c:pt>
                <c:pt idx="46498">
                  <c:v>7.4329399999999999E-3</c:v>
                </c:pt>
                <c:pt idx="46499">
                  <c:v>2.5398299999999999E-2</c:v>
                </c:pt>
                <c:pt idx="46500">
                  <c:v>6.2503799999999998E-3</c:v>
                </c:pt>
                <c:pt idx="46501">
                  <c:v>4.5242299999999997E-3</c:v>
                </c:pt>
                <c:pt idx="46502">
                  <c:v>-5.0334899999999998E-3</c:v>
                </c:pt>
                <c:pt idx="46503">
                  <c:v>8.43525E-3</c:v>
                </c:pt>
                <c:pt idx="46504">
                  <c:v>2.2139499999999999E-2</c:v>
                </c:pt>
                <c:pt idx="46505">
                  <c:v>2.27604E-2</c:v>
                </c:pt>
                <c:pt idx="46506">
                  <c:v>-6.7892100000000004E-3</c:v>
                </c:pt>
                <c:pt idx="46507">
                  <c:v>-1.2216600000000001E-3</c:v>
                </c:pt>
                <c:pt idx="46508">
                  <c:v>-4.1685100000000003E-3</c:v>
                </c:pt>
                <c:pt idx="46509">
                  <c:v>7.5817099999999998E-4</c:v>
                </c:pt>
                <c:pt idx="46510">
                  <c:v>1.5337E-2</c:v>
                </c:pt>
                <c:pt idx="46511">
                  <c:v>-1.9397699999999999E-3</c:v>
                </c:pt>
                <c:pt idx="46512">
                  <c:v>3.6621100000000001E-3</c:v>
                </c:pt>
                <c:pt idx="46513">
                  <c:v>-6.8807599999999997E-3</c:v>
                </c:pt>
                <c:pt idx="46514">
                  <c:v>2.48146E-3</c:v>
                </c:pt>
                <c:pt idx="46515">
                  <c:v>3.4685100000000002E-3</c:v>
                </c:pt>
                <c:pt idx="46516">
                  <c:v>6.5269500000000001E-3</c:v>
                </c:pt>
                <c:pt idx="46517">
                  <c:v>1.0237700000000001E-2</c:v>
                </c:pt>
                <c:pt idx="46518" formatCode="0.00E+00">
                  <c:v>7.2116899999999998E-3</c:v>
                </c:pt>
                <c:pt idx="46519">
                  <c:v>-6.6089599999999997E-3</c:v>
                </c:pt>
                <c:pt idx="46520">
                  <c:v>5.5160499999999998E-3</c:v>
                </c:pt>
                <c:pt idx="46521">
                  <c:v>2.0419099999999999E-2</c:v>
                </c:pt>
                <c:pt idx="46522">
                  <c:v>2.07396E-2</c:v>
                </c:pt>
                <c:pt idx="46523">
                  <c:v>9.56535E-4</c:v>
                </c:pt>
                <c:pt idx="46524">
                  <c:v>6.5984700000000004E-3</c:v>
                </c:pt>
                <c:pt idx="46525">
                  <c:v>-9.2220300000000002E-4</c:v>
                </c:pt>
                <c:pt idx="46526">
                  <c:v>2.5941800000000001E-2</c:v>
                </c:pt>
                <c:pt idx="46527">
                  <c:v>-2.54631E-3</c:v>
                </c:pt>
                <c:pt idx="46528">
                  <c:v>-1.2760200000000001E-3</c:v>
                </c:pt>
                <c:pt idx="46529">
                  <c:v>-6.1645500000000004E-3</c:v>
                </c:pt>
                <c:pt idx="46530">
                  <c:v>1.12677E-2</c:v>
                </c:pt>
                <c:pt idx="46531">
                  <c:v>2.0526900000000001E-2</c:v>
                </c:pt>
                <c:pt idx="46532">
                  <c:v>3.59154E-2</c:v>
                </c:pt>
                <c:pt idx="46533">
                  <c:v>8.2874300000000001E-3</c:v>
                </c:pt>
                <c:pt idx="46534">
                  <c:v>6.9818500000000004E-3</c:v>
                </c:pt>
                <c:pt idx="46535">
                  <c:v>-2.5425000000000001E-3</c:v>
                </c:pt>
                <c:pt idx="46536">
                  <c:v>-5.68295E-3</c:v>
                </c:pt>
                <c:pt idx="46537">
                  <c:v>2.00872E-2</c:v>
                </c:pt>
                <c:pt idx="46538">
                  <c:v>7.6284400000000002E-3</c:v>
                </c:pt>
                <c:pt idx="46539">
                  <c:v>9.7284299999999997E-3</c:v>
                </c:pt>
                <c:pt idx="46540">
                  <c:v>4.9715000000000002E-3</c:v>
                </c:pt>
                <c:pt idx="46541">
                  <c:v>-1.00298E-2</c:v>
                </c:pt>
                <c:pt idx="46542">
                  <c:v>6.8550099999999999E-3</c:v>
                </c:pt>
                <c:pt idx="46543">
                  <c:v>1.54819E-2</c:v>
                </c:pt>
                <c:pt idx="46544">
                  <c:v>1.99375E-2</c:v>
                </c:pt>
                <c:pt idx="46545">
                  <c:v>1.2898400000000001E-2</c:v>
                </c:pt>
                <c:pt idx="46546">
                  <c:v>-4.3897600000000004E-3</c:v>
                </c:pt>
                <c:pt idx="46547">
                  <c:v>2.7742399999999999E-3</c:v>
                </c:pt>
                <c:pt idx="46548">
                  <c:v>4.1790000000000004E-3</c:v>
                </c:pt>
                <c:pt idx="46549">
                  <c:v>1.2584700000000001E-2</c:v>
                </c:pt>
                <c:pt idx="46550">
                  <c:v>1.0499E-2</c:v>
                </c:pt>
                <c:pt idx="46551">
                  <c:v>4.9877199999999997E-4</c:v>
                </c:pt>
                <c:pt idx="46552">
                  <c:v>5.8326699999999999E-3</c:v>
                </c:pt>
                <c:pt idx="46553">
                  <c:v>-4.9304999999999998E-4</c:v>
                </c:pt>
                <c:pt idx="46554">
                  <c:v>1.6959200000000001E-2</c:v>
                </c:pt>
                <c:pt idx="46555">
                  <c:v>1.8675799999999999E-2</c:v>
                </c:pt>
                <c:pt idx="46556">
                  <c:v>1.54018E-2</c:v>
                </c:pt>
                <c:pt idx="46557">
                  <c:v>-5.65243E-3</c:v>
                </c:pt>
                <c:pt idx="46558">
                  <c:v>-8.7938300000000007E-3</c:v>
                </c:pt>
                <c:pt idx="46559">
                  <c:v>1.3679500000000001E-2</c:v>
                </c:pt>
                <c:pt idx="46560">
                  <c:v>3.4113900000000003E-2</c:v>
                </c:pt>
                <c:pt idx="46561">
                  <c:v>1.3217E-2</c:v>
                </c:pt>
                <c:pt idx="46562">
                  <c:v>2.4260500000000001E-2</c:v>
                </c:pt>
                <c:pt idx="46563">
                  <c:v>1.7032599999999998E-2</c:v>
                </c:pt>
                <c:pt idx="46564">
                  <c:v>1.2382499999999999E-2</c:v>
                </c:pt>
                <c:pt idx="46565">
                  <c:v>1.5377999999999999E-2</c:v>
                </c:pt>
                <c:pt idx="46566">
                  <c:v>-5.5322599999999998E-3</c:v>
                </c:pt>
                <c:pt idx="46567">
                  <c:v>1.6931499999999999E-2</c:v>
                </c:pt>
                <c:pt idx="46568">
                  <c:v>7.4443799999999996E-3</c:v>
                </c:pt>
                <c:pt idx="46569">
                  <c:v>8.8920600000000002E-3</c:v>
                </c:pt>
                <c:pt idx="46570">
                  <c:v>1.67122E-2</c:v>
                </c:pt>
                <c:pt idx="46571">
                  <c:v>1.3736699999999999E-2</c:v>
                </c:pt>
                <c:pt idx="46572">
                  <c:v>1.7869900000000001E-2</c:v>
                </c:pt>
                <c:pt idx="46573">
                  <c:v>8.6059599999999993E-3</c:v>
                </c:pt>
                <c:pt idx="46574">
                  <c:v>1.5768999999999998E-2</c:v>
                </c:pt>
                <c:pt idx="46575">
                  <c:v>-1.3361E-3</c:v>
                </c:pt>
                <c:pt idx="46576">
                  <c:v>8.4457400000000002E-3</c:v>
                </c:pt>
                <c:pt idx="46577">
                  <c:v>1.00613E-3</c:v>
                </c:pt>
                <c:pt idx="46578">
                  <c:v>1.1526099999999999E-2</c:v>
                </c:pt>
                <c:pt idx="46579">
                  <c:v>1.74103E-2</c:v>
                </c:pt>
                <c:pt idx="46580">
                  <c:v>4.9171400000000004E-3</c:v>
                </c:pt>
                <c:pt idx="46581">
                  <c:v>-6.05202E-3</c:v>
                </c:pt>
                <c:pt idx="46582">
                  <c:v>7.1678200000000001E-3</c:v>
                </c:pt>
                <c:pt idx="46583">
                  <c:v>2.0669E-2</c:v>
                </c:pt>
                <c:pt idx="46584">
                  <c:v>-4.4860799999999999E-3</c:v>
                </c:pt>
                <c:pt idx="46585">
                  <c:v>1.2185100000000001E-2</c:v>
                </c:pt>
                <c:pt idx="46586">
                  <c:v>7.5674100000000001E-3</c:v>
                </c:pt>
                <c:pt idx="46587">
                  <c:v>2.08092E-3</c:v>
                </c:pt>
                <c:pt idx="46588">
                  <c:v>2.5834999999999999E-3</c:v>
                </c:pt>
                <c:pt idx="46589">
                  <c:v>4.1503900000000003E-3</c:v>
                </c:pt>
                <c:pt idx="46590">
                  <c:v>2.6779199999999999E-3</c:v>
                </c:pt>
                <c:pt idx="46591">
                  <c:v>-3.1805000000000002E-3</c:v>
                </c:pt>
                <c:pt idx="46592">
                  <c:v>8.1615400000000001E-3</c:v>
                </c:pt>
                <c:pt idx="46593">
                  <c:v>1.02921E-2</c:v>
                </c:pt>
                <c:pt idx="46594">
                  <c:v>1.37682E-2</c:v>
                </c:pt>
                <c:pt idx="46595">
                  <c:v>1.17683E-3</c:v>
                </c:pt>
                <c:pt idx="46596">
                  <c:v>-2.8524399999999999E-3</c:v>
                </c:pt>
                <c:pt idx="46597">
                  <c:v>-1.48497E-2</c:v>
                </c:pt>
                <c:pt idx="46598">
                  <c:v>-7.2641399999999997E-3</c:v>
                </c:pt>
                <c:pt idx="46599">
                  <c:v>4.3592500000000003E-3</c:v>
                </c:pt>
                <c:pt idx="46600">
                  <c:v>1.64795E-3</c:v>
                </c:pt>
                <c:pt idx="46601">
                  <c:v>4.5585599999999997E-3</c:v>
                </c:pt>
                <c:pt idx="46602">
                  <c:v>-2.0825400000000001E-2</c:v>
                </c:pt>
                <c:pt idx="46603">
                  <c:v>-3.7422200000000001E-3</c:v>
                </c:pt>
                <c:pt idx="46604">
                  <c:v>-6.5851199999999999E-3</c:v>
                </c:pt>
                <c:pt idx="46605">
                  <c:v>4.8789999999999997E-3</c:v>
                </c:pt>
                <c:pt idx="46606">
                  <c:v>-2.20833E-2</c:v>
                </c:pt>
                <c:pt idx="46607">
                  <c:v>-1.43261E-2</c:v>
                </c:pt>
                <c:pt idx="46608">
                  <c:v>1.50681E-4</c:v>
                </c:pt>
                <c:pt idx="46609">
                  <c:v>-9.6349699999999996E-3</c:v>
                </c:pt>
                <c:pt idx="46610">
                  <c:v>1.0705900000000001E-2</c:v>
                </c:pt>
                <c:pt idx="46611">
                  <c:v>5.4731399999999996E-3</c:v>
                </c:pt>
                <c:pt idx="46612">
                  <c:v>3.2320000000000001E-3</c:v>
                </c:pt>
                <c:pt idx="46613">
                  <c:v>-6.2885299999999996E-3</c:v>
                </c:pt>
                <c:pt idx="46614">
                  <c:v>5.43594E-4</c:v>
                </c:pt>
                <c:pt idx="46615">
                  <c:v>7.1144100000000005E-4</c:v>
                </c:pt>
                <c:pt idx="46616">
                  <c:v>9.4318400000000001E-4</c:v>
                </c:pt>
                <c:pt idx="46617">
                  <c:v>3.0689200000000002E-3</c:v>
                </c:pt>
                <c:pt idx="46618">
                  <c:v>1.32408E-2</c:v>
                </c:pt>
                <c:pt idx="46619">
                  <c:v>4.7206899999999998E-4</c:v>
                </c:pt>
                <c:pt idx="46620">
                  <c:v>6.5412500000000002E-3</c:v>
                </c:pt>
                <c:pt idx="46621">
                  <c:v>1.92318E-2</c:v>
                </c:pt>
                <c:pt idx="46622">
                  <c:v>-1.0458E-2</c:v>
                </c:pt>
                <c:pt idx="46623">
                  <c:v>1.46427E-2</c:v>
                </c:pt>
                <c:pt idx="46624">
                  <c:v>-8.9435599999999997E-3</c:v>
                </c:pt>
                <c:pt idx="46625">
                  <c:v>-1.8047299999999999E-2</c:v>
                </c:pt>
                <c:pt idx="46626">
                  <c:v>7.9984700000000006E-3</c:v>
                </c:pt>
                <c:pt idx="46627">
                  <c:v>-1.5303600000000001E-2</c:v>
                </c:pt>
                <c:pt idx="46628">
                  <c:v>-4.3344500000000001E-3</c:v>
                </c:pt>
                <c:pt idx="46629">
                  <c:v>-1.7263400000000002E-2</c:v>
                </c:pt>
                <c:pt idx="46630">
                  <c:v>-1.7660100000000001E-2</c:v>
                </c:pt>
                <c:pt idx="46631">
                  <c:v>-7.3680899999999999E-3</c:v>
                </c:pt>
                <c:pt idx="46632">
                  <c:v>-4.2543399999999997E-3</c:v>
                </c:pt>
                <c:pt idx="46633">
                  <c:v>-3.0838000000000001E-2</c:v>
                </c:pt>
                <c:pt idx="46634">
                  <c:v>-1.9547499999999999E-2</c:v>
                </c:pt>
                <c:pt idx="46635">
                  <c:v>-2.5805499999999999E-2</c:v>
                </c:pt>
                <c:pt idx="46636">
                  <c:v>-7.5817099999999998E-4</c:v>
                </c:pt>
                <c:pt idx="46637">
                  <c:v>-1.12219E-2</c:v>
                </c:pt>
                <c:pt idx="46638">
                  <c:v>-1.6580600000000001E-2</c:v>
                </c:pt>
                <c:pt idx="46639">
                  <c:v>-2.0239799999999999E-2</c:v>
                </c:pt>
                <c:pt idx="46640">
                  <c:v>-5.36251E-3</c:v>
                </c:pt>
                <c:pt idx="46641">
                  <c:v>-2.0937899999999999E-2</c:v>
                </c:pt>
                <c:pt idx="46642">
                  <c:v>-1.7329199999999999E-2</c:v>
                </c:pt>
                <c:pt idx="46643">
                  <c:v>5.0716399999999997E-3</c:v>
                </c:pt>
                <c:pt idx="46644">
                  <c:v>9.6035000000000001E-4</c:v>
                </c:pt>
                <c:pt idx="46645">
                  <c:v>5.2156399999999997E-3</c:v>
                </c:pt>
                <c:pt idx="46646">
                  <c:v>-8.2397500000000005E-3</c:v>
                </c:pt>
                <c:pt idx="46647">
                  <c:v>-6.2065100000000002E-3</c:v>
                </c:pt>
                <c:pt idx="46648">
                  <c:v>-6.3524200000000001E-3</c:v>
                </c:pt>
                <c:pt idx="46649" formatCode="0.00E+00">
                  <c:v>6.8244899999999999E-3</c:v>
                </c:pt>
                <c:pt idx="46650">
                  <c:v>-1.11895E-2</c:v>
                </c:pt>
                <c:pt idx="46651">
                  <c:v>-1.4553099999999999E-2</c:v>
                </c:pt>
                <c:pt idx="46652">
                  <c:v>-2.9726000000000002E-3</c:v>
                </c:pt>
                <c:pt idx="46653">
                  <c:v>-7.4539200000000002E-3</c:v>
                </c:pt>
                <c:pt idx="46654">
                  <c:v>2.2935899999999999E-3</c:v>
                </c:pt>
                <c:pt idx="46655">
                  <c:v>5.4330799999999999E-3</c:v>
                </c:pt>
                <c:pt idx="46656">
                  <c:v>5.3653700000000004E-3</c:v>
                </c:pt>
                <c:pt idx="46657">
                  <c:v>1.3275100000000001E-3</c:v>
                </c:pt>
                <c:pt idx="46658">
                  <c:v>-3.2100700000000003E-2</c:v>
                </c:pt>
                <c:pt idx="46659">
                  <c:v>5.0973900000000003E-3</c:v>
                </c:pt>
                <c:pt idx="46660">
                  <c:v>1.4524500000000001E-3</c:v>
                </c:pt>
                <c:pt idx="46661">
                  <c:v>3.3426300000000001E-3</c:v>
                </c:pt>
                <c:pt idx="46662">
                  <c:v>1.02682E-2</c:v>
                </c:pt>
                <c:pt idx="46663">
                  <c:v>-4.0588400000000002E-3</c:v>
                </c:pt>
                <c:pt idx="46664">
                  <c:v>2.0561199999999998E-3</c:v>
                </c:pt>
                <c:pt idx="46665">
                  <c:v>-2.6297600000000001E-2</c:v>
                </c:pt>
                <c:pt idx="46666">
                  <c:v>2.5377300000000002E-3</c:v>
                </c:pt>
                <c:pt idx="46667">
                  <c:v>-1.5163399999999999E-4</c:v>
                </c:pt>
                <c:pt idx="46668">
                  <c:v>-4.8303599999999997E-3</c:v>
                </c:pt>
                <c:pt idx="46669">
                  <c:v>-1.5831899999999999E-2</c:v>
                </c:pt>
                <c:pt idx="46670">
                  <c:v>-2.5488899999999998E-2</c:v>
                </c:pt>
                <c:pt idx="46671">
                  <c:v>-1.0075600000000001E-2</c:v>
                </c:pt>
                <c:pt idx="46672">
                  <c:v>-8.14724E-3</c:v>
                </c:pt>
                <c:pt idx="46673" formatCode="0.00E+00">
                  <c:v>8.2969700000000006E-5</c:v>
                </c:pt>
                <c:pt idx="46674">
                  <c:v>-5.6934399999999995E-4</c:v>
                </c:pt>
                <c:pt idx="46675">
                  <c:v>-1.7450299999999998E-2</c:v>
                </c:pt>
                <c:pt idx="46676">
                  <c:v>-2.2943499999999999E-2</c:v>
                </c:pt>
                <c:pt idx="46677">
                  <c:v>-4.32396E-3</c:v>
                </c:pt>
                <c:pt idx="46678">
                  <c:v>-2.1390900000000002E-3</c:v>
                </c:pt>
                <c:pt idx="46679">
                  <c:v>-6.1092400000000002E-3</c:v>
                </c:pt>
                <c:pt idx="46680">
                  <c:v>-1.92928E-3</c:v>
                </c:pt>
                <c:pt idx="46681">
                  <c:v>-5.7249099999999997E-3</c:v>
                </c:pt>
                <c:pt idx="46682">
                  <c:v>-1.00584E-2</c:v>
                </c:pt>
                <c:pt idx="46683">
                  <c:v>6.8016099999999996E-3</c:v>
                </c:pt>
                <c:pt idx="46684">
                  <c:v>3.8061100000000001E-3</c:v>
                </c:pt>
                <c:pt idx="46685">
                  <c:v>1.49632E-3</c:v>
                </c:pt>
                <c:pt idx="46686">
                  <c:v>-1.7605800000000001E-2</c:v>
                </c:pt>
                <c:pt idx="46687">
                  <c:v>-8.0156299999999993E-3</c:v>
                </c:pt>
                <c:pt idx="46688">
                  <c:v>-6.56509E-3</c:v>
                </c:pt>
                <c:pt idx="46689">
                  <c:v>5.5932999999999998E-3</c:v>
                </c:pt>
                <c:pt idx="46690">
                  <c:v>-1.52779E-3</c:v>
                </c:pt>
                <c:pt idx="46691">
                  <c:v>-6.2370300000000002E-3</c:v>
                </c:pt>
                <c:pt idx="46692">
                  <c:v>-9.6502299999999992E-3</c:v>
                </c:pt>
                <c:pt idx="46693">
                  <c:v>-8.7518700000000001E-3</c:v>
                </c:pt>
                <c:pt idx="46694">
                  <c:v>-4.5652399999999999E-3</c:v>
                </c:pt>
                <c:pt idx="46695">
                  <c:v>-1.18189E-2</c:v>
                </c:pt>
                <c:pt idx="46696">
                  <c:v>-1.9406300000000001E-2</c:v>
                </c:pt>
                <c:pt idx="46697">
                  <c:v>-7.2870299999999999E-3</c:v>
                </c:pt>
                <c:pt idx="46698">
                  <c:v>-2.06614E-2</c:v>
                </c:pt>
                <c:pt idx="46699">
                  <c:v>-1.06707E-2</c:v>
                </c:pt>
                <c:pt idx="46700">
                  <c:v>6.2675500000000002E-3</c:v>
                </c:pt>
                <c:pt idx="46701">
                  <c:v>6.4592399999999998E-3</c:v>
                </c:pt>
                <c:pt idx="46702">
                  <c:v>-1.2470200000000001E-2</c:v>
                </c:pt>
                <c:pt idx="46703">
                  <c:v>-1.4514000000000001E-2</c:v>
                </c:pt>
                <c:pt idx="46704">
                  <c:v>-2.4905199999999999E-2</c:v>
                </c:pt>
                <c:pt idx="46705">
                  <c:v>-2.6559800000000001E-2</c:v>
                </c:pt>
                <c:pt idx="46706">
                  <c:v>-1.85518E-2</c:v>
                </c:pt>
                <c:pt idx="46707">
                  <c:v>-1.47791E-2</c:v>
                </c:pt>
                <c:pt idx="46708">
                  <c:v>-2.0966499999999999E-2</c:v>
                </c:pt>
                <c:pt idx="46709">
                  <c:v>-1.50671E-2</c:v>
                </c:pt>
                <c:pt idx="46710">
                  <c:v>-1.94311E-2</c:v>
                </c:pt>
                <c:pt idx="46711">
                  <c:v>-2.1005599999999999E-2</c:v>
                </c:pt>
                <c:pt idx="46712">
                  <c:v>-1.45769E-2</c:v>
                </c:pt>
                <c:pt idx="46713">
                  <c:v>-2.7678500000000002E-2</c:v>
                </c:pt>
                <c:pt idx="46714">
                  <c:v>-1.00412E-2</c:v>
                </c:pt>
                <c:pt idx="46715">
                  <c:v>-2.0580299999999999E-2</c:v>
                </c:pt>
                <c:pt idx="46716">
                  <c:v>-1.9891699999999998E-2</c:v>
                </c:pt>
                <c:pt idx="46717">
                  <c:v>-2.2831899999999999E-2</c:v>
                </c:pt>
                <c:pt idx="46718">
                  <c:v>-7.7037800000000003E-3</c:v>
                </c:pt>
                <c:pt idx="46719">
                  <c:v>-1.7414099999999998E-2</c:v>
                </c:pt>
                <c:pt idx="46720">
                  <c:v>-1.6812299999999999E-2</c:v>
                </c:pt>
                <c:pt idx="46721" formatCode="0.00E+00">
                  <c:v>-2.8176300000000001E-2</c:v>
                </c:pt>
                <c:pt idx="46722">
                  <c:v>-1.17111E-2</c:v>
                </c:pt>
                <c:pt idx="46723">
                  <c:v>-3.9215099999999996E-3</c:v>
                </c:pt>
                <c:pt idx="46724">
                  <c:v>-1.4883E-2</c:v>
                </c:pt>
                <c:pt idx="46725">
                  <c:v>-1.59264E-2</c:v>
                </c:pt>
                <c:pt idx="46726">
                  <c:v>-2.55651E-2</c:v>
                </c:pt>
                <c:pt idx="46727">
                  <c:v>1.7003999999999999E-3</c:v>
                </c:pt>
                <c:pt idx="46728">
                  <c:v>-1.4153499999999999E-2</c:v>
                </c:pt>
                <c:pt idx="46729">
                  <c:v>5.4550199999999997E-3</c:v>
                </c:pt>
                <c:pt idx="46730">
                  <c:v>-1.03216E-2</c:v>
                </c:pt>
                <c:pt idx="46731">
                  <c:v>-8.5773499999999992E-3</c:v>
                </c:pt>
                <c:pt idx="46732">
                  <c:v>-1.6566299999999999E-2</c:v>
                </c:pt>
                <c:pt idx="46733">
                  <c:v>-2.5182699999999999E-2</c:v>
                </c:pt>
                <c:pt idx="46734">
                  <c:v>-3.4997E-2</c:v>
                </c:pt>
                <c:pt idx="46735">
                  <c:v>-1.64948E-2</c:v>
                </c:pt>
                <c:pt idx="46736">
                  <c:v>-9.0322500000000003E-3</c:v>
                </c:pt>
                <c:pt idx="46737">
                  <c:v>-5.1622400000000002E-3</c:v>
                </c:pt>
                <c:pt idx="46738">
                  <c:v>-6.5345799999999999E-3</c:v>
                </c:pt>
                <c:pt idx="46739">
                  <c:v>-3.7555699999999997E-2</c:v>
                </c:pt>
                <c:pt idx="46740">
                  <c:v>-1.6153299999999999E-2</c:v>
                </c:pt>
                <c:pt idx="46741">
                  <c:v>-1.36843E-2</c:v>
                </c:pt>
                <c:pt idx="46742">
                  <c:v>-1.0376000000000001E-3</c:v>
                </c:pt>
                <c:pt idx="46743">
                  <c:v>-6.8569199999999999E-3</c:v>
                </c:pt>
                <c:pt idx="46744">
                  <c:v>-1.4833499999999999E-2</c:v>
                </c:pt>
                <c:pt idx="46745">
                  <c:v>-1.6550100000000002E-2</c:v>
                </c:pt>
                <c:pt idx="46746">
                  <c:v>-2.36502E-2</c:v>
                </c:pt>
                <c:pt idx="46747">
                  <c:v>-2.1066700000000002E-3</c:v>
                </c:pt>
                <c:pt idx="46748">
                  <c:v>-1.5192000000000001E-2</c:v>
                </c:pt>
                <c:pt idx="46749">
                  <c:v>-4.86565E-3</c:v>
                </c:pt>
                <c:pt idx="46750">
                  <c:v>-1.5188200000000001E-2</c:v>
                </c:pt>
                <c:pt idx="46751">
                  <c:v>-2.19431E-2</c:v>
                </c:pt>
                <c:pt idx="46752">
                  <c:v>-2.4846099999999999E-2</c:v>
                </c:pt>
                <c:pt idx="46753">
                  <c:v>-9.6902800000000008E-3</c:v>
                </c:pt>
                <c:pt idx="46754">
                  <c:v>-3.0975299999999998E-3</c:v>
                </c:pt>
                <c:pt idx="46755">
                  <c:v>-8.7442400000000003E-3</c:v>
                </c:pt>
                <c:pt idx="46756">
                  <c:v>-3.3531199999999997E-2</c:v>
                </c:pt>
                <c:pt idx="46757">
                  <c:v>-2.73628E-2</c:v>
                </c:pt>
                <c:pt idx="46758">
                  <c:v>-4.4879899999999999E-3</c:v>
                </c:pt>
                <c:pt idx="46759">
                  <c:v>-1.5314100000000001E-2</c:v>
                </c:pt>
                <c:pt idx="46760">
                  <c:v>-1.82638E-2</c:v>
                </c:pt>
                <c:pt idx="46761">
                  <c:v>-1.9544599999999999E-2</c:v>
                </c:pt>
                <c:pt idx="46762">
                  <c:v>-1.3256100000000001E-4</c:v>
                </c:pt>
                <c:pt idx="46763">
                  <c:v>-2.5733900000000001E-2</c:v>
                </c:pt>
                <c:pt idx="46764">
                  <c:v>-3.82423E-2</c:v>
                </c:pt>
                <c:pt idx="46765">
                  <c:v>-3.4628899999999997E-2</c:v>
                </c:pt>
                <c:pt idx="46766">
                  <c:v>-1.57928E-3</c:v>
                </c:pt>
                <c:pt idx="46767">
                  <c:v>-1.0183299999999999E-2</c:v>
                </c:pt>
                <c:pt idx="46768">
                  <c:v>-1.9468300000000001E-2</c:v>
                </c:pt>
                <c:pt idx="46769">
                  <c:v>-1.3992299999999999E-2</c:v>
                </c:pt>
                <c:pt idx="46770">
                  <c:v>-1.27306E-2</c:v>
                </c:pt>
                <c:pt idx="46771">
                  <c:v>-2.5143599999999999E-2</c:v>
                </c:pt>
                <c:pt idx="46772">
                  <c:v>-2.6593200000000001E-2</c:v>
                </c:pt>
                <c:pt idx="46773">
                  <c:v>-4.8685100000000004E-3</c:v>
                </c:pt>
                <c:pt idx="46774">
                  <c:v>-1.37634E-2</c:v>
                </c:pt>
                <c:pt idx="46775">
                  <c:v>-1.2928E-2</c:v>
                </c:pt>
                <c:pt idx="46776">
                  <c:v>-2.6820199999999999E-2</c:v>
                </c:pt>
                <c:pt idx="46777">
                  <c:v>-1.6951600000000001E-2</c:v>
                </c:pt>
                <c:pt idx="46778">
                  <c:v>-1.13115E-2</c:v>
                </c:pt>
                <c:pt idx="46779">
                  <c:v>-9.0036400000000003E-3</c:v>
                </c:pt>
                <c:pt idx="46780">
                  <c:v>-1.19028E-2</c:v>
                </c:pt>
                <c:pt idx="46781">
                  <c:v>-5.52273E-3</c:v>
                </c:pt>
                <c:pt idx="46782">
                  <c:v>-2.92988E-2</c:v>
                </c:pt>
                <c:pt idx="46783">
                  <c:v>-2.5703400000000001E-2</c:v>
                </c:pt>
                <c:pt idx="46784">
                  <c:v>1.7009699999999999E-2</c:v>
                </c:pt>
                <c:pt idx="46785">
                  <c:v>8.2798000000000004E-3</c:v>
                </c:pt>
                <c:pt idx="46786">
                  <c:v>-9.4299299999999996E-3</c:v>
                </c:pt>
                <c:pt idx="46787">
                  <c:v>-3.41845E-2</c:v>
                </c:pt>
                <c:pt idx="46788">
                  <c:v>-2.84348E-2</c:v>
                </c:pt>
                <c:pt idx="46789">
                  <c:v>-1.1951399999999999E-2</c:v>
                </c:pt>
                <c:pt idx="46790">
                  <c:v>-2.06404E-2</c:v>
                </c:pt>
                <c:pt idx="46791">
                  <c:v>-1.2779199999999999E-2</c:v>
                </c:pt>
                <c:pt idx="46792">
                  <c:v>-4.57764E-3</c:v>
                </c:pt>
                <c:pt idx="46793">
                  <c:v>-5.10502E-3</c:v>
                </c:pt>
                <c:pt idx="46794">
                  <c:v>-1.5227299999999999E-2</c:v>
                </c:pt>
                <c:pt idx="46795">
                  <c:v>-2.0036700000000001E-2</c:v>
                </c:pt>
                <c:pt idx="46796">
                  <c:v>-5.4130599999999999E-3</c:v>
                </c:pt>
                <c:pt idx="46797">
                  <c:v>-8.5611300000000001E-3</c:v>
                </c:pt>
                <c:pt idx="46798">
                  <c:v>-2.00081E-3</c:v>
                </c:pt>
                <c:pt idx="46799">
                  <c:v>-1.6836199999999999E-2</c:v>
                </c:pt>
                <c:pt idx="46800">
                  <c:v>-1.8259999999999998E-2</c:v>
                </c:pt>
                <c:pt idx="46801">
                  <c:v>-1.5375099999999999E-2</c:v>
                </c:pt>
                <c:pt idx="46802">
                  <c:v>-2.0387599999999999E-2</c:v>
                </c:pt>
                <c:pt idx="46803">
                  <c:v>-1.74694E-2</c:v>
                </c:pt>
                <c:pt idx="46804">
                  <c:v>-2.41508E-2</c:v>
                </c:pt>
                <c:pt idx="46805">
                  <c:v>-2.54126E-2</c:v>
                </c:pt>
                <c:pt idx="46806">
                  <c:v>-1.2620899999999999E-2</c:v>
                </c:pt>
                <c:pt idx="46807">
                  <c:v>-9.8829299999999998E-3</c:v>
                </c:pt>
                <c:pt idx="46808">
                  <c:v>-2.54822E-2</c:v>
                </c:pt>
                <c:pt idx="46809">
                  <c:v>-1.23491E-2</c:v>
                </c:pt>
                <c:pt idx="46810">
                  <c:v>-8.6946499999999999E-3</c:v>
                </c:pt>
                <c:pt idx="46811">
                  <c:v>-3.1863200000000001E-2</c:v>
                </c:pt>
                <c:pt idx="46812">
                  <c:v>-1.39036E-2</c:v>
                </c:pt>
                <c:pt idx="46813">
                  <c:v>-1.24846E-2</c:v>
                </c:pt>
                <c:pt idx="46814">
                  <c:v>-1.7418900000000001E-2</c:v>
                </c:pt>
                <c:pt idx="46815">
                  <c:v>-3.1546600000000001E-2</c:v>
                </c:pt>
                <c:pt idx="46816">
                  <c:v>-1.44596E-2</c:v>
                </c:pt>
                <c:pt idx="46817">
                  <c:v>-4.2171500000000002E-3</c:v>
                </c:pt>
                <c:pt idx="46818">
                  <c:v>-3.3951799999999997E-2</c:v>
                </c:pt>
                <c:pt idx="46819">
                  <c:v>-8.0041899999999996E-3</c:v>
                </c:pt>
                <c:pt idx="46820">
                  <c:v>-1.9782999999999999E-2</c:v>
                </c:pt>
                <c:pt idx="46821">
                  <c:v>-2.2699400000000002E-2</c:v>
                </c:pt>
                <c:pt idx="46822">
                  <c:v>-2.31934E-3</c:v>
                </c:pt>
                <c:pt idx="46823">
                  <c:v>-2.3111300000000001E-2</c:v>
                </c:pt>
                <c:pt idx="46824">
                  <c:v>-1.00374E-2</c:v>
                </c:pt>
                <c:pt idx="46825">
                  <c:v>-2.1497700000000002E-2</c:v>
                </c:pt>
                <c:pt idx="46826">
                  <c:v>-2.2502899999999999E-2</c:v>
                </c:pt>
                <c:pt idx="46827">
                  <c:v>-3.71714E-2</c:v>
                </c:pt>
                <c:pt idx="46828">
                  <c:v>-7.9994200000000001E-3</c:v>
                </c:pt>
                <c:pt idx="46829">
                  <c:v>-2.9420900000000001E-3</c:v>
                </c:pt>
                <c:pt idx="46830">
                  <c:v>-9.7045900000000008E-3</c:v>
                </c:pt>
                <c:pt idx="46831">
                  <c:v>-2.1135299999999999E-2</c:v>
                </c:pt>
                <c:pt idx="46832">
                  <c:v>-1.29757E-2</c:v>
                </c:pt>
                <c:pt idx="46833">
                  <c:v>-1.02568E-2</c:v>
                </c:pt>
                <c:pt idx="46834">
                  <c:v>-1.5049E-3</c:v>
                </c:pt>
                <c:pt idx="46835">
                  <c:v>8.4457400000000002E-3</c:v>
                </c:pt>
                <c:pt idx="46836">
                  <c:v>-8.6584100000000001E-3</c:v>
                </c:pt>
                <c:pt idx="46837">
                  <c:v>9.2964199999999997E-3</c:v>
                </c:pt>
                <c:pt idx="46838">
                  <c:v>1.14536E-3</c:v>
                </c:pt>
                <c:pt idx="46839">
                  <c:v>4.7464400000000002E-3</c:v>
                </c:pt>
                <c:pt idx="46840">
                  <c:v>-8.1796600000000001E-3</c:v>
                </c:pt>
                <c:pt idx="46841">
                  <c:v>9.9115399999999999E-3</c:v>
                </c:pt>
                <c:pt idx="46842">
                  <c:v>1.2722E-3</c:v>
                </c:pt>
                <c:pt idx="46843">
                  <c:v>-1.9969899999999999E-2</c:v>
                </c:pt>
                <c:pt idx="46844">
                  <c:v>-2.1946899999999998E-2</c:v>
                </c:pt>
                <c:pt idx="46845">
                  <c:v>-1.8096899999999999E-2</c:v>
                </c:pt>
                <c:pt idx="46846">
                  <c:v>-1.3275100000000001E-3</c:v>
                </c:pt>
                <c:pt idx="46847">
                  <c:v>-9.47571E-3</c:v>
                </c:pt>
                <c:pt idx="46848">
                  <c:v>-8.9216199999999999E-3</c:v>
                </c:pt>
                <c:pt idx="46849">
                  <c:v>-2.2827099999999999E-2</c:v>
                </c:pt>
                <c:pt idx="46850">
                  <c:v>-1.6750299999999999E-2</c:v>
                </c:pt>
                <c:pt idx="46851">
                  <c:v>-1.8939999999999999E-2</c:v>
                </c:pt>
                <c:pt idx="46852">
                  <c:v>-1.6832400000000001E-2</c:v>
                </c:pt>
                <c:pt idx="46853">
                  <c:v>-2.13051E-3</c:v>
                </c:pt>
                <c:pt idx="46854">
                  <c:v>8.8787100000000004E-4</c:v>
                </c:pt>
                <c:pt idx="46855">
                  <c:v>-5.5513400000000001E-3</c:v>
                </c:pt>
                <c:pt idx="46856">
                  <c:v>-1.5107199999999999E-2</c:v>
                </c:pt>
                <c:pt idx="46857">
                  <c:v>-1.29461E-2</c:v>
                </c:pt>
                <c:pt idx="46858">
                  <c:v>-2.08845E-2</c:v>
                </c:pt>
                <c:pt idx="46859">
                  <c:v>-1.5756599999999999E-2</c:v>
                </c:pt>
                <c:pt idx="46860">
                  <c:v>-1.85871E-3</c:v>
                </c:pt>
                <c:pt idx="46861">
                  <c:v>-1.8374399999999999E-2</c:v>
                </c:pt>
                <c:pt idx="46862">
                  <c:v>-7.6007799999999997E-3</c:v>
                </c:pt>
                <c:pt idx="46863">
                  <c:v>-3.7115099999999998E-2</c:v>
                </c:pt>
                <c:pt idx="46864">
                  <c:v>-8.3379700000000001E-3</c:v>
                </c:pt>
                <c:pt idx="46865">
                  <c:v>1.22843E-2</c:v>
                </c:pt>
                <c:pt idx="46866">
                  <c:v>3.3416700000000001E-3</c:v>
                </c:pt>
                <c:pt idx="46867">
                  <c:v>-4.3210999999999996E-3</c:v>
                </c:pt>
                <c:pt idx="46868">
                  <c:v>-2.5541299999999999E-2</c:v>
                </c:pt>
                <c:pt idx="46869">
                  <c:v>-1.42746E-2</c:v>
                </c:pt>
                <c:pt idx="46870">
                  <c:v>-3.8003899999999998E-3</c:v>
                </c:pt>
                <c:pt idx="46871">
                  <c:v>-1.8376400000000001E-2</c:v>
                </c:pt>
                <c:pt idx="46872" formatCode="0.00E+00">
                  <c:v>-4.5776399999999998E-5</c:v>
                </c:pt>
                <c:pt idx="46873">
                  <c:v>-1.6788500000000001E-2</c:v>
                </c:pt>
                <c:pt idx="46874">
                  <c:v>-1.0747899999999999E-2</c:v>
                </c:pt>
                <c:pt idx="46875">
                  <c:v>-1.42078E-2</c:v>
                </c:pt>
                <c:pt idx="46876">
                  <c:v>-2.5095900000000001E-2</c:v>
                </c:pt>
                <c:pt idx="46877">
                  <c:v>-1.27048E-2</c:v>
                </c:pt>
                <c:pt idx="46878">
                  <c:v>1.8301000000000001E-3</c:v>
                </c:pt>
                <c:pt idx="46879">
                  <c:v>-3.8118399999999999E-3</c:v>
                </c:pt>
                <c:pt idx="46880">
                  <c:v>-5.5055599999999996E-3</c:v>
                </c:pt>
                <c:pt idx="46881">
                  <c:v>-4.2209600000000002E-3</c:v>
                </c:pt>
                <c:pt idx="46882">
                  <c:v>-5.1174200000000001E-3</c:v>
                </c:pt>
                <c:pt idx="46883">
                  <c:v>-3.1909899999999999E-3</c:v>
                </c:pt>
                <c:pt idx="46884">
                  <c:v>-6.3638699999999998E-3</c:v>
                </c:pt>
                <c:pt idx="46885">
                  <c:v>1.1043499999999999E-2</c:v>
                </c:pt>
                <c:pt idx="46886">
                  <c:v>2.2535300000000001E-3</c:v>
                </c:pt>
                <c:pt idx="46887">
                  <c:v>-1.08395E-2</c:v>
                </c:pt>
                <c:pt idx="46888">
                  <c:v>-2.3842800000000001E-2</c:v>
                </c:pt>
                <c:pt idx="46889">
                  <c:v>-6.4125099999999997E-3</c:v>
                </c:pt>
                <c:pt idx="46890">
                  <c:v>1.4411E-2</c:v>
                </c:pt>
                <c:pt idx="46891" formatCode="0.00E+00">
                  <c:v>4.2915299999999999E-5</c:v>
                </c:pt>
                <c:pt idx="46892">
                  <c:v>-1.3891199999999999E-2</c:v>
                </c:pt>
                <c:pt idx="46893">
                  <c:v>-6.0129199999999997E-3</c:v>
                </c:pt>
                <c:pt idx="46894">
                  <c:v>-1.03312E-2</c:v>
                </c:pt>
                <c:pt idx="46895">
                  <c:v>1.14536E-2</c:v>
                </c:pt>
                <c:pt idx="46896">
                  <c:v>-5.8402999999999997E-3</c:v>
                </c:pt>
                <c:pt idx="46897">
                  <c:v>8.6126299999999996E-3</c:v>
                </c:pt>
                <c:pt idx="46898">
                  <c:v>1.82247E-2</c:v>
                </c:pt>
                <c:pt idx="46899">
                  <c:v>8.1014599999999996E-3</c:v>
                </c:pt>
                <c:pt idx="46900">
                  <c:v>-4.5537900000000003E-3</c:v>
                </c:pt>
                <c:pt idx="46901">
                  <c:v>-8.55064E-3</c:v>
                </c:pt>
                <c:pt idx="46902">
                  <c:v>-1.01452E-2</c:v>
                </c:pt>
                <c:pt idx="46903">
                  <c:v>6.5088300000000002E-3</c:v>
                </c:pt>
                <c:pt idx="46904">
                  <c:v>1.8301000000000001E-3</c:v>
                </c:pt>
                <c:pt idx="46905">
                  <c:v>-1.8704399999999999E-2</c:v>
                </c:pt>
                <c:pt idx="46906">
                  <c:v>5.1307700000000002E-4</c:v>
                </c:pt>
                <c:pt idx="46907">
                  <c:v>-9.5748899999999995E-4</c:v>
                </c:pt>
                <c:pt idx="46908">
                  <c:v>1.9586599999999999E-2</c:v>
                </c:pt>
                <c:pt idx="46909">
                  <c:v>1.8535599999999999E-2</c:v>
                </c:pt>
                <c:pt idx="46910">
                  <c:v>-2.5749200000000001E-3</c:v>
                </c:pt>
                <c:pt idx="46911">
                  <c:v>6.4277599999999996E-4</c:v>
                </c:pt>
                <c:pt idx="46912">
                  <c:v>-7.8182200000000007E-3</c:v>
                </c:pt>
                <c:pt idx="46913">
                  <c:v>-1.6880000000000001E-4</c:v>
                </c:pt>
                <c:pt idx="46914">
                  <c:v>2.97737E-3</c:v>
                </c:pt>
                <c:pt idx="46915">
                  <c:v>1.22871E-2</c:v>
                </c:pt>
                <c:pt idx="46916">
                  <c:v>8.7823899999999993E-3</c:v>
                </c:pt>
                <c:pt idx="46917">
                  <c:v>-4.40598E-4</c:v>
                </c:pt>
                <c:pt idx="46918">
                  <c:v>-3.05748E-3</c:v>
                </c:pt>
                <c:pt idx="46919">
                  <c:v>9.2124899999999996E-4</c:v>
                </c:pt>
                <c:pt idx="46920">
                  <c:v>1.1954299999999999E-2</c:v>
                </c:pt>
                <c:pt idx="46921">
                  <c:v>9.1457399999999994E-3</c:v>
                </c:pt>
                <c:pt idx="46922">
                  <c:v>4.22668E-3</c:v>
                </c:pt>
                <c:pt idx="46923">
                  <c:v>-5.7678199999999999E-3</c:v>
                </c:pt>
                <c:pt idx="46924">
                  <c:v>-5.1603300000000003E-3</c:v>
                </c:pt>
                <c:pt idx="46925">
                  <c:v>1.2702E-2</c:v>
                </c:pt>
                <c:pt idx="46926">
                  <c:v>2.96755E-2</c:v>
                </c:pt>
                <c:pt idx="46927">
                  <c:v>1.44186E-2</c:v>
                </c:pt>
                <c:pt idx="46928">
                  <c:v>-1.36814E-2</c:v>
                </c:pt>
                <c:pt idx="46929">
                  <c:v>-1.67465E-3</c:v>
                </c:pt>
                <c:pt idx="46930">
                  <c:v>3.2758700000000002E-3</c:v>
                </c:pt>
                <c:pt idx="46931">
                  <c:v>6.91414E-4</c:v>
                </c:pt>
                <c:pt idx="46932">
                  <c:v>2.2954899999999999E-3</c:v>
                </c:pt>
                <c:pt idx="46933">
                  <c:v>-3.15475E-3</c:v>
                </c:pt>
                <c:pt idx="46934">
                  <c:v>-2.9849999999999998E-3</c:v>
                </c:pt>
                <c:pt idx="46935">
                  <c:v>-7.0076000000000001E-3</c:v>
                </c:pt>
                <c:pt idx="46936">
                  <c:v>1.5087100000000001E-2</c:v>
                </c:pt>
                <c:pt idx="46937">
                  <c:v>1.29833E-2</c:v>
                </c:pt>
                <c:pt idx="46938">
                  <c:v>3.55339E-3</c:v>
                </c:pt>
                <c:pt idx="46939">
                  <c:v>-1.8003499999999999E-2</c:v>
                </c:pt>
                <c:pt idx="46940">
                  <c:v>-3.4627899999999999E-3</c:v>
                </c:pt>
                <c:pt idx="46941">
                  <c:v>1.2644799999999999E-2</c:v>
                </c:pt>
                <c:pt idx="46942">
                  <c:v>1.07145E-2</c:v>
                </c:pt>
                <c:pt idx="46943">
                  <c:v>1.20602E-2</c:v>
                </c:pt>
                <c:pt idx="46944">
                  <c:v>-3.2730099999999998E-3</c:v>
                </c:pt>
                <c:pt idx="46945">
                  <c:v>-4.7759999999999999E-3</c:v>
                </c:pt>
                <c:pt idx="46946">
                  <c:v>1.1610000000000001E-2</c:v>
                </c:pt>
                <c:pt idx="46947">
                  <c:v>2.6292800000000002E-2</c:v>
                </c:pt>
                <c:pt idx="46948">
                  <c:v>1.0330199999999999E-2</c:v>
                </c:pt>
                <c:pt idx="46949">
                  <c:v>-2.8877299999999998E-3</c:v>
                </c:pt>
                <c:pt idx="46950">
                  <c:v>5.5484799999999997E-3</c:v>
                </c:pt>
                <c:pt idx="46951">
                  <c:v>2.1877300000000001E-3</c:v>
                </c:pt>
                <c:pt idx="46952">
                  <c:v>1.6666400000000001E-2</c:v>
                </c:pt>
                <c:pt idx="46953">
                  <c:v>2.3888599999999999E-2</c:v>
                </c:pt>
                <c:pt idx="46954">
                  <c:v>2.1678900000000001E-2</c:v>
                </c:pt>
                <c:pt idx="46955">
                  <c:v>1.5245399999999999E-2</c:v>
                </c:pt>
                <c:pt idx="46956">
                  <c:v>5.94044E-3</c:v>
                </c:pt>
                <c:pt idx="46957">
                  <c:v>2.32038E-2</c:v>
                </c:pt>
                <c:pt idx="46958">
                  <c:v>3.0978200000000001E-2</c:v>
                </c:pt>
                <c:pt idx="46959">
                  <c:v>1.8327699999999999E-2</c:v>
                </c:pt>
                <c:pt idx="46960">
                  <c:v>1.2689600000000001E-2</c:v>
                </c:pt>
                <c:pt idx="46961">
                  <c:v>1.47753E-2</c:v>
                </c:pt>
                <c:pt idx="46962">
                  <c:v>7.30133E-3</c:v>
                </c:pt>
                <c:pt idx="46963">
                  <c:v>1.83859E-2</c:v>
                </c:pt>
                <c:pt idx="46964">
                  <c:v>2.6847800000000002E-2</c:v>
                </c:pt>
                <c:pt idx="46965">
                  <c:v>1.5032800000000001E-2</c:v>
                </c:pt>
                <c:pt idx="46966">
                  <c:v>7.3518799999999999E-3</c:v>
                </c:pt>
                <c:pt idx="46967">
                  <c:v>7.3413799999999998E-3</c:v>
                </c:pt>
                <c:pt idx="46968">
                  <c:v>8.8625000000000006E-3</c:v>
                </c:pt>
                <c:pt idx="46969" formatCode="0.00E+00">
                  <c:v>4.1961700000000002E-5</c:v>
                </c:pt>
                <c:pt idx="46970">
                  <c:v>4.5242299999999997E-3</c:v>
                </c:pt>
                <c:pt idx="46971">
                  <c:v>1.0052699999999999E-2</c:v>
                </c:pt>
                <c:pt idx="46972">
                  <c:v>2.2725100000000002E-2</c:v>
                </c:pt>
                <c:pt idx="46973">
                  <c:v>9.9649400000000003E-3</c:v>
                </c:pt>
                <c:pt idx="46974">
                  <c:v>6.8035099999999996E-3</c:v>
                </c:pt>
                <c:pt idx="46975">
                  <c:v>1.0327299999999999E-2</c:v>
                </c:pt>
                <c:pt idx="46976">
                  <c:v>2.2354100000000002E-3</c:v>
                </c:pt>
                <c:pt idx="46977">
                  <c:v>1.80483E-2</c:v>
                </c:pt>
                <c:pt idx="46978">
                  <c:v>6.1750399999999997E-3</c:v>
                </c:pt>
                <c:pt idx="46979">
                  <c:v>1.2907999999999999E-2</c:v>
                </c:pt>
                <c:pt idx="46980">
                  <c:v>1.9750599999999998E-3</c:v>
                </c:pt>
                <c:pt idx="46981">
                  <c:v>-8.2969700000000001E-4</c:v>
                </c:pt>
                <c:pt idx="46982">
                  <c:v>1.07346E-2</c:v>
                </c:pt>
                <c:pt idx="46983">
                  <c:v>2.5033999999999998E-3</c:v>
                </c:pt>
                <c:pt idx="46984">
                  <c:v>1.23892E-2</c:v>
                </c:pt>
                <c:pt idx="46985">
                  <c:v>1.02205E-2</c:v>
                </c:pt>
                <c:pt idx="46986">
                  <c:v>6.9704099999999998E-3</c:v>
                </c:pt>
                <c:pt idx="46987">
                  <c:v>7.7876999999999998E-3</c:v>
                </c:pt>
                <c:pt idx="46988">
                  <c:v>1.95398E-2</c:v>
                </c:pt>
                <c:pt idx="46989">
                  <c:v>5.7210899999999999E-3</c:v>
                </c:pt>
                <c:pt idx="46990">
                  <c:v>1.12E-2</c:v>
                </c:pt>
                <c:pt idx="46991">
                  <c:v>1.8250499999999999E-2</c:v>
                </c:pt>
                <c:pt idx="46992">
                  <c:v>1.8742600000000002E-2</c:v>
                </c:pt>
                <c:pt idx="46993">
                  <c:v>8.6231199999999997E-3</c:v>
                </c:pt>
                <c:pt idx="46994">
                  <c:v>1.6614E-2</c:v>
                </c:pt>
                <c:pt idx="46995">
                  <c:v>9.3040499999999995E-3</c:v>
                </c:pt>
                <c:pt idx="46996">
                  <c:v>8.7909700000000004E-3</c:v>
                </c:pt>
                <c:pt idx="46997">
                  <c:v>1.5410399999999999E-2</c:v>
                </c:pt>
                <c:pt idx="46998">
                  <c:v>1.9997600000000001E-2</c:v>
                </c:pt>
                <c:pt idx="46999">
                  <c:v>3.0428899999999998E-2</c:v>
                </c:pt>
                <c:pt idx="47000">
                  <c:v>1.5791900000000001E-2</c:v>
                </c:pt>
                <c:pt idx="47001">
                  <c:v>-5.7478E-3</c:v>
                </c:pt>
                <c:pt idx="47002">
                  <c:v>1.51758E-2</c:v>
                </c:pt>
                <c:pt idx="47003">
                  <c:v>8.6584100000000001E-3</c:v>
                </c:pt>
                <c:pt idx="47004">
                  <c:v>5.2890799999999998E-3</c:v>
                </c:pt>
                <c:pt idx="47005">
                  <c:v>1.24998E-2</c:v>
                </c:pt>
                <c:pt idx="47006">
                  <c:v>8.5983299999999995E-3</c:v>
                </c:pt>
                <c:pt idx="47007">
                  <c:v>7.2164500000000001E-3</c:v>
                </c:pt>
                <c:pt idx="47008">
                  <c:v>9.0532300000000007E-3</c:v>
                </c:pt>
                <c:pt idx="47009">
                  <c:v>1.9115400000000001E-2</c:v>
                </c:pt>
                <c:pt idx="47010">
                  <c:v>3.2988499999999997E-2</c:v>
                </c:pt>
                <c:pt idx="47011">
                  <c:v>9.2916500000000003E-3</c:v>
                </c:pt>
                <c:pt idx="47012">
                  <c:v>-3.0355500000000001E-3</c:v>
                </c:pt>
                <c:pt idx="47013">
                  <c:v>1.4534999999999999E-2</c:v>
                </c:pt>
                <c:pt idx="47014">
                  <c:v>1.8733E-2</c:v>
                </c:pt>
                <c:pt idx="47015">
                  <c:v>2.9504800000000001E-2</c:v>
                </c:pt>
                <c:pt idx="47016">
                  <c:v>5.4302200000000004E-3</c:v>
                </c:pt>
                <c:pt idx="47017">
                  <c:v>1.7664900000000001E-2</c:v>
                </c:pt>
                <c:pt idx="47018">
                  <c:v>1.9214599999999998E-2</c:v>
                </c:pt>
                <c:pt idx="47019">
                  <c:v>1.2779199999999999E-2</c:v>
                </c:pt>
                <c:pt idx="47020">
                  <c:v>1.05667E-2</c:v>
                </c:pt>
                <c:pt idx="47021">
                  <c:v>1.6798E-2</c:v>
                </c:pt>
                <c:pt idx="47022">
                  <c:v>2.1189699999999999E-2</c:v>
                </c:pt>
                <c:pt idx="47023">
                  <c:v>1.8466900000000001E-2</c:v>
                </c:pt>
                <c:pt idx="47024">
                  <c:v>2.0961799999999999E-2</c:v>
                </c:pt>
                <c:pt idx="47025">
                  <c:v>2.40726E-2</c:v>
                </c:pt>
                <c:pt idx="47026">
                  <c:v>2.34947E-2</c:v>
                </c:pt>
                <c:pt idx="47027">
                  <c:v>2.24905E-2</c:v>
                </c:pt>
                <c:pt idx="47028">
                  <c:v>2.3462299999999998E-2</c:v>
                </c:pt>
                <c:pt idx="47029">
                  <c:v>9.0351100000000007E-3</c:v>
                </c:pt>
                <c:pt idx="47030">
                  <c:v>1.0746E-2</c:v>
                </c:pt>
                <c:pt idx="47031">
                  <c:v>2.1013299999999999E-2</c:v>
                </c:pt>
                <c:pt idx="47032">
                  <c:v>1.2626600000000001E-3</c:v>
                </c:pt>
                <c:pt idx="47033">
                  <c:v>8.5601800000000006E-3</c:v>
                </c:pt>
                <c:pt idx="47034">
                  <c:v>7.8620900000000004E-3</c:v>
                </c:pt>
                <c:pt idx="47035">
                  <c:v>3.6106100000000002E-2</c:v>
                </c:pt>
                <c:pt idx="47036">
                  <c:v>2.4932900000000001E-2</c:v>
                </c:pt>
                <c:pt idx="47037">
                  <c:v>2.26774E-2</c:v>
                </c:pt>
                <c:pt idx="47038">
                  <c:v>1.4913600000000001E-2</c:v>
                </c:pt>
                <c:pt idx="47039">
                  <c:v>2.14577E-2</c:v>
                </c:pt>
                <c:pt idx="47040">
                  <c:v>3.2194100000000003E-2</c:v>
                </c:pt>
                <c:pt idx="47041">
                  <c:v>1.17579E-2</c:v>
                </c:pt>
                <c:pt idx="47042">
                  <c:v>7.8077299999999997E-3</c:v>
                </c:pt>
                <c:pt idx="47043">
                  <c:v>1.9510300000000001E-2</c:v>
                </c:pt>
                <c:pt idx="47044">
                  <c:v>1.1180900000000001E-2</c:v>
                </c:pt>
                <c:pt idx="47045" formatCode="0.00E+00">
                  <c:v>2.20261E-2</c:v>
                </c:pt>
                <c:pt idx="47046">
                  <c:v>2.0746199999999999E-2</c:v>
                </c:pt>
                <c:pt idx="47047">
                  <c:v>2.6225100000000001E-2</c:v>
                </c:pt>
                <c:pt idx="47048">
                  <c:v>3.9845499999999999E-2</c:v>
                </c:pt>
                <c:pt idx="47049">
                  <c:v>2.1071400000000001E-2</c:v>
                </c:pt>
                <c:pt idx="47050">
                  <c:v>1.60503E-2</c:v>
                </c:pt>
                <c:pt idx="47051">
                  <c:v>7.5454700000000003E-3</c:v>
                </c:pt>
                <c:pt idx="47052">
                  <c:v>2.3060799999999999E-2</c:v>
                </c:pt>
                <c:pt idx="47053">
                  <c:v>2.3017900000000001E-2</c:v>
                </c:pt>
                <c:pt idx="47054">
                  <c:v>2.5986700000000001E-2</c:v>
                </c:pt>
                <c:pt idx="47055">
                  <c:v>2.0119700000000001E-2</c:v>
                </c:pt>
                <c:pt idx="47056">
                  <c:v>1.7888100000000001E-2</c:v>
                </c:pt>
                <c:pt idx="47057">
                  <c:v>1.10464E-2</c:v>
                </c:pt>
                <c:pt idx="47058">
                  <c:v>3.2489799999999999E-2</c:v>
                </c:pt>
                <c:pt idx="47059">
                  <c:v>1.6716000000000002E-2</c:v>
                </c:pt>
                <c:pt idx="47060">
                  <c:v>2.5172199999999999E-2</c:v>
                </c:pt>
                <c:pt idx="47061">
                  <c:v>2.0348499999999999E-2</c:v>
                </c:pt>
                <c:pt idx="47062">
                  <c:v>1.9949000000000001E-2</c:v>
                </c:pt>
                <c:pt idx="47063">
                  <c:v>2.11592E-2</c:v>
                </c:pt>
                <c:pt idx="47064">
                  <c:v>2.16656E-2</c:v>
                </c:pt>
                <c:pt idx="47065">
                  <c:v>2.8573999999999999E-2</c:v>
                </c:pt>
                <c:pt idx="47066">
                  <c:v>5.7907100000000001E-3</c:v>
                </c:pt>
                <c:pt idx="47067">
                  <c:v>1.60065E-2</c:v>
                </c:pt>
                <c:pt idx="47068">
                  <c:v>2.33774E-2</c:v>
                </c:pt>
                <c:pt idx="47069">
                  <c:v>1.5004200000000001E-2</c:v>
                </c:pt>
                <c:pt idx="47070">
                  <c:v>1.7437899999999999E-2</c:v>
                </c:pt>
                <c:pt idx="47071">
                  <c:v>3.2362000000000002E-2</c:v>
                </c:pt>
                <c:pt idx="47072">
                  <c:v>3.6600100000000003E-2</c:v>
                </c:pt>
                <c:pt idx="47073">
                  <c:v>6.88362E-3</c:v>
                </c:pt>
                <c:pt idx="47074">
                  <c:v>2.0442999999999999E-2</c:v>
                </c:pt>
                <c:pt idx="47075">
                  <c:v>3.0050299999999999E-2</c:v>
                </c:pt>
                <c:pt idx="47076">
                  <c:v>1.3984699999999999E-2</c:v>
                </c:pt>
                <c:pt idx="47077">
                  <c:v>7.8821199999999994E-3</c:v>
                </c:pt>
                <c:pt idx="47078">
                  <c:v>5.5541999999999996E-3</c:v>
                </c:pt>
                <c:pt idx="47079">
                  <c:v>2.9322600000000001E-2</c:v>
                </c:pt>
                <c:pt idx="47080">
                  <c:v>3.0431699999999999E-2</c:v>
                </c:pt>
                <c:pt idx="47081">
                  <c:v>2.8270699999999999E-2</c:v>
                </c:pt>
                <c:pt idx="47082">
                  <c:v>6.2055599999999997E-3</c:v>
                </c:pt>
                <c:pt idx="47083">
                  <c:v>2.9671699999999999E-2</c:v>
                </c:pt>
                <c:pt idx="47084">
                  <c:v>1.8067400000000001E-2</c:v>
                </c:pt>
                <c:pt idx="47085">
                  <c:v>1.3268500000000001E-2</c:v>
                </c:pt>
                <c:pt idx="47086">
                  <c:v>3.0841799999999999E-2</c:v>
                </c:pt>
                <c:pt idx="47087">
                  <c:v>2.6085899999999999E-2</c:v>
                </c:pt>
                <c:pt idx="47088">
                  <c:v>2.4313899999999999E-2</c:v>
                </c:pt>
                <c:pt idx="47089">
                  <c:v>7.3976500000000004E-3</c:v>
                </c:pt>
                <c:pt idx="47090">
                  <c:v>6.0577399999999998E-3</c:v>
                </c:pt>
                <c:pt idx="47091">
                  <c:v>1.1941E-2</c:v>
                </c:pt>
                <c:pt idx="47092">
                  <c:v>1.19162E-2</c:v>
                </c:pt>
                <c:pt idx="47093">
                  <c:v>-4.40598E-4</c:v>
                </c:pt>
                <c:pt idx="47094">
                  <c:v>-4.8446699999999998E-4</c:v>
                </c:pt>
                <c:pt idx="47095">
                  <c:v>4.8608799999999997E-3</c:v>
                </c:pt>
                <c:pt idx="47096">
                  <c:v>8.5306199999999992E-3</c:v>
                </c:pt>
                <c:pt idx="47097">
                  <c:v>1.2037300000000001E-2</c:v>
                </c:pt>
                <c:pt idx="47098">
                  <c:v>1.8490800000000002E-2</c:v>
                </c:pt>
                <c:pt idx="47099" formatCode="0.00E+00">
                  <c:v>-3.17097E-3</c:v>
                </c:pt>
                <c:pt idx="47100">
                  <c:v>7.6579999999999997E-4</c:v>
                </c:pt>
                <c:pt idx="47101">
                  <c:v>2.36654E-2</c:v>
                </c:pt>
                <c:pt idx="47102">
                  <c:v>9.8056800000000006E-3</c:v>
                </c:pt>
                <c:pt idx="47103">
                  <c:v>8.5067700000000003E-3</c:v>
                </c:pt>
                <c:pt idx="47104">
                  <c:v>1.6763699999999999E-2</c:v>
                </c:pt>
                <c:pt idx="47105">
                  <c:v>1.4617E-2</c:v>
                </c:pt>
                <c:pt idx="47106">
                  <c:v>1.84841E-2</c:v>
                </c:pt>
                <c:pt idx="47107">
                  <c:v>2.5348699999999998E-2</c:v>
                </c:pt>
                <c:pt idx="47108">
                  <c:v>1.15643E-2</c:v>
                </c:pt>
                <c:pt idx="47109">
                  <c:v>1.01919E-2</c:v>
                </c:pt>
                <c:pt idx="47110">
                  <c:v>1.3451599999999999E-2</c:v>
                </c:pt>
                <c:pt idx="47111">
                  <c:v>7.30133E-3</c:v>
                </c:pt>
                <c:pt idx="47112">
                  <c:v>1.15967E-2</c:v>
                </c:pt>
                <c:pt idx="47113">
                  <c:v>3.5482399999999997E-2</c:v>
                </c:pt>
                <c:pt idx="47114">
                  <c:v>3.1251899999999999E-2</c:v>
                </c:pt>
                <c:pt idx="47115">
                  <c:v>2.6298499999999999E-2</c:v>
                </c:pt>
                <c:pt idx="47116">
                  <c:v>2.5047300000000002E-2</c:v>
                </c:pt>
                <c:pt idx="47117">
                  <c:v>3.1958599999999997E-2</c:v>
                </c:pt>
                <c:pt idx="47118">
                  <c:v>2.9204399999999998E-2</c:v>
                </c:pt>
                <c:pt idx="47119">
                  <c:v>1.8740699999999999E-2</c:v>
                </c:pt>
                <c:pt idx="47120">
                  <c:v>3.8634300000000003E-2</c:v>
                </c:pt>
                <c:pt idx="47121">
                  <c:v>2.2245399999999999E-2</c:v>
                </c:pt>
                <c:pt idx="47122">
                  <c:v>1.2742E-2</c:v>
                </c:pt>
                <c:pt idx="47123">
                  <c:v>1.44873E-2</c:v>
                </c:pt>
                <c:pt idx="47124">
                  <c:v>1.17416E-2</c:v>
                </c:pt>
                <c:pt idx="47125">
                  <c:v>3.3186899999999998E-2</c:v>
                </c:pt>
                <c:pt idx="47126">
                  <c:v>3.8114500000000003E-2</c:v>
                </c:pt>
                <c:pt idx="47127">
                  <c:v>2.11906E-2</c:v>
                </c:pt>
                <c:pt idx="47128">
                  <c:v>3.6592500000000002E-3</c:v>
                </c:pt>
                <c:pt idx="47129">
                  <c:v>2.9484699999999999E-2</c:v>
                </c:pt>
                <c:pt idx="47130">
                  <c:v>4.1842499999999998E-2</c:v>
                </c:pt>
                <c:pt idx="47131">
                  <c:v>3.0299199999999998E-2</c:v>
                </c:pt>
                <c:pt idx="47132">
                  <c:v>3.1565700000000002E-2</c:v>
                </c:pt>
                <c:pt idx="47133">
                  <c:v>2.3254400000000001E-2</c:v>
                </c:pt>
                <c:pt idx="47134">
                  <c:v>1.6331700000000001E-2</c:v>
                </c:pt>
                <c:pt idx="47135">
                  <c:v>2.6957499999999999E-2</c:v>
                </c:pt>
                <c:pt idx="47136">
                  <c:v>1.7672500000000001E-2</c:v>
                </c:pt>
                <c:pt idx="47137">
                  <c:v>1.0232E-2</c:v>
                </c:pt>
                <c:pt idx="47138">
                  <c:v>2.8813399999999999E-2</c:v>
                </c:pt>
                <c:pt idx="47139">
                  <c:v>1.61572E-2</c:v>
                </c:pt>
                <c:pt idx="47140">
                  <c:v>1.5782399999999999E-2</c:v>
                </c:pt>
                <c:pt idx="47141">
                  <c:v>9.3984600000000008E-3</c:v>
                </c:pt>
                <c:pt idx="47142">
                  <c:v>2.9599199999999999E-2</c:v>
                </c:pt>
                <c:pt idx="47143">
                  <c:v>1.1732100000000001E-2</c:v>
                </c:pt>
                <c:pt idx="47144">
                  <c:v>1.23701E-2</c:v>
                </c:pt>
                <c:pt idx="47145">
                  <c:v>1.9513099999999999E-2</c:v>
                </c:pt>
                <c:pt idx="47146">
                  <c:v>9.4213500000000002E-3</c:v>
                </c:pt>
                <c:pt idx="47147">
                  <c:v>1.95427E-2</c:v>
                </c:pt>
                <c:pt idx="47148">
                  <c:v>1.5708900000000001E-2</c:v>
                </c:pt>
                <c:pt idx="47149">
                  <c:v>1.4168699999999999E-2</c:v>
                </c:pt>
                <c:pt idx="47150">
                  <c:v>2.8305100000000001E-3</c:v>
                </c:pt>
                <c:pt idx="47151">
                  <c:v>5.0334899999999998E-3</c:v>
                </c:pt>
                <c:pt idx="47152">
                  <c:v>1.2602800000000001E-2</c:v>
                </c:pt>
                <c:pt idx="47153">
                  <c:v>8.1615400000000001E-3</c:v>
                </c:pt>
                <c:pt idx="47154">
                  <c:v>9.5653500000000002E-3</c:v>
                </c:pt>
                <c:pt idx="47155">
                  <c:v>4.5013399999999998E-4</c:v>
                </c:pt>
                <c:pt idx="47156">
                  <c:v>7.2822599999999996E-3</c:v>
                </c:pt>
                <c:pt idx="47157">
                  <c:v>4.2839100000000001E-3</c:v>
                </c:pt>
                <c:pt idx="47158">
                  <c:v>7.3108699999999997E-3</c:v>
                </c:pt>
                <c:pt idx="47159">
                  <c:v>7.9507799999999993E-3</c:v>
                </c:pt>
                <c:pt idx="47160">
                  <c:v>-7.5864799999999996E-3</c:v>
                </c:pt>
                <c:pt idx="47161">
                  <c:v>-1.8288599999999999E-2</c:v>
                </c:pt>
                <c:pt idx="47162">
                  <c:v>-6.6833500000000002E-3</c:v>
                </c:pt>
                <c:pt idx="47163">
                  <c:v>-2.9268300000000001E-3</c:v>
                </c:pt>
                <c:pt idx="47164">
                  <c:v>1.58691E-3</c:v>
                </c:pt>
                <c:pt idx="47165">
                  <c:v>-9.8228500000000006E-4</c:v>
                </c:pt>
                <c:pt idx="47166">
                  <c:v>-1.3210299999999999E-2</c:v>
                </c:pt>
                <c:pt idx="47167">
                  <c:v>-7.8220400000000006E-3</c:v>
                </c:pt>
                <c:pt idx="47168" formatCode="0.00E+00">
                  <c:v>-2.6016199999999998E-3</c:v>
                </c:pt>
                <c:pt idx="47169">
                  <c:v>3.6382699999999999E-3</c:v>
                </c:pt>
                <c:pt idx="47170">
                  <c:v>3.74794E-3</c:v>
                </c:pt>
                <c:pt idx="47171">
                  <c:v>-2.2678400000000001E-3</c:v>
                </c:pt>
                <c:pt idx="47172">
                  <c:v>-3.4618399999999998E-4</c:v>
                </c:pt>
                <c:pt idx="47173">
                  <c:v>2.5882700000000002E-3</c:v>
                </c:pt>
                <c:pt idx="47174">
                  <c:v>-4.3649700000000001E-3</c:v>
                </c:pt>
                <c:pt idx="47175">
                  <c:v>1.6471900000000001E-2</c:v>
                </c:pt>
                <c:pt idx="47176">
                  <c:v>1.47533E-2</c:v>
                </c:pt>
                <c:pt idx="47177">
                  <c:v>-5.6352599999999996E-3</c:v>
                </c:pt>
                <c:pt idx="47178">
                  <c:v>4.9047500000000003E-3</c:v>
                </c:pt>
                <c:pt idx="47179">
                  <c:v>1.48296E-3</c:v>
                </c:pt>
                <c:pt idx="47180">
                  <c:v>3.87287E-3</c:v>
                </c:pt>
                <c:pt idx="47181">
                  <c:v>5.0077400000000001E-3</c:v>
                </c:pt>
                <c:pt idx="47182">
                  <c:v>3.7670100000000001E-4</c:v>
                </c:pt>
                <c:pt idx="47183">
                  <c:v>6.7319900000000002E-3</c:v>
                </c:pt>
                <c:pt idx="47184">
                  <c:v>1.4489200000000001E-2</c:v>
                </c:pt>
                <c:pt idx="47185">
                  <c:v>1.03626E-2</c:v>
                </c:pt>
                <c:pt idx="47186">
                  <c:v>3.0136099999999999E-4</c:v>
                </c:pt>
                <c:pt idx="47187">
                  <c:v>-2.3746499999999999E-4</c:v>
                </c:pt>
                <c:pt idx="47188" formatCode="0.00E+00">
                  <c:v>7.5340300000000001E-5</c:v>
                </c:pt>
                <c:pt idx="47189">
                  <c:v>-5.7268099999999997E-3</c:v>
                </c:pt>
                <c:pt idx="47190">
                  <c:v>7.2135899999999998E-3</c:v>
                </c:pt>
                <c:pt idx="47191">
                  <c:v>-1.38292E-2</c:v>
                </c:pt>
                <c:pt idx="47192">
                  <c:v>-2.1104800000000001E-3</c:v>
                </c:pt>
                <c:pt idx="47193">
                  <c:v>-3.57151E-3</c:v>
                </c:pt>
                <c:pt idx="47194">
                  <c:v>-2.54536E-3</c:v>
                </c:pt>
                <c:pt idx="47195">
                  <c:v>1.16425E-2</c:v>
                </c:pt>
                <c:pt idx="47196">
                  <c:v>3.4646999999999998E-3</c:v>
                </c:pt>
                <c:pt idx="47197">
                  <c:v>4.3411300000000003E-3</c:v>
                </c:pt>
                <c:pt idx="47198">
                  <c:v>-5.0630600000000003E-3</c:v>
                </c:pt>
                <c:pt idx="47199">
                  <c:v>7.3633199999999996E-3</c:v>
                </c:pt>
                <c:pt idx="47200">
                  <c:v>4.0492999999999996E-3</c:v>
                </c:pt>
                <c:pt idx="47201">
                  <c:v>1.20258E-3</c:v>
                </c:pt>
                <c:pt idx="47202">
                  <c:v>-3.7527099999999998E-3</c:v>
                </c:pt>
                <c:pt idx="47203">
                  <c:v>9.54056E-3</c:v>
                </c:pt>
                <c:pt idx="47204">
                  <c:v>-1.2400599999999999E-2</c:v>
                </c:pt>
                <c:pt idx="47205">
                  <c:v>6.7291299999999998E-3</c:v>
                </c:pt>
                <c:pt idx="47206">
                  <c:v>6.1349899999999999E-3</c:v>
                </c:pt>
                <c:pt idx="47207">
                  <c:v>3.5476700000000002E-3</c:v>
                </c:pt>
                <c:pt idx="47208">
                  <c:v>7.5588199999999999E-3</c:v>
                </c:pt>
                <c:pt idx="47209">
                  <c:v>1.27373E-2</c:v>
                </c:pt>
                <c:pt idx="47210">
                  <c:v>4.7435799999999998E-3</c:v>
                </c:pt>
                <c:pt idx="47211">
                  <c:v>3.7241000000000002E-3</c:v>
                </c:pt>
                <c:pt idx="47212">
                  <c:v>-9.4385100000000006E-3</c:v>
                </c:pt>
                <c:pt idx="47213">
                  <c:v>-7.7772099999999997E-3</c:v>
                </c:pt>
                <c:pt idx="47214">
                  <c:v>-1.32179E-3</c:v>
                </c:pt>
                <c:pt idx="47215">
                  <c:v>1.11523E-2</c:v>
                </c:pt>
                <c:pt idx="47216">
                  <c:v>1.3307599999999999E-2</c:v>
                </c:pt>
                <c:pt idx="47217">
                  <c:v>-2.4394999999999998E-3</c:v>
                </c:pt>
                <c:pt idx="47218">
                  <c:v>-3.3407200000000001E-3</c:v>
                </c:pt>
                <c:pt idx="47219">
                  <c:v>1.42956E-2</c:v>
                </c:pt>
                <c:pt idx="47220">
                  <c:v>-8.2778899999999996E-3</c:v>
                </c:pt>
                <c:pt idx="47221">
                  <c:v>-5.0993000000000002E-3</c:v>
                </c:pt>
                <c:pt idx="47222">
                  <c:v>-8.4876999999999999E-4</c:v>
                </c:pt>
                <c:pt idx="47223">
                  <c:v>1.26886E-2</c:v>
                </c:pt>
                <c:pt idx="47224">
                  <c:v>2.3927699999999998E-3</c:v>
                </c:pt>
                <c:pt idx="47225">
                  <c:v>-1.01166E-2</c:v>
                </c:pt>
                <c:pt idx="47226">
                  <c:v>-8.5096400000000006E-3</c:v>
                </c:pt>
                <c:pt idx="47227">
                  <c:v>8.3808900000000002E-3</c:v>
                </c:pt>
                <c:pt idx="47228">
                  <c:v>1.7260600000000001E-2</c:v>
                </c:pt>
                <c:pt idx="47229">
                  <c:v>-2.2220600000000001E-3</c:v>
                </c:pt>
                <c:pt idx="47230">
                  <c:v>-1.20678E-2</c:v>
                </c:pt>
                <c:pt idx="47231">
                  <c:v>1.0305399999999999E-2</c:v>
                </c:pt>
                <c:pt idx="47232">
                  <c:v>-9.9668499999999993E-3</c:v>
                </c:pt>
                <c:pt idx="47233">
                  <c:v>-6.1063799999999998E-3</c:v>
                </c:pt>
                <c:pt idx="47234">
                  <c:v>-5.8288599999999999E-3</c:v>
                </c:pt>
                <c:pt idx="47235">
                  <c:v>1.28384E-2</c:v>
                </c:pt>
                <c:pt idx="47236">
                  <c:v>2.3773200000000001E-2</c:v>
                </c:pt>
                <c:pt idx="47237">
                  <c:v>-1.24187E-2</c:v>
                </c:pt>
                <c:pt idx="47238">
                  <c:v>-5.9328100000000002E-3</c:v>
                </c:pt>
                <c:pt idx="47239">
                  <c:v>8.9006399999999996E-3</c:v>
                </c:pt>
                <c:pt idx="47240">
                  <c:v>1.9983299999999999E-2</c:v>
                </c:pt>
                <c:pt idx="47241">
                  <c:v>1.8444100000000001E-2</c:v>
                </c:pt>
                <c:pt idx="47242">
                  <c:v>-1.5122399999999999E-2</c:v>
                </c:pt>
                <c:pt idx="47243">
                  <c:v>-1.0722199999999999E-2</c:v>
                </c:pt>
                <c:pt idx="47244">
                  <c:v>1.5325499999999999E-3</c:v>
                </c:pt>
                <c:pt idx="47245">
                  <c:v>1.3380099999999999E-3</c:v>
                </c:pt>
                <c:pt idx="47246">
                  <c:v>1.4119100000000001E-2</c:v>
                </c:pt>
                <c:pt idx="47247">
                  <c:v>-6.1206799999999999E-3</c:v>
                </c:pt>
                <c:pt idx="47248">
                  <c:v>-1.6577700000000001E-2</c:v>
                </c:pt>
                <c:pt idx="47249">
                  <c:v>-2.6571299999999999E-2</c:v>
                </c:pt>
                <c:pt idx="47250">
                  <c:v>-1.03188E-2</c:v>
                </c:pt>
                <c:pt idx="47251">
                  <c:v>-1.66321E-3</c:v>
                </c:pt>
                <c:pt idx="47252">
                  <c:v>4.9591100000000003E-4</c:v>
                </c:pt>
                <c:pt idx="47253">
                  <c:v>-6.4010600000000001E-3</c:v>
                </c:pt>
                <c:pt idx="47254">
                  <c:v>-1.6409900000000002E-2</c:v>
                </c:pt>
                <c:pt idx="47255">
                  <c:v>-2.5223700000000002E-2</c:v>
                </c:pt>
                <c:pt idx="47256">
                  <c:v>-2.42624E-2</c:v>
                </c:pt>
                <c:pt idx="47257">
                  <c:v>-1.9448300000000002E-2</c:v>
                </c:pt>
                <c:pt idx="47258">
                  <c:v>-2.5133099999999998E-2</c:v>
                </c:pt>
                <c:pt idx="47259">
                  <c:v>-1.4539699999999999E-2</c:v>
                </c:pt>
                <c:pt idx="47260">
                  <c:v>-2.0088200000000001E-2</c:v>
                </c:pt>
                <c:pt idx="47261">
                  <c:v>-3.3210799999999999E-2</c:v>
                </c:pt>
                <c:pt idx="47262">
                  <c:v>-2.7660400000000002E-2</c:v>
                </c:pt>
                <c:pt idx="47263">
                  <c:v>-1.1021599999999999E-2</c:v>
                </c:pt>
                <c:pt idx="47264">
                  <c:v>-3.4465799999999999E-3</c:v>
                </c:pt>
                <c:pt idx="47265">
                  <c:v>-1.7437899999999999E-2</c:v>
                </c:pt>
                <c:pt idx="47266">
                  <c:v>-2.80609E-2</c:v>
                </c:pt>
                <c:pt idx="47267">
                  <c:v>-3.6849999999999999E-3</c:v>
                </c:pt>
                <c:pt idx="47268">
                  <c:v>-1.7172799999999998E-2</c:v>
                </c:pt>
                <c:pt idx="47269">
                  <c:v>-7.70092E-3</c:v>
                </c:pt>
                <c:pt idx="47270">
                  <c:v>-1.80511E-2</c:v>
                </c:pt>
                <c:pt idx="47271">
                  <c:v>-3.57151E-3</c:v>
                </c:pt>
                <c:pt idx="47272">
                  <c:v>-7.60365E-3</c:v>
                </c:pt>
                <c:pt idx="47273">
                  <c:v>-7.4796699999999999E-3</c:v>
                </c:pt>
                <c:pt idx="47274">
                  <c:v>3.88145E-4</c:v>
                </c:pt>
                <c:pt idx="47275">
                  <c:v>-2.1919299999999999E-2</c:v>
                </c:pt>
                <c:pt idx="47276">
                  <c:v>-1.3160699999999999E-2</c:v>
                </c:pt>
                <c:pt idx="47277">
                  <c:v>-2.283E-2</c:v>
                </c:pt>
                <c:pt idx="47278">
                  <c:v>-1.9250900000000001E-2</c:v>
                </c:pt>
                <c:pt idx="47279">
                  <c:v>-1.23453E-2</c:v>
                </c:pt>
                <c:pt idx="47280">
                  <c:v>-3.5985000000000003E-2</c:v>
                </c:pt>
                <c:pt idx="47281">
                  <c:v>-3.85227E-2</c:v>
                </c:pt>
                <c:pt idx="47282">
                  <c:v>-1.48401E-2</c:v>
                </c:pt>
                <c:pt idx="47283">
                  <c:v>-9.9077200000000001E-3</c:v>
                </c:pt>
                <c:pt idx="47284">
                  <c:v>-2.1591200000000001E-2</c:v>
                </c:pt>
                <c:pt idx="47285">
                  <c:v>-2.51141E-2</c:v>
                </c:pt>
                <c:pt idx="47286">
                  <c:v>-1.6114199999999999E-2</c:v>
                </c:pt>
                <c:pt idx="47287">
                  <c:v>-2.7432399999999999E-2</c:v>
                </c:pt>
                <c:pt idx="47288">
                  <c:v>-2.1081900000000001E-2</c:v>
                </c:pt>
                <c:pt idx="47289">
                  <c:v>-2.48051E-3</c:v>
                </c:pt>
                <c:pt idx="47290">
                  <c:v>8.8148099999999993E-3</c:v>
                </c:pt>
                <c:pt idx="47291">
                  <c:v>4.3582899999999999E-3</c:v>
                </c:pt>
                <c:pt idx="47292">
                  <c:v>-2.882E-3</c:v>
                </c:pt>
                <c:pt idx="47293">
                  <c:v>-1.21651E-2</c:v>
                </c:pt>
                <c:pt idx="47294">
                  <c:v>-1.6700699999999999E-2</c:v>
                </c:pt>
                <c:pt idx="47295">
                  <c:v>-8.0099100000000003E-3</c:v>
                </c:pt>
                <c:pt idx="47296">
                  <c:v>2.0198799999999999E-3</c:v>
                </c:pt>
                <c:pt idx="47297">
                  <c:v>-2.0551699999999998E-3</c:v>
                </c:pt>
                <c:pt idx="47298">
                  <c:v>-2.51036E-2</c:v>
                </c:pt>
                <c:pt idx="47299">
                  <c:v>-1.2800199999999999E-2</c:v>
                </c:pt>
                <c:pt idx="47300">
                  <c:v>-1.7250100000000001E-2</c:v>
                </c:pt>
                <c:pt idx="47301">
                  <c:v>-8.8357899999999996E-3</c:v>
                </c:pt>
                <c:pt idx="47302">
                  <c:v>-1.6566299999999999E-2</c:v>
                </c:pt>
                <c:pt idx="47303">
                  <c:v>-1.80912E-3</c:v>
                </c:pt>
                <c:pt idx="47304">
                  <c:v>-1.1497500000000001E-2</c:v>
                </c:pt>
                <c:pt idx="47305">
                  <c:v>-2.77443E-2</c:v>
                </c:pt>
                <c:pt idx="47306">
                  <c:v>-3.3491100000000003E-2</c:v>
                </c:pt>
                <c:pt idx="47307">
                  <c:v>-2.6399599999999999E-2</c:v>
                </c:pt>
                <c:pt idx="47308">
                  <c:v>-5.4178200000000003E-3</c:v>
                </c:pt>
                <c:pt idx="47309">
                  <c:v>-1.39303E-2</c:v>
                </c:pt>
                <c:pt idx="47310">
                  <c:v>-2.14424E-2</c:v>
                </c:pt>
                <c:pt idx="47311">
                  <c:v>-2.3747399999999998E-2</c:v>
                </c:pt>
                <c:pt idx="47312">
                  <c:v>-2.5239000000000001E-2</c:v>
                </c:pt>
                <c:pt idx="47313">
                  <c:v>-1.53933E-2</c:v>
                </c:pt>
                <c:pt idx="47314">
                  <c:v>-7.4968300000000003E-3</c:v>
                </c:pt>
                <c:pt idx="47315">
                  <c:v>-1.2729600000000001E-2</c:v>
                </c:pt>
                <c:pt idx="47316">
                  <c:v>-9.4852400000000007E-3</c:v>
                </c:pt>
                <c:pt idx="47317">
                  <c:v>-2.2643099999999999E-2</c:v>
                </c:pt>
                <c:pt idx="47318">
                  <c:v>-1.6546200000000001E-3</c:v>
                </c:pt>
                <c:pt idx="47319">
                  <c:v>3.3340499999999999E-3</c:v>
                </c:pt>
                <c:pt idx="47320">
                  <c:v>6.4621000000000001E-3</c:v>
                </c:pt>
                <c:pt idx="47321">
                  <c:v>5.6047400000000004E-3</c:v>
                </c:pt>
                <c:pt idx="47322">
                  <c:v>3.34454E-3</c:v>
                </c:pt>
                <c:pt idx="47323">
                  <c:v>-5.5437100000000003E-3</c:v>
                </c:pt>
                <c:pt idx="47324">
                  <c:v>-1.3625099999999999E-2</c:v>
                </c:pt>
                <c:pt idx="47325">
                  <c:v>-6.6156399999999999E-3</c:v>
                </c:pt>
                <c:pt idx="47326">
                  <c:v>8.2740799999999996E-3</c:v>
                </c:pt>
                <c:pt idx="47327">
                  <c:v>7.8544600000000006E-3</c:v>
                </c:pt>
                <c:pt idx="47328">
                  <c:v>-9.0141300000000004E-3</c:v>
                </c:pt>
                <c:pt idx="47329" formatCode="0.00E+00">
                  <c:v>-6.9618199999999997E-5</c:v>
                </c:pt>
                <c:pt idx="47330">
                  <c:v>5.3052899999999998E-3</c:v>
                </c:pt>
                <c:pt idx="47331">
                  <c:v>-1.3815900000000001E-2</c:v>
                </c:pt>
                <c:pt idx="47332">
                  <c:v>2.2058500000000001E-3</c:v>
                </c:pt>
                <c:pt idx="47333">
                  <c:v>1.2121199999999999E-3</c:v>
                </c:pt>
                <c:pt idx="47334">
                  <c:v>-1.98126E-2</c:v>
                </c:pt>
                <c:pt idx="47335">
                  <c:v>-3.0327799999999999E-2</c:v>
                </c:pt>
                <c:pt idx="47336">
                  <c:v>-2.1493000000000002E-2</c:v>
                </c:pt>
                <c:pt idx="47337">
                  <c:v>-2.67982E-4</c:v>
                </c:pt>
                <c:pt idx="47338">
                  <c:v>-3.5806699999999997E-2</c:v>
                </c:pt>
                <c:pt idx="47339">
                  <c:v>-1.38254E-2</c:v>
                </c:pt>
                <c:pt idx="47340">
                  <c:v>-1.542E-2</c:v>
                </c:pt>
                <c:pt idx="47341">
                  <c:v>-1.6062699999999999E-2</c:v>
                </c:pt>
                <c:pt idx="47342">
                  <c:v>-2.5818799999999999E-2</c:v>
                </c:pt>
                <c:pt idx="47343">
                  <c:v>-2.14548E-2</c:v>
                </c:pt>
                <c:pt idx="47344">
                  <c:v>-8.0452000000000006E-3</c:v>
                </c:pt>
                <c:pt idx="47345">
                  <c:v>-1.3546000000000001E-2</c:v>
                </c:pt>
                <c:pt idx="47346">
                  <c:v>2.9497099999999999E-3</c:v>
                </c:pt>
                <c:pt idx="47347">
                  <c:v>-1.5381799999999999E-2</c:v>
                </c:pt>
                <c:pt idx="47348">
                  <c:v>-1.7532300000000001E-2</c:v>
                </c:pt>
                <c:pt idx="47349">
                  <c:v>-1.9389199999999999E-2</c:v>
                </c:pt>
                <c:pt idx="47350">
                  <c:v>-1.17664E-2</c:v>
                </c:pt>
                <c:pt idx="47351">
                  <c:v>-9.2458699999999998E-3</c:v>
                </c:pt>
                <c:pt idx="47352">
                  <c:v>-1.22557E-2</c:v>
                </c:pt>
                <c:pt idx="47353">
                  <c:v>-1.28746E-4</c:v>
                </c:pt>
                <c:pt idx="47354">
                  <c:v>-1.0232E-2</c:v>
                </c:pt>
                <c:pt idx="47355">
                  <c:v>-9.5739399999999995E-3</c:v>
                </c:pt>
                <c:pt idx="47356">
                  <c:v>-1.43356E-2</c:v>
                </c:pt>
                <c:pt idx="47357">
                  <c:v>-2.8934499999999998E-2</c:v>
                </c:pt>
                <c:pt idx="47358">
                  <c:v>-1.2591400000000001E-2</c:v>
                </c:pt>
                <c:pt idx="47359">
                  <c:v>-1.7981500000000001E-2</c:v>
                </c:pt>
                <c:pt idx="47360">
                  <c:v>-1.27516E-2</c:v>
                </c:pt>
                <c:pt idx="47361">
                  <c:v>-4.7673199999999999E-2</c:v>
                </c:pt>
                <c:pt idx="47362">
                  <c:v>-2.5386800000000001E-2</c:v>
                </c:pt>
                <c:pt idx="47363">
                  <c:v>-1.9126899999999999E-2</c:v>
                </c:pt>
                <c:pt idx="47364">
                  <c:v>-1.9180300000000001E-2</c:v>
                </c:pt>
                <c:pt idx="47365">
                  <c:v>-1.9315700000000002E-2</c:v>
                </c:pt>
                <c:pt idx="47366">
                  <c:v>-3.23238E-2</c:v>
                </c:pt>
                <c:pt idx="47367">
                  <c:v>-3.5296399999999999E-2</c:v>
                </c:pt>
                <c:pt idx="47368">
                  <c:v>-3.2550799999999998E-2</c:v>
                </c:pt>
                <c:pt idx="47369">
                  <c:v>-1.35202E-2</c:v>
                </c:pt>
                <c:pt idx="47370">
                  <c:v>-2.0029100000000001E-2</c:v>
                </c:pt>
                <c:pt idx="47371" formatCode="0.00E+00">
                  <c:v>-2.2585899999999999E-2</c:v>
                </c:pt>
                <c:pt idx="47372">
                  <c:v>-3.5401299999999997E-2</c:v>
                </c:pt>
                <c:pt idx="47373">
                  <c:v>-3.67327E-2</c:v>
                </c:pt>
                <c:pt idx="47374">
                  <c:v>-2.3034099999999998E-2</c:v>
                </c:pt>
                <c:pt idx="47375">
                  <c:v>-2.9504800000000001E-2</c:v>
                </c:pt>
                <c:pt idx="47376">
                  <c:v>-4.1501000000000003E-2</c:v>
                </c:pt>
                <c:pt idx="47377">
                  <c:v>-2.48051E-2</c:v>
                </c:pt>
                <c:pt idx="47378">
                  <c:v>-3.98588E-2</c:v>
                </c:pt>
                <c:pt idx="47379">
                  <c:v>-1.9569400000000001E-2</c:v>
                </c:pt>
                <c:pt idx="47380">
                  <c:v>-3.9481200000000001E-2</c:v>
                </c:pt>
                <c:pt idx="47381">
                  <c:v>-1.45168E-2</c:v>
                </c:pt>
                <c:pt idx="47382">
                  <c:v>-2.01969E-2</c:v>
                </c:pt>
                <c:pt idx="47383">
                  <c:v>-2.3692100000000001E-2</c:v>
                </c:pt>
                <c:pt idx="47384">
                  <c:v>-2.94132E-2</c:v>
                </c:pt>
                <c:pt idx="47385">
                  <c:v>-1.0251E-2</c:v>
                </c:pt>
                <c:pt idx="47386">
                  <c:v>-3.1911799999999997E-2</c:v>
                </c:pt>
                <c:pt idx="47387">
                  <c:v>-2.9100399999999998E-2</c:v>
                </c:pt>
                <c:pt idx="47388">
                  <c:v>-3.2156900000000002E-2</c:v>
                </c:pt>
                <c:pt idx="47389">
                  <c:v>-3.1583800000000002E-2</c:v>
                </c:pt>
                <c:pt idx="47390">
                  <c:v>-2.4603799999999999E-2</c:v>
                </c:pt>
                <c:pt idx="47391">
                  <c:v>-3.0546200000000001E-3</c:v>
                </c:pt>
                <c:pt idx="47392">
                  <c:v>-6.43539E-3</c:v>
                </c:pt>
                <c:pt idx="47393">
                  <c:v>-3.0753099999999998E-2</c:v>
                </c:pt>
                <c:pt idx="47394">
                  <c:v>-1.9137399999999999E-2</c:v>
                </c:pt>
                <c:pt idx="47395">
                  <c:v>-1.7678300000000001E-2</c:v>
                </c:pt>
                <c:pt idx="47396">
                  <c:v>-1.20039E-2</c:v>
                </c:pt>
                <c:pt idx="47397">
                  <c:v>-2.43587E-2</c:v>
                </c:pt>
                <c:pt idx="47398">
                  <c:v>-1.60923E-2</c:v>
                </c:pt>
                <c:pt idx="47399">
                  <c:v>-5.3510700000000003E-3</c:v>
                </c:pt>
                <c:pt idx="47400">
                  <c:v>-1.6923000000000001E-2</c:v>
                </c:pt>
                <c:pt idx="47401">
                  <c:v>-1.1850400000000001E-2</c:v>
                </c:pt>
                <c:pt idx="47402">
                  <c:v>-8.2845699999999998E-3</c:v>
                </c:pt>
                <c:pt idx="47403">
                  <c:v>-5.2318599999999996E-3</c:v>
                </c:pt>
                <c:pt idx="47404">
                  <c:v>-6.4668700000000004E-3</c:v>
                </c:pt>
                <c:pt idx="47405">
                  <c:v>-2.5909399999999999E-2</c:v>
                </c:pt>
                <c:pt idx="47406">
                  <c:v>-3.6203399999999997E-2</c:v>
                </c:pt>
                <c:pt idx="47407">
                  <c:v>-4.7607400000000003E-3</c:v>
                </c:pt>
                <c:pt idx="47408">
                  <c:v>-1.12829E-2</c:v>
                </c:pt>
                <c:pt idx="47409">
                  <c:v>-2.1886800000000001E-2</c:v>
                </c:pt>
                <c:pt idx="47410">
                  <c:v>-2.9562000000000001E-2</c:v>
                </c:pt>
                <c:pt idx="47411">
                  <c:v>-1.2454E-2</c:v>
                </c:pt>
                <c:pt idx="47412">
                  <c:v>-1.08757E-2</c:v>
                </c:pt>
                <c:pt idx="47413">
                  <c:v>-1.9681899999999999E-2</c:v>
                </c:pt>
                <c:pt idx="47414">
                  <c:v>-1.08614E-2</c:v>
                </c:pt>
                <c:pt idx="47415">
                  <c:v>-8.3122300000000003E-3</c:v>
                </c:pt>
                <c:pt idx="47416">
                  <c:v>-1.0442699999999999E-3</c:v>
                </c:pt>
                <c:pt idx="47417">
                  <c:v>-4.4136000000000002E-3</c:v>
                </c:pt>
                <c:pt idx="47418">
                  <c:v>-9.2496899999999996E-3</c:v>
                </c:pt>
                <c:pt idx="47419">
                  <c:v>5.1851299999999996E-3</c:v>
                </c:pt>
                <c:pt idx="47420">
                  <c:v>-1.47057E-3</c:v>
                </c:pt>
                <c:pt idx="47421">
                  <c:v>-3.6945300000000001E-3</c:v>
                </c:pt>
                <c:pt idx="47422">
                  <c:v>-2.6016199999999998E-3</c:v>
                </c:pt>
                <c:pt idx="47423">
                  <c:v>-8.16345E-4</c:v>
                </c:pt>
                <c:pt idx="47424">
                  <c:v>-5.0477999999999999E-3</c:v>
                </c:pt>
                <c:pt idx="47425">
                  <c:v>-6.54697E-3</c:v>
                </c:pt>
                <c:pt idx="47426">
                  <c:v>-2.5425000000000001E-3</c:v>
                </c:pt>
                <c:pt idx="47427">
                  <c:v>1.2578999999999999E-3</c:v>
                </c:pt>
                <c:pt idx="47428">
                  <c:v>1.6975399999999999E-4</c:v>
                </c:pt>
                <c:pt idx="47429">
                  <c:v>-1.6750299999999999E-2</c:v>
                </c:pt>
                <c:pt idx="47430">
                  <c:v>-1.8615699999999999E-2</c:v>
                </c:pt>
                <c:pt idx="47431">
                  <c:v>-2.2187200000000001E-2</c:v>
                </c:pt>
                <c:pt idx="47432">
                  <c:v>-2.85053E-3</c:v>
                </c:pt>
                <c:pt idx="47433">
                  <c:v>-8.3570499999999995E-3</c:v>
                </c:pt>
                <c:pt idx="47434">
                  <c:v>-1.9832599999999999E-2</c:v>
                </c:pt>
                <c:pt idx="47435">
                  <c:v>-2.2614499999999999E-2</c:v>
                </c:pt>
                <c:pt idx="47436">
                  <c:v>-2.1400500000000001E-3</c:v>
                </c:pt>
                <c:pt idx="47437">
                  <c:v>-1.51691E-2</c:v>
                </c:pt>
                <c:pt idx="47438">
                  <c:v>-2.0061499999999999E-2</c:v>
                </c:pt>
                <c:pt idx="47439">
                  <c:v>-1.01128E-2</c:v>
                </c:pt>
                <c:pt idx="47440">
                  <c:v>-1.08299E-2</c:v>
                </c:pt>
                <c:pt idx="47441">
                  <c:v>-3.4731900000000003E-2</c:v>
                </c:pt>
                <c:pt idx="47442">
                  <c:v>-3.2957100000000003E-2</c:v>
                </c:pt>
                <c:pt idx="47443">
                  <c:v>-1.1192300000000001E-2</c:v>
                </c:pt>
                <c:pt idx="47444">
                  <c:v>-8.2492799999999995E-4</c:v>
                </c:pt>
                <c:pt idx="47445">
                  <c:v>6.0043300000000004E-3</c:v>
                </c:pt>
                <c:pt idx="47446">
                  <c:v>-1.0110900000000001E-2</c:v>
                </c:pt>
                <c:pt idx="47447">
                  <c:v>-4.6377199999999997E-3</c:v>
                </c:pt>
                <c:pt idx="47448">
                  <c:v>-1.0049799999999999E-2</c:v>
                </c:pt>
                <c:pt idx="47449">
                  <c:v>-2.1768599999999999E-2</c:v>
                </c:pt>
                <c:pt idx="47450">
                  <c:v>-6.34003E-3</c:v>
                </c:pt>
                <c:pt idx="47451">
                  <c:v>5.1183699999999997E-3</c:v>
                </c:pt>
                <c:pt idx="47452">
                  <c:v>-4.27532E-3</c:v>
                </c:pt>
                <c:pt idx="47453">
                  <c:v>-2.5610000000000001E-2</c:v>
                </c:pt>
                <c:pt idx="47454">
                  <c:v>-1.3588899999999999E-2</c:v>
                </c:pt>
                <c:pt idx="47455">
                  <c:v>-3.2343900000000002E-2</c:v>
                </c:pt>
                <c:pt idx="47456">
                  <c:v>-2.2047000000000001E-2</c:v>
                </c:pt>
                <c:pt idx="47457">
                  <c:v>-4.8742300000000002E-3</c:v>
                </c:pt>
                <c:pt idx="47458">
                  <c:v>-1.0071800000000001E-2</c:v>
                </c:pt>
                <c:pt idx="47459">
                  <c:v>-1.7578099999999999E-2</c:v>
                </c:pt>
                <c:pt idx="47460">
                  <c:v>-3.1124099999999998E-2</c:v>
                </c:pt>
                <c:pt idx="47461">
                  <c:v>-3.8218500000000002E-2</c:v>
                </c:pt>
                <c:pt idx="47462">
                  <c:v>-3.1300500000000002E-2</c:v>
                </c:pt>
                <c:pt idx="47463">
                  <c:v>-6.32572E-3</c:v>
                </c:pt>
                <c:pt idx="47464">
                  <c:v>-1.9191699999999999E-2</c:v>
                </c:pt>
                <c:pt idx="47465">
                  <c:v>-1.8538499999999999E-2</c:v>
                </c:pt>
                <c:pt idx="47466">
                  <c:v>-5.5027000000000001E-3</c:v>
                </c:pt>
                <c:pt idx="47467">
                  <c:v>3.28159E-3</c:v>
                </c:pt>
                <c:pt idx="47468">
                  <c:v>5.9604600000000003E-4</c:v>
                </c:pt>
                <c:pt idx="47469">
                  <c:v>-1.39866E-2</c:v>
                </c:pt>
                <c:pt idx="47470">
                  <c:v>-3.7097900000000001E-4</c:v>
                </c:pt>
                <c:pt idx="47471">
                  <c:v>4.0922199999999997E-3</c:v>
                </c:pt>
                <c:pt idx="47472">
                  <c:v>3.2854099999999999E-3</c:v>
                </c:pt>
                <c:pt idx="47473">
                  <c:v>-1.43318E-2</c:v>
                </c:pt>
                <c:pt idx="47474">
                  <c:v>1.3418200000000001E-3</c:v>
                </c:pt>
                <c:pt idx="47475">
                  <c:v>-1.55926E-3</c:v>
                </c:pt>
                <c:pt idx="47476">
                  <c:v>-3.9462999999999998E-3</c:v>
                </c:pt>
                <c:pt idx="47477">
                  <c:v>1.13344E-2</c:v>
                </c:pt>
                <c:pt idx="47478">
                  <c:v>-1.01347E-2</c:v>
                </c:pt>
                <c:pt idx="47479">
                  <c:v>-2.0191199999999999E-2</c:v>
                </c:pt>
                <c:pt idx="47480">
                  <c:v>-1.8747300000000001E-2</c:v>
                </c:pt>
                <c:pt idx="47481">
                  <c:v>1.11961E-3</c:v>
                </c:pt>
                <c:pt idx="47482">
                  <c:v>3.0393600000000001E-3</c:v>
                </c:pt>
                <c:pt idx="47483">
                  <c:v>1.41144E-4</c:v>
                </c:pt>
                <c:pt idx="47484">
                  <c:v>-1.06335E-3</c:v>
                </c:pt>
                <c:pt idx="47485">
                  <c:v>-6.3686400000000001E-3</c:v>
                </c:pt>
                <c:pt idx="47486">
                  <c:v>-9.4547299999999997E-3</c:v>
                </c:pt>
                <c:pt idx="47487">
                  <c:v>-1.1662499999999999E-2</c:v>
                </c:pt>
                <c:pt idx="47488">
                  <c:v>8.3312999999999998E-3</c:v>
                </c:pt>
                <c:pt idx="47489">
                  <c:v>5.9795400000000002E-3</c:v>
                </c:pt>
                <c:pt idx="47490">
                  <c:v>-2.1581600000000001E-3</c:v>
                </c:pt>
                <c:pt idx="47491">
                  <c:v>-1.9061999999999999E-2</c:v>
                </c:pt>
                <c:pt idx="47492">
                  <c:v>-1.7642999999999999E-3</c:v>
                </c:pt>
                <c:pt idx="47493">
                  <c:v>6.8626399999999997E-3</c:v>
                </c:pt>
                <c:pt idx="47494">
                  <c:v>-1.4367100000000001E-2</c:v>
                </c:pt>
                <c:pt idx="47495">
                  <c:v>-9.5892000000000008E-3</c:v>
                </c:pt>
                <c:pt idx="47496">
                  <c:v>-1.1631000000000001E-2</c:v>
                </c:pt>
                <c:pt idx="47497">
                  <c:v>-1.21212E-2</c:v>
                </c:pt>
                <c:pt idx="47498">
                  <c:v>-1.1658699999999999E-2</c:v>
                </c:pt>
                <c:pt idx="47499">
                  <c:v>-1.0189999999999999E-2</c:v>
                </c:pt>
                <c:pt idx="47500">
                  <c:v>9.2678099999999996E-3</c:v>
                </c:pt>
                <c:pt idx="47501">
                  <c:v>-2.8047599999999999E-3</c:v>
                </c:pt>
                <c:pt idx="47502">
                  <c:v>-1.6347899999999999E-2</c:v>
                </c:pt>
                <c:pt idx="47503">
                  <c:v>-2.2575399999999999E-2</c:v>
                </c:pt>
                <c:pt idx="47504" formatCode="0.00E+00">
                  <c:v>-1.40123E-2</c:v>
                </c:pt>
                <c:pt idx="47505">
                  <c:v>-1.1301E-2</c:v>
                </c:pt>
                <c:pt idx="47506">
                  <c:v>-4.8389399999999999E-3</c:v>
                </c:pt>
                <c:pt idx="47507">
                  <c:v>-2.4394999999999998E-3</c:v>
                </c:pt>
                <c:pt idx="47508">
                  <c:v>5.4264099999999996E-3</c:v>
                </c:pt>
                <c:pt idx="47509">
                  <c:v>1.1612900000000001E-2</c:v>
                </c:pt>
                <c:pt idx="47510">
                  <c:v>-1.7949099999999999E-2</c:v>
                </c:pt>
                <c:pt idx="47511">
                  <c:v>-6.1426199999999997E-3</c:v>
                </c:pt>
                <c:pt idx="47512">
                  <c:v>-1.14641E-2</c:v>
                </c:pt>
                <c:pt idx="47513">
                  <c:v>1.07803E-2</c:v>
                </c:pt>
                <c:pt idx="47514">
                  <c:v>-4.6768199999999999E-3</c:v>
                </c:pt>
                <c:pt idx="47515">
                  <c:v>1.1634799999999999E-3</c:v>
                </c:pt>
                <c:pt idx="47516">
                  <c:v>7.6894800000000003E-3</c:v>
                </c:pt>
                <c:pt idx="47517">
                  <c:v>6.97136E-4</c:v>
                </c:pt>
                <c:pt idx="47518">
                  <c:v>-8.52585E-4</c:v>
                </c:pt>
                <c:pt idx="47519">
                  <c:v>7.4625000000000004E-3</c:v>
                </c:pt>
                <c:pt idx="47520">
                  <c:v>1.59369E-2</c:v>
                </c:pt>
                <c:pt idx="47521">
                  <c:v>1.34983E-2</c:v>
                </c:pt>
                <c:pt idx="47522">
                  <c:v>3.96919E-3</c:v>
                </c:pt>
                <c:pt idx="47523">
                  <c:v>-1.6485199999999998E-2</c:v>
                </c:pt>
                <c:pt idx="47524">
                  <c:v>4.2715100000000001E-3</c:v>
                </c:pt>
                <c:pt idx="47525">
                  <c:v>1.45168E-2</c:v>
                </c:pt>
                <c:pt idx="47526">
                  <c:v>2.3460399999999999E-2</c:v>
                </c:pt>
                <c:pt idx="47527">
                  <c:v>1.0297799999999999E-2</c:v>
                </c:pt>
                <c:pt idx="47528">
                  <c:v>-1.0269199999999999E-2</c:v>
                </c:pt>
                <c:pt idx="47529">
                  <c:v>-1.65825E-2</c:v>
                </c:pt>
                <c:pt idx="47530">
                  <c:v>1.5344600000000001E-3</c:v>
                </c:pt>
                <c:pt idx="47531">
                  <c:v>1.07861E-2</c:v>
                </c:pt>
                <c:pt idx="47532">
                  <c:v>1.84011E-2</c:v>
                </c:pt>
                <c:pt idx="47533">
                  <c:v>9.3460100000000001E-3</c:v>
                </c:pt>
                <c:pt idx="47534">
                  <c:v>7.1029700000000001E-3</c:v>
                </c:pt>
                <c:pt idx="47535">
                  <c:v>-8.8405600000000003E-4</c:v>
                </c:pt>
                <c:pt idx="47536">
                  <c:v>-4.29153E-3</c:v>
                </c:pt>
                <c:pt idx="47537">
                  <c:v>4.3029799999999997E-3</c:v>
                </c:pt>
                <c:pt idx="47538">
                  <c:v>1.38493E-2</c:v>
                </c:pt>
                <c:pt idx="47539">
                  <c:v>-3.4828200000000002E-3</c:v>
                </c:pt>
                <c:pt idx="47540">
                  <c:v>-8.7928799999999999E-4</c:v>
                </c:pt>
                <c:pt idx="47541">
                  <c:v>-1.7910000000000001E-3</c:v>
                </c:pt>
                <c:pt idx="47542">
                  <c:v>5.0897599999999996E-3</c:v>
                </c:pt>
                <c:pt idx="47543">
                  <c:v>9.0866100000000002E-3</c:v>
                </c:pt>
                <c:pt idx="47544">
                  <c:v>9.5443699999999999E-3</c:v>
                </c:pt>
                <c:pt idx="47545">
                  <c:v>1.78976E-2</c:v>
                </c:pt>
                <c:pt idx="47546">
                  <c:v>2.85053E-3</c:v>
                </c:pt>
                <c:pt idx="47547">
                  <c:v>6.4954799999999997E-3</c:v>
                </c:pt>
                <c:pt idx="47548">
                  <c:v>-7.3957399999999996E-3</c:v>
                </c:pt>
                <c:pt idx="47549">
                  <c:v>-5.7992900000000003E-3</c:v>
                </c:pt>
                <c:pt idx="47550">
                  <c:v>-4.7616999999999998E-3</c:v>
                </c:pt>
                <c:pt idx="47551">
                  <c:v>3.7021599999999999E-3</c:v>
                </c:pt>
                <c:pt idx="47552">
                  <c:v>1.8270499999999999E-2</c:v>
                </c:pt>
                <c:pt idx="47553">
                  <c:v>-1.31226E-3</c:v>
                </c:pt>
                <c:pt idx="47554">
                  <c:v>5.3224600000000002E-3</c:v>
                </c:pt>
                <c:pt idx="47555">
                  <c:v>-6.5526999999999998E-3</c:v>
                </c:pt>
                <c:pt idx="47556">
                  <c:v>1.1405E-2</c:v>
                </c:pt>
                <c:pt idx="47557">
                  <c:v>-2.3822800000000001E-3</c:v>
                </c:pt>
                <c:pt idx="47558">
                  <c:v>1.2051600000000001E-2</c:v>
                </c:pt>
                <c:pt idx="47559">
                  <c:v>-5.9433000000000003E-3</c:v>
                </c:pt>
                <c:pt idx="47560">
                  <c:v>-1.63898E-2</c:v>
                </c:pt>
                <c:pt idx="47561">
                  <c:v>-5.66673E-3</c:v>
                </c:pt>
                <c:pt idx="47562">
                  <c:v>1.25389E-2</c:v>
                </c:pt>
                <c:pt idx="47563">
                  <c:v>1.5493399999999999E-2</c:v>
                </c:pt>
                <c:pt idx="47564">
                  <c:v>-4.9219099999999998E-3</c:v>
                </c:pt>
                <c:pt idx="47565">
                  <c:v>5.1984800000000001E-3</c:v>
                </c:pt>
                <c:pt idx="47566">
                  <c:v>7.6065100000000004E-3</c:v>
                </c:pt>
                <c:pt idx="47567">
                  <c:v>-3.5181000000000001E-3</c:v>
                </c:pt>
                <c:pt idx="47568">
                  <c:v>-1.2163200000000001E-2</c:v>
                </c:pt>
                <c:pt idx="47569">
                  <c:v>-7.3375699999999999E-3</c:v>
                </c:pt>
                <c:pt idx="47570">
                  <c:v>1.88293E-2</c:v>
                </c:pt>
                <c:pt idx="47571">
                  <c:v>-6.2541999999999997E-3</c:v>
                </c:pt>
                <c:pt idx="47572">
                  <c:v>-9.0122199999999996E-3</c:v>
                </c:pt>
                <c:pt idx="47573">
                  <c:v>6.0205500000000004E-3</c:v>
                </c:pt>
                <c:pt idx="47574">
                  <c:v>1.76907E-3</c:v>
                </c:pt>
                <c:pt idx="47575">
                  <c:v>1.3422E-2</c:v>
                </c:pt>
                <c:pt idx="47576">
                  <c:v>5.6075999999999999E-3</c:v>
                </c:pt>
                <c:pt idx="47577">
                  <c:v>1.3278999999999999E-2</c:v>
                </c:pt>
                <c:pt idx="47578">
                  <c:v>1.2692500000000001E-2</c:v>
                </c:pt>
                <c:pt idx="47579">
                  <c:v>7.9355199999999997E-3</c:v>
                </c:pt>
                <c:pt idx="47580">
                  <c:v>4.6005200000000003E-3</c:v>
                </c:pt>
                <c:pt idx="47581">
                  <c:v>1.8682499999999999E-3</c:v>
                </c:pt>
                <c:pt idx="47582">
                  <c:v>9.1457399999999994E-3</c:v>
                </c:pt>
                <c:pt idx="47583">
                  <c:v>1.24321E-2</c:v>
                </c:pt>
                <c:pt idx="47584">
                  <c:v>1.3388600000000001E-2</c:v>
                </c:pt>
                <c:pt idx="47585">
                  <c:v>8.8291199999999993E-3</c:v>
                </c:pt>
                <c:pt idx="47586">
                  <c:v>7.4234000000000001E-3</c:v>
                </c:pt>
                <c:pt idx="47587">
                  <c:v>9.8857900000000002E-3</c:v>
                </c:pt>
                <c:pt idx="47588">
                  <c:v>1.0707899999999999E-2</c:v>
                </c:pt>
                <c:pt idx="47589">
                  <c:v>2.5561299999999999E-2</c:v>
                </c:pt>
                <c:pt idx="47590">
                  <c:v>1.6475699999999999E-2</c:v>
                </c:pt>
                <c:pt idx="47591">
                  <c:v>1.6707400000000001E-2</c:v>
                </c:pt>
                <c:pt idx="47592">
                  <c:v>1.6189599999999998E-2</c:v>
                </c:pt>
                <c:pt idx="47593">
                  <c:v>1.9665700000000001E-2</c:v>
                </c:pt>
                <c:pt idx="47594">
                  <c:v>1.02139E-2</c:v>
                </c:pt>
                <c:pt idx="47595">
                  <c:v>1.4152500000000001E-3</c:v>
                </c:pt>
                <c:pt idx="47596">
                  <c:v>3.50761E-3</c:v>
                </c:pt>
                <c:pt idx="47597">
                  <c:v>6.0854000000000004E-3</c:v>
                </c:pt>
                <c:pt idx="47598">
                  <c:v>1.2607600000000001E-3</c:v>
                </c:pt>
                <c:pt idx="47599">
                  <c:v>4.1112900000000001E-3</c:v>
                </c:pt>
                <c:pt idx="47600">
                  <c:v>1.6695000000000002E-2</c:v>
                </c:pt>
                <c:pt idx="47601">
                  <c:v>2.3257300000000002E-2</c:v>
                </c:pt>
                <c:pt idx="47602">
                  <c:v>1.3247500000000001E-2</c:v>
                </c:pt>
                <c:pt idx="47603" formatCode="0.00E+00">
                  <c:v>-3.0517600000000001E-5</c:v>
                </c:pt>
                <c:pt idx="47604">
                  <c:v>-4.8522900000000004E-3</c:v>
                </c:pt>
                <c:pt idx="47605">
                  <c:v>3.6258699999999998E-3</c:v>
                </c:pt>
                <c:pt idx="47606">
                  <c:v>5.1937099999999998E-3</c:v>
                </c:pt>
                <c:pt idx="47607">
                  <c:v>1.8186599999999999E-3</c:v>
                </c:pt>
                <c:pt idx="47608">
                  <c:v>7.1525599999999996E-3</c:v>
                </c:pt>
                <c:pt idx="47609">
                  <c:v>2.22683E-3</c:v>
                </c:pt>
                <c:pt idx="47610">
                  <c:v>-1.7003999999999999E-3</c:v>
                </c:pt>
                <c:pt idx="47611">
                  <c:v>3.6153800000000001E-3</c:v>
                </c:pt>
                <c:pt idx="47612">
                  <c:v>9.6101799999999994E-3</c:v>
                </c:pt>
                <c:pt idx="47613">
                  <c:v>3.0345899999999999E-2</c:v>
                </c:pt>
                <c:pt idx="47614">
                  <c:v>2.7435299999999999E-2</c:v>
                </c:pt>
                <c:pt idx="47615">
                  <c:v>2.7889299999999999E-2</c:v>
                </c:pt>
                <c:pt idx="47616">
                  <c:v>8.7242099999999996E-3</c:v>
                </c:pt>
                <c:pt idx="47617">
                  <c:v>5.1012000000000002E-3</c:v>
                </c:pt>
                <c:pt idx="47618">
                  <c:v>1.5388499999999999E-2</c:v>
                </c:pt>
                <c:pt idx="47619">
                  <c:v>2.0434399999999998E-2</c:v>
                </c:pt>
                <c:pt idx="47620">
                  <c:v>1.9822099999999999E-2</c:v>
                </c:pt>
                <c:pt idx="47621">
                  <c:v>1.8380199999999999E-2</c:v>
                </c:pt>
                <c:pt idx="47622">
                  <c:v>8.7060899999999997E-3</c:v>
                </c:pt>
                <c:pt idx="47623">
                  <c:v>7.0953399999999995E-4</c:v>
                </c:pt>
                <c:pt idx="47624">
                  <c:v>1.5410399999999999E-2</c:v>
                </c:pt>
                <c:pt idx="47625">
                  <c:v>3.3099200000000002E-2</c:v>
                </c:pt>
                <c:pt idx="47626">
                  <c:v>2.2019400000000001E-2</c:v>
                </c:pt>
                <c:pt idx="47627">
                  <c:v>2.06175E-2</c:v>
                </c:pt>
                <c:pt idx="47628">
                  <c:v>6.5994299999999999E-3</c:v>
                </c:pt>
                <c:pt idx="47629">
                  <c:v>1.6841899999999999E-3</c:v>
                </c:pt>
                <c:pt idx="47630">
                  <c:v>4.3134699999999998E-3</c:v>
                </c:pt>
                <c:pt idx="47631">
                  <c:v>8.1071900000000002E-3</c:v>
                </c:pt>
                <c:pt idx="47632">
                  <c:v>1.3091999999999999E-2</c:v>
                </c:pt>
                <c:pt idx="47633">
                  <c:v>2.4105100000000001E-2</c:v>
                </c:pt>
                <c:pt idx="47634">
                  <c:v>1.70183E-2</c:v>
                </c:pt>
                <c:pt idx="47635">
                  <c:v>-1.4772400000000001E-3</c:v>
                </c:pt>
                <c:pt idx="47636">
                  <c:v>1.38578E-2</c:v>
                </c:pt>
                <c:pt idx="47637">
                  <c:v>2.72541E-2</c:v>
                </c:pt>
                <c:pt idx="47638">
                  <c:v>2.5104499999999998E-2</c:v>
                </c:pt>
                <c:pt idx="47639">
                  <c:v>1.45206E-2</c:v>
                </c:pt>
                <c:pt idx="47640">
                  <c:v>1.0088E-2</c:v>
                </c:pt>
                <c:pt idx="47641">
                  <c:v>-6.2084200000000003E-4</c:v>
                </c:pt>
                <c:pt idx="47642">
                  <c:v>2.39534E-2</c:v>
                </c:pt>
                <c:pt idx="47643">
                  <c:v>1.94311E-2</c:v>
                </c:pt>
                <c:pt idx="47644">
                  <c:v>2.25372E-2</c:v>
                </c:pt>
                <c:pt idx="47645">
                  <c:v>9.87911E-3</c:v>
                </c:pt>
                <c:pt idx="47646">
                  <c:v>1.8485100000000001E-2</c:v>
                </c:pt>
                <c:pt idx="47647">
                  <c:v>1.4934499999999999E-3</c:v>
                </c:pt>
                <c:pt idx="47648">
                  <c:v>2.4385499999999998E-3</c:v>
                </c:pt>
                <c:pt idx="47649">
                  <c:v>1.5464800000000001E-2</c:v>
                </c:pt>
                <c:pt idx="47650">
                  <c:v>1.0603E-2</c:v>
                </c:pt>
                <c:pt idx="47651">
                  <c:v>1.5115700000000001E-3</c:v>
                </c:pt>
                <c:pt idx="47652">
                  <c:v>2.1855400000000001E-2</c:v>
                </c:pt>
                <c:pt idx="47653">
                  <c:v>1.5605000000000001E-2</c:v>
                </c:pt>
                <c:pt idx="47654">
                  <c:v>5.0754499999999996E-3</c:v>
                </c:pt>
                <c:pt idx="47655">
                  <c:v>1.3174099999999999E-2</c:v>
                </c:pt>
                <c:pt idx="47656">
                  <c:v>1.8021599999999999E-2</c:v>
                </c:pt>
                <c:pt idx="47657">
                  <c:v>6.1044699999999999E-3</c:v>
                </c:pt>
                <c:pt idx="47658">
                  <c:v>1.5830999999999999E-4</c:v>
                </c:pt>
                <c:pt idx="47659">
                  <c:v>-3.5495800000000001E-3</c:v>
                </c:pt>
                <c:pt idx="47660">
                  <c:v>4.0330899999999996E-3</c:v>
                </c:pt>
                <c:pt idx="47661">
                  <c:v>1.9559900000000002E-2</c:v>
                </c:pt>
                <c:pt idx="47662">
                  <c:v>1.8250499999999999E-2</c:v>
                </c:pt>
                <c:pt idx="47663">
                  <c:v>1.7646800000000001E-2</c:v>
                </c:pt>
                <c:pt idx="47664">
                  <c:v>2.26202E-2</c:v>
                </c:pt>
                <c:pt idx="47665">
                  <c:v>8.3694500000000005E-3</c:v>
                </c:pt>
                <c:pt idx="47666">
                  <c:v>6.4992899999999996E-3</c:v>
                </c:pt>
                <c:pt idx="47667">
                  <c:v>5.8498400000000002E-3</c:v>
                </c:pt>
                <c:pt idx="47668">
                  <c:v>2.0543100000000002E-2</c:v>
                </c:pt>
                <c:pt idx="47669">
                  <c:v>1.9220399999999999E-2</c:v>
                </c:pt>
                <c:pt idx="47670">
                  <c:v>1.1858E-2</c:v>
                </c:pt>
                <c:pt idx="47671">
                  <c:v>1.27163E-2</c:v>
                </c:pt>
                <c:pt idx="47672">
                  <c:v>1.7130900000000001E-2</c:v>
                </c:pt>
                <c:pt idx="47673">
                  <c:v>1.5659300000000001E-2</c:v>
                </c:pt>
                <c:pt idx="47674">
                  <c:v>1.9517900000000001E-2</c:v>
                </c:pt>
                <c:pt idx="47675">
                  <c:v>2.1199200000000001E-2</c:v>
                </c:pt>
                <c:pt idx="47676">
                  <c:v>2.34585E-2</c:v>
                </c:pt>
                <c:pt idx="47677">
                  <c:v>6.6394799999999997E-3</c:v>
                </c:pt>
                <c:pt idx="47678">
                  <c:v>-4.2495700000000003E-3</c:v>
                </c:pt>
                <c:pt idx="47679">
                  <c:v>7.4138600000000004E-3</c:v>
                </c:pt>
                <c:pt idx="47680">
                  <c:v>3.0981999999999999E-2</c:v>
                </c:pt>
                <c:pt idx="47681">
                  <c:v>1.43299E-2</c:v>
                </c:pt>
                <c:pt idx="47682">
                  <c:v>2.3708300000000002E-2</c:v>
                </c:pt>
                <c:pt idx="47683">
                  <c:v>2.7513500000000001E-3</c:v>
                </c:pt>
                <c:pt idx="47684">
                  <c:v>1.1850400000000001E-2</c:v>
                </c:pt>
                <c:pt idx="47685">
                  <c:v>2.8635000000000001E-2</c:v>
                </c:pt>
                <c:pt idx="47686">
                  <c:v>2.7102500000000002E-2</c:v>
                </c:pt>
                <c:pt idx="47687">
                  <c:v>2.74258E-2</c:v>
                </c:pt>
                <c:pt idx="47688">
                  <c:v>1.8654799999999999E-2</c:v>
                </c:pt>
                <c:pt idx="47689">
                  <c:v>3.6409400000000001E-2</c:v>
                </c:pt>
                <c:pt idx="47690">
                  <c:v>1.66597E-2</c:v>
                </c:pt>
                <c:pt idx="47691">
                  <c:v>2.71034E-2</c:v>
                </c:pt>
                <c:pt idx="47692">
                  <c:v>3.2411599999999999E-2</c:v>
                </c:pt>
                <c:pt idx="47693">
                  <c:v>1.9518899999999999E-2</c:v>
                </c:pt>
                <c:pt idx="47694">
                  <c:v>2.4959599999999998E-2</c:v>
                </c:pt>
                <c:pt idx="47695">
                  <c:v>2.6607499999999999E-2</c:v>
                </c:pt>
                <c:pt idx="47696">
                  <c:v>1.0837599999999999E-2</c:v>
                </c:pt>
                <c:pt idx="47697">
                  <c:v>3.1423600000000003E-2</c:v>
                </c:pt>
                <c:pt idx="47698">
                  <c:v>2.9522900000000001E-2</c:v>
                </c:pt>
                <c:pt idx="47699">
                  <c:v>1.9595100000000001E-2</c:v>
                </c:pt>
                <c:pt idx="47700">
                  <c:v>1.4406199999999999E-2</c:v>
                </c:pt>
                <c:pt idx="47701">
                  <c:v>3.1158399999999999E-2</c:v>
                </c:pt>
                <c:pt idx="47702">
                  <c:v>3.04461E-2</c:v>
                </c:pt>
                <c:pt idx="47703">
                  <c:v>1.42822E-2</c:v>
                </c:pt>
                <c:pt idx="47704">
                  <c:v>2.7294200000000001E-2</c:v>
                </c:pt>
                <c:pt idx="47705">
                  <c:v>2.32096E-2</c:v>
                </c:pt>
                <c:pt idx="47706">
                  <c:v>2.3487999999999998E-2</c:v>
                </c:pt>
                <c:pt idx="47707">
                  <c:v>2.2001300000000001E-2</c:v>
                </c:pt>
                <c:pt idx="47708">
                  <c:v>1.5066100000000001E-2</c:v>
                </c:pt>
                <c:pt idx="47709">
                  <c:v>1.8132200000000001E-2</c:v>
                </c:pt>
                <c:pt idx="47710">
                  <c:v>1.48792E-2</c:v>
                </c:pt>
                <c:pt idx="47711">
                  <c:v>2.0978900000000002E-2</c:v>
                </c:pt>
                <c:pt idx="47712">
                  <c:v>1.6559600000000001E-2</c:v>
                </c:pt>
                <c:pt idx="47713">
                  <c:v>1.7714500000000001E-2</c:v>
                </c:pt>
                <c:pt idx="47714">
                  <c:v>1.9845999999999999E-2</c:v>
                </c:pt>
                <c:pt idx="47715">
                  <c:v>1.3676600000000001E-2</c:v>
                </c:pt>
                <c:pt idx="47716">
                  <c:v>3.6756499999999998E-2</c:v>
                </c:pt>
                <c:pt idx="47717">
                  <c:v>3.2552699999999997E-2</c:v>
                </c:pt>
                <c:pt idx="47718">
                  <c:v>1.6706499999999999E-2</c:v>
                </c:pt>
                <c:pt idx="47719">
                  <c:v>1.6268700000000001E-2</c:v>
                </c:pt>
                <c:pt idx="47720">
                  <c:v>1.9403500000000001E-2</c:v>
                </c:pt>
                <c:pt idx="47721">
                  <c:v>1.8549E-2</c:v>
                </c:pt>
                <c:pt idx="47722">
                  <c:v>1.3405800000000001E-2</c:v>
                </c:pt>
                <c:pt idx="47723">
                  <c:v>2.7114900000000001E-2</c:v>
                </c:pt>
                <c:pt idx="47724">
                  <c:v>1.7768900000000001E-2</c:v>
                </c:pt>
                <c:pt idx="47725">
                  <c:v>8.5496900000000004E-3</c:v>
                </c:pt>
                <c:pt idx="47726">
                  <c:v>-7.5492900000000002E-3</c:v>
                </c:pt>
                <c:pt idx="47727">
                  <c:v>-5.8259999999999996E-3</c:v>
                </c:pt>
                <c:pt idx="47728">
                  <c:v>7.8182200000000007E-3</c:v>
                </c:pt>
                <c:pt idx="47729">
                  <c:v>1.28012E-2</c:v>
                </c:pt>
                <c:pt idx="47730">
                  <c:v>2.46153E-2</c:v>
                </c:pt>
                <c:pt idx="47731">
                  <c:v>1.6318300000000001E-2</c:v>
                </c:pt>
                <c:pt idx="47732">
                  <c:v>1.0241500000000001E-2</c:v>
                </c:pt>
                <c:pt idx="47733">
                  <c:v>3.4904499999999998E-4</c:v>
                </c:pt>
                <c:pt idx="47734">
                  <c:v>1.46856E-2</c:v>
                </c:pt>
                <c:pt idx="47735">
                  <c:v>5.7935699999999996E-3</c:v>
                </c:pt>
                <c:pt idx="47736">
                  <c:v>3.5486200000000002E-3</c:v>
                </c:pt>
                <c:pt idx="47737">
                  <c:v>1.35736E-2</c:v>
                </c:pt>
                <c:pt idx="47738">
                  <c:v>8.16536E-3</c:v>
                </c:pt>
                <c:pt idx="47739">
                  <c:v>4.2018899999999998E-3</c:v>
                </c:pt>
                <c:pt idx="47740">
                  <c:v>4.6291400000000003E-3</c:v>
                </c:pt>
                <c:pt idx="47741">
                  <c:v>6.7672699999999997E-3</c:v>
                </c:pt>
                <c:pt idx="47742">
                  <c:v>2.46305E-2</c:v>
                </c:pt>
                <c:pt idx="47743">
                  <c:v>1.7832799999999999E-2</c:v>
                </c:pt>
                <c:pt idx="47744">
                  <c:v>-5.58567E-3</c:v>
                </c:pt>
                <c:pt idx="47745">
                  <c:v>-1.2357699999999999E-2</c:v>
                </c:pt>
                <c:pt idx="47746">
                  <c:v>-1.1820799999999999E-2</c:v>
                </c:pt>
                <c:pt idx="47747">
                  <c:v>-1.00327E-2</c:v>
                </c:pt>
                <c:pt idx="47748">
                  <c:v>-4.0636099999999996E-3</c:v>
                </c:pt>
                <c:pt idx="47749">
                  <c:v>2.24361E-2</c:v>
                </c:pt>
                <c:pt idx="47750">
                  <c:v>1.19801E-2</c:v>
                </c:pt>
                <c:pt idx="47751">
                  <c:v>-4.6720499999999996E-3</c:v>
                </c:pt>
                <c:pt idx="47752">
                  <c:v>1.8664400000000001E-2</c:v>
                </c:pt>
                <c:pt idx="47753">
                  <c:v>1.6871500000000001E-2</c:v>
                </c:pt>
                <c:pt idx="47754">
                  <c:v>2.3309699999999999E-2</c:v>
                </c:pt>
                <c:pt idx="47755">
                  <c:v>3.9148300000000002E-3</c:v>
                </c:pt>
                <c:pt idx="47756">
                  <c:v>-1.2445399999999999E-3</c:v>
                </c:pt>
                <c:pt idx="47757">
                  <c:v>1.34716E-2</c:v>
                </c:pt>
                <c:pt idx="47758">
                  <c:v>1.5857699999999999E-2</c:v>
                </c:pt>
                <c:pt idx="47759">
                  <c:v>1.37634E-2</c:v>
                </c:pt>
                <c:pt idx="47760">
                  <c:v>1.7821300000000002E-2</c:v>
                </c:pt>
                <c:pt idx="47761">
                  <c:v>2.2361800000000001E-2</c:v>
                </c:pt>
                <c:pt idx="47762">
                  <c:v>3.8337700000000001E-4</c:v>
                </c:pt>
                <c:pt idx="47763">
                  <c:v>-3.58391E-3</c:v>
                </c:pt>
                <c:pt idx="47764">
                  <c:v>8.0852500000000004E-3</c:v>
                </c:pt>
                <c:pt idx="47765">
                  <c:v>8.7537799999999992E-3</c:v>
                </c:pt>
                <c:pt idx="47766">
                  <c:v>6.8950699999999997E-3</c:v>
                </c:pt>
                <c:pt idx="47767">
                  <c:v>2.5501299999999998E-3</c:v>
                </c:pt>
                <c:pt idx="47768">
                  <c:v>9.0494200000000007E-3</c:v>
                </c:pt>
                <c:pt idx="47769">
                  <c:v>2.0084399999999998E-3</c:v>
                </c:pt>
                <c:pt idx="47770">
                  <c:v>1.4892600000000001E-2</c:v>
                </c:pt>
                <c:pt idx="47771">
                  <c:v>1.6334499999999998E-2</c:v>
                </c:pt>
                <c:pt idx="47772">
                  <c:v>1.0662099999999999E-3</c:v>
                </c:pt>
                <c:pt idx="47773">
                  <c:v>7.9994200000000001E-3</c:v>
                </c:pt>
                <c:pt idx="47774">
                  <c:v>7.8125E-3</c:v>
                </c:pt>
                <c:pt idx="47775">
                  <c:v>7.6332099999999996E-3</c:v>
                </c:pt>
                <c:pt idx="47776">
                  <c:v>1.15633E-2</c:v>
                </c:pt>
                <c:pt idx="47777">
                  <c:v>-8.8787099999999997E-3</c:v>
                </c:pt>
                <c:pt idx="47778">
                  <c:v>1.05019E-2</c:v>
                </c:pt>
                <c:pt idx="47779">
                  <c:v>1.9009600000000001E-2</c:v>
                </c:pt>
                <c:pt idx="47780">
                  <c:v>9.6998199999999996E-3</c:v>
                </c:pt>
                <c:pt idx="47781">
                  <c:v>2.8133400000000001E-3</c:v>
                </c:pt>
                <c:pt idx="47782">
                  <c:v>2.20728E-2</c:v>
                </c:pt>
                <c:pt idx="47783">
                  <c:v>2.0566899999999999E-2</c:v>
                </c:pt>
                <c:pt idx="47784">
                  <c:v>1.05381E-2</c:v>
                </c:pt>
                <c:pt idx="47785">
                  <c:v>7.50828E-3</c:v>
                </c:pt>
                <c:pt idx="47786">
                  <c:v>2.02274E-2</c:v>
                </c:pt>
                <c:pt idx="47787">
                  <c:v>1.8092199999999999E-2</c:v>
                </c:pt>
                <c:pt idx="47788">
                  <c:v>7.8802100000000003E-3</c:v>
                </c:pt>
                <c:pt idx="47789">
                  <c:v>2.2964499999999998E-3</c:v>
                </c:pt>
                <c:pt idx="47790">
                  <c:v>1.1403999999999999E-2</c:v>
                </c:pt>
                <c:pt idx="47791">
                  <c:v>1.01929E-2</c:v>
                </c:pt>
                <c:pt idx="47792">
                  <c:v>9.9649400000000003E-3</c:v>
                </c:pt>
                <c:pt idx="47793">
                  <c:v>2.0966499999999999E-2</c:v>
                </c:pt>
                <c:pt idx="47794">
                  <c:v>2.31857E-2</c:v>
                </c:pt>
                <c:pt idx="47795">
                  <c:v>7.3509200000000004E-3</c:v>
                </c:pt>
                <c:pt idx="47796">
                  <c:v>-1.1062599999999999E-4</c:v>
                </c:pt>
                <c:pt idx="47797">
                  <c:v>1.8950499999999999E-2</c:v>
                </c:pt>
                <c:pt idx="47798">
                  <c:v>1.6340299999999999E-2</c:v>
                </c:pt>
                <c:pt idx="47799">
                  <c:v>5.7010699999999999E-3</c:v>
                </c:pt>
                <c:pt idx="47800">
                  <c:v>-2.6292799999999999E-3</c:v>
                </c:pt>
                <c:pt idx="47801">
                  <c:v>2.0045299999999999E-2</c:v>
                </c:pt>
                <c:pt idx="47802">
                  <c:v>2.1949799999999998E-2</c:v>
                </c:pt>
                <c:pt idx="47803">
                  <c:v>2.8298400000000001E-2</c:v>
                </c:pt>
                <c:pt idx="47804">
                  <c:v>3.1272899999999999E-2</c:v>
                </c:pt>
                <c:pt idx="47805">
                  <c:v>2.1925900000000002E-2</c:v>
                </c:pt>
                <c:pt idx="47806">
                  <c:v>2.2455200000000002E-2</c:v>
                </c:pt>
                <c:pt idx="47807">
                  <c:v>1.3002400000000001E-2</c:v>
                </c:pt>
                <c:pt idx="47808">
                  <c:v>4.7416699999999999E-3</c:v>
                </c:pt>
                <c:pt idx="47809">
                  <c:v>1.4525400000000001E-2</c:v>
                </c:pt>
                <c:pt idx="47810">
                  <c:v>1.7741199999999999E-2</c:v>
                </c:pt>
                <c:pt idx="47811">
                  <c:v>1.2001E-2</c:v>
                </c:pt>
                <c:pt idx="47812">
                  <c:v>1.4237400000000001E-2</c:v>
                </c:pt>
                <c:pt idx="47813">
                  <c:v>5.7478E-3</c:v>
                </c:pt>
                <c:pt idx="47814">
                  <c:v>4.7130599999999998E-3</c:v>
                </c:pt>
                <c:pt idx="47815">
                  <c:v>1.3485E-2</c:v>
                </c:pt>
                <c:pt idx="47816">
                  <c:v>3.4683199999999997E-2</c:v>
                </c:pt>
                <c:pt idx="47817">
                  <c:v>6.9265400000000001E-3</c:v>
                </c:pt>
                <c:pt idx="47818">
                  <c:v>6.5135999999999996E-3</c:v>
                </c:pt>
                <c:pt idx="47819">
                  <c:v>8.1834799999999999E-3</c:v>
                </c:pt>
                <c:pt idx="47820">
                  <c:v>1.39732E-2</c:v>
                </c:pt>
                <c:pt idx="47821">
                  <c:v>9.5548600000000001E-3</c:v>
                </c:pt>
                <c:pt idx="47822">
                  <c:v>4.73976E-3</c:v>
                </c:pt>
                <c:pt idx="47823">
                  <c:v>1.80178E-2</c:v>
                </c:pt>
                <c:pt idx="47824">
                  <c:v>7.9717599999999996E-3</c:v>
                </c:pt>
                <c:pt idx="47825">
                  <c:v>1.49794E-2</c:v>
                </c:pt>
                <c:pt idx="47826">
                  <c:v>9.8209400000000002E-3</c:v>
                </c:pt>
                <c:pt idx="47827">
                  <c:v>4.3697400000000004E-3</c:v>
                </c:pt>
                <c:pt idx="47828">
                  <c:v>4.2543399999999997E-3</c:v>
                </c:pt>
                <c:pt idx="47829">
                  <c:v>-2.3755999999999998E-3</c:v>
                </c:pt>
                <c:pt idx="47830">
                  <c:v>3.5095200000000002E-4</c:v>
                </c:pt>
                <c:pt idx="47831">
                  <c:v>1.35193E-2</c:v>
                </c:pt>
                <c:pt idx="47832">
                  <c:v>1.688E-3</c:v>
                </c:pt>
                <c:pt idx="47833">
                  <c:v>-8.3455999999999999E-3</c:v>
                </c:pt>
                <c:pt idx="47834">
                  <c:v>-4.15802E-4</c:v>
                </c:pt>
                <c:pt idx="47835">
                  <c:v>-9.2086800000000003E-3</c:v>
                </c:pt>
                <c:pt idx="47836">
                  <c:v>7.5044600000000001E-3</c:v>
                </c:pt>
                <c:pt idx="47837">
                  <c:v>1.28746E-2</c:v>
                </c:pt>
                <c:pt idx="47838">
                  <c:v>1.0698300000000001E-2</c:v>
                </c:pt>
                <c:pt idx="47839">
                  <c:v>9.5911E-3</c:v>
                </c:pt>
                <c:pt idx="47840">
                  <c:v>-2.2268300000000001E-2</c:v>
                </c:pt>
                <c:pt idx="47841">
                  <c:v>-1.2351000000000001E-2</c:v>
                </c:pt>
                <c:pt idx="47842">
                  <c:v>5.0449400000000004E-3</c:v>
                </c:pt>
                <c:pt idx="47843">
                  <c:v>1.49632E-3</c:v>
                </c:pt>
                <c:pt idx="47844">
                  <c:v>-1.00613E-2</c:v>
                </c:pt>
                <c:pt idx="47845">
                  <c:v>-1.8953299999999999E-2</c:v>
                </c:pt>
                <c:pt idx="47846">
                  <c:v>-1.2300500000000001E-2</c:v>
                </c:pt>
                <c:pt idx="47847">
                  <c:v>3.8013500000000002E-3</c:v>
                </c:pt>
                <c:pt idx="47848">
                  <c:v>-3.1948099999999999E-4</c:v>
                </c:pt>
                <c:pt idx="47849">
                  <c:v>-7.9278899999999999E-3</c:v>
                </c:pt>
                <c:pt idx="47850">
                  <c:v>6.4849899999999997E-4</c:v>
                </c:pt>
                <c:pt idx="47851">
                  <c:v>-1.2501699999999999E-2</c:v>
                </c:pt>
                <c:pt idx="47852">
                  <c:v>-2.7484900000000001E-3</c:v>
                </c:pt>
                <c:pt idx="47853">
                  <c:v>-1.61409E-2</c:v>
                </c:pt>
                <c:pt idx="47854">
                  <c:v>-4.5862200000000002E-3</c:v>
                </c:pt>
                <c:pt idx="47855">
                  <c:v>-1.17407E-2</c:v>
                </c:pt>
                <c:pt idx="47856">
                  <c:v>-9.2821099999999997E-3</c:v>
                </c:pt>
                <c:pt idx="47857">
                  <c:v>-9.5243499999999991E-3</c:v>
                </c:pt>
                <c:pt idx="47858">
                  <c:v>-1.29137E-2</c:v>
                </c:pt>
                <c:pt idx="47859">
                  <c:v>1.15795E-2</c:v>
                </c:pt>
                <c:pt idx="47860">
                  <c:v>3.0145599999999999E-3</c:v>
                </c:pt>
                <c:pt idx="47861">
                  <c:v>4.6348599999999999E-4</c:v>
                </c:pt>
                <c:pt idx="47862">
                  <c:v>-3.05843E-3</c:v>
                </c:pt>
                <c:pt idx="47863">
                  <c:v>9.6864700000000008E-3</c:v>
                </c:pt>
                <c:pt idx="47864">
                  <c:v>-7.0428799999999996E-3</c:v>
                </c:pt>
                <c:pt idx="47865">
                  <c:v>-6.7176800000000002E-3</c:v>
                </c:pt>
                <c:pt idx="47866">
                  <c:v>-1.2445400000000001E-2</c:v>
                </c:pt>
                <c:pt idx="47867">
                  <c:v>7.1516000000000001E-3</c:v>
                </c:pt>
                <c:pt idx="47868">
                  <c:v>-1.05667E-3</c:v>
                </c:pt>
                <c:pt idx="47869">
                  <c:v>-4.3210999999999996E-3</c:v>
                </c:pt>
                <c:pt idx="47870">
                  <c:v>-5.0048799999999997E-3</c:v>
                </c:pt>
                <c:pt idx="47871">
                  <c:v>-5.74589E-3</c:v>
                </c:pt>
                <c:pt idx="47872">
                  <c:v>-4.5108799999999999E-4</c:v>
                </c:pt>
                <c:pt idx="47873" formatCode="0.00E+00">
                  <c:v>8.3923299999999997E-5</c:v>
                </c:pt>
                <c:pt idx="47874">
                  <c:v>1.8119800000000001E-4</c:v>
                </c:pt>
                <c:pt idx="47875">
                  <c:v>-4.7740899999999999E-3</c:v>
                </c:pt>
                <c:pt idx="47876">
                  <c:v>5.5036499999999997E-3</c:v>
                </c:pt>
                <c:pt idx="47877">
                  <c:v>-5.4330799999999999E-3</c:v>
                </c:pt>
                <c:pt idx="47878">
                  <c:v>-9.5081300000000001E-4</c:v>
                </c:pt>
                <c:pt idx="47879">
                  <c:v>-3.4809100000000003E-4</c:v>
                </c:pt>
                <c:pt idx="47880">
                  <c:v>-8.7328000000000006E-3</c:v>
                </c:pt>
                <c:pt idx="47881">
                  <c:v>-3.6373099999999999E-3</c:v>
                </c:pt>
                <c:pt idx="47882">
                  <c:v>-6.3476599999999998E-3</c:v>
                </c:pt>
                <c:pt idx="47883">
                  <c:v>1.43108E-2</c:v>
                </c:pt>
                <c:pt idx="47884">
                  <c:v>6.0710900000000003E-3</c:v>
                </c:pt>
                <c:pt idx="47885">
                  <c:v>4.7683699999999997E-4</c:v>
                </c:pt>
                <c:pt idx="47886">
                  <c:v>9.4432800000000001E-3</c:v>
                </c:pt>
                <c:pt idx="47887">
                  <c:v>5.2070600000000001E-4</c:v>
                </c:pt>
                <c:pt idx="47888">
                  <c:v>9.7207999999999999E-3</c:v>
                </c:pt>
                <c:pt idx="47889">
                  <c:v>2.1381400000000002E-3</c:v>
                </c:pt>
                <c:pt idx="47890">
                  <c:v>-6.2560999999999997E-4</c:v>
                </c:pt>
                <c:pt idx="47891">
                  <c:v>9.9487299999999994E-3</c:v>
                </c:pt>
                <c:pt idx="47892">
                  <c:v>9.6645399999999992E-3</c:v>
                </c:pt>
                <c:pt idx="47893">
                  <c:v>5.3854000000000003E-3</c:v>
                </c:pt>
                <c:pt idx="47894">
                  <c:v>-4.7206899999999998E-4</c:v>
                </c:pt>
                <c:pt idx="47895">
                  <c:v>-9.76753E-3</c:v>
                </c:pt>
                <c:pt idx="47896">
                  <c:v>-2.1047599999999998E-3</c:v>
                </c:pt>
                <c:pt idx="47897">
                  <c:v>-7.7142699999999996E-3</c:v>
                </c:pt>
                <c:pt idx="47898">
                  <c:v>-2.0315199999999999E-2</c:v>
                </c:pt>
                <c:pt idx="47899">
                  <c:v>-1.26266E-2</c:v>
                </c:pt>
                <c:pt idx="47900">
                  <c:v>-7.00951E-4</c:v>
                </c:pt>
                <c:pt idx="47901">
                  <c:v>-3.7336299999999999E-3</c:v>
                </c:pt>
                <c:pt idx="47902">
                  <c:v>-1.58815E-2</c:v>
                </c:pt>
                <c:pt idx="47903">
                  <c:v>-9.4442399999999996E-3</c:v>
                </c:pt>
                <c:pt idx="47904">
                  <c:v>-3.9329500000000002E-3</c:v>
                </c:pt>
                <c:pt idx="47905">
                  <c:v>4.7063799999999996E-3</c:v>
                </c:pt>
                <c:pt idx="47906">
                  <c:v>1.7261500000000001E-4</c:v>
                </c:pt>
                <c:pt idx="47907">
                  <c:v>-1.2760200000000001E-3</c:v>
                </c:pt>
                <c:pt idx="47908">
                  <c:v>-9.0456000000000009E-3</c:v>
                </c:pt>
                <c:pt idx="47909">
                  <c:v>-2.2468599999999998E-3</c:v>
                </c:pt>
                <c:pt idx="47910">
                  <c:v>-1.19734E-2</c:v>
                </c:pt>
                <c:pt idx="47911">
                  <c:v>9.6492799999999997E-3</c:v>
                </c:pt>
                <c:pt idx="47912">
                  <c:v>1.4290799999999999E-2</c:v>
                </c:pt>
                <c:pt idx="47913">
                  <c:v>-6.5012000000000004E-3</c:v>
                </c:pt>
                <c:pt idx="47914">
                  <c:v>1.9893599999999999E-3</c:v>
                </c:pt>
                <c:pt idx="47915">
                  <c:v>4.8456200000000001E-3</c:v>
                </c:pt>
                <c:pt idx="47916">
                  <c:v>7.47395E-3</c:v>
                </c:pt>
                <c:pt idx="47917">
                  <c:v>3.4475299999999999E-3</c:v>
                </c:pt>
                <c:pt idx="47918">
                  <c:v>-7.5187700000000001E-3</c:v>
                </c:pt>
                <c:pt idx="47919">
                  <c:v>-2.68936E-4</c:v>
                </c:pt>
                <c:pt idx="47920">
                  <c:v>-1.0273900000000001E-2</c:v>
                </c:pt>
                <c:pt idx="47921">
                  <c:v>-2.6989000000000001E-4</c:v>
                </c:pt>
                <c:pt idx="47922">
                  <c:v>-6.2494300000000003E-3</c:v>
                </c:pt>
                <c:pt idx="47923">
                  <c:v>-8.7766600000000004E-3</c:v>
                </c:pt>
                <c:pt idx="47924">
                  <c:v>-8.7642700000000004E-4</c:v>
                </c:pt>
                <c:pt idx="47925">
                  <c:v>2.0780600000000001E-3</c:v>
                </c:pt>
                <c:pt idx="47926">
                  <c:v>1.5306499999999999E-3</c:v>
                </c:pt>
                <c:pt idx="47927">
                  <c:v>-1.49345E-2</c:v>
                </c:pt>
                <c:pt idx="47928">
                  <c:v>-1.1219E-2</c:v>
                </c:pt>
                <c:pt idx="47929">
                  <c:v>-7.3623700000000005E-4</c:v>
                </c:pt>
                <c:pt idx="47930">
                  <c:v>-1.41277E-2</c:v>
                </c:pt>
                <c:pt idx="47931">
                  <c:v>-1.20993E-2</c:v>
                </c:pt>
                <c:pt idx="47932">
                  <c:v>-1.7164200000000001E-2</c:v>
                </c:pt>
                <c:pt idx="47933">
                  <c:v>-1.23692E-2</c:v>
                </c:pt>
                <c:pt idx="47934">
                  <c:v>-5.4368999999999997E-3</c:v>
                </c:pt>
                <c:pt idx="47935">
                  <c:v>-9.4842899999999994E-3</c:v>
                </c:pt>
                <c:pt idx="47936">
                  <c:v>1.77479E-3</c:v>
                </c:pt>
                <c:pt idx="47937">
                  <c:v>-6.2274899999999996E-3</c:v>
                </c:pt>
                <c:pt idx="47938">
                  <c:v>-6.8750399999999998E-3</c:v>
                </c:pt>
                <c:pt idx="47939">
                  <c:v>-1.51377E-2</c:v>
                </c:pt>
                <c:pt idx="47940">
                  <c:v>-1.59779E-2</c:v>
                </c:pt>
                <c:pt idx="47941">
                  <c:v>-1.4823899999999999E-2</c:v>
                </c:pt>
                <c:pt idx="47942">
                  <c:v>-1.09386E-2</c:v>
                </c:pt>
                <c:pt idx="47943">
                  <c:v>-1.7474199999999999E-2</c:v>
                </c:pt>
                <c:pt idx="47944">
                  <c:v>-1.1299099999999999E-2</c:v>
                </c:pt>
                <c:pt idx="47945">
                  <c:v>-1.6890499999999999E-2</c:v>
                </c:pt>
                <c:pt idx="47946">
                  <c:v>-2.8812399999999998E-2</c:v>
                </c:pt>
                <c:pt idx="47947">
                  <c:v>-1.7478899999999999E-2</c:v>
                </c:pt>
                <c:pt idx="47948">
                  <c:v>-2.0183599999999999E-2</c:v>
                </c:pt>
                <c:pt idx="47949">
                  <c:v>-1.6615899999999999E-2</c:v>
                </c:pt>
                <c:pt idx="47950">
                  <c:v>-1.7727900000000001E-2</c:v>
                </c:pt>
                <c:pt idx="47951">
                  <c:v>-2.07834E-2</c:v>
                </c:pt>
                <c:pt idx="47952">
                  <c:v>-1.11933E-2</c:v>
                </c:pt>
                <c:pt idx="47953">
                  <c:v>-2.0465899999999999E-2</c:v>
                </c:pt>
                <c:pt idx="47954">
                  <c:v>-5.37872E-4</c:v>
                </c:pt>
                <c:pt idx="47955">
                  <c:v>-1.1348700000000001E-3</c:v>
                </c:pt>
                <c:pt idx="47956">
                  <c:v>-1.75657E-2</c:v>
                </c:pt>
                <c:pt idx="47957">
                  <c:v>-2.1324200000000001E-2</c:v>
                </c:pt>
                <c:pt idx="47958">
                  <c:v>-2.1775200000000001E-2</c:v>
                </c:pt>
                <c:pt idx="47959">
                  <c:v>-3.7546200000000002E-3</c:v>
                </c:pt>
                <c:pt idx="47960">
                  <c:v>-1.25246E-2</c:v>
                </c:pt>
                <c:pt idx="47961">
                  <c:v>-1.7131799999999999E-2</c:v>
                </c:pt>
                <c:pt idx="47962">
                  <c:v>-1.55268E-2</c:v>
                </c:pt>
                <c:pt idx="47963">
                  <c:v>-1.07193E-3</c:v>
                </c:pt>
                <c:pt idx="47964">
                  <c:v>-2.8629300000000001E-3</c:v>
                </c:pt>
                <c:pt idx="47965">
                  <c:v>-4.4708300000000003E-3</c:v>
                </c:pt>
                <c:pt idx="47966">
                  <c:v>1.4047599999999999E-3</c:v>
                </c:pt>
                <c:pt idx="47967">
                  <c:v>1.27125E-3</c:v>
                </c:pt>
                <c:pt idx="47968">
                  <c:v>-1.9720999999999999E-2</c:v>
                </c:pt>
                <c:pt idx="47969">
                  <c:v>-9.9182100000000002E-3</c:v>
                </c:pt>
                <c:pt idx="47970">
                  <c:v>-1.3833E-2</c:v>
                </c:pt>
                <c:pt idx="47971">
                  <c:v>-7.6198599999999998E-4</c:v>
                </c:pt>
                <c:pt idx="47972">
                  <c:v>-4.1647000000000003E-3</c:v>
                </c:pt>
                <c:pt idx="47973">
                  <c:v>-1.0585799999999999E-3</c:v>
                </c:pt>
                <c:pt idx="47974">
                  <c:v>-9.2983200000000001E-4</c:v>
                </c:pt>
                <c:pt idx="47975">
                  <c:v>-2.13928E-2</c:v>
                </c:pt>
                <c:pt idx="47976">
                  <c:v>-2.4525600000000002E-2</c:v>
                </c:pt>
                <c:pt idx="47977">
                  <c:v>9.8419200000000005E-4</c:v>
                </c:pt>
                <c:pt idx="47978">
                  <c:v>5.0287200000000004E-3</c:v>
                </c:pt>
                <c:pt idx="47979">
                  <c:v>-9.5958699999999994E-3</c:v>
                </c:pt>
                <c:pt idx="47980">
                  <c:v>-2.81286E-2</c:v>
                </c:pt>
                <c:pt idx="47981">
                  <c:v>-2.1761900000000001E-2</c:v>
                </c:pt>
                <c:pt idx="47982">
                  <c:v>-1.0031699999999999E-2</c:v>
                </c:pt>
                <c:pt idx="47983">
                  <c:v>-1.27735E-2</c:v>
                </c:pt>
                <c:pt idx="47984">
                  <c:v>1.45531E-3</c:v>
                </c:pt>
                <c:pt idx="47985">
                  <c:v>-1.8230400000000001E-2</c:v>
                </c:pt>
                <c:pt idx="47986">
                  <c:v>-3.7517499999999999E-3</c:v>
                </c:pt>
                <c:pt idx="47987" formatCode="0.00E+00">
                  <c:v>-6.7434299999999999E-3</c:v>
                </c:pt>
                <c:pt idx="47988">
                  <c:v>5.84126E-3</c:v>
                </c:pt>
                <c:pt idx="47989">
                  <c:v>-1.74427E-3</c:v>
                </c:pt>
                <c:pt idx="47990">
                  <c:v>3.8528400000000001E-4</c:v>
                </c:pt>
                <c:pt idx="47991">
                  <c:v>3.85666E-3</c:v>
                </c:pt>
                <c:pt idx="47992">
                  <c:v>-8.2321200000000008E-3</c:v>
                </c:pt>
                <c:pt idx="47993">
                  <c:v>-2.5253300000000001E-3</c:v>
                </c:pt>
                <c:pt idx="47994">
                  <c:v>-1.1105500000000001E-2</c:v>
                </c:pt>
                <c:pt idx="47995">
                  <c:v>-1.5986400000000001E-2</c:v>
                </c:pt>
                <c:pt idx="47996">
                  <c:v>-1.8258099999999999E-2</c:v>
                </c:pt>
                <c:pt idx="47997">
                  <c:v>-1.4150599999999999E-2</c:v>
                </c:pt>
                <c:pt idx="47998" formatCode="0.00E+00">
                  <c:v>-2.2557299999999999E-2</c:v>
                </c:pt>
                <c:pt idx="47999">
                  <c:v>-3.9586999999999999E-3</c:v>
                </c:pt>
                <c:pt idx="48000">
                  <c:v>-1.6995400000000001E-2</c:v>
                </c:pt>
                <c:pt idx="48001">
                  <c:v>-3.3461600000000001E-2</c:v>
                </c:pt>
                <c:pt idx="48002">
                  <c:v>-1.55745E-2</c:v>
                </c:pt>
                <c:pt idx="48003">
                  <c:v>-3.5390899999999999E-3</c:v>
                </c:pt>
                <c:pt idx="48004">
                  <c:v>-1.0140400000000001E-2</c:v>
                </c:pt>
                <c:pt idx="48005">
                  <c:v>-4.8399000000000003E-3</c:v>
                </c:pt>
                <c:pt idx="48006">
                  <c:v>-1.0316799999999999E-2</c:v>
                </c:pt>
                <c:pt idx="48007">
                  <c:v>-2.3791300000000001E-2</c:v>
                </c:pt>
                <c:pt idx="48008">
                  <c:v>-9.4852400000000007E-3</c:v>
                </c:pt>
                <c:pt idx="48009">
                  <c:v>-1.25761E-2</c:v>
                </c:pt>
                <c:pt idx="48010">
                  <c:v>-1.2994800000000001E-2</c:v>
                </c:pt>
                <c:pt idx="48011">
                  <c:v>-3.3826799999999999E-3</c:v>
                </c:pt>
                <c:pt idx="48012">
                  <c:v>-1.4926E-2</c:v>
                </c:pt>
                <c:pt idx="48013">
                  <c:v>-3.6383600000000002E-2</c:v>
                </c:pt>
                <c:pt idx="48014">
                  <c:v>-3.3257500000000002E-2</c:v>
                </c:pt>
                <c:pt idx="48015">
                  <c:v>-2.2531499999999999E-2</c:v>
                </c:pt>
                <c:pt idx="48016">
                  <c:v>-1.19696E-2</c:v>
                </c:pt>
                <c:pt idx="48017">
                  <c:v>-1.19772E-2</c:v>
                </c:pt>
                <c:pt idx="48018">
                  <c:v>-1.51682E-2</c:v>
                </c:pt>
                <c:pt idx="48019">
                  <c:v>-3.0864699999999998E-2</c:v>
                </c:pt>
                <c:pt idx="48020">
                  <c:v>-2.1303200000000001E-2</c:v>
                </c:pt>
                <c:pt idx="48021">
                  <c:v>-1.4922100000000001E-2</c:v>
                </c:pt>
                <c:pt idx="48022">
                  <c:v>-2.5100700000000001E-3</c:v>
                </c:pt>
                <c:pt idx="48023">
                  <c:v>-4.1236900000000002E-3</c:v>
                </c:pt>
                <c:pt idx="48024">
                  <c:v>-2.22311E-2</c:v>
                </c:pt>
                <c:pt idx="48025">
                  <c:v>-2.5535599999999999E-2</c:v>
                </c:pt>
                <c:pt idx="48026">
                  <c:v>-1.9977600000000002E-2</c:v>
                </c:pt>
                <c:pt idx="48027">
                  <c:v>-2.0084399999999999E-2</c:v>
                </c:pt>
                <c:pt idx="48028">
                  <c:v>-2.4961500000000001E-2</c:v>
                </c:pt>
                <c:pt idx="48029">
                  <c:v>-2.1379499999999999E-2</c:v>
                </c:pt>
                <c:pt idx="48030">
                  <c:v>-2.03419E-2</c:v>
                </c:pt>
                <c:pt idx="48031">
                  <c:v>-1.42288E-2</c:v>
                </c:pt>
                <c:pt idx="48032">
                  <c:v>-2.75316E-2</c:v>
                </c:pt>
                <c:pt idx="48033">
                  <c:v>-1.8510800000000001E-2</c:v>
                </c:pt>
                <c:pt idx="48034">
                  <c:v>-1.49298E-2</c:v>
                </c:pt>
                <c:pt idx="48035">
                  <c:v>-4.9610100000000001E-3</c:v>
                </c:pt>
                <c:pt idx="48036">
                  <c:v>-3.34454E-3</c:v>
                </c:pt>
                <c:pt idx="48037">
                  <c:v>-2.5389700000000001E-2</c:v>
                </c:pt>
                <c:pt idx="48038">
                  <c:v>-2.04973E-2</c:v>
                </c:pt>
                <c:pt idx="48039">
                  <c:v>-5.0058400000000001E-3</c:v>
                </c:pt>
                <c:pt idx="48040">
                  <c:v>-1.1619600000000001E-2</c:v>
                </c:pt>
                <c:pt idx="48041">
                  <c:v>-2.2758500000000001E-2</c:v>
                </c:pt>
                <c:pt idx="48042">
                  <c:v>-1.5605000000000001E-2</c:v>
                </c:pt>
                <c:pt idx="48043">
                  <c:v>-4.9114199999999997E-3</c:v>
                </c:pt>
                <c:pt idx="48044">
                  <c:v>4.7178300000000001E-3</c:v>
                </c:pt>
                <c:pt idx="48045">
                  <c:v>-3.8070700000000001E-3</c:v>
                </c:pt>
                <c:pt idx="48046">
                  <c:v>-1.44958E-3</c:v>
                </c:pt>
                <c:pt idx="48047">
                  <c:v>-1.2224199999999999E-2</c:v>
                </c:pt>
                <c:pt idx="48048">
                  <c:v>-7.06673E-4</c:v>
                </c:pt>
                <c:pt idx="48049">
                  <c:v>-1.9397699999999999E-3</c:v>
                </c:pt>
                <c:pt idx="48050">
                  <c:v>-8.1319800000000005E-3</c:v>
                </c:pt>
                <c:pt idx="48051">
                  <c:v>-5.9099199999999999E-3</c:v>
                </c:pt>
                <c:pt idx="48052">
                  <c:v>-2.6057199999999999E-2</c:v>
                </c:pt>
                <c:pt idx="48053">
                  <c:v>-3.0218100000000001E-2</c:v>
                </c:pt>
                <c:pt idx="48054">
                  <c:v>-8.7594999999999999E-3</c:v>
                </c:pt>
                <c:pt idx="48055">
                  <c:v>-1.10683E-2</c:v>
                </c:pt>
                <c:pt idx="48056">
                  <c:v>-1.4255500000000001E-2</c:v>
                </c:pt>
                <c:pt idx="48057">
                  <c:v>-2.6886899999999998E-2</c:v>
                </c:pt>
                <c:pt idx="48058">
                  <c:v>-2.4681999999999999E-2</c:v>
                </c:pt>
                <c:pt idx="48059">
                  <c:v>-2.42081E-2</c:v>
                </c:pt>
                <c:pt idx="48060">
                  <c:v>-2.8705600000000001E-2</c:v>
                </c:pt>
                <c:pt idx="48061">
                  <c:v>-2.0008999999999999E-2</c:v>
                </c:pt>
                <c:pt idx="48062">
                  <c:v>-2.38085E-2</c:v>
                </c:pt>
                <c:pt idx="48063">
                  <c:v>-1.24645E-2</c:v>
                </c:pt>
                <c:pt idx="48064">
                  <c:v>-2.1155400000000001E-2</c:v>
                </c:pt>
                <c:pt idx="48065">
                  <c:v>-2.17638E-2</c:v>
                </c:pt>
                <c:pt idx="48066">
                  <c:v>-4.5433000000000001E-3</c:v>
                </c:pt>
                <c:pt idx="48067">
                  <c:v>-4.5442599999999996E-3</c:v>
                </c:pt>
                <c:pt idx="48068">
                  <c:v>-1.3149299999999999E-2</c:v>
                </c:pt>
                <c:pt idx="48069">
                  <c:v>-1.77994E-2</c:v>
                </c:pt>
                <c:pt idx="48070">
                  <c:v>-1.30606E-2</c:v>
                </c:pt>
                <c:pt idx="48071" formatCode="0.00E+00">
                  <c:v>9.0599099999999998E-4</c:v>
                </c:pt>
                <c:pt idx="48072" formatCode="0.00E+00">
                  <c:v>4.95911E-5</c:v>
                </c:pt>
                <c:pt idx="48073">
                  <c:v>-4.4422100000000003E-3</c:v>
                </c:pt>
                <c:pt idx="48074">
                  <c:v>-4.4717799999999999E-3</c:v>
                </c:pt>
                <c:pt idx="48075">
                  <c:v>-7.36237E-3</c:v>
                </c:pt>
                <c:pt idx="48076">
                  <c:v>-1.2023000000000001E-2</c:v>
                </c:pt>
                <c:pt idx="48077">
                  <c:v>-5.8555600000000001E-3</c:v>
                </c:pt>
                <c:pt idx="48078">
                  <c:v>1.03655E-2</c:v>
                </c:pt>
                <c:pt idx="48079">
                  <c:v>-2.56157E-3</c:v>
                </c:pt>
                <c:pt idx="48080">
                  <c:v>-4.13132E-3</c:v>
                </c:pt>
                <c:pt idx="48081">
                  <c:v>-1.90659E-2</c:v>
                </c:pt>
                <c:pt idx="48082">
                  <c:v>-1.66912E-2</c:v>
                </c:pt>
                <c:pt idx="48083">
                  <c:v>-4.7779099999999998E-4</c:v>
                </c:pt>
                <c:pt idx="48084">
                  <c:v>-6.5031100000000003E-3</c:v>
                </c:pt>
                <c:pt idx="48085">
                  <c:v>-9.0599099999999991E-3</c:v>
                </c:pt>
                <c:pt idx="48086">
                  <c:v>-1.4856299999999999E-2</c:v>
                </c:pt>
                <c:pt idx="48087">
                  <c:v>-7.5597800000000003E-3</c:v>
                </c:pt>
                <c:pt idx="48088">
                  <c:v>-4.0607500000000001E-3</c:v>
                </c:pt>
                <c:pt idx="48089">
                  <c:v>-6.9465600000000001E-3</c:v>
                </c:pt>
                <c:pt idx="48090">
                  <c:v>-2.2125199999999999E-3</c:v>
                </c:pt>
                <c:pt idx="48091">
                  <c:v>-1.00889E-2</c:v>
                </c:pt>
                <c:pt idx="48092">
                  <c:v>-1.27087E-2</c:v>
                </c:pt>
                <c:pt idx="48093">
                  <c:v>-1.1550899999999999E-2</c:v>
                </c:pt>
                <c:pt idx="48094">
                  <c:v>-6.5031100000000003E-3</c:v>
                </c:pt>
                <c:pt idx="48095">
                  <c:v>-1.53542E-4</c:v>
                </c:pt>
                <c:pt idx="48096">
                  <c:v>-1.19772E-2</c:v>
                </c:pt>
                <c:pt idx="48097">
                  <c:v>-1.5349399999999999E-2</c:v>
                </c:pt>
                <c:pt idx="48098">
                  <c:v>-1.7311099999999999E-2</c:v>
                </c:pt>
                <c:pt idx="48099">
                  <c:v>-2.0589800000000002E-3</c:v>
                </c:pt>
                <c:pt idx="48100">
                  <c:v>-1.8434499999999999E-3</c:v>
                </c:pt>
                <c:pt idx="48101">
                  <c:v>6.5479300000000004E-3</c:v>
                </c:pt>
                <c:pt idx="48102">
                  <c:v>-1.5928299999999999E-2</c:v>
                </c:pt>
                <c:pt idx="48103">
                  <c:v>-1.92547E-2</c:v>
                </c:pt>
                <c:pt idx="48104">
                  <c:v>-1.54743E-2</c:v>
                </c:pt>
                <c:pt idx="48105">
                  <c:v>-1.0481799999999999E-2</c:v>
                </c:pt>
                <c:pt idx="48106">
                  <c:v>-4.7769500000000003E-3</c:v>
                </c:pt>
                <c:pt idx="48107">
                  <c:v>-1.13297E-2</c:v>
                </c:pt>
                <c:pt idx="48108">
                  <c:v>-1.4812499999999999E-2</c:v>
                </c:pt>
                <c:pt idx="48109">
                  <c:v>-1.56975E-2</c:v>
                </c:pt>
                <c:pt idx="48110">
                  <c:v>-3.0387899999999999E-2</c:v>
                </c:pt>
                <c:pt idx="48111">
                  <c:v>-1.21908E-2</c:v>
                </c:pt>
                <c:pt idx="48112">
                  <c:v>-1.51691E-2</c:v>
                </c:pt>
                <c:pt idx="48113">
                  <c:v>-1.40095E-3</c:v>
                </c:pt>
                <c:pt idx="48114">
                  <c:v>-1.8589000000000001E-2</c:v>
                </c:pt>
                <c:pt idx="48115">
                  <c:v>-2.2039400000000001E-2</c:v>
                </c:pt>
                <c:pt idx="48116">
                  <c:v>-2.0029100000000001E-2</c:v>
                </c:pt>
                <c:pt idx="48117">
                  <c:v>-3.8289999999999999E-3</c:v>
                </c:pt>
                <c:pt idx="48118">
                  <c:v>-1.6667399999999999E-2</c:v>
                </c:pt>
                <c:pt idx="48119">
                  <c:v>-3.1689599999999998E-2</c:v>
                </c:pt>
                <c:pt idx="48120">
                  <c:v>-1.8601400000000001E-2</c:v>
                </c:pt>
                <c:pt idx="48121">
                  <c:v>-1.6427000000000001E-2</c:v>
                </c:pt>
                <c:pt idx="48122">
                  <c:v>-1.46217E-2</c:v>
                </c:pt>
                <c:pt idx="48123">
                  <c:v>-1.2435E-2</c:v>
                </c:pt>
                <c:pt idx="48124">
                  <c:v>-8.23021E-3</c:v>
                </c:pt>
                <c:pt idx="48125">
                  <c:v>-2.9126200000000001E-2</c:v>
                </c:pt>
                <c:pt idx="48126">
                  <c:v>-2.5034000000000001E-2</c:v>
                </c:pt>
                <c:pt idx="48127">
                  <c:v>-2.56014E-2</c:v>
                </c:pt>
                <c:pt idx="48128">
                  <c:v>-4.8599200000000002E-3</c:v>
                </c:pt>
                <c:pt idx="48129">
                  <c:v>-2.77443E-2</c:v>
                </c:pt>
                <c:pt idx="48130">
                  <c:v>-3.5377499999999999E-2</c:v>
                </c:pt>
                <c:pt idx="48131">
                  <c:v>-2.7336099999999999E-2</c:v>
                </c:pt>
                <c:pt idx="48132">
                  <c:v>-2.4663000000000001E-2</c:v>
                </c:pt>
                <c:pt idx="48133">
                  <c:v>-1.7504700000000002E-2</c:v>
                </c:pt>
                <c:pt idx="48134">
                  <c:v>-2.6181200000000002E-2</c:v>
                </c:pt>
                <c:pt idx="48135">
                  <c:v>-1.6028400000000002E-2</c:v>
                </c:pt>
                <c:pt idx="48136">
                  <c:v>-2.8244999999999999E-2</c:v>
                </c:pt>
                <c:pt idx="48137">
                  <c:v>-3.3384299999999999E-2</c:v>
                </c:pt>
                <c:pt idx="48138">
                  <c:v>-1.98383E-2</c:v>
                </c:pt>
                <c:pt idx="48139">
                  <c:v>-3.0202900000000001E-2</c:v>
                </c:pt>
                <c:pt idx="48140">
                  <c:v>-2.36168E-2</c:v>
                </c:pt>
                <c:pt idx="48141">
                  <c:v>-2.0377200000000002E-2</c:v>
                </c:pt>
                <c:pt idx="48142">
                  <c:v>-2.8990700000000001E-2</c:v>
                </c:pt>
                <c:pt idx="48143">
                  <c:v>-1.40018E-2</c:v>
                </c:pt>
                <c:pt idx="48144">
                  <c:v>-1.20678E-2</c:v>
                </c:pt>
                <c:pt idx="48145">
                  <c:v>-1.3361899999999999E-2</c:v>
                </c:pt>
                <c:pt idx="48146">
                  <c:v>-9.8152199999999995E-3</c:v>
                </c:pt>
                <c:pt idx="48147">
                  <c:v>-1.12753E-2</c:v>
                </c:pt>
                <c:pt idx="48148">
                  <c:v>-7.7161799999999996E-3</c:v>
                </c:pt>
                <c:pt idx="48149">
                  <c:v>-2.6189799999999999E-2</c:v>
                </c:pt>
                <c:pt idx="48150">
                  <c:v>-1.8508E-2</c:v>
                </c:pt>
                <c:pt idx="48151">
                  <c:v>-1.30434E-2</c:v>
                </c:pt>
                <c:pt idx="48152">
                  <c:v>-1.2793499999999999E-2</c:v>
                </c:pt>
                <c:pt idx="48153">
                  <c:v>-9.6139899999999993E-3</c:v>
                </c:pt>
                <c:pt idx="48154">
                  <c:v>-2.6167900000000001E-2</c:v>
                </c:pt>
                <c:pt idx="48155">
                  <c:v>-1.3442000000000001E-2</c:v>
                </c:pt>
                <c:pt idx="48156">
                  <c:v>-9.8571800000000001E-3</c:v>
                </c:pt>
                <c:pt idx="48157">
                  <c:v>-3.7670099999999999E-3</c:v>
                </c:pt>
                <c:pt idx="48158">
                  <c:v>-2.2183399999999999E-2</c:v>
                </c:pt>
                <c:pt idx="48159">
                  <c:v>-1.0698300000000001E-2</c:v>
                </c:pt>
                <c:pt idx="48160">
                  <c:v>1.07212E-2</c:v>
                </c:pt>
                <c:pt idx="48161">
                  <c:v>3.4036600000000002E-3</c:v>
                </c:pt>
                <c:pt idx="48162">
                  <c:v>-1.09081E-2</c:v>
                </c:pt>
                <c:pt idx="48163">
                  <c:v>-1.5237799999999999E-2</c:v>
                </c:pt>
                <c:pt idx="48164">
                  <c:v>-1.6107599999999999E-3</c:v>
                </c:pt>
                <c:pt idx="48165">
                  <c:v>4.1818599999999999E-3</c:v>
                </c:pt>
                <c:pt idx="48166">
                  <c:v>-1.6078900000000001E-3</c:v>
                </c:pt>
                <c:pt idx="48167">
                  <c:v>-8.30936E-3</c:v>
                </c:pt>
                <c:pt idx="48168">
                  <c:v>-1.15557E-2</c:v>
                </c:pt>
                <c:pt idx="48169">
                  <c:v>-7.1926100000000003E-3</c:v>
                </c:pt>
                <c:pt idx="48170">
                  <c:v>5.4016100000000003E-3</c:v>
                </c:pt>
                <c:pt idx="48171">
                  <c:v>3.5400399999999999E-3</c:v>
                </c:pt>
                <c:pt idx="48172">
                  <c:v>9.9077200000000001E-3</c:v>
                </c:pt>
                <c:pt idx="48173">
                  <c:v>6.4201400000000004E-3</c:v>
                </c:pt>
                <c:pt idx="48174">
                  <c:v>1.33591E-2</c:v>
                </c:pt>
                <c:pt idx="48175">
                  <c:v>1.52855E-2</c:v>
                </c:pt>
                <c:pt idx="48176">
                  <c:v>-3.5095199999999999E-3</c:v>
                </c:pt>
                <c:pt idx="48177">
                  <c:v>1.25599E-3</c:v>
                </c:pt>
                <c:pt idx="48178">
                  <c:v>1.14079E-2</c:v>
                </c:pt>
                <c:pt idx="48179">
                  <c:v>8.7184900000000006E-3</c:v>
                </c:pt>
                <c:pt idx="48180">
                  <c:v>-5.28336E-3</c:v>
                </c:pt>
                <c:pt idx="48181">
                  <c:v>-1.07193E-3</c:v>
                </c:pt>
                <c:pt idx="48182">
                  <c:v>5.9518799999999997E-3</c:v>
                </c:pt>
                <c:pt idx="48183">
                  <c:v>6.66046E-3</c:v>
                </c:pt>
                <c:pt idx="48184">
                  <c:v>-2.1390900000000002E-3</c:v>
                </c:pt>
                <c:pt idx="48185">
                  <c:v>1.7738300000000001E-4</c:v>
                </c:pt>
                <c:pt idx="48186">
                  <c:v>1.7642000000000001E-2</c:v>
                </c:pt>
                <c:pt idx="48187">
                  <c:v>1.4490100000000001E-2</c:v>
                </c:pt>
                <c:pt idx="48188">
                  <c:v>1.28031E-2</c:v>
                </c:pt>
                <c:pt idx="48189">
                  <c:v>1.25694E-3</c:v>
                </c:pt>
                <c:pt idx="48190">
                  <c:v>7.8048700000000002E-3</c:v>
                </c:pt>
                <c:pt idx="48191">
                  <c:v>3.6373099999999999E-3</c:v>
                </c:pt>
                <c:pt idx="48192">
                  <c:v>-2.2363700000000001E-3</c:v>
                </c:pt>
                <c:pt idx="48193">
                  <c:v>6.6528300000000002E-3</c:v>
                </c:pt>
                <c:pt idx="48194">
                  <c:v>1.5163399999999999E-3</c:v>
                </c:pt>
                <c:pt idx="48195">
                  <c:v>1.7740200000000001E-2</c:v>
                </c:pt>
                <c:pt idx="48196">
                  <c:v>6.0863499999999999E-3</c:v>
                </c:pt>
                <c:pt idx="48197">
                  <c:v>-5.2223199999999999E-3</c:v>
                </c:pt>
                <c:pt idx="48198">
                  <c:v>1.74541E-2</c:v>
                </c:pt>
                <c:pt idx="48199">
                  <c:v>1.0323499999999999E-2</c:v>
                </c:pt>
                <c:pt idx="48200">
                  <c:v>1.5273999999999999E-2</c:v>
                </c:pt>
                <c:pt idx="48201">
                  <c:v>1.49546E-2</c:v>
                </c:pt>
                <c:pt idx="48202">
                  <c:v>-2.7513500000000001E-3</c:v>
                </c:pt>
                <c:pt idx="48203">
                  <c:v>1.03626E-2</c:v>
                </c:pt>
                <c:pt idx="48204">
                  <c:v>1.1802699999999999E-2</c:v>
                </c:pt>
                <c:pt idx="48205">
                  <c:v>1.30329E-2</c:v>
                </c:pt>
                <c:pt idx="48206">
                  <c:v>1.1213300000000001E-2</c:v>
                </c:pt>
                <c:pt idx="48207">
                  <c:v>8.5868799999999999E-3</c:v>
                </c:pt>
                <c:pt idx="48208">
                  <c:v>-3.55244E-3</c:v>
                </c:pt>
                <c:pt idx="48209">
                  <c:v>-5.1908500000000003E-3</c:v>
                </c:pt>
                <c:pt idx="48210">
                  <c:v>7.2126400000000002E-3</c:v>
                </c:pt>
                <c:pt idx="48211">
                  <c:v>5.6409800000000003E-3</c:v>
                </c:pt>
                <c:pt idx="48212">
                  <c:v>-8.3198500000000002E-3</c:v>
                </c:pt>
                <c:pt idx="48213">
                  <c:v>-1.04876E-2</c:v>
                </c:pt>
                <c:pt idx="48214">
                  <c:v>-1.1613800000000001E-2</c:v>
                </c:pt>
                <c:pt idx="48215">
                  <c:v>-7.5559599999999996E-3</c:v>
                </c:pt>
                <c:pt idx="48216">
                  <c:v>1.9846E-3</c:v>
                </c:pt>
                <c:pt idx="48217">
                  <c:v>-7.6579999999999997E-4</c:v>
                </c:pt>
                <c:pt idx="48218">
                  <c:v>-2.5749200000000001E-3</c:v>
                </c:pt>
                <c:pt idx="48219">
                  <c:v>4.7626500000000002E-3</c:v>
                </c:pt>
                <c:pt idx="48220">
                  <c:v>-2.0947500000000001E-2</c:v>
                </c:pt>
                <c:pt idx="48221">
                  <c:v>-1.44882E-2</c:v>
                </c:pt>
                <c:pt idx="48222">
                  <c:v>2.27451E-3</c:v>
                </c:pt>
                <c:pt idx="48223">
                  <c:v>-3.4513500000000002E-3</c:v>
                </c:pt>
                <c:pt idx="48224">
                  <c:v>-9.97257E-3</c:v>
                </c:pt>
                <c:pt idx="48225">
                  <c:v>-2.3730299999999999E-2</c:v>
                </c:pt>
                <c:pt idx="48226">
                  <c:v>-1.22843E-2</c:v>
                </c:pt>
                <c:pt idx="48227">
                  <c:v>3.58486E-3</c:v>
                </c:pt>
                <c:pt idx="48228">
                  <c:v>4.8646899999999996E-3</c:v>
                </c:pt>
                <c:pt idx="48229">
                  <c:v>-1.0367400000000001E-2</c:v>
                </c:pt>
                <c:pt idx="48230">
                  <c:v>-1.01814E-2</c:v>
                </c:pt>
                <c:pt idx="48231">
                  <c:v>-4.9610100000000001E-3</c:v>
                </c:pt>
                <c:pt idx="48232">
                  <c:v>3.4027100000000002E-3</c:v>
                </c:pt>
                <c:pt idx="48233">
                  <c:v>-3.33023E-3</c:v>
                </c:pt>
                <c:pt idx="48234">
                  <c:v>-9.4518699999999994E-3</c:v>
                </c:pt>
                <c:pt idx="48235">
                  <c:v>-9.1857899999999992E-3</c:v>
                </c:pt>
                <c:pt idx="48236">
                  <c:v>-5.9785799999999998E-3</c:v>
                </c:pt>
                <c:pt idx="48237">
                  <c:v>6.2179599999999998E-3</c:v>
                </c:pt>
                <c:pt idx="48238">
                  <c:v>-1.3637499999999999E-4</c:v>
                </c:pt>
                <c:pt idx="48239">
                  <c:v>-2.16293E-3</c:v>
                </c:pt>
                <c:pt idx="48240">
                  <c:v>4.5719100000000002E-3</c:v>
                </c:pt>
                <c:pt idx="48241">
                  <c:v>-8.9187599999999995E-3</c:v>
                </c:pt>
                <c:pt idx="48242">
                  <c:v>-3.1776399999999998E-3</c:v>
                </c:pt>
                <c:pt idx="48243">
                  <c:v>-7.1754499999999999E-3</c:v>
                </c:pt>
                <c:pt idx="48244" formatCode="0.00E+00">
                  <c:v>-5.6266800000000001E-5</c:v>
                </c:pt>
                <c:pt idx="48245">
                  <c:v>-8.2864800000000006E-3</c:v>
                </c:pt>
                <c:pt idx="48246">
                  <c:v>-1.4644600000000001E-2</c:v>
                </c:pt>
                <c:pt idx="48247">
                  <c:v>2.16484E-4</c:v>
                </c:pt>
                <c:pt idx="48248">
                  <c:v>-4.6062499999999999E-4</c:v>
                </c:pt>
                <c:pt idx="48249">
                  <c:v>-5.2928899999999997E-3</c:v>
                </c:pt>
                <c:pt idx="48250">
                  <c:v>-4.3315899999999997E-3</c:v>
                </c:pt>
                <c:pt idx="48251">
                  <c:v>-5.77831E-3</c:v>
                </c:pt>
                <c:pt idx="48252">
                  <c:v>5.1593799999999997E-4</c:v>
                </c:pt>
                <c:pt idx="48253">
                  <c:v>5.8345799999999998E-3</c:v>
                </c:pt>
                <c:pt idx="48254">
                  <c:v>-1.39408E-2</c:v>
                </c:pt>
                <c:pt idx="48255">
                  <c:v>6.06632E-3</c:v>
                </c:pt>
                <c:pt idx="48256">
                  <c:v>7.9555500000000005E-3</c:v>
                </c:pt>
                <c:pt idx="48257">
                  <c:v>3.58772E-3</c:v>
                </c:pt>
                <c:pt idx="48258">
                  <c:v>1.0716399999999999E-2</c:v>
                </c:pt>
                <c:pt idx="48259">
                  <c:v>1.0497100000000001E-2</c:v>
                </c:pt>
                <c:pt idx="48260">
                  <c:v>1.33562E-2</c:v>
                </c:pt>
                <c:pt idx="48261">
                  <c:v>9.4337499999999994E-3</c:v>
                </c:pt>
                <c:pt idx="48262">
                  <c:v>3.8995700000000002E-3</c:v>
                </c:pt>
                <c:pt idx="48263">
                  <c:v>1.28574E-2</c:v>
                </c:pt>
                <c:pt idx="48264">
                  <c:v>5.0973900000000003E-3</c:v>
                </c:pt>
                <c:pt idx="48265">
                  <c:v>6.3591000000000003E-3</c:v>
                </c:pt>
                <c:pt idx="48266">
                  <c:v>3.85666E-3</c:v>
                </c:pt>
                <c:pt idx="48267">
                  <c:v>8.6002300000000004E-3</c:v>
                </c:pt>
                <c:pt idx="48268">
                  <c:v>1.01204E-2</c:v>
                </c:pt>
                <c:pt idx="48269">
                  <c:v>3.63255E-3</c:v>
                </c:pt>
                <c:pt idx="48270">
                  <c:v>-1.77097E-3</c:v>
                </c:pt>
                <c:pt idx="48271">
                  <c:v>6.0701399999999999E-3</c:v>
                </c:pt>
                <c:pt idx="48272">
                  <c:v>2.7099600000000001E-2</c:v>
                </c:pt>
                <c:pt idx="48273">
                  <c:v>1.48544E-2</c:v>
                </c:pt>
                <c:pt idx="48274">
                  <c:v>9.3116799999999993E-3</c:v>
                </c:pt>
                <c:pt idx="48275">
                  <c:v>1.18914E-2</c:v>
                </c:pt>
                <c:pt idx="48276">
                  <c:v>2.0790099999999999E-2</c:v>
                </c:pt>
                <c:pt idx="48277">
                  <c:v>1.40438E-2</c:v>
                </c:pt>
                <c:pt idx="48278">
                  <c:v>3.78036E-3</c:v>
                </c:pt>
                <c:pt idx="48279">
                  <c:v>2.53105E-2</c:v>
                </c:pt>
                <c:pt idx="48280">
                  <c:v>3.0553799999999999E-2</c:v>
                </c:pt>
                <c:pt idx="48281">
                  <c:v>2.9094700000000001E-2</c:v>
                </c:pt>
                <c:pt idx="48282">
                  <c:v>6.3457499999999998E-3</c:v>
                </c:pt>
                <c:pt idx="48283">
                  <c:v>8.3408400000000004E-3</c:v>
                </c:pt>
                <c:pt idx="48284">
                  <c:v>1.6978300000000002E-2</c:v>
                </c:pt>
                <c:pt idx="48285">
                  <c:v>1.7837499999999999E-2</c:v>
                </c:pt>
                <c:pt idx="48286">
                  <c:v>2.3836099999999999E-2</c:v>
                </c:pt>
                <c:pt idx="48287">
                  <c:v>5.9032399999999997E-3</c:v>
                </c:pt>
                <c:pt idx="48288">
                  <c:v>2.0098700000000001E-2</c:v>
                </c:pt>
                <c:pt idx="48289">
                  <c:v>3.2184600000000001E-2</c:v>
                </c:pt>
                <c:pt idx="48290">
                  <c:v>2.29549E-2</c:v>
                </c:pt>
                <c:pt idx="48291">
                  <c:v>1.5277900000000001E-2</c:v>
                </c:pt>
                <c:pt idx="48292">
                  <c:v>1.5616400000000001E-2</c:v>
                </c:pt>
                <c:pt idx="48293">
                  <c:v>1.62268E-2</c:v>
                </c:pt>
                <c:pt idx="48294">
                  <c:v>7.8782999999999995E-3</c:v>
                </c:pt>
                <c:pt idx="48295">
                  <c:v>2.2536299999999999E-2</c:v>
                </c:pt>
                <c:pt idx="48296">
                  <c:v>1.97973E-2</c:v>
                </c:pt>
                <c:pt idx="48297">
                  <c:v>2.2214899999999999E-2</c:v>
                </c:pt>
                <c:pt idx="48298">
                  <c:v>1.0456999999999999E-2</c:v>
                </c:pt>
                <c:pt idx="48299">
                  <c:v>1.2242299999999999E-2</c:v>
                </c:pt>
                <c:pt idx="48300">
                  <c:v>1.4805799999999999E-2</c:v>
                </c:pt>
                <c:pt idx="48301">
                  <c:v>1.85232E-2</c:v>
                </c:pt>
                <c:pt idx="48302">
                  <c:v>2.3057000000000001E-2</c:v>
                </c:pt>
                <c:pt idx="48303">
                  <c:v>1.0172799999999999E-2</c:v>
                </c:pt>
                <c:pt idx="48304">
                  <c:v>9.9163099999999994E-3</c:v>
                </c:pt>
                <c:pt idx="48305">
                  <c:v>1.36452E-2</c:v>
                </c:pt>
                <c:pt idx="48306">
                  <c:v>9.2544600000000008E-3</c:v>
                </c:pt>
                <c:pt idx="48307">
                  <c:v>1.2725800000000001E-2</c:v>
                </c:pt>
                <c:pt idx="48308">
                  <c:v>3.50332E-2</c:v>
                </c:pt>
                <c:pt idx="48309">
                  <c:v>2.39353E-2</c:v>
                </c:pt>
                <c:pt idx="48310">
                  <c:v>1.88808E-2</c:v>
                </c:pt>
                <c:pt idx="48311">
                  <c:v>1.39341E-2</c:v>
                </c:pt>
                <c:pt idx="48312">
                  <c:v>2.3946800000000002E-3</c:v>
                </c:pt>
                <c:pt idx="48313">
                  <c:v>3.7829399999999999E-2</c:v>
                </c:pt>
                <c:pt idx="48314">
                  <c:v>2.3018799999999999E-2</c:v>
                </c:pt>
                <c:pt idx="48315">
                  <c:v>2.49033E-2</c:v>
                </c:pt>
                <c:pt idx="48316">
                  <c:v>2.4238599999999999E-2</c:v>
                </c:pt>
                <c:pt idx="48317">
                  <c:v>1.22509E-2</c:v>
                </c:pt>
                <c:pt idx="48318">
                  <c:v>1.6881E-2</c:v>
                </c:pt>
                <c:pt idx="48319">
                  <c:v>8.6364700000000003E-3</c:v>
                </c:pt>
                <c:pt idx="48320">
                  <c:v>2.6083E-3</c:v>
                </c:pt>
                <c:pt idx="48321">
                  <c:v>1.1594800000000001E-2</c:v>
                </c:pt>
                <c:pt idx="48322">
                  <c:v>2.50826E-2</c:v>
                </c:pt>
                <c:pt idx="48323">
                  <c:v>2.5442099999999999E-2</c:v>
                </c:pt>
                <c:pt idx="48324">
                  <c:v>2.6201200000000001E-2</c:v>
                </c:pt>
                <c:pt idx="48325">
                  <c:v>1.6908599999999999E-2</c:v>
                </c:pt>
                <c:pt idx="48326">
                  <c:v>2.3308800000000001E-2</c:v>
                </c:pt>
                <c:pt idx="48327">
                  <c:v>2.4914700000000001E-2</c:v>
                </c:pt>
                <c:pt idx="48328">
                  <c:v>2.13099E-2</c:v>
                </c:pt>
                <c:pt idx="48329">
                  <c:v>3.0730199999999999E-2</c:v>
                </c:pt>
                <c:pt idx="48330">
                  <c:v>2.5613799999999999E-2</c:v>
                </c:pt>
                <c:pt idx="48331">
                  <c:v>2.17171E-2</c:v>
                </c:pt>
                <c:pt idx="48332">
                  <c:v>1.48506E-2</c:v>
                </c:pt>
                <c:pt idx="48333">
                  <c:v>2.0288500000000001E-2</c:v>
                </c:pt>
                <c:pt idx="48334">
                  <c:v>3.1829799999999998E-2</c:v>
                </c:pt>
                <c:pt idx="48335">
                  <c:v>2.6682899999999999E-2</c:v>
                </c:pt>
                <c:pt idx="48336">
                  <c:v>1.3752E-2</c:v>
                </c:pt>
                <c:pt idx="48337">
                  <c:v>2.63748E-2</c:v>
                </c:pt>
                <c:pt idx="48338">
                  <c:v>1.9927E-2</c:v>
                </c:pt>
                <c:pt idx="48339">
                  <c:v>4.54712E-3</c:v>
                </c:pt>
                <c:pt idx="48340">
                  <c:v>1.2557E-2</c:v>
                </c:pt>
                <c:pt idx="48341">
                  <c:v>2.34947E-2</c:v>
                </c:pt>
                <c:pt idx="48342">
                  <c:v>2.6691400000000001E-2</c:v>
                </c:pt>
                <c:pt idx="48343">
                  <c:v>6.7606000000000003E-3</c:v>
                </c:pt>
                <c:pt idx="48344">
                  <c:v>1.0219600000000001E-2</c:v>
                </c:pt>
                <c:pt idx="48345">
                  <c:v>1.45168E-2</c:v>
                </c:pt>
                <c:pt idx="48346">
                  <c:v>2.5467900000000002E-2</c:v>
                </c:pt>
                <c:pt idx="48347">
                  <c:v>2.9561E-2</c:v>
                </c:pt>
                <c:pt idx="48348" formatCode="0.00E+00">
                  <c:v>2.5415400000000001E-3</c:v>
                </c:pt>
                <c:pt idx="48349">
                  <c:v>1.1033100000000001E-2</c:v>
                </c:pt>
                <c:pt idx="48350">
                  <c:v>1.2208E-2</c:v>
                </c:pt>
                <c:pt idx="48351">
                  <c:v>2.51198E-3</c:v>
                </c:pt>
                <c:pt idx="48352">
                  <c:v>-4.17995E-3</c:v>
                </c:pt>
                <c:pt idx="48353">
                  <c:v>1.97477E-2</c:v>
                </c:pt>
                <c:pt idx="48354">
                  <c:v>2.1341300000000001E-2</c:v>
                </c:pt>
                <c:pt idx="48355">
                  <c:v>1.4226000000000001E-2</c:v>
                </c:pt>
                <c:pt idx="48356">
                  <c:v>1.4521600000000001E-2</c:v>
                </c:pt>
                <c:pt idx="48357">
                  <c:v>2.4902299999999999E-2</c:v>
                </c:pt>
                <c:pt idx="48358">
                  <c:v>2.8301199999999999E-2</c:v>
                </c:pt>
                <c:pt idx="48359">
                  <c:v>3.69711E-2</c:v>
                </c:pt>
                <c:pt idx="48360">
                  <c:v>1.34602E-2</c:v>
                </c:pt>
                <c:pt idx="48361">
                  <c:v>2.0805400000000002E-2</c:v>
                </c:pt>
                <c:pt idx="48362">
                  <c:v>2.6217500000000001E-2</c:v>
                </c:pt>
                <c:pt idx="48363">
                  <c:v>1.9037200000000001E-2</c:v>
                </c:pt>
                <c:pt idx="48364">
                  <c:v>1.5683200000000001E-2</c:v>
                </c:pt>
                <c:pt idx="48365">
                  <c:v>1.7953899999999998E-2</c:v>
                </c:pt>
                <c:pt idx="48366">
                  <c:v>3.6246300000000002E-2</c:v>
                </c:pt>
                <c:pt idx="48367">
                  <c:v>2.7688999999999998E-2</c:v>
                </c:pt>
                <c:pt idx="48368">
                  <c:v>1.9951799999999999E-2</c:v>
                </c:pt>
                <c:pt idx="48369">
                  <c:v>5.93853E-3</c:v>
                </c:pt>
                <c:pt idx="48370">
                  <c:v>1.1598600000000001E-2</c:v>
                </c:pt>
                <c:pt idx="48371">
                  <c:v>1.6177199999999999E-2</c:v>
                </c:pt>
                <c:pt idx="48372">
                  <c:v>8.2063699999999993E-3</c:v>
                </c:pt>
                <c:pt idx="48373">
                  <c:v>9.7084000000000007E-3</c:v>
                </c:pt>
                <c:pt idx="48374">
                  <c:v>1.5658399999999999E-2</c:v>
                </c:pt>
                <c:pt idx="48375">
                  <c:v>1.6477599999999998E-2</c:v>
                </c:pt>
                <c:pt idx="48376">
                  <c:v>9.4957400000000008E-3</c:v>
                </c:pt>
                <c:pt idx="48377">
                  <c:v>6.9952E-3</c:v>
                </c:pt>
                <c:pt idx="48378">
                  <c:v>2.3746499999999999E-3</c:v>
                </c:pt>
                <c:pt idx="48379">
                  <c:v>1.7756500000000001E-2</c:v>
                </c:pt>
                <c:pt idx="48380">
                  <c:v>7.3404300000000002E-3</c:v>
                </c:pt>
                <c:pt idx="48381">
                  <c:v>7.6217699999999999E-3</c:v>
                </c:pt>
                <c:pt idx="48382">
                  <c:v>1.2041100000000001E-2</c:v>
                </c:pt>
                <c:pt idx="48383">
                  <c:v>8.5229899999999994E-3</c:v>
                </c:pt>
                <c:pt idx="48384">
                  <c:v>1.0961500000000001E-2</c:v>
                </c:pt>
                <c:pt idx="48385">
                  <c:v>1.6048400000000001E-2</c:v>
                </c:pt>
                <c:pt idx="48386">
                  <c:v>2.2535300000000001E-2</c:v>
                </c:pt>
                <c:pt idx="48387">
                  <c:v>2.8605499999999999E-2</c:v>
                </c:pt>
                <c:pt idx="48388">
                  <c:v>1.4801E-2</c:v>
                </c:pt>
                <c:pt idx="48389">
                  <c:v>1.35088E-2</c:v>
                </c:pt>
                <c:pt idx="48390">
                  <c:v>1.7084100000000001E-2</c:v>
                </c:pt>
                <c:pt idx="48391">
                  <c:v>1.8166499999999999E-2</c:v>
                </c:pt>
                <c:pt idx="48392">
                  <c:v>2.5322899999999999E-2</c:v>
                </c:pt>
                <c:pt idx="48393">
                  <c:v>2.0084399999999998E-3</c:v>
                </c:pt>
                <c:pt idx="48394">
                  <c:v>1.2124100000000001E-2</c:v>
                </c:pt>
                <c:pt idx="48395">
                  <c:v>2.1116300000000001E-2</c:v>
                </c:pt>
                <c:pt idx="48396">
                  <c:v>1.80197E-2</c:v>
                </c:pt>
                <c:pt idx="48397">
                  <c:v>2.3997299999999999E-2</c:v>
                </c:pt>
                <c:pt idx="48398">
                  <c:v>3.7412600000000002E-3</c:v>
                </c:pt>
                <c:pt idx="48399">
                  <c:v>9.8562200000000006E-3</c:v>
                </c:pt>
                <c:pt idx="48400">
                  <c:v>7.3528300000000003E-3</c:v>
                </c:pt>
                <c:pt idx="48401">
                  <c:v>1.6635899999999999E-2</c:v>
                </c:pt>
                <c:pt idx="48402">
                  <c:v>1.6061800000000001E-2</c:v>
                </c:pt>
                <c:pt idx="48403">
                  <c:v>1.65796E-2</c:v>
                </c:pt>
                <c:pt idx="48404">
                  <c:v>1.7519E-2</c:v>
                </c:pt>
                <c:pt idx="48405">
                  <c:v>1.5384699999999999E-2</c:v>
                </c:pt>
                <c:pt idx="48406">
                  <c:v>2.3373600000000001E-2</c:v>
                </c:pt>
                <c:pt idx="48407">
                  <c:v>1.8693000000000001E-2</c:v>
                </c:pt>
                <c:pt idx="48408">
                  <c:v>9.6616700000000007E-3</c:v>
                </c:pt>
                <c:pt idx="48409">
                  <c:v>2.2068000000000001E-2</c:v>
                </c:pt>
                <c:pt idx="48410">
                  <c:v>3.2209399999999999E-2</c:v>
                </c:pt>
                <c:pt idx="48411">
                  <c:v>1.7714500000000001E-2</c:v>
                </c:pt>
                <c:pt idx="48412">
                  <c:v>1.5050900000000001E-2</c:v>
                </c:pt>
                <c:pt idx="48413">
                  <c:v>1.5844299999999999E-2</c:v>
                </c:pt>
                <c:pt idx="48414">
                  <c:v>1.2531300000000001E-3</c:v>
                </c:pt>
                <c:pt idx="48415">
                  <c:v>1.08824E-2</c:v>
                </c:pt>
                <c:pt idx="48416">
                  <c:v>2.73685E-2</c:v>
                </c:pt>
                <c:pt idx="48417">
                  <c:v>1.53589E-2</c:v>
                </c:pt>
                <c:pt idx="48418">
                  <c:v>7.8659100000000003E-3</c:v>
                </c:pt>
                <c:pt idx="48419">
                  <c:v>2.1714199999999999E-2</c:v>
                </c:pt>
                <c:pt idx="48420">
                  <c:v>1.3791100000000001E-2</c:v>
                </c:pt>
                <c:pt idx="48421">
                  <c:v>1.3840699999999999E-2</c:v>
                </c:pt>
                <c:pt idx="48422">
                  <c:v>1.93405E-2</c:v>
                </c:pt>
                <c:pt idx="48423">
                  <c:v>1.34726E-2</c:v>
                </c:pt>
                <c:pt idx="48424">
                  <c:v>6.2236799999999997E-3</c:v>
                </c:pt>
                <c:pt idx="48425">
                  <c:v>1.4567399999999999E-2</c:v>
                </c:pt>
                <c:pt idx="48426">
                  <c:v>1.2929899999999999E-2</c:v>
                </c:pt>
                <c:pt idx="48427">
                  <c:v>7.02953E-3</c:v>
                </c:pt>
                <c:pt idx="48428">
                  <c:v>8.9731199999999994E-3</c:v>
                </c:pt>
                <c:pt idx="48429">
                  <c:v>9.06181E-3</c:v>
                </c:pt>
                <c:pt idx="48430">
                  <c:v>2.22521E-2</c:v>
                </c:pt>
                <c:pt idx="48431">
                  <c:v>1.6353599999999999E-2</c:v>
                </c:pt>
                <c:pt idx="48432">
                  <c:v>8.6774799999999996E-3</c:v>
                </c:pt>
                <c:pt idx="48433">
                  <c:v>1.52216E-2</c:v>
                </c:pt>
                <c:pt idx="48434">
                  <c:v>3.39975E-2</c:v>
                </c:pt>
                <c:pt idx="48435">
                  <c:v>3.1698200000000003E-2</c:v>
                </c:pt>
                <c:pt idx="48436">
                  <c:v>2.0924600000000002E-2</c:v>
                </c:pt>
                <c:pt idx="48437">
                  <c:v>2.5722499999999999E-2</c:v>
                </c:pt>
                <c:pt idx="48438">
                  <c:v>2.2903400000000001E-2</c:v>
                </c:pt>
                <c:pt idx="48439">
                  <c:v>2.2049900000000001E-2</c:v>
                </c:pt>
                <c:pt idx="48440" formatCode="0.00E+00">
                  <c:v>1.4205000000000001E-2</c:v>
                </c:pt>
                <c:pt idx="48441">
                  <c:v>2.9207199999999999E-2</c:v>
                </c:pt>
                <c:pt idx="48442" formatCode="0.00E+00">
                  <c:v>3.0340200000000001E-2</c:v>
                </c:pt>
                <c:pt idx="48443">
                  <c:v>2.9181499999999999E-2</c:v>
                </c:pt>
                <c:pt idx="48444">
                  <c:v>1.7294899999999998E-2</c:v>
                </c:pt>
                <c:pt idx="48445">
                  <c:v>2.1512E-2</c:v>
                </c:pt>
                <c:pt idx="48446">
                  <c:v>3.3007599999999998E-2</c:v>
                </c:pt>
                <c:pt idx="48447">
                  <c:v>2.7672800000000001E-2</c:v>
                </c:pt>
                <c:pt idx="48448">
                  <c:v>2.2473300000000002E-2</c:v>
                </c:pt>
                <c:pt idx="48449">
                  <c:v>1.09663E-2</c:v>
                </c:pt>
                <c:pt idx="48450">
                  <c:v>1.40524E-2</c:v>
                </c:pt>
                <c:pt idx="48451">
                  <c:v>1.5701300000000001E-2</c:v>
                </c:pt>
                <c:pt idx="48452">
                  <c:v>1.8347700000000002E-2</c:v>
                </c:pt>
                <c:pt idx="48453">
                  <c:v>1.546E-2</c:v>
                </c:pt>
                <c:pt idx="48454">
                  <c:v>1.1756900000000001E-2</c:v>
                </c:pt>
                <c:pt idx="48455">
                  <c:v>2.5833100000000001E-2</c:v>
                </c:pt>
                <c:pt idx="48456">
                  <c:v>1.30262E-2</c:v>
                </c:pt>
                <c:pt idx="48457">
                  <c:v>1.20249E-2</c:v>
                </c:pt>
                <c:pt idx="48458">
                  <c:v>1.22852E-2</c:v>
                </c:pt>
                <c:pt idx="48459">
                  <c:v>1.96905E-2</c:v>
                </c:pt>
                <c:pt idx="48460">
                  <c:v>1.7293900000000001E-2</c:v>
                </c:pt>
                <c:pt idx="48461">
                  <c:v>7.7943800000000001E-3</c:v>
                </c:pt>
                <c:pt idx="48462">
                  <c:v>1.42431E-2</c:v>
                </c:pt>
                <c:pt idx="48463">
                  <c:v>2.11439E-2</c:v>
                </c:pt>
                <c:pt idx="48464">
                  <c:v>1.96495E-2</c:v>
                </c:pt>
                <c:pt idx="48465">
                  <c:v>9.3469599999999996E-3</c:v>
                </c:pt>
                <c:pt idx="48466">
                  <c:v>2.6397700000000001E-3</c:v>
                </c:pt>
                <c:pt idx="48467">
                  <c:v>1.9002000000000002E-2</c:v>
                </c:pt>
                <c:pt idx="48468">
                  <c:v>1.7148E-2</c:v>
                </c:pt>
                <c:pt idx="48469">
                  <c:v>3.7488899999999999E-3</c:v>
                </c:pt>
                <c:pt idx="48470">
                  <c:v>3.1023000000000001E-3</c:v>
                </c:pt>
                <c:pt idx="48471">
                  <c:v>9.3364700000000001E-4</c:v>
                </c:pt>
                <c:pt idx="48472">
                  <c:v>-4.0388100000000003E-3</c:v>
                </c:pt>
                <c:pt idx="48473">
                  <c:v>6.4621000000000001E-3</c:v>
                </c:pt>
                <c:pt idx="48474">
                  <c:v>1.7148E-2</c:v>
                </c:pt>
                <c:pt idx="48475">
                  <c:v>9.2163100000000001E-3</c:v>
                </c:pt>
                <c:pt idx="48476">
                  <c:v>2.07596E-2</c:v>
                </c:pt>
                <c:pt idx="48477">
                  <c:v>4.5690499999999998E-3</c:v>
                </c:pt>
                <c:pt idx="48478">
                  <c:v>1.8837900000000001E-2</c:v>
                </c:pt>
                <c:pt idx="48479">
                  <c:v>2.3702600000000001E-2</c:v>
                </c:pt>
                <c:pt idx="48480">
                  <c:v>1.5844299999999999E-2</c:v>
                </c:pt>
                <c:pt idx="48481">
                  <c:v>2.7742399999999999E-3</c:v>
                </c:pt>
                <c:pt idx="48482">
                  <c:v>2.6865000000000001E-3</c:v>
                </c:pt>
                <c:pt idx="48483">
                  <c:v>7.5025600000000001E-3</c:v>
                </c:pt>
                <c:pt idx="48484">
                  <c:v>2.2716500000000001E-3</c:v>
                </c:pt>
                <c:pt idx="48485">
                  <c:v>8.46863E-4</c:v>
                </c:pt>
                <c:pt idx="48486">
                  <c:v>4.6739599999999996E-3</c:v>
                </c:pt>
                <c:pt idx="48487">
                  <c:v>1.3942700000000001E-2</c:v>
                </c:pt>
                <c:pt idx="48488">
                  <c:v>-3.1185200000000001E-3</c:v>
                </c:pt>
                <c:pt idx="48489">
                  <c:v>9.8419200000000005E-4</c:v>
                </c:pt>
                <c:pt idx="48490">
                  <c:v>-3.5905799999999999E-3</c:v>
                </c:pt>
                <c:pt idx="48491">
                  <c:v>4.9552900000000002E-3</c:v>
                </c:pt>
                <c:pt idx="48492">
                  <c:v>-5.3176899999999999E-3</c:v>
                </c:pt>
                <c:pt idx="48493">
                  <c:v>-5.4340400000000002E-3</c:v>
                </c:pt>
                <c:pt idx="48494">
                  <c:v>-5.3911200000000001E-3</c:v>
                </c:pt>
                <c:pt idx="48495">
                  <c:v>-5.8565099999999997E-3</c:v>
                </c:pt>
                <c:pt idx="48496">
                  <c:v>6.8292600000000002E-3</c:v>
                </c:pt>
                <c:pt idx="48497">
                  <c:v>5.1622400000000002E-3</c:v>
                </c:pt>
                <c:pt idx="48498">
                  <c:v>-3.9510700000000001E-3</c:v>
                </c:pt>
                <c:pt idx="48499">
                  <c:v>-7.7724500000000002E-3</c:v>
                </c:pt>
                <c:pt idx="48500">
                  <c:v>9.8771999999999992E-3</c:v>
                </c:pt>
                <c:pt idx="48501">
                  <c:v>-2.61021E-3</c:v>
                </c:pt>
                <c:pt idx="48502">
                  <c:v>-7.9612699999999995E-3</c:v>
                </c:pt>
                <c:pt idx="48503">
                  <c:v>2.7894999999999999E-3</c:v>
                </c:pt>
                <c:pt idx="48504">
                  <c:v>2.8696099999999999E-3</c:v>
                </c:pt>
                <c:pt idx="48505">
                  <c:v>7.2240799999999999E-3</c:v>
                </c:pt>
                <c:pt idx="48506">
                  <c:v>1.22223E-2</c:v>
                </c:pt>
                <c:pt idx="48507">
                  <c:v>-2.36893E-3</c:v>
                </c:pt>
                <c:pt idx="48508">
                  <c:v>1.0680200000000001E-2</c:v>
                </c:pt>
                <c:pt idx="48509">
                  <c:v>1.3111100000000001E-2</c:v>
                </c:pt>
                <c:pt idx="48510">
                  <c:v>8.2225800000000002E-3</c:v>
                </c:pt>
                <c:pt idx="48511">
                  <c:v>6.3505200000000001E-3</c:v>
                </c:pt>
                <c:pt idx="48512">
                  <c:v>1.50318E-2</c:v>
                </c:pt>
                <c:pt idx="48513">
                  <c:v>-1.84917E-3</c:v>
                </c:pt>
                <c:pt idx="48514">
                  <c:v>-2.4137500000000001E-3</c:v>
                </c:pt>
                <c:pt idx="48515">
                  <c:v>1.76878E-2</c:v>
                </c:pt>
                <c:pt idx="48516">
                  <c:v>1.6646399999999999E-2</c:v>
                </c:pt>
                <c:pt idx="48517">
                  <c:v>1.6622499999999998E-2</c:v>
                </c:pt>
                <c:pt idx="48518">
                  <c:v>8.6812999999999994E-3</c:v>
                </c:pt>
                <c:pt idx="48519">
                  <c:v>1.7976800000000001E-3</c:v>
                </c:pt>
                <c:pt idx="48520">
                  <c:v>1.2970000000000001E-4</c:v>
                </c:pt>
                <c:pt idx="48521">
                  <c:v>-1.3465899999999999E-3</c:v>
                </c:pt>
                <c:pt idx="48522">
                  <c:v>-3.3025699999999999E-3</c:v>
                </c:pt>
                <c:pt idx="48523">
                  <c:v>1.6619700000000001E-2</c:v>
                </c:pt>
                <c:pt idx="48524">
                  <c:v>4.8932999999999997E-3</c:v>
                </c:pt>
                <c:pt idx="48525">
                  <c:v>5.6591000000000002E-3</c:v>
                </c:pt>
                <c:pt idx="48526">
                  <c:v>1.2371999999999999E-2</c:v>
                </c:pt>
                <c:pt idx="48527">
                  <c:v>1.20687E-2</c:v>
                </c:pt>
                <c:pt idx="48528">
                  <c:v>4.1189199999999999E-3</c:v>
                </c:pt>
                <c:pt idx="48529">
                  <c:v>-3.9892199999999999E-3</c:v>
                </c:pt>
                <c:pt idx="48530">
                  <c:v>-3.8289999999999999E-3</c:v>
                </c:pt>
                <c:pt idx="48531">
                  <c:v>1.00784E-2</c:v>
                </c:pt>
                <c:pt idx="48532">
                  <c:v>1.08624E-3</c:v>
                </c:pt>
                <c:pt idx="48533">
                  <c:v>-3.9959000000000001E-3</c:v>
                </c:pt>
                <c:pt idx="48534">
                  <c:v>-9.6731200000000003E-3</c:v>
                </c:pt>
                <c:pt idx="48535">
                  <c:v>-1.40953E-2</c:v>
                </c:pt>
                <c:pt idx="48536">
                  <c:v>-7.6732600000000003E-3</c:v>
                </c:pt>
                <c:pt idx="48537">
                  <c:v>-6.2789899999999999E-3</c:v>
                </c:pt>
                <c:pt idx="48538">
                  <c:v>2.24209E-3</c:v>
                </c:pt>
                <c:pt idx="48539">
                  <c:v>-2.24304E-3</c:v>
                </c:pt>
                <c:pt idx="48540">
                  <c:v>-1.04218E-2</c:v>
                </c:pt>
                <c:pt idx="48541">
                  <c:v>9.4528200000000007E-3</c:v>
                </c:pt>
                <c:pt idx="48542">
                  <c:v>6.5708200000000002E-4</c:v>
                </c:pt>
                <c:pt idx="48543">
                  <c:v>-3.9520299999999996E-3</c:v>
                </c:pt>
                <c:pt idx="48544">
                  <c:v>-6.8283099999999998E-3</c:v>
                </c:pt>
                <c:pt idx="48545">
                  <c:v>1.18637E-2</c:v>
                </c:pt>
                <c:pt idx="48546">
                  <c:v>4.8370399999999999E-3</c:v>
                </c:pt>
                <c:pt idx="48547">
                  <c:v>-1.44014E-2</c:v>
                </c:pt>
                <c:pt idx="48548">
                  <c:v>-7.3585500000000002E-3</c:v>
                </c:pt>
                <c:pt idx="48549">
                  <c:v>8.3494199999999998E-3</c:v>
                </c:pt>
                <c:pt idx="48550">
                  <c:v>-3.52287E-3</c:v>
                </c:pt>
                <c:pt idx="48551">
                  <c:v>-8.0976499999999996E-3</c:v>
                </c:pt>
                <c:pt idx="48552">
                  <c:v>-4.0531200000000001E-4</c:v>
                </c:pt>
                <c:pt idx="48553">
                  <c:v>2.6741E-3</c:v>
                </c:pt>
                <c:pt idx="48554">
                  <c:v>-1.1958099999999999E-2</c:v>
                </c:pt>
                <c:pt idx="48555">
                  <c:v>-1.2678099999999999E-2</c:v>
                </c:pt>
                <c:pt idx="48556">
                  <c:v>-1.6808500000000001E-2</c:v>
                </c:pt>
                <c:pt idx="48557">
                  <c:v>-1.2121199999999999E-3</c:v>
                </c:pt>
                <c:pt idx="48558">
                  <c:v>6.2065100000000002E-3</c:v>
                </c:pt>
                <c:pt idx="48559">
                  <c:v>-1.1782600000000001E-2</c:v>
                </c:pt>
                <c:pt idx="48560">
                  <c:v>-8.6002300000000004E-3</c:v>
                </c:pt>
                <c:pt idx="48561">
                  <c:v>9.5949199999999998E-3</c:v>
                </c:pt>
                <c:pt idx="48562">
                  <c:v>-3.0279199999999999E-3</c:v>
                </c:pt>
                <c:pt idx="48563" formatCode="0.00E+00">
                  <c:v>-5.1498400000000001E-5</c:v>
                </c:pt>
                <c:pt idx="48564">
                  <c:v>-1.9131700000000001E-2</c:v>
                </c:pt>
                <c:pt idx="48565">
                  <c:v>-1.22833E-2</c:v>
                </c:pt>
                <c:pt idx="48566">
                  <c:v>-9.3841600000000008E-3</c:v>
                </c:pt>
                <c:pt idx="48567">
                  <c:v>-8.2101799999999992E-3</c:v>
                </c:pt>
                <c:pt idx="48568">
                  <c:v>-1.18332E-2</c:v>
                </c:pt>
                <c:pt idx="48569">
                  <c:v>-1.02386E-2</c:v>
                </c:pt>
                <c:pt idx="48570">
                  <c:v>-7.38239E-3</c:v>
                </c:pt>
                <c:pt idx="48571">
                  <c:v>-7.2794000000000001E-3</c:v>
                </c:pt>
                <c:pt idx="48572">
                  <c:v>-6.09875E-3</c:v>
                </c:pt>
                <c:pt idx="48573">
                  <c:v>-1.3967500000000001E-2</c:v>
                </c:pt>
                <c:pt idx="48574">
                  <c:v>-1.0208099999999999E-2</c:v>
                </c:pt>
                <c:pt idx="48575">
                  <c:v>-1.64499E-2</c:v>
                </c:pt>
                <c:pt idx="48576">
                  <c:v>3.87383E-3</c:v>
                </c:pt>
                <c:pt idx="48577">
                  <c:v>3.7097900000000001E-4</c:v>
                </c:pt>
                <c:pt idx="48578">
                  <c:v>-1.2588500000000001E-4</c:v>
                </c:pt>
                <c:pt idx="48579">
                  <c:v>-5.9270900000000003E-3</c:v>
                </c:pt>
                <c:pt idx="48580">
                  <c:v>-1.1960999999999999E-2</c:v>
                </c:pt>
                <c:pt idx="48581">
                  <c:v>-2.4089799999999998E-3</c:v>
                </c:pt>
                <c:pt idx="48582">
                  <c:v>-1.4085800000000001E-2</c:v>
                </c:pt>
                <c:pt idx="48583">
                  <c:v>-1.7164200000000001E-2</c:v>
                </c:pt>
                <c:pt idx="48584">
                  <c:v>-2.58017E-2</c:v>
                </c:pt>
                <c:pt idx="48585">
                  <c:v>-1.6661599999999999E-2</c:v>
                </c:pt>
                <c:pt idx="48586">
                  <c:v>-4.6529800000000001E-3</c:v>
                </c:pt>
                <c:pt idx="48587">
                  <c:v>-1.61905E-2</c:v>
                </c:pt>
                <c:pt idx="48588">
                  <c:v>-1.77059E-2</c:v>
                </c:pt>
                <c:pt idx="48589">
                  <c:v>-1.3837800000000001E-2</c:v>
                </c:pt>
                <c:pt idx="48590">
                  <c:v>-1.19352E-2</c:v>
                </c:pt>
                <c:pt idx="48591">
                  <c:v>-1.56031E-2</c:v>
                </c:pt>
                <c:pt idx="48592">
                  <c:v>-2.35538E-2</c:v>
                </c:pt>
                <c:pt idx="48593">
                  <c:v>-1.3303799999999999E-2</c:v>
                </c:pt>
                <c:pt idx="48594">
                  <c:v>-1.1349700000000001E-2</c:v>
                </c:pt>
                <c:pt idx="48595">
                  <c:v>-8.7480500000000003E-3</c:v>
                </c:pt>
                <c:pt idx="48596">
                  <c:v>-2.1210699999999999E-2</c:v>
                </c:pt>
                <c:pt idx="48597">
                  <c:v>-1.22509E-2</c:v>
                </c:pt>
                <c:pt idx="48598">
                  <c:v>-1.3920800000000001E-2</c:v>
                </c:pt>
                <c:pt idx="48599">
                  <c:v>-1.91097E-2</c:v>
                </c:pt>
                <c:pt idx="48600">
                  <c:v>-2.3703599999999998E-2</c:v>
                </c:pt>
                <c:pt idx="48601">
                  <c:v>-2.6842100000000001E-2</c:v>
                </c:pt>
                <c:pt idx="48602">
                  <c:v>-2.9709800000000001E-2</c:v>
                </c:pt>
                <c:pt idx="48603">
                  <c:v>-1.49899E-2</c:v>
                </c:pt>
                <c:pt idx="48604">
                  <c:v>4.3869E-3</c:v>
                </c:pt>
                <c:pt idx="48605">
                  <c:v>-2.2013700000000001E-2</c:v>
                </c:pt>
                <c:pt idx="48606">
                  <c:v>-1.08767E-2</c:v>
                </c:pt>
                <c:pt idx="48607">
                  <c:v>-6.4659100000000001E-3</c:v>
                </c:pt>
                <c:pt idx="48608">
                  <c:v>-1.5777599999999999E-2</c:v>
                </c:pt>
                <c:pt idx="48609">
                  <c:v>-2.62651E-2</c:v>
                </c:pt>
                <c:pt idx="48610">
                  <c:v>-1.9624699999999998E-2</c:v>
                </c:pt>
                <c:pt idx="48611">
                  <c:v>-7.3747600000000002E-3</c:v>
                </c:pt>
                <c:pt idx="48612">
                  <c:v>-6.80447E-3</c:v>
                </c:pt>
                <c:pt idx="48613">
                  <c:v>-1.55573E-2</c:v>
                </c:pt>
                <c:pt idx="48614">
                  <c:v>-1.5833900000000001E-2</c:v>
                </c:pt>
                <c:pt idx="48615">
                  <c:v>-2.2946399999999999E-2</c:v>
                </c:pt>
                <c:pt idx="48616">
                  <c:v>-1.8028300000000001E-2</c:v>
                </c:pt>
                <c:pt idx="48617">
                  <c:v>-1.7990099999999998E-2</c:v>
                </c:pt>
                <c:pt idx="48618">
                  <c:v>-9.8829299999999998E-3</c:v>
                </c:pt>
                <c:pt idx="48619">
                  <c:v>-9.0370199999999998E-3</c:v>
                </c:pt>
                <c:pt idx="48620">
                  <c:v>-2.58789E-2</c:v>
                </c:pt>
                <c:pt idx="48621">
                  <c:v>-2.9020299999999999E-2</c:v>
                </c:pt>
                <c:pt idx="48622">
                  <c:v>-1.9357699999999999E-2</c:v>
                </c:pt>
                <c:pt idx="48623">
                  <c:v>-1.34401E-2</c:v>
                </c:pt>
                <c:pt idx="48624">
                  <c:v>-1.27773E-2</c:v>
                </c:pt>
                <c:pt idx="48625">
                  <c:v>-1.39694E-2</c:v>
                </c:pt>
                <c:pt idx="48626">
                  <c:v>-1.28107E-2</c:v>
                </c:pt>
                <c:pt idx="48627">
                  <c:v>-3.4513500000000002E-3</c:v>
                </c:pt>
                <c:pt idx="48628">
                  <c:v>-1.4136299999999999E-2</c:v>
                </c:pt>
                <c:pt idx="48629">
                  <c:v>-1.34907E-2</c:v>
                </c:pt>
                <c:pt idx="48630">
                  <c:v>-1.0643E-3</c:v>
                </c:pt>
                <c:pt idx="48631">
                  <c:v>-6.4811699999999996E-3</c:v>
                </c:pt>
                <c:pt idx="48632">
                  <c:v>-5.8193200000000002E-3</c:v>
                </c:pt>
                <c:pt idx="48633">
                  <c:v>-2.1324199999999999E-3</c:v>
                </c:pt>
                <c:pt idx="48634">
                  <c:v>-6.8550099999999999E-3</c:v>
                </c:pt>
                <c:pt idx="48635" formatCode="0.00E+00">
                  <c:v>-9.7808800000000005E-3</c:v>
                </c:pt>
                <c:pt idx="48636">
                  <c:v>-3.1976700000000001E-3</c:v>
                </c:pt>
                <c:pt idx="48637">
                  <c:v>-7.8125E-3</c:v>
                </c:pt>
                <c:pt idx="48638">
                  <c:v>-1.13907E-2</c:v>
                </c:pt>
                <c:pt idx="48639">
                  <c:v>-6.73962E-3</c:v>
                </c:pt>
                <c:pt idx="48640">
                  <c:v>-1.6305E-2</c:v>
                </c:pt>
                <c:pt idx="48641">
                  <c:v>-1.54781E-2</c:v>
                </c:pt>
                <c:pt idx="48642">
                  <c:v>-1.2624700000000001E-2</c:v>
                </c:pt>
                <c:pt idx="48643">
                  <c:v>1.6117099999999999E-3</c:v>
                </c:pt>
                <c:pt idx="48644">
                  <c:v>-1.66216E-2</c:v>
                </c:pt>
                <c:pt idx="48645">
                  <c:v>-1.7872800000000001E-2</c:v>
                </c:pt>
                <c:pt idx="48646">
                  <c:v>-3.1761200000000003E-2</c:v>
                </c:pt>
                <c:pt idx="48647">
                  <c:v>-1.7724E-2</c:v>
                </c:pt>
                <c:pt idx="48648">
                  <c:v>-1.1732100000000001E-2</c:v>
                </c:pt>
                <c:pt idx="48649">
                  <c:v>-1.1013E-2</c:v>
                </c:pt>
                <c:pt idx="48650">
                  <c:v>-7.26891E-3</c:v>
                </c:pt>
                <c:pt idx="48651">
                  <c:v>-2.7575499999999999E-2</c:v>
                </c:pt>
                <c:pt idx="48652">
                  <c:v>-1.9354799999999998E-2</c:v>
                </c:pt>
                <c:pt idx="48653">
                  <c:v>-2.1218299999999999E-2</c:v>
                </c:pt>
                <c:pt idx="48654">
                  <c:v>-2.0511600000000001E-2</c:v>
                </c:pt>
                <c:pt idx="48655">
                  <c:v>-2.3514699999999999E-2</c:v>
                </c:pt>
                <c:pt idx="48656">
                  <c:v>-1.83754E-2</c:v>
                </c:pt>
                <c:pt idx="48657">
                  <c:v>-1.1489900000000001E-2</c:v>
                </c:pt>
                <c:pt idx="48658">
                  <c:v>-2.7777699999999999E-2</c:v>
                </c:pt>
                <c:pt idx="48659">
                  <c:v>-3.2041500000000001E-2</c:v>
                </c:pt>
                <c:pt idx="48660">
                  <c:v>-2.2312200000000001E-2</c:v>
                </c:pt>
                <c:pt idx="48661">
                  <c:v>-2.1113400000000001E-2</c:v>
                </c:pt>
                <c:pt idx="48662">
                  <c:v>-1.70107E-2</c:v>
                </c:pt>
                <c:pt idx="48663">
                  <c:v>-2.0172099999999998E-2</c:v>
                </c:pt>
                <c:pt idx="48664">
                  <c:v>-3.2111199999999999E-2</c:v>
                </c:pt>
                <c:pt idx="48665">
                  <c:v>-3.7109400000000001E-2</c:v>
                </c:pt>
                <c:pt idx="48666">
                  <c:v>-2.1084800000000001E-2</c:v>
                </c:pt>
                <c:pt idx="48667">
                  <c:v>-2.6630399999999999E-2</c:v>
                </c:pt>
                <c:pt idx="48668">
                  <c:v>-1.8584300000000002E-2</c:v>
                </c:pt>
                <c:pt idx="48669">
                  <c:v>-2.20098E-2</c:v>
                </c:pt>
                <c:pt idx="48670">
                  <c:v>-2.21996E-2</c:v>
                </c:pt>
                <c:pt idx="48671">
                  <c:v>-1.44873E-2</c:v>
                </c:pt>
                <c:pt idx="48672">
                  <c:v>-1.9651399999999999E-2</c:v>
                </c:pt>
                <c:pt idx="48673">
                  <c:v>-2.3902900000000001E-2</c:v>
                </c:pt>
                <c:pt idx="48674">
                  <c:v>-3.1550399999999999E-2</c:v>
                </c:pt>
                <c:pt idx="48675">
                  <c:v>-2.9959699999999999E-2</c:v>
                </c:pt>
                <c:pt idx="48676">
                  <c:v>-2.4810800000000001E-2</c:v>
                </c:pt>
                <c:pt idx="48677">
                  <c:v>-2.0851100000000001E-2</c:v>
                </c:pt>
                <c:pt idx="48678">
                  <c:v>-1.8734000000000001E-2</c:v>
                </c:pt>
                <c:pt idx="48679">
                  <c:v>-1.0658300000000001E-2</c:v>
                </c:pt>
                <c:pt idx="48680">
                  <c:v>-1.7670600000000002E-2</c:v>
                </c:pt>
                <c:pt idx="48681">
                  <c:v>-1.1076000000000001E-2</c:v>
                </c:pt>
                <c:pt idx="48682">
                  <c:v>-1.9009600000000001E-2</c:v>
                </c:pt>
                <c:pt idx="48683">
                  <c:v>-1.6836199999999999E-2</c:v>
                </c:pt>
                <c:pt idx="48684">
                  <c:v>-1.07603E-2</c:v>
                </c:pt>
                <c:pt idx="48685">
                  <c:v>-1.99919E-2</c:v>
                </c:pt>
                <c:pt idx="48686">
                  <c:v>-1.7614399999999999E-2</c:v>
                </c:pt>
                <c:pt idx="48687">
                  <c:v>-1.54419E-2</c:v>
                </c:pt>
                <c:pt idx="48688">
                  <c:v>-1.6803700000000001E-2</c:v>
                </c:pt>
                <c:pt idx="48689">
                  <c:v>-2.58713E-2</c:v>
                </c:pt>
                <c:pt idx="48690">
                  <c:v>-3.7401200000000002E-2</c:v>
                </c:pt>
                <c:pt idx="48691">
                  <c:v>-3.5723699999999997E-2</c:v>
                </c:pt>
                <c:pt idx="48692">
                  <c:v>-1.42498E-2</c:v>
                </c:pt>
                <c:pt idx="48693">
                  <c:v>-2.1842E-2</c:v>
                </c:pt>
                <c:pt idx="48694">
                  <c:v>-1.57156E-2</c:v>
                </c:pt>
                <c:pt idx="48695">
                  <c:v>-1.8031100000000001E-2</c:v>
                </c:pt>
                <c:pt idx="48696">
                  <c:v>-3.68338E-2</c:v>
                </c:pt>
                <c:pt idx="48697">
                  <c:v>-2.64006E-2</c:v>
                </c:pt>
                <c:pt idx="48698">
                  <c:v>-6.4392099999999999E-3</c:v>
                </c:pt>
                <c:pt idx="48699">
                  <c:v>-1.8094099999999998E-2</c:v>
                </c:pt>
                <c:pt idx="48700">
                  <c:v>-3.0351599999999999E-2</c:v>
                </c:pt>
                <c:pt idx="48701">
                  <c:v>-1.5778500000000001E-2</c:v>
                </c:pt>
                <c:pt idx="48702">
                  <c:v>-9.7761199999999993E-3</c:v>
                </c:pt>
                <c:pt idx="48703">
                  <c:v>-2.3026499999999998E-2</c:v>
                </c:pt>
                <c:pt idx="48704">
                  <c:v>-2.7787200000000001E-2</c:v>
                </c:pt>
                <c:pt idx="48705">
                  <c:v>-1.0148000000000001E-2</c:v>
                </c:pt>
                <c:pt idx="48706">
                  <c:v>-1.1379200000000001E-2</c:v>
                </c:pt>
                <c:pt idx="48707">
                  <c:v>-2.2938699999999999E-2</c:v>
                </c:pt>
                <c:pt idx="48708">
                  <c:v>-2.4277699999999999E-2</c:v>
                </c:pt>
                <c:pt idx="48709">
                  <c:v>-1.55449E-2</c:v>
                </c:pt>
                <c:pt idx="48710">
                  <c:v>-1.9868899999999998E-2</c:v>
                </c:pt>
                <c:pt idx="48711">
                  <c:v>-1.7535200000000001E-2</c:v>
                </c:pt>
                <c:pt idx="48712">
                  <c:v>-2.1506299999999999E-2</c:v>
                </c:pt>
                <c:pt idx="48713">
                  <c:v>-2.4066000000000001E-2</c:v>
                </c:pt>
                <c:pt idx="48714">
                  <c:v>-2.3929599999999999E-2</c:v>
                </c:pt>
                <c:pt idx="48715">
                  <c:v>-1.8701600000000001E-3</c:v>
                </c:pt>
                <c:pt idx="48716">
                  <c:v>-2.13928E-2</c:v>
                </c:pt>
                <c:pt idx="48717">
                  <c:v>-1.57003E-2</c:v>
                </c:pt>
                <c:pt idx="48718">
                  <c:v>-1.4179199999999999E-2</c:v>
                </c:pt>
                <c:pt idx="48719">
                  <c:v>-1.6614899999999998E-2</c:v>
                </c:pt>
                <c:pt idx="48720">
                  <c:v>-9.4137200000000004E-3</c:v>
                </c:pt>
                <c:pt idx="48721">
                  <c:v>-1.3676600000000001E-2</c:v>
                </c:pt>
                <c:pt idx="48722">
                  <c:v>-1.5752800000000001E-2</c:v>
                </c:pt>
                <c:pt idx="48723">
                  <c:v>-2.4782200000000001E-2</c:v>
                </c:pt>
                <c:pt idx="48724">
                  <c:v>-1.7269099999999999E-2</c:v>
                </c:pt>
                <c:pt idx="48725">
                  <c:v>-1.06096E-2</c:v>
                </c:pt>
                <c:pt idx="48726">
                  <c:v>-6.8826699999999996E-3</c:v>
                </c:pt>
                <c:pt idx="48727">
                  <c:v>-7.4977899999999998E-3</c:v>
                </c:pt>
                <c:pt idx="48728">
                  <c:v>-1.33209E-2</c:v>
                </c:pt>
                <c:pt idx="48729">
                  <c:v>-1.22766E-2</c:v>
                </c:pt>
                <c:pt idx="48730">
                  <c:v>-1.39217E-2</c:v>
                </c:pt>
                <c:pt idx="48731">
                  <c:v>-1.13811E-2</c:v>
                </c:pt>
                <c:pt idx="48732">
                  <c:v>-2.0962700000000001E-2</c:v>
                </c:pt>
                <c:pt idx="48733">
                  <c:v>-6.8912499999999998E-3</c:v>
                </c:pt>
                <c:pt idx="48734">
                  <c:v>-1.2886999999999999E-2</c:v>
                </c:pt>
                <c:pt idx="48735">
                  <c:v>-8.6898800000000005E-3</c:v>
                </c:pt>
                <c:pt idx="48736">
                  <c:v>1.2044899999999999E-3</c:v>
                </c:pt>
                <c:pt idx="48737">
                  <c:v>-4.17805E-3</c:v>
                </c:pt>
                <c:pt idx="48738">
                  <c:v>-6.48403E-3</c:v>
                </c:pt>
                <c:pt idx="48739">
                  <c:v>-1.1673899999999999E-2</c:v>
                </c:pt>
                <c:pt idx="48740">
                  <c:v>-4.6634700000000003E-3</c:v>
                </c:pt>
                <c:pt idx="48741">
                  <c:v>-1.9617100000000002E-3</c:v>
                </c:pt>
                <c:pt idx="48742">
                  <c:v>1.8348699999999999E-3</c:v>
                </c:pt>
                <c:pt idx="48743" formatCode="0.00E+00">
                  <c:v>-9.4032300000000003E-3</c:v>
                </c:pt>
                <c:pt idx="48744">
                  <c:v>-2.6340500000000002E-3</c:v>
                </c:pt>
                <c:pt idx="48745">
                  <c:v>-9.7465499999999997E-3</c:v>
                </c:pt>
                <c:pt idx="48746">
                  <c:v>-1.6498599999999999E-2</c:v>
                </c:pt>
                <c:pt idx="48747">
                  <c:v>-8.5201300000000008E-3</c:v>
                </c:pt>
                <c:pt idx="48748">
                  <c:v>-2.71988E-3</c:v>
                </c:pt>
                <c:pt idx="48749">
                  <c:v>-1.68991E-3</c:v>
                </c:pt>
                <c:pt idx="48750">
                  <c:v>-3.72982E-3</c:v>
                </c:pt>
                <c:pt idx="48751">
                  <c:v>-1.05133E-2</c:v>
                </c:pt>
                <c:pt idx="48752">
                  <c:v>-1.4374700000000001E-2</c:v>
                </c:pt>
                <c:pt idx="48753">
                  <c:v>-4.6539299999999998E-4</c:v>
                </c:pt>
                <c:pt idx="48754">
                  <c:v>-1.09129E-2</c:v>
                </c:pt>
                <c:pt idx="48755">
                  <c:v>-2.1817199999999998E-2</c:v>
                </c:pt>
                <c:pt idx="48756">
                  <c:v>-1.69096E-2</c:v>
                </c:pt>
                <c:pt idx="48757">
                  <c:v>-7.4014700000000003E-3</c:v>
                </c:pt>
                <c:pt idx="48758">
                  <c:v>-1.4806700000000001E-2</c:v>
                </c:pt>
                <c:pt idx="48759">
                  <c:v>-1.9366299999999999E-2</c:v>
                </c:pt>
                <c:pt idx="48760">
                  <c:v>-2.0209299999999999E-2</c:v>
                </c:pt>
                <c:pt idx="48761">
                  <c:v>-8.2921999999999996E-3</c:v>
                </c:pt>
                <c:pt idx="48762">
                  <c:v>-1.7394099999999999E-2</c:v>
                </c:pt>
                <c:pt idx="48763">
                  <c:v>-1.7159500000000001E-2</c:v>
                </c:pt>
                <c:pt idx="48764">
                  <c:v>-1.3525000000000001E-2</c:v>
                </c:pt>
                <c:pt idx="48765">
                  <c:v>-1.5251199999999999E-2</c:v>
                </c:pt>
                <c:pt idx="48766">
                  <c:v>-1.5971200000000001E-2</c:v>
                </c:pt>
                <c:pt idx="48767">
                  <c:v>-2.2315000000000002E-2</c:v>
                </c:pt>
                <c:pt idx="48768">
                  <c:v>-7.9688999999999992E-3</c:v>
                </c:pt>
                <c:pt idx="48769">
                  <c:v>-9.8695799999999993E-3</c:v>
                </c:pt>
                <c:pt idx="48770">
                  <c:v>-2.2049900000000001E-2</c:v>
                </c:pt>
                <c:pt idx="48771">
                  <c:v>-2.5394400000000001E-2</c:v>
                </c:pt>
                <c:pt idx="48772">
                  <c:v>-8.0184899999999996E-3</c:v>
                </c:pt>
                <c:pt idx="48773">
                  <c:v>-2.0072E-2</c:v>
                </c:pt>
                <c:pt idx="48774">
                  <c:v>-2.1693199999999999E-2</c:v>
                </c:pt>
                <c:pt idx="48775">
                  <c:v>-2.6244199999999999E-2</c:v>
                </c:pt>
                <c:pt idx="48776">
                  <c:v>-3.01008E-2</c:v>
                </c:pt>
                <c:pt idx="48777">
                  <c:v>-1.0375000000000001E-2</c:v>
                </c:pt>
                <c:pt idx="48778">
                  <c:v>-1.8633799999999999E-2</c:v>
                </c:pt>
                <c:pt idx="48779">
                  <c:v>-2.5326700000000001E-2</c:v>
                </c:pt>
                <c:pt idx="48780">
                  <c:v>-3.6232E-2</c:v>
                </c:pt>
                <c:pt idx="48781">
                  <c:v>-1.3600299999999999E-2</c:v>
                </c:pt>
                <c:pt idx="48782">
                  <c:v>-1.6017E-2</c:v>
                </c:pt>
                <c:pt idx="48783">
                  <c:v>-2.1983099999999998E-2</c:v>
                </c:pt>
                <c:pt idx="48784">
                  <c:v>-2.2284499999999999E-2</c:v>
                </c:pt>
                <c:pt idx="48785">
                  <c:v>-1.51472E-2</c:v>
                </c:pt>
                <c:pt idx="48786">
                  <c:v>-7.6093699999999998E-3</c:v>
                </c:pt>
                <c:pt idx="48787">
                  <c:v>-1.6575800000000002E-2</c:v>
                </c:pt>
                <c:pt idx="48788">
                  <c:v>-3.0486099999999999E-2</c:v>
                </c:pt>
                <c:pt idx="48789">
                  <c:v>-1.21069E-2</c:v>
                </c:pt>
                <c:pt idx="48790">
                  <c:v>-2.6931799999999999E-3</c:v>
                </c:pt>
                <c:pt idx="48791">
                  <c:v>-1.54772E-2</c:v>
                </c:pt>
                <c:pt idx="48792">
                  <c:v>-1.76849E-2</c:v>
                </c:pt>
                <c:pt idx="48793">
                  <c:v>6.2789899999999999E-3</c:v>
                </c:pt>
                <c:pt idx="48794">
                  <c:v>2.2707000000000001E-3</c:v>
                </c:pt>
                <c:pt idx="48795">
                  <c:v>-1.36595E-2</c:v>
                </c:pt>
                <c:pt idx="48796">
                  <c:v>-1.15423E-2</c:v>
                </c:pt>
                <c:pt idx="48797">
                  <c:v>-3.4551600000000001E-3</c:v>
                </c:pt>
                <c:pt idx="48798">
                  <c:v>-3.9043400000000001E-3</c:v>
                </c:pt>
                <c:pt idx="48799">
                  <c:v>-7.0819899999999998E-3</c:v>
                </c:pt>
                <c:pt idx="48800">
                  <c:v>-1.4010399999999999E-2</c:v>
                </c:pt>
                <c:pt idx="48801">
                  <c:v>1.12247E-3</c:v>
                </c:pt>
                <c:pt idx="48802">
                  <c:v>2.08187E-3</c:v>
                </c:pt>
                <c:pt idx="48803">
                  <c:v>-8.0127700000000007E-3</c:v>
                </c:pt>
                <c:pt idx="48804">
                  <c:v>-5.1774999999999998E-3</c:v>
                </c:pt>
                <c:pt idx="48805">
                  <c:v>6.0005199999999996E-3</c:v>
                </c:pt>
                <c:pt idx="48806">
                  <c:v>-8.5592299999999993E-3</c:v>
                </c:pt>
                <c:pt idx="48807">
                  <c:v>-2.3937199999999998E-3</c:v>
                </c:pt>
                <c:pt idx="48808">
                  <c:v>2.17724E-3</c:v>
                </c:pt>
                <c:pt idx="48809">
                  <c:v>-2.4280500000000002E-3</c:v>
                </c:pt>
                <c:pt idx="48810">
                  <c:v>2.1266899999999999E-4</c:v>
                </c:pt>
                <c:pt idx="48811">
                  <c:v>-1.2768699999999999E-2</c:v>
                </c:pt>
                <c:pt idx="48812">
                  <c:v>-1.7733599999999999E-2</c:v>
                </c:pt>
                <c:pt idx="48813">
                  <c:v>-4.2610199999999999E-3</c:v>
                </c:pt>
                <c:pt idx="48814">
                  <c:v>-1.17407E-2</c:v>
                </c:pt>
                <c:pt idx="48815">
                  <c:v>-1.3171199999999999E-2</c:v>
                </c:pt>
                <c:pt idx="48816">
                  <c:v>-1.3099700000000001E-2</c:v>
                </c:pt>
                <c:pt idx="48817">
                  <c:v>-2.2630699999999998E-3</c:v>
                </c:pt>
                <c:pt idx="48818">
                  <c:v>3.9663299999999997E-3</c:v>
                </c:pt>
                <c:pt idx="48819">
                  <c:v>8.7642699999999994E-3</c:v>
                </c:pt>
                <c:pt idx="48820">
                  <c:v>1.16758E-2</c:v>
                </c:pt>
                <c:pt idx="48821">
                  <c:v>2.06947E-4</c:v>
                </c:pt>
                <c:pt idx="48822">
                  <c:v>1.24931E-4</c:v>
                </c:pt>
                <c:pt idx="48823">
                  <c:v>4.8885300000000003E-3</c:v>
                </c:pt>
                <c:pt idx="48824" formatCode="0.00E+00">
                  <c:v>-8.6784400000000002E-5</c:v>
                </c:pt>
                <c:pt idx="48825">
                  <c:v>-1.3710999999999999E-2</c:v>
                </c:pt>
                <c:pt idx="48826">
                  <c:v>-6.2055599999999997E-3</c:v>
                </c:pt>
                <c:pt idx="48827">
                  <c:v>-6.8016099999999996E-3</c:v>
                </c:pt>
                <c:pt idx="48828">
                  <c:v>-5.10693E-3</c:v>
                </c:pt>
                <c:pt idx="48829">
                  <c:v>9.4547299999999997E-3</c:v>
                </c:pt>
                <c:pt idx="48830">
                  <c:v>4.7759999999999999E-3</c:v>
                </c:pt>
                <c:pt idx="48831">
                  <c:v>4.8236800000000003E-3</c:v>
                </c:pt>
                <c:pt idx="48832">
                  <c:v>1.1638600000000001E-2</c:v>
                </c:pt>
                <c:pt idx="48833">
                  <c:v>8.3808900000000002E-3</c:v>
                </c:pt>
                <c:pt idx="48834">
                  <c:v>2.41537E-2</c:v>
                </c:pt>
                <c:pt idx="48835">
                  <c:v>1.7167100000000001E-2</c:v>
                </c:pt>
                <c:pt idx="48836">
                  <c:v>-1.0442699999999999E-3</c:v>
                </c:pt>
                <c:pt idx="48837">
                  <c:v>-6.5441099999999997E-3</c:v>
                </c:pt>
                <c:pt idx="48838">
                  <c:v>-3.9453500000000002E-3</c:v>
                </c:pt>
                <c:pt idx="48839">
                  <c:v>5.5589699999999999E-3</c:v>
                </c:pt>
                <c:pt idx="48840">
                  <c:v>1.091E-3</c:v>
                </c:pt>
                <c:pt idx="48841">
                  <c:v>-2.01607E-3</c:v>
                </c:pt>
                <c:pt idx="48842">
                  <c:v>1.89924E-2</c:v>
                </c:pt>
                <c:pt idx="48843">
                  <c:v>-1.3442000000000001E-2</c:v>
                </c:pt>
                <c:pt idx="48844">
                  <c:v>-1.29061E-2</c:v>
                </c:pt>
                <c:pt idx="48845">
                  <c:v>7.5025600000000001E-3</c:v>
                </c:pt>
                <c:pt idx="48846">
                  <c:v>2.3529100000000001E-2</c:v>
                </c:pt>
                <c:pt idx="48847">
                  <c:v>2.3672100000000001E-2</c:v>
                </c:pt>
                <c:pt idx="48848">
                  <c:v>1.1937100000000001E-2</c:v>
                </c:pt>
                <c:pt idx="48849">
                  <c:v>4.8253999999999998E-2</c:v>
                </c:pt>
                <c:pt idx="48850">
                  <c:v>2.5466900000000001E-2</c:v>
                </c:pt>
                <c:pt idx="48851">
                  <c:v>2.5350600000000001E-2</c:v>
                </c:pt>
                <c:pt idx="48852">
                  <c:v>3.9653800000000001E-3</c:v>
                </c:pt>
                <c:pt idx="48853">
                  <c:v>2.8217300000000001E-2</c:v>
                </c:pt>
                <c:pt idx="48854">
                  <c:v>2.12479E-2</c:v>
                </c:pt>
                <c:pt idx="48855">
                  <c:v>7.5435600000000004E-3</c:v>
                </c:pt>
                <c:pt idx="48856">
                  <c:v>8.5086799999999994E-3</c:v>
                </c:pt>
                <c:pt idx="48857">
                  <c:v>1.47495E-2</c:v>
                </c:pt>
                <c:pt idx="48858">
                  <c:v>1.8317199999999999E-2</c:v>
                </c:pt>
                <c:pt idx="48859">
                  <c:v>2.0888299999999999E-2</c:v>
                </c:pt>
                <c:pt idx="48860">
                  <c:v>6.0358E-3</c:v>
                </c:pt>
                <c:pt idx="48861">
                  <c:v>-1.59264E-4</c:v>
                </c:pt>
                <c:pt idx="48862">
                  <c:v>3.9100599999999999E-3</c:v>
                </c:pt>
                <c:pt idx="48863">
                  <c:v>6.0491599999999996E-3</c:v>
                </c:pt>
                <c:pt idx="48864">
                  <c:v>-5.4244999999999996E-3</c:v>
                </c:pt>
                <c:pt idx="48865">
                  <c:v>6.6175499999999998E-3</c:v>
                </c:pt>
                <c:pt idx="48866">
                  <c:v>-1.4677E-3</c:v>
                </c:pt>
                <c:pt idx="48867">
                  <c:v>1.5451400000000001E-2</c:v>
                </c:pt>
                <c:pt idx="48868">
                  <c:v>2.03514E-3</c:v>
                </c:pt>
                <c:pt idx="48869">
                  <c:v>9.0408299999999997E-3</c:v>
                </c:pt>
                <c:pt idx="48870">
                  <c:v>9.7551300000000007E-3</c:v>
                </c:pt>
                <c:pt idx="48871">
                  <c:v>-9.71699E-3</c:v>
                </c:pt>
                <c:pt idx="48872">
                  <c:v>5.5837600000000001E-3</c:v>
                </c:pt>
                <c:pt idx="48873">
                  <c:v>5.25093E-3</c:v>
                </c:pt>
                <c:pt idx="48874">
                  <c:v>2.91348E-3</c:v>
                </c:pt>
                <c:pt idx="48875">
                  <c:v>1.08051E-3</c:v>
                </c:pt>
                <c:pt idx="48876">
                  <c:v>-7.6188999999999996E-3</c:v>
                </c:pt>
                <c:pt idx="48877">
                  <c:v>9.4280200000000005E-3</c:v>
                </c:pt>
                <c:pt idx="48878">
                  <c:v>1.43375E-2</c:v>
                </c:pt>
                <c:pt idx="48879">
                  <c:v>-1.0249100000000001E-2</c:v>
                </c:pt>
                <c:pt idx="48880">
                  <c:v>-7.5721700000000002E-4</c:v>
                </c:pt>
                <c:pt idx="48881">
                  <c:v>-1.69849E-3</c:v>
                </c:pt>
                <c:pt idx="48882">
                  <c:v>7.2765399999999997E-3</c:v>
                </c:pt>
                <c:pt idx="48883" formatCode="0.00E+00">
                  <c:v>9.0599099999999998E-5</c:v>
                </c:pt>
                <c:pt idx="48884">
                  <c:v>-1.5658399999999999E-2</c:v>
                </c:pt>
                <c:pt idx="48885">
                  <c:v>5.7315800000000004E-4</c:v>
                </c:pt>
                <c:pt idx="48886">
                  <c:v>-3.7364999999999998E-3</c:v>
                </c:pt>
                <c:pt idx="48887">
                  <c:v>1.18732E-2</c:v>
                </c:pt>
                <c:pt idx="48888">
                  <c:v>-1.6083699999999999E-2</c:v>
                </c:pt>
                <c:pt idx="48889">
                  <c:v>5.2118299999999998E-3</c:v>
                </c:pt>
                <c:pt idx="48890">
                  <c:v>1.9816400000000001E-2</c:v>
                </c:pt>
                <c:pt idx="48891">
                  <c:v>-8.98266E-3</c:v>
                </c:pt>
                <c:pt idx="48892">
                  <c:v>-2.6683800000000001E-3</c:v>
                </c:pt>
                <c:pt idx="48893">
                  <c:v>-3.0136099999999999E-4</c:v>
                </c:pt>
                <c:pt idx="48894">
                  <c:v>9.6454599999999998E-3</c:v>
                </c:pt>
                <c:pt idx="48895">
                  <c:v>-5.26714E-3</c:v>
                </c:pt>
                <c:pt idx="48896">
                  <c:v>3.2177E-3</c:v>
                </c:pt>
                <c:pt idx="48897">
                  <c:v>4.0979399999999996E-3</c:v>
                </c:pt>
                <c:pt idx="48898">
                  <c:v>-3.0851400000000001E-3</c:v>
                </c:pt>
                <c:pt idx="48899">
                  <c:v>4.2209600000000002E-3</c:v>
                </c:pt>
                <c:pt idx="48900">
                  <c:v>4.03214E-3</c:v>
                </c:pt>
                <c:pt idx="48901">
                  <c:v>9.5882399999999996E-3</c:v>
                </c:pt>
                <c:pt idx="48902">
                  <c:v>7.5006500000000002E-3</c:v>
                </c:pt>
                <c:pt idx="48903">
                  <c:v>1.7089799999999999E-2</c:v>
                </c:pt>
                <c:pt idx="48904">
                  <c:v>1.60923E-2</c:v>
                </c:pt>
                <c:pt idx="48905">
                  <c:v>3.1658199999999997E-2</c:v>
                </c:pt>
                <c:pt idx="48906">
                  <c:v>1.7070799999999999E-3</c:v>
                </c:pt>
                <c:pt idx="48907">
                  <c:v>1.0477999999999999E-2</c:v>
                </c:pt>
                <c:pt idx="48908">
                  <c:v>2.5956199999999999E-2</c:v>
                </c:pt>
                <c:pt idx="48909">
                  <c:v>1.3729099999999999E-2</c:v>
                </c:pt>
                <c:pt idx="48910">
                  <c:v>2.8754200000000001E-2</c:v>
                </c:pt>
                <c:pt idx="48911">
                  <c:v>1.4938399999999999E-2</c:v>
                </c:pt>
                <c:pt idx="48912">
                  <c:v>9.5062299999999992E-3</c:v>
                </c:pt>
                <c:pt idx="48913">
                  <c:v>5.4492999999999998E-3</c:v>
                </c:pt>
                <c:pt idx="48914">
                  <c:v>1.09205E-2</c:v>
                </c:pt>
                <c:pt idx="48915">
                  <c:v>2.56481E-2</c:v>
                </c:pt>
                <c:pt idx="48916">
                  <c:v>6.4048799999999999E-3</c:v>
                </c:pt>
                <c:pt idx="48917">
                  <c:v>1.22738E-2</c:v>
                </c:pt>
                <c:pt idx="48918">
                  <c:v>1.6637800000000001E-2</c:v>
                </c:pt>
                <c:pt idx="48919">
                  <c:v>3.1404499999999999E-3</c:v>
                </c:pt>
                <c:pt idx="48920">
                  <c:v>1.789E-2</c:v>
                </c:pt>
                <c:pt idx="48921">
                  <c:v>2.2783299999999999E-2</c:v>
                </c:pt>
                <c:pt idx="48922">
                  <c:v>2.37255E-2</c:v>
                </c:pt>
                <c:pt idx="48923">
                  <c:v>8.4781600000000002E-3</c:v>
                </c:pt>
                <c:pt idx="48924">
                  <c:v>2.9459E-3</c:v>
                </c:pt>
                <c:pt idx="48925">
                  <c:v>3.1211900000000001E-2</c:v>
                </c:pt>
                <c:pt idx="48926">
                  <c:v>2.0746199999999999E-2</c:v>
                </c:pt>
                <c:pt idx="48927">
                  <c:v>7.9736700000000004E-3</c:v>
                </c:pt>
                <c:pt idx="48928">
                  <c:v>8.0184899999999996E-3</c:v>
                </c:pt>
                <c:pt idx="48929">
                  <c:v>1.00994E-3</c:v>
                </c:pt>
                <c:pt idx="48930">
                  <c:v>2.5823599999999999E-2</c:v>
                </c:pt>
                <c:pt idx="48931">
                  <c:v>-5.5265399999999999E-3</c:v>
                </c:pt>
                <c:pt idx="48932">
                  <c:v>1.76258E-2</c:v>
                </c:pt>
                <c:pt idx="48933">
                  <c:v>5.3415299999999997E-3</c:v>
                </c:pt>
                <c:pt idx="48934">
                  <c:v>1.49164E-2</c:v>
                </c:pt>
                <c:pt idx="48935">
                  <c:v>2.3636799999999999E-2</c:v>
                </c:pt>
                <c:pt idx="48936">
                  <c:v>-5.9375799999999996E-3</c:v>
                </c:pt>
                <c:pt idx="48937">
                  <c:v>6.5679600000000003E-3</c:v>
                </c:pt>
                <c:pt idx="48938">
                  <c:v>-3.8366300000000002E-3</c:v>
                </c:pt>
                <c:pt idx="48939">
                  <c:v>1.48363E-2</c:v>
                </c:pt>
                <c:pt idx="48940">
                  <c:v>1.1465100000000001E-2</c:v>
                </c:pt>
                <c:pt idx="48941">
                  <c:v>2.0312299999999998E-2</c:v>
                </c:pt>
                <c:pt idx="48942">
                  <c:v>1.9722900000000002E-2</c:v>
                </c:pt>
                <c:pt idx="48943">
                  <c:v>2.5451700000000001E-2</c:v>
                </c:pt>
                <c:pt idx="48944">
                  <c:v>2.7672800000000001E-2</c:v>
                </c:pt>
                <c:pt idx="48945">
                  <c:v>7.1945200000000003E-3</c:v>
                </c:pt>
                <c:pt idx="48946">
                  <c:v>3.2197999999999997E-2</c:v>
                </c:pt>
                <c:pt idx="48947">
                  <c:v>3.4154900000000002E-2</c:v>
                </c:pt>
                <c:pt idx="48948">
                  <c:v>1.8337200000000001E-2</c:v>
                </c:pt>
                <c:pt idx="48949">
                  <c:v>1.6551E-2</c:v>
                </c:pt>
                <c:pt idx="48950">
                  <c:v>3.7838900000000002E-2</c:v>
                </c:pt>
                <c:pt idx="48951">
                  <c:v>1.9302400000000001E-2</c:v>
                </c:pt>
                <c:pt idx="48952">
                  <c:v>2.1004700000000001E-2</c:v>
                </c:pt>
                <c:pt idx="48953">
                  <c:v>2.1241199999999998E-2</c:v>
                </c:pt>
                <c:pt idx="48954">
                  <c:v>1.43061E-2</c:v>
                </c:pt>
                <c:pt idx="48955">
                  <c:v>2.1887799999999999E-2</c:v>
                </c:pt>
                <c:pt idx="48956">
                  <c:v>8.1720400000000002E-3</c:v>
                </c:pt>
                <c:pt idx="48957">
                  <c:v>1.7108000000000002E-2</c:v>
                </c:pt>
                <c:pt idx="48958">
                  <c:v>1.97763E-2</c:v>
                </c:pt>
                <c:pt idx="48959">
                  <c:v>1.25446E-2</c:v>
                </c:pt>
                <c:pt idx="48960">
                  <c:v>2.7442000000000001E-2</c:v>
                </c:pt>
                <c:pt idx="48961">
                  <c:v>-2.3260099999999999E-3</c:v>
                </c:pt>
                <c:pt idx="48962">
                  <c:v>2.3233400000000001E-2</c:v>
                </c:pt>
                <c:pt idx="48963">
                  <c:v>-1.0852800000000001E-3</c:v>
                </c:pt>
                <c:pt idx="48964">
                  <c:v>-5.0354000000000002E-4</c:v>
                </c:pt>
                <c:pt idx="48965">
                  <c:v>-8.8472399999999993E-3</c:v>
                </c:pt>
                <c:pt idx="48966">
                  <c:v>4.2724599999999996E-3</c:v>
                </c:pt>
                <c:pt idx="48967">
                  <c:v>2.0530699999999999E-2</c:v>
                </c:pt>
                <c:pt idx="48968">
                  <c:v>1.3887399999999999E-2</c:v>
                </c:pt>
                <c:pt idx="48969">
                  <c:v>2.0926500000000001E-2</c:v>
                </c:pt>
                <c:pt idx="48970">
                  <c:v>2.13356E-2</c:v>
                </c:pt>
                <c:pt idx="48971">
                  <c:v>2.2930099999999998E-2</c:v>
                </c:pt>
                <c:pt idx="48972">
                  <c:v>1.3477299999999999E-2</c:v>
                </c:pt>
                <c:pt idx="48973">
                  <c:v>2.8168700000000001E-2</c:v>
                </c:pt>
                <c:pt idx="48974">
                  <c:v>1.44472E-2</c:v>
                </c:pt>
                <c:pt idx="48975">
                  <c:v>2.3047399999999999E-2</c:v>
                </c:pt>
                <c:pt idx="48976">
                  <c:v>4.2464300000000003E-2</c:v>
                </c:pt>
                <c:pt idx="48977">
                  <c:v>3.0707399999999999E-2</c:v>
                </c:pt>
                <c:pt idx="48978">
                  <c:v>1.17693E-2</c:v>
                </c:pt>
                <c:pt idx="48979">
                  <c:v>2.25639E-3</c:v>
                </c:pt>
                <c:pt idx="48980">
                  <c:v>5.2633300000000001E-3</c:v>
                </c:pt>
                <c:pt idx="48981">
                  <c:v>4.2467099999999999E-3</c:v>
                </c:pt>
                <c:pt idx="48982">
                  <c:v>1.4133500000000001E-3</c:v>
                </c:pt>
                <c:pt idx="48983">
                  <c:v>-2.4271000000000002E-3</c:v>
                </c:pt>
                <c:pt idx="48984">
                  <c:v>6.9732700000000002E-3</c:v>
                </c:pt>
                <c:pt idx="48985">
                  <c:v>7.3347100000000004E-3</c:v>
                </c:pt>
                <c:pt idx="48986">
                  <c:v>1.4285999999999999E-3</c:v>
                </c:pt>
                <c:pt idx="48987">
                  <c:v>1.46637E-2</c:v>
                </c:pt>
                <c:pt idx="48988">
                  <c:v>3.11279E-2</c:v>
                </c:pt>
                <c:pt idx="48989">
                  <c:v>-7.6293900000000002E-4</c:v>
                </c:pt>
                <c:pt idx="48990">
                  <c:v>9.4547299999999997E-3</c:v>
                </c:pt>
                <c:pt idx="48991">
                  <c:v>1.7369300000000001E-2</c:v>
                </c:pt>
                <c:pt idx="48992">
                  <c:v>1.88036E-2</c:v>
                </c:pt>
                <c:pt idx="48993">
                  <c:v>6.7853899999999997E-3</c:v>
                </c:pt>
                <c:pt idx="48994">
                  <c:v>1.1216200000000001E-2</c:v>
                </c:pt>
                <c:pt idx="48995">
                  <c:v>3.2956100000000002E-2</c:v>
                </c:pt>
                <c:pt idx="48996">
                  <c:v>2.50254E-2</c:v>
                </c:pt>
                <c:pt idx="48997">
                  <c:v>5.4693199999999997E-3</c:v>
                </c:pt>
                <c:pt idx="48998">
                  <c:v>1.9287100000000001E-2</c:v>
                </c:pt>
                <c:pt idx="48999">
                  <c:v>2.5423000000000001E-2</c:v>
                </c:pt>
                <c:pt idx="49000">
                  <c:v>1.66702E-3</c:v>
                </c:pt>
                <c:pt idx="49001">
                  <c:v>-8.6555499999999997E-3</c:v>
                </c:pt>
                <c:pt idx="49002">
                  <c:v>1.9336699999999998E-2</c:v>
                </c:pt>
                <c:pt idx="49003">
                  <c:v>2.7369500000000001E-2</c:v>
                </c:pt>
                <c:pt idx="49004">
                  <c:v>1.8341099999999999E-2</c:v>
                </c:pt>
                <c:pt idx="49005">
                  <c:v>2.48899E-2</c:v>
                </c:pt>
                <c:pt idx="49006">
                  <c:v>9.0255700000000001E-3</c:v>
                </c:pt>
                <c:pt idx="49007">
                  <c:v>2.4107900000000002E-2</c:v>
                </c:pt>
                <c:pt idx="49008">
                  <c:v>8.8272100000000003E-3</c:v>
                </c:pt>
                <c:pt idx="49009">
                  <c:v>-1.1234299999999999E-3</c:v>
                </c:pt>
                <c:pt idx="49010">
                  <c:v>1.69458E-2</c:v>
                </c:pt>
                <c:pt idx="49011">
                  <c:v>1.94206E-2</c:v>
                </c:pt>
                <c:pt idx="49012">
                  <c:v>1.6760799999999999E-2</c:v>
                </c:pt>
                <c:pt idx="49013">
                  <c:v>5.3739499999999997E-3</c:v>
                </c:pt>
                <c:pt idx="49014">
                  <c:v>2.0216000000000001E-2</c:v>
                </c:pt>
                <c:pt idx="49015">
                  <c:v>1.6236299999999999E-2</c:v>
                </c:pt>
                <c:pt idx="49016">
                  <c:v>2.9347399999999999E-2</c:v>
                </c:pt>
                <c:pt idx="49017">
                  <c:v>1.84584E-2</c:v>
                </c:pt>
                <c:pt idx="49018">
                  <c:v>2.83728E-2</c:v>
                </c:pt>
                <c:pt idx="49019">
                  <c:v>1.4035199999999999E-2</c:v>
                </c:pt>
                <c:pt idx="49020">
                  <c:v>9.7513200000000008E-3</c:v>
                </c:pt>
                <c:pt idx="49021">
                  <c:v>2.3101799999999999E-2</c:v>
                </c:pt>
                <c:pt idx="49022">
                  <c:v>2.4985299999999998E-2</c:v>
                </c:pt>
                <c:pt idx="49023">
                  <c:v>2.3554800000000001E-2</c:v>
                </c:pt>
                <c:pt idx="49024">
                  <c:v>1.0759400000000001E-2</c:v>
                </c:pt>
                <c:pt idx="49025">
                  <c:v>2.09494E-2</c:v>
                </c:pt>
                <c:pt idx="49026">
                  <c:v>2.8539700000000001E-2</c:v>
                </c:pt>
                <c:pt idx="49027">
                  <c:v>3.3559800000000002E-3</c:v>
                </c:pt>
                <c:pt idx="49028">
                  <c:v>3.2544099999999999E-2</c:v>
                </c:pt>
                <c:pt idx="49029">
                  <c:v>2.8082800000000002E-2</c:v>
                </c:pt>
                <c:pt idx="49030">
                  <c:v>8.1405599999999998E-3</c:v>
                </c:pt>
                <c:pt idx="49031">
                  <c:v>9.8066300000000002E-3</c:v>
                </c:pt>
                <c:pt idx="49032">
                  <c:v>1.4307E-2</c:v>
                </c:pt>
                <c:pt idx="49033">
                  <c:v>2.94209E-2</c:v>
                </c:pt>
                <c:pt idx="49034">
                  <c:v>3.7879900000000002E-3</c:v>
                </c:pt>
                <c:pt idx="49035">
                  <c:v>2.27242E-2</c:v>
                </c:pt>
                <c:pt idx="49036">
                  <c:v>9.3097700000000002E-3</c:v>
                </c:pt>
                <c:pt idx="49037">
                  <c:v>1.5515299999999999E-2</c:v>
                </c:pt>
                <c:pt idx="49038">
                  <c:v>1.4286999999999999E-2</c:v>
                </c:pt>
                <c:pt idx="49039">
                  <c:v>1.50604E-2</c:v>
                </c:pt>
                <c:pt idx="49040">
                  <c:v>3.9505999999999999E-2</c:v>
                </c:pt>
                <c:pt idx="49041">
                  <c:v>1.8802599999999999E-2</c:v>
                </c:pt>
                <c:pt idx="49042">
                  <c:v>2.10276E-2</c:v>
                </c:pt>
                <c:pt idx="49043">
                  <c:v>3.1223299999999999E-2</c:v>
                </c:pt>
                <c:pt idx="49044">
                  <c:v>1.6171499999999998E-2</c:v>
                </c:pt>
                <c:pt idx="49045">
                  <c:v>1.4349900000000001E-2</c:v>
                </c:pt>
                <c:pt idx="49046">
                  <c:v>5.4254500000000001E-3</c:v>
                </c:pt>
                <c:pt idx="49047">
                  <c:v>4.3334999999999997E-3</c:v>
                </c:pt>
                <c:pt idx="49048">
                  <c:v>1.8129300000000001E-2</c:v>
                </c:pt>
                <c:pt idx="49049">
                  <c:v>1.6313600000000001E-2</c:v>
                </c:pt>
                <c:pt idx="49050">
                  <c:v>2.9563900000000001E-3</c:v>
                </c:pt>
                <c:pt idx="49051">
                  <c:v>9.0322500000000003E-3</c:v>
                </c:pt>
                <c:pt idx="49052">
                  <c:v>7.8411100000000001E-3</c:v>
                </c:pt>
                <c:pt idx="49053">
                  <c:v>1.11895E-2</c:v>
                </c:pt>
                <c:pt idx="49054">
                  <c:v>1.8709199999999999E-2</c:v>
                </c:pt>
                <c:pt idx="49055">
                  <c:v>2.6941299999999999E-3</c:v>
                </c:pt>
                <c:pt idx="49056">
                  <c:v>1.40676E-2</c:v>
                </c:pt>
                <c:pt idx="49057">
                  <c:v>1.4630300000000001E-2</c:v>
                </c:pt>
                <c:pt idx="49058">
                  <c:v>1.52912E-2</c:v>
                </c:pt>
                <c:pt idx="49059">
                  <c:v>1.22766E-2</c:v>
                </c:pt>
                <c:pt idx="49060">
                  <c:v>7.6160400000000001E-3</c:v>
                </c:pt>
                <c:pt idx="49061">
                  <c:v>1.34153E-2</c:v>
                </c:pt>
                <c:pt idx="49062">
                  <c:v>5.1507899999999997E-3</c:v>
                </c:pt>
                <c:pt idx="49063">
                  <c:v>-1.7016400000000001E-2</c:v>
                </c:pt>
                <c:pt idx="49064">
                  <c:v>-1.4738100000000001E-2</c:v>
                </c:pt>
                <c:pt idx="49065">
                  <c:v>-2.01702E-3</c:v>
                </c:pt>
                <c:pt idx="49066">
                  <c:v>3.7536599999999998E-3</c:v>
                </c:pt>
                <c:pt idx="49067">
                  <c:v>2.1596899999999999E-2</c:v>
                </c:pt>
                <c:pt idx="49068">
                  <c:v>1.3443E-2</c:v>
                </c:pt>
                <c:pt idx="49069">
                  <c:v>1.6326899999999998E-2</c:v>
                </c:pt>
                <c:pt idx="49070">
                  <c:v>9.1962799999999994E-3</c:v>
                </c:pt>
                <c:pt idx="49071">
                  <c:v>2.97766E-2</c:v>
                </c:pt>
                <c:pt idx="49072">
                  <c:v>3.2856000000000003E-2</c:v>
                </c:pt>
                <c:pt idx="49073">
                  <c:v>2.4353E-2</c:v>
                </c:pt>
                <c:pt idx="49074">
                  <c:v>2.2726099999999999E-2</c:v>
                </c:pt>
                <c:pt idx="49075">
                  <c:v>3.0495600000000001E-2</c:v>
                </c:pt>
                <c:pt idx="49076">
                  <c:v>1.9093499999999999E-2</c:v>
                </c:pt>
                <c:pt idx="49077">
                  <c:v>-4.24099E-3</c:v>
                </c:pt>
                <c:pt idx="49078">
                  <c:v>1.5249300000000001E-3</c:v>
                </c:pt>
                <c:pt idx="49079">
                  <c:v>1.4230700000000001E-2</c:v>
                </c:pt>
                <c:pt idx="49080">
                  <c:v>-5.5522899999999997E-3</c:v>
                </c:pt>
                <c:pt idx="49081">
                  <c:v>-7.6980599999999996E-3</c:v>
                </c:pt>
                <c:pt idx="49082">
                  <c:v>1.92213E-2</c:v>
                </c:pt>
                <c:pt idx="49083">
                  <c:v>1.968E-2</c:v>
                </c:pt>
                <c:pt idx="49084">
                  <c:v>2.2764199999999998E-2</c:v>
                </c:pt>
                <c:pt idx="49085">
                  <c:v>-5.7935699999999996E-3</c:v>
                </c:pt>
                <c:pt idx="49086">
                  <c:v>-2.03228E-3</c:v>
                </c:pt>
                <c:pt idx="49087">
                  <c:v>6.8168600000000001E-3</c:v>
                </c:pt>
                <c:pt idx="49088">
                  <c:v>-1.085E-2</c:v>
                </c:pt>
                <c:pt idx="49089">
                  <c:v>1.47247E-3</c:v>
                </c:pt>
                <c:pt idx="49090">
                  <c:v>-5.3815800000000004E-3</c:v>
                </c:pt>
                <c:pt idx="49091">
                  <c:v>5.4178200000000003E-3</c:v>
                </c:pt>
                <c:pt idx="49092">
                  <c:v>5.6695900000000004E-3</c:v>
                </c:pt>
                <c:pt idx="49093">
                  <c:v>-9.8085399999999993E-3</c:v>
                </c:pt>
                <c:pt idx="49094">
                  <c:v>1.2743000000000001E-2</c:v>
                </c:pt>
                <c:pt idx="49095">
                  <c:v>1.6671200000000001E-2</c:v>
                </c:pt>
                <c:pt idx="49096">
                  <c:v>2.30064E-2</c:v>
                </c:pt>
                <c:pt idx="49097">
                  <c:v>-1.4334700000000001E-2</c:v>
                </c:pt>
                <c:pt idx="49098">
                  <c:v>1.05019E-2</c:v>
                </c:pt>
                <c:pt idx="49099">
                  <c:v>2.1453900000000001E-2</c:v>
                </c:pt>
                <c:pt idx="49100">
                  <c:v>1.2378699999999999E-2</c:v>
                </c:pt>
                <c:pt idx="49101">
                  <c:v>2.2019400000000001E-2</c:v>
                </c:pt>
                <c:pt idx="49102">
                  <c:v>2.8410000000000002E-3</c:v>
                </c:pt>
                <c:pt idx="49103">
                  <c:v>2.1566399999999999E-2</c:v>
                </c:pt>
                <c:pt idx="49104">
                  <c:v>8.4505099999999996E-3</c:v>
                </c:pt>
                <c:pt idx="49105">
                  <c:v>2.6779199999999999E-3</c:v>
                </c:pt>
                <c:pt idx="49106">
                  <c:v>-1.39046E-2</c:v>
                </c:pt>
                <c:pt idx="49107">
                  <c:v>-6.3772200000000003E-3</c:v>
                </c:pt>
                <c:pt idx="49108">
                  <c:v>-1.2846000000000001E-3</c:v>
                </c:pt>
                <c:pt idx="49109">
                  <c:v>-1.09625E-2</c:v>
                </c:pt>
                <c:pt idx="49110" formatCode="0.00E+00">
                  <c:v>6.6757199999999998E-5</c:v>
                </c:pt>
                <c:pt idx="49111">
                  <c:v>-9.8714800000000002E-3</c:v>
                </c:pt>
                <c:pt idx="49112">
                  <c:v>-5.7077400000000002E-3</c:v>
                </c:pt>
                <c:pt idx="49113">
                  <c:v>-1.6757999999999999E-2</c:v>
                </c:pt>
                <c:pt idx="49114">
                  <c:v>-1.2097399999999999E-2</c:v>
                </c:pt>
                <c:pt idx="49115">
                  <c:v>-2.9301600000000001E-2</c:v>
                </c:pt>
                <c:pt idx="49116">
                  <c:v>-4.8932999999999997E-3</c:v>
                </c:pt>
                <c:pt idx="49117">
                  <c:v>6.9513300000000004E-3</c:v>
                </c:pt>
                <c:pt idx="49118">
                  <c:v>-2.89631E-3</c:v>
                </c:pt>
                <c:pt idx="49119">
                  <c:v>1.53627E-2</c:v>
                </c:pt>
                <c:pt idx="49120">
                  <c:v>1.00021E-2</c:v>
                </c:pt>
                <c:pt idx="49121">
                  <c:v>3.5944000000000002E-3</c:v>
                </c:pt>
                <c:pt idx="49122">
                  <c:v>8.8491400000000001E-3</c:v>
                </c:pt>
                <c:pt idx="49123">
                  <c:v>1.9954699999999999E-2</c:v>
                </c:pt>
                <c:pt idx="49124">
                  <c:v>1.04265E-2</c:v>
                </c:pt>
                <c:pt idx="49125">
                  <c:v>1.24931E-4</c:v>
                </c:pt>
                <c:pt idx="49126">
                  <c:v>1.12982E-2</c:v>
                </c:pt>
                <c:pt idx="49127">
                  <c:v>2.2772799999999999E-2</c:v>
                </c:pt>
                <c:pt idx="49128">
                  <c:v>5.3596499999999997E-3</c:v>
                </c:pt>
                <c:pt idx="49129">
                  <c:v>1.3901699999999999E-2</c:v>
                </c:pt>
                <c:pt idx="49130">
                  <c:v>9.9468200000000003E-3</c:v>
                </c:pt>
                <c:pt idx="49131">
                  <c:v>3.6354099999999999E-3</c:v>
                </c:pt>
                <c:pt idx="49132">
                  <c:v>-1.40848E-2</c:v>
                </c:pt>
                <c:pt idx="49133">
                  <c:v>-2.00853E-2</c:v>
                </c:pt>
                <c:pt idx="49134">
                  <c:v>-1.20182E-2</c:v>
                </c:pt>
                <c:pt idx="49135">
                  <c:v>-7.6675399999999996E-3</c:v>
                </c:pt>
                <c:pt idx="49136">
                  <c:v>6.8798100000000001E-3</c:v>
                </c:pt>
                <c:pt idx="49137">
                  <c:v>5.4616899999999999E-3</c:v>
                </c:pt>
                <c:pt idx="49138">
                  <c:v>-6.22845E-3</c:v>
                </c:pt>
                <c:pt idx="49139">
                  <c:v>1.61047E-2</c:v>
                </c:pt>
                <c:pt idx="49140">
                  <c:v>7.61986E-3</c:v>
                </c:pt>
                <c:pt idx="49141">
                  <c:v>-4.3468500000000002E-3</c:v>
                </c:pt>
                <c:pt idx="49142">
                  <c:v>-1.6622500000000001E-3</c:v>
                </c:pt>
                <c:pt idx="49143">
                  <c:v>-3.05653E-3</c:v>
                </c:pt>
                <c:pt idx="49144">
                  <c:v>1.8250499999999999E-2</c:v>
                </c:pt>
                <c:pt idx="49145">
                  <c:v>-9.8228499999999993E-3</c:v>
                </c:pt>
                <c:pt idx="49146">
                  <c:v>1.43108E-2</c:v>
                </c:pt>
                <c:pt idx="49147">
                  <c:v>8.1825300000000004E-3</c:v>
                </c:pt>
                <c:pt idx="49148">
                  <c:v>6.1063799999999998E-3</c:v>
                </c:pt>
                <c:pt idx="49149">
                  <c:v>2.5825499999999999E-3</c:v>
                </c:pt>
                <c:pt idx="49150">
                  <c:v>-7.2088200000000003E-3</c:v>
                </c:pt>
                <c:pt idx="49151">
                  <c:v>4.2877200000000001E-3</c:v>
                </c:pt>
                <c:pt idx="49152">
                  <c:v>6.3962899999999998E-3</c:v>
                </c:pt>
                <c:pt idx="49153">
                  <c:v>5.3081500000000002E-3</c:v>
                </c:pt>
                <c:pt idx="49154">
                  <c:v>-3.8681000000000002E-3</c:v>
                </c:pt>
                <c:pt idx="49155">
                  <c:v>-5.79453E-3</c:v>
                </c:pt>
                <c:pt idx="49156">
                  <c:v>6.9932900000000001E-3</c:v>
                </c:pt>
                <c:pt idx="49157">
                  <c:v>7.8248999999999992E-3</c:v>
                </c:pt>
                <c:pt idx="49158">
                  <c:v>1.2430200000000001E-2</c:v>
                </c:pt>
                <c:pt idx="49159">
                  <c:v>1.6417500000000002E-2</c:v>
                </c:pt>
                <c:pt idx="49160">
                  <c:v>-9.7236600000000003E-3</c:v>
                </c:pt>
                <c:pt idx="49161">
                  <c:v>-9.1838800000000002E-4</c:v>
                </c:pt>
                <c:pt idx="49162">
                  <c:v>2.2049000000000001E-3</c:v>
                </c:pt>
                <c:pt idx="49163">
                  <c:v>4.9562499999999997E-3</c:v>
                </c:pt>
                <c:pt idx="49164">
                  <c:v>-6.7272199999999999E-3</c:v>
                </c:pt>
                <c:pt idx="49165">
                  <c:v>-1.51548E-2</c:v>
                </c:pt>
                <c:pt idx="49166">
                  <c:v>-4.5061099999999998E-3</c:v>
                </c:pt>
                <c:pt idx="49167">
                  <c:v>7.9250299999999996E-3</c:v>
                </c:pt>
                <c:pt idx="49168">
                  <c:v>4.1418100000000001E-3</c:v>
                </c:pt>
                <c:pt idx="49169">
                  <c:v>-8.16345E-4</c:v>
                </c:pt>
                <c:pt idx="49170">
                  <c:v>6.3505200000000001E-3</c:v>
                </c:pt>
                <c:pt idx="49171">
                  <c:v>3.2701499999999999E-3</c:v>
                </c:pt>
                <c:pt idx="49172">
                  <c:v>-4.5814499999999999E-3</c:v>
                </c:pt>
                <c:pt idx="49173">
                  <c:v>2.7608899999999998E-3</c:v>
                </c:pt>
                <c:pt idx="49174">
                  <c:v>1.11465E-2</c:v>
                </c:pt>
                <c:pt idx="49175">
                  <c:v>1.05085E-2</c:v>
                </c:pt>
                <c:pt idx="49176">
                  <c:v>1.32008E-2</c:v>
                </c:pt>
                <c:pt idx="49177">
                  <c:v>-2.84195E-4</c:v>
                </c:pt>
                <c:pt idx="49178">
                  <c:v>5.1956199999999998E-3</c:v>
                </c:pt>
                <c:pt idx="49179">
                  <c:v>-7.0953399999999995E-4</c:v>
                </c:pt>
                <c:pt idx="49180">
                  <c:v>1.5806199999999999E-2</c:v>
                </c:pt>
                <c:pt idx="49181">
                  <c:v>-8.7070499999999992E-3</c:v>
                </c:pt>
                <c:pt idx="49182">
                  <c:v>1.0666800000000001E-2</c:v>
                </c:pt>
                <c:pt idx="49183">
                  <c:v>-6.3991500000000002E-4</c:v>
                </c:pt>
                <c:pt idx="49184">
                  <c:v>-1.23205E-2</c:v>
                </c:pt>
                <c:pt idx="49185">
                  <c:v>9.8600400000000005E-3</c:v>
                </c:pt>
                <c:pt idx="49186">
                  <c:v>-1.0685E-2</c:v>
                </c:pt>
                <c:pt idx="49187">
                  <c:v>-7.4911099999999996E-3</c:v>
                </c:pt>
                <c:pt idx="49188">
                  <c:v>-7.04384E-3</c:v>
                </c:pt>
                <c:pt idx="49189">
                  <c:v>8.7184900000000006E-3</c:v>
                </c:pt>
                <c:pt idx="49190">
                  <c:v>-3.4227400000000001E-3</c:v>
                </c:pt>
                <c:pt idx="49191">
                  <c:v>5.9366200000000001E-3</c:v>
                </c:pt>
                <c:pt idx="49192">
                  <c:v>1.5252099999999999E-2</c:v>
                </c:pt>
                <c:pt idx="49193">
                  <c:v>8.0032300000000001E-3</c:v>
                </c:pt>
                <c:pt idx="49194">
                  <c:v>1.49975E-2</c:v>
                </c:pt>
                <c:pt idx="49195">
                  <c:v>1.32179E-3</c:v>
                </c:pt>
                <c:pt idx="49196">
                  <c:v>1.2207000000000001E-2</c:v>
                </c:pt>
                <c:pt idx="49197">
                  <c:v>1.1144599999999999E-2</c:v>
                </c:pt>
                <c:pt idx="49198">
                  <c:v>-2.1904E-2</c:v>
                </c:pt>
                <c:pt idx="49199">
                  <c:v>-1.4528299999999999E-2</c:v>
                </c:pt>
                <c:pt idx="49200">
                  <c:v>-3.3264200000000001E-3</c:v>
                </c:pt>
                <c:pt idx="49201">
                  <c:v>1.2246099999999999E-2</c:v>
                </c:pt>
                <c:pt idx="49202">
                  <c:v>-4.1732799999999997E-3</c:v>
                </c:pt>
                <c:pt idx="49203">
                  <c:v>-1.12963E-2</c:v>
                </c:pt>
                <c:pt idx="49204">
                  <c:v>1.1922800000000001E-2</c:v>
                </c:pt>
                <c:pt idx="49205">
                  <c:v>-1.7480900000000001E-3</c:v>
                </c:pt>
                <c:pt idx="49206">
                  <c:v>-3.9663299999999997E-3</c:v>
                </c:pt>
                <c:pt idx="49207">
                  <c:v>-1.26505E-2</c:v>
                </c:pt>
                <c:pt idx="49208">
                  <c:v>-3.0612899999999999E-3</c:v>
                </c:pt>
                <c:pt idx="49209">
                  <c:v>-5.90611E-3</c:v>
                </c:pt>
                <c:pt idx="49210">
                  <c:v>-9.17339E-3</c:v>
                </c:pt>
                <c:pt idx="49211">
                  <c:v>8.0375700000000008E-3</c:v>
                </c:pt>
                <c:pt idx="49212">
                  <c:v>-1.36757E-3</c:v>
                </c:pt>
                <c:pt idx="49213">
                  <c:v>-9.7847000000000003E-3</c:v>
                </c:pt>
                <c:pt idx="49214">
                  <c:v>-8.8329299999999993E-3</c:v>
                </c:pt>
                <c:pt idx="49215">
                  <c:v>-2.0853E-2</c:v>
                </c:pt>
                <c:pt idx="49216">
                  <c:v>-2.08693E-2</c:v>
                </c:pt>
                <c:pt idx="49217">
                  <c:v>-1.2229E-2</c:v>
                </c:pt>
                <c:pt idx="49218">
                  <c:v>-2.32477E-2</c:v>
                </c:pt>
                <c:pt idx="49219">
                  <c:v>-1.7141300000000002E-2</c:v>
                </c:pt>
                <c:pt idx="49220">
                  <c:v>-3.11232E-2</c:v>
                </c:pt>
                <c:pt idx="49221">
                  <c:v>-2.30093E-2</c:v>
                </c:pt>
                <c:pt idx="49222">
                  <c:v>-5.90611E-3</c:v>
                </c:pt>
                <c:pt idx="49223">
                  <c:v>-1.7732600000000001E-2</c:v>
                </c:pt>
                <c:pt idx="49224">
                  <c:v>-1.35736E-2</c:v>
                </c:pt>
                <c:pt idx="49225">
                  <c:v>-2.1884000000000001E-2</c:v>
                </c:pt>
                <c:pt idx="49226">
                  <c:v>-1.8557500000000001E-2</c:v>
                </c:pt>
                <c:pt idx="49227">
                  <c:v>-1.1587099999999999E-2</c:v>
                </c:pt>
                <c:pt idx="49228">
                  <c:v>-2.97918E-2</c:v>
                </c:pt>
                <c:pt idx="49229">
                  <c:v>-2.6927E-2</c:v>
                </c:pt>
                <c:pt idx="49230">
                  <c:v>-3.07961E-2</c:v>
                </c:pt>
                <c:pt idx="49231">
                  <c:v>-9.9191699999999997E-3</c:v>
                </c:pt>
                <c:pt idx="49232">
                  <c:v>-1.40657E-2</c:v>
                </c:pt>
                <c:pt idx="49233">
                  <c:v>-4.0307000000000003E-2</c:v>
                </c:pt>
                <c:pt idx="49234">
                  <c:v>-2.9248199999999999E-2</c:v>
                </c:pt>
                <c:pt idx="49235">
                  <c:v>-1.9463500000000002E-2</c:v>
                </c:pt>
                <c:pt idx="49236">
                  <c:v>-1.0431299999999999E-2</c:v>
                </c:pt>
                <c:pt idx="49237">
                  <c:v>-1.2083099999999999E-2</c:v>
                </c:pt>
                <c:pt idx="49238">
                  <c:v>-2.2280700000000001E-2</c:v>
                </c:pt>
                <c:pt idx="49239">
                  <c:v>-3.3572200000000003E-2</c:v>
                </c:pt>
                <c:pt idx="49240">
                  <c:v>-2.7140600000000001E-2</c:v>
                </c:pt>
                <c:pt idx="49241">
                  <c:v>-1.5928299999999999E-2</c:v>
                </c:pt>
                <c:pt idx="49242">
                  <c:v>-2.61564E-2</c:v>
                </c:pt>
                <c:pt idx="49243">
                  <c:v>-4.1784300000000003E-2</c:v>
                </c:pt>
                <c:pt idx="49244">
                  <c:v>-2.0392400000000001E-2</c:v>
                </c:pt>
                <c:pt idx="49245">
                  <c:v>-2.24409E-2</c:v>
                </c:pt>
                <c:pt idx="49246">
                  <c:v>-2.72274E-3</c:v>
                </c:pt>
                <c:pt idx="49247">
                  <c:v>-6.5278999999999997E-3</c:v>
                </c:pt>
                <c:pt idx="49248">
                  <c:v>-1.80254E-2</c:v>
                </c:pt>
                <c:pt idx="49249">
                  <c:v>-6.0043300000000004E-3</c:v>
                </c:pt>
                <c:pt idx="49250">
                  <c:v>-2.65331E-2</c:v>
                </c:pt>
                <c:pt idx="49251">
                  <c:v>-3.9539299999999996E-3</c:v>
                </c:pt>
                <c:pt idx="49252">
                  <c:v>-1.5708900000000001E-2</c:v>
                </c:pt>
                <c:pt idx="49253">
                  <c:v>-1.4097200000000001E-2</c:v>
                </c:pt>
                <c:pt idx="49254">
                  <c:v>-3.0984900000000002E-3</c:v>
                </c:pt>
                <c:pt idx="49255">
                  <c:v>-1.11427E-2</c:v>
                </c:pt>
                <c:pt idx="49256">
                  <c:v>-6.7529699999999996E-3</c:v>
                </c:pt>
                <c:pt idx="49257">
                  <c:v>4.6348600000000002E-3</c:v>
                </c:pt>
                <c:pt idx="49258">
                  <c:v>1.7331099999999999E-2</c:v>
                </c:pt>
                <c:pt idx="49259">
                  <c:v>-3.9043400000000001E-3</c:v>
                </c:pt>
                <c:pt idx="49260">
                  <c:v>-1.8552800000000001E-2</c:v>
                </c:pt>
                <c:pt idx="49261">
                  <c:v>-8.5678100000000004E-3</c:v>
                </c:pt>
                <c:pt idx="49262">
                  <c:v>-2.6779199999999999E-3</c:v>
                </c:pt>
                <c:pt idx="49263">
                  <c:v>9.4509100000000001E-4</c:v>
                </c:pt>
                <c:pt idx="49264">
                  <c:v>-1.1158E-2</c:v>
                </c:pt>
                <c:pt idx="49265">
                  <c:v>8.43048E-4</c:v>
                </c:pt>
                <c:pt idx="49266">
                  <c:v>7.0705400000000002E-3</c:v>
                </c:pt>
                <c:pt idx="49267">
                  <c:v>-3.4713700000000002E-4</c:v>
                </c:pt>
                <c:pt idx="49268">
                  <c:v>-3.2930400000000001E-3</c:v>
                </c:pt>
                <c:pt idx="49269">
                  <c:v>-9.3650799999999996E-3</c:v>
                </c:pt>
                <c:pt idx="49270">
                  <c:v>2.8686499999999999E-3</c:v>
                </c:pt>
                <c:pt idx="49271">
                  <c:v>1.21117E-4</c:v>
                </c:pt>
                <c:pt idx="49272">
                  <c:v>-1.7538999999999999E-2</c:v>
                </c:pt>
                <c:pt idx="49273">
                  <c:v>-9.5500900000000007E-3</c:v>
                </c:pt>
                <c:pt idx="49274">
                  <c:v>1.05982E-2</c:v>
                </c:pt>
                <c:pt idx="49275">
                  <c:v>1.7299699999999999E-3</c:v>
                </c:pt>
                <c:pt idx="49276">
                  <c:v>7.5178099999999998E-3</c:v>
                </c:pt>
                <c:pt idx="49277">
                  <c:v>1.18055E-2</c:v>
                </c:pt>
                <c:pt idx="49278">
                  <c:v>2.0304699999999998E-2</c:v>
                </c:pt>
                <c:pt idx="49279">
                  <c:v>1.30987E-2</c:v>
                </c:pt>
                <c:pt idx="49280">
                  <c:v>1.1602400000000001E-2</c:v>
                </c:pt>
                <c:pt idx="49281">
                  <c:v>1.44405E-2</c:v>
                </c:pt>
                <c:pt idx="49282">
                  <c:v>1.1339200000000001E-3</c:v>
                </c:pt>
                <c:pt idx="49283">
                  <c:v>3.8928999999999999E-3</c:v>
                </c:pt>
                <c:pt idx="49284">
                  <c:v>3.2577499999999998E-3</c:v>
                </c:pt>
                <c:pt idx="49285">
                  <c:v>1.08433E-2</c:v>
                </c:pt>
                <c:pt idx="49286">
                  <c:v>6.9312999999999996E-3</c:v>
                </c:pt>
                <c:pt idx="49287">
                  <c:v>6.83689E-3</c:v>
                </c:pt>
                <c:pt idx="49288">
                  <c:v>2.0693799999999998E-2</c:v>
                </c:pt>
                <c:pt idx="49289">
                  <c:v>2.3233400000000001E-2</c:v>
                </c:pt>
                <c:pt idx="49290">
                  <c:v>4.5280499999999996E-3</c:v>
                </c:pt>
                <c:pt idx="49291">
                  <c:v>-2.7513500000000001E-3</c:v>
                </c:pt>
                <c:pt idx="49292">
                  <c:v>9.1505100000000006E-3</c:v>
                </c:pt>
                <c:pt idx="49293">
                  <c:v>1.36919E-2</c:v>
                </c:pt>
                <c:pt idx="49294">
                  <c:v>7.5941100000000003E-3</c:v>
                </c:pt>
                <c:pt idx="49295">
                  <c:v>9.7951900000000005E-3</c:v>
                </c:pt>
                <c:pt idx="49296">
                  <c:v>-6.3486100000000002E-3</c:v>
                </c:pt>
                <c:pt idx="49297">
                  <c:v>-3.1909899999999999E-3</c:v>
                </c:pt>
                <c:pt idx="49298">
                  <c:v>-1.8224700000000001E-3</c:v>
                </c:pt>
                <c:pt idx="49299">
                  <c:v>-5.4082899999999996E-3</c:v>
                </c:pt>
                <c:pt idx="49300">
                  <c:v>-2.1982199999999999E-3</c:v>
                </c:pt>
                <c:pt idx="49301">
                  <c:v>-1.2494099999999999E-2</c:v>
                </c:pt>
                <c:pt idx="49302">
                  <c:v>-1.7166099999999999E-3</c:v>
                </c:pt>
                <c:pt idx="49303">
                  <c:v>-2.16007E-3</c:v>
                </c:pt>
                <c:pt idx="49304">
                  <c:v>4.70924E-3</c:v>
                </c:pt>
                <c:pt idx="49305">
                  <c:v>2.81715E-3</c:v>
                </c:pt>
                <c:pt idx="49306">
                  <c:v>-2.4576200000000002E-3</c:v>
                </c:pt>
                <c:pt idx="49307">
                  <c:v>-4.4431699999999998E-3</c:v>
                </c:pt>
                <c:pt idx="49308">
                  <c:v>-1.1528999999999999E-2</c:v>
                </c:pt>
                <c:pt idx="49309">
                  <c:v>-9.1543200000000005E-3</c:v>
                </c:pt>
                <c:pt idx="49310">
                  <c:v>-6.2751799999999998E-4</c:v>
                </c:pt>
                <c:pt idx="49311">
                  <c:v>2.6226E-4</c:v>
                </c:pt>
                <c:pt idx="49312">
                  <c:v>-7.267E-3</c:v>
                </c:pt>
                <c:pt idx="49313">
                  <c:v>-1.76125E-2</c:v>
                </c:pt>
                <c:pt idx="49314">
                  <c:v>-9.4718900000000002E-3</c:v>
                </c:pt>
                <c:pt idx="49315">
                  <c:v>-3.3283200000000001E-3</c:v>
                </c:pt>
                <c:pt idx="49316">
                  <c:v>-1.5735599999999999E-2</c:v>
                </c:pt>
                <c:pt idx="49317">
                  <c:v>-1.7196699999999999E-2</c:v>
                </c:pt>
                <c:pt idx="49318">
                  <c:v>-2.9653499999999999E-2</c:v>
                </c:pt>
                <c:pt idx="49319">
                  <c:v>-2.16417E-2</c:v>
                </c:pt>
                <c:pt idx="49320">
                  <c:v>-2.2851E-2</c:v>
                </c:pt>
                <c:pt idx="49321">
                  <c:v>-1.51243E-2</c:v>
                </c:pt>
                <c:pt idx="49322">
                  <c:v>-1.4236499999999999E-2</c:v>
                </c:pt>
                <c:pt idx="49323">
                  <c:v>-1.8963799999999999E-2</c:v>
                </c:pt>
                <c:pt idx="49324">
                  <c:v>-1.53732E-2</c:v>
                </c:pt>
                <c:pt idx="49325">
                  <c:v>-1.7994900000000001E-2</c:v>
                </c:pt>
                <c:pt idx="49326">
                  <c:v>-2.7845399999999999E-2</c:v>
                </c:pt>
                <c:pt idx="49327">
                  <c:v>-3.7796000000000003E-2</c:v>
                </c:pt>
                <c:pt idx="49328">
                  <c:v>-1.8508899999999998E-2</c:v>
                </c:pt>
                <c:pt idx="49329">
                  <c:v>-1.60065E-2</c:v>
                </c:pt>
                <c:pt idx="49330">
                  <c:v>-2.3043600000000001E-2</c:v>
                </c:pt>
                <c:pt idx="49331">
                  <c:v>-8.2807499999999999E-3</c:v>
                </c:pt>
                <c:pt idx="49332">
                  <c:v>-2.3345900000000001E-3</c:v>
                </c:pt>
                <c:pt idx="49333">
                  <c:v>-1.70183E-2</c:v>
                </c:pt>
                <c:pt idx="49334">
                  <c:v>-3.0169499999999998E-2</c:v>
                </c:pt>
                <c:pt idx="49335">
                  <c:v>-4.0151600000000003E-2</c:v>
                </c:pt>
                <c:pt idx="49336">
                  <c:v>-2.1758099999999999E-2</c:v>
                </c:pt>
                <c:pt idx="49337">
                  <c:v>-3.6208200000000003E-2</c:v>
                </c:pt>
                <c:pt idx="49338">
                  <c:v>-3.5808600000000003E-2</c:v>
                </c:pt>
                <c:pt idx="49339">
                  <c:v>-3.7258100000000002E-2</c:v>
                </c:pt>
                <c:pt idx="49340">
                  <c:v>-1.98984E-2</c:v>
                </c:pt>
                <c:pt idx="49341">
                  <c:v>-1.3610799999999999E-2</c:v>
                </c:pt>
                <c:pt idx="49342">
                  <c:v>-3.1253799999999998E-2</c:v>
                </c:pt>
                <c:pt idx="49343">
                  <c:v>-2.9554400000000002E-2</c:v>
                </c:pt>
                <c:pt idx="49344">
                  <c:v>-2.5614700000000001E-2</c:v>
                </c:pt>
                <c:pt idx="49345">
                  <c:v>-2.88115E-2</c:v>
                </c:pt>
                <c:pt idx="49346">
                  <c:v>-3.3375700000000001E-2</c:v>
                </c:pt>
                <c:pt idx="49347">
                  <c:v>-3.9688099999999997E-2</c:v>
                </c:pt>
                <c:pt idx="49348">
                  <c:v>-3.2552699999999997E-2</c:v>
                </c:pt>
                <c:pt idx="49349">
                  <c:v>-2.81391E-2</c:v>
                </c:pt>
                <c:pt idx="49350">
                  <c:v>-3.3847799999999997E-2</c:v>
                </c:pt>
                <c:pt idx="49351">
                  <c:v>-2.5849299999999999E-2</c:v>
                </c:pt>
                <c:pt idx="49352">
                  <c:v>-3.26614E-2</c:v>
                </c:pt>
                <c:pt idx="49353">
                  <c:v>-3.7091300000000001E-2</c:v>
                </c:pt>
                <c:pt idx="49354">
                  <c:v>-3.85847E-2</c:v>
                </c:pt>
                <c:pt idx="49355">
                  <c:v>-3.15275E-2</c:v>
                </c:pt>
                <c:pt idx="49356">
                  <c:v>-3.9131199999999998E-2</c:v>
                </c:pt>
                <c:pt idx="49357">
                  <c:v>-3.0345E-2</c:v>
                </c:pt>
                <c:pt idx="49358">
                  <c:v>-2.39124E-2</c:v>
                </c:pt>
                <c:pt idx="49359">
                  <c:v>-1.63307E-2</c:v>
                </c:pt>
                <c:pt idx="49360">
                  <c:v>-1.40619E-2</c:v>
                </c:pt>
                <c:pt idx="49361">
                  <c:v>-2.9032700000000002E-2</c:v>
                </c:pt>
                <c:pt idx="49362">
                  <c:v>-1.2331999999999999E-2</c:v>
                </c:pt>
                <c:pt idx="49363">
                  <c:v>-1.0463699999999999E-2</c:v>
                </c:pt>
                <c:pt idx="49364">
                  <c:v>-1.62506E-3</c:v>
                </c:pt>
                <c:pt idx="49365">
                  <c:v>-7.3041900000000003E-3</c:v>
                </c:pt>
                <c:pt idx="49366">
                  <c:v>-4.0655099999999996E-3</c:v>
                </c:pt>
                <c:pt idx="49367">
                  <c:v>-3.2539399999999999E-3</c:v>
                </c:pt>
                <c:pt idx="49368">
                  <c:v>9.9029500000000006E-3</c:v>
                </c:pt>
                <c:pt idx="49369">
                  <c:v>1.4254599999999999E-2</c:v>
                </c:pt>
                <c:pt idx="49370">
                  <c:v>-2.2688900000000001E-2</c:v>
                </c:pt>
                <c:pt idx="49371">
                  <c:v>-6.3276299999999999E-3</c:v>
                </c:pt>
                <c:pt idx="49372">
                  <c:v>-4.7912600000000003E-3</c:v>
                </c:pt>
                <c:pt idx="49373">
                  <c:v>3.4246400000000001E-3</c:v>
                </c:pt>
                <c:pt idx="49374">
                  <c:v>-1.21355E-2</c:v>
                </c:pt>
                <c:pt idx="49375">
                  <c:v>-4.41742E-3</c:v>
                </c:pt>
                <c:pt idx="49376">
                  <c:v>1.46389E-3</c:v>
                </c:pt>
                <c:pt idx="49377">
                  <c:v>8.5372899999999995E-3</c:v>
                </c:pt>
                <c:pt idx="49378">
                  <c:v>2.62737E-3</c:v>
                </c:pt>
                <c:pt idx="49379">
                  <c:v>5.7325400000000004E-3</c:v>
                </c:pt>
                <c:pt idx="49380">
                  <c:v>5.5284499999999999E-3</c:v>
                </c:pt>
                <c:pt idx="49381">
                  <c:v>4.5080199999999997E-3</c:v>
                </c:pt>
                <c:pt idx="49382">
                  <c:v>1.2577100000000001E-2</c:v>
                </c:pt>
                <c:pt idx="49383">
                  <c:v>8.0652199999999997E-3</c:v>
                </c:pt>
                <c:pt idx="49384">
                  <c:v>-5.5007900000000002E-3</c:v>
                </c:pt>
                <c:pt idx="49385">
                  <c:v>1.47104E-2</c:v>
                </c:pt>
                <c:pt idx="49386">
                  <c:v>1.57862E-2</c:v>
                </c:pt>
                <c:pt idx="49387">
                  <c:v>-3.8948099999999999E-3</c:v>
                </c:pt>
                <c:pt idx="49388">
                  <c:v>-3.8414E-3</c:v>
                </c:pt>
                <c:pt idx="49389">
                  <c:v>7.4396100000000001E-3</c:v>
                </c:pt>
                <c:pt idx="49390">
                  <c:v>8.8796599999999993E-3</c:v>
                </c:pt>
                <c:pt idx="49391">
                  <c:v>-6.3591000000000003E-3</c:v>
                </c:pt>
                <c:pt idx="49392">
                  <c:v>3.9539299999999996E-3</c:v>
                </c:pt>
                <c:pt idx="49393" formatCode="0.00E+00">
                  <c:v>8.3913800000000004E-3</c:v>
                </c:pt>
                <c:pt idx="49394">
                  <c:v>1.9651399999999999E-2</c:v>
                </c:pt>
                <c:pt idx="49395">
                  <c:v>1.7520000000000001E-2</c:v>
                </c:pt>
                <c:pt idx="49396">
                  <c:v>-8.0394699999999995E-4</c:v>
                </c:pt>
                <c:pt idx="49397">
                  <c:v>1.6093300000000001E-2</c:v>
                </c:pt>
                <c:pt idx="49398">
                  <c:v>2.6534100000000001E-2</c:v>
                </c:pt>
                <c:pt idx="49399">
                  <c:v>1.04399E-2</c:v>
                </c:pt>
                <c:pt idx="49400">
                  <c:v>1.017E-2</c:v>
                </c:pt>
                <c:pt idx="49401">
                  <c:v>1.0304499999999999E-2</c:v>
                </c:pt>
                <c:pt idx="49402">
                  <c:v>1.97115E-2</c:v>
                </c:pt>
                <c:pt idx="49403">
                  <c:v>1.55087E-2</c:v>
                </c:pt>
                <c:pt idx="49404">
                  <c:v>2.15359E-2</c:v>
                </c:pt>
                <c:pt idx="49405">
                  <c:v>1.8156100000000001E-2</c:v>
                </c:pt>
                <c:pt idx="49406">
                  <c:v>1.9241299999999999E-2</c:v>
                </c:pt>
                <c:pt idx="49407">
                  <c:v>1.6220100000000001E-2</c:v>
                </c:pt>
                <c:pt idx="49408">
                  <c:v>1.54924E-2</c:v>
                </c:pt>
                <c:pt idx="49409">
                  <c:v>8.7308899999999998E-3</c:v>
                </c:pt>
                <c:pt idx="49410">
                  <c:v>1.5429500000000001E-2</c:v>
                </c:pt>
                <c:pt idx="49411">
                  <c:v>1.4678999999999999E-2</c:v>
                </c:pt>
                <c:pt idx="49412">
                  <c:v>1.6855200000000001E-2</c:v>
                </c:pt>
                <c:pt idx="49413">
                  <c:v>1.1004399999999999E-2</c:v>
                </c:pt>
                <c:pt idx="49414">
                  <c:v>8.9158999999999992E-3</c:v>
                </c:pt>
                <c:pt idx="49415">
                  <c:v>1.2522699999999999E-2</c:v>
                </c:pt>
                <c:pt idx="49416">
                  <c:v>7.9250299999999996E-3</c:v>
                </c:pt>
                <c:pt idx="49417">
                  <c:v>2.5185599999999999E-2</c:v>
                </c:pt>
                <c:pt idx="49418">
                  <c:v>8.4629100000000006E-3</c:v>
                </c:pt>
                <c:pt idx="49419">
                  <c:v>-7.4014700000000003E-3</c:v>
                </c:pt>
                <c:pt idx="49420">
                  <c:v>1.22633E-2</c:v>
                </c:pt>
                <c:pt idx="49421">
                  <c:v>1.97372E-2</c:v>
                </c:pt>
                <c:pt idx="49422">
                  <c:v>-3.84235E-3</c:v>
                </c:pt>
                <c:pt idx="49423">
                  <c:v>-4.4231399999999999E-3</c:v>
                </c:pt>
                <c:pt idx="49424">
                  <c:v>-7.2946499999999997E-3</c:v>
                </c:pt>
                <c:pt idx="49425">
                  <c:v>-1.34144E-2</c:v>
                </c:pt>
                <c:pt idx="49426">
                  <c:v>-1.2732500000000001E-2</c:v>
                </c:pt>
                <c:pt idx="49427">
                  <c:v>-1.0511400000000001E-2</c:v>
                </c:pt>
                <c:pt idx="49428">
                  <c:v>-1.9995700000000002E-2</c:v>
                </c:pt>
                <c:pt idx="49429">
                  <c:v>-1.03731E-2</c:v>
                </c:pt>
                <c:pt idx="49430">
                  <c:v>-1.06163E-2</c:v>
                </c:pt>
                <c:pt idx="49431">
                  <c:v>-1.1624300000000001E-2</c:v>
                </c:pt>
                <c:pt idx="49432">
                  <c:v>-1.1633900000000001E-2</c:v>
                </c:pt>
                <c:pt idx="49433">
                  <c:v>-6.4907100000000002E-3</c:v>
                </c:pt>
                <c:pt idx="49434">
                  <c:v>-1.0851899999999999E-2</c:v>
                </c:pt>
                <c:pt idx="49435">
                  <c:v>-2.2938699999999999E-2</c:v>
                </c:pt>
                <c:pt idx="49436">
                  <c:v>-7.6761199999999998E-3</c:v>
                </c:pt>
                <c:pt idx="49437">
                  <c:v>-1.0149E-2</c:v>
                </c:pt>
                <c:pt idx="49438">
                  <c:v>-7.9631800000000003E-3</c:v>
                </c:pt>
                <c:pt idx="49439">
                  <c:v>-1.55888E-2</c:v>
                </c:pt>
                <c:pt idx="49440">
                  <c:v>-1.5163399999999999E-4</c:v>
                </c:pt>
                <c:pt idx="49441">
                  <c:v>2.0647E-3</c:v>
                </c:pt>
                <c:pt idx="49442">
                  <c:v>-5.7401700000000002E-3</c:v>
                </c:pt>
                <c:pt idx="49443">
                  <c:v>-7.5941100000000003E-3</c:v>
                </c:pt>
                <c:pt idx="49444">
                  <c:v>-2.37675E-2</c:v>
                </c:pt>
                <c:pt idx="49445">
                  <c:v>-1.8132200000000001E-2</c:v>
                </c:pt>
                <c:pt idx="49446">
                  <c:v>-3.1041099999999999E-2</c:v>
                </c:pt>
                <c:pt idx="49447">
                  <c:v>-2.4526599999999999E-2</c:v>
                </c:pt>
                <c:pt idx="49448">
                  <c:v>-1.9085899999999999E-2</c:v>
                </c:pt>
                <c:pt idx="49449">
                  <c:v>-3.2090199999999999E-2</c:v>
                </c:pt>
                <c:pt idx="49450">
                  <c:v>-2.7922599999999999E-2</c:v>
                </c:pt>
                <c:pt idx="49451">
                  <c:v>-1.7351200000000001E-2</c:v>
                </c:pt>
                <c:pt idx="49452">
                  <c:v>-2.2250200000000001E-2</c:v>
                </c:pt>
                <c:pt idx="49453">
                  <c:v>-1.5550599999999999E-2</c:v>
                </c:pt>
                <c:pt idx="49454">
                  <c:v>-1.69296E-2</c:v>
                </c:pt>
                <c:pt idx="49455">
                  <c:v>-1.7682099999999999E-2</c:v>
                </c:pt>
                <c:pt idx="49456">
                  <c:v>-2.56977E-2</c:v>
                </c:pt>
                <c:pt idx="49457">
                  <c:v>-3.9225599999999999E-2</c:v>
                </c:pt>
                <c:pt idx="49458">
                  <c:v>-4.05598E-2</c:v>
                </c:pt>
                <c:pt idx="49459">
                  <c:v>-2.5073100000000001E-2</c:v>
                </c:pt>
                <c:pt idx="49460">
                  <c:v>-2.8793300000000001E-2</c:v>
                </c:pt>
                <c:pt idx="49461">
                  <c:v>-3.4552600000000003E-2</c:v>
                </c:pt>
                <c:pt idx="49462">
                  <c:v>-4.2405100000000001E-2</c:v>
                </c:pt>
                <c:pt idx="49463">
                  <c:v>-3.6288300000000002E-2</c:v>
                </c:pt>
                <c:pt idx="49464">
                  <c:v>-4.4854199999999997E-2</c:v>
                </c:pt>
                <c:pt idx="49465">
                  <c:v>-4.1480999999999997E-2</c:v>
                </c:pt>
                <c:pt idx="49466">
                  <c:v>-2.7270300000000001E-2</c:v>
                </c:pt>
                <c:pt idx="49467">
                  <c:v>-2.6741999999999998E-2</c:v>
                </c:pt>
                <c:pt idx="49468">
                  <c:v>-1.6760799999999999E-2</c:v>
                </c:pt>
                <c:pt idx="49469">
                  <c:v>-2.50206E-2</c:v>
                </c:pt>
                <c:pt idx="49470">
                  <c:v>-3.5481499999999999E-2</c:v>
                </c:pt>
                <c:pt idx="49471">
                  <c:v>-2.9412299999999999E-2</c:v>
                </c:pt>
                <c:pt idx="49472">
                  <c:v>-2.0151100000000002E-2</c:v>
                </c:pt>
                <c:pt idx="49473">
                  <c:v>-1.4146799999999999E-2</c:v>
                </c:pt>
                <c:pt idx="49474">
                  <c:v>-2.1783799999999999E-2</c:v>
                </c:pt>
                <c:pt idx="49475">
                  <c:v>-1.4528299999999999E-2</c:v>
                </c:pt>
                <c:pt idx="49476">
                  <c:v>-1.5619299999999999E-2</c:v>
                </c:pt>
                <c:pt idx="49477">
                  <c:v>-1.3794900000000001E-2</c:v>
                </c:pt>
                <c:pt idx="49478">
                  <c:v>-1.1561399999999999E-2</c:v>
                </c:pt>
                <c:pt idx="49479">
                  <c:v>-1.5043300000000001E-2</c:v>
                </c:pt>
                <c:pt idx="49480">
                  <c:v>-4.49848E-3</c:v>
                </c:pt>
                <c:pt idx="49481">
                  <c:v>-8.1729899999999998E-3</c:v>
                </c:pt>
                <c:pt idx="49482">
                  <c:v>-1.86062E-2</c:v>
                </c:pt>
                <c:pt idx="49483">
                  <c:v>-2.1667499999999998E-3</c:v>
                </c:pt>
                <c:pt idx="49484">
                  <c:v>-8.6488699999999995E-3</c:v>
                </c:pt>
                <c:pt idx="49485">
                  <c:v>3.4380000000000001E-3</c:v>
                </c:pt>
                <c:pt idx="49486">
                  <c:v>-1.52016E-3</c:v>
                </c:pt>
                <c:pt idx="49487">
                  <c:v>-8.9836099999999997E-4</c:v>
                </c:pt>
                <c:pt idx="49488">
                  <c:v>-5.7411199999999999E-4</c:v>
                </c:pt>
                <c:pt idx="49489">
                  <c:v>3.1442599999999999E-3</c:v>
                </c:pt>
                <c:pt idx="49490">
                  <c:v>7.7953299999999996E-3</c:v>
                </c:pt>
                <c:pt idx="49491">
                  <c:v>-7.9250299999999996E-4</c:v>
                </c:pt>
                <c:pt idx="49492">
                  <c:v>3.7860900000000002E-4</c:v>
                </c:pt>
                <c:pt idx="49493">
                  <c:v>3.9815900000000001E-3</c:v>
                </c:pt>
                <c:pt idx="49494">
                  <c:v>1.3361E-3</c:v>
                </c:pt>
                <c:pt idx="49495">
                  <c:v>3.0546200000000001E-3</c:v>
                </c:pt>
                <c:pt idx="49496">
                  <c:v>2.13203E-2</c:v>
                </c:pt>
                <c:pt idx="49497">
                  <c:v>1.8150300000000001E-2</c:v>
                </c:pt>
                <c:pt idx="49498">
                  <c:v>2.4389299999999999E-2</c:v>
                </c:pt>
                <c:pt idx="49499">
                  <c:v>1.4049499999999999E-2</c:v>
                </c:pt>
                <c:pt idx="49500">
                  <c:v>-8.3160400000000002E-3</c:v>
                </c:pt>
                <c:pt idx="49501">
                  <c:v>8.5172700000000004E-3</c:v>
                </c:pt>
                <c:pt idx="49502">
                  <c:v>1.7831799999999998E-2</c:v>
                </c:pt>
                <c:pt idx="49503">
                  <c:v>1.6135199999999999E-2</c:v>
                </c:pt>
                <c:pt idx="49504">
                  <c:v>7.8344299999999999E-3</c:v>
                </c:pt>
                <c:pt idx="49505">
                  <c:v>-6.0052899999999999E-3</c:v>
                </c:pt>
                <c:pt idx="49506">
                  <c:v>1.47791E-2</c:v>
                </c:pt>
                <c:pt idx="49507">
                  <c:v>1.5089999999999999E-2</c:v>
                </c:pt>
                <c:pt idx="49508">
                  <c:v>1.2578000000000001E-2</c:v>
                </c:pt>
                <c:pt idx="49509">
                  <c:v>2.8163899999999999E-2</c:v>
                </c:pt>
                <c:pt idx="49510">
                  <c:v>1.41525E-2</c:v>
                </c:pt>
                <c:pt idx="49511">
                  <c:v>2.36549E-2</c:v>
                </c:pt>
                <c:pt idx="49512">
                  <c:v>2.41795E-2</c:v>
                </c:pt>
                <c:pt idx="49513">
                  <c:v>2.44856E-2</c:v>
                </c:pt>
                <c:pt idx="49514">
                  <c:v>1.0053599999999999E-2</c:v>
                </c:pt>
                <c:pt idx="49515">
                  <c:v>2.5873200000000002E-3</c:v>
                </c:pt>
                <c:pt idx="49516">
                  <c:v>1.0108900000000001E-2</c:v>
                </c:pt>
                <c:pt idx="49517">
                  <c:v>1.6617799999999999E-2</c:v>
                </c:pt>
                <c:pt idx="49518">
                  <c:v>2.23894E-2</c:v>
                </c:pt>
                <c:pt idx="49519">
                  <c:v>1.9351E-2</c:v>
                </c:pt>
                <c:pt idx="49520">
                  <c:v>2.0564099999999998E-2</c:v>
                </c:pt>
                <c:pt idx="49521">
                  <c:v>1.89438E-2</c:v>
                </c:pt>
                <c:pt idx="49522">
                  <c:v>1.9489300000000001E-2</c:v>
                </c:pt>
                <c:pt idx="49523">
                  <c:v>2.37045E-2</c:v>
                </c:pt>
                <c:pt idx="49524">
                  <c:v>2.0060499999999998E-2</c:v>
                </c:pt>
                <c:pt idx="49525">
                  <c:v>9.3793899999999996E-3</c:v>
                </c:pt>
                <c:pt idx="49526">
                  <c:v>1.86996E-2</c:v>
                </c:pt>
                <c:pt idx="49527">
                  <c:v>5.5170100000000001E-3</c:v>
                </c:pt>
                <c:pt idx="49528">
                  <c:v>1.0673500000000001E-2</c:v>
                </c:pt>
                <c:pt idx="49529">
                  <c:v>2.3281099999999999E-2</c:v>
                </c:pt>
                <c:pt idx="49530">
                  <c:v>2.17772E-2</c:v>
                </c:pt>
                <c:pt idx="49531">
                  <c:v>7.8859299999999993E-3</c:v>
                </c:pt>
                <c:pt idx="49532">
                  <c:v>1.7819399999999999E-2</c:v>
                </c:pt>
                <c:pt idx="49533">
                  <c:v>1.27125E-2</c:v>
                </c:pt>
                <c:pt idx="49534">
                  <c:v>1.4493000000000001E-2</c:v>
                </c:pt>
                <c:pt idx="49535">
                  <c:v>7.7257200000000002E-3</c:v>
                </c:pt>
                <c:pt idx="49536">
                  <c:v>5.60379E-3</c:v>
                </c:pt>
                <c:pt idx="49537">
                  <c:v>2.2715599999999999E-2</c:v>
                </c:pt>
                <c:pt idx="49538">
                  <c:v>6.0119600000000002E-3</c:v>
                </c:pt>
                <c:pt idx="49539">
                  <c:v>1.4636E-2</c:v>
                </c:pt>
                <c:pt idx="49540">
                  <c:v>8.1863400000000003E-3</c:v>
                </c:pt>
                <c:pt idx="49541">
                  <c:v>-2.7170200000000001E-3</c:v>
                </c:pt>
                <c:pt idx="49542">
                  <c:v>6.8139999999999997E-3</c:v>
                </c:pt>
                <c:pt idx="49543">
                  <c:v>2.8801E-3</c:v>
                </c:pt>
                <c:pt idx="49544">
                  <c:v>-1.19171E-2</c:v>
                </c:pt>
                <c:pt idx="49545">
                  <c:v>-1.4683699999999999E-2</c:v>
                </c:pt>
                <c:pt idx="49546">
                  <c:v>1.03502E-2</c:v>
                </c:pt>
                <c:pt idx="49547">
                  <c:v>4.32205E-3</c:v>
                </c:pt>
                <c:pt idx="49548">
                  <c:v>9.1791200000000007E-3</c:v>
                </c:pt>
                <c:pt idx="49549">
                  <c:v>8.2206699999999994E-3</c:v>
                </c:pt>
                <c:pt idx="49550">
                  <c:v>-9.9840199999999997E-3</c:v>
                </c:pt>
                <c:pt idx="49551">
                  <c:v>-6.23035E-3</c:v>
                </c:pt>
                <c:pt idx="49552">
                  <c:v>-8.3761200000000008E-3</c:v>
                </c:pt>
                <c:pt idx="49553">
                  <c:v>-6.3142800000000002E-3</c:v>
                </c:pt>
                <c:pt idx="49554">
                  <c:v>-2.86484E-3</c:v>
                </c:pt>
                <c:pt idx="49555">
                  <c:v>-1.39084E-2</c:v>
                </c:pt>
                <c:pt idx="49556">
                  <c:v>-1.9831700000000001E-2</c:v>
                </c:pt>
                <c:pt idx="49557">
                  <c:v>-7.3718999999999998E-4</c:v>
                </c:pt>
                <c:pt idx="49558">
                  <c:v>-6.3610100000000003E-4</c:v>
                </c:pt>
                <c:pt idx="49559">
                  <c:v>-2.80714E-2</c:v>
                </c:pt>
                <c:pt idx="49560">
                  <c:v>-2.38552E-2</c:v>
                </c:pt>
                <c:pt idx="49561">
                  <c:v>-1.70364E-2</c:v>
                </c:pt>
                <c:pt idx="49562">
                  <c:v>-2.0221699999999999E-2</c:v>
                </c:pt>
                <c:pt idx="49563">
                  <c:v>-1.43099E-2</c:v>
                </c:pt>
                <c:pt idx="49564">
                  <c:v>-2.0283700000000002E-2</c:v>
                </c:pt>
                <c:pt idx="49565">
                  <c:v>-1.27306E-2</c:v>
                </c:pt>
                <c:pt idx="49566">
                  <c:v>-1.98021E-2</c:v>
                </c:pt>
                <c:pt idx="49567">
                  <c:v>1.49632E-3</c:v>
                </c:pt>
                <c:pt idx="49568">
                  <c:v>-3.8042100000000001E-3</c:v>
                </c:pt>
                <c:pt idx="49569">
                  <c:v>-1.48773E-2</c:v>
                </c:pt>
                <c:pt idx="49570">
                  <c:v>-2.4133700000000001E-2</c:v>
                </c:pt>
                <c:pt idx="49571">
                  <c:v>-2.73867E-2</c:v>
                </c:pt>
                <c:pt idx="49572">
                  <c:v>-1.3217E-2</c:v>
                </c:pt>
                <c:pt idx="49573">
                  <c:v>-1.31989E-3</c:v>
                </c:pt>
                <c:pt idx="49574">
                  <c:v>-1.40944E-2</c:v>
                </c:pt>
                <c:pt idx="49575">
                  <c:v>-1.9107800000000001E-2</c:v>
                </c:pt>
                <c:pt idx="49576">
                  <c:v>-1.51567E-2</c:v>
                </c:pt>
                <c:pt idx="49577">
                  <c:v>-1.8057799999999999E-2</c:v>
                </c:pt>
                <c:pt idx="49578">
                  <c:v>-1.41239E-2</c:v>
                </c:pt>
                <c:pt idx="49579">
                  <c:v>-1.6508100000000001E-2</c:v>
                </c:pt>
                <c:pt idx="49580">
                  <c:v>-1.32236E-2</c:v>
                </c:pt>
                <c:pt idx="49581">
                  <c:v>-1.6993500000000002E-2</c:v>
                </c:pt>
                <c:pt idx="49582">
                  <c:v>-1.8638600000000002E-2</c:v>
                </c:pt>
                <c:pt idx="49583">
                  <c:v>-2.0847299999999999E-3</c:v>
                </c:pt>
                <c:pt idx="49584">
                  <c:v>-1.02968E-2</c:v>
                </c:pt>
                <c:pt idx="49585">
                  <c:v>-2.0787199999999999E-2</c:v>
                </c:pt>
                <c:pt idx="49586">
                  <c:v>-1.0301599999999999E-2</c:v>
                </c:pt>
                <c:pt idx="49587">
                  <c:v>-1.1611E-2</c:v>
                </c:pt>
                <c:pt idx="49588">
                  <c:v>-1.6907700000000001E-2</c:v>
                </c:pt>
                <c:pt idx="49589">
                  <c:v>-9.5424700000000008E-3</c:v>
                </c:pt>
                <c:pt idx="49590">
                  <c:v>-4.75407E-3</c:v>
                </c:pt>
                <c:pt idx="49591">
                  <c:v>-6.40297E-3</c:v>
                </c:pt>
                <c:pt idx="49592">
                  <c:v>1.5087099999999999E-3</c:v>
                </c:pt>
                <c:pt idx="49593">
                  <c:v>-3.5314600000000002E-3</c:v>
                </c:pt>
                <c:pt idx="49594">
                  <c:v>2.0599400000000001E-3</c:v>
                </c:pt>
                <c:pt idx="49595">
                  <c:v>3.0126599999999999E-3</c:v>
                </c:pt>
                <c:pt idx="49596">
                  <c:v>5.3901699999999997E-3</c:v>
                </c:pt>
                <c:pt idx="49597">
                  <c:v>5.72968E-3</c:v>
                </c:pt>
                <c:pt idx="49598">
                  <c:v>9.6406900000000004E-3</c:v>
                </c:pt>
                <c:pt idx="49599">
                  <c:v>7.7152299999999998E-4</c:v>
                </c:pt>
                <c:pt idx="49600">
                  <c:v>-8.8291199999999993E-3</c:v>
                </c:pt>
                <c:pt idx="49601">
                  <c:v>7.44343E-3</c:v>
                </c:pt>
                <c:pt idx="49602">
                  <c:v>8.0404299999999995E-3</c:v>
                </c:pt>
                <c:pt idx="49603">
                  <c:v>1.1443099999999999E-2</c:v>
                </c:pt>
                <c:pt idx="49604">
                  <c:v>8.9702600000000007E-3</c:v>
                </c:pt>
                <c:pt idx="49605">
                  <c:v>2.65875E-2</c:v>
                </c:pt>
                <c:pt idx="49606">
                  <c:v>2.7241700000000001E-2</c:v>
                </c:pt>
                <c:pt idx="49607">
                  <c:v>2.2637399999999998E-2</c:v>
                </c:pt>
                <c:pt idx="49608">
                  <c:v>1.3980899999999999E-2</c:v>
                </c:pt>
                <c:pt idx="49609">
                  <c:v>1.58167E-2</c:v>
                </c:pt>
                <c:pt idx="49610">
                  <c:v>3.0540500000000002E-2</c:v>
                </c:pt>
                <c:pt idx="49611">
                  <c:v>8.8510499999999992E-3</c:v>
                </c:pt>
                <c:pt idx="49612">
                  <c:v>2.6072499999999998E-2</c:v>
                </c:pt>
                <c:pt idx="49613">
                  <c:v>3.1398799999999998E-2</c:v>
                </c:pt>
                <c:pt idx="49614">
                  <c:v>1.45588E-2</c:v>
                </c:pt>
                <c:pt idx="49615">
                  <c:v>1.9383399999999999E-2</c:v>
                </c:pt>
                <c:pt idx="49616">
                  <c:v>2.3238200000000001E-2</c:v>
                </c:pt>
                <c:pt idx="49617">
                  <c:v>3.2511699999999998E-2</c:v>
                </c:pt>
                <c:pt idx="49618">
                  <c:v>2.2459E-2</c:v>
                </c:pt>
                <c:pt idx="49619">
                  <c:v>2.5713E-2</c:v>
                </c:pt>
                <c:pt idx="49620">
                  <c:v>1.55125E-2</c:v>
                </c:pt>
                <c:pt idx="49621">
                  <c:v>1.8361100000000002E-2</c:v>
                </c:pt>
                <c:pt idx="49622">
                  <c:v>3.1145099999999998E-2</c:v>
                </c:pt>
                <c:pt idx="49623">
                  <c:v>2.8366100000000002E-2</c:v>
                </c:pt>
                <c:pt idx="49624">
                  <c:v>1.0028799999999999E-2</c:v>
                </c:pt>
                <c:pt idx="49625">
                  <c:v>1.9297600000000002E-2</c:v>
                </c:pt>
                <c:pt idx="49626">
                  <c:v>2.4800300000000001E-2</c:v>
                </c:pt>
                <c:pt idx="49627">
                  <c:v>1.14422E-2</c:v>
                </c:pt>
                <c:pt idx="49628">
                  <c:v>2.3144700000000001E-2</c:v>
                </c:pt>
                <c:pt idx="49629">
                  <c:v>1.5447600000000001E-2</c:v>
                </c:pt>
                <c:pt idx="49630">
                  <c:v>2.41642E-2</c:v>
                </c:pt>
                <c:pt idx="49631">
                  <c:v>2.5098800000000001E-2</c:v>
                </c:pt>
                <c:pt idx="49632">
                  <c:v>-1.6269699999999999E-3</c:v>
                </c:pt>
                <c:pt idx="49633">
                  <c:v>6.4916599999999998E-3</c:v>
                </c:pt>
                <c:pt idx="49634">
                  <c:v>2.0813000000000002E-2</c:v>
                </c:pt>
                <c:pt idx="49635">
                  <c:v>2.0264600000000001E-2</c:v>
                </c:pt>
                <c:pt idx="49636">
                  <c:v>-5.9127799999999999E-4</c:v>
                </c:pt>
                <c:pt idx="49637">
                  <c:v>6.1721800000000002E-3</c:v>
                </c:pt>
                <c:pt idx="49638">
                  <c:v>2.9786099999999999E-2</c:v>
                </c:pt>
                <c:pt idx="49639">
                  <c:v>2.5553699999999999E-2</c:v>
                </c:pt>
                <c:pt idx="49640">
                  <c:v>9.7141299999999996E-3</c:v>
                </c:pt>
                <c:pt idx="49641">
                  <c:v>1.6124699999999999E-2</c:v>
                </c:pt>
                <c:pt idx="49642">
                  <c:v>1.7470400000000001E-2</c:v>
                </c:pt>
                <c:pt idx="49643">
                  <c:v>2.1760000000000002E-2</c:v>
                </c:pt>
                <c:pt idx="49644">
                  <c:v>1.9910799999999999E-2</c:v>
                </c:pt>
                <c:pt idx="49645">
                  <c:v>3.8194700000000002E-3</c:v>
                </c:pt>
                <c:pt idx="49646">
                  <c:v>1.5403699999999999E-2</c:v>
                </c:pt>
                <c:pt idx="49647">
                  <c:v>3.4578299999999999E-2</c:v>
                </c:pt>
                <c:pt idx="49648">
                  <c:v>1.49488E-2</c:v>
                </c:pt>
                <c:pt idx="49649">
                  <c:v>4.8399000000000003E-3</c:v>
                </c:pt>
                <c:pt idx="49650">
                  <c:v>8.5687599999999999E-3</c:v>
                </c:pt>
                <c:pt idx="49651">
                  <c:v>8.7032299999999993E-3</c:v>
                </c:pt>
                <c:pt idx="49652">
                  <c:v>3.9577500000000003E-3</c:v>
                </c:pt>
                <c:pt idx="49653">
                  <c:v>1.0697399999999999E-2</c:v>
                </c:pt>
                <c:pt idx="49654">
                  <c:v>8.1300699999999997E-3</c:v>
                </c:pt>
                <c:pt idx="49655">
                  <c:v>-1.6855200000000001E-2</c:v>
                </c:pt>
                <c:pt idx="49656">
                  <c:v>-1.5732800000000002E-2</c:v>
                </c:pt>
                <c:pt idx="49657">
                  <c:v>5.4884E-3</c:v>
                </c:pt>
                <c:pt idx="49658">
                  <c:v>2.8753300000000002E-3</c:v>
                </c:pt>
                <c:pt idx="49659">
                  <c:v>-1.441E-3</c:v>
                </c:pt>
                <c:pt idx="49660">
                  <c:v>-2.51484E-3</c:v>
                </c:pt>
                <c:pt idx="49661">
                  <c:v>1.04952E-2</c:v>
                </c:pt>
                <c:pt idx="49662">
                  <c:v>-4.6939800000000004E-3</c:v>
                </c:pt>
                <c:pt idx="49663">
                  <c:v>-4.7569300000000004E-3</c:v>
                </c:pt>
                <c:pt idx="49664">
                  <c:v>1.0456999999999999E-2</c:v>
                </c:pt>
                <c:pt idx="49665">
                  <c:v>-5.6142800000000001E-3</c:v>
                </c:pt>
                <c:pt idx="49666">
                  <c:v>5.8889399999999996E-3</c:v>
                </c:pt>
                <c:pt idx="49667">
                  <c:v>-2.8286000000000001E-3</c:v>
                </c:pt>
                <c:pt idx="49668">
                  <c:v>-6.7329399999999995E-4</c:v>
                </c:pt>
                <c:pt idx="49669">
                  <c:v>-4.2772299999999999E-3</c:v>
                </c:pt>
                <c:pt idx="49670">
                  <c:v>-1.8898999999999999E-2</c:v>
                </c:pt>
                <c:pt idx="49671">
                  <c:v>-1.2242299999999999E-2</c:v>
                </c:pt>
                <c:pt idx="49672">
                  <c:v>-1.2652399999999999E-2</c:v>
                </c:pt>
                <c:pt idx="49673">
                  <c:v>-3.3073400000000002E-3</c:v>
                </c:pt>
                <c:pt idx="49674">
                  <c:v>-1.4610300000000001E-3</c:v>
                </c:pt>
                <c:pt idx="49675">
                  <c:v>-9.9325200000000002E-3</c:v>
                </c:pt>
                <c:pt idx="49676">
                  <c:v>-1.8564199999999999E-2</c:v>
                </c:pt>
                <c:pt idx="49677">
                  <c:v>-1.8730199999999999E-2</c:v>
                </c:pt>
                <c:pt idx="49678">
                  <c:v>-8.7718999999999991E-3</c:v>
                </c:pt>
                <c:pt idx="49679">
                  <c:v>-2.1238300000000002E-3</c:v>
                </c:pt>
                <c:pt idx="49680">
                  <c:v>-4.6854000000000002E-3</c:v>
                </c:pt>
                <c:pt idx="49681">
                  <c:v>4.1961699999999999E-3</c:v>
                </c:pt>
                <c:pt idx="49682">
                  <c:v>-6.2475200000000003E-3</c:v>
                </c:pt>
                <c:pt idx="49683">
                  <c:v>-1.4795300000000001E-2</c:v>
                </c:pt>
                <c:pt idx="49684">
                  <c:v>-8.3837500000000006E-3</c:v>
                </c:pt>
                <c:pt idx="49685">
                  <c:v>-1.7519E-3</c:v>
                </c:pt>
                <c:pt idx="49686">
                  <c:v>1.86539E-3</c:v>
                </c:pt>
                <c:pt idx="49687">
                  <c:v>1.45721E-3</c:v>
                </c:pt>
                <c:pt idx="49688">
                  <c:v>-2.8543499999999999E-3</c:v>
                </c:pt>
                <c:pt idx="49689">
                  <c:v>5.4874399999999997E-3</c:v>
                </c:pt>
                <c:pt idx="49690">
                  <c:v>-1.9235599999999999E-3</c:v>
                </c:pt>
                <c:pt idx="49691">
                  <c:v>6.6490200000000003E-3</c:v>
                </c:pt>
                <c:pt idx="49692">
                  <c:v>1.23892E-2</c:v>
                </c:pt>
                <c:pt idx="49693">
                  <c:v>2.1047599999999998E-3</c:v>
                </c:pt>
                <c:pt idx="49694">
                  <c:v>-7.4863399999999997E-4</c:v>
                </c:pt>
                <c:pt idx="49695">
                  <c:v>-4.7178300000000001E-3</c:v>
                </c:pt>
                <c:pt idx="49696">
                  <c:v>5.4693199999999997E-3</c:v>
                </c:pt>
                <c:pt idx="49697">
                  <c:v>-1.99318E-4</c:v>
                </c:pt>
                <c:pt idx="49698">
                  <c:v>4.4784500000000001E-3</c:v>
                </c:pt>
                <c:pt idx="49699">
                  <c:v>-5.3606000000000001E-3</c:v>
                </c:pt>
                <c:pt idx="49700">
                  <c:v>-7.9412500000000004E-3</c:v>
                </c:pt>
                <c:pt idx="49701">
                  <c:v>-1.24893E-2</c:v>
                </c:pt>
                <c:pt idx="49702">
                  <c:v>-6.0653699999999996E-3</c:v>
                </c:pt>
                <c:pt idx="49703">
                  <c:v>8.2826600000000007E-3</c:v>
                </c:pt>
                <c:pt idx="49704">
                  <c:v>5.7201400000000003E-3</c:v>
                </c:pt>
                <c:pt idx="49705">
                  <c:v>6.3695899999999996E-3</c:v>
                </c:pt>
                <c:pt idx="49706">
                  <c:v>8.0900199999999999E-3</c:v>
                </c:pt>
                <c:pt idx="49707">
                  <c:v>1.17111E-2</c:v>
                </c:pt>
                <c:pt idx="49708">
                  <c:v>1.6158100000000002E-2</c:v>
                </c:pt>
                <c:pt idx="49709">
                  <c:v>1.00765E-2</c:v>
                </c:pt>
                <c:pt idx="49710">
                  <c:v>1.45741E-2</c:v>
                </c:pt>
                <c:pt idx="49711">
                  <c:v>3.4227400000000001E-3</c:v>
                </c:pt>
                <c:pt idx="49712">
                  <c:v>1.6055099999999999E-2</c:v>
                </c:pt>
                <c:pt idx="49713">
                  <c:v>2.5876E-2</c:v>
                </c:pt>
                <c:pt idx="49714">
                  <c:v>1.29528E-2</c:v>
                </c:pt>
                <c:pt idx="49715">
                  <c:v>2.1832500000000001E-2</c:v>
                </c:pt>
                <c:pt idx="49716">
                  <c:v>2.2118599999999999E-2</c:v>
                </c:pt>
                <c:pt idx="49717">
                  <c:v>2.4590500000000001E-2</c:v>
                </c:pt>
                <c:pt idx="49718">
                  <c:v>2.30694E-2</c:v>
                </c:pt>
                <c:pt idx="49719">
                  <c:v>2.3222E-2</c:v>
                </c:pt>
                <c:pt idx="49720">
                  <c:v>3.3369099999999999E-2</c:v>
                </c:pt>
                <c:pt idx="49721">
                  <c:v>2.8904900000000001E-2</c:v>
                </c:pt>
                <c:pt idx="49722">
                  <c:v>3.0719799999999998E-2</c:v>
                </c:pt>
                <c:pt idx="49723">
                  <c:v>2.9966400000000001E-2</c:v>
                </c:pt>
                <c:pt idx="49724">
                  <c:v>4.4244800000000001E-2</c:v>
                </c:pt>
                <c:pt idx="49725">
                  <c:v>2.00129E-2</c:v>
                </c:pt>
                <c:pt idx="49726">
                  <c:v>2.7218800000000001E-2</c:v>
                </c:pt>
                <c:pt idx="49727">
                  <c:v>3.4531600000000003E-2</c:v>
                </c:pt>
                <c:pt idx="49728">
                  <c:v>2.5361999999999999E-2</c:v>
                </c:pt>
                <c:pt idx="49729">
                  <c:v>2.6941300000000001E-2</c:v>
                </c:pt>
                <c:pt idx="49730">
                  <c:v>3.3689499999999997E-2</c:v>
                </c:pt>
                <c:pt idx="49731">
                  <c:v>2.9896699999999998E-2</c:v>
                </c:pt>
                <c:pt idx="49732">
                  <c:v>2.6891700000000001E-2</c:v>
                </c:pt>
                <c:pt idx="49733">
                  <c:v>3.7166600000000001E-2</c:v>
                </c:pt>
                <c:pt idx="49734">
                  <c:v>3.7261000000000002E-2</c:v>
                </c:pt>
                <c:pt idx="49735">
                  <c:v>2.9225299999999999E-2</c:v>
                </c:pt>
                <c:pt idx="49736">
                  <c:v>2.4086E-2</c:v>
                </c:pt>
                <c:pt idx="49737">
                  <c:v>1.9579900000000001E-2</c:v>
                </c:pt>
                <c:pt idx="49738">
                  <c:v>1.5921600000000001E-2</c:v>
                </c:pt>
                <c:pt idx="49739">
                  <c:v>2.7631800000000001E-2</c:v>
                </c:pt>
                <c:pt idx="49740">
                  <c:v>3.1994799999999997E-2</c:v>
                </c:pt>
                <c:pt idx="49741">
                  <c:v>2.0742400000000001E-2</c:v>
                </c:pt>
                <c:pt idx="49742">
                  <c:v>1.3814E-2</c:v>
                </c:pt>
                <c:pt idx="49743">
                  <c:v>1.7401699999999999E-2</c:v>
                </c:pt>
                <c:pt idx="49744">
                  <c:v>1.56384E-2</c:v>
                </c:pt>
                <c:pt idx="49745">
                  <c:v>2.7795799999999999E-2</c:v>
                </c:pt>
                <c:pt idx="49746">
                  <c:v>2.4533300000000001E-2</c:v>
                </c:pt>
                <c:pt idx="49747">
                  <c:v>2.1370900000000002E-2</c:v>
                </c:pt>
                <c:pt idx="49748">
                  <c:v>1.23959E-2</c:v>
                </c:pt>
                <c:pt idx="49749">
                  <c:v>5.5847199999999996E-3</c:v>
                </c:pt>
                <c:pt idx="49750">
                  <c:v>1.0211E-2</c:v>
                </c:pt>
                <c:pt idx="49751">
                  <c:v>6.9560999999999998E-3</c:v>
                </c:pt>
                <c:pt idx="49752">
                  <c:v>1.41916E-2</c:v>
                </c:pt>
                <c:pt idx="49753">
                  <c:v>1.06173E-2</c:v>
                </c:pt>
                <c:pt idx="49754">
                  <c:v>8.6126299999999996E-3</c:v>
                </c:pt>
                <c:pt idx="49755">
                  <c:v>1.80378E-2</c:v>
                </c:pt>
                <c:pt idx="49756">
                  <c:v>1.8356299999999999E-2</c:v>
                </c:pt>
                <c:pt idx="49757">
                  <c:v>2.1256400000000002E-2</c:v>
                </c:pt>
                <c:pt idx="49758">
                  <c:v>1.0873799999999999E-2</c:v>
                </c:pt>
                <c:pt idx="49759">
                  <c:v>-2.7551699999999999E-3</c:v>
                </c:pt>
                <c:pt idx="49760">
                  <c:v>7.6103200000000003E-4</c:v>
                </c:pt>
                <c:pt idx="49761">
                  <c:v>-7.4386599999999997E-3</c:v>
                </c:pt>
                <c:pt idx="49762">
                  <c:v>1.1458400000000001E-2</c:v>
                </c:pt>
                <c:pt idx="49763">
                  <c:v>5.2642800000000001E-4</c:v>
                </c:pt>
                <c:pt idx="49764" formatCode="0.00E+00">
                  <c:v>-8.0318500000000001E-3</c:v>
                </c:pt>
                <c:pt idx="49765">
                  <c:v>1.11895E-2</c:v>
                </c:pt>
                <c:pt idx="49766">
                  <c:v>1.14155E-2</c:v>
                </c:pt>
                <c:pt idx="49767">
                  <c:v>2.6035300000000002E-3</c:v>
                </c:pt>
                <c:pt idx="49768">
                  <c:v>4.2171500000000002E-3</c:v>
                </c:pt>
                <c:pt idx="49769">
                  <c:v>2.78664E-3</c:v>
                </c:pt>
                <c:pt idx="49770">
                  <c:v>-3.47519E-3</c:v>
                </c:pt>
                <c:pt idx="49771">
                  <c:v>-6.1130500000000003E-4</c:v>
                </c:pt>
                <c:pt idx="49772">
                  <c:v>8.6240799999999992E-3</c:v>
                </c:pt>
                <c:pt idx="49773">
                  <c:v>1.7828E-2</c:v>
                </c:pt>
                <c:pt idx="49774">
                  <c:v>-1.8615700000000001E-3</c:v>
                </c:pt>
                <c:pt idx="49775">
                  <c:v>7.6475099999999997E-3</c:v>
                </c:pt>
                <c:pt idx="49776">
                  <c:v>6.9255799999999998E-3</c:v>
                </c:pt>
                <c:pt idx="49777">
                  <c:v>-1.38664E-3</c:v>
                </c:pt>
                <c:pt idx="49778">
                  <c:v>8.3761200000000008E-3</c:v>
                </c:pt>
                <c:pt idx="49779">
                  <c:v>-3.4370400000000001E-3</c:v>
                </c:pt>
                <c:pt idx="49780">
                  <c:v>-8.8958700000000002E-3</c:v>
                </c:pt>
                <c:pt idx="49781">
                  <c:v>-5.0353999999999998E-3</c:v>
                </c:pt>
                <c:pt idx="49782">
                  <c:v>1.41764E-2</c:v>
                </c:pt>
                <c:pt idx="49783">
                  <c:v>5.7287199999999996E-3</c:v>
                </c:pt>
                <c:pt idx="49784">
                  <c:v>2.3145700000000002E-3</c:v>
                </c:pt>
                <c:pt idx="49785">
                  <c:v>5.6839E-4</c:v>
                </c:pt>
                <c:pt idx="49786">
                  <c:v>-6.8941100000000002E-3</c:v>
                </c:pt>
                <c:pt idx="49787">
                  <c:v>-8.5735300000000004E-4</c:v>
                </c:pt>
                <c:pt idx="49788">
                  <c:v>5.2137399999999997E-3</c:v>
                </c:pt>
                <c:pt idx="49789">
                  <c:v>6.06823E-3</c:v>
                </c:pt>
                <c:pt idx="49790">
                  <c:v>-3.84235E-3</c:v>
                </c:pt>
                <c:pt idx="49791">
                  <c:v>-3.58772E-3</c:v>
                </c:pt>
                <c:pt idx="49792">
                  <c:v>-6.8616900000000002E-3</c:v>
                </c:pt>
                <c:pt idx="49793">
                  <c:v>3.4799599999999998E-3</c:v>
                </c:pt>
                <c:pt idx="49794">
                  <c:v>1.85585E-3</c:v>
                </c:pt>
                <c:pt idx="49795">
                  <c:v>9.851459999999999E-4</c:v>
                </c:pt>
                <c:pt idx="49796">
                  <c:v>-4.4145599999999997E-3</c:v>
                </c:pt>
                <c:pt idx="49797">
                  <c:v>-6.60992E-3</c:v>
                </c:pt>
                <c:pt idx="49798">
                  <c:v>-2.8801E-4</c:v>
                </c:pt>
                <c:pt idx="49799">
                  <c:v>1.18551E-2</c:v>
                </c:pt>
                <c:pt idx="49800">
                  <c:v>2.1132499999999999E-2</c:v>
                </c:pt>
                <c:pt idx="49801">
                  <c:v>-3.0202900000000001E-3</c:v>
                </c:pt>
                <c:pt idx="49802">
                  <c:v>-3.3130600000000001E-3</c:v>
                </c:pt>
                <c:pt idx="49803">
                  <c:v>1.39341E-2</c:v>
                </c:pt>
                <c:pt idx="49804">
                  <c:v>1.35803E-2</c:v>
                </c:pt>
                <c:pt idx="49805">
                  <c:v>1.83296E-3</c:v>
                </c:pt>
                <c:pt idx="49806">
                  <c:v>3.6354099999999999E-3</c:v>
                </c:pt>
                <c:pt idx="49807">
                  <c:v>-6.2560999999999997E-4</c:v>
                </c:pt>
                <c:pt idx="49808">
                  <c:v>7.7028299999999999E-3</c:v>
                </c:pt>
                <c:pt idx="49809">
                  <c:v>-3.1795500000000002E-3</c:v>
                </c:pt>
                <c:pt idx="49810">
                  <c:v>1.0848999999999999E-2</c:v>
                </c:pt>
                <c:pt idx="49811">
                  <c:v>1.0972000000000001E-2</c:v>
                </c:pt>
                <c:pt idx="49812">
                  <c:v>-7.8802100000000003E-3</c:v>
                </c:pt>
                <c:pt idx="49813">
                  <c:v>4.6472500000000003E-3</c:v>
                </c:pt>
                <c:pt idx="49814">
                  <c:v>2.3942000000000001E-2</c:v>
                </c:pt>
                <c:pt idx="49815">
                  <c:v>2.2946399999999999E-2</c:v>
                </c:pt>
                <c:pt idx="49816">
                  <c:v>2.1500600000000002E-2</c:v>
                </c:pt>
                <c:pt idx="49817">
                  <c:v>6.7434299999999999E-3</c:v>
                </c:pt>
                <c:pt idx="49818">
                  <c:v>1.6506199999999999E-2</c:v>
                </c:pt>
                <c:pt idx="49819">
                  <c:v>1.29271E-2</c:v>
                </c:pt>
                <c:pt idx="49820">
                  <c:v>2.4814599999999999E-2</c:v>
                </c:pt>
                <c:pt idx="49821">
                  <c:v>1.06783E-2</c:v>
                </c:pt>
                <c:pt idx="49822">
                  <c:v>1.5605900000000001E-2</c:v>
                </c:pt>
                <c:pt idx="49823">
                  <c:v>8.8729900000000007E-3</c:v>
                </c:pt>
                <c:pt idx="49824">
                  <c:v>1.50995E-2</c:v>
                </c:pt>
                <c:pt idx="49825">
                  <c:v>1.2944199999999999E-2</c:v>
                </c:pt>
                <c:pt idx="49826">
                  <c:v>1.6201E-2</c:v>
                </c:pt>
                <c:pt idx="49827">
                  <c:v>1.8971399999999999E-2</c:v>
                </c:pt>
                <c:pt idx="49828">
                  <c:v>1.36366E-2</c:v>
                </c:pt>
                <c:pt idx="49829">
                  <c:v>5.0191899999999998E-3</c:v>
                </c:pt>
                <c:pt idx="49830">
                  <c:v>1.44844E-2</c:v>
                </c:pt>
                <c:pt idx="49831">
                  <c:v>2.5906599999999998E-2</c:v>
                </c:pt>
                <c:pt idx="49832">
                  <c:v>8.6431500000000005E-3</c:v>
                </c:pt>
                <c:pt idx="49833">
                  <c:v>2.0103500000000002E-3</c:v>
                </c:pt>
                <c:pt idx="49834">
                  <c:v>1.0860399999999999E-2</c:v>
                </c:pt>
                <c:pt idx="49835">
                  <c:v>5.3243600000000002E-3</c:v>
                </c:pt>
                <c:pt idx="49836">
                  <c:v>5.9814500000000001E-3</c:v>
                </c:pt>
                <c:pt idx="49837">
                  <c:v>1.0867099999999999E-2</c:v>
                </c:pt>
                <c:pt idx="49838">
                  <c:v>1.26181E-2</c:v>
                </c:pt>
                <c:pt idx="49839">
                  <c:v>2.84243E-2</c:v>
                </c:pt>
                <c:pt idx="49840">
                  <c:v>1.33057E-2</c:v>
                </c:pt>
                <c:pt idx="49841">
                  <c:v>1.27487E-2</c:v>
                </c:pt>
                <c:pt idx="49842">
                  <c:v>1.18084E-2</c:v>
                </c:pt>
                <c:pt idx="49843">
                  <c:v>1.82877E-2</c:v>
                </c:pt>
                <c:pt idx="49844">
                  <c:v>2.5046300000000001E-2</c:v>
                </c:pt>
                <c:pt idx="49845">
                  <c:v>2.5651899999999998E-2</c:v>
                </c:pt>
                <c:pt idx="49846">
                  <c:v>1.44978E-2</c:v>
                </c:pt>
                <c:pt idx="49847">
                  <c:v>5.2871699999999999E-3</c:v>
                </c:pt>
                <c:pt idx="49848">
                  <c:v>1.8262899999999999E-3</c:v>
                </c:pt>
                <c:pt idx="49849">
                  <c:v>9.4032299999999996E-4</c:v>
                </c:pt>
                <c:pt idx="49850">
                  <c:v>7.5502399999999997E-3</c:v>
                </c:pt>
                <c:pt idx="49851">
                  <c:v>7.4243499999999997E-3</c:v>
                </c:pt>
                <c:pt idx="49852">
                  <c:v>2.1987E-2</c:v>
                </c:pt>
                <c:pt idx="49853">
                  <c:v>7.0066499999999997E-3</c:v>
                </c:pt>
                <c:pt idx="49854">
                  <c:v>1.2475999999999999E-2</c:v>
                </c:pt>
                <c:pt idx="49855">
                  <c:v>1.5850099999999999E-2</c:v>
                </c:pt>
                <c:pt idx="49856">
                  <c:v>2.4015399999999999E-2</c:v>
                </c:pt>
                <c:pt idx="49857">
                  <c:v>1.2807799999999999E-2</c:v>
                </c:pt>
                <c:pt idx="49858">
                  <c:v>7.0772200000000004E-3</c:v>
                </c:pt>
                <c:pt idx="49859">
                  <c:v>4.7340400000000001E-3</c:v>
                </c:pt>
                <c:pt idx="49860">
                  <c:v>9.6969599999999993E-3</c:v>
                </c:pt>
                <c:pt idx="49861">
                  <c:v>5.3348500000000004E-3</c:v>
                </c:pt>
                <c:pt idx="49862">
                  <c:v>7.8525499999999998E-3</c:v>
                </c:pt>
                <c:pt idx="49863">
                  <c:v>2.5262800000000001E-3</c:v>
                </c:pt>
                <c:pt idx="49864">
                  <c:v>-6.6719099999999996E-3</c:v>
                </c:pt>
                <c:pt idx="49865">
                  <c:v>-6.7224499999999996E-3</c:v>
                </c:pt>
                <c:pt idx="49866">
                  <c:v>3.0317299999999998E-3</c:v>
                </c:pt>
                <c:pt idx="49867">
                  <c:v>-1.0528600000000001E-3</c:v>
                </c:pt>
                <c:pt idx="49868">
                  <c:v>3.7517499999999999E-3</c:v>
                </c:pt>
                <c:pt idx="49869">
                  <c:v>-3.1309100000000002E-3</c:v>
                </c:pt>
                <c:pt idx="49870">
                  <c:v>-7.1296700000000003E-3</c:v>
                </c:pt>
                <c:pt idx="49871" formatCode="0.00E+00">
                  <c:v>-2.1934500000000001E-5</c:v>
                </c:pt>
                <c:pt idx="49872">
                  <c:v>-1.99986E-3</c:v>
                </c:pt>
                <c:pt idx="49873">
                  <c:v>-4.0759999999999998E-3</c:v>
                </c:pt>
                <c:pt idx="49874">
                  <c:v>-1.7951999999999999E-2</c:v>
                </c:pt>
                <c:pt idx="49875">
                  <c:v>-2.6167900000000001E-2</c:v>
                </c:pt>
                <c:pt idx="49876">
                  <c:v>-1.21193E-2</c:v>
                </c:pt>
                <c:pt idx="49877">
                  <c:v>-3.4856800000000001E-3</c:v>
                </c:pt>
                <c:pt idx="49878">
                  <c:v>-1.70317E-2</c:v>
                </c:pt>
                <c:pt idx="49879">
                  <c:v>6.1321300000000004E-4</c:v>
                </c:pt>
                <c:pt idx="49880">
                  <c:v>4.56333E-3</c:v>
                </c:pt>
                <c:pt idx="49881">
                  <c:v>-4.2037999999999997E-3</c:v>
                </c:pt>
                <c:pt idx="49882">
                  <c:v>2.76852E-3</c:v>
                </c:pt>
                <c:pt idx="49883">
                  <c:v>7.9441099999999997E-4</c:v>
                </c:pt>
                <c:pt idx="49884">
                  <c:v>-5.9108700000000004E-3</c:v>
                </c:pt>
                <c:pt idx="49885">
                  <c:v>-5.9518799999999997E-3</c:v>
                </c:pt>
                <c:pt idx="49886">
                  <c:v>-6.7634599999999998E-3</c:v>
                </c:pt>
                <c:pt idx="49887">
                  <c:v>6.1016100000000004E-3</c:v>
                </c:pt>
                <c:pt idx="49888">
                  <c:v>-4.6443899999999998E-4</c:v>
                </c:pt>
                <c:pt idx="49889">
                  <c:v>-6.9084200000000002E-3</c:v>
                </c:pt>
                <c:pt idx="49890">
                  <c:v>3.1900399999999999E-3</c:v>
                </c:pt>
                <c:pt idx="49891">
                  <c:v>-9.7713499999999998E-3</c:v>
                </c:pt>
                <c:pt idx="49892">
                  <c:v>-1.8837E-2</c:v>
                </c:pt>
                <c:pt idx="49893">
                  <c:v>-1.6363099999999998E-2</c:v>
                </c:pt>
                <c:pt idx="49894">
                  <c:v>-3.6478000000000001E-3</c:v>
                </c:pt>
                <c:pt idx="49895">
                  <c:v>-1.5106200000000001E-3</c:v>
                </c:pt>
                <c:pt idx="49896">
                  <c:v>-5.6743599999999998E-3</c:v>
                </c:pt>
                <c:pt idx="49897">
                  <c:v>-1.08719E-3</c:v>
                </c:pt>
                <c:pt idx="49898">
                  <c:v>-4.1189199999999999E-3</c:v>
                </c:pt>
                <c:pt idx="49899">
                  <c:v>9.17339E-3</c:v>
                </c:pt>
                <c:pt idx="49900">
                  <c:v>1.47095E-2</c:v>
                </c:pt>
                <c:pt idx="49901">
                  <c:v>2.0141600000000001E-3</c:v>
                </c:pt>
                <c:pt idx="49902">
                  <c:v>-3.1480800000000001E-3</c:v>
                </c:pt>
                <c:pt idx="49903">
                  <c:v>-4.2400399999999996E-3</c:v>
                </c:pt>
                <c:pt idx="49904">
                  <c:v>-1.8568E-3</c:v>
                </c:pt>
                <c:pt idx="49905">
                  <c:v>6.8702700000000004E-3</c:v>
                </c:pt>
                <c:pt idx="49906">
                  <c:v>-7.42722E-3</c:v>
                </c:pt>
                <c:pt idx="49907">
                  <c:v>3.6563899999999998E-3</c:v>
                </c:pt>
                <c:pt idx="49908">
                  <c:v>-5.1670099999999997E-3</c:v>
                </c:pt>
                <c:pt idx="49909">
                  <c:v>-6.8731299999999999E-3</c:v>
                </c:pt>
                <c:pt idx="49910">
                  <c:v>-1.8537499999999998E-2</c:v>
                </c:pt>
                <c:pt idx="49911">
                  <c:v>-2.0437200000000002E-3</c:v>
                </c:pt>
                <c:pt idx="49912">
                  <c:v>8.8901499999999994E-3</c:v>
                </c:pt>
                <c:pt idx="49913">
                  <c:v>3.4990300000000002E-3</c:v>
                </c:pt>
                <c:pt idx="49914">
                  <c:v>-2.0713799999999998E-3</c:v>
                </c:pt>
                <c:pt idx="49915">
                  <c:v>-3.1566599999999998E-4</c:v>
                </c:pt>
                <c:pt idx="49916">
                  <c:v>9.7932799999999997E-3</c:v>
                </c:pt>
                <c:pt idx="49917">
                  <c:v>5.3119699999999996E-4</c:v>
                </c:pt>
                <c:pt idx="49918">
                  <c:v>6.5040599999999999E-3</c:v>
                </c:pt>
                <c:pt idx="49919">
                  <c:v>-1.21231E-2</c:v>
                </c:pt>
                <c:pt idx="49920">
                  <c:v>-1.5805199999999998E-2</c:v>
                </c:pt>
                <c:pt idx="49921">
                  <c:v>-7.8153600000000004E-3</c:v>
                </c:pt>
                <c:pt idx="49922">
                  <c:v>-1.19743E-2</c:v>
                </c:pt>
                <c:pt idx="49923">
                  <c:v>-7.2794000000000001E-3</c:v>
                </c:pt>
                <c:pt idx="49924">
                  <c:v>-2.0670899999999999E-2</c:v>
                </c:pt>
                <c:pt idx="49925">
                  <c:v>-9.2563599999999999E-3</c:v>
                </c:pt>
                <c:pt idx="49926">
                  <c:v>-9.7475099999999992E-3</c:v>
                </c:pt>
                <c:pt idx="49927">
                  <c:v>-2.61116E-3</c:v>
                </c:pt>
                <c:pt idx="49928">
                  <c:v>-5.5236800000000004E-3</c:v>
                </c:pt>
                <c:pt idx="49929">
                  <c:v>4.59385E-3</c:v>
                </c:pt>
                <c:pt idx="49930">
                  <c:v>-1.4276499999999999E-3</c:v>
                </c:pt>
                <c:pt idx="49931">
                  <c:v>1.2659999999999999E-2</c:v>
                </c:pt>
                <c:pt idx="49932">
                  <c:v>2.5558500000000001E-4</c:v>
                </c:pt>
                <c:pt idx="49933" formatCode="0.00E+00">
                  <c:v>-5.0544699999999997E-5</c:v>
                </c:pt>
                <c:pt idx="49934">
                  <c:v>-4.5051600000000002E-3</c:v>
                </c:pt>
                <c:pt idx="49935">
                  <c:v>-1.10321E-2</c:v>
                </c:pt>
                <c:pt idx="49936">
                  <c:v>-4.06265E-4</c:v>
                </c:pt>
                <c:pt idx="49937">
                  <c:v>-1.9058200000000001E-2</c:v>
                </c:pt>
                <c:pt idx="49938" formatCode="0.00E+00">
                  <c:v>-7.4462900000000004E-3</c:v>
                </c:pt>
                <c:pt idx="49939">
                  <c:v>-8.3751699999999995E-3</c:v>
                </c:pt>
                <c:pt idx="49940">
                  <c:v>-2.33841E-3</c:v>
                </c:pt>
                <c:pt idx="49941">
                  <c:v>5.9366200000000001E-3</c:v>
                </c:pt>
                <c:pt idx="49942">
                  <c:v>6.7129099999999999E-3</c:v>
                </c:pt>
                <c:pt idx="49943">
                  <c:v>-7.6007799999999997E-3</c:v>
                </c:pt>
                <c:pt idx="49944">
                  <c:v>-9.1877E-3</c:v>
                </c:pt>
                <c:pt idx="49945">
                  <c:v>6.2484699999999999E-3</c:v>
                </c:pt>
                <c:pt idx="49946">
                  <c:v>-8.7566399999999996E-3</c:v>
                </c:pt>
                <c:pt idx="49947">
                  <c:v>-1.8382099999999998E-2</c:v>
                </c:pt>
                <c:pt idx="49948">
                  <c:v>-6.7596399999999999E-3</c:v>
                </c:pt>
                <c:pt idx="49949">
                  <c:v>4.7454799999999998E-3</c:v>
                </c:pt>
                <c:pt idx="49950">
                  <c:v>6.1988799999999997E-4</c:v>
                </c:pt>
                <c:pt idx="49951">
                  <c:v>-7.8687700000000006E-3</c:v>
                </c:pt>
                <c:pt idx="49952">
                  <c:v>7.5244899999999998E-4</c:v>
                </c:pt>
                <c:pt idx="49953">
                  <c:v>4.0235499999999999E-3</c:v>
                </c:pt>
                <c:pt idx="49954">
                  <c:v>-1.0000200000000001E-2</c:v>
                </c:pt>
                <c:pt idx="49955">
                  <c:v>-2.0519300000000001E-2</c:v>
                </c:pt>
                <c:pt idx="49956">
                  <c:v>9.8495500000000003E-3</c:v>
                </c:pt>
                <c:pt idx="49957">
                  <c:v>1.09529E-2</c:v>
                </c:pt>
                <c:pt idx="49958">
                  <c:v>-1.1616700000000001E-2</c:v>
                </c:pt>
                <c:pt idx="49959">
                  <c:v>-9.5357900000000006E-3</c:v>
                </c:pt>
                <c:pt idx="49960">
                  <c:v>-5.3424800000000001E-3</c:v>
                </c:pt>
                <c:pt idx="49961">
                  <c:v>-8.1777599999999992E-3</c:v>
                </c:pt>
                <c:pt idx="49962">
                  <c:v>-1.2142200000000001E-2</c:v>
                </c:pt>
                <c:pt idx="49963" formatCode="0.00E+00">
                  <c:v>-8.9645399999999998E-4</c:v>
                </c:pt>
                <c:pt idx="49964">
                  <c:v>-1.1125599999999999E-2</c:v>
                </c:pt>
                <c:pt idx="49965">
                  <c:v>-1.9569400000000001E-2</c:v>
                </c:pt>
                <c:pt idx="49966">
                  <c:v>-2.3885699999999999E-2</c:v>
                </c:pt>
                <c:pt idx="49967">
                  <c:v>-6.06632E-3</c:v>
                </c:pt>
                <c:pt idx="49968">
                  <c:v>1.97124E-3</c:v>
                </c:pt>
                <c:pt idx="49969">
                  <c:v>-7.5397499999999996E-3</c:v>
                </c:pt>
                <c:pt idx="49970">
                  <c:v>-6.2208200000000002E-3</c:v>
                </c:pt>
                <c:pt idx="49971">
                  <c:v>-6.3228599999999996E-3</c:v>
                </c:pt>
                <c:pt idx="49972">
                  <c:v>-1.7797500000000001E-2</c:v>
                </c:pt>
                <c:pt idx="49973">
                  <c:v>-1.9306199999999999E-2</c:v>
                </c:pt>
                <c:pt idx="49974">
                  <c:v>3.4675600000000002E-3</c:v>
                </c:pt>
                <c:pt idx="49975">
                  <c:v>-1.73712E-2</c:v>
                </c:pt>
                <c:pt idx="49976">
                  <c:v>-1.68734E-2</c:v>
                </c:pt>
                <c:pt idx="49977">
                  <c:v>-2.42338E-2</c:v>
                </c:pt>
                <c:pt idx="49978">
                  <c:v>-1.10779E-2</c:v>
                </c:pt>
                <c:pt idx="49979">
                  <c:v>-1.2167900000000001E-2</c:v>
                </c:pt>
                <c:pt idx="49980">
                  <c:v>-1.0272999999999999E-2</c:v>
                </c:pt>
                <c:pt idx="49981">
                  <c:v>-7.6932900000000002E-3</c:v>
                </c:pt>
                <c:pt idx="49982">
                  <c:v>-1.5595400000000001E-2</c:v>
                </c:pt>
                <c:pt idx="49983">
                  <c:v>-9.3736600000000007E-3</c:v>
                </c:pt>
                <c:pt idx="49984">
                  <c:v>-1.07527E-2</c:v>
                </c:pt>
                <c:pt idx="49985">
                  <c:v>-2.0081499999999999E-2</c:v>
                </c:pt>
                <c:pt idx="49986">
                  <c:v>-7.9612699999999995E-3</c:v>
                </c:pt>
                <c:pt idx="49987">
                  <c:v>-2.4124099999999999E-2</c:v>
                </c:pt>
                <c:pt idx="49988">
                  <c:v>-1.3531700000000001E-2</c:v>
                </c:pt>
                <c:pt idx="49989">
                  <c:v>-1.0182399999999999E-2</c:v>
                </c:pt>
                <c:pt idx="49990">
                  <c:v>-7.4558300000000001E-3</c:v>
                </c:pt>
                <c:pt idx="49991">
                  <c:v>-1.1054E-2</c:v>
                </c:pt>
                <c:pt idx="49992">
                  <c:v>-2.7717599999999998E-2</c:v>
                </c:pt>
                <c:pt idx="49993">
                  <c:v>-1.46999E-2</c:v>
                </c:pt>
                <c:pt idx="49994">
                  <c:v>-1.14241E-2</c:v>
                </c:pt>
                <c:pt idx="49995">
                  <c:v>-1.59883E-2</c:v>
                </c:pt>
                <c:pt idx="49996">
                  <c:v>-2.2755600000000001E-2</c:v>
                </c:pt>
                <c:pt idx="49997">
                  <c:v>-2.0983700000000001E-2</c:v>
                </c:pt>
                <c:pt idx="49998">
                  <c:v>-1.5188200000000001E-2</c:v>
                </c:pt>
                <c:pt idx="49999">
                  <c:v>-7.7333499999999999E-3</c:v>
                </c:pt>
                <c:pt idx="50000">
                  <c:v>1.44863E-3</c:v>
                </c:pt>
                <c:pt idx="50001">
                  <c:v>1.9969900000000001E-3</c:v>
                </c:pt>
                <c:pt idx="50002">
                  <c:v>-5.3148300000000004E-3</c:v>
                </c:pt>
                <c:pt idx="50003">
                  <c:v>-1.0140400000000001E-2</c:v>
                </c:pt>
                <c:pt idx="50004">
                  <c:v>-7.9498299999999997E-3</c:v>
                </c:pt>
                <c:pt idx="50005">
                  <c:v>-4.7178300000000001E-3</c:v>
                </c:pt>
                <c:pt idx="50006">
                  <c:v>-1.67084E-3</c:v>
                </c:pt>
                <c:pt idx="50007">
                  <c:v>2.7656600000000001E-3</c:v>
                </c:pt>
                <c:pt idx="50008">
                  <c:v>1.0276800000000001E-2</c:v>
                </c:pt>
                <c:pt idx="50009">
                  <c:v>1.7553300000000001E-2</c:v>
                </c:pt>
                <c:pt idx="50010">
                  <c:v>1.73759E-3</c:v>
                </c:pt>
                <c:pt idx="50011">
                  <c:v>1.55067E-2</c:v>
                </c:pt>
                <c:pt idx="50012">
                  <c:v>1.3452499999999999E-2</c:v>
                </c:pt>
                <c:pt idx="50013">
                  <c:v>3.8328199999999998E-3</c:v>
                </c:pt>
                <c:pt idx="50014">
                  <c:v>-4.99344E-3</c:v>
                </c:pt>
                <c:pt idx="50015">
                  <c:v>3.2272300000000002E-3</c:v>
                </c:pt>
                <c:pt idx="50016">
                  <c:v>8.9550000000000003E-4</c:v>
                </c:pt>
                <c:pt idx="50017">
                  <c:v>-9.4032300000000003E-3</c:v>
                </c:pt>
                <c:pt idx="50018">
                  <c:v>-1.8480300000000002E-2</c:v>
                </c:pt>
                <c:pt idx="50019">
                  <c:v>-5.4407099999999996E-3</c:v>
                </c:pt>
                <c:pt idx="50020">
                  <c:v>-3.2234199999999998E-4</c:v>
                </c:pt>
                <c:pt idx="50021">
                  <c:v>-7.2097799999999998E-3</c:v>
                </c:pt>
                <c:pt idx="50022">
                  <c:v>-1.37606E-2</c:v>
                </c:pt>
                <c:pt idx="50023">
                  <c:v>-1.33934E-2</c:v>
                </c:pt>
                <c:pt idx="50024">
                  <c:v>-1.7992999999999999E-2</c:v>
                </c:pt>
                <c:pt idx="50025">
                  <c:v>-1.5234899999999999E-2</c:v>
                </c:pt>
                <c:pt idx="50026" formatCode="0.00E+00">
                  <c:v>5.2452099999999999E-5</c:v>
                </c:pt>
                <c:pt idx="50027">
                  <c:v>-1.11742E-2</c:v>
                </c:pt>
                <c:pt idx="50028">
                  <c:v>-1.35012E-2</c:v>
                </c:pt>
                <c:pt idx="50029">
                  <c:v>-1.11208E-2</c:v>
                </c:pt>
                <c:pt idx="50030">
                  <c:v>-1.6916299999999999E-2</c:v>
                </c:pt>
                <c:pt idx="50031">
                  <c:v>-1.61467E-2</c:v>
                </c:pt>
                <c:pt idx="50032">
                  <c:v>-1.52187E-2</c:v>
                </c:pt>
                <c:pt idx="50033">
                  <c:v>-4.8141499999999997E-3</c:v>
                </c:pt>
                <c:pt idx="50034">
                  <c:v>-6.2065100000000002E-3</c:v>
                </c:pt>
                <c:pt idx="50035">
                  <c:v>-2.3126600000000001E-2</c:v>
                </c:pt>
                <c:pt idx="50036">
                  <c:v>-1.2221299999999999E-2</c:v>
                </c:pt>
                <c:pt idx="50037">
                  <c:v>-1.7414100000000001E-3</c:v>
                </c:pt>
                <c:pt idx="50038">
                  <c:v>-4.8370399999999999E-3</c:v>
                </c:pt>
                <c:pt idx="50039">
                  <c:v>-1.18856E-2</c:v>
                </c:pt>
                <c:pt idx="50040">
                  <c:v>-2.5828400000000001E-2</c:v>
                </c:pt>
                <c:pt idx="50041">
                  <c:v>-1.9640899999999999E-2</c:v>
                </c:pt>
                <c:pt idx="50042">
                  <c:v>-2.51579E-2</c:v>
                </c:pt>
                <c:pt idx="50043">
                  <c:v>-7.9784399999999998E-3</c:v>
                </c:pt>
                <c:pt idx="50044">
                  <c:v>-1.31664E-2</c:v>
                </c:pt>
                <c:pt idx="50045">
                  <c:v>-1.7894699999999999E-2</c:v>
                </c:pt>
                <c:pt idx="50046">
                  <c:v>-2.8353699999999999E-2</c:v>
                </c:pt>
                <c:pt idx="50047">
                  <c:v>-3.2978100000000003E-2</c:v>
                </c:pt>
                <c:pt idx="50048">
                  <c:v>-2.1069500000000001E-2</c:v>
                </c:pt>
                <c:pt idx="50049">
                  <c:v>-1.99318E-2</c:v>
                </c:pt>
                <c:pt idx="50050">
                  <c:v>-2.4416E-2</c:v>
                </c:pt>
                <c:pt idx="50051">
                  <c:v>-1.9958500000000001E-2</c:v>
                </c:pt>
                <c:pt idx="50052">
                  <c:v>-2.1463400000000001E-2</c:v>
                </c:pt>
                <c:pt idx="50053">
                  <c:v>-1.7571400000000001E-2</c:v>
                </c:pt>
                <c:pt idx="50054">
                  <c:v>-2.0997999999999999E-2</c:v>
                </c:pt>
                <c:pt idx="50055">
                  <c:v>-2.1612200000000002E-2</c:v>
                </c:pt>
                <c:pt idx="50056">
                  <c:v>-1.9618E-2</c:v>
                </c:pt>
                <c:pt idx="50057">
                  <c:v>-2.8413799999999999E-2</c:v>
                </c:pt>
                <c:pt idx="50058">
                  <c:v>-2.99473E-2</c:v>
                </c:pt>
                <c:pt idx="50059">
                  <c:v>-3.0550999999999998E-2</c:v>
                </c:pt>
                <c:pt idx="50060">
                  <c:v>-2.45037E-2</c:v>
                </c:pt>
                <c:pt idx="50061">
                  <c:v>-2.8573000000000001E-2</c:v>
                </c:pt>
                <c:pt idx="50062">
                  <c:v>-2.1028499999999999E-2</c:v>
                </c:pt>
                <c:pt idx="50063">
                  <c:v>-1.4535899999999999E-2</c:v>
                </c:pt>
                <c:pt idx="50064">
                  <c:v>-3.7312499999999998E-2</c:v>
                </c:pt>
                <c:pt idx="50065">
                  <c:v>-3.3530200000000003E-2</c:v>
                </c:pt>
                <c:pt idx="50066">
                  <c:v>-9.65214E-3</c:v>
                </c:pt>
                <c:pt idx="50067">
                  <c:v>-9.6254300000000008E-3</c:v>
                </c:pt>
                <c:pt idx="50068">
                  <c:v>-2.2447600000000002E-2</c:v>
                </c:pt>
                <c:pt idx="50069">
                  <c:v>-2.1194500000000002E-2</c:v>
                </c:pt>
                <c:pt idx="50070">
                  <c:v>-3.1907100000000001E-2</c:v>
                </c:pt>
                <c:pt idx="50071">
                  <c:v>-1.4922100000000001E-2</c:v>
                </c:pt>
                <c:pt idx="50072">
                  <c:v>-1.7349199999999999E-2</c:v>
                </c:pt>
                <c:pt idx="50073">
                  <c:v>-6.8883900000000003E-3</c:v>
                </c:pt>
                <c:pt idx="50074">
                  <c:v>-1.8920900000000001E-2</c:v>
                </c:pt>
                <c:pt idx="50075">
                  <c:v>-5.5341699999999997E-3</c:v>
                </c:pt>
                <c:pt idx="50076">
                  <c:v>-2.3859999999999999E-2</c:v>
                </c:pt>
                <c:pt idx="50077">
                  <c:v>-3.3503499999999999E-2</c:v>
                </c:pt>
                <c:pt idx="50078">
                  <c:v>-2.53029E-2</c:v>
                </c:pt>
                <c:pt idx="50079">
                  <c:v>-2.5235199999999999E-2</c:v>
                </c:pt>
                <c:pt idx="50080">
                  <c:v>-2.7279899999999999E-2</c:v>
                </c:pt>
                <c:pt idx="50081">
                  <c:v>-2.3320199999999999E-2</c:v>
                </c:pt>
                <c:pt idx="50082">
                  <c:v>-2.8251600000000002E-2</c:v>
                </c:pt>
                <c:pt idx="50083">
                  <c:v>-1.9406300000000001E-2</c:v>
                </c:pt>
                <c:pt idx="50084">
                  <c:v>1.1284799999999999E-2</c:v>
                </c:pt>
                <c:pt idx="50085">
                  <c:v>7.5178099999999998E-3</c:v>
                </c:pt>
                <c:pt idx="50086">
                  <c:v>-6.17981E-3</c:v>
                </c:pt>
                <c:pt idx="50087">
                  <c:v>-3.04432E-2</c:v>
                </c:pt>
                <c:pt idx="50088">
                  <c:v>-1.8619500000000001E-2</c:v>
                </c:pt>
                <c:pt idx="50089">
                  <c:v>8.8586800000000007E-3</c:v>
                </c:pt>
                <c:pt idx="50090">
                  <c:v>-6.9952E-3</c:v>
                </c:pt>
                <c:pt idx="50091">
                  <c:v>-1.0446499999999999E-2</c:v>
                </c:pt>
                <c:pt idx="50092">
                  <c:v>-2.3990600000000001E-2</c:v>
                </c:pt>
                <c:pt idx="50093">
                  <c:v>-2.4538999999999998E-2</c:v>
                </c:pt>
                <c:pt idx="50094">
                  <c:v>-2.2442799999999999E-2</c:v>
                </c:pt>
                <c:pt idx="50095">
                  <c:v>-2.3137999999999999E-2</c:v>
                </c:pt>
                <c:pt idx="50096">
                  <c:v>-2.13823E-2</c:v>
                </c:pt>
                <c:pt idx="50097">
                  <c:v>-2.49891E-2</c:v>
                </c:pt>
                <c:pt idx="50098">
                  <c:v>-3.4464799999999997E-2</c:v>
                </c:pt>
                <c:pt idx="50099">
                  <c:v>-3.1474099999999998E-2</c:v>
                </c:pt>
                <c:pt idx="50100">
                  <c:v>-2.1705599999999999E-2</c:v>
                </c:pt>
                <c:pt idx="50101">
                  <c:v>-2.1388999999999998E-2</c:v>
                </c:pt>
                <c:pt idx="50102">
                  <c:v>-2.5459300000000001E-2</c:v>
                </c:pt>
                <c:pt idx="50103">
                  <c:v>-2.21243E-2</c:v>
                </c:pt>
                <c:pt idx="50104">
                  <c:v>-5.9156399999999998E-3</c:v>
                </c:pt>
                <c:pt idx="50105">
                  <c:v>-7.1306199999999998E-3</c:v>
                </c:pt>
                <c:pt idx="50106">
                  <c:v>-2.4881399999999998E-3</c:v>
                </c:pt>
                <c:pt idx="50107">
                  <c:v>4.97723E-3</c:v>
                </c:pt>
                <c:pt idx="50108">
                  <c:v>-6.7510599999999997E-3</c:v>
                </c:pt>
                <c:pt idx="50109">
                  <c:v>-3.8375900000000001E-3</c:v>
                </c:pt>
                <c:pt idx="50110" formatCode="0.00E+00">
                  <c:v>-8.2969700000000006E-5</c:v>
                </c:pt>
                <c:pt idx="50111">
                  <c:v>-8.33511E-4</c:v>
                </c:pt>
                <c:pt idx="50112">
                  <c:v>1.4944100000000001E-3</c:v>
                </c:pt>
                <c:pt idx="50113">
                  <c:v>-1.1282E-2</c:v>
                </c:pt>
                <c:pt idx="50114">
                  <c:v>3.7698699999999998E-3</c:v>
                </c:pt>
                <c:pt idx="50115">
                  <c:v>-7.4005100000000003E-4</c:v>
                </c:pt>
                <c:pt idx="50116">
                  <c:v>-1.5573500000000001E-3</c:v>
                </c:pt>
                <c:pt idx="50117">
                  <c:v>9.7055400000000003E-3</c:v>
                </c:pt>
                <c:pt idx="50118">
                  <c:v>3.6468500000000001E-3</c:v>
                </c:pt>
                <c:pt idx="50119">
                  <c:v>-4.49848E-3</c:v>
                </c:pt>
                <c:pt idx="50120">
                  <c:v>-7.3652300000000004E-3</c:v>
                </c:pt>
                <c:pt idx="50121">
                  <c:v>-4.1055700000000002E-3</c:v>
                </c:pt>
                <c:pt idx="50122">
                  <c:v>-5.3596500000000001E-4</c:v>
                </c:pt>
                <c:pt idx="50123">
                  <c:v>4.5604699999999996E-3</c:v>
                </c:pt>
                <c:pt idx="50124">
                  <c:v>-1.79386E-3</c:v>
                </c:pt>
                <c:pt idx="50125">
                  <c:v>-1.2800199999999999E-2</c:v>
                </c:pt>
                <c:pt idx="50126">
                  <c:v>-2.7885399999999999E-3</c:v>
                </c:pt>
                <c:pt idx="50127">
                  <c:v>-6.8702700000000004E-3</c:v>
                </c:pt>
                <c:pt idx="50128">
                  <c:v>-1.11284E-2</c:v>
                </c:pt>
                <c:pt idx="50129">
                  <c:v>4.6005200000000003E-3</c:v>
                </c:pt>
                <c:pt idx="50130">
                  <c:v>-6.0367600000000004E-4</c:v>
                </c:pt>
                <c:pt idx="50131">
                  <c:v>-5.39303E-3</c:v>
                </c:pt>
                <c:pt idx="50132">
                  <c:v>-9.9430100000000004E-3</c:v>
                </c:pt>
                <c:pt idx="50133">
                  <c:v>-2.56157E-3</c:v>
                </c:pt>
                <c:pt idx="50134">
                  <c:v>7.3986099999999999E-3</c:v>
                </c:pt>
                <c:pt idx="50135">
                  <c:v>3.85666E-3</c:v>
                </c:pt>
                <c:pt idx="50136">
                  <c:v>-6.5517400000000001E-4</c:v>
                </c:pt>
                <c:pt idx="50137">
                  <c:v>-2.3279199999999998E-3</c:v>
                </c:pt>
                <c:pt idx="50138">
                  <c:v>-6.5393400000000003E-3</c:v>
                </c:pt>
                <c:pt idx="50139">
                  <c:v>-3.9920800000000003E-3</c:v>
                </c:pt>
                <c:pt idx="50140">
                  <c:v>1.2252799999999999E-2</c:v>
                </c:pt>
                <c:pt idx="50141">
                  <c:v>1.2230899999999999E-2</c:v>
                </c:pt>
                <c:pt idx="50142">
                  <c:v>-2.5844600000000001E-4</c:v>
                </c:pt>
                <c:pt idx="50143">
                  <c:v>-6.6022900000000002E-3</c:v>
                </c:pt>
                <c:pt idx="50144">
                  <c:v>-6.5536500000000003E-3</c:v>
                </c:pt>
                <c:pt idx="50145">
                  <c:v>-9.9229799999999996E-3</c:v>
                </c:pt>
                <c:pt idx="50146">
                  <c:v>-8.6107300000000005E-3</c:v>
                </c:pt>
                <c:pt idx="50147">
                  <c:v>-1.2626600000000001E-3</c:v>
                </c:pt>
                <c:pt idx="50148">
                  <c:v>-4.4298200000000001E-3</c:v>
                </c:pt>
                <c:pt idx="50149">
                  <c:v>4.8065199999999998E-4</c:v>
                </c:pt>
                <c:pt idx="50150">
                  <c:v>-4.7102000000000003E-3</c:v>
                </c:pt>
                <c:pt idx="50151">
                  <c:v>-4.9438499999999996E-3</c:v>
                </c:pt>
                <c:pt idx="50152">
                  <c:v>1.8882799999999999E-4</c:v>
                </c:pt>
                <c:pt idx="50153">
                  <c:v>-5.8555599999999999E-4</c:v>
                </c:pt>
                <c:pt idx="50154">
                  <c:v>5.3978000000000001E-4</c:v>
                </c:pt>
                <c:pt idx="50155">
                  <c:v>-2.0096800000000001E-2</c:v>
                </c:pt>
                <c:pt idx="50156">
                  <c:v>-2.25782E-2</c:v>
                </c:pt>
                <c:pt idx="50157">
                  <c:v>-1.4774300000000001E-2</c:v>
                </c:pt>
                <c:pt idx="50158">
                  <c:v>-1.7738299999999999E-2</c:v>
                </c:pt>
                <c:pt idx="50159">
                  <c:v>-2.61154E-2</c:v>
                </c:pt>
                <c:pt idx="50160">
                  <c:v>-2.3575800000000001E-2</c:v>
                </c:pt>
                <c:pt idx="50161">
                  <c:v>-6.9847099999999999E-3</c:v>
                </c:pt>
                <c:pt idx="50162">
                  <c:v>-1.1554699999999999E-2</c:v>
                </c:pt>
                <c:pt idx="50163">
                  <c:v>-1.9665700000000001E-2</c:v>
                </c:pt>
                <c:pt idx="50164">
                  <c:v>-1.6179099999999998E-2</c:v>
                </c:pt>
                <c:pt idx="50165">
                  <c:v>-1.74875E-2</c:v>
                </c:pt>
                <c:pt idx="50166">
                  <c:v>-9.0265299999999996E-3</c:v>
                </c:pt>
                <c:pt idx="50167">
                  <c:v>-2.8695100000000001E-2</c:v>
                </c:pt>
                <c:pt idx="50168">
                  <c:v>-1.7559100000000001E-2</c:v>
                </c:pt>
                <c:pt idx="50169">
                  <c:v>-9.3078599999999994E-3</c:v>
                </c:pt>
                <c:pt idx="50170">
                  <c:v>-1.7875700000000001E-2</c:v>
                </c:pt>
                <c:pt idx="50171">
                  <c:v>-1.1262899999999999E-2</c:v>
                </c:pt>
                <c:pt idx="50172">
                  <c:v>-1.9813500000000001E-2</c:v>
                </c:pt>
                <c:pt idx="50173">
                  <c:v>-6.7548800000000004E-3</c:v>
                </c:pt>
                <c:pt idx="50174">
                  <c:v>-4.9276399999999996E-3</c:v>
                </c:pt>
                <c:pt idx="50175">
                  <c:v>-5.1298100000000003E-3</c:v>
                </c:pt>
                <c:pt idx="50176">
                  <c:v>1.16615E-2</c:v>
                </c:pt>
                <c:pt idx="50177">
                  <c:v>2.3717899999999999E-3</c:v>
                </c:pt>
                <c:pt idx="50178">
                  <c:v>-3.06635E-2</c:v>
                </c:pt>
                <c:pt idx="50179">
                  <c:v>-1.9594199999999999E-2</c:v>
                </c:pt>
                <c:pt idx="50180">
                  <c:v>-7.9517400000000005E-3</c:v>
                </c:pt>
                <c:pt idx="50181">
                  <c:v>-2.58245E-2</c:v>
                </c:pt>
                <c:pt idx="50182">
                  <c:v>-3.0345E-2</c:v>
                </c:pt>
                <c:pt idx="50183">
                  <c:v>-2.2450399999999999E-2</c:v>
                </c:pt>
                <c:pt idx="50184">
                  <c:v>-5.4960299999999998E-3</c:v>
                </c:pt>
                <c:pt idx="50185">
                  <c:v>-6.27708E-3</c:v>
                </c:pt>
                <c:pt idx="50186">
                  <c:v>-1.0398900000000001E-2</c:v>
                </c:pt>
                <c:pt idx="50187">
                  <c:v>-3.76034E-3</c:v>
                </c:pt>
                <c:pt idx="50188">
                  <c:v>-1.01128E-2</c:v>
                </c:pt>
                <c:pt idx="50189">
                  <c:v>-2.14577E-3</c:v>
                </c:pt>
                <c:pt idx="50190">
                  <c:v>6.66046E-3</c:v>
                </c:pt>
                <c:pt idx="50191">
                  <c:v>1.12915E-3</c:v>
                </c:pt>
                <c:pt idx="50192">
                  <c:v>1.01814E-2</c:v>
                </c:pt>
                <c:pt idx="50193">
                  <c:v>8.2712199999999993E-3</c:v>
                </c:pt>
                <c:pt idx="50194">
                  <c:v>5.4073300000000001E-3</c:v>
                </c:pt>
                <c:pt idx="50195">
                  <c:v>-4.2037999999999997E-3</c:v>
                </c:pt>
                <c:pt idx="50196">
                  <c:v>-6.3581499999999999E-3</c:v>
                </c:pt>
                <c:pt idx="50197">
                  <c:v>-5.2223199999999999E-3</c:v>
                </c:pt>
                <c:pt idx="50198">
                  <c:v>8.2244899999999992E-3</c:v>
                </c:pt>
                <c:pt idx="50199">
                  <c:v>-1.07193E-3</c:v>
                </c:pt>
                <c:pt idx="50200">
                  <c:v>-2.6035300000000001E-4</c:v>
                </c:pt>
                <c:pt idx="50201">
                  <c:v>-3.52287E-3</c:v>
                </c:pt>
                <c:pt idx="50202">
                  <c:v>5.1422100000000004E-3</c:v>
                </c:pt>
                <c:pt idx="50203">
                  <c:v>-8.8977800000000003E-4</c:v>
                </c:pt>
                <c:pt idx="50204">
                  <c:v>6.2713600000000001E-3</c:v>
                </c:pt>
                <c:pt idx="50205">
                  <c:v>1.0792700000000001E-2</c:v>
                </c:pt>
                <c:pt idx="50206">
                  <c:v>4.7674199999999996E-3</c:v>
                </c:pt>
                <c:pt idx="50207">
                  <c:v>1.1658699999999999E-2</c:v>
                </c:pt>
                <c:pt idx="50208">
                  <c:v>-3.56865E-3</c:v>
                </c:pt>
                <c:pt idx="50209">
                  <c:v>-9.2534999999999996E-3</c:v>
                </c:pt>
                <c:pt idx="50210">
                  <c:v>1.01662E-3</c:v>
                </c:pt>
                <c:pt idx="50211">
                  <c:v>3.2710999999999999E-3</c:v>
                </c:pt>
                <c:pt idx="50212">
                  <c:v>5.5494300000000002E-3</c:v>
                </c:pt>
                <c:pt idx="50213">
                  <c:v>-4.5642900000000004E-3</c:v>
                </c:pt>
                <c:pt idx="50214">
                  <c:v>-5.8393500000000001E-3</c:v>
                </c:pt>
                <c:pt idx="50215">
                  <c:v>-1.5382799999999999E-3</c:v>
                </c:pt>
                <c:pt idx="50216">
                  <c:v>7.1487399999999998E-3</c:v>
                </c:pt>
                <c:pt idx="50217">
                  <c:v>8.0938299999999998E-3</c:v>
                </c:pt>
                <c:pt idx="50218">
                  <c:v>9.6759800000000007E-3</c:v>
                </c:pt>
                <c:pt idx="50219">
                  <c:v>5.1660500000000002E-3</c:v>
                </c:pt>
                <c:pt idx="50220">
                  <c:v>1.4411E-2</c:v>
                </c:pt>
                <c:pt idx="50221">
                  <c:v>2.3308800000000001E-2</c:v>
                </c:pt>
                <c:pt idx="50222">
                  <c:v>1.2436900000000001E-2</c:v>
                </c:pt>
                <c:pt idx="50223">
                  <c:v>1.2711500000000001E-2</c:v>
                </c:pt>
                <c:pt idx="50224">
                  <c:v>1.17006E-2</c:v>
                </c:pt>
                <c:pt idx="50225">
                  <c:v>1.2146000000000001E-2</c:v>
                </c:pt>
                <c:pt idx="50226">
                  <c:v>5.4197300000000002E-3</c:v>
                </c:pt>
                <c:pt idx="50227">
                  <c:v>-8.9149499999999996E-3</c:v>
                </c:pt>
                <c:pt idx="50228">
                  <c:v>2.1459599999999999E-2</c:v>
                </c:pt>
                <c:pt idx="50229">
                  <c:v>1.93644E-2</c:v>
                </c:pt>
                <c:pt idx="50230">
                  <c:v>9.7618099999999992E-3</c:v>
                </c:pt>
                <c:pt idx="50231">
                  <c:v>-1.2369200000000001E-3</c:v>
                </c:pt>
                <c:pt idx="50232">
                  <c:v>3.9014800000000001E-3</c:v>
                </c:pt>
                <c:pt idx="50233">
                  <c:v>7.7190399999999999E-3</c:v>
                </c:pt>
                <c:pt idx="50234">
                  <c:v>1.1342E-2</c:v>
                </c:pt>
                <c:pt idx="50235">
                  <c:v>2.37827E-2</c:v>
                </c:pt>
                <c:pt idx="50236">
                  <c:v>2.5293400000000001E-2</c:v>
                </c:pt>
                <c:pt idx="50237">
                  <c:v>3.1271E-2</c:v>
                </c:pt>
                <c:pt idx="50238">
                  <c:v>2.1697999999999999E-2</c:v>
                </c:pt>
                <c:pt idx="50239">
                  <c:v>1.26657E-2</c:v>
                </c:pt>
                <c:pt idx="50240">
                  <c:v>2.2269199999999999E-2</c:v>
                </c:pt>
                <c:pt idx="50241">
                  <c:v>2.09827E-2</c:v>
                </c:pt>
                <c:pt idx="50242">
                  <c:v>2.8728500000000001E-2</c:v>
                </c:pt>
                <c:pt idx="50243">
                  <c:v>2.0410500000000002E-2</c:v>
                </c:pt>
                <c:pt idx="50244">
                  <c:v>9.9372900000000005E-4</c:v>
                </c:pt>
                <c:pt idx="50245">
                  <c:v>1.38531E-2</c:v>
                </c:pt>
                <c:pt idx="50246">
                  <c:v>1.6576799999999999E-2</c:v>
                </c:pt>
                <c:pt idx="50247">
                  <c:v>1.4535899999999999E-2</c:v>
                </c:pt>
                <c:pt idx="50248">
                  <c:v>2.1957399999999998E-2</c:v>
                </c:pt>
                <c:pt idx="50249">
                  <c:v>1.1764500000000001E-2</c:v>
                </c:pt>
                <c:pt idx="50250">
                  <c:v>9.2563599999999999E-3</c:v>
                </c:pt>
                <c:pt idx="50251">
                  <c:v>1.2041100000000001E-2</c:v>
                </c:pt>
                <c:pt idx="50252">
                  <c:v>9.2735300000000003E-3</c:v>
                </c:pt>
                <c:pt idx="50253">
                  <c:v>1.2811700000000001E-2</c:v>
                </c:pt>
                <c:pt idx="50254">
                  <c:v>1.5725099999999999E-2</c:v>
                </c:pt>
                <c:pt idx="50255">
                  <c:v>1.8077900000000001E-2</c:v>
                </c:pt>
                <c:pt idx="50256">
                  <c:v>1.2187E-2</c:v>
                </c:pt>
                <c:pt idx="50257">
                  <c:v>-3.74603E-3</c:v>
                </c:pt>
                <c:pt idx="50258">
                  <c:v>-1.8940000000000001E-3</c:v>
                </c:pt>
                <c:pt idx="50259">
                  <c:v>1.3027199999999999E-2</c:v>
                </c:pt>
                <c:pt idx="50260">
                  <c:v>8.5687599999999999E-3</c:v>
                </c:pt>
                <c:pt idx="50261">
                  <c:v>5.0735499999999996E-3</c:v>
                </c:pt>
                <c:pt idx="50262">
                  <c:v>9.6435500000000007E-3</c:v>
                </c:pt>
                <c:pt idx="50263">
                  <c:v>-1.1005399999999999E-3</c:v>
                </c:pt>
                <c:pt idx="50264">
                  <c:v>7.4071900000000001E-3</c:v>
                </c:pt>
                <c:pt idx="50265">
                  <c:v>7.5149500000000003E-4</c:v>
                </c:pt>
                <c:pt idx="50266">
                  <c:v>3.20148E-3</c:v>
                </c:pt>
                <c:pt idx="50267">
                  <c:v>1.8950499999999999E-2</c:v>
                </c:pt>
                <c:pt idx="50268">
                  <c:v>8.3370200000000005E-3</c:v>
                </c:pt>
                <c:pt idx="50269" formatCode="0.00E+00">
                  <c:v>-2.1505399999999998E-3</c:v>
                </c:pt>
                <c:pt idx="50270">
                  <c:v>4.5137399999999996E-3</c:v>
                </c:pt>
                <c:pt idx="50271">
                  <c:v>5.5198699999999996E-3</c:v>
                </c:pt>
                <c:pt idx="50272" formatCode="0.00E+00">
                  <c:v>4.1418100000000001E-3</c:v>
                </c:pt>
                <c:pt idx="50273">
                  <c:v>4.4508000000000004E-3</c:v>
                </c:pt>
                <c:pt idx="50274">
                  <c:v>9.8733899999999993E-3</c:v>
                </c:pt>
                <c:pt idx="50275">
                  <c:v>1.10998E-2</c:v>
                </c:pt>
                <c:pt idx="50276">
                  <c:v>1.24092E-2</c:v>
                </c:pt>
                <c:pt idx="50277">
                  <c:v>1.7540900000000002E-2</c:v>
                </c:pt>
                <c:pt idx="50278">
                  <c:v>2.0833000000000001E-2</c:v>
                </c:pt>
                <c:pt idx="50279">
                  <c:v>4.1513399999999999E-3</c:v>
                </c:pt>
                <c:pt idx="50280">
                  <c:v>3.5381300000000002E-4</c:v>
                </c:pt>
                <c:pt idx="50281">
                  <c:v>-3.5457599999999998E-3</c:v>
                </c:pt>
                <c:pt idx="50282">
                  <c:v>-2.6416800000000001E-4</c:v>
                </c:pt>
                <c:pt idx="50283">
                  <c:v>3.37791E-3</c:v>
                </c:pt>
                <c:pt idx="50284">
                  <c:v>-6.9236799999999998E-3</c:v>
                </c:pt>
                <c:pt idx="50285">
                  <c:v>-8.1348399999999995E-4</c:v>
                </c:pt>
                <c:pt idx="50286">
                  <c:v>1.08442E-2</c:v>
                </c:pt>
                <c:pt idx="50287">
                  <c:v>1.13831E-2</c:v>
                </c:pt>
                <c:pt idx="50288">
                  <c:v>-7.18117E-4</c:v>
                </c:pt>
                <c:pt idx="50289">
                  <c:v>1.7436E-2</c:v>
                </c:pt>
                <c:pt idx="50290">
                  <c:v>2.3134200000000001E-2</c:v>
                </c:pt>
                <c:pt idx="50291">
                  <c:v>1.9428299999999999E-2</c:v>
                </c:pt>
                <c:pt idx="50292">
                  <c:v>1.8874200000000001E-2</c:v>
                </c:pt>
                <c:pt idx="50293">
                  <c:v>1.52683E-2</c:v>
                </c:pt>
                <c:pt idx="50294">
                  <c:v>1.0305399999999999E-2</c:v>
                </c:pt>
                <c:pt idx="50295">
                  <c:v>5.8040599999999998E-3</c:v>
                </c:pt>
                <c:pt idx="50296">
                  <c:v>-4.9324E-3</c:v>
                </c:pt>
                <c:pt idx="50297">
                  <c:v>-3.2177E-3</c:v>
                </c:pt>
                <c:pt idx="50298">
                  <c:v>2.1334599999999999E-2</c:v>
                </c:pt>
                <c:pt idx="50299">
                  <c:v>1.4499700000000001E-2</c:v>
                </c:pt>
                <c:pt idx="50300">
                  <c:v>7.3022800000000004E-3</c:v>
                </c:pt>
                <c:pt idx="50301">
                  <c:v>-5.4864900000000001E-3</c:v>
                </c:pt>
                <c:pt idx="50302">
                  <c:v>8.9054100000000008E-3</c:v>
                </c:pt>
                <c:pt idx="50303">
                  <c:v>6.03771E-3</c:v>
                </c:pt>
                <c:pt idx="50304">
                  <c:v>2.0970300000000001E-2</c:v>
                </c:pt>
                <c:pt idx="50305">
                  <c:v>9.9353800000000006E-3</c:v>
                </c:pt>
                <c:pt idx="50306">
                  <c:v>-3.2205599999999999E-3</c:v>
                </c:pt>
                <c:pt idx="50307">
                  <c:v>-1.2369200000000001E-3</c:v>
                </c:pt>
                <c:pt idx="50308">
                  <c:v>1.0219600000000001E-2</c:v>
                </c:pt>
                <c:pt idx="50309">
                  <c:v>1.3721499999999999E-2</c:v>
                </c:pt>
                <c:pt idx="50310">
                  <c:v>1.04113E-2</c:v>
                </c:pt>
                <c:pt idx="50311">
                  <c:v>1.3312299999999999E-2</c:v>
                </c:pt>
                <c:pt idx="50312">
                  <c:v>1.0723099999999999E-2</c:v>
                </c:pt>
                <c:pt idx="50313">
                  <c:v>1.02749E-2</c:v>
                </c:pt>
                <c:pt idx="50314">
                  <c:v>1.67875E-2</c:v>
                </c:pt>
                <c:pt idx="50315">
                  <c:v>1.1096999999999999E-2</c:v>
                </c:pt>
                <c:pt idx="50316">
                  <c:v>3.92056E-3</c:v>
                </c:pt>
                <c:pt idx="50317">
                  <c:v>1.86558E-2</c:v>
                </c:pt>
                <c:pt idx="50318">
                  <c:v>3.3426300000000001E-3</c:v>
                </c:pt>
                <c:pt idx="50319">
                  <c:v>1.58195E-2</c:v>
                </c:pt>
                <c:pt idx="50320">
                  <c:v>1.4848699999999999E-2</c:v>
                </c:pt>
                <c:pt idx="50321">
                  <c:v>6.32191E-3</c:v>
                </c:pt>
                <c:pt idx="50322">
                  <c:v>5.9719100000000004E-3</c:v>
                </c:pt>
                <c:pt idx="50323">
                  <c:v>-5.4387999999999997E-3</c:v>
                </c:pt>
                <c:pt idx="50324">
                  <c:v>-2.84195E-4</c:v>
                </c:pt>
                <c:pt idx="50325">
                  <c:v>4.4450799999999997E-3</c:v>
                </c:pt>
                <c:pt idx="50326">
                  <c:v>-6.0005199999999996E-3</c:v>
                </c:pt>
                <c:pt idx="50327">
                  <c:v>1.4293699999999999E-2</c:v>
                </c:pt>
                <c:pt idx="50328">
                  <c:v>3.5982100000000001E-3</c:v>
                </c:pt>
                <c:pt idx="50329">
                  <c:v>1.66521E-2</c:v>
                </c:pt>
                <c:pt idx="50330">
                  <c:v>1.58768E-2</c:v>
                </c:pt>
                <c:pt idx="50331">
                  <c:v>1.6697900000000002E-2</c:v>
                </c:pt>
                <c:pt idx="50332">
                  <c:v>2.00958E-2</c:v>
                </c:pt>
                <c:pt idx="50333">
                  <c:v>2.1863899999999999E-2</c:v>
                </c:pt>
                <c:pt idx="50334">
                  <c:v>-1.1301E-3</c:v>
                </c:pt>
                <c:pt idx="50335">
                  <c:v>1.06144E-2</c:v>
                </c:pt>
                <c:pt idx="50336">
                  <c:v>1.6720800000000001E-2</c:v>
                </c:pt>
                <c:pt idx="50337">
                  <c:v>2.4255800000000001E-2</c:v>
                </c:pt>
                <c:pt idx="50338">
                  <c:v>2.99063E-2</c:v>
                </c:pt>
                <c:pt idx="50339">
                  <c:v>3.09124E-2</c:v>
                </c:pt>
                <c:pt idx="50340">
                  <c:v>3.2072999999999997E-2</c:v>
                </c:pt>
                <c:pt idx="50341">
                  <c:v>1.68839E-2</c:v>
                </c:pt>
                <c:pt idx="50342">
                  <c:v>2.3789399999999999E-2</c:v>
                </c:pt>
                <c:pt idx="50343">
                  <c:v>1.42918E-2</c:v>
                </c:pt>
                <c:pt idx="50344">
                  <c:v>1.6313600000000001E-2</c:v>
                </c:pt>
                <c:pt idx="50345">
                  <c:v>2.5555600000000001E-2</c:v>
                </c:pt>
                <c:pt idx="50346">
                  <c:v>4.1760400000000003E-2</c:v>
                </c:pt>
                <c:pt idx="50347">
                  <c:v>2.9889099999999998E-2</c:v>
                </c:pt>
                <c:pt idx="50348">
                  <c:v>3.5466200000000003E-2</c:v>
                </c:pt>
                <c:pt idx="50349">
                  <c:v>2.5073999999999999E-2</c:v>
                </c:pt>
                <c:pt idx="50350">
                  <c:v>2.4155599999999999E-2</c:v>
                </c:pt>
                <c:pt idx="50351">
                  <c:v>1.0837599999999999E-2</c:v>
                </c:pt>
                <c:pt idx="50352">
                  <c:v>1.7167100000000001E-2</c:v>
                </c:pt>
                <c:pt idx="50353">
                  <c:v>2.7346599999999999E-2</c:v>
                </c:pt>
                <c:pt idx="50354">
                  <c:v>2.1221199999999999E-2</c:v>
                </c:pt>
                <c:pt idx="50355">
                  <c:v>3.4626999999999998E-2</c:v>
                </c:pt>
                <c:pt idx="50356">
                  <c:v>3.6602000000000003E-2</c:v>
                </c:pt>
                <c:pt idx="50357">
                  <c:v>1.5815699999999999E-2</c:v>
                </c:pt>
                <c:pt idx="50358">
                  <c:v>1.37711E-2</c:v>
                </c:pt>
                <c:pt idx="50359">
                  <c:v>2.3581499999999998E-2</c:v>
                </c:pt>
                <c:pt idx="50360">
                  <c:v>4.7163999999999998E-2</c:v>
                </c:pt>
                <c:pt idx="50361">
                  <c:v>2.4466499999999999E-2</c:v>
                </c:pt>
                <c:pt idx="50362">
                  <c:v>1.5086199999999999E-2</c:v>
                </c:pt>
                <c:pt idx="50363">
                  <c:v>2.8301199999999999E-2</c:v>
                </c:pt>
                <c:pt idx="50364">
                  <c:v>3.89843E-2</c:v>
                </c:pt>
                <c:pt idx="50365">
                  <c:v>4.3140400000000002E-2</c:v>
                </c:pt>
                <c:pt idx="50366">
                  <c:v>3.8080200000000002E-2</c:v>
                </c:pt>
                <c:pt idx="50367">
                  <c:v>2.79598E-2</c:v>
                </c:pt>
                <c:pt idx="50368">
                  <c:v>2.00872E-2</c:v>
                </c:pt>
                <c:pt idx="50369">
                  <c:v>3.4387599999999997E-2</c:v>
                </c:pt>
                <c:pt idx="50370">
                  <c:v>2.8004600000000001E-2</c:v>
                </c:pt>
                <c:pt idx="50371">
                  <c:v>3.0381200000000001E-2</c:v>
                </c:pt>
                <c:pt idx="50372">
                  <c:v>2.8454799999999999E-2</c:v>
                </c:pt>
                <c:pt idx="50373">
                  <c:v>3.7131299999999999E-2</c:v>
                </c:pt>
                <c:pt idx="50374">
                  <c:v>2.1702800000000001E-2</c:v>
                </c:pt>
                <c:pt idx="50375">
                  <c:v>3.00226E-2</c:v>
                </c:pt>
                <c:pt idx="50376">
                  <c:v>3.8898500000000003E-2</c:v>
                </c:pt>
                <c:pt idx="50377">
                  <c:v>3.2340000000000001E-2</c:v>
                </c:pt>
                <c:pt idx="50378">
                  <c:v>3.1733499999999998E-2</c:v>
                </c:pt>
                <c:pt idx="50379">
                  <c:v>1.9614199999999998E-2</c:v>
                </c:pt>
                <c:pt idx="50380">
                  <c:v>3.9024400000000001E-3</c:v>
                </c:pt>
                <c:pt idx="50381">
                  <c:v>2.3506200000000001E-2</c:v>
                </c:pt>
                <c:pt idx="50382">
                  <c:v>1.5685999999999999E-2</c:v>
                </c:pt>
                <c:pt idx="50383">
                  <c:v>2.28872E-2</c:v>
                </c:pt>
                <c:pt idx="50384">
                  <c:v>2.1939299999999998E-2</c:v>
                </c:pt>
                <c:pt idx="50385">
                  <c:v>2.3060799999999999E-2</c:v>
                </c:pt>
                <c:pt idx="50386">
                  <c:v>1.44739E-2</c:v>
                </c:pt>
                <c:pt idx="50387">
                  <c:v>1.58072E-2</c:v>
                </c:pt>
                <c:pt idx="50388">
                  <c:v>1.98622E-2</c:v>
                </c:pt>
                <c:pt idx="50389">
                  <c:v>4.15802E-4</c:v>
                </c:pt>
                <c:pt idx="50390">
                  <c:v>1.75953E-3</c:v>
                </c:pt>
                <c:pt idx="50391">
                  <c:v>1.02825E-2</c:v>
                </c:pt>
                <c:pt idx="50392">
                  <c:v>5.8031100000000002E-3</c:v>
                </c:pt>
                <c:pt idx="50393">
                  <c:v>1.49374E-2</c:v>
                </c:pt>
                <c:pt idx="50394">
                  <c:v>2.04668E-2</c:v>
                </c:pt>
                <c:pt idx="50395">
                  <c:v>1.4019E-3</c:v>
                </c:pt>
                <c:pt idx="50396">
                  <c:v>3.4847300000000001E-3</c:v>
                </c:pt>
                <c:pt idx="50397">
                  <c:v>-2.66075E-4</c:v>
                </c:pt>
                <c:pt idx="50398">
                  <c:v>4.8847200000000004E-3</c:v>
                </c:pt>
                <c:pt idx="50399">
                  <c:v>9.68456E-3</c:v>
                </c:pt>
                <c:pt idx="50400">
                  <c:v>1.1914299999999999E-2</c:v>
                </c:pt>
                <c:pt idx="50401">
                  <c:v>2.4487499999999999E-2</c:v>
                </c:pt>
                <c:pt idx="50402">
                  <c:v>6.3047399999999997E-3</c:v>
                </c:pt>
                <c:pt idx="50403">
                  <c:v>1.6667399999999999E-2</c:v>
                </c:pt>
                <c:pt idx="50404">
                  <c:v>2.6357700000000001E-2</c:v>
                </c:pt>
                <c:pt idx="50405">
                  <c:v>1.99089E-2</c:v>
                </c:pt>
                <c:pt idx="50406">
                  <c:v>3.9215099999999996E-3</c:v>
                </c:pt>
                <c:pt idx="50407">
                  <c:v>-1.41048E-3</c:v>
                </c:pt>
                <c:pt idx="50408">
                  <c:v>-2.8896299999999999E-4</c:v>
                </c:pt>
                <c:pt idx="50409" formatCode="0.00E+00">
                  <c:v>-6.6852600000000002E-3</c:v>
                </c:pt>
                <c:pt idx="50410">
                  <c:v>3.9682399999999996E-3</c:v>
                </c:pt>
                <c:pt idx="50411">
                  <c:v>1.49403E-2</c:v>
                </c:pt>
                <c:pt idx="50412">
                  <c:v>1.8760700000000002E-2</c:v>
                </c:pt>
                <c:pt idx="50413">
                  <c:v>1.6682599999999999E-2</c:v>
                </c:pt>
                <c:pt idx="50414">
                  <c:v>9.3078599999999996E-4</c:v>
                </c:pt>
                <c:pt idx="50415" formatCode="0.00E+00">
                  <c:v>-6.1693199999999998E-3</c:v>
                </c:pt>
                <c:pt idx="50416">
                  <c:v>2.8867699999999999E-3</c:v>
                </c:pt>
                <c:pt idx="50417">
                  <c:v>2.7818700000000001E-3</c:v>
                </c:pt>
                <c:pt idx="50418">
                  <c:v>1.38464E-2</c:v>
                </c:pt>
                <c:pt idx="50419">
                  <c:v>3.1509400000000001E-3</c:v>
                </c:pt>
                <c:pt idx="50420">
                  <c:v>-1.7166099999999999E-3</c:v>
                </c:pt>
                <c:pt idx="50421">
                  <c:v>-1.6222000000000001E-3</c:v>
                </c:pt>
                <c:pt idx="50422">
                  <c:v>1.06535E-2</c:v>
                </c:pt>
                <c:pt idx="50423">
                  <c:v>9.7236600000000003E-3</c:v>
                </c:pt>
                <c:pt idx="50424">
                  <c:v>-5.2604699999999997E-3</c:v>
                </c:pt>
                <c:pt idx="50425">
                  <c:v>-1.0518999999999999E-3</c:v>
                </c:pt>
                <c:pt idx="50426">
                  <c:v>-7.6685E-3</c:v>
                </c:pt>
                <c:pt idx="50427">
                  <c:v>3.9186500000000001E-3</c:v>
                </c:pt>
                <c:pt idx="50428">
                  <c:v>-9.8819700000000003E-3</c:v>
                </c:pt>
                <c:pt idx="50429">
                  <c:v>-4.3916700000000003E-3</c:v>
                </c:pt>
                <c:pt idx="50430">
                  <c:v>4.2180999999999998E-3</c:v>
                </c:pt>
                <c:pt idx="50431">
                  <c:v>-1.14365E-2</c:v>
                </c:pt>
                <c:pt idx="50432">
                  <c:v>-9.9372900000000005E-4</c:v>
                </c:pt>
                <c:pt idx="50433">
                  <c:v>-2.5434500000000001E-3</c:v>
                </c:pt>
                <c:pt idx="50434">
                  <c:v>1.4673200000000001E-2</c:v>
                </c:pt>
                <c:pt idx="50435">
                  <c:v>3.7994399999999998E-3</c:v>
                </c:pt>
                <c:pt idx="50436">
                  <c:v>-4.6091099999999996E-3</c:v>
                </c:pt>
                <c:pt idx="50437">
                  <c:v>-9.0789799999999997E-4</c:v>
                </c:pt>
                <c:pt idx="50438">
                  <c:v>6.9618200000000005E-4</c:v>
                </c:pt>
                <c:pt idx="50439">
                  <c:v>4.0149699999999997E-3</c:v>
                </c:pt>
                <c:pt idx="50440">
                  <c:v>-4.27532E-3</c:v>
                </c:pt>
                <c:pt idx="50441">
                  <c:v>4.7178300000000001E-3</c:v>
                </c:pt>
                <c:pt idx="50442">
                  <c:v>-4.7969799999999997E-4</c:v>
                </c:pt>
                <c:pt idx="50443">
                  <c:v>-1.84526E-2</c:v>
                </c:pt>
                <c:pt idx="50444">
                  <c:v>-1.3687100000000001E-2</c:v>
                </c:pt>
                <c:pt idx="50445">
                  <c:v>-3.9653800000000001E-3</c:v>
                </c:pt>
                <c:pt idx="50446">
                  <c:v>1.54743E-2</c:v>
                </c:pt>
                <c:pt idx="50447">
                  <c:v>1.06812E-2</c:v>
                </c:pt>
                <c:pt idx="50448">
                  <c:v>-4.8236800000000003E-3</c:v>
                </c:pt>
                <c:pt idx="50449">
                  <c:v>-1.3901699999999999E-2</c:v>
                </c:pt>
                <c:pt idx="50450">
                  <c:v>-8.9998200000000004E-3</c:v>
                </c:pt>
                <c:pt idx="50451">
                  <c:v>1.44739E-2</c:v>
                </c:pt>
                <c:pt idx="50452">
                  <c:v>1.9312900000000001E-2</c:v>
                </c:pt>
                <c:pt idx="50453">
                  <c:v>1.3315199999999999E-2</c:v>
                </c:pt>
                <c:pt idx="50454">
                  <c:v>4.8275000000000002E-3</c:v>
                </c:pt>
                <c:pt idx="50455">
                  <c:v>9.0885200000000003E-4</c:v>
                </c:pt>
                <c:pt idx="50456">
                  <c:v>6.9990199999999999E-3</c:v>
                </c:pt>
                <c:pt idx="50457">
                  <c:v>6.7520100000000001E-3</c:v>
                </c:pt>
                <c:pt idx="50458">
                  <c:v>1.7151799999999998E-2</c:v>
                </c:pt>
                <c:pt idx="50459">
                  <c:v>1.12E-2</c:v>
                </c:pt>
                <c:pt idx="50460">
                  <c:v>2.0235099999999999E-2</c:v>
                </c:pt>
                <c:pt idx="50461">
                  <c:v>1.37529E-2</c:v>
                </c:pt>
                <c:pt idx="50462">
                  <c:v>5.2766799999999997E-3</c:v>
                </c:pt>
                <c:pt idx="50463">
                  <c:v>-5.0067899999999997E-4</c:v>
                </c:pt>
                <c:pt idx="50464">
                  <c:v>5.2823999999999996E-3</c:v>
                </c:pt>
                <c:pt idx="50465">
                  <c:v>1.41811E-2</c:v>
                </c:pt>
                <c:pt idx="50466">
                  <c:v>1.56689E-3</c:v>
                </c:pt>
                <c:pt idx="50467">
                  <c:v>2.94542E-2</c:v>
                </c:pt>
                <c:pt idx="50468">
                  <c:v>1.9313799999999999E-2</c:v>
                </c:pt>
                <c:pt idx="50469">
                  <c:v>8.3150900000000007E-3</c:v>
                </c:pt>
                <c:pt idx="50470">
                  <c:v>2.0407700000000001E-2</c:v>
                </c:pt>
                <c:pt idx="50471">
                  <c:v>2.59542E-2</c:v>
                </c:pt>
                <c:pt idx="50472">
                  <c:v>5.2595100000000002E-3</c:v>
                </c:pt>
                <c:pt idx="50473">
                  <c:v>4.0330899999999996E-3</c:v>
                </c:pt>
                <c:pt idx="50474">
                  <c:v>3.3672300000000002E-2</c:v>
                </c:pt>
                <c:pt idx="50475">
                  <c:v>2.1610299999999999E-2</c:v>
                </c:pt>
                <c:pt idx="50476">
                  <c:v>3.0994399999999998E-2</c:v>
                </c:pt>
                <c:pt idx="50477">
                  <c:v>3.1001999999999998E-2</c:v>
                </c:pt>
                <c:pt idx="50478">
                  <c:v>2.03371E-2</c:v>
                </c:pt>
                <c:pt idx="50479">
                  <c:v>1.44043E-2</c:v>
                </c:pt>
                <c:pt idx="50480">
                  <c:v>2.4229000000000001E-2</c:v>
                </c:pt>
                <c:pt idx="50481">
                  <c:v>2.1324200000000001E-2</c:v>
                </c:pt>
                <c:pt idx="50482">
                  <c:v>1.56898E-2</c:v>
                </c:pt>
                <c:pt idx="50483">
                  <c:v>1.07937E-2</c:v>
                </c:pt>
                <c:pt idx="50484">
                  <c:v>6.2513400000000002E-3</c:v>
                </c:pt>
                <c:pt idx="50485">
                  <c:v>2.41871E-2</c:v>
                </c:pt>
                <c:pt idx="50486">
                  <c:v>1.68886E-2</c:v>
                </c:pt>
                <c:pt idx="50487">
                  <c:v>5.3215000000000001E-4</c:v>
                </c:pt>
                <c:pt idx="50488">
                  <c:v>4.4765500000000001E-3</c:v>
                </c:pt>
                <c:pt idx="50489">
                  <c:v>1.06392E-2</c:v>
                </c:pt>
                <c:pt idx="50490">
                  <c:v>1.5008000000000001E-2</c:v>
                </c:pt>
                <c:pt idx="50491">
                  <c:v>2.9687899999999998E-3</c:v>
                </c:pt>
                <c:pt idx="50492">
                  <c:v>-1.13516E-2</c:v>
                </c:pt>
                <c:pt idx="50493">
                  <c:v>-5.8021499999999998E-3</c:v>
                </c:pt>
                <c:pt idx="50494">
                  <c:v>-3.1175600000000001E-3</c:v>
                </c:pt>
                <c:pt idx="50495">
                  <c:v>-2.2926299999999999E-3</c:v>
                </c:pt>
                <c:pt idx="50496">
                  <c:v>6.5259899999999997E-3</c:v>
                </c:pt>
                <c:pt idx="50497">
                  <c:v>6.6471100000000001E-4</c:v>
                </c:pt>
                <c:pt idx="50498">
                  <c:v>-3.23486E-3</c:v>
                </c:pt>
                <c:pt idx="50499">
                  <c:v>-8.2874300000000001E-3</c:v>
                </c:pt>
                <c:pt idx="50500">
                  <c:v>-4.9133299999999996E-3</c:v>
                </c:pt>
                <c:pt idx="50501">
                  <c:v>5.81264E-3</c:v>
                </c:pt>
                <c:pt idx="50502">
                  <c:v>1.19925E-2</c:v>
                </c:pt>
                <c:pt idx="50503">
                  <c:v>1.48678E-2</c:v>
                </c:pt>
                <c:pt idx="50504">
                  <c:v>-1.1673E-3</c:v>
                </c:pt>
                <c:pt idx="50505">
                  <c:v>-8.6441E-3</c:v>
                </c:pt>
                <c:pt idx="50506">
                  <c:v>-3.5400399999999999E-3</c:v>
                </c:pt>
                <c:pt idx="50507">
                  <c:v>-3.2215099999999999E-3</c:v>
                </c:pt>
                <c:pt idx="50508">
                  <c:v>7.1477900000000002E-3</c:v>
                </c:pt>
                <c:pt idx="50509">
                  <c:v>9.1009100000000002E-3</c:v>
                </c:pt>
                <c:pt idx="50510">
                  <c:v>-1.7847100000000001E-2</c:v>
                </c:pt>
                <c:pt idx="50511">
                  <c:v>-1.0244400000000001E-2</c:v>
                </c:pt>
                <c:pt idx="50512">
                  <c:v>-1.39027E-2</c:v>
                </c:pt>
                <c:pt idx="50513">
                  <c:v>-5.1422100000000004E-3</c:v>
                </c:pt>
                <c:pt idx="50514">
                  <c:v>-8.5220299999999999E-3</c:v>
                </c:pt>
                <c:pt idx="50515">
                  <c:v>-1.38826E-2</c:v>
                </c:pt>
                <c:pt idx="50516">
                  <c:v>-1.12648E-2</c:v>
                </c:pt>
                <c:pt idx="50517">
                  <c:v>-2.7598399999999999E-2</c:v>
                </c:pt>
                <c:pt idx="50518">
                  <c:v>-1.39074E-2</c:v>
                </c:pt>
                <c:pt idx="50519">
                  <c:v>-4.0922199999999997E-3</c:v>
                </c:pt>
                <c:pt idx="50520">
                  <c:v>3.9491700000000001E-3</c:v>
                </c:pt>
                <c:pt idx="50521">
                  <c:v>4.5213700000000002E-3</c:v>
                </c:pt>
                <c:pt idx="50522">
                  <c:v>9.8400099999999997E-3</c:v>
                </c:pt>
                <c:pt idx="50523">
                  <c:v>2.0866399999999998E-3</c:v>
                </c:pt>
                <c:pt idx="50524">
                  <c:v>-3.7212399999999998E-3</c:v>
                </c:pt>
                <c:pt idx="50525">
                  <c:v>9.8953200000000009E-3</c:v>
                </c:pt>
                <c:pt idx="50526">
                  <c:v>1.2368199999999999E-2</c:v>
                </c:pt>
                <c:pt idx="50527">
                  <c:v>-5.7363500000000003E-3</c:v>
                </c:pt>
                <c:pt idx="50528">
                  <c:v>-5.2738200000000002E-3</c:v>
                </c:pt>
                <c:pt idx="50529">
                  <c:v>-8.4810300000000005E-3</c:v>
                </c:pt>
                <c:pt idx="50530">
                  <c:v>-1.2339599999999999E-2</c:v>
                </c:pt>
                <c:pt idx="50531">
                  <c:v>-2.4757400000000001E-3</c:v>
                </c:pt>
                <c:pt idx="50532">
                  <c:v>-7.20215E-3</c:v>
                </c:pt>
                <c:pt idx="50533">
                  <c:v>-1.3361899999999999E-2</c:v>
                </c:pt>
                <c:pt idx="50534">
                  <c:v>-6.7710899999999996E-3</c:v>
                </c:pt>
                <c:pt idx="50535">
                  <c:v>-1.7192800000000001E-2</c:v>
                </c:pt>
                <c:pt idx="50536">
                  <c:v>-1.61695E-2</c:v>
                </c:pt>
                <c:pt idx="50537">
                  <c:v>-2.5901799999999999E-2</c:v>
                </c:pt>
                <c:pt idx="50538">
                  <c:v>-2.56901E-2</c:v>
                </c:pt>
                <c:pt idx="50539">
                  <c:v>-3.1644800000000001E-2</c:v>
                </c:pt>
                <c:pt idx="50540">
                  <c:v>-1.5912099999999998E-2</c:v>
                </c:pt>
                <c:pt idx="50541">
                  <c:v>-2.2382699999999998E-2</c:v>
                </c:pt>
                <c:pt idx="50542">
                  <c:v>-1.9503599999999999E-2</c:v>
                </c:pt>
                <c:pt idx="50543">
                  <c:v>-8.7070499999999992E-3</c:v>
                </c:pt>
                <c:pt idx="50544">
                  <c:v>-2.0336199999999999E-2</c:v>
                </c:pt>
                <c:pt idx="50545">
                  <c:v>-3.8967099999999998E-3</c:v>
                </c:pt>
                <c:pt idx="50546">
                  <c:v>-1.7639200000000001E-2</c:v>
                </c:pt>
                <c:pt idx="50547">
                  <c:v>-2.1534000000000002E-3</c:v>
                </c:pt>
                <c:pt idx="50548">
                  <c:v>-1.49689E-2</c:v>
                </c:pt>
                <c:pt idx="50549">
                  <c:v>-5.9375799999999996E-3</c:v>
                </c:pt>
                <c:pt idx="50550">
                  <c:v>-1.6833299999999999E-2</c:v>
                </c:pt>
                <c:pt idx="50551">
                  <c:v>5.2738200000000002E-3</c:v>
                </c:pt>
                <c:pt idx="50552">
                  <c:v>1.01452E-2</c:v>
                </c:pt>
                <c:pt idx="50553">
                  <c:v>-4.2972599999999998E-3</c:v>
                </c:pt>
                <c:pt idx="50554">
                  <c:v>7.1830699999999997E-3</c:v>
                </c:pt>
                <c:pt idx="50555">
                  <c:v>-1.3264700000000001E-2</c:v>
                </c:pt>
                <c:pt idx="50556">
                  <c:v>-1.15824E-2</c:v>
                </c:pt>
                <c:pt idx="50557">
                  <c:v>-6.43349E-3</c:v>
                </c:pt>
                <c:pt idx="50558">
                  <c:v>-2.7561199999999999E-3</c:v>
                </c:pt>
                <c:pt idx="50559">
                  <c:v>-6.2198599999999998E-3</c:v>
                </c:pt>
                <c:pt idx="50560">
                  <c:v>-2.1163899999999999E-2</c:v>
                </c:pt>
                <c:pt idx="50561">
                  <c:v>-1.7063100000000001E-2</c:v>
                </c:pt>
                <c:pt idx="50562">
                  <c:v>-6.8960200000000001E-3</c:v>
                </c:pt>
                <c:pt idx="50563">
                  <c:v>-1.5487700000000001E-3</c:v>
                </c:pt>
                <c:pt idx="50564">
                  <c:v>-1.1936199999999999E-2</c:v>
                </c:pt>
                <c:pt idx="50565">
                  <c:v>-1.62506E-2</c:v>
                </c:pt>
                <c:pt idx="50566">
                  <c:v>-2.0719499999999998E-2</c:v>
                </c:pt>
                <c:pt idx="50567">
                  <c:v>-1.2800199999999999E-2</c:v>
                </c:pt>
                <c:pt idx="50568">
                  <c:v>-5.6572000000000002E-3</c:v>
                </c:pt>
                <c:pt idx="50569">
                  <c:v>-3.8337699999999998E-3</c:v>
                </c:pt>
                <c:pt idx="50570">
                  <c:v>-1.05743E-2</c:v>
                </c:pt>
                <c:pt idx="50571">
                  <c:v>-2.5073999999999999E-2</c:v>
                </c:pt>
                <c:pt idx="50572">
                  <c:v>-1.95398E-2</c:v>
                </c:pt>
                <c:pt idx="50573">
                  <c:v>-1.33381E-2</c:v>
                </c:pt>
                <c:pt idx="50574">
                  <c:v>7.0066499999999997E-3</c:v>
                </c:pt>
                <c:pt idx="50575">
                  <c:v>-1.8377300000000001E-3</c:v>
                </c:pt>
                <c:pt idx="50576">
                  <c:v>6.3486100000000002E-3</c:v>
                </c:pt>
                <c:pt idx="50577">
                  <c:v>-5.3358099999999999E-3</c:v>
                </c:pt>
                <c:pt idx="50578">
                  <c:v>-1.34439E-2</c:v>
                </c:pt>
                <c:pt idx="50579" formatCode="0.00E+00">
                  <c:v>-1.0798500000000001E-2</c:v>
                </c:pt>
                <c:pt idx="50580">
                  <c:v>-2.0542100000000001E-2</c:v>
                </c:pt>
                <c:pt idx="50581">
                  <c:v>5.4645500000000005E-4</c:v>
                </c:pt>
                <c:pt idx="50582">
                  <c:v>-8.8567699999999999E-3</c:v>
                </c:pt>
                <c:pt idx="50583">
                  <c:v>-1.01128E-2</c:v>
                </c:pt>
                <c:pt idx="50584">
                  <c:v>-2.4167999999999999E-2</c:v>
                </c:pt>
                <c:pt idx="50585">
                  <c:v>-1.4233600000000001E-2</c:v>
                </c:pt>
                <c:pt idx="50586">
                  <c:v>1.0287299999999999E-2</c:v>
                </c:pt>
                <c:pt idx="50587">
                  <c:v>-1.7596199999999999E-2</c:v>
                </c:pt>
                <c:pt idx="50588">
                  <c:v>-9.1838800000000002E-3</c:v>
                </c:pt>
                <c:pt idx="50589">
                  <c:v>-2.4510400000000002E-2</c:v>
                </c:pt>
                <c:pt idx="50590">
                  <c:v>-9.4842899999999994E-3</c:v>
                </c:pt>
                <c:pt idx="50591">
                  <c:v>-4.3039300000000001E-3</c:v>
                </c:pt>
                <c:pt idx="50592">
                  <c:v>-1.8970500000000001E-2</c:v>
                </c:pt>
                <c:pt idx="50593">
                  <c:v>-5.6371700000000004E-3</c:v>
                </c:pt>
                <c:pt idx="50594">
                  <c:v>-2.3544300000000001E-2</c:v>
                </c:pt>
                <c:pt idx="50595">
                  <c:v>-1.0158500000000001E-2</c:v>
                </c:pt>
                <c:pt idx="50596">
                  <c:v>-7.1821200000000002E-3</c:v>
                </c:pt>
                <c:pt idx="50597">
                  <c:v>-6.2837600000000002E-3</c:v>
                </c:pt>
                <c:pt idx="50598">
                  <c:v>-1.1220900000000001E-2</c:v>
                </c:pt>
                <c:pt idx="50599">
                  <c:v>3.9100599999999999E-3</c:v>
                </c:pt>
                <c:pt idx="50600">
                  <c:v>-1.0528600000000001E-2</c:v>
                </c:pt>
                <c:pt idx="50601">
                  <c:v>-1.18666E-2</c:v>
                </c:pt>
                <c:pt idx="50602">
                  <c:v>-7.4195900000000004E-4</c:v>
                </c:pt>
                <c:pt idx="50603">
                  <c:v>-2.5186499999999999E-3</c:v>
                </c:pt>
                <c:pt idx="50604">
                  <c:v>9.8562200000000006E-3</c:v>
                </c:pt>
                <c:pt idx="50605">
                  <c:v>5.2738200000000002E-3</c:v>
                </c:pt>
                <c:pt idx="50606">
                  <c:v>-1.1177100000000001E-3</c:v>
                </c:pt>
                <c:pt idx="50607">
                  <c:v>-1.8317199999999999E-2</c:v>
                </c:pt>
                <c:pt idx="50608">
                  <c:v>1.00613E-3</c:v>
                </c:pt>
                <c:pt idx="50609">
                  <c:v>-7.2126400000000002E-3</c:v>
                </c:pt>
                <c:pt idx="50610">
                  <c:v>5.6009299999999996E-3</c:v>
                </c:pt>
                <c:pt idx="50611">
                  <c:v>1.09482E-3</c:v>
                </c:pt>
                <c:pt idx="50612">
                  <c:v>-6.6623699999999999E-3</c:v>
                </c:pt>
                <c:pt idx="50613">
                  <c:v>-1.6210599999999999E-2</c:v>
                </c:pt>
                <c:pt idx="50614">
                  <c:v>-2.15845E-2</c:v>
                </c:pt>
                <c:pt idx="50615">
                  <c:v>-2.2048999999999999E-2</c:v>
                </c:pt>
                <c:pt idx="50616">
                  <c:v>-1.91746E-2</c:v>
                </c:pt>
                <c:pt idx="50617">
                  <c:v>-1.0965300000000001E-2</c:v>
                </c:pt>
                <c:pt idx="50618">
                  <c:v>-1.4460600000000001E-2</c:v>
                </c:pt>
                <c:pt idx="50619">
                  <c:v>-1.9054399999999999E-2</c:v>
                </c:pt>
                <c:pt idx="50620">
                  <c:v>-2.1458600000000001E-2</c:v>
                </c:pt>
                <c:pt idx="50621">
                  <c:v>-3.0363999999999999E-2</c:v>
                </c:pt>
                <c:pt idx="50622">
                  <c:v>-1.7535200000000001E-2</c:v>
                </c:pt>
                <c:pt idx="50623">
                  <c:v>-7.3490099999999996E-3</c:v>
                </c:pt>
                <c:pt idx="50624">
                  <c:v>-1.39046E-2</c:v>
                </c:pt>
                <c:pt idx="50625">
                  <c:v>-6.9580099999999997E-3</c:v>
                </c:pt>
                <c:pt idx="50626">
                  <c:v>-1.51443E-3</c:v>
                </c:pt>
                <c:pt idx="50627">
                  <c:v>-6.1387999999999998E-3</c:v>
                </c:pt>
                <c:pt idx="50628">
                  <c:v>1.12333E-2</c:v>
                </c:pt>
                <c:pt idx="50629">
                  <c:v>-1.89781E-3</c:v>
                </c:pt>
                <c:pt idx="50630">
                  <c:v>-8.5315700000000005E-3</c:v>
                </c:pt>
                <c:pt idx="50631">
                  <c:v>-1.6913399999999999E-2</c:v>
                </c:pt>
                <c:pt idx="50632">
                  <c:v>-2.2078500000000001E-2</c:v>
                </c:pt>
                <c:pt idx="50633">
                  <c:v>-3.7632E-3</c:v>
                </c:pt>
                <c:pt idx="50634">
                  <c:v>-8.4619499999999993E-3</c:v>
                </c:pt>
                <c:pt idx="50635">
                  <c:v>-2.5558500000000001E-4</c:v>
                </c:pt>
                <c:pt idx="50636">
                  <c:v>-1.6735099999999999E-2</c:v>
                </c:pt>
                <c:pt idx="50637">
                  <c:v>-1.6462299999999999E-2</c:v>
                </c:pt>
                <c:pt idx="50638">
                  <c:v>-3.8633299999999999E-3</c:v>
                </c:pt>
                <c:pt idx="50639">
                  <c:v>-2.3124700000000002E-2</c:v>
                </c:pt>
                <c:pt idx="50640">
                  <c:v>-9.9477799999999998E-3</c:v>
                </c:pt>
                <c:pt idx="50641">
                  <c:v>-9.5272099999999995E-3</c:v>
                </c:pt>
                <c:pt idx="50642">
                  <c:v>-1.44758E-2</c:v>
                </c:pt>
                <c:pt idx="50643">
                  <c:v>-3.4255000000000001E-2</c:v>
                </c:pt>
                <c:pt idx="50644">
                  <c:v>-1.22595E-2</c:v>
                </c:pt>
                <c:pt idx="50645">
                  <c:v>-1.5601200000000001E-2</c:v>
                </c:pt>
                <c:pt idx="50646">
                  <c:v>-1.7581900000000001E-2</c:v>
                </c:pt>
                <c:pt idx="50647">
                  <c:v>-2.3878099999999999E-2</c:v>
                </c:pt>
                <c:pt idx="50648">
                  <c:v>-1.8549900000000001E-2</c:v>
                </c:pt>
                <c:pt idx="50649">
                  <c:v>-2.24438E-2</c:v>
                </c:pt>
                <c:pt idx="50650">
                  <c:v>-4.46224E-2</c:v>
                </c:pt>
                <c:pt idx="50651">
                  <c:v>-3.1758300000000003E-2</c:v>
                </c:pt>
                <c:pt idx="50652">
                  <c:v>-2.18649E-2</c:v>
                </c:pt>
                <c:pt idx="50653">
                  <c:v>-1.8086399999999999E-2</c:v>
                </c:pt>
                <c:pt idx="50654">
                  <c:v>-2.4101299999999999E-2</c:v>
                </c:pt>
                <c:pt idx="50655">
                  <c:v>-2.8096200000000002E-2</c:v>
                </c:pt>
                <c:pt idx="50656">
                  <c:v>-2.20699E-2</c:v>
                </c:pt>
                <c:pt idx="50657">
                  <c:v>-3.2148400000000001E-2</c:v>
                </c:pt>
                <c:pt idx="50658">
                  <c:v>-2.97375E-2</c:v>
                </c:pt>
                <c:pt idx="50659">
                  <c:v>-3.0038800000000001E-2</c:v>
                </c:pt>
                <c:pt idx="50660">
                  <c:v>-7.9879800000000004E-3</c:v>
                </c:pt>
                <c:pt idx="50661">
                  <c:v>-2.8691299999999999E-2</c:v>
                </c:pt>
                <c:pt idx="50662">
                  <c:v>-1.93844E-2</c:v>
                </c:pt>
                <c:pt idx="50663">
                  <c:v>-3.08533E-2</c:v>
                </c:pt>
                <c:pt idx="50664">
                  <c:v>-4.0084799999999997E-2</c:v>
                </c:pt>
                <c:pt idx="50665">
                  <c:v>-1.7458000000000001E-2</c:v>
                </c:pt>
                <c:pt idx="50666">
                  <c:v>-4.1724200000000003E-2</c:v>
                </c:pt>
                <c:pt idx="50667">
                  <c:v>-1.21908E-2</c:v>
                </c:pt>
                <c:pt idx="50668" formatCode="0.00E+00">
                  <c:v>-1.54047E-2</c:v>
                </c:pt>
                <c:pt idx="50669">
                  <c:v>-1.42422E-2</c:v>
                </c:pt>
                <c:pt idx="50670">
                  <c:v>-3.5952600000000001E-2</c:v>
                </c:pt>
                <c:pt idx="50671">
                  <c:v>-3.0836100000000002E-2</c:v>
                </c:pt>
                <c:pt idx="50672">
                  <c:v>-7.5664499999999997E-3</c:v>
                </c:pt>
                <c:pt idx="50673">
                  <c:v>-1.2700100000000001E-2</c:v>
                </c:pt>
                <c:pt idx="50674">
                  <c:v>1.1488E-2</c:v>
                </c:pt>
                <c:pt idx="50675">
                  <c:v>-1.18561E-2</c:v>
                </c:pt>
                <c:pt idx="50676">
                  <c:v>-1.1263799999999999E-2</c:v>
                </c:pt>
                <c:pt idx="50677">
                  <c:v>-9.7351099999999999E-3</c:v>
                </c:pt>
                <c:pt idx="50678">
                  <c:v>-3.8662000000000002E-3</c:v>
                </c:pt>
                <c:pt idx="50679">
                  <c:v>-2.1215399999999999E-2</c:v>
                </c:pt>
                <c:pt idx="50680">
                  <c:v>-1.6306899999999999E-2</c:v>
                </c:pt>
                <c:pt idx="50681">
                  <c:v>-1.8409700000000001E-2</c:v>
                </c:pt>
                <c:pt idx="50682">
                  <c:v>-3.4160599999999998E-3</c:v>
                </c:pt>
                <c:pt idx="50683">
                  <c:v>1.3427700000000001E-3</c:v>
                </c:pt>
                <c:pt idx="50684">
                  <c:v>-1.2167900000000001E-2</c:v>
                </c:pt>
                <c:pt idx="50685">
                  <c:v>-2.8228799999999998E-3</c:v>
                </c:pt>
                <c:pt idx="50686">
                  <c:v>-2.62737E-3</c:v>
                </c:pt>
                <c:pt idx="50687">
                  <c:v>-1.78642E-2</c:v>
                </c:pt>
                <c:pt idx="50688">
                  <c:v>-1.15166E-2</c:v>
                </c:pt>
                <c:pt idx="50689">
                  <c:v>-8.2693100000000002E-3</c:v>
                </c:pt>
                <c:pt idx="50690">
                  <c:v>-1.9947099999999999E-2</c:v>
                </c:pt>
                <c:pt idx="50691">
                  <c:v>-1.86348E-3</c:v>
                </c:pt>
                <c:pt idx="50692">
                  <c:v>-2.8038E-4</c:v>
                </c:pt>
                <c:pt idx="50693">
                  <c:v>-2.26021E-4</c:v>
                </c:pt>
                <c:pt idx="50694">
                  <c:v>-1.8381100000000001E-2</c:v>
                </c:pt>
                <c:pt idx="50695">
                  <c:v>-2.21195E-2</c:v>
                </c:pt>
                <c:pt idx="50696">
                  <c:v>-8.5248900000000002E-3</c:v>
                </c:pt>
                <c:pt idx="50697">
                  <c:v>-1.36328E-2</c:v>
                </c:pt>
                <c:pt idx="50698">
                  <c:v>-1.21469E-2</c:v>
                </c:pt>
                <c:pt idx="50699">
                  <c:v>-2.1162E-2</c:v>
                </c:pt>
                <c:pt idx="50700">
                  <c:v>-1.7750700000000001E-2</c:v>
                </c:pt>
                <c:pt idx="50701">
                  <c:v>-2.7313200000000002E-3</c:v>
                </c:pt>
                <c:pt idx="50702">
                  <c:v>-1.49155E-2</c:v>
                </c:pt>
                <c:pt idx="50703">
                  <c:v>-7.8811599999999999E-3</c:v>
                </c:pt>
                <c:pt idx="50704">
                  <c:v>-2.4433100000000002E-3</c:v>
                </c:pt>
                <c:pt idx="50705">
                  <c:v>-1.2437800000000001E-2</c:v>
                </c:pt>
                <c:pt idx="50706">
                  <c:v>3.2091099999999998E-3</c:v>
                </c:pt>
                <c:pt idx="50707">
                  <c:v>-1.35651E-2</c:v>
                </c:pt>
                <c:pt idx="50708">
                  <c:v>-5.4407099999999996E-3</c:v>
                </c:pt>
                <c:pt idx="50709">
                  <c:v>-6.4601900000000002E-3</c:v>
                </c:pt>
                <c:pt idx="50710">
                  <c:v>-5.7182300000000004E-3</c:v>
                </c:pt>
                <c:pt idx="50711">
                  <c:v>-2.01225E-4</c:v>
                </c:pt>
                <c:pt idx="50712">
                  <c:v>-8.96454E-3</c:v>
                </c:pt>
                <c:pt idx="50713">
                  <c:v>-6.9046000000000003E-3</c:v>
                </c:pt>
                <c:pt idx="50714">
                  <c:v>1.65939E-3</c:v>
                </c:pt>
                <c:pt idx="50715">
                  <c:v>-2.4232899999999998E-3</c:v>
                </c:pt>
                <c:pt idx="50716">
                  <c:v>-1.2034400000000001E-2</c:v>
                </c:pt>
                <c:pt idx="50717">
                  <c:v>-6.8635900000000001E-3</c:v>
                </c:pt>
                <c:pt idx="50718">
                  <c:v>-5.2309000000000001E-3</c:v>
                </c:pt>
                <c:pt idx="50719">
                  <c:v>-4.3773700000000002E-3</c:v>
                </c:pt>
                <c:pt idx="50720">
                  <c:v>-7.3213599999999998E-3</c:v>
                </c:pt>
                <c:pt idx="50721">
                  <c:v>-1.40476E-2</c:v>
                </c:pt>
                <c:pt idx="50722">
                  <c:v>-1.22118E-2</c:v>
                </c:pt>
                <c:pt idx="50723">
                  <c:v>-1.3953200000000001E-2</c:v>
                </c:pt>
                <c:pt idx="50724">
                  <c:v>-5.4950700000000003E-3</c:v>
                </c:pt>
                <c:pt idx="50725">
                  <c:v>6.3352599999999997E-3</c:v>
                </c:pt>
                <c:pt idx="50726">
                  <c:v>8.2464200000000008E-3</c:v>
                </c:pt>
                <c:pt idx="50727">
                  <c:v>-4.0235499999999999E-3</c:v>
                </c:pt>
                <c:pt idx="50728">
                  <c:v>-2.2074699999999999E-2</c:v>
                </c:pt>
                <c:pt idx="50729">
                  <c:v>-1.63937E-3</c:v>
                </c:pt>
                <c:pt idx="50730">
                  <c:v>2.3965800000000002E-3</c:v>
                </c:pt>
                <c:pt idx="50731">
                  <c:v>5.7210899999999999E-3</c:v>
                </c:pt>
                <c:pt idx="50732">
                  <c:v>2.99454E-3</c:v>
                </c:pt>
                <c:pt idx="50733">
                  <c:v>-1.9689600000000002E-2</c:v>
                </c:pt>
                <c:pt idx="50734">
                  <c:v>-1.38969E-2</c:v>
                </c:pt>
                <c:pt idx="50735">
                  <c:v>-2.7618400000000002E-3</c:v>
                </c:pt>
                <c:pt idx="50736">
                  <c:v>8.1644100000000004E-3</c:v>
                </c:pt>
                <c:pt idx="50737">
                  <c:v>-3.3006699999999999E-3</c:v>
                </c:pt>
                <c:pt idx="50738">
                  <c:v>-3.5572099999999999E-3</c:v>
                </c:pt>
                <c:pt idx="50739">
                  <c:v>-1.8923800000000001E-2</c:v>
                </c:pt>
                <c:pt idx="50740">
                  <c:v>-4.4574699999999998E-3</c:v>
                </c:pt>
                <c:pt idx="50741">
                  <c:v>-6.6366200000000002E-3</c:v>
                </c:pt>
                <c:pt idx="50742">
                  <c:v>-2.4223300000000001E-4</c:v>
                </c:pt>
                <c:pt idx="50743">
                  <c:v>-1.56355E-2</c:v>
                </c:pt>
                <c:pt idx="50744">
                  <c:v>-1.7001200000000001E-2</c:v>
                </c:pt>
                <c:pt idx="50745">
                  <c:v>-2.0005200000000001E-2</c:v>
                </c:pt>
                <c:pt idx="50746">
                  <c:v>-1.8495600000000001E-2</c:v>
                </c:pt>
                <c:pt idx="50747">
                  <c:v>-9.0723000000000002E-3</c:v>
                </c:pt>
                <c:pt idx="50748">
                  <c:v>-9.1724400000000005E-3</c:v>
                </c:pt>
                <c:pt idx="50749">
                  <c:v>-3.2901799999999999E-4</c:v>
                </c:pt>
                <c:pt idx="50750">
                  <c:v>-1.45779E-2</c:v>
                </c:pt>
                <c:pt idx="50751">
                  <c:v>-2.8371799999999999E-2</c:v>
                </c:pt>
                <c:pt idx="50752">
                  <c:v>-2.6722E-3</c:v>
                </c:pt>
                <c:pt idx="50753">
                  <c:v>-1.2126899999999999E-2</c:v>
                </c:pt>
                <c:pt idx="50754">
                  <c:v>-1.48602E-2</c:v>
                </c:pt>
                <c:pt idx="50755">
                  <c:v>1.6374600000000001E-3</c:v>
                </c:pt>
                <c:pt idx="50756">
                  <c:v>-6.56509E-3</c:v>
                </c:pt>
                <c:pt idx="50757">
                  <c:v>-5.0411199999999996E-3</c:v>
                </c:pt>
                <c:pt idx="50758">
                  <c:v>4.9400300000000002E-4</c:v>
                </c:pt>
                <c:pt idx="50759">
                  <c:v>1.2601899999999999E-2</c:v>
                </c:pt>
                <c:pt idx="50760">
                  <c:v>-6.7443800000000003E-3</c:v>
                </c:pt>
                <c:pt idx="50761">
                  <c:v>-4.4650999999999996E-3</c:v>
                </c:pt>
                <c:pt idx="50762">
                  <c:v>-1.59445E-2</c:v>
                </c:pt>
                <c:pt idx="50763">
                  <c:v>-1.6307800000000001E-2</c:v>
                </c:pt>
                <c:pt idx="50764">
                  <c:v>-2.5882700000000002E-2</c:v>
                </c:pt>
                <c:pt idx="50765">
                  <c:v>-1.5249300000000001E-3</c:v>
                </c:pt>
                <c:pt idx="50766">
                  <c:v>-7.5025600000000001E-3</c:v>
                </c:pt>
                <c:pt idx="50767">
                  <c:v>1.3308499999999999E-2</c:v>
                </c:pt>
                <c:pt idx="50768">
                  <c:v>-1.1415500000000001E-3</c:v>
                </c:pt>
                <c:pt idx="50769">
                  <c:v>2.4757400000000001E-3</c:v>
                </c:pt>
                <c:pt idx="50770">
                  <c:v>-2.4271000000000002E-3</c:v>
                </c:pt>
                <c:pt idx="50771">
                  <c:v>-1.56565E-2</c:v>
                </c:pt>
                <c:pt idx="50772">
                  <c:v>-7.2736700000000003E-3</c:v>
                </c:pt>
                <c:pt idx="50773">
                  <c:v>-9.6769300000000003E-3</c:v>
                </c:pt>
                <c:pt idx="50774">
                  <c:v>-3.85666E-3</c:v>
                </c:pt>
                <c:pt idx="50775">
                  <c:v>8.7728500000000004E-3</c:v>
                </c:pt>
                <c:pt idx="50776">
                  <c:v>-2.0032899999999999E-2</c:v>
                </c:pt>
                <c:pt idx="50777">
                  <c:v>-3.5476699999999997E-4</c:v>
                </c:pt>
                <c:pt idx="50778">
                  <c:v>-5.4359400000000002E-3</c:v>
                </c:pt>
                <c:pt idx="50779">
                  <c:v>-1.9713399999999999E-2</c:v>
                </c:pt>
                <c:pt idx="50780">
                  <c:v>-7.9851200000000001E-3</c:v>
                </c:pt>
                <c:pt idx="50781">
                  <c:v>-2.74906E-2</c:v>
                </c:pt>
                <c:pt idx="50782">
                  <c:v>-2.6004800000000002E-2</c:v>
                </c:pt>
                <c:pt idx="50783">
                  <c:v>-2.4637200000000001E-2</c:v>
                </c:pt>
                <c:pt idx="50784">
                  <c:v>-3.2920800000000002E-3</c:v>
                </c:pt>
                <c:pt idx="50785">
                  <c:v>5.43594E-4</c:v>
                </c:pt>
                <c:pt idx="50786">
                  <c:v>-1.11685E-2</c:v>
                </c:pt>
                <c:pt idx="50787">
                  <c:v>6.8683599999999996E-3</c:v>
                </c:pt>
                <c:pt idx="50788">
                  <c:v>-1.2641899999999999E-2</c:v>
                </c:pt>
                <c:pt idx="50789">
                  <c:v>-8.5258499999999997E-3</c:v>
                </c:pt>
                <c:pt idx="50790">
                  <c:v>-8.4962800000000002E-3</c:v>
                </c:pt>
                <c:pt idx="50791">
                  <c:v>-1.0919599999999999E-3</c:v>
                </c:pt>
                <c:pt idx="50792">
                  <c:v>2.9802299999999999E-3</c:v>
                </c:pt>
                <c:pt idx="50793">
                  <c:v>-1.45817E-3</c:v>
                </c:pt>
                <c:pt idx="50794">
                  <c:v>-1.02425E-3</c:v>
                </c:pt>
                <c:pt idx="50795">
                  <c:v>-1.3380099999999999E-3</c:v>
                </c:pt>
                <c:pt idx="50796">
                  <c:v>5.2328100000000001E-3</c:v>
                </c:pt>
                <c:pt idx="50797">
                  <c:v>1.7753600000000001E-2</c:v>
                </c:pt>
                <c:pt idx="50798">
                  <c:v>2.7885399999999999E-3</c:v>
                </c:pt>
                <c:pt idx="50799">
                  <c:v>4.3573400000000003E-3</c:v>
                </c:pt>
                <c:pt idx="50800">
                  <c:v>1.0725999999999999E-2</c:v>
                </c:pt>
                <c:pt idx="50801">
                  <c:v>1.13678E-3</c:v>
                </c:pt>
                <c:pt idx="50802">
                  <c:v>-2.1324199999999999E-3</c:v>
                </c:pt>
                <c:pt idx="50803">
                  <c:v>1.34363E-2</c:v>
                </c:pt>
                <c:pt idx="50804">
                  <c:v>9.94015E-3</c:v>
                </c:pt>
                <c:pt idx="50805">
                  <c:v>9.3488700000000004E-3</c:v>
                </c:pt>
                <c:pt idx="50806">
                  <c:v>6.7920699999999999E-3</c:v>
                </c:pt>
                <c:pt idx="50807">
                  <c:v>3.8986200000000002E-3</c:v>
                </c:pt>
                <c:pt idx="50808">
                  <c:v>1.25647E-2</c:v>
                </c:pt>
                <c:pt idx="50809">
                  <c:v>4.4918099999999997E-3</c:v>
                </c:pt>
                <c:pt idx="50810">
                  <c:v>1.3526E-2</c:v>
                </c:pt>
                <c:pt idx="50811">
                  <c:v>-1.6069400000000001E-3</c:v>
                </c:pt>
                <c:pt idx="50812">
                  <c:v>1.5953100000000001E-2</c:v>
                </c:pt>
                <c:pt idx="50813">
                  <c:v>9.5195799999999997E-3</c:v>
                </c:pt>
                <c:pt idx="50814">
                  <c:v>-3.3197399999999998E-3</c:v>
                </c:pt>
                <c:pt idx="50815">
                  <c:v>6.5355300000000003E-3</c:v>
                </c:pt>
                <c:pt idx="50816">
                  <c:v>7.7600500000000001E-3</c:v>
                </c:pt>
                <c:pt idx="50817">
                  <c:v>2.1343199999999999E-3</c:v>
                </c:pt>
                <c:pt idx="50818">
                  <c:v>2.3927699999999998E-3</c:v>
                </c:pt>
                <c:pt idx="50819">
                  <c:v>1.3977099999999999E-2</c:v>
                </c:pt>
                <c:pt idx="50820">
                  <c:v>2.19116E-2</c:v>
                </c:pt>
                <c:pt idx="50821">
                  <c:v>4.9085600000000002E-3</c:v>
                </c:pt>
                <c:pt idx="50822">
                  <c:v>1.2469299999999999E-2</c:v>
                </c:pt>
                <c:pt idx="50823">
                  <c:v>1.4538799999999999E-2</c:v>
                </c:pt>
                <c:pt idx="50824">
                  <c:v>7.09438E-3</c:v>
                </c:pt>
                <c:pt idx="50825">
                  <c:v>-8.1253100000000002E-3</c:v>
                </c:pt>
                <c:pt idx="50826">
                  <c:v>-6.3857999999999996E-3</c:v>
                </c:pt>
                <c:pt idx="50827">
                  <c:v>1.30367E-3</c:v>
                </c:pt>
                <c:pt idx="50828">
                  <c:v>1.29461E-2</c:v>
                </c:pt>
                <c:pt idx="50829">
                  <c:v>4.0130599999999997E-3</c:v>
                </c:pt>
                <c:pt idx="50830">
                  <c:v>-6.2532400000000002E-3</c:v>
                </c:pt>
                <c:pt idx="50831">
                  <c:v>8.6202599999999994E-3</c:v>
                </c:pt>
                <c:pt idx="50832">
                  <c:v>2.2964499999999998E-3</c:v>
                </c:pt>
                <c:pt idx="50833">
                  <c:v>1.01624E-2</c:v>
                </c:pt>
                <c:pt idx="50834">
                  <c:v>-1.6985900000000002E-2</c:v>
                </c:pt>
                <c:pt idx="50835" formatCode="0.00E+00">
                  <c:v>1.90735E-5</c:v>
                </c:pt>
                <c:pt idx="50836">
                  <c:v>-1.1739700000000001E-3</c:v>
                </c:pt>
                <c:pt idx="50837">
                  <c:v>-2.5491699999999999E-3</c:v>
                </c:pt>
                <c:pt idx="50838">
                  <c:v>9.4318400000000001E-4</c:v>
                </c:pt>
                <c:pt idx="50839">
                  <c:v>1.27811E-2</c:v>
                </c:pt>
                <c:pt idx="50840">
                  <c:v>2.3275400000000002E-2</c:v>
                </c:pt>
                <c:pt idx="50841">
                  <c:v>5.5541999999999996E-3</c:v>
                </c:pt>
                <c:pt idx="50842">
                  <c:v>1.6613000000000001E-3</c:v>
                </c:pt>
                <c:pt idx="50843">
                  <c:v>3.6125200000000001E-3</c:v>
                </c:pt>
                <c:pt idx="50844">
                  <c:v>-9.4604499999999996E-4</c:v>
                </c:pt>
                <c:pt idx="50845">
                  <c:v>-7.0991500000000003E-3</c:v>
                </c:pt>
                <c:pt idx="50846">
                  <c:v>-1.20831E-3</c:v>
                </c:pt>
                <c:pt idx="50847">
                  <c:v>-8.6698499999999998E-3</c:v>
                </c:pt>
                <c:pt idx="50848">
                  <c:v>1.7910000000000001E-3</c:v>
                </c:pt>
                <c:pt idx="50849">
                  <c:v>4.5747799999999996E-3</c:v>
                </c:pt>
                <c:pt idx="50850">
                  <c:v>-5.93853E-3</c:v>
                </c:pt>
                <c:pt idx="50851">
                  <c:v>-1.06344E-2</c:v>
                </c:pt>
                <c:pt idx="50852">
                  <c:v>-6.4086899999999997E-4</c:v>
                </c:pt>
                <c:pt idx="50853" formatCode="0.00E+00">
                  <c:v>-8.6784400000000002E-5</c:v>
                </c:pt>
                <c:pt idx="50854">
                  <c:v>-1.26553E-3</c:v>
                </c:pt>
                <c:pt idx="50855">
                  <c:v>-1.9855500000000002E-2</c:v>
                </c:pt>
                <c:pt idx="50856">
                  <c:v>4.3907199999999999E-3</c:v>
                </c:pt>
                <c:pt idx="50857">
                  <c:v>9.6044500000000005E-3</c:v>
                </c:pt>
                <c:pt idx="50858">
                  <c:v>-8.8071799999999995E-3</c:v>
                </c:pt>
                <c:pt idx="50859">
                  <c:v>-9.9773399999999995E-3</c:v>
                </c:pt>
                <c:pt idx="50860">
                  <c:v>-5.7725900000000002E-3</c:v>
                </c:pt>
                <c:pt idx="50861">
                  <c:v>-8.52585E-4</c:v>
                </c:pt>
                <c:pt idx="50862">
                  <c:v>-9.6635799999999997E-3</c:v>
                </c:pt>
                <c:pt idx="50863">
                  <c:v>-1.10283E-2</c:v>
                </c:pt>
                <c:pt idx="50864">
                  <c:v>6.1044699999999999E-3</c:v>
                </c:pt>
                <c:pt idx="50865">
                  <c:v>1.2080199999999999E-2</c:v>
                </c:pt>
                <c:pt idx="50866">
                  <c:v>8.6784400000000008E-3</c:v>
                </c:pt>
                <c:pt idx="50867">
                  <c:v>-1.49155E-2</c:v>
                </c:pt>
                <c:pt idx="50868">
                  <c:v>-8.0347100000000005E-3</c:v>
                </c:pt>
                <c:pt idx="50869">
                  <c:v>7.9431499999999995E-3</c:v>
                </c:pt>
                <c:pt idx="50870">
                  <c:v>2.3660700000000001E-3</c:v>
                </c:pt>
                <c:pt idx="50871">
                  <c:v>-9.7207999999999999E-3</c:v>
                </c:pt>
                <c:pt idx="50872">
                  <c:v>-3.81088E-3</c:v>
                </c:pt>
                <c:pt idx="50873">
                  <c:v>8.2483299999999999E-3</c:v>
                </c:pt>
                <c:pt idx="50874">
                  <c:v>1.0995899999999999E-3</c:v>
                </c:pt>
                <c:pt idx="50875">
                  <c:v>3.29781E-3</c:v>
                </c:pt>
                <c:pt idx="50876">
                  <c:v>1.5176800000000001E-2</c:v>
                </c:pt>
                <c:pt idx="50877">
                  <c:v>8.6793900000000004E-3</c:v>
                </c:pt>
                <c:pt idx="50878">
                  <c:v>3.3216500000000002E-3</c:v>
                </c:pt>
                <c:pt idx="50879">
                  <c:v>-5.0811800000000002E-3</c:v>
                </c:pt>
                <c:pt idx="50880">
                  <c:v>6.51836E-3</c:v>
                </c:pt>
                <c:pt idx="50881">
                  <c:v>1.31302E-2</c:v>
                </c:pt>
                <c:pt idx="50882">
                  <c:v>-3.7002599999999999E-3</c:v>
                </c:pt>
                <c:pt idx="50883">
                  <c:v>1.7642999999999999E-4</c:v>
                </c:pt>
                <c:pt idx="50884">
                  <c:v>5.9146900000000002E-3</c:v>
                </c:pt>
                <c:pt idx="50885">
                  <c:v>8.6660399999999999E-3</c:v>
                </c:pt>
                <c:pt idx="50886">
                  <c:v>1.0863299999999999E-2</c:v>
                </c:pt>
                <c:pt idx="50887">
                  <c:v>6.9665899999999999E-3</c:v>
                </c:pt>
                <c:pt idx="50888">
                  <c:v>7.5454700000000003E-3</c:v>
                </c:pt>
                <c:pt idx="50889">
                  <c:v>1.3027199999999999E-2</c:v>
                </c:pt>
                <c:pt idx="50890">
                  <c:v>1.6734099999999998E-2</c:v>
                </c:pt>
                <c:pt idx="50891">
                  <c:v>1.2818299999999999E-2</c:v>
                </c:pt>
                <c:pt idx="50892">
                  <c:v>1.33495E-2</c:v>
                </c:pt>
                <c:pt idx="50893">
                  <c:v>1.14441E-2</c:v>
                </c:pt>
                <c:pt idx="50894">
                  <c:v>5.9146900000000002E-3</c:v>
                </c:pt>
                <c:pt idx="50895">
                  <c:v>-4.7149699999999998E-3</c:v>
                </c:pt>
                <c:pt idx="50896">
                  <c:v>6.7787200000000002E-3</c:v>
                </c:pt>
                <c:pt idx="50897">
                  <c:v>7.1687699999999997E-3</c:v>
                </c:pt>
                <c:pt idx="50898">
                  <c:v>2.7398100000000002E-2</c:v>
                </c:pt>
                <c:pt idx="50899">
                  <c:v>1.0759400000000001E-2</c:v>
                </c:pt>
                <c:pt idx="50900">
                  <c:v>1.4704699999999999E-2</c:v>
                </c:pt>
                <c:pt idx="50901">
                  <c:v>1.6591999999999999E-2</c:v>
                </c:pt>
                <c:pt idx="50902">
                  <c:v>1.03073E-2</c:v>
                </c:pt>
                <c:pt idx="50903">
                  <c:v>1.3129200000000001E-2</c:v>
                </c:pt>
                <c:pt idx="50904">
                  <c:v>1.5152000000000001E-2</c:v>
                </c:pt>
                <c:pt idx="50905">
                  <c:v>9.2725800000000008E-3</c:v>
                </c:pt>
                <c:pt idx="50906">
                  <c:v>3.9863600000000004E-3</c:v>
                </c:pt>
                <c:pt idx="50907">
                  <c:v>1.6065599999999999E-2</c:v>
                </c:pt>
                <c:pt idx="50908" formatCode="0.00E+00">
                  <c:v>2.64168E-3</c:v>
                </c:pt>
                <c:pt idx="50909">
                  <c:v>2.4388300000000002E-2</c:v>
                </c:pt>
                <c:pt idx="50910">
                  <c:v>2.0512599999999999E-2</c:v>
                </c:pt>
                <c:pt idx="50911">
                  <c:v>5.6486100000000001E-3</c:v>
                </c:pt>
                <c:pt idx="50912">
                  <c:v>-1.7299699999999999E-3</c:v>
                </c:pt>
                <c:pt idx="50913">
                  <c:v>3.3655199999999999E-3</c:v>
                </c:pt>
                <c:pt idx="50914">
                  <c:v>8.8176699999999997E-3</c:v>
                </c:pt>
                <c:pt idx="50915">
                  <c:v>1.42813E-2</c:v>
                </c:pt>
                <c:pt idx="50916">
                  <c:v>3.7155199999999999E-3</c:v>
                </c:pt>
                <c:pt idx="50917">
                  <c:v>2.12059E-2</c:v>
                </c:pt>
                <c:pt idx="50918">
                  <c:v>2.3343099999999999E-2</c:v>
                </c:pt>
                <c:pt idx="50919">
                  <c:v>3.5110500000000003E-2</c:v>
                </c:pt>
                <c:pt idx="50920">
                  <c:v>2.07748E-2</c:v>
                </c:pt>
                <c:pt idx="50921">
                  <c:v>2.03085E-2</c:v>
                </c:pt>
                <c:pt idx="50922">
                  <c:v>2.24257E-2</c:v>
                </c:pt>
                <c:pt idx="50923">
                  <c:v>1.8610999999999999E-2</c:v>
                </c:pt>
                <c:pt idx="50924">
                  <c:v>2.47812E-2</c:v>
                </c:pt>
                <c:pt idx="50925">
                  <c:v>3.92447E-2</c:v>
                </c:pt>
                <c:pt idx="50926">
                  <c:v>3.7199000000000003E-2</c:v>
                </c:pt>
                <c:pt idx="50927">
                  <c:v>3.4876799999999999E-2</c:v>
                </c:pt>
                <c:pt idx="50928">
                  <c:v>3.2297100000000002E-2</c:v>
                </c:pt>
                <c:pt idx="50929">
                  <c:v>2.1132499999999999E-2</c:v>
                </c:pt>
                <c:pt idx="50930">
                  <c:v>1.6308799999999998E-2</c:v>
                </c:pt>
                <c:pt idx="50931">
                  <c:v>1.2556100000000001E-2</c:v>
                </c:pt>
                <c:pt idx="50932">
                  <c:v>1.5337E-2</c:v>
                </c:pt>
                <c:pt idx="50933">
                  <c:v>2.01368E-2</c:v>
                </c:pt>
                <c:pt idx="50934">
                  <c:v>8.3150900000000007E-3</c:v>
                </c:pt>
                <c:pt idx="50935">
                  <c:v>1.10493E-2</c:v>
                </c:pt>
                <c:pt idx="50936">
                  <c:v>2.6221299999999999E-2</c:v>
                </c:pt>
                <c:pt idx="50937">
                  <c:v>1.9905099999999998E-2</c:v>
                </c:pt>
                <c:pt idx="50938">
                  <c:v>1.5924500000000001E-2</c:v>
                </c:pt>
                <c:pt idx="50939">
                  <c:v>1.18189E-2</c:v>
                </c:pt>
                <c:pt idx="50940">
                  <c:v>1.9406300000000001E-2</c:v>
                </c:pt>
                <c:pt idx="50941">
                  <c:v>1.79005E-2</c:v>
                </c:pt>
                <c:pt idx="50942">
                  <c:v>1.65977E-2</c:v>
                </c:pt>
                <c:pt idx="50943">
                  <c:v>6.0968400000000001E-3</c:v>
                </c:pt>
                <c:pt idx="50944">
                  <c:v>4.8875799999999999E-3</c:v>
                </c:pt>
                <c:pt idx="50945">
                  <c:v>1.66988E-2</c:v>
                </c:pt>
                <c:pt idx="50946">
                  <c:v>1.56183E-2</c:v>
                </c:pt>
                <c:pt idx="50947">
                  <c:v>9.5634499999999994E-3</c:v>
                </c:pt>
                <c:pt idx="50948">
                  <c:v>-4.5986200000000003E-3</c:v>
                </c:pt>
                <c:pt idx="50949">
                  <c:v>8.7556800000000001E-3</c:v>
                </c:pt>
                <c:pt idx="50950">
                  <c:v>3.1535100000000003E-2</c:v>
                </c:pt>
                <c:pt idx="50951">
                  <c:v>2.09675E-2</c:v>
                </c:pt>
                <c:pt idx="50952">
                  <c:v>1.41897E-2</c:v>
                </c:pt>
                <c:pt idx="50953">
                  <c:v>7.52449E-3</c:v>
                </c:pt>
                <c:pt idx="50954">
                  <c:v>8.3227200000000005E-3</c:v>
                </c:pt>
                <c:pt idx="50955">
                  <c:v>4.5709599999999998E-3</c:v>
                </c:pt>
                <c:pt idx="50956">
                  <c:v>5.9118299999999999E-3</c:v>
                </c:pt>
                <c:pt idx="50957">
                  <c:v>-5.98907E-3</c:v>
                </c:pt>
                <c:pt idx="50958">
                  <c:v>3.0307799999999998E-3</c:v>
                </c:pt>
                <c:pt idx="50959">
                  <c:v>-4.3621099999999998E-3</c:v>
                </c:pt>
                <c:pt idx="50960">
                  <c:v>1.47858E-2</c:v>
                </c:pt>
                <c:pt idx="50961">
                  <c:v>5.0144200000000003E-3</c:v>
                </c:pt>
                <c:pt idx="50962">
                  <c:v>1.00651E-2</c:v>
                </c:pt>
                <c:pt idx="50963">
                  <c:v>2.4786000000000001E-3</c:v>
                </c:pt>
                <c:pt idx="50964">
                  <c:v>-8.3055500000000001E-3</c:v>
                </c:pt>
                <c:pt idx="50965">
                  <c:v>-1.2064000000000001E-3</c:v>
                </c:pt>
                <c:pt idx="50966">
                  <c:v>-4.1608799999999996E-3</c:v>
                </c:pt>
                <c:pt idx="50967">
                  <c:v>1.13182E-2</c:v>
                </c:pt>
                <c:pt idx="50968">
                  <c:v>7.4844400000000002E-3</c:v>
                </c:pt>
                <c:pt idx="50969">
                  <c:v>-8.3227200000000005E-3</c:v>
                </c:pt>
                <c:pt idx="50970">
                  <c:v>2.0294200000000001E-3</c:v>
                </c:pt>
                <c:pt idx="50971">
                  <c:v>5.6486100000000001E-3</c:v>
                </c:pt>
                <c:pt idx="50972">
                  <c:v>1.1479400000000001E-2</c:v>
                </c:pt>
                <c:pt idx="50973">
                  <c:v>1.9886000000000001E-2</c:v>
                </c:pt>
                <c:pt idx="50974">
                  <c:v>1.33352E-2</c:v>
                </c:pt>
                <c:pt idx="50975">
                  <c:v>-1.84822E-3</c:v>
                </c:pt>
                <c:pt idx="50976">
                  <c:v>-1.25694E-3</c:v>
                </c:pt>
                <c:pt idx="50977">
                  <c:v>-3.9482099999999997E-3</c:v>
                </c:pt>
                <c:pt idx="50978">
                  <c:v>1.59369E-2</c:v>
                </c:pt>
                <c:pt idx="50979">
                  <c:v>4.3268200000000003E-3</c:v>
                </c:pt>
                <c:pt idx="50980">
                  <c:v>3.2854099999999999E-3</c:v>
                </c:pt>
                <c:pt idx="50981">
                  <c:v>2.73895E-3</c:v>
                </c:pt>
                <c:pt idx="50982">
                  <c:v>3.4208300000000001E-3</c:v>
                </c:pt>
                <c:pt idx="50983">
                  <c:v>1.45063E-2</c:v>
                </c:pt>
                <c:pt idx="50984">
                  <c:v>1.14222E-2</c:v>
                </c:pt>
                <c:pt idx="50985">
                  <c:v>1.7401699999999999E-2</c:v>
                </c:pt>
                <c:pt idx="50986">
                  <c:v>-1.11904E-2</c:v>
                </c:pt>
                <c:pt idx="50987">
                  <c:v>-9.9611300000000003E-3</c:v>
                </c:pt>
                <c:pt idx="50988">
                  <c:v>9.8943699999999996E-3</c:v>
                </c:pt>
                <c:pt idx="50989">
                  <c:v>-6.0482000000000001E-3</c:v>
                </c:pt>
                <c:pt idx="50990">
                  <c:v>5.8183699999999998E-3</c:v>
                </c:pt>
                <c:pt idx="50991">
                  <c:v>1.5972099999999999E-2</c:v>
                </c:pt>
                <c:pt idx="50992">
                  <c:v>4.1999799999999999E-3</c:v>
                </c:pt>
                <c:pt idx="50993">
                  <c:v>8.5563700000000006E-3</c:v>
                </c:pt>
                <c:pt idx="50994">
                  <c:v>1.44587E-2</c:v>
                </c:pt>
                <c:pt idx="50995">
                  <c:v>1.2252799999999999E-2</c:v>
                </c:pt>
                <c:pt idx="50996">
                  <c:v>2.1459599999999999E-2</c:v>
                </c:pt>
                <c:pt idx="50997">
                  <c:v>1.37272E-2</c:v>
                </c:pt>
                <c:pt idx="50998">
                  <c:v>6.5355300000000003E-3</c:v>
                </c:pt>
                <c:pt idx="50999">
                  <c:v>5.2452100000000002E-4</c:v>
                </c:pt>
                <c:pt idx="51000">
                  <c:v>4.7388100000000004E-3</c:v>
                </c:pt>
                <c:pt idx="51001">
                  <c:v>1.28632E-2</c:v>
                </c:pt>
                <c:pt idx="51002">
                  <c:v>1.7773600000000001E-2</c:v>
                </c:pt>
                <c:pt idx="51003">
                  <c:v>1.21803E-2</c:v>
                </c:pt>
                <c:pt idx="51004">
                  <c:v>1.3380100000000001E-2</c:v>
                </c:pt>
                <c:pt idx="51005">
                  <c:v>2.12555E-2</c:v>
                </c:pt>
                <c:pt idx="51006">
                  <c:v>6.1187699999999999E-3</c:v>
                </c:pt>
                <c:pt idx="51007">
                  <c:v>1.09091E-2</c:v>
                </c:pt>
                <c:pt idx="51008">
                  <c:v>2.8918300000000001E-2</c:v>
                </c:pt>
                <c:pt idx="51009">
                  <c:v>8.1462900000000005E-3</c:v>
                </c:pt>
                <c:pt idx="51010">
                  <c:v>2.35271E-3</c:v>
                </c:pt>
                <c:pt idx="51011">
                  <c:v>1.8987699999999999E-3</c:v>
                </c:pt>
                <c:pt idx="51012">
                  <c:v>1.17407E-2</c:v>
                </c:pt>
                <c:pt idx="51013">
                  <c:v>2.3257300000000002E-2</c:v>
                </c:pt>
                <c:pt idx="51014">
                  <c:v>1.32608E-2</c:v>
                </c:pt>
                <c:pt idx="51015">
                  <c:v>2.89726E-3</c:v>
                </c:pt>
                <c:pt idx="51016">
                  <c:v>1.0978699999999999E-2</c:v>
                </c:pt>
                <c:pt idx="51017">
                  <c:v>1.11647E-2</c:v>
                </c:pt>
                <c:pt idx="51018">
                  <c:v>1.6335499999999999E-2</c:v>
                </c:pt>
                <c:pt idx="51019">
                  <c:v>1.22843E-2</c:v>
                </c:pt>
                <c:pt idx="51020">
                  <c:v>1.04046E-2</c:v>
                </c:pt>
                <c:pt idx="51021">
                  <c:v>3.9806399999999997E-3</c:v>
                </c:pt>
                <c:pt idx="51022">
                  <c:v>6.4716299999999999E-3</c:v>
                </c:pt>
                <c:pt idx="51023">
                  <c:v>1.4391899999999999E-2</c:v>
                </c:pt>
                <c:pt idx="51024">
                  <c:v>1.1670099999999999E-2</c:v>
                </c:pt>
                <c:pt idx="51025">
                  <c:v>8.2960099999999995E-3</c:v>
                </c:pt>
                <c:pt idx="51026">
                  <c:v>1.87616E-2</c:v>
                </c:pt>
                <c:pt idx="51027">
                  <c:v>1.2782099999999999E-2</c:v>
                </c:pt>
                <c:pt idx="51028">
                  <c:v>1.35193E-2</c:v>
                </c:pt>
                <c:pt idx="51029">
                  <c:v>1.20535E-2</c:v>
                </c:pt>
                <c:pt idx="51030">
                  <c:v>1.8233300000000001E-2</c:v>
                </c:pt>
                <c:pt idx="51031">
                  <c:v>1.08013E-2</c:v>
                </c:pt>
                <c:pt idx="51032">
                  <c:v>1.56641E-2</c:v>
                </c:pt>
                <c:pt idx="51033">
                  <c:v>1.73969E-2</c:v>
                </c:pt>
                <c:pt idx="51034">
                  <c:v>1.65205E-2</c:v>
                </c:pt>
                <c:pt idx="51035">
                  <c:v>1.5981700000000001E-2</c:v>
                </c:pt>
                <c:pt idx="51036">
                  <c:v>2.2473300000000002E-2</c:v>
                </c:pt>
                <c:pt idx="51037">
                  <c:v>3.0838999999999998E-2</c:v>
                </c:pt>
                <c:pt idx="51038" formatCode="0.00E+00">
                  <c:v>1.60141E-2</c:v>
                </c:pt>
                <c:pt idx="51039">
                  <c:v>1.74541E-2</c:v>
                </c:pt>
                <c:pt idx="51040">
                  <c:v>1.1842699999999999E-2</c:v>
                </c:pt>
                <c:pt idx="51041">
                  <c:v>1.7304400000000001E-2</c:v>
                </c:pt>
                <c:pt idx="51042">
                  <c:v>2.4094600000000001E-2</c:v>
                </c:pt>
                <c:pt idx="51043">
                  <c:v>2.1899200000000001E-2</c:v>
                </c:pt>
                <c:pt idx="51044">
                  <c:v>1.68343E-2</c:v>
                </c:pt>
                <c:pt idx="51045">
                  <c:v>9.2334700000000006E-3</c:v>
                </c:pt>
                <c:pt idx="51046">
                  <c:v>2.2851E-2</c:v>
                </c:pt>
                <c:pt idx="51047">
                  <c:v>1.8453600000000001E-2</c:v>
                </c:pt>
                <c:pt idx="51048">
                  <c:v>3.0355500000000001E-2</c:v>
                </c:pt>
                <c:pt idx="51049">
                  <c:v>3.00951E-2</c:v>
                </c:pt>
                <c:pt idx="51050">
                  <c:v>2.54822E-2</c:v>
                </c:pt>
                <c:pt idx="51051">
                  <c:v>2.02951E-2</c:v>
                </c:pt>
                <c:pt idx="51052">
                  <c:v>1.05801E-2</c:v>
                </c:pt>
                <c:pt idx="51053">
                  <c:v>2.8644599999999999E-2</c:v>
                </c:pt>
                <c:pt idx="51054">
                  <c:v>2.9203400000000001E-2</c:v>
                </c:pt>
                <c:pt idx="51055">
                  <c:v>7.4081399999999997E-3</c:v>
                </c:pt>
                <c:pt idx="51056">
                  <c:v>1.28202E-2</c:v>
                </c:pt>
                <c:pt idx="51057">
                  <c:v>6.9456099999999996E-3</c:v>
                </c:pt>
                <c:pt idx="51058">
                  <c:v>3.3979399999999999E-3</c:v>
                </c:pt>
                <c:pt idx="51059">
                  <c:v>2.0720499999999999E-2</c:v>
                </c:pt>
                <c:pt idx="51060">
                  <c:v>9.9029500000000006E-3</c:v>
                </c:pt>
                <c:pt idx="51061">
                  <c:v>1.7047900000000001E-2</c:v>
                </c:pt>
                <c:pt idx="51062">
                  <c:v>1.5153899999999999E-3</c:v>
                </c:pt>
                <c:pt idx="51063">
                  <c:v>4.9715000000000002E-3</c:v>
                </c:pt>
                <c:pt idx="51064">
                  <c:v>1.04475E-2</c:v>
                </c:pt>
                <c:pt idx="51065">
                  <c:v>7.0076000000000001E-3</c:v>
                </c:pt>
                <c:pt idx="51066">
                  <c:v>6.3619599999999998E-3</c:v>
                </c:pt>
                <c:pt idx="51067">
                  <c:v>1.7442699999999998E-2</c:v>
                </c:pt>
                <c:pt idx="51068">
                  <c:v>5.7048799999999998E-3</c:v>
                </c:pt>
                <c:pt idx="51069">
                  <c:v>1.24493E-2</c:v>
                </c:pt>
                <c:pt idx="51070">
                  <c:v>-1.6622500000000001E-3</c:v>
                </c:pt>
                <c:pt idx="51071">
                  <c:v>8.3923299999999999E-4</c:v>
                </c:pt>
                <c:pt idx="51072">
                  <c:v>7.3270799999999997E-3</c:v>
                </c:pt>
                <c:pt idx="51073">
                  <c:v>-2.0752000000000001E-3</c:v>
                </c:pt>
                <c:pt idx="51074">
                  <c:v>1.3188399999999999E-2</c:v>
                </c:pt>
                <c:pt idx="51075">
                  <c:v>2.2102400000000001E-2</c:v>
                </c:pt>
                <c:pt idx="51076">
                  <c:v>5.2394900000000003E-3</c:v>
                </c:pt>
                <c:pt idx="51077">
                  <c:v>1.7814599999999999E-3</c:v>
                </c:pt>
                <c:pt idx="51078">
                  <c:v>1.04218E-2</c:v>
                </c:pt>
                <c:pt idx="51079">
                  <c:v>2.2398899999999999E-2</c:v>
                </c:pt>
                <c:pt idx="51080">
                  <c:v>1.69792E-2</c:v>
                </c:pt>
                <c:pt idx="51081">
                  <c:v>4.9238199999999998E-3</c:v>
                </c:pt>
                <c:pt idx="51082">
                  <c:v>1.95503E-2</c:v>
                </c:pt>
                <c:pt idx="51083">
                  <c:v>8.32367E-3</c:v>
                </c:pt>
                <c:pt idx="51084">
                  <c:v>7.8144100000000008E-3</c:v>
                </c:pt>
                <c:pt idx="51085">
                  <c:v>-9.7942400000000001E-4</c:v>
                </c:pt>
                <c:pt idx="51086">
                  <c:v>-5.4941199999999999E-3</c:v>
                </c:pt>
                <c:pt idx="51087">
                  <c:v>-1.5020400000000001E-3</c:v>
                </c:pt>
                <c:pt idx="51088">
                  <c:v>1.1034E-3</c:v>
                </c:pt>
                <c:pt idx="51089">
                  <c:v>8.5687599999999999E-3</c:v>
                </c:pt>
                <c:pt idx="51090">
                  <c:v>2.38514E-3</c:v>
                </c:pt>
                <c:pt idx="51091">
                  <c:v>8.5239400000000007E-3</c:v>
                </c:pt>
                <c:pt idx="51092">
                  <c:v>9.6149400000000006E-3</c:v>
                </c:pt>
                <c:pt idx="51093">
                  <c:v>1.15452E-2</c:v>
                </c:pt>
                <c:pt idx="51094">
                  <c:v>3.92056E-3</c:v>
                </c:pt>
                <c:pt idx="51095">
                  <c:v>-1.2187999999999999E-3</c:v>
                </c:pt>
                <c:pt idx="51096">
                  <c:v>-5.2681000000000004E-3</c:v>
                </c:pt>
                <c:pt idx="51097">
                  <c:v>2.61021E-3</c:v>
                </c:pt>
                <c:pt idx="51098">
                  <c:v>-1.06955E-2</c:v>
                </c:pt>
                <c:pt idx="51099">
                  <c:v>5.7621E-3</c:v>
                </c:pt>
                <c:pt idx="51100">
                  <c:v>6.3705400000000001E-3</c:v>
                </c:pt>
                <c:pt idx="51101">
                  <c:v>6.6852600000000002E-3</c:v>
                </c:pt>
                <c:pt idx="51102">
                  <c:v>9.2735300000000003E-3</c:v>
                </c:pt>
                <c:pt idx="51103">
                  <c:v>-3.8785899999999999E-3</c:v>
                </c:pt>
                <c:pt idx="51104">
                  <c:v>2.2697400000000001E-4</c:v>
                </c:pt>
                <c:pt idx="51105">
                  <c:v>-1.02425E-2</c:v>
                </c:pt>
                <c:pt idx="51106">
                  <c:v>-1.3254200000000001E-2</c:v>
                </c:pt>
                <c:pt idx="51107">
                  <c:v>-2.0896000000000001E-2</c:v>
                </c:pt>
                <c:pt idx="51108">
                  <c:v>-8.7080000000000005E-3</c:v>
                </c:pt>
                <c:pt idx="51109">
                  <c:v>6.1826700000000004E-3</c:v>
                </c:pt>
                <c:pt idx="51110">
                  <c:v>8.0556900000000008E-3</c:v>
                </c:pt>
                <c:pt idx="51111">
                  <c:v>-7.3928800000000001E-3</c:v>
                </c:pt>
                <c:pt idx="51112">
                  <c:v>-2.5052999999999998E-3</c:v>
                </c:pt>
                <c:pt idx="51113">
                  <c:v>9.3660400000000008E-3</c:v>
                </c:pt>
                <c:pt idx="51114">
                  <c:v>-5.9518799999999997E-3</c:v>
                </c:pt>
                <c:pt idx="51115">
                  <c:v>-8.2969700000000007E-3</c:v>
                </c:pt>
                <c:pt idx="51116">
                  <c:v>-1.157E-2</c:v>
                </c:pt>
                <c:pt idx="51117">
                  <c:v>1.00908E-2</c:v>
                </c:pt>
                <c:pt idx="51118">
                  <c:v>-3.7708300000000002E-3</c:v>
                </c:pt>
                <c:pt idx="51119">
                  <c:v>-9.9992799999999993E-3</c:v>
                </c:pt>
                <c:pt idx="51120">
                  <c:v>6.3152299999999998E-3</c:v>
                </c:pt>
                <c:pt idx="51121">
                  <c:v>8.1815700000000009E-3</c:v>
                </c:pt>
                <c:pt idx="51122">
                  <c:v>-2.2602099999999999E-3</c:v>
                </c:pt>
                <c:pt idx="51123">
                  <c:v>-1.2531300000000001E-3</c:v>
                </c:pt>
                <c:pt idx="51124">
                  <c:v>-4.9848599999999998E-3</c:v>
                </c:pt>
                <c:pt idx="51125">
                  <c:v>-2.0408599999999998E-3</c:v>
                </c:pt>
                <c:pt idx="51126">
                  <c:v>-8.4142699999999997E-3</c:v>
                </c:pt>
                <c:pt idx="51127">
                  <c:v>7.0514699999999998E-3</c:v>
                </c:pt>
                <c:pt idx="51128">
                  <c:v>6.5822600000000004E-3</c:v>
                </c:pt>
                <c:pt idx="51129">
                  <c:v>-4.1828200000000003E-3</c:v>
                </c:pt>
                <c:pt idx="51130">
                  <c:v>8.5048699999999994E-3</c:v>
                </c:pt>
                <c:pt idx="51131">
                  <c:v>-3.7698699999999998E-3</c:v>
                </c:pt>
                <c:pt idx="51132">
                  <c:v>-8.6812999999999994E-3</c:v>
                </c:pt>
                <c:pt idx="51133">
                  <c:v>1.0700200000000001E-3</c:v>
                </c:pt>
                <c:pt idx="51134">
                  <c:v>1.26972E-2</c:v>
                </c:pt>
                <c:pt idx="51135">
                  <c:v>1.0741199999999999E-2</c:v>
                </c:pt>
                <c:pt idx="51136">
                  <c:v>5.3253199999999997E-3</c:v>
                </c:pt>
                <c:pt idx="51137">
                  <c:v>1.51386E-2</c:v>
                </c:pt>
                <c:pt idx="51138">
                  <c:v>1.14698E-2</c:v>
                </c:pt>
                <c:pt idx="51139">
                  <c:v>-1.14441E-4</c:v>
                </c:pt>
                <c:pt idx="51140">
                  <c:v>8.2140000000000008E-3</c:v>
                </c:pt>
                <c:pt idx="51141">
                  <c:v>1.7218600000000001E-2</c:v>
                </c:pt>
                <c:pt idx="51142">
                  <c:v>1.83201E-3</c:v>
                </c:pt>
                <c:pt idx="51143">
                  <c:v>1.80244E-3</c:v>
                </c:pt>
                <c:pt idx="51144">
                  <c:v>2.6865000000000001E-3</c:v>
                </c:pt>
                <c:pt idx="51145">
                  <c:v>5.6924799999999998E-3</c:v>
                </c:pt>
                <c:pt idx="51146">
                  <c:v>7.6894800000000003E-3</c:v>
                </c:pt>
                <c:pt idx="51147">
                  <c:v>1.44691E-2</c:v>
                </c:pt>
                <c:pt idx="51148">
                  <c:v>2.1417599999999998E-2</c:v>
                </c:pt>
                <c:pt idx="51149">
                  <c:v>1.4027599999999999E-2</c:v>
                </c:pt>
                <c:pt idx="51150">
                  <c:v>5.0411199999999996E-3</c:v>
                </c:pt>
                <c:pt idx="51151">
                  <c:v>1.7263400000000002E-2</c:v>
                </c:pt>
                <c:pt idx="51152">
                  <c:v>-2.3479500000000001E-3</c:v>
                </c:pt>
                <c:pt idx="51153">
                  <c:v>2.12059E-2</c:v>
                </c:pt>
                <c:pt idx="51154">
                  <c:v>2.8801E-3</c:v>
                </c:pt>
                <c:pt idx="51155">
                  <c:v>4.0559799999999998E-3</c:v>
                </c:pt>
                <c:pt idx="51156">
                  <c:v>1.05572E-3</c:v>
                </c:pt>
                <c:pt idx="51157">
                  <c:v>-5.90611E-3</c:v>
                </c:pt>
                <c:pt idx="51158">
                  <c:v>1.3332400000000001E-3</c:v>
                </c:pt>
                <c:pt idx="51159">
                  <c:v>3.2749200000000002E-3</c:v>
                </c:pt>
                <c:pt idx="51160">
                  <c:v>-7.9212199999999997E-3</c:v>
                </c:pt>
                <c:pt idx="51161">
                  <c:v>-7.00951E-4</c:v>
                </c:pt>
                <c:pt idx="51162">
                  <c:v>1.2862200000000001E-2</c:v>
                </c:pt>
                <c:pt idx="51163">
                  <c:v>5.5046100000000001E-3</c:v>
                </c:pt>
                <c:pt idx="51164">
                  <c:v>7.3442500000000001E-3</c:v>
                </c:pt>
                <c:pt idx="51165">
                  <c:v>2.7608899999999998E-3</c:v>
                </c:pt>
                <c:pt idx="51166">
                  <c:v>1.9073500000000001E-4</c:v>
                </c:pt>
                <c:pt idx="51167">
                  <c:v>-1.8463100000000001E-3</c:v>
                </c:pt>
                <c:pt idx="51168">
                  <c:v>4.1952100000000004E-3</c:v>
                </c:pt>
                <c:pt idx="51169">
                  <c:v>1.4362299999999999E-3</c:v>
                </c:pt>
                <c:pt idx="51170">
                  <c:v>-6.6728600000000001E-3</c:v>
                </c:pt>
                <c:pt idx="51171">
                  <c:v>4.9829499999999999E-3</c:v>
                </c:pt>
                <c:pt idx="51172">
                  <c:v>-8.6450599999999996E-3</c:v>
                </c:pt>
                <c:pt idx="51173">
                  <c:v>-4.0655099999999996E-3</c:v>
                </c:pt>
                <c:pt idx="51174">
                  <c:v>5.56946E-3</c:v>
                </c:pt>
                <c:pt idx="51175">
                  <c:v>8.26263E-3</c:v>
                </c:pt>
                <c:pt idx="51176">
                  <c:v>-1.0005999999999999E-2</c:v>
                </c:pt>
                <c:pt idx="51177">
                  <c:v>-1.84507E-2</c:v>
                </c:pt>
                <c:pt idx="51178">
                  <c:v>-7.6694500000000004E-3</c:v>
                </c:pt>
                <c:pt idx="51179">
                  <c:v>-4.3573400000000003E-3</c:v>
                </c:pt>
                <c:pt idx="51180">
                  <c:v>-1.2743000000000001E-2</c:v>
                </c:pt>
                <c:pt idx="51181">
                  <c:v>-7.6274899999999998E-3</c:v>
                </c:pt>
                <c:pt idx="51182">
                  <c:v>-8.5592299999999993E-3</c:v>
                </c:pt>
                <c:pt idx="51183">
                  <c:v>-2.8591200000000002E-3</c:v>
                </c:pt>
                <c:pt idx="51184">
                  <c:v>-1.14412E-2</c:v>
                </c:pt>
                <c:pt idx="51185">
                  <c:v>-1.1415500000000001E-3</c:v>
                </c:pt>
                <c:pt idx="51186">
                  <c:v>5.9309000000000002E-3</c:v>
                </c:pt>
                <c:pt idx="51187">
                  <c:v>-1.7998699999999999E-2</c:v>
                </c:pt>
                <c:pt idx="51188">
                  <c:v>-1.8229499999999999E-2</c:v>
                </c:pt>
                <c:pt idx="51189">
                  <c:v>-1.06201E-2</c:v>
                </c:pt>
                <c:pt idx="51190">
                  <c:v>7.1687699999999997E-3</c:v>
                </c:pt>
                <c:pt idx="51191">
                  <c:v>-7.9002399999999993E-3</c:v>
                </c:pt>
                <c:pt idx="51192">
                  <c:v>-4.3573400000000003E-3</c:v>
                </c:pt>
                <c:pt idx="51193">
                  <c:v>4.53281E-3</c:v>
                </c:pt>
                <c:pt idx="51194">
                  <c:v>-1.08948E-2</c:v>
                </c:pt>
                <c:pt idx="51195">
                  <c:v>-6.0272199999999998E-3</c:v>
                </c:pt>
                <c:pt idx="51196">
                  <c:v>-1.0132800000000001E-2</c:v>
                </c:pt>
                <c:pt idx="51197">
                  <c:v>-9.7799299999999992E-3</c:v>
                </c:pt>
                <c:pt idx="51198">
                  <c:v>-8.9292499999999997E-3</c:v>
                </c:pt>
                <c:pt idx="51199">
                  <c:v>-1.20497E-2</c:v>
                </c:pt>
                <c:pt idx="51200">
                  <c:v>7.3814400000000004E-4</c:v>
                </c:pt>
                <c:pt idx="51201">
                  <c:v>-1.1544199999999999E-2</c:v>
                </c:pt>
                <c:pt idx="51202">
                  <c:v>-7.3509200000000004E-3</c:v>
                </c:pt>
                <c:pt idx="51203">
                  <c:v>9.0465500000000004E-3</c:v>
                </c:pt>
                <c:pt idx="51204">
                  <c:v>-4.0941199999999997E-3</c:v>
                </c:pt>
                <c:pt idx="51205">
                  <c:v>-2.4705899999999999E-2</c:v>
                </c:pt>
                <c:pt idx="51206">
                  <c:v>-6.3362100000000001E-3</c:v>
                </c:pt>
                <c:pt idx="51207">
                  <c:v>4.2858100000000001E-3</c:v>
                </c:pt>
                <c:pt idx="51208">
                  <c:v>-1.31226E-2</c:v>
                </c:pt>
                <c:pt idx="51209">
                  <c:v>-2.7985599999999999E-2</c:v>
                </c:pt>
                <c:pt idx="51210">
                  <c:v>-1.67828E-2</c:v>
                </c:pt>
                <c:pt idx="51211">
                  <c:v>-1.1587100000000001E-3</c:v>
                </c:pt>
                <c:pt idx="51212">
                  <c:v>4.2333600000000002E-3</c:v>
                </c:pt>
                <c:pt idx="51213">
                  <c:v>-1.73531E-2</c:v>
                </c:pt>
                <c:pt idx="51214">
                  <c:v>3.0345900000000002E-3</c:v>
                </c:pt>
                <c:pt idx="51215">
                  <c:v>-2.3107499999999999E-3</c:v>
                </c:pt>
                <c:pt idx="51216">
                  <c:v>-2.99263E-3</c:v>
                </c:pt>
                <c:pt idx="51217">
                  <c:v>-3.6401699999999999E-3</c:v>
                </c:pt>
                <c:pt idx="51218">
                  <c:v>5.3758599999999997E-3</c:v>
                </c:pt>
                <c:pt idx="51219">
                  <c:v>1.7385499999999999E-3</c:v>
                </c:pt>
                <c:pt idx="51220">
                  <c:v>-2.3603399999999998E-3</c:v>
                </c:pt>
                <c:pt idx="51221">
                  <c:v>-2.5863599999999998E-3</c:v>
                </c:pt>
                <c:pt idx="51222">
                  <c:v>-1.03283E-3</c:v>
                </c:pt>
                <c:pt idx="51223">
                  <c:v>-1.22118E-2</c:v>
                </c:pt>
                <c:pt idx="51224">
                  <c:v>-7.2336199999999996E-3</c:v>
                </c:pt>
                <c:pt idx="51225">
                  <c:v>-9.3202600000000003E-3</c:v>
                </c:pt>
                <c:pt idx="51226">
                  <c:v>-1.43938E-2</c:v>
                </c:pt>
                <c:pt idx="51227">
                  <c:v>-4.0731400000000003E-3</c:v>
                </c:pt>
                <c:pt idx="51228">
                  <c:v>-9.1228500000000001E-3</c:v>
                </c:pt>
                <c:pt idx="51229">
                  <c:v>-3.37982E-3</c:v>
                </c:pt>
                <c:pt idx="51230">
                  <c:v>-6.4592399999999998E-3</c:v>
                </c:pt>
                <c:pt idx="51231">
                  <c:v>-1.3188399999999999E-2</c:v>
                </c:pt>
                <c:pt idx="51232">
                  <c:v>-6.8283099999999995E-4</c:v>
                </c:pt>
                <c:pt idx="51233">
                  <c:v>-1.4143000000000001E-3</c:v>
                </c:pt>
                <c:pt idx="51234">
                  <c:v>-1.43576E-2</c:v>
                </c:pt>
                <c:pt idx="51235">
                  <c:v>-1.15242E-2</c:v>
                </c:pt>
                <c:pt idx="51236">
                  <c:v>-1.56069E-2</c:v>
                </c:pt>
                <c:pt idx="51237">
                  <c:v>-8.0804799999999993E-3</c:v>
                </c:pt>
                <c:pt idx="51238">
                  <c:v>-7.8182200000000007E-3</c:v>
                </c:pt>
                <c:pt idx="51239" formatCode="0.00E+00">
                  <c:v>-1.5421900000000001E-2</c:v>
                </c:pt>
                <c:pt idx="51240">
                  <c:v>-1.3278999999999999E-2</c:v>
                </c:pt>
                <c:pt idx="51241">
                  <c:v>-8.8262600000000007E-3</c:v>
                </c:pt>
                <c:pt idx="51242">
                  <c:v>-1.3070099999999999E-2</c:v>
                </c:pt>
                <c:pt idx="51243">
                  <c:v>-2.4986299999999999E-2</c:v>
                </c:pt>
                <c:pt idx="51244">
                  <c:v>-2.9842400000000002E-2</c:v>
                </c:pt>
                <c:pt idx="51245">
                  <c:v>-1.02816E-2</c:v>
                </c:pt>
                <c:pt idx="51246">
                  <c:v>-2.3571000000000002E-2</c:v>
                </c:pt>
                <c:pt idx="51247">
                  <c:v>-2.63567E-2</c:v>
                </c:pt>
                <c:pt idx="51248">
                  <c:v>-9.0732599999999997E-3</c:v>
                </c:pt>
                <c:pt idx="51249">
                  <c:v>-1.39685E-2</c:v>
                </c:pt>
                <c:pt idx="51250">
                  <c:v>-6.6337599999999998E-3</c:v>
                </c:pt>
                <c:pt idx="51251">
                  <c:v>-1.3820600000000001E-2</c:v>
                </c:pt>
                <c:pt idx="51252">
                  <c:v>-1.3979E-2</c:v>
                </c:pt>
                <c:pt idx="51253">
                  <c:v>-4.7006599999999997E-3</c:v>
                </c:pt>
                <c:pt idx="51254">
                  <c:v>-2.1417599999999998E-2</c:v>
                </c:pt>
                <c:pt idx="51255">
                  <c:v>-4.8971199999999996E-3</c:v>
                </c:pt>
                <c:pt idx="51256">
                  <c:v>-1.08013E-2</c:v>
                </c:pt>
                <c:pt idx="51257">
                  <c:v>-1.1813199999999999E-2</c:v>
                </c:pt>
                <c:pt idx="51258">
                  <c:v>-1.06611E-2</c:v>
                </c:pt>
                <c:pt idx="51259">
                  <c:v>-4.62437E-3</c:v>
                </c:pt>
                <c:pt idx="51260">
                  <c:v>5.4874399999999997E-3</c:v>
                </c:pt>
                <c:pt idx="51261">
                  <c:v>-1.06955E-2</c:v>
                </c:pt>
                <c:pt idx="51262">
                  <c:v>-1.2235600000000001E-3</c:v>
                </c:pt>
                <c:pt idx="51263">
                  <c:v>-2.3441299999999998E-3</c:v>
                </c:pt>
                <c:pt idx="51264">
                  <c:v>-5.9785799999999998E-3</c:v>
                </c:pt>
                <c:pt idx="51265">
                  <c:v>-1.9607499999999998E-3</c:v>
                </c:pt>
                <c:pt idx="51266">
                  <c:v>3.1404499999999999E-3</c:v>
                </c:pt>
                <c:pt idx="51267">
                  <c:v>1.11103E-3</c:v>
                </c:pt>
                <c:pt idx="51268">
                  <c:v>5.3358099999999999E-3</c:v>
                </c:pt>
                <c:pt idx="51269">
                  <c:v>1.1280999999999999E-2</c:v>
                </c:pt>
                <c:pt idx="51270">
                  <c:v>7.2154999999999997E-3</c:v>
                </c:pt>
                <c:pt idx="51271">
                  <c:v>2.3603399999999998E-3</c:v>
                </c:pt>
                <c:pt idx="51272">
                  <c:v>-9.8571800000000001E-3</c:v>
                </c:pt>
                <c:pt idx="51273">
                  <c:v>-2.22588E-3</c:v>
                </c:pt>
                <c:pt idx="51274">
                  <c:v>-5.3606000000000001E-3</c:v>
                </c:pt>
                <c:pt idx="51275">
                  <c:v>-2.21424E-2</c:v>
                </c:pt>
                <c:pt idx="51276">
                  <c:v>-1.6910600000000001E-2</c:v>
                </c:pt>
                <c:pt idx="51277">
                  <c:v>1.1511800000000001E-2</c:v>
                </c:pt>
                <c:pt idx="51278">
                  <c:v>-1.49345E-2</c:v>
                </c:pt>
                <c:pt idx="51279">
                  <c:v>-1.0788900000000001E-2</c:v>
                </c:pt>
                <c:pt idx="51280">
                  <c:v>-1.49593E-2</c:v>
                </c:pt>
                <c:pt idx="51281">
                  <c:v>-1.1335400000000001E-2</c:v>
                </c:pt>
                <c:pt idx="51282">
                  <c:v>6.3133199999999997E-4</c:v>
                </c:pt>
                <c:pt idx="51283">
                  <c:v>-7.7190399999999999E-3</c:v>
                </c:pt>
                <c:pt idx="51284">
                  <c:v>-1.3168300000000001E-2</c:v>
                </c:pt>
                <c:pt idx="51285">
                  <c:v>-7.5721700000000002E-4</c:v>
                </c:pt>
                <c:pt idx="51286">
                  <c:v>-2.4232900000000002E-2</c:v>
                </c:pt>
                <c:pt idx="51287">
                  <c:v>-1.8576599999999999E-2</c:v>
                </c:pt>
                <c:pt idx="51288">
                  <c:v>-1.02968E-2</c:v>
                </c:pt>
                <c:pt idx="51289">
                  <c:v>-1.55344E-2</c:v>
                </c:pt>
                <c:pt idx="51290">
                  <c:v>-1.16959E-2</c:v>
                </c:pt>
                <c:pt idx="51291">
                  <c:v>-9.6902800000000008E-3</c:v>
                </c:pt>
                <c:pt idx="51292">
                  <c:v>-1.4163E-2</c:v>
                </c:pt>
                <c:pt idx="51293">
                  <c:v>-2.7971300000000001E-3</c:v>
                </c:pt>
                <c:pt idx="51294">
                  <c:v>-1.8382099999999998E-2</c:v>
                </c:pt>
                <c:pt idx="51295">
                  <c:v>-2.2878600000000001E-3</c:v>
                </c:pt>
                <c:pt idx="51296">
                  <c:v>-2.0582199999999998E-2</c:v>
                </c:pt>
                <c:pt idx="51297">
                  <c:v>-2.22054E-2</c:v>
                </c:pt>
                <c:pt idx="51298" formatCode="0.00E+00">
                  <c:v>-7.0047399999999998E-3</c:v>
                </c:pt>
                <c:pt idx="51299">
                  <c:v>-2.4372100000000001E-2</c:v>
                </c:pt>
                <c:pt idx="51300">
                  <c:v>-1.99242E-2</c:v>
                </c:pt>
                <c:pt idx="51301">
                  <c:v>-1.5288400000000001E-2</c:v>
                </c:pt>
                <c:pt idx="51302">
                  <c:v>-1.4190700000000001E-2</c:v>
                </c:pt>
                <c:pt idx="51303">
                  <c:v>-2.3144700000000001E-2</c:v>
                </c:pt>
                <c:pt idx="51304">
                  <c:v>-8.8787099999999997E-3</c:v>
                </c:pt>
                <c:pt idx="51305">
                  <c:v>-2.3822800000000001E-3</c:v>
                </c:pt>
                <c:pt idx="51306">
                  <c:v>-2.5796900000000001E-2</c:v>
                </c:pt>
                <c:pt idx="51307">
                  <c:v>-1.13182E-2</c:v>
                </c:pt>
                <c:pt idx="51308">
                  <c:v>-4.3315899999999997E-3</c:v>
                </c:pt>
                <c:pt idx="51309">
                  <c:v>-3.1043999999999999E-2</c:v>
                </c:pt>
                <c:pt idx="51310">
                  <c:v>-2.0274199999999999E-2</c:v>
                </c:pt>
                <c:pt idx="51311">
                  <c:v>-8.8148099999999993E-3</c:v>
                </c:pt>
                <c:pt idx="51312">
                  <c:v>-2.0520199999999999E-2</c:v>
                </c:pt>
                <c:pt idx="51313">
                  <c:v>-1.6711199999999999E-2</c:v>
                </c:pt>
                <c:pt idx="51314">
                  <c:v>-2.0372399999999999E-2</c:v>
                </c:pt>
                <c:pt idx="51315">
                  <c:v>-8.0843000000000009E-3</c:v>
                </c:pt>
                <c:pt idx="51316">
                  <c:v>-2.4056399999999999E-2</c:v>
                </c:pt>
                <c:pt idx="51317">
                  <c:v>-2.3432700000000001E-2</c:v>
                </c:pt>
                <c:pt idx="51318">
                  <c:v>-2.9645899999999999E-2</c:v>
                </c:pt>
                <c:pt idx="51319">
                  <c:v>-2.1707500000000001E-2</c:v>
                </c:pt>
                <c:pt idx="51320">
                  <c:v>-2.5753000000000002E-2</c:v>
                </c:pt>
                <c:pt idx="51321">
                  <c:v>-1.8928500000000001E-2</c:v>
                </c:pt>
                <c:pt idx="51322">
                  <c:v>-3.8785899999999999E-3</c:v>
                </c:pt>
                <c:pt idx="51323">
                  <c:v>-2.0841599999999998E-2</c:v>
                </c:pt>
                <c:pt idx="51324">
                  <c:v>-2.28586E-2</c:v>
                </c:pt>
                <c:pt idx="51325">
                  <c:v>-1.6735099999999999E-2</c:v>
                </c:pt>
                <c:pt idx="51326">
                  <c:v>-1.1158E-2</c:v>
                </c:pt>
                <c:pt idx="51327">
                  <c:v>-1.6984900000000001E-2</c:v>
                </c:pt>
                <c:pt idx="51328">
                  <c:v>-2.6349999999999998E-2</c:v>
                </c:pt>
                <c:pt idx="51329">
                  <c:v>-1.8560400000000001E-2</c:v>
                </c:pt>
                <c:pt idx="51330">
                  <c:v>-2.6491199999999999E-2</c:v>
                </c:pt>
                <c:pt idx="51331">
                  <c:v>-8.4247599999999999E-3</c:v>
                </c:pt>
                <c:pt idx="51332">
                  <c:v>-1.15385E-2</c:v>
                </c:pt>
                <c:pt idx="51333">
                  <c:v>-2.1152499999999999E-3</c:v>
                </c:pt>
                <c:pt idx="51334">
                  <c:v>6.6452000000000004E-3</c:v>
                </c:pt>
                <c:pt idx="51335">
                  <c:v>-1.1939999999999999E-2</c:v>
                </c:pt>
                <c:pt idx="51336">
                  <c:v>-1.9886999999999998E-2</c:v>
                </c:pt>
                <c:pt idx="51337">
                  <c:v>-1.7571400000000001E-2</c:v>
                </c:pt>
                <c:pt idx="51338">
                  <c:v>-7.0037800000000002E-3</c:v>
                </c:pt>
                <c:pt idx="51339">
                  <c:v>-7.2555500000000004E-3</c:v>
                </c:pt>
                <c:pt idx="51340">
                  <c:v>-1.08814E-3</c:v>
                </c:pt>
                <c:pt idx="51341">
                  <c:v>-1.6077000000000001E-2</c:v>
                </c:pt>
                <c:pt idx="51342">
                  <c:v>-7.8391999999999993E-3</c:v>
                </c:pt>
                <c:pt idx="51343">
                  <c:v>-1.6575800000000002E-2</c:v>
                </c:pt>
                <c:pt idx="51344">
                  <c:v>-6.0214999999999999E-3</c:v>
                </c:pt>
                <c:pt idx="51345">
                  <c:v>-1.5532499999999999E-2</c:v>
                </c:pt>
                <c:pt idx="51346">
                  <c:v>-1.3827300000000001E-2</c:v>
                </c:pt>
                <c:pt idx="51347">
                  <c:v>-2.25811E-2</c:v>
                </c:pt>
                <c:pt idx="51348">
                  <c:v>-2.6056300000000001E-2</c:v>
                </c:pt>
                <c:pt idx="51349">
                  <c:v>-2.0169300000000001E-2</c:v>
                </c:pt>
                <c:pt idx="51350">
                  <c:v>-1.4251700000000001E-2</c:v>
                </c:pt>
                <c:pt idx="51351">
                  <c:v>-2.1758099999999999E-2</c:v>
                </c:pt>
                <c:pt idx="51352">
                  <c:v>-1.58014E-2</c:v>
                </c:pt>
                <c:pt idx="51353">
                  <c:v>-5.3510700000000003E-3</c:v>
                </c:pt>
                <c:pt idx="51354">
                  <c:v>-6.8960200000000001E-3</c:v>
                </c:pt>
                <c:pt idx="51355">
                  <c:v>-3.29266E-2</c:v>
                </c:pt>
                <c:pt idx="51356">
                  <c:v>-1.2235599999999999E-2</c:v>
                </c:pt>
                <c:pt idx="51357">
                  <c:v>6.3514699999999997E-4</c:v>
                </c:pt>
                <c:pt idx="51358">
                  <c:v>-1.51529E-2</c:v>
                </c:pt>
                <c:pt idx="51359">
                  <c:v>-3.0574799999999999E-2</c:v>
                </c:pt>
                <c:pt idx="51360">
                  <c:v>-1.40009E-2</c:v>
                </c:pt>
                <c:pt idx="51361">
                  <c:v>-2.3341199999999999E-2</c:v>
                </c:pt>
                <c:pt idx="51362">
                  <c:v>-2.0187400000000001E-2</c:v>
                </c:pt>
                <c:pt idx="51363">
                  <c:v>-1.01776E-2</c:v>
                </c:pt>
                <c:pt idx="51364">
                  <c:v>-1.77994E-2</c:v>
                </c:pt>
                <c:pt idx="51365">
                  <c:v>-1.2760199999999999E-2</c:v>
                </c:pt>
                <c:pt idx="51366">
                  <c:v>-2.4679199999999998E-2</c:v>
                </c:pt>
                <c:pt idx="51367">
                  <c:v>-1.4658900000000001E-2</c:v>
                </c:pt>
                <c:pt idx="51368">
                  <c:v>-7.3451999999999996E-3</c:v>
                </c:pt>
                <c:pt idx="51369">
                  <c:v>-1.59359E-3</c:v>
                </c:pt>
                <c:pt idx="51370">
                  <c:v>-1.12581E-2</c:v>
                </c:pt>
                <c:pt idx="51371">
                  <c:v>-2.1598800000000001E-2</c:v>
                </c:pt>
                <c:pt idx="51372">
                  <c:v>-1.11818E-2</c:v>
                </c:pt>
                <c:pt idx="51373">
                  <c:v>-1.5831899999999999E-2</c:v>
                </c:pt>
                <c:pt idx="51374">
                  <c:v>-9.5500900000000007E-3</c:v>
                </c:pt>
                <c:pt idx="51375">
                  <c:v>-2.0647E-3</c:v>
                </c:pt>
                <c:pt idx="51376">
                  <c:v>-5.3730000000000002E-3</c:v>
                </c:pt>
                <c:pt idx="51377">
                  <c:v>-5.02586E-3</c:v>
                </c:pt>
                <c:pt idx="51378">
                  <c:v>-1.5630700000000001E-2</c:v>
                </c:pt>
                <c:pt idx="51379">
                  <c:v>1.58596E-3</c:v>
                </c:pt>
                <c:pt idx="51380">
                  <c:v>-1.97124E-3</c:v>
                </c:pt>
                <c:pt idx="51381">
                  <c:v>-8.3189000000000006E-3</c:v>
                </c:pt>
                <c:pt idx="51382">
                  <c:v>8.6736699999999996E-3</c:v>
                </c:pt>
                <c:pt idx="51383">
                  <c:v>-1.1501300000000001E-3</c:v>
                </c:pt>
                <c:pt idx="51384">
                  <c:v>3.85761E-3</c:v>
                </c:pt>
                <c:pt idx="51385">
                  <c:v>-6.9522900000000001E-4</c:v>
                </c:pt>
                <c:pt idx="51386">
                  <c:v>7.1201299999999997E-3</c:v>
                </c:pt>
                <c:pt idx="51387">
                  <c:v>7.6007799999999997E-4</c:v>
                </c:pt>
                <c:pt idx="51388">
                  <c:v>-1.4782E-3</c:v>
                </c:pt>
                <c:pt idx="51389">
                  <c:v>9.5243499999999991E-3</c:v>
                </c:pt>
                <c:pt idx="51390">
                  <c:v>5.1765400000000003E-3</c:v>
                </c:pt>
                <c:pt idx="51391">
                  <c:v>-2.3956300000000002E-3</c:v>
                </c:pt>
                <c:pt idx="51392">
                  <c:v>-5.1431699999999999E-3</c:v>
                </c:pt>
                <c:pt idx="51393">
                  <c:v>-1.3210299999999999E-2</c:v>
                </c:pt>
                <c:pt idx="51394">
                  <c:v>-1.91717E-2</c:v>
                </c:pt>
                <c:pt idx="51395">
                  <c:v>-1.07746E-2</c:v>
                </c:pt>
                <c:pt idx="51396">
                  <c:v>-1.7245300000000002E-2</c:v>
                </c:pt>
                <c:pt idx="51397">
                  <c:v>-2.7429599999999998E-2</c:v>
                </c:pt>
                <c:pt idx="51398">
                  <c:v>-1.5028E-2</c:v>
                </c:pt>
                <c:pt idx="51399">
                  <c:v>-1.12762E-2</c:v>
                </c:pt>
                <c:pt idx="51400">
                  <c:v>-5.7496999999999999E-3</c:v>
                </c:pt>
                <c:pt idx="51401">
                  <c:v>-2.2733699999999999E-2</c:v>
                </c:pt>
                <c:pt idx="51402">
                  <c:v>-1.3772E-2</c:v>
                </c:pt>
                <c:pt idx="51403">
                  <c:v>-1.6256300000000001E-2</c:v>
                </c:pt>
                <c:pt idx="51404">
                  <c:v>-2.4043100000000001E-2</c:v>
                </c:pt>
                <c:pt idx="51405">
                  <c:v>-1.1677699999999999E-2</c:v>
                </c:pt>
                <c:pt idx="51406">
                  <c:v>-1.26038E-2</c:v>
                </c:pt>
                <c:pt idx="51407">
                  <c:v>-1.7942400000000001E-2</c:v>
                </c:pt>
                <c:pt idx="51408">
                  <c:v>-1.8801700000000001E-2</c:v>
                </c:pt>
                <c:pt idx="51409">
                  <c:v>-8.0194499999999991E-3</c:v>
                </c:pt>
                <c:pt idx="51410">
                  <c:v>-5.52273E-3</c:v>
                </c:pt>
                <c:pt idx="51411">
                  <c:v>-5.6381199999999999E-3</c:v>
                </c:pt>
                <c:pt idx="51412">
                  <c:v>-2.5404900000000001E-2</c:v>
                </c:pt>
                <c:pt idx="51413">
                  <c:v>-2.2550600000000001E-2</c:v>
                </c:pt>
                <c:pt idx="51414">
                  <c:v>-2.9302600000000002E-2</c:v>
                </c:pt>
                <c:pt idx="51415">
                  <c:v>-2.0093899999999998E-3</c:v>
                </c:pt>
                <c:pt idx="51416">
                  <c:v>-3.3044799999999998E-3</c:v>
                </c:pt>
                <c:pt idx="51417">
                  <c:v>-1.50537E-2</c:v>
                </c:pt>
                <c:pt idx="51418">
                  <c:v>-1.9938500000000001E-2</c:v>
                </c:pt>
                <c:pt idx="51419">
                  <c:v>-1.29728E-2</c:v>
                </c:pt>
                <c:pt idx="51420">
                  <c:v>-2.3480399999999998E-2</c:v>
                </c:pt>
                <c:pt idx="51421">
                  <c:v>-1.6114199999999999E-2</c:v>
                </c:pt>
                <c:pt idx="51422">
                  <c:v>3.7860900000000002E-4</c:v>
                </c:pt>
                <c:pt idx="51423">
                  <c:v>-2.48203E-2</c:v>
                </c:pt>
                <c:pt idx="51424">
                  <c:v>-2.3182899999999999E-2</c:v>
                </c:pt>
                <c:pt idx="51425">
                  <c:v>-8.9340200000000008E-3</c:v>
                </c:pt>
                <c:pt idx="51426">
                  <c:v>-1.58148E-2</c:v>
                </c:pt>
                <c:pt idx="51427">
                  <c:v>-9.9430100000000004E-3</c:v>
                </c:pt>
                <c:pt idx="51428">
                  <c:v>-9.2248899999999995E-3</c:v>
                </c:pt>
                <c:pt idx="51429">
                  <c:v>-2.3230600000000001E-2</c:v>
                </c:pt>
                <c:pt idx="51430">
                  <c:v>-1.9220399999999999E-2</c:v>
                </c:pt>
                <c:pt idx="51431">
                  <c:v>-2.2096600000000001E-2</c:v>
                </c:pt>
                <c:pt idx="51432">
                  <c:v>-2.3545300000000002E-2</c:v>
                </c:pt>
                <c:pt idx="51433">
                  <c:v>-1.85442E-2</c:v>
                </c:pt>
                <c:pt idx="51434">
                  <c:v>-8.8252999999999995E-3</c:v>
                </c:pt>
                <c:pt idx="51435">
                  <c:v>-1.73664E-3</c:v>
                </c:pt>
                <c:pt idx="51436">
                  <c:v>-1.1283899999999999E-2</c:v>
                </c:pt>
                <c:pt idx="51437">
                  <c:v>-5.0020200000000003E-3</c:v>
                </c:pt>
                <c:pt idx="51438">
                  <c:v>-3.4303699999999999E-3</c:v>
                </c:pt>
                <c:pt idx="51439">
                  <c:v>1.11685E-2</c:v>
                </c:pt>
                <c:pt idx="51440">
                  <c:v>2.9048899999999998E-3</c:v>
                </c:pt>
                <c:pt idx="51441">
                  <c:v>-1.3740499999999999E-2</c:v>
                </c:pt>
                <c:pt idx="51442">
                  <c:v>-1.3381000000000001E-2</c:v>
                </c:pt>
                <c:pt idx="51443">
                  <c:v>-7.3747600000000002E-3</c:v>
                </c:pt>
                <c:pt idx="51444">
                  <c:v>-2.9516199999999999E-3</c:v>
                </c:pt>
                <c:pt idx="51445">
                  <c:v>-8.3065000000000005E-4</c:v>
                </c:pt>
                <c:pt idx="51446">
                  <c:v>-9.6740699999999999E-3</c:v>
                </c:pt>
                <c:pt idx="51447">
                  <c:v>-2.6922199999999999E-3</c:v>
                </c:pt>
                <c:pt idx="51448">
                  <c:v>-1.3495399999999999E-2</c:v>
                </c:pt>
                <c:pt idx="51449">
                  <c:v>-1.2778299999999999E-2</c:v>
                </c:pt>
                <c:pt idx="51450">
                  <c:v>-7.1001099999999998E-3</c:v>
                </c:pt>
                <c:pt idx="51451">
                  <c:v>-9.4127700000000002E-4</c:v>
                </c:pt>
                <c:pt idx="51452">
                  <c:v>8.0766699999999993E-3</c:v>
                </c:pt>
                <c:pt idx="51453">
                  <c:v>3.6287300000000001E-3</c:v>
                </c:pt>
                <c:pt idx="51454">
                  <c:v>-3.68404E-3</c:v>
                </c:pt>
                <c:pt idx="51455">
                  <c:v>2.3937199999999998E-3</c:v>
                </c:pt>
                <c:pt idx="51456">
                  <c:v>-2.51579E-3</c:v>
                </c:pt>
                <c:pt idx="51457">
                  <c:v>1.98002E-2</c:v>
                </c:pt>
                <c:pt idx="51458">
                  <c:v>7.5950599999999998E-3</c:v>
                </c:pt>
                <c:pt idx="51459">
                  <c:v>5.9423399999999999E-3</c:v>
                </c:pt>
                <c:pt idx="51460">
                  <c:v>1.3697600000000001E-2</c:v>
                </c:pt>
                <c:pt idx="51461">
                  <c:v>-2.93064E-3</c:v>
                </c:pt>
                <c:pt idx="51462">
                  <c:v>-5.8584199999999996E-3</c:v>
                </c:pt>
                <c:pt idx="51463">
                  <c:v>4.5681000000000003E-3</c:v>
                </c:pt>
                <c:pt idx="51464">
                  <c:v>8.9416500000000006E-3</c:v>
                </c:pt>
                <c:pt idx="51465">
                  <c:v>7.3423400000000002E-3</c:v>
                </c:pt>
                <c:pt idx="51466">
                  <c:v>7.7590899999999997E-3</c:v>
                </c:pt>
                <c:pt idx="51467">
                  <c:v>-1.9111600000000001E-3</c:v>
                </c:pt>
                <c:pt idx="51468">
                  <c:v>2.22683E-3</c:v>
                </c:pt>
                <c:pt idx="51469">
                  <c:v>1.40285E-3</c:v>
                </c:pt>
                <c:pt idx="51470">
                  <c:v>-1.3809200000000001E-3</c:v>
                </c:pt>
                <c:pt idx="51471">
                  <c:v>5.1975299999999997E-4</c:v>
                </c:pt>
                <c:pt idx="51472">
                  <c:v>-1.2904199999999999E-2</c:v>
                </c:pt>
                <c:pt idx="51473">
                  <c:v>-1.40076E-2</c:v>
                </c:pt>
                <c:pt idx="51474" formatCode="0.00E+00">
                  <c:v>-2.5854099999999998E-3</c:v>
                </c:pt>
                <c:pt idx="51475">
                  <c:v>-8.1415199999999993E-3</c:v>
                </c:pt>
                <c:pt idx="51476">
                  <c:v>2.41756E-3</c:v>
                </c:pt>
                <c:pt idx="51477">
                  <c:v>-5.3634599999999996E-3</c:v>
                </c:pt>
                <c:pt idx="51478" formatCode="0.00E+00">
                  <c:v>1.04904E-5</c:v>
                </c:pt>
                <c:pt idx="51479">
                  <c:v>4.0531200000000001E-4</c:v>
                </c:pt>
                <c:pt idx="51480">
                  <c:v>-1.1817899999999999E-2</c:v>
                </c:pt>
                <c:pt idx="51481">
                  <c:v>6.1645500000000004E-3</c:v>
                </c:pt>
                <c:pt idx="51482">
                  <c:v>7.2097799999999998E-3</c:v>
                </c:pt>
                <c:pt idx="51483">
                  <c:v>1.82924E-2</c:v>
                </c:pt>
                <c:pt idx="51484">
                  <c:v>5.1260000000000003E-3</c:v>
                </c:pt>
                <c:pt idx="51485">
                  <c:v>-9.8323799999999999E-4</c:v>
                </c:pt>
                <c:pt idx="51486">
                  <c:v>2.36168E-2</c:v>
                </c:pt>
                <c:pt idx="51487">
                  <c:v>1.5951199999999999E-2</c:v>
                </c:pt>
                <c:pt idx="51488">
                  <c:v>1.7845199999999999E-2</c:v>
                </c:pt>
                <c:pt idx="51489">
                  <c:v>2.4552299999999999E-2</c:v>
                </c:pt>
                <c:pt idx="51490">
                  <c:v>1.7776500000000001E-2</c:v>
                </c:pt>
                <c:pt idx="51491">
                  <c:v>6.8168600000000001E-3</c:v>
                </c:pt>
                <c:pt idx="51492">
                  <c:v>5.9833500000000001E-3</c:v>
                </c:pt>
                <c:pt idx="51493">
                  <c:v>2.07987E-2</c:v>
                </c:pt>
                <c:pt idx="51494">
                  <c:v>1.9076300000000001E-2</c:v>
                </c:pt>
                <c:pt idx="51495">
                  <c:v>1.5451400000000001E-2</c:v>
                </c:pt>
                <c:pt idx="51496">
                  <c:v>4.8122399999999997E-3</c:v>
                </c:pt>
                <c:pt idx="51497">
                  <c:v>1.23587E-2</c:v>
                </c:pt>
                <c:pt idx="51498">
                  <c:v>-1.31321E-3</c:v>
                </c:pt>
                <c:pt idx="51499">
                  <c:v>-6.4706800000000004E-3</c:v>
                </c:pt>
                <c:pt idx="51500">
                  <c:v>1.5878699999999999E-2</c:v>
                </c:pt>
                <c:pt idx="51501">
                  <c:v>1.05019E-2</c:v>
                </c:pt>
                <c:pt idx="51502">
                  <c:v>7.8887899999999997E-3</c:v>
                </c:pt>
                <c:pt idx="51503">
                  <c:v>-1.3168300000000001E-2</c:v>
                </c:pt>
                <c:pt idx="51504">
                  <c:v>1.13258E-2</c:v>
                </c:pt>
                <c:pt idx="51505">
                  <c:v>1.4744800000000001E-2</c:v>
                </c:pt>
                <c:pt idx="51506">
                  <c:v>5.4101899999999996E-3</c:v>
                </c:pt>
                <c:pt idx="51507">
                  <c:v>-1.5335100000000001E-3</c:v>
                </c:pt>
                <c:pt idx="51508">
                  <c:v>-1.1856999999999999E-2</c:v>
                </c:pt>
                <c:pt idx="51509">
                  <c:v>7.76386E-3</c:v>
                </c:pt>
                <c:pt idx="51510">
                  <c:v>-2.43187E-3</c:v>
                </c:pt>
                <c:pt idx="51511">
                  <c:v>-1.6927699999999999E-3</c:v>
                </c:pt>
                <c:pt idx="51512">
                  <c:v>1.33524E-2</c:v>
                </c:pt>
                <c:pt idx="51513">
                  <c:v>-1.8777799999999999E-3</c:v>
                </c:pt>
                <c:pt idx="51514">
                  <c:v>-5.8269500000000004E-4</c:v>
                </c:pt>
                <c:pt idx="51515">
                  <c:v>-1.26362E-2</c:v>
                </c:pt>
                <c:pt idx="51516">
                  <c:v>-8.6498300000000007E-3</c:v>
                </c:pt>
                <c:pt idx="51517">
                  <c:v>-8.6355200000000007E-3</c:v>
                </c:pt>
                <c:pt idx="51518">
                  <c:v>-1.6620599999999999E-2</c:v>
                </c:pt>
                <c:pt idx="51519">
                  <c:v>-9.3898799999999998E-3</c:v>
                </c:pt>
                <c:pt idx="51520">
                  <c:v>-4.8255900000000003E-4</c:v>
                </c:pt>
                <c:pt idx="51521">
                  <c:v>-1.6962100000000001E-2</c:v>
                </c:pt>
                <c:pt idx="51522">
                  <c:v>-2.45457E-2</c:v>
                </c:pt>
                <c:pt idx="51523">
                  <c:v>-8.9244800000000003E-3</c:v>
                </c:pt>
                <c:pt idx="51524">
                  <c:v>-1.25399E-2</c:v>
                </c:pt>
                <c:pt idx="51525">
                  <c:v>-2.7826300000000002E-2</c:v>
                </c:pt>
                <c:pt idx="51526">
                  <c:v>-1.7483700000000001E-2</c:v>
                </c:pt>
                <c:pt idx="51527">
                  <c:v>-3.9787299999999998E-3</c:v>
                </c:pt>
                <c:pt idx="51528">
                  <c:v>-8.1624999999999996E-3</c:v>
                </c:pt>
                <c:pt idx="51529">
                  <c:v>-2.0094899999999999E-2</c:v>
                </c:pt>
                <c:pt idx="51530">
                  <c:v>-1.46894E-2</c:v>
                </c:pt>
                <c:pt idx="51531">
                  <c:v>4.0731400000000003E-3</c:v>
                </c:pt>
                <c:pt idx="51532">
                  <c:v>-1.22509E-2</c:v>
                </c:pt>
                <c:pt idx="51533">
                  <c:v>-6.8273500000000003E-3</c:v>
                </c:pt>
                <c:pt idx="51534">
                  <c:v>-1.09234E-2</c:v>
                </c:pt>
                <c:pt idx="51535">
                  <c:v>-1.8877000000000001E-2</c:v>
                </c:pt>
                <c:pt idx="51536">
                  <c:v>6.1273600000000001E-3</c:v>
                </c:pt>
                <c:pt idx="51537">
                  <c:v>1.8222800000000001E-2</c:v>
                </c:pt>
                <c:pt idx="51538">
                  <c:v>1.41306E-2</c:v>
                </c:pt>
                <c:pt idx="51539">
                  <c:v>1.44434E-2</c:v>
                </c:pt>
                <c:pt idx="51540">
                  <c:v>1.7128899999999999E-2</c:v>
                </c:pt>
                <c:pt idx="51541">
                  <c:v>6.1988799999999997E-4</c:v>
                </c:pt>
                <c:pt idx="51542">
                  <c:v>1.14851E-2</c:v>
                </c:pt>
                <c:pt idx="51543">
                  <c:v>1.0808E-2</c:v>
                </c:pt>
                <c:pt idx="51544">
                  <c:v>-2.0685199999999999E-3</c:v>
                </c:pt>
                <c:pt idx="51545">
                  <c:v>5.87749E-3</c:v>
                </c:pt>
                <c:pt idx="51546">
                  <c:v>-4.1408499999999997E-3</c:v>
                </c:pt>
                <c:pt idx="51547">
                  <c:v>5.6219099999999999E-3</c:v>
                </c:pt>
                <c:pt idx="51548">
                  <c:v>1.1609100000000001E-2</c:v>
                </c:pt>
                <c:pt idx="51549">
                  <c:v>1.1633900000000001E-2</c:v>
                </c:pt>
                <c:pt idx="51550">
                  <c:v>1.8033999999999999E-3</c:v>
                </c:pt>
                <c:pt idx="51551">
                  <c:v>8.3455999999999999E-3</c:v>
                </c:pt>
                <c:pt idx="51552">
                  <c:v>3.7813199999999999E-3</c:v>
                </c:pt>
                <c:pt idx="51553">
                  <c:v>-6.54888E-3</c:v>
                </c:pt>
                <c:pt idx="51554">
                  <c:v>2.8696099999999999E-3</c:v>
                </c:pt>
                <c:pt idx="51555">
                  <c:v>3.5257299999999999E-3</c:v>
                </c:pt>
                <c:pt idx="51556">
                  <c:v>1.0452299999999999E-2</c:v>
                </c:pt>
                <c:pt idx="51557">
                  <c:v>1.7059299999999999E-2</c:v>
                </c:pt>
                <c:pt idx="51558">
                  <c:v>1.2788799999999999E-2</c:v>
                </c:pt>
                <c:pt idx="51559">
                  <c:v>2.7906400000000001E-2</c:v>
                </c:pt>
                <c:pt idx="51560">
                  <c:v>1.8154099999999999E-2</c:v>
                </c:pt>
                <c:pt idx="51561">
                  <c:v>1.7304400000000001E-2</c:v>
                </c:pt>
                <c:pt idx="51562" formatCode="0.00E+00">
                  <c:v>1.3883599999999999E-2</c:v>
                </c:pt>
                <c:pt idx="51563">
                  <c:v>1.98879E-2</c:v>
                </c:pt>
                <c:pt idx="51564">
                  <c:v>2.8034199999999999E-2</c:v>
                </c:pt>
                <c:pt idx="51565">
                  <c:v>1.35736E-2</c:v>
                </c:pt>
                <c:pt idx="51566">
                  <c:v>1.2904199999999999E-2</c:v>
                </c:pt>
                <c:pt idx="51567">
                  <c:v>2.08168E-2</c:v>
                </c:pt>
                <c:pt idx="51568">
                  <c:v>1.9287100000000001E-2</c:v>
                </c:pt>
                <c:pt idx="51569">
                  <c:v>2.2138600000000001E-2</c:v>
                </c:pt>
                <c:pt idx="51570">
                  <c:v>2.2668799999999999E-2</c:v>
                </c:pt>
                <c:pt idx="51571">
                  <c:v>1.6096099999999999E-2</c:v>
                </c:pt>
                <c:pt idx="51572">
                  <c:v>1.8261900000000001E-2</c:v>
                </c:pt>
                <c:pt idx="51573">
                  <c:v>7.8878400000000001E-3</c:v>
                </c:pt>
                <c:pt idx="51574">
                  <c:v>2.0421000000000002E-2</c:v>
                </c:pt>
                <c:pt idx="51575">
                  <c:v>3.1735399999999997E-2</c:v>
                </c:pt>
                <c:pt idx="51576">
                  <c:v>2.00958E-2</c:v>
                </c:pt>
                <c:pt idx="51577">
                  <c:v>1.47171E-2</c:v>
                </c:pt>
                <c:pt idx="51578">
                  <c:v>1.47095E-2</c:v>
                </c:pt>
                <c:pt idx="51579">
                  <c:v>1.2479799999999999E-2</c:v>
                </c:pt>
                <c:pt idx="51580">
                  <c:v>1.9983299999999999E-2</c:v>
                </c:pt>
                <c:pt idx="51581">
                  <c:v>2.6740099999999999E-2</c:v>
                </c:pt>
                <c:pt idx="51582">
                  <c:v>2.0156899999999998E-2</c:v>
                </c:pt>
                <c:pt idx="51583">
                  <c:v>1.6778899999999999E-2</c:v>
                </c:pt>
                <c:pt idx="51584">
                  <c:v>1.8041600000000001E-2</c:v>
                </c:pt>
                <c:pt idx="51585">
                  <c:v>1.5999800000000002E-2</c:v>
                </c:pt>
                <c:pt idx="51586">
                  <c:v>2.89927E-2</c:v>
                </c:pt>
                <c:pt idx="51587">
                  <c:v>2.4030699999999999E-2</c:v>
                </c:pt>
                <c:pt idx="51588">
                  <c:v>2.15569E-2</c:v>
                </c:pt>
                <c:pt idx="51589">
                  <c:v>2.5604200000000001E-2</c:v>
                </c:pt>
                <c:pt idx="51590">
                  <c:v>1.79081E-2</c:v>
                </c:pt>
                <c:pt idx="51591">
                  <c:v>1.8614800000000001E-2</c:v>
                </c:pt>
                <c:pt idx="51592">
                  <c:v>2.6590300000000001E-2</c:v>
                </c:pt>
                <c:pt idx="51593">
                  <c:v>4.0264099999999997E-2</c:v>
                </c:pt>
                <c:pt idx="51594">
                  <c:v>2.5465999999999999E-2</c:v>
                </c:pt>
                <c:pt idx="51595">
                  <c:v>2.3121800000000001E-2</c:v>
                </c:pt>
                <c:pt idx="51596">
                  <c:v>1.5503899999999999E-2</c:v>
                </c:pt>
                <c:pt idx="51597">
                  <c:v>3.0413599999999999E-2</c:v>
                </c:pt>
                <c:pt idx="51598">
                  <c:v>2.6905999999999999E-2</c:v>
                </c:pt>
                <c:pt idx="51599">
                  <c:v>2.26746E-2</c:v>
                </c:pt>
                <c:pt idx="51600">
                  <c:v>1.72157E-2</c:v>
                </c:pt>
                <c:pt idx="51601">
                  <c:v>1.9082100000000001E-2</c:v>
                </c:pt>
                <c:pt idx="51602">
                  <c:v>5.8689099999999998E-3</c:v>
                </c:pt>
                <c:pt idx="51603">
                  <c:v>1.406E-2</c:v>
                </c:pt>
                <c:pt idx="51604">
                  <c:v>1.12782E-2</c:v>
                </c:pt>
                <c:pt idx="51605">
                  <c:v>2.2898700000000001E-2</c:v>
                </c:pt>
                <c:pt idx="51606">
                  <c:v>3.2055899999999998E-2</c:v>
                </c:pt>
                <c:pt idx="51607">
                  <c:v>1.06993E-2</c:v>
                </c:pt>
                <c:pt idx="51608">
                  <c:v>1.3740499999999999E-2</c:v>
                </c:pt>
                <c:pt idx="51609">
                  <c:v>1.49202E-2</c:v>
                </c:pt>
                <c:pt idx="51610">
                  <c:v>3.1201400000000001E-2</c:v>
                </c:pt>
                <c:pt idx="51611">
                  <c:v>1.27058E-2</c:v>
                </c:pt>
                <c:pt idx="51612">
                  <c:v>1.16186E-2</c:v>
                </c:pt>
                <c:pt idx="51613">
                  <c:v>2.59571E-2</c:v>
                </c:pt>
                <c:pt idx="51614">
                  <c:v>2.4050700000000001E-2</c:v>
                </c:pt>
                <c:pt idx="51615">
                  <c:v>2.13022E-2</c:v>
                </c:pt>
                <c:pt idx="51616">
                  <c:v>1.1061700000000001E-2</c:v>
                </c:pt>
                <c:pt idx="51617">
                  <c:v>2.036E-2</c:v>
                </c:pt>
                <c:pt idx="51618">
                  <c:v>1.3566999999999999E-2</c:v>
                </c:pt>
                <c:pt idx="51619">
                  <c:v>1.7008800000000001E-2</c:v>
                </c:pt>
                <c:pt idx="51620">
                  <c:v>2.7756699999999999E-2</c:v>
                </c:pt>
                <c:pt idx="51621">
                  <c:v>3.4521099999999999E-2</c:v>
                </c:pt>
                <c:pt idx="51622">
                  <c:v>1.3417200000000001E-2</c:v>
                </c:pt>
                <c:pt idx="51623">
                  <c:v>9.1047300000000001E-3</c:v>
                </c:pt>
                <c:pt idx="51624">
                  <c:v>2.5683399999999999E-2</c:v>
                </c:pt>
                <c:pt idx="51625">
                  <c:v>1.9002000000000002E-2</c:v>
                </c:pt>
                <c:pt idx="51626">
                  <c:v>8.7928799999999994E-3</c:v>
                </c:pt>
                <c:pt idx="51627">
                  <c:v>1.1591000000000001E-2</c:v>
                </c:pt>
                <c:pt idx="51628">
                  <c:v>2.6708599999999999E-2</c:v>
                </c:pt>
                <c:pt idx="51629">
                  <c:v>1.4297499999999999E-2</c:v>
                </c:pt>
                <c:pt idx="51630">
                  <c:v>-3.9462999999999998E-3</c:v>
                </c:pt>
                <c:pt idx="51631">
                  <c:v>2.1789599999999999E-2</c:v>
                </c:pt>
                <c:pt idx="51632">
                  <c:v>2.15616E-2</c:v>
                </c:pt>
                <c:pt idx="51633">
                  <c:v>-5.1174200000000001E-3</c:v>
                </c:pt>
                <c:pt idx="51634">
                  <c:v>5.0811800000000002E-3</c:v>
                </c:pt>
                <c:pt idx="51635">
                  <c:v>-2.37083E-3</c:v>
                </c:pt>
                <c:pt idx="51636">
                  <c:v>8.3522800000000001E-3</c:v>
                </c:pt>
                <c:pt idx="51637">
                  <c:v>1.11609E-2</c:v>
                </c:pt>
                <c:pt idx="51638">
                  <c:v>5.7249099999999997E-3</c:v>
                </c:pt>
                <c:pt idx="51639">
                  <c:v>1.50204E-2</c:v>
                </c:pt>
                <c:pt idx="51640">
                  <c:v>1.25875E-2</c:v>
                </c:pt>
                <c:pt idx="51641">
                  <c:v>1.29395E-2</c:v>
                </c:pt>
                <c:pt idx="51642">
                  <c:v>1.7890899999999999E-3</c:v>
                </c:pt>
                <c:pt idx="51643">
                  <c:v>1.07431E-2</c:v>
                </c:pt>
                <c:pt idx="51644">
                  <c:v>1.6916299999999999E-2</c:v>
                </c:pt>
                <c:pt idx="51645">
                  <c:v>1.03655E-2</c:v>
                </c:pt>
                <c:pt idx="51646">
                  <c:v>9.4470999999999999E-3</c:v>
                </c:pt>
                <c:pt idx="51647">
                  <c:v>-2.1944E-3</c:v>
                </c:pt>
                <c:pt idx="51648">
                  <c:v>2.4888E-2</c:v>
                </c:pt>
                <c:pt idx="51649">
                  <c:v>1.8768300000000002E-2</c:v>
                </c:pt>
                <c:pt idx="51650">
                  <c:v>5.1164599999999998E-3</c:v>
                </c:pt>
                <c:pt idx="51651">
                  <c:v>1.1827499999999999E-2</c:v>
                </c:pt>
                <c:pt idx="51652">
                  <c:v>1.5934899999999998E-2</c:v>
                </c:pt>
                <c:pt idx="51653">
                  <c:v>2.8295500000000001E-3</c:v>
                </c:pt>
                <c:pt idx="51654">
                  <c:v>1.7154699999999998E-2</c:v>
                </c:pt>
                <c:pt idx="51655">
                  <c:v>1.03617E-2</c:v>
                </c:pt>
                <c:pt idx="51656">
                  <c:v>1.3315199999999999E-2</c:v>
                </c:pt>
                <c:pt idx="51657">
                  <c:v>1.4644600000000001E-2</c:v>
                </c:pt>
                <c:pt idx="51658">
                  <c:v>2.14682E-2</c:v>
                </c:pt>
                <c:pt idx="51659">
                  <c:v>1.47133E-2</c:v>
                </c:pt>
                <c:pt idx="51660">
                  <c:v>9.4737999999999992E-3</c:v>
                </c:pt>
                <c:pt idx="51661">
                  <c:v>1.7423600000000001E-2</c:v>
                </c:pt>
                <c:pt idx="51662">
                  <c:v>9.9267999999999995E-3</c:v>
                </c:pt>
                <c:pt idx="51663">
                  <c:v>1.0389300000000001E-2</c:v>
                </c:pt>
                <c:pt idx="51664">
                  <c:v>7.3594999999999997E-3</c:v>
                </c:pt>
                <c:pt idx="51665">
                  <c:v>1.8683399999999999E-2</c:v>
                </c:pt>
                <c:pt idx="51666">
                  <c:v>4.2381299999999997E-3</c:v>
                </c:pt>
                <c:pt idx="51667">
                  <c:v>4.7454799999999998E-3</c:v>
                </c:pt>
                <c:pt idx="51668">
                  <c:v>1.9702899999999999E-2</c:v>
                </c:pt>
                <c:pt idx="51669">
                  <c:v>3.6211E-2</c:v>
                </c:pt>
                <c:pt idx="51670">
                  <c:v>2.4349200000000001E-2</c:v>
                </c:pt>
                <c:pt idx="51671">
                  <c:v>1.5486700000000001E-2</c:v>
                </c:pt>
                <c:pt idx="51672">
                  <c:v>2.0179699999999998E-2</c:v>
                </c:pt>
                <c:pt idx="51673">
                  <c:v>1.6331700000000001E-2</c:v>
                </c:pt>
                <c:pt idx="51674">
                  <c:v>1.3658500000000001E-2</c:v>
                </c:pt>
                <c:pt idx="51675">
                  <c:v>8.6441E-3</c:v>
                </c:pt>
                <c:pt idx="51676">
                  <c:v>1.3167399999999999E-2</c:v>
                </c:pt>
                <c:pt idx="51677">
                  <c:v>5.0878499999999997E-3</c:v>
                </c:pt>
                <c:pt idx="51678">
                  <c:v>9.9382399999999992E-3</c:v>
                </c:pt>
                <c:pt idx="51679">
                  <c:v>1.7138500000000001E-2</c:v>
                </c:pt>
                <c:pt idx="51680">
                  <c:v>2.1054300000000001E-2</c:v>
                </c:pt>
                <c:pt idx="51681">
                  <c:v>1.8531800000000001E-2</c:v>
                </c:pt>
                <c:pt idx="51682">
                  <c:v>1.2530299999999999E-2</c:v>
                </c:pt>
                <c:pt idx="51683">
                  <c:v>1.8902800000000001E-2</c:v>
                </c:pt>
                <c:pt idx="51684">
                  <c:v>2.0613699999999999E-2</c:v>
                </c:pt>
                <c:pt idx="51685">
                  <c:v>1.7855599999999999E-2</c:v>
                </c:pt>
                <c:pt idx="51686">
                  <c:v>2.3036000000000001E-2</c:v>
                </c:pt>
                <c:pt idx="51687">
                  <c:v>2.4000199999999999E-2</c:v>
                </c:pt>
                <c:pt idx="51688">
                  <c:v>4.6844499999999997E-3</c:v>
                </c:pt>
                <c:pt idx="51689">
                  <c:v>1.8802599999999999E-2</c:v>
                </c:pt>
                <c:pt idx="51690">
                  <c:v>2.51808E-2</c:v>
                </c:pt>
                <c:pt idx="51691">
                  <c:v>2.4606699999999999E-2</c:v>
                </c:pt>
                <c:pt idx="51692">
                  <c:v>1.25732E-2</c:v>
                </c:pt>
                <c:pt idx="51693">
                  <c:v>2.2131000000000001E-2</c:v>
                </c:pt>
                <c:pt idx="51694">
                  <c:v>3.3526399999999998E-2</c:v>
                </c:pt>
                <c:pt idx="51695">
                  <c:v>1.0788000000000001E-2</c:v>
                </c:pt>
                <c:pt idx="51696">
                  <c:v>2.7029999999999998E-2</c:v>
                </c:pt>
                <c:pt idx="51697">
                  <c:v>2.5315299999999999E-2</c:v>
                </c:pt>
                <c:pt idx="51698">
                  <c:v>2.86999E-2</c:v>
                </c:pt>
                <c:pt idx="51699">
                  <c:v>2.3438500000000001E-2</c:v>
                </c:pt>
                <c:pt idx="51700">
                  <c:v>3.4045199999999998E-2</c:v>
                </c:pt>
                <c:pt idx="51701">
                  <c:v>2.57177E-2</c:v>
                </c:pt>
                <c:pt idx="51702">
                  <c:v>9.0827900000000003E-3</c:v>
                </c:pt>
                <c:pt idx="51703">
                  <c:v>2.7164500000000001E-2</c:v>
                </c:pt>
                <c:pt idx="51704">
                  <c:v>1.84174E-2</c:v>
                </c:pt>
                <c:pt idx="51705">
                  <c:v>2.6329999999999999E-2</c:v>
                </c:pt>
                <c:pt idx="51706">
                  <c:v>2.8944999999999999E-2</c:v>
                </c:pt>
                <c:pt idx="51707">
                  <c:v>2.40679E-2</c:v>
                </c:pt>
                <c:pt idx="51708">
                  <c:v>1.2378699999999999E-2</c:v>
                </c:pt>
                <c:pt idx="51709">
                  <c:v>1.4276499999999999E-2</c:v>
                </c:pt>
                <c:pt idx="51710">
                  <c:v>2.5186500000000001E-2</c:v>
                </c:pt>
                <c:pt idx="51711">
                  <c:v>3.12891E-2</c:v>
                </c:pt>
                <c:pt idx="51712">
                  <c:v>2.0061499999999999E-2</c:v>
                </c:pt>
                <c:pt idx="51713">
                  <c:v>2.3783700000000001E-2</c:v>
                </c:pt>
                <c:pt idx="51714">
                  <c:v>3.0034100000000001E-2</c:v>
                </c:pt>
                <c:pt idx="51715">
                  <c:v>1.9351E-2</c:v>
                </c:pt>
                <c:pt idx="51716">
                  <c:v>2.3338299999999999E-2</c:v>
                </c:pt>
                <c:pt idx="51717">
                  <c:v>9.4556799999999993E-3</c:v>
                </c:pt>
                <c:pt idx="51718">
                  <c:v>7.4329399999999999E-3</c:v>
                </c:pt>
                <c:pt idx="51719">
                  <c:v>1.0499E-2</c:v>
                </c:pt>
                <c:pt idx="51720">
                  <c:v>1.19276E-2</c:v>
                </c:pt>
                <c:pt idx="51721">
                  <c:v>1.12476E-2</c:v>
                </c:pt>
                <c:pt idx="51722">
                  <c:v>8.4085500000000007E-3</c:v>
                </c:pt>
                <c:pt idx="51723">
                  <c:v>1.97296E-2</c:v>
                </c:pt>
                <c:pt idx="51724">
                  <c:v>1.9086800000000001E-2</c:v>
                </c:pt>
                <c:pt idx="51725">
                  <c:v>2.37045E-2</c:v>
                </c:pt>
                <c:pt idx="51726">
                  <c:v>1.5148200000000001E-2</c:v>
                </c:pt>
                <c:pt idx="51727">
                  <c:v>2.8762800000000002E-2</c:v>
                </c:pt>
                <c:pt idx="51728">
                  <c:v>2.0358999999999999E-2</c:v>
                </c:pt>
                <c:pt idx="51729">
                  <c:v>2.35281E-2</c:v>
                </c:pt>
                <c:pt idx="51730">
                  <c:v>1.40257E-2</c:v>
                </c:pt>
                <c:pt idx="51731">
                  <c:v>2.27814E-2</c:v>
                </c:pt>
                <c:pt idx="51732">
                  <c:v>1.2729600000000001E-2</c:v>
                </c:pt>
                <c:pt idx="51733">
                  <c:v>1.23453E-2</c:v>
                </c:pt>
                <c:pt idx="51734">
                  <c:v>1.2701E-2</c:v>
                </c:pt>
                <c:pt idx="51735">
                  <c:v>2.3774099999999999E-2</c:v>
                </c:pt>
                <c:pt idx="51736">
                  <c:v>2.1629300000000001E-2</c:v>
                </c:pt>
                <c:pt idx="51737">
                  <c:v>1.5601200000000001E-2</c:v>
                </c:pt>
                <c:pt idx="51738">
                  <c:v>2.7187300000000001E-2</c:v>
                </c:pt>
                <c:pt idx="51739">
                  <c:v>2.6016199999999998E-3</c:v>
                </c:pt>
                <c:pt idx="51740">
                  <c:v>9.8218899999999998E-3</c:v>
                </c:pt>
                <c:pt idx="51741">
                  <c:v>1.6536700000000001E-2</c:v>
                </c:pt>
                <c:pt idx="51742">
                  <c:v>1.8296199999999999E-2</c:v>
                </c:pt>
                <c:pt idx="51743">
                  <c:v>8.2416499999999997E-3</c:v>
                </c:pt>
                <c:pt idx="51744">
                  <c:v>1.23625E-2</c:v>
                </c:pt>
                <c:pt idx="51745" formatCode="0.00E+00">
                  <c:v>2.1253600000000001E-2</c:v>
                </c:pt>
                <c:pt idx="51746">
                  <c:v>2.6737199999999999E-2</c:v>
                </c:pt>
                <c:pt idx="51747">
                  <c:v>2.7179700000000001E-2</c:v>
                </c:pt>
                <c:pt idx="51748">
                  <c:v>1.5782399999999999E-2</c:v>
                </c:pt>
                <c:pt idx="51749">
                  <c:v>8.1548699999999998E-3</c:v>
                </c:pt>
                <c:pt idx="51750">
                  <c:v>8.3208099999999997E-3</c:v>
                </c:pt>
                <c:pt idx="51751">
                  <c:v>6.0815799999999996E-3</c:v>
                </c:pt>
                <c:pt idx="51752">
                  <c:v>1.97945E-2</c:v>
                </c:pt>
                <c:pt idx="51753">
                  <c:v>1.51854E-2</c:v>
                </c:pt>
                <c:pt idx="51754">
                  <c:v>1.6050299999999999E-3</c:v>
                </c:pt>
                <c:pt idx="51755">
                  <c:v>1.47057E-2</c:v>
                </c:pt>
                <c:pt idx="51756">
                  <c:v>1.36366E-2</c:v>
                </c:pt>
                <c:pt idx="51757">
                  <c:v>-1.41048E-3</c:v>
                </c:pt>
                <c:pt idx="51758">
                  <c:v>1.1753100000000001E-2</c:v>
                </c:pt>
                <c:pt idx="51759">
                  <c:v>5.7105999999999997E-3</c:v>
                </c:pt>
                <c:pt idx="51760">
                  <c:v>1.24025E-2</c:v>
                </c:pt>
                <c:pt idx="51761">
                  <c:v>6.8302199999999997E-3</c:v>
                </c:pt>
                <c:pt idx="51762">
                  <c:v>-1.94454E-3</c:v>
                </c:pt>
                <c:pt idx="51763">
                  <c:v>-6.6614200000000004E-3</c:v>
                </c:pt>
                <c:pt idx="51764">
                  <c:v>1.0767000000000001E-3</c:v>
                </c:pt>
                <c:pt idx="51765">
                  <c:v>-1.4708499999999999E-2</c:v>
                </c:pt>
                <c:pt idx="51766">
                  <c:v>-1.9103100000000001E-2</c:v>
                </c:pt>
                <c:pt idx="51767">
                  <c:v>-1.54915E-2</c:v>
                </c:pt>
                <c:pt idx="51768">
                  <c:v>-1.83468E-2</c:v>
                </c:pt>
                <c:pt idx="51769">
                  <c:v>-1.2732500000000001E-2</c:v>
                </c:pt>
                <c:pt idx="51770">
                  <c:v>-2.5172199999999999E-2</c:v>
                </c:pt>
                <c:pt idx="51771">
                  <c:v>-2.47917E-2</c:v>
                </c:pt>
                <c:pt idx="51772">
                  <c:v>-1.24998E-2</c:v>
                </c:pt>
                <c:pt idx="51773">
                  <c:v>-2.4424600000000001E-2</c:v>
                </c:pt>
                <c:pt idx="51774">
                  <c:v>-1.81599E-2</c:v>
                </c:pt>
                <c:pt idx="51775">
                  <c:v>-1.8160800000000001E-2</c:v>
                </c:pt>
                <c:pt idx="51776">
                  <c:v>-6.5116899999999997E-3</c:v>
                </c:pt>
                <c:pt idx="51777">
                  <c:v>2.6159299999999998E-3</c:v>
                </c:pt>
                <c:pt idx="51778">
                  <c:v>-1.20754E-2</c:v>
                </c:pt>
                <c:pt idx="51779">
                  <c:v>-9.3593600000000006E-3</c:v>
                </c:pt>
                <c:pt idx="51780">
                  <c:v>-6.6814400000000003E-3</c:v>
                </c:pt>
                <c:pt idx="51781">
                  <c:v>6.3104600000000004E-3</c:v>
                </c:pt>
                <c:pt idx="51782">
                  <c:v>-3.0155199999999998E-3</c:v>
                </c:pt>
                <c:pt idx="51783">
                  <c:v>6.3943899999999998E-3</c:v>
                </c:pt>
                <c:pt idx="51784">
                  <c:v>1.44958E-2</c:v>
                </c:pt>
                <c:pt idx="51785">
                  <c:v>6.8864800000000004E-3</c:v>
                </c:pt>
                <c:pt idx="51786">
                  <c:v>6.6947899999999995E-4</c:v>
                </c:pt>
                <c:pt idx="51787">
                  <c:v>1.6737E-3</c:v>
                </c:pt>
                <c:pt idx="51788">
                  <c:v>1.00994E-2</c:v>
                </c:pt>
                <c:pt idx="51789" formatCode="0.00E+00">
                  <c:v>2.47955E-5</c:v>
                </c:pt>
                <c:pt idx="51790">
                  <c:v>6.4811699999999996E-3</c:v>
                </c:pt>
                <c:pt idx="51791">
                  <c:v>6.5584199999999997E-3</c:v>
                </c:pt>
                <c:pt idx="51792">
                  <c:v>1.30749E-2</c:v>
                </c:pt>
                <c:pt idx="51793">
                  <c:v>8.9235300000000007E-3</c:v>
                </c:pt>
                <c:pt idx="51794">
                  <c:v>1.3020500000000001E-2</c:v>
                </c:pt>
                <c:pt idx="51795">
                  <c:v>9.3402899999999994E-3</c:v>
                </c:pt>
                <c:pt idx="51796">
                  <c:v>2.6865000000000001E-3</c:v>
                </c:pt>
                <c:pt idx="51797">
                  <c:v>7.2164500000000001E-3</c:v>
                </c:pt>
                <c:pt idx="51798">
                  <c:v>2.0599400000000001E-3</c:v>
                </c:pt>
                <c:pt idx="51799">
                  <c:v>6.4201400000000004E-3</c:v>
                </c:pt>
                <c:pt idx="51800">
                  <c:v>-4.7226000000000004E-3</c:v>
                </c:pt>
                <c:pt idx="51801">
                  <c:v>5.6800799999999997E-3</c:v>
                </c:pt>
                <c:pt idx="51802">
                  <c:v>5.22041E-3</c:v>
                </c:pt>
                <c:pt idx="51803">
                  <c:v>-4.5204199999999998E-3</c:v>
                </c:pt>
                <c:pt idx="51804">
                  <c:v>-1.76811E-3</c:v>
                </c:pt>
                <c:pt idx="51805">
                  <c:v>5.0544700000000001E-3</c:v>
                </c:pt>
                <c:pt idx="51806">
                  <c:v>-4.2696000000000001E-3</c:v>
                </c:pt>
                <c:pt idx="51807">
                  <c:v>-1.7930000000000001E-2</c:v>
                </c:pt>
                <c:pt idx="51808">
                  <c:v>7.7829400000000003E-3</c:v>
                </c:pt>
                <c:pt idx="51809">
                  <c:v>5.4082899999999996E-3</c:v>
                </c:pt>
                <c:pt idx="51810">
                  <c:v>4.7655099999999997E-3</c:v>
                </c:pt>
                <c:pt idx="51811">
                  <c:v>-4.8160599999999996E-3</c:v>
                </c:pt>
                <c:pt idx="51812">
                  <c:v>1.00584E-2</c:v>
                </c:pt>
                <c:pt idx="51813">
                  <c:v>7.5807599999999998E-3</c:v>
                </c:pt>
                <c:pt idx="51814">
                  <c:v>-1.88255E-3</c:v>
                </c:pt>
                <c:pt idx="51815">
                  <c:v>3.8776399999999999E-3</c:v>
                </c:pt>
                <c:pt idx="51816">
                  <c:v>-7.0390699999999997E-3</c:v>
                </c:pt>
                <c:pt idx="51817">
                  <c:v>1.05762E-3</c:v>
                </c:pt>
                <c:pt idx="51818">
                  <c:v>-4.4918099999999997E-3</c:v>
                </c:pt>
                <c:pt idx="51819">
                  <c:v>4.4422100000000003E-3</c:v>
                </c:pt>
                <c:pt idx="51820">
                  <c:v>-1.22452E-3</c:v>
                </c:pt>
                <c:pt idx="51821">
                  <c:v>1.4266999999999999E-3</c:v>
                </c:pt>
                <c:pt idx="51822">
                  <c:v>7.4586899999999996E-3</c:v>
                </c:pt>
                <c:pt idx="51823">
                  <c:v>9.1695800000000001E-3</c:v>
                </c:pt>
                <c:pt idx="51824">
                  <c:v>2.0172099999999998E-2</c:v>
                </c:pt>
                <c:pt idx="51825">
                  <c:v>8.8720299999999995E-3</c:v>
                </c:pt>
                <c:pt idx="51826">
                  <c:v>6.6204100000000002E-3</c:v>
                </c:pt>
                <c:pt idx="51827">
                  <c:v>5.8259999999999996E-3</c:v>
                </c:pt>
                <c:pt idx="51828">
                  <c:v>8.51822E-3</c:v>
                </c:pt>
                <c:pt idx="51829">
                  <c:v>9.4604500000000005E-3</c:v>
                </c:pt>
                <c:pt idx="51830">
                  <c:v>1.0375000000000001E-2</c:v>
                </c:pt>
                <c:pt idx="51831">
                  <c:v>4.8131900000000002E-3</c:v>
                </c:pt>
                <c:pt idx="51832">
                  <c:v>-2.93159E-3</c:v>
                </c:pt>
                <c:pt idx="51833">
                  <c:v>9.0217599999999998E-4</c:v>
                </c:pt>
                <c:pt idx="51834">
                  <c:v>-1.34726E-2</c:v>
                </c:pt>
                <c:pt idx="51835">
                  <c:v>5.4397600000000001E-3</c:v>
                </c:pt>
                <c:pt idx="51836">
                  <c:v>9.0036400000000003E-3</c:v>
                </c:pt>
                <c:pt idx="51837">
                  <c:v>1.97124E-3</c:v>
                </c:pt>
                <c:pt idx="51838">
                  <c:v>7.00951E-3</c:v>
                </c:pt>
                <c:pt idx="51839">
                  <c:v>-6.2160499999999999E-3</c:v>
                </c:pt>
                <c:pt idx="51840">
                  <c:v>-2.48241E-3</c:v>
                </c:pt>
                <c:pt idx="51841">
                  <c:v>-3.00884E-3</c:v>
                </c:pt>
                <c:pt idx="51842">
                  <c:v>-6.8454700000000002E-3</c:v>
                </c:pt>
                <c:pt idx="51843">
                  <c:v>-4.2343099999999998E-3</c:v>
                </c:pt>
                <c:pt idx="51844">
                  <c:v>-1.8453600000000001E-3</c:v>
                </c:pt>
                <c:pt idx="51845">
                  <c:v>1.78528E-3</c:v>
                </c:pt>
                <c:pt idx="51846">
                  <c:v>-2.3479500000000001E-3</c:v>
                </c:pt>
                <c:pt idx="51847">
                  <c:v>-6.64425E-3</c:v>
                </c:pt>
                <c:pt idx="51848">
                  <c:v>-1.2111699999999999E-3</c:v>
                </c:pt>
                <c:pt idx="51849">
                  <c:v>-2.3155200000000002E-3</c:v>
                </c:pt>
                <c:pt idx="51850">
                  <c:v>-1.99318E-2</c:v>
                </c:pt>
                <c:pt idx="51851">
                  <c:v>-1.7333000000000001E-2</c:v>
                </c:pt>
                <c:pt idx="51852">
                  <c:v>-7.2297999999999998E-3</c:v>
                </c:pt>
                <c:pt idx="51853">
                  <c:v>5.3310399999999996E-4</c:v>
                </c:pt>
                <c:pt idx="51854">
                  <c:v>-1.92833E-3</c:v>
                </c:pt>
                <c:pt idx="51855">
                  <c:v>-1.60742E-2</c:v>
                </c:pt>
                <c:pt idx="51856">
                  <c:v>-1.26877E-2</c:v>
                </c:pt>
                <c:pt idx="51857">
                  <c:v>-5.1650999999999997E-3</c:v>
                </c:pt>
                <c:pt idx="51858">
                  <c:v>-8.1787100000000005E-3</c:v>
                </c:pt>
                <c:pt idx="51859">
                  <c:v>-1.6580600000000001E-2</c:v>
                </c:pt>
                <c:pt idx="51860">
                  <c:v>-1.93501E-3</c:v>
                </c:pt>
                <c:pt idx="51861">
                  <c:v>-6.1130500000000001E-3</c:v>
                </c:pt>
                <c:pt idx="51862">
                  <c:v>-1.6313600000000001E-2</c:v>
                </c:pt>
                <c:pt idx="51863">
                  <c:v>-6.9236799999999998E-3</c:v>
                </c:pt>
                <c:pt idx="51864">
                  <c:v>-1.8016799999999999E-2</c:v>
                </c:pt>
                <c:pt idx="51865">
                  <c:v>-3.9415400000000003E-3</c:v>
                </c:pt>
                <c:pt idx="51866">
                  <c:v>-3.0963899999999999E-2</c:v>
                </c:pt>
                <c:pt idx="51867">
                  <c:v>-2.2582999999999999E-2</c:v>
                </c:pt>
                <c:pt idx="51868">
                  <c:v>-1.0834699999999999E-2</c:v>
                </c:pt>
                <c:pt idx="51869">
                  <c:v>-1.1936199999999999E-2</c:v>
                </c:pt>
                <c:pt idx="51870">
                  <c:v>-8.4476499999999993E-3</c:v>
                </c:pt>
                <c:pt idx="51871">
                  <c:v>-1.5987399999999999E-2</c:v>
                </c:pt>
                <c:pt idx="51872">
                  <c:v>-1.0676400000000001E-2</c:v>
                </c:pt>
                <c:pt idx="51873">
                  <c:v>-3.5628300000000002E-2</c:v>
                </c:pt>
                <c:pt idx="51874">
                  <c:v>-9.9744800000000008E-3</c:v>
                </c:pt>
                <c:pt idx="51875">
                  <c:v>-1.6970599999999999E-2</c:v>
                </c:pt>
                <c:pt idx="51876">
                  <c:v>-9.6263900000000003E-3</c:v>
                </c:pt>
                <c:pt idx="51877">
                  <c:v>-8.0995600000000004E-3</c:v>
                </c:pt>
                <c:pt idx="51878">
                  <c:v>-1.1782600000000001E-2</c:v>
                </c:pt>
                <c:pt idx="51879">
                  <c:v>-1.76907E-2</c:v>
                </c:pt>
                <c:pt idx="51880">
                  <c:v>-2.06871E-2</c:v>
                </c:pt>
                <c:pt idx="51881">
                  <c:v>-2.3358299999999999E-2</c:v>
                </c:pt>
                <c:pt idx="51882">
                  <c:v>-1.84555E-2</c:v>
                </c:pt>
                <c:pt idx="51883">
                  <c:v>-1.9315700000000002E-2</c:v>
                </c:pt>
                <c:pt idx="51884">
                  <c:v>-2.4564699999999998E-2</c:v>
                </c:pt>
                <c:pt idx="51885">
                  <c:v>-2.2251099999999999E-2</c:v>
                </c:pt>
                <c:pt idx="51886">
                  <c:v>-2.8683699999999999E-2</c:v>
                </c:pt>
                <c:pt idx="51887">
                  <c:v>-2.9085199999999999E-2</c:v>
                </c:pt>
                <c:pt idx="51888">
                  <c:v>-3.6442799999999997E-2</c:v>
                </c:pt>
                <c:pt idx="51889">
                  <c:v>-3.1258599999999997E-2</c:v>
                </c:pt>
                <c:pt idx="51890">
                  <c:v>-3.3945999999999997E-2</c:v>
                </c:pt>
                <c:pt idx="51891">
                  <c:v>-4.1718499999999999E-2</c:v>
                </c:pt>
                <c:pt idx="51892" formatCode="0.00E+00">
                  <c:v>-4.2720800000000003E-2</c:v>
                </c:pt>
                <c:pt idx="51893">
                  <c:v>-2.7621300000000001E-2</c:v>
                </c:pt>
                <c:pt idx="51894">
                  <c:v>-2.2551499999999999E-2</c:v>
                </c:pt>
                <c:pt idx="51895">
                  <c:v>-3.09877E-2</c:v>
                </c:pt>
                <c:pt idx="51896">
                  <c:v>-2.7340900000000001E-2</c:v>
                </c:pt>
                <c:pt idx="51897">
                  <c:v>-3.6820400000000003E-2</c:v>
                </c:pt>
                <c:pt idx="51898">
                  <c:v>-3.6781300000000003E-2</c:v>
                </c:pt>
                <c:pt idx="51899">
                  <c:v>-3.46174E-2</c:v>
                </c:pt>
                <c:pt idx="51900">
                  <c:v>-2.8224900000000001E-2</c:v>
                </c:pt>
                <c:pt idx="51901">
                  <c:v>-2.58322E-2</c:v>
                </c:pt>
                <c:pt idx="51902">
                  <c:v>-2.0340899999999999E-2</c:v>
                </c:pt>
                <c:pt idx="51903" formatCode="0.00E+00">
                  <c:v>-3.3455800000000001E-2</c:v>
                </c:pt>
                <c:pt idx="51904">
                  <c:v>-3.6151900000000001E-2</c:v>
                </c:pt>
                <c:pt idx="51905">
                  <c:v>-1.8578500000000001E-2</c:v>
                </c:pt>
                <c:pt idx="51906">
                  <c:v>-2.0566000000000001E-2</c:v>
                </c:pt>
                <c:pt idx="51907">
                  <c:v>-1.5992200000000002E-2</c:v>
                </c:pt>
                <c:pt idx="51908">
                  <c:v>-7.9069099999999996E-3</c:v>
                </c:pt>
                <c:pt idx="51909">
                  <c:v>-6.6900299999999996E-3</c:v>
                </c:pt>
                <c:pt idx="51910">
                  <c:v>-1.8784499999999999E-2</c:v>
                </c:pt>
                <c:pt idx="51911">
                  <c:v>-2.83527E-3</c:v>
                </c:pt>
                <c:pt idx="51912">
                  <c:v>7.9536400000000001E-4</c:v>
                </c:pt>
                <c:pt idx="51913">
                  <c:v>-1.7376900000000001E-2</c:v>
                </c:pt>
                <c:pt idx="51914">
                  <c:v>-1.2696300000000001E-2</c:v>
                </c:pt>
                <c:pt idx="51915">
                  <c:v>-1.06125E-2</c:v>
                </c:pt>
                <c:pt idx="51916">
                  <c:v>-1.77193E-2</c:v>
                </c:pt>
                <c:pt idx="51917">
                  <c:v>-1.6396500000000001E-2</c:v>
                </c:pt>
                <c:pt idx="51918">
                  <c:v>-9.0370199999999998E-3</c:v>
                </c:pt>
                <c:pt idx="51919">
                  <c:v>-1.3920800000000001E-2</c:v>
                </c:pt>
                <c:pt idx="51920">
                  <c:v>-2.9478099999999999E-3</c:v>
                </c:pt>
                <c:pt idx="51921">
                  <c:v>-1.7229100000000001E-2</c:v>
                </c:pt>
                <c:pt idx="51922">
                  <c:v>-1.66473E-2</c:v>
                </c:pt>
                <c:pt idx="51923">
                  <c:v>-6.41918E-3</c:v>
                </c:pt>
                <c:pt idx="51924">
                  <c:v>-1.47324E-2</c:v>
                </c:pt>
                <c:pt idx="51925">
                  <c:v>-1.7829899999999999E-2</c:v>
                </c:pt>
                <c:pt idx="51926">
                  <c:v>-9.2487300000000001E-3</c:v>
                </c:pt>
                <c:pt idx="51927">
                  <c:v>-1.01709E-2</c:v>
                </c:pt>
                <c:pt idx="51928">
                  <c:v>-6.40297E-3</c:v>
                </c:pt>
                <c:pt idx="51929">
                  <c:v>-1.5815699999999999E-2</c:v>
                </c:pt>
                <c:pt idx="51930" formatCode="0.00E+00">
                  <c:v>-1.2682000000000001E-2</c:v>
                </c:pt>
                <c:pt idx="51931">
                  <c:v>-1.4549299999999999E-2</c:v>
                </c:pt>
                <c:pt idx="51932">
                  <c:v>-1.64995E-2</c:v>
                </c:pt>
                <c:pt idx="51933">
                  <c:v>-1.07145E-2</c:v>
                </c:pt>
                <c:pt idx="51934">
                  <c:v>-6.5441099999999997E-3</c:v>
                </c:pt>
                <c:pt idx="51935">
                  <c:v>-4.4231399999999999E-3</c:v>
                </c:pt>
                <c:pt idx="51936">
                  <c:v>-1.44329E-2</c:v>
                </c:pt>
                <c:pt idx="51937">
                  <c:v>-4.06265E-4</c:v>
                </c:pt>
                <c:pt idx="51938">
                  <c:v>-8.5783000000000005E-3</c:v>
                </c:pt>
                <c:pt idx="51939">
                  <c:v>-1.7644900000000002E-2</c:v>
                </c:pt>
                <c:pt idx="51940">
                  <c:v>-2.3571999999999999E-2</c:v>
                </c:pt>
                <c:pt idx="51941">
                  <c:v>-1.6957300000000002E-2</c:v>
                </c:pt>
                <c:pt idx="51942">
                  <c:v>-1.5702199999999999E-2</c:v>
                </c:pt>
                <c:pt idx="51943">
                  <c:v>-8.4247599999999999E-3</c:v>
                </c:pt>
                <c:pt idx="51944">
                  <c:v>-1.29604E-3</c:v>
                </c:pt>
                <c:pt idx="51945">
                  <c:v>-1.7296800000000001E-2</c:v>
                </c:pt>
                <c:pt idx="51946">
                  <c:v>-2.5469800000000001E-2</c:v>
                </c:pt>
                <c:pt idx="51947">
                  <c:v>-1.50566E-2</c:v>
                </c:pt>
                <c:pt idx="51948">
                  <c:v>-1.6570100000000001E-2</c:v>
                </c:pt>
                <c:pt idx="51949">
                  <c:v>-1.69401E-2</c:v>
                </c:pt>
                <c:pt idx="51950">
                  <c:v>-1.68886E-2</c:v>
                </c:pt>
                <c:pt idx="51951">
                  <c:v>-7.9670000000000001E-3</c:v>
                </c:pt>
                <c:pt idx="51952">
                  <c:v>-1.09692E-2</c:v>
                </c:pt>
                <c:pt idx="51953">
                  <c:v>-2.61354E-2</c:v>
                </c:pt>
                <c:pt idx="51954">
                  <c:v>-1.4782E-2</c:v>
                </c:pt>
                <c:pt idx="51955">
                  <c:v>-8.6441E-3</c:v>
                </c:pt>
                <c:pt idx="51956">
                  <c:v>-1.2796399999999999E-2</c:v>
                </c:pt>
                <c:pt idx="51957">
                  <c:v>-1.67942E-3</c:v>
                </c:pt>
                <c:pt idx="51958">
                  <c:v>-1.3718599999999999E-2</c:v>
                </c:pt>
                <c:pt idx="51959">
                  <c:v>-2.0105399999999999E-2</c:v>
                </c:pt>
                <c:pt idx="51960">
                  <c:v>-2.2506700000000001E-2</c:v>
                </c:pt>
                <c:pt idx="51961">
                  <c:v>-2.1799099999999998E-2</c:v>
                </c:pt>
                <c:pt idx="51962">
                  <c:v>-1.4373800000000001E-2</c:v>
                </c:pt>
                <c:pt idx="51963">
                  <c:v>-7.0209499999999998E-3</c:v>
                </c:pt>
                <c:pt idx="51964">
                  <c:v>4.1208299999999998E-3</c:v>
                </c:pt>
                <c:pt idx="51965">
                  <c:v>-1.2126E-2</c:v>
                </c:pt>
                <c:pt idx="51966">
                  <c:v>-1.6096099999999999E-2</c:v>
                </c:pt>
                <c:pt idx="51967">
                  <c:v>-1.6360300000000001E-2</c:v>
                </c:pt>
                <c:pt idx="51968">
                  <c:v>-6.6947899999999995E-4</c:v>
                </c:pt>
                <c:pt idx="51969">
                  <c:v>-6.1826700000000004E-3</c:v>
                </c:pt>
                <c:pt idx="51970">
                  <c:v>-1.6981099999999999E-2</c:v>
                </c:pt>
                <c:pt idx="51971">
                  <c:v>-2.0025299999999999E-2</c:v>
                </c:pt>
                <c:pt idx="51972">
                  <c:v>-1.8695799999999999E-2</c:v>
                </c:pt>
                <c:pt idx="51973">
                  <c:v>-1.45521E-2</c:v>
                </c:pt>
                <c:pt idx="51974">
                  <c:v>-1.6593900000000002E-2</c:v>
                </c:pt>
                <c:pt idx="51975">
                  <c:v>-1.2666699999999999E-2</c:v>
                </c:pt>
                <c:pt idx="51976">
                  <c:v>-2.2379900000000001E-2</c:v>
                </c:pt>
                <c:pt idx="51977">
                  <c:v>-2.76098E-2</c:v>
                </c:pt>
                <c:pt idx="51978">
                  <c:v>-4.2913399999999997E-2</c:v>
                </c:pt>
                <c:pt idx="51979">
                  <c:v>-2.7796700000000001E-2</c:v>
                </c:pt>
                <c:pt idx="51980">
                  <c:v>-1.6753199999999999E-2</c:v>
                </c:pt>
                <c:pt idx="51981">
                  <c:v>-3.1614299999999998E-2</c:v>
                </c:pt>
                <c:pt idx="51982">
                  <c:v>-3.9596600000000003E-2</c:v>
                </c:pt>
                <c:pt idx="51983">
                  <c:v>-3.3145899999999999E-2</c:v>
                </c:pt>
                <c:pt idx="51984">
                  <c:v>-2.8432800000000001E-2</c:v>
                </c:pt>
                <c:pt idx="51985">
                  <c:v>-2.7975099999999999E-2</c:v>
                </c:pt>
                <c:pt idx="51986">
                  <c:v>-2.37255E-2</c:v>
                </c:pt>
                <c:pt idx="51987">
                  <c:v>-3.0574799999999999E-2</c:v>
                </c:pt>
                <c:pt idx="51988">
                  <c:v>-3.08475E-2</c:v>
                </c:pt>
                <c:pt idx="51989">
                  <c:v>-2.1562600000000001E-2</c:v>
                </c:pt>
                <c:pt idx="51990">
                  <c:v>-1.8322000000000001E-2</c:v>
                </c:pt>
                <c:pt idx="51991">
                  <c:v>-2.5950399999999998E-2</c:v>
                </c:pt>
                <c:pt idx="51992">
                  <c:v>-2.1671300000000001E-2</c:v>
                </c:pt>
                <c:pt idx="51993">
                  <c:v>-3.0021699999999998E-2</c:v>
                </c:pt>
                <c:pt idx="51994">
                  <c:v>-2.8306999999999999E-2</c:v>
                </c:pt>
                <c:pt idx="51995">
                  <c:v>-1.7159500000000001E-2</c:v>
                </c:pt>
                <c:pt idx="51996">
                  <c:v>-2.43587E-2</c:v>
                </c:pt>
                <c:pt idx="51997">
                  <c:v>-2.0032899999999999E-2</c:v>
                </c:pt>
                <c:pt idx="51998">
                  <c:v>-1.07145E-2</c:v>
                </c:pt>
                <c:pt idx="51999">
                  <c:v>-1.00985E-2</c:v>
                </c:pt>
                <c:pt idx="52000">
                  <c:v>-1.55783E-2</c:v>
                </c:pt>
                <c:pt idx="52001">
                  <c:v>-1.21098E-2</c:v>
                </c:pt>
                <c:pt idx="52002">
                  <c:v>-2.1437600000000001E-2</c:v>
                </c:pt>
                <c:pt idx="52003">
                  <c:v>-2.1554899999999998E-2</c:v>
                </c:pt>
                <c:pt idx="52004">
                  <c:v>-1.6300200000000001E-2</c:v>
                </c:pt>
                <c:pt idx="52005">
                  <c:v>-3.3061E-2</c:v>
                </c:pt>
                <c:pt idx="52006">
                  <c:v>-2.8106699999999998E-2</c:v>
                </c:pt>
                <c:pt idx="52007">
                  <c:v>-1.5028E-2</c:v>
                </c:pt>
                <c:pt idx="52008">
                  <c:v>-9.0608600000000004E-3</c:v>
                </c:pt>
                <c:pt idx="52009">
                  <c:v>-1.6672099999999999E-2</c:v>
                </c:pt>
                <c:pt idx="52010">
                  <c:v>-2.3712199999999999E-2</c:v>
                </c:pt>
                <c:pt idx="52011">
                  <c:v>-3.6739300000000003E-2</c:v>
                </c:pt>
                <c:pt idx="52012">
                  <c:v>-1.9323300000000002E-2</c:v>
                </c:pt>
                <c:pt idx="52013">
                  <c:v>-2.2203400000000002E-2</c:v>
                </c:pt>
                <c:pt idx="52014">
                  <c:v>-1.6656899999999999E-2</c:v>
                </c:pt>
                <c:pt idx="52015">
                  <c:v>-2.1341300000000001E-2</c:v>
                </c:pt>
                <c:pt idx="52016">
                  <c:v>-2.3153300000000002E-2</c:v>
                </c:pt>
                <c:pt idx="52017">
                  <c:v>-2.88496E-2</c:v>
                </c:pt>
                <c:pt idx="52018">
                  <c:v>-2.8732299999999999E-2</c:v>
                </c:pt>
                <c:pt idx="52019">
                  <c:v>-1.7186199999999999E-2</c:v>
                </c:pt>
                <c:pt idx="52020">
                  <c:v>-2.7907399999999999E-2</c:v>
                </c:pt>
                <c:pt idx="52021">
                  <c:v>-3.0714000000000002E-2</c:v>
                </c:pt>
                <c:pt idx="52022">
                  <c:v>-2.7514500000000001E-2</c:v>
                </c:pt>
                <c:pt idx="52023">
                  <c:v>-2.1799099999999998E-2</c:v>
                </c:pt>
                <c:pt idx="52024">
                  <c:v>-8.9025500000000004E-3</c:v>
                </c:pt>
                <c:pt idx="52025">
                  <c:v>-1.2580900000000001E-2</c:v>
                </c:pt>
                <c:pt idx="52026">
                  <c:v>-1.6976399999999999E-2</c:v>
                </c:pt>
                <c:pt idx="52027">
                  <c:v>-8.9674000000000004E-3</c:v>
                </c:pt>
                <c:pt idx="52028">
                  <c:v>-6.8492900000000001E-3</c:v>
                </c:pt>
                <c:pt idx="52029">
                  <c:v>-1.18256E-3</c:v>
                </c:pt>
                <c:pt idx="52030">
                  <c:v>-9.2411000000000004E-3</c:v>
                </c:pt>
                <c:pt idx="52031">
                  <c:v>-5.2480699999999996E-3</c:v>
                </c:pt>
                <c:pt idx="52032">
                  <c:v>-1.19057E-2</c:v>
                </c:pt>
                <c:pt idx="52033">
                  <c:v>1.8215199999999999E-4</c:v>
                </c:pt>
                <c:pt idx="52034">
                  <c:v>-1.5870100000000002E-2</c:v>
                </c:pt>
                <c:pt idx="52035">
                  <c:v>-1.04008E-2</c:v>
                </c:pt>
                <c:pt idx="52036">
                  <c:v>-8.8195800000000005E-3</c:v>
                </c:pt>
                <c:pt idx="52037">
                  <c:v>-2.9373200000000002E-3</c:v>
                </c:pt>
                <c:pt idx="52038">
                  <c:v>6.97899E-3</c:v>
                </c:pt>
                <c:pt idx="52039">
                  <c:v>-1.45512E-2</c:v>
                </c:pt>
                <c:pt idx="52040">
                  <c:v>-8.8329299999999993E-3</c:v>
                </c:pt>
                <c:pt idx="52041">
                  <c:v>-3.8499799999999998E-3</c:v>
                </c:pt>
                <c:pt idx="52042">
                  <c:v>4.67491E-3</c:v>
                </c:pt>
                <c:pt idx="52043">
                  <c:v>-1.30405E-2</c:v>
                </c:pt>
                <c:pt idx="52044">
                  <c:v>-2.9811899999999999E-3</c:v>
                </c:pt>
                <c:pt idx="52045">
                  <c:v>-3.3378599999999998E-3</c:v>
                </c:pt>
                <c:pt idx="52046">
                  <c:v>-1.72625E-2</c:v>
                </c:pt>
                <c:pt idx="52047">
                  <c:v>-3.05653E-3</c:v>
                </c:pt>
                <c:pt idx="52048">
                  <c:v>-2.42624E-2</c:v>
                </c:pt>
                <c:pt idx="52049">
                  <c:v>-2.2935899999999999E-3</c:v>
                </c:pt>
                <c:pt idx="52050">
                  <c:v>-1.4936400000000001E-2</c:v>
                </c:pt>
                <c:pt idx="52051">
                  <c:v>-6.1836199999999999E-3</c:v>
                </c:pt>
                <c:pt idx="52052">
                  <c:v>-1.19848E-2</c:v>
                </c:pt>
                <c:pt idx="52053">
                  <c:v>-2.0904499999999999E-2</c:v>
                </c:pt>
                <c:pt idx="52054">
                  <c:v>2.3365E-3</c:v>
                </c:pt>
                <c:pt idx="52055">
                  <c:v>-1.6845700000000002E-2</c:v>
                </c:pt>
                <c:pt idx="52056">
                  <c:v>-5.2213700000000004E-3</c:v>
                </c:pt>
                <c:pt idx="52057">
                  <c:v>-1.22519E-2</c:v>
                </c:pt>
                <c:pt idx="52058">
                  <c:v>-1.0715499999999999E-2</c:v>
                </c:pt>
                <c:pt idx="52059">
                  <c:v>-5.2967099999999996E-3</c:v>
                </c:pt>
                <c:pt idx="52060">
                  <c:v>-1.1177100000000001E-2</c:v>
                </c:pt>
                <c:pt idx="52061">
                  <c:v>-2.2572499999999999E-2</c:v>
                </c:pt>
                <c:pt idx="52062">
                  <c:v>-1.58587E-2</c:v>
                </c:pt>
                <c:pt idx="52063">
                  <c:v>3.0136099999999999E-4</c:v>
                </c:pt>
                <c:pt idx="52064">
                  <c:v>-1.2518899999999999E-2</c:v>
                </c:pt>
                <c:pt idx="52065">
                  <c:v>-1.2508399999999999E-2</c:v>
                </c:pt>
                <c:pt idx="52066">
                  <c:v>-1.0293E-2</c:v>
                </c:pt>
                <c:pt idx="52067">
                  <c:v>-8.2092299999999997E-3</c:v>
                </c:pt>
                <c:pt idx="52068">
                  <c:v>-1.20602E-2</c:v>
                </c:pt>
                <c:pt idx="52069">
                  <c:v>-1.6538600000000001E-2</c:v>
                </c:pt>
                <c:pt idx="52070">
                  <c:v>-1.2784999999999999E-2</c:v>
                </c:pt>
                <c:pt idx="52071">
                  <c:v>-1.25694E-2</c:v>
                </c:pt>
                <c:pt idx="52072">
                  <c:v>-1.0378800000000001E-2</c:v>
                </c:pt>
                <c:pt idx="52073">
                  <c:v>-6.4287199999999997E-3</c:v>
                </c:pt>
                <c:pt idx="52074">
                  <c:v>-1.4647500000000001E-2</c:v>
                </c:pt>
                <c:pt idx="52075">
                  <c:v>2.9182399999999999E-4</c:v>
                </c:pt>
                <c:pt idx="52076">
                  <c:v>5.3882599999999995E-4</c:v>
                </c:pt>
                <c:pt idx="52077">
                  <c:v>-7.7857999999999998E-3</c:v>
                </c:pt>
                <c:pt idx="52078">
                  <c:v>-7.6961499999999997E-3</c:v>
                </c:pt>
                <c:pt idx="52079">
                  <c:v>-1.8347700000000002E-2</c:v>
                </c:pt>
                <c:pt idx="52080">
                  <c:v>-3.3674199999999999E-3</c:v>
                </c:pt>
                <c:pt idx="52081">
                  <c:v>2.0942700000000001E-3</c:v>
                </c:pt>
                <c:pt idx="52082">
                  <c:v>-2.03524E-2</c:v>
                </c:pt>
                <c:pt idx="52083">
                  <c:v>-7.8210799999999994E-3</c:v>
                </c:pt>
                <c:pt idx="52084">
                  <c:v>-1.05381E-2</c:v>
                </c:pt>
                <c:pt idx="52085">
                  <c:v>-1.5888200000000002E-2</c:v>
                </c:pt>
                <c:pt idx="52086">
                  <c:v>-1.45626E-2</c:v>
                </c:pt>
                <c:pt idx="52087">
                  <c:v>-1.2862200000000001E-2</c:v>
                </c:pt>
                <c:pt idx="52088">
                  <c:v>3.3273700000000001E-3</c:v>
                </c:pt>
                <c:pt idx="52089">
                  <c:v>-2.0093E-2</c:v>
                </c:pt>
                <c:pt idx="52090">
                  <c:v>-6.19602E-3</c:v>
                </c:pt>
                <c:pt idx="52091">
                  <c:v>-1.15032E-2</c:v>
                </c:pt>
                <c:pt idx="52092">
                  <c:v>-6.2274899999999996E-3</c:v>
                </c:pt>
                <c:pt idx="52093">
                  <c:v>-2.4767899999999999E-2</c:v>
                </c:pt>
                <c:pt idx="52094">
                  <c:v>3.3531199999999998E-3</c:v>
                </c:pt>
                <c:pt idx="52095">
                  <c:v>1.5964499999999999E-3</c:v>
                </c:pt>
                <c:pt idx="52096">
                  <c:v>8.8625000000000006E-3</c:v>
                </c:pt>
                <c:pt idx="52097">
                  <c:v>-1.11799E-2</c:v>
                </c:pt>
                <c:pt idx="52098">
                  <c:v>-4.7464400000000002E-3</c:v>
                </c:pt>
                <c:pt idx="52099">
                  <c:v>-2.5501299999999998E-3</c:v>
                </c:pt>
                <c:pt idx="52100">
                  <c:v>9.0188999999999998E-3</c:v>
                </c:pt>
                <c:pt idx="52101">
                  <c:v>-2.3908599999999999E-3</c:v>
                </c:pt>
                <c:pt idx="52102">
                  <c:v>-1.6866699999999998E-2</c:v>
                </c:pt>
                <c:pt idx="52103">
                  <c:v>-1.6517599999999999E-3</c:v>
                </c:pt>
                <c:pt idx="52104">
                  <c:v>7.1268099999999999E-3</c:v>
                </c:pt>
                <c:pt idx="52105">
                  <c:v>-7.0457499999999999E-3</c:v>
                </c:pt>
                <c:pt idx="52106">
                  <c:v>-6.24275E-3</c:v>
                </c:pt>
                <c:pt idx="52107">
                  <c:v>4.5366299999999998E-3</c:v>
                </c:pt>
                <c:pt idx="52108">
                  <c:v>-1.8291500000000001E-3</c:v>
                </c:pt>
                <c:pt idx="52109">
                  <c:v>6.3905699999999999E-3</c:v>
                </c:pt>
                <c:pt idx="52110">
                  <c:v>-1.57547E-3</c:v>
                </c:pt>
                <c:pt idx="52111">
                  <c:v>7.0857999999999997E-3</c:v>
                </c:pt>
                <c:pt idx="52112">
                  <c:v>-4.3296799999999998E-3</c:v>
                </c:pt>
                <c:pt idx="52113">
                  <c:v>-1.47657E-2</c:v>
                </c:pt>
                <c:pt idx="52114">
                  <c:v>-1.5830999999999999E-4</c:v>
                </c:pt>
                <c:pt idx="52115">
                  <c:v>3.7746400000000001E-3</c:v>
                </c:pt>
                <c:pt idx="52116">
                  <c:v>8.1605900000000006E-3</c:v>
                </c:pt>
                <c:pt idx="52117">
                  <c:v>2.65694E-3</c:v>
                </c:pt>
                <c:pt idx="52118">
                  <c:v>-1.28078E-3</c:v>
                </c:pt>
                <c:pt idx="52119">
                  <c:v>-2.4461700000000001E-3</c:v>
                </c:pt>
                <c:pt idx="52120">
                  <c:v>-2.4961500000000001E-2</c:v>
                </c:pt>
                <c:pt idx="52121">
                  <c:v>1.10626E-3</c:v>
                </c:pt>
                <c:pt idx="52122">
                  <c:v>7.3146799999999996E-3</c:v>
                </c:pt>
                <c:pt idx="52123">
                  <c:v>-4.6482099999999998E-3</c:v>
                </c:pt>
                <c:pt idx="52124">
                  <c:v>2.6912699999999999E-3</c:v>
                </c:pt>
                <c:pt idx="52125">
                  <c:v>-1.1683499999999999E-2</c:v>
                </c:pt>
                <c:pt idx="52126">
                  <c:v>-1.0108899999999999E-4</c:v>
                </c:pt>
                <c:pt idx="52127">
                  <c:v>1.2441600000000001E-2</c:v>
                </c:pt>
                <c:pt idx="52128">
                  <c:v>1.29538E-2</c:v>
                </c:pt>
                <c:pt idx="52129">
                  <c:v>4.8885300000000003E-3</c:v>
                </c:pt>
                <c:pt idx="52130">
                  <c:v>1.4182999999999999E-2</c:v>
                </c:pt>
                <c:pt idx="52131">
                  <c:v>1.2605699999999999E-2</c:v>
                </c:pt>
                <c:pt idx="52132">
                  <c:v>5.5074700000000004E-3</c:v>
                </c:pt>
                <c:pt idx="52133">
                  <c:v>2.35271E-3</c:v>
                </c:pt>
                <c:pt idx="52134">
                  <c:v>9.1676699999999993E-3</c:v>
                </c:pt>
                <c:pt idx="52135">
                  <c:v>1.0276800000000001E-2</c:v>
                </c:pt>
                <c:pt idx="52136">
                  <c:v>1.6875299999999999E-2</c:v>
                </c:pt>
                <c:pt idx="52137">
                  <c:v>1.9578000000000002E-2</c:v>
                </c:pt>
                <c:pt idx="52138">
                  <c:v>9.7179399999999996E-3</c:v>
                </c:pt>
                <c:pt idx="52139">
                  <c:v>1.23873E-2</c:v>
                </c:pt>
                <c:pt idx="52140">
                  <c:v>9.7246199999999998E-3</c:v>
                </c:pt>
                <c:pt idx="52141">
                  <c:v>1.26686E-2</c:v>
                </c:pt>
                <c:pt idx="52142">
                  <c:v>1.6367E-2</c:v>
                </c:pt>
                <c:pt idx="52143">
                  <c:v>1.9254700000000001E-3</c:v>
                </c:pt>
                <c:pt idx="52144">
                  <c:v>4.5776399999999999E-4</c:v>
                </c:pt>
                <c:pt idx="52145">
                  <c:v>7.00951E-3</c:v>
                </c:pt>
                <c:pt idx="52146">
                  <c:v>1.3963700000000001E-2</c:v>
                </c:pt>
                <c:pt idx="52147">
                  <c:v>1.7686799999999999E-2</c:v>
                </c:pt>
                <c:pt idx="52148">
                  <c:v>1.5268300000000001E-3</c:v>
                </c:pt>
                <c:pt idx="52149">
                  <c:v>8.7165799999999998E-3</c:v>
                </c:pt>
                <c:pt idx="52150">
                  <c:v>2.1023799999999999E-2</c:v>
                </c:pt>
                <c:pt idx="52151">
                  <c:v>1.6937299999999999E-2</c:v>
                </c:pt>
                <c:pt idx="52152">
                  <c:v>1.7458899999999999E-2</c:v>
                </c:pt>
                <c:pt idx="52153">
                  <c:v>1.34821E-2</c:v>
                </c:pt>
                <c:pt idx="52154">
                  <c:v>1.71766E-2</c:v>
                </c:pt>
                <c:pt idx="52155">
                  <c:v>2.46964E-2</c:v>
                </c:pt>
                <c:pt idx="52156">
                  <c:v>9.8771999999999992E-3</c:v>
                </c:pt>
                <c:pt idx="52157">
                  <c:v>3.6392199999999999E-3</c:v>
                </c:pt>
                <c:pt idx="52158">
                  <c:v>1.2297600000000001E-2</c:v>
                </c:pt>
                <c:pt idx="52159">
                  <c:v>2.78978E-2</c:v>
                </c:pt>
                <c:pt idx="52160">
                  <c:v>7.3766700000000001E-3</c:v>
                </c:pt>
                <c:pt idx="52161">
                  <c:v>1.33486E-2</c:v>
                </c:pt>
                <c:pt idx="52162">
                  <c:v>1.01175E-2</c:v>
                </c:pt>
                <c:pt idx="52163">
                  <c:v>2.11849E-2</c:v>
                </c:pt>
                <c:pt idx="52164">
                  <c:v>7.7924700000000001E-3</c:v>
                </c:pt>
                <c:pt idx="52165">
                  <c:v>5.5179599999999997E-3</c:v>
                </c:pt>
                <c:pt idx="52166">
                  <c:v>-4.1589699999999997E-3</c:v>
                </c:pt>
                <c:pt idx="52167">
                  <c:v>1.2782099999999999E-2</c:v>
                </c:pt>
                <c:pt idx="52168">
                  <c:v>5.4178200000000003E-3</c:v>
                </c:pt>
                <c:pt idx="52169">
                  <c:v>8.6202599999999994E-3</c:v>
                </c:pt>
                <c:pt idx="52170">
                  <c:v>7.22027E-3</c:v>
                </c:pt>
                <c:pt idx="52171">
                  <c:v>3.9415400000000003E-3</c:v>
                </c:pt>
                <c:pt idx="52172">
                  <c:v>2.1879200000000001E-2</c:v>
                </c:pt>
                <c:pt idx="52173">
                  <c:v>5.1269499999999999E-3</c:v>
                </c:pt>
                <c:pt idx="52174">
                  <c:v>3.37601E-3</c:v>
                </c:pt>
                <c:pt idx="52175">
                  <c:v>-1.1348700000000001E-4</c:v>
                </c:pt>
                <c:pt idx="52176">
                  <c:v>1.6689299999999999E-3</c:v>
                </c:pt>
                <c:pt idx="52177">
                  <c:v>4.4918099999999999E-4</c:v>
                </c:pt>
                <c:pt idx="52178">
                  <c:v>-2.8724699999999998E-3</c:v>
                </c:pt>
                <c:pt idx="52179">
                  <c:v>4.8990199999999996E-3</c:v>
                </c:pt>
                <c:pt idx="52180">
                  <c:v>9.3116799999999993E-3</c:v>
                </c:pt>
                <c:pt idx="52181">
                  <c:v>7.1048699999999999E-4</c:v>
                </c:pt>
                <c:pt idx="52182">
                  <c:v>7.2097799999999998E-3</c:v>
                </c:pt>
                <c:pt idx="52183">
                  <c:v>-4.9314500000000004E-3</c:v>
                </c:pt>
                <c:pt idx="52184">
                  <c:v>-3.2281900000000001E-3</c:v>
                </c:pt>
                <c:pt idx="52185">
                  <c:v>2.6826900000000002E-3</c:v>
                </c:pt>
                <c:pt idx="52186">
                  <c:v>-2.9535299999999998E-3</c:v>
                </c:pt>
                <c:pt idx="52187">
                  <c:v>-2.4213799999999999E-3</c:v>
                </c:pt>
                <c:pt idx="52188">
                  <c:v>6.2828099999999998E-3</c:v>
                </c:pt>
                <c:pt idx="52189">
                  <c:v>2.69918E-2</c:v>
                </c:pt>
                <c:pt idx="52190">
                  <c:v>1.3996099999999999E-2</c:v>
                </c:pt>
                <c:pt idx="52191">
                  <c:v>2.6110600000000001E-2</c:v>
                </c:pt>
                <c:pt idx="52192">
                  <c:v>1.8466900000000001E-2</c:v>
                </c:pt>
                <c:pt idx="52193">
                  <c:v>1.18885E-2</c:v>
                </c:pt>
                <c:pt idx="52194">
                  <c:v>1.29423E-2</c:v>
                </c:pt>
                <c:pt idx="52195">
                  <c:v>1.7667800000000001E-2</c:v>
                </c:pt>
                <c:pt idx="52196">
                  <c:v>2.6131600000000001E-2</c:v>
                </c:pt>
                <c:pt idx="52197">
                  <c:v>1.6930600000000001E-2</c:v>
                </c:pt>
                <c:pt idx="52198">
                  <c:v>1.44672E-2</c:v>
                </c:pt>
                <c:pt idx="52199">
                  <c:v>2.12975E-2</c:v>
                </c:pt>
                <c:pt idx="52200">
                  <c:v>1.4020899999999999E-2</c:v>
                </c:pt>
                <c:pt idx="52201">
                  <c:v>2.2211100000000001E-2</c:v>
                </c:pt>
                <c:pt idx="52202">
                  <c:v>1.38493E-2</c:v>
                </c:pt>
                <c:pt idx="52203">
                  <c:v>2.70958E-2</c:v>
                </c:pt>
                <c:pt idx="52204">
                  <c:v>8.0585499999999994E-3</c:v>
                </c:pt>
                <c:pt idx="52205">
                  <c:v>6.8016099999999996E-3</c:v>
                </c:pt>
                <c:pt idx="52206">
                  <c:v>1.9128800000000001E-2</c:v>
                </c:pt>
                <c:pt idx="52207">
                  <c:v>2.4912799999999999E-2</c:v>
                </c:pt>
                <c:pt idx="52208">
                  <c:v>1.6352700000000001E-2</c:v>
                </c:pt>
                <c:pt idx="52209">
                  <c:v>2.3997299999999999E-2</c:v>
                </c:pt>
                <c:pt idx="52210">
                  <c:v>2.57025E-2</c:v>
                </c:pt>
                <c:pt idx="52211">
                  <c:v>2.2156700000000001E-2</c:v>
                </c:pt>
                <c:pt idx="52212">
                  <c:v>1.6946800000000001E-2</c:v>
                </c:pt>
                <c:pt idx="52213">
                  <c:v>1.37892E-2</c:v>
                </c:pt>
                <c:pt idx="52214">
                  <c:v>2.8159099999999999E-2</c:v>
                </c:pt>
                <c:pt idx="52215">
                  <c:v>2.2776600000000001E-2</c:v>
                </c:pt>
                <c:pt idx="52216">
                  <c:v>3.3815400000000002E-2</c:v>
                </c:pt>
                <c:pt idx="52217">
                  <c:v>1.8591900000000001E-2</c:v>
                </c:pt>
                <c:pt idx="52218">
                  <c:v>1.8384000000000001E-2</c:v>
                </c:pt>
                <c:pt idx="52219">
                  <c:v>1.4305100000000001E-3</c:v>
                </c:pt>
                <c:pt idx="52220">
                  <c:v>1.6126600000000001E-2</c:v>
                </c:pt>
                <c:pt idx="52221">
                  <c:v>2.50406E-2</c:v>
                </c:pt>
                <c:pt idx="52222">
                  <c:v>1.3545E-2</c:v>
                </c:pt>
                <c:pt idx="52223">
                  <c:v>1.91612E-2</c:v>
                </c:pt>
                <c:pt idx="52224">
                  <c:v>5.8298100000000004E-3</c:v>
                </c:pt>
                <c:pt idx="52225">
                  <c:v>2.6751500000000001E-2</c:v>
                </c:pt>
                <c:pt idx="52226">
                  <c:v>1.52683E-2</c:v>
                </c:pt>
                <c:pt idx="52227">
                  <c:v>3.1683000000000003E-2</c:v>
                </c:pt>
                <c:pt idx="52228">
                  <c:v>1.31979E-2</c:v>
                </c:pt>
                <c:pt idx="52229">
                  <c:v>1.28174E-3</c:v>
                </c:pt>
                <c:pt idx="52230">
                  <c:v>3.1270999999999998E-3</c:v>
                </c:pt>
                <c:pt idx="52231">
                  <c:v>6.8512E-3</c:v>
                </c:pt>
                <c:pt idx="52232">
                  <c:v>2.9198600000000002E-2</c:v>
                </c:pt>
                <c:pt idx="52233">
                  <c:v>2.98672E-2</c:v>
                </c:pt>
                <c:pt idx="52234">
                  <c:v>3.23868E-2</c:v>
                </c:pt>
                <c:pt idx="52235">
                  <c:v>2.71139E-2</c:v>
                </c:pt>
                <c:pt idx="52236">
                  <c:v>1.6376499999999999E-2</c:v>
                </c:pt>
                <c:pt idx="52237">
                  <c:v>2.7567899999999999E-2</c:v>
                </c:pt>
                <c:pt idx="52238">
                  <c:v>2.5855099999999999E-2</c:v>
                </c:pt>
                <c:pt idx="52239">
                  <c:v>3.59306E-2</c:v>
                </c:pt>
                <c:pt idx="52240">
                  <c:v>1.50852E-2</c:v>
                </c:pt>
                <c:pt idx="52241">
                  <c:v>1.46666E-2</c:v>
                </c:pt>
                <c:pt idx="52242">
                  <c:v>3.48616E-2</c:v>
                </c:pt>
                <c:pt idx="52243">
                  <c:v>1.6614E-2</c:v>
                </c:pt>
                <c:pt idx="52244">
                  <c:v>2.8277400000000001E-2</c:v>
                </c:pt>
                <c:pt idx="52245">
                  <c:v>1.33963E-2</c:v>
                </c:pt>
                <c:pt idx="52246">
                  <c:v>2.86789E-2</c:v>
                </c:pt>
                <c:pt idx="52247">
                  <c:v>1.7245300000000002E-2</c:v>
                </c:pt>
                <c:pt idx="52248">
                  <c:v>8.1138600000000005E-3</c:v>
                </c:pt>
                <c:pt idx="52249">
                  <c:v>5.4502500000000002E-3</c:v>
                </c:pt>
                <c:pt idx="52250">
                  <c:v>-1.3361E-3</c:v>
                </c:pt>
                <c:pt idx="52251">
                  <c:v>1.2173700000000001E-2</c:v>
                </c:pt>
                <c:pt idx="52252">
                  <c:v>2.61211E-3</c:v>
                </c:pt>
                <c:pt idx="52253">
                  <c:v>-8.3541899999999992E-3</c:v>
                </c:pt>
                <c:pt idx="52254">
                  <c:v>7.9517400000000005E-3</c:v>
                </c:pt>
                <c:pt idx="52255">
                  <c:v>-1.0376000000000001E-3</c:v>
                </c:pt>
                <c:pt idx="52256">
                  <c:v>-5.31578E-3</c:v>
                </c:pt>
                <c:pt idx="52257">
                  <c:v>-3.1309100000000002E-3</c:v>
                </c:pt>
                <c:pt idx="52258">
                  <c:v>4.7740899999999999E-3</c:v>
                </c:pt>
                <c:pt idx="52259">
                  <c:v>-9.6035000000000001E-4</c:v>
                </c:pt>
                <c:pt idx="52260">
                  <c:v>6.6957500000000003E-3</c:v>
                </c:pt>
                <c:pt idx="52261">
                  <c:v>-3.3617E-3</c:v>
                </c:pt>
                <c:pt idx="52262">
                  <c:v>-4.2257299999999996E-3</c:v>
                </c:pt>
                <c:pt idx="52263">
                  <c:v>-7.8506500000000007E-3</c:v>
                </c:pt>
                <c:pt idx="52264">
                  <c:v>-9.5329300000000002E-3</c:v>
                </c:pt>
                <c:pt idx="52265">
                  <c:v>5.3472499999999996E-3</c:v>
                </c:pt>
                <c:pt idx="52266">
                  <c:v>5.5179599999999997E-3</c:v>
                </c:pt>
                <c:pt idx="52267">
                  <c:v>1.54591E-2</c:v>
                </c:pt>
                <c:pt idx="52268">
                  <c:v>-1.07765E-4</c:v>
                </c:pt>
                <c:pt idx="52269">
                  <c:v>1.69582E-2</c:v>
                </c:pt>
                <c:pt idx="52270">
                  <c:v>1.16215E-2</c:v>
                </c:pt>
                <c:pt idx="52271">
                  <c:v>6.2780400000000004E-3</c:v>
                </c:pt>
                <c:pt idx="52272">
                  <c:v>2.86293E-2</c:v>
                </c:pt>
                <c:pt idx="52273">
                  <c:v>1.8366799999999999E-2</c:v>
                </c:pt>
                <c:pt idx="52274">
                  <c:v>1.2227999999999999E-2</c:v>
                </c:pt>
                <c:pt idx="52275">
                  <c:v>2.5735899999999999E-2</c:v>
                </c:pt>
                <c:pt idx="52276">
                  <c:v>2.9857600000000002E-2</c:v>
                </c:pt>
                <c:pt idx="52277">
                  <c:v>3.3073400000000003E-2</c:v>
                </c:pt>
                <c:pt idx="52278">
                  <c:v>1.4618900000000001E-2</c:v>
                </c:pt>
                <c:pt idx="52279">
                  <c:v>3.9354300000000002E-2</c:v>
                </c:pt>
                <c:pt idx="52280">
                  <c:v>3.6426500000000001E-2</c:v>
                </c:pt>
                <c:pt idx="52281">
                  <c:v>2.8532999999999999E-2</c:v>
                </c:pt>
                <c:pt idx="52282">
                  <c:v>4.6865499999999997E-2</c:v>
                </c:pt>
                <c:pt idx="52283">
                  <c:v>2.0727200000000001E-2</c:v>
                </c:pt>
                <c:pt idx="52284">
                  <c:v>3.1618100000000003E-2</c:v>
                </c:pt>
                <c:pt idx="52285">
                  <c:v>-8.2035100000000007E-3</c:v>
                </c:pt>
                <c:pt idx="52286">
                  <c:v>4.1093800000000002E-3</c:v>
                </c:pt>
                <c:pt idx="52287">
                  <c:v>2.54354E-2</c:v>
                </c:pt>
                <c:pt idx="52288">
                  <c:v>4.6024300000000002E-3</c:v>
                </c:pt>
                <c:pt idx="52289">
                  <c:v>-1.57738E-3</c:v>
                </c:pt>
                <c:pt idx="52290">
                  <c:v>1.5110999999999999E-2</c:v>
                </c:pt>
                <c:pt idx="52291">
                  <c:v>1.44119E-2</c:v>
                </c:pt>
                <c:pt idx="52292">
                  <c:v>1.4267E-2</c:v>
                </c:pt>
                <c:pt idx="52293">
                  <c:v>6.1035200000000003E-3</c:v>
                </c:pt>
                <c:pt idx="52294">
                  <c:v>6.0710900000000003E-3</c:v>
                </c:pt>
                <c:pt idx="52295">
                  <c:v>1.7577200000000001E-2</c:v>
                </c:pt>
                <c:pt idx="52296">
                  <c:v>2.2989300000000001E-2</c:v>
                </c:pt>
                <c:pt idx="52297">
                  <c:v>1.05019E-2</c:v>
                </c:pt>
                <c:pt idx="52298">
                  <c:v>1.22576E-2</c:v>
                </c:pt>
                <c:pt idx="52299">
                  <c:v>4.2865800000000003E-2</c:v>
                </c:pt>
                <c:pt idx="52300">
                  <c:v>4.0835400000000001E-2</c:v>
                </c:pt>
                <c:pt idx="52301">
                  <c:v>5.7344400000000004E-3</c:v>
                </c:pt>
                <c:pt idx="52302">
                  <c:v>1.86729E-3</c:v>
                </c:pt>
                <c:pt idx="52303">
                  <c:v>3.2234199999999998E-2</c:v>
                </c:pt>
                <c:pt idx="52304">
                  <c:v>1.6705500000000002E-2</c:v>
                </c:pt>
                <c:pt idx="52305">
                  <c:v>3.1609499999999999E-2</c:v>
                </c:pt>
                <c:pt idx="52306">
                  <c:v>1.3326599999999999E-2</c:v>
                </c:pt>
                <c:pt idx="52307">
                  <c:v>2.8544400000000001E-2</c:v>
                </c:pt>
                <c:pt idx="52308">
                  <c:v>2.15616E-2</c:v>
                </c:pt>
                <c:pt idx="52309">
                  <c:v>2.65665E-2</c:v>
                </c:pt>
                <c:pt idx="52310">
                  <c:v>4.5046799999999998E-2</c:v>
                </c:pt>
                <c:pt idx="52311">
                  <c:v>2.5149299999999999E-2</c:v>
                </c:pt>
                <c:pt idx="52312">
                  <c:v>4.2895299999999997E-2</c:v>
                </c:pt>
                <c:pt idx="52313">
                  <c:v>2.8970699999999999E-2</c:v>
                </c:pt>
                <c:pt idx="52314">
                  <c:v>4.7314599999999998E-2</c:v>
                </c:pt>
                <c:pt idx="52315">
                  <c:v>4.7900199999999997E-2</c:v>
                </c:pt>
                <c:pt idx="52316">
                  <c:v>3.0608199999999999E-2</c:v>
                </c:pt>
                <c:pt idx="52317">
                  <c:v>2.8391799999999998E-2</c:v>
                </c:pt>
                <c:pt idx="52318">
                  <c:v>2.43425E-2</c:v>
                </c:pt>
                <c:pt idx="52319">
                  <c:v>3.3872600000000003E-2</c:v>
                </c:pt>
                <c:pt idx="52320">
                  <c:v>2.6645700000000001E-2</c:v>
                </c:pt>
                <c:pt idx="52321">
                  <c:v>2.7911200000000001E-2</c:v>
                </c:pt>
                <c:pt idx="52322">
                  <c:v>2.8498599999999999E-2</c:v>
                </c:pt>
                <c:pt idx="52323">
                  <c:v>4.6334300000000002E-2</c:v>
                </c:pt>
                <c:pt idx="52324">
                  <c:v>7.0467000000000004E-3</c:v>
                </c:pt>
                <c:pt idx="52325">
                  <c:v>1.6480399999999999E-2</c:v>
                </c:pt>
                <c:pt idx="52326">
                  <c:v>1.5543899999999999E-2</c:v>
                </c:pt>
                <c:pt idx="52327">
                  <c:v>2.83384E-2</c:v>
                </c:pt>
                <c:pt idx="52328">
                  <c:v>5.2257499999999998E-2</c:v>
                </c:pt>
                <c:pt idx="52329">
                  <c:v>1.1519400000000001E-2</c:v>
                </c:pt>
                <c:pt idx="52330">
                  <c:v>3.21503E-2</c:v>
                </c:pt>
                <c:pt idx="52331">
                  <c:v>7.1401600000000004E-3</c:v>
                </c:pt>
                <c:pt idx="52332">
                  <c:v>2.14033E-2</c:v>
                </c:pt>
                <c:pt idx="52333">
                  <c:v>1.8617600000000002E-2</c:v>
                </c:pt>
                <c:pt idx="52334">
                  <c:v>2.4543800000000001E-2</c:v>
                </c:pt>
                <c:pt idx="52335">
                  <c:v>2.11334E-2</c:v>
                </c:pt>
                <c:pt idx="52336">
                  <c:v>2.60086E-2</c:v>
                </c:pt>
                <c:pt idx="52337">
                  <c:v>1.8610999999999999E-2</c:v>
                </c:pt>
                <c:pt idx="52338">
                  <c:v>1.5626000000000001E-2</c:v>
                </c:pt>
                <c:pt idx="52339">
                  <c:v>2.0264600000000001E-2</c:v>
                </c:pt>
                <c:pt idx="52340">
                  <c:v>6.5031100000000003E-3</c:v>
                </c:pt>
                <c:pt idx="52341">
                  <c:v>7.9126400000000003E-3</c:v>
                </c:pt>
                <c:pt idx="52342">
                  <c:v>2.44751E-2</c:v>
                </c:pt>
                <c:pt idx="52343">
                  <c:v>3.0337300000000001E-2</c:v>
                </c:pt>
                <c:pt idx="52344">
                  <c:v>2.6626599999999999E-3</c:v>
                </c:pt>
                <c:pt idx="52345">
                  <c:v>1.53189E-2</c:v>
                </c:pt>
                <c:pt idx="52346">
                  <c:v>2.46181E-2</c:v>
                </c:pt>
                <c:pt idx="52347">
                  <c:v>1.54629E-2</c:v>
                </c:pt>
                <c:pt idx="52348">
                  <c:v>1.6300200000000001E-2</c:v>
                </c:pt>
                <c:pt idx="52349">
                  <c:v>8.7070500000000005E-4</c:v>
                </c:pt>
                <c:pt idx="52350">
                  <c:v>2.4012599999999999E-2</c:v>
                </c:pt>
                <c:pt idx="52351">
                  <c:v>9.3898799999999998E-3</c:v>
                </c:pt>
                <c:pt idx="52352">
                  <c:v>-1.56784E-3</c:v>
                </c:pt>
                <c:pt idx="52353">
                  <c:v>1.9765899999999999E-2</c:v>
                </c:pt>
                <c:pt idx="52354">
                  <c:v>6.9427500000000001E-3</c:v>
                </c:pt>
                <c:pt idx="52355">
                  <c:v>1.25437E-2</c:v>
                </c:pt>
                <c:pt idx="52356">
                  <c:v>2.4223299999999999E-3</c:v>
                </c:pt>
                <c:pt idx="52357">
                  <c:v>1.7380699999999999E-2</c:v>
                </c:pt>
                <c:pt idx="52358">
                  <c:v>-4.27246E-4</c:v>
                </c:pt>
                <c:pt idx="52359">
                  <c:v>1.2326200000000001E-2</c:v>
                </c:pt>
                <c:pt idx="52360">
                  <c:v>-9.9754300000000004E-4</c:v>
                </c:pt>
                <c:pt idx="52361">
                  <c:v>3.2072099999999998E-3</c:v>
                </c:pt>
                <c:pt idx="52362">
                  <c:v>-7.8105899999999996E-4</c:v>
                </c:pt>
                <c:pt idx="52363">
                  <c:v>-1.0327299999999999E-2</c:v>
                </c:pt>
                <c:pt idx="52364">
                  <c:v>1.6759900000000001E-2</c:v>
                </c:pt>
                <c:pt idx="52365" formatCode="0.00E+00">
                  <c:v>-9.2506399999999999E-5</c:v>
                </c:pt>
                <c:pt idx="52366">
                  <c:v>1.2904199999999999E-2</c:v>
                </c:pt>
                <c:pt idx="52367">
                  <c:v>-1.20821E-2</c:v>
                </c:pt>
                <c:pt idx="52368">
                  <c:v>1.5646899999999998E-2</c:v>
                </c:pt>
                <c:pt idx="52369">
                  <c:v>3.5104799999999999E-3</c:v>
                </c:pt>
                <c:pt idx="52370">
                  <c:v>-1.2120199999999999E-2</c:v>
                </c:pt>
                <c:pt idx="52371">
                  <c:v>5.4216400000000001E-3</c:v>
                </c:pt>
                <c:pt idx="52372">
                  <c:v>1.0395099999999999E-4</c:v>
                </c:pt>
                <c:pt idx="52373">
                  <c:v>9.2468299999999993E-3</c:v>
                </c:pt>
                <c:pt idx="52374">
                  <c:v>-3.1948099999999999E-4</c:v>
                </c:pt>
                <c:pt idx="52375">
                  <c:v>1.95122E-2</c:v>
                </c:pt>
                <c:pt idx="52376">
                  <c:v>6.8512E-3</c:v>
                </c:pt>
                <c:pt idx="52377">
                  <c:v>-1.58167E-2</c:v>
                </c:pt>
                <c:pt idx="52378">
                  <c:v>-9.2859299999999995E-3</c:v>
                </c:pt>
                <c:pt idx="52379">
                  <c:v>-2.2147199999999999E-2</c:v>
                </c:pt>
                <c:pt idx="52380">
                  <c:v>-2.09713E-3</c:v>
                </c:pt>
                <c:pt idx="52381">
                  <c:v>-1.18093E-2</c:v>
                </c:pt>
                <c:pt idx="52382">
                  <c:v>-3.11174E-2</c:v>
                </c:pt>
                <c:pt idx="52383">
                  <c:v>-1.70517E-3</c:v>
                </c:pt>
                <c:pt idx="52384">
                  <c:v>-4.3010699999999997E-3</c:v>
                </c:pt>
                <c:pt idx="52385">
                  <c:v>-1.9105899999999999E-2</c:v>
                </c:pt>
                <c:pt idx="52386">
                  <c:v>-1.3293299999999999E-2</c:v>
                </c:pt>
                <c:pt idx="52387">
                  <c:v>-1.0947200000000001E-2</c:v>
                </c:pt>
                <c:pt idx="52388">
                  <c:v>3.82519E-3</c:v>
                </c:pt>
                <c:pt idx="52389">
                  <c:v>-2.9403700000000001E-2</c:v>
                </c:pt>
                <c:pt idx="52390">
                  <c:v>-2.7512600000000002E-2</c:v>
                </c:pt>
                <c:pt idx="52391">
                  <c:v>1.19209E-2</c:v>
                </c:pt>
                <c:pt idx="52392">
                  <c:v>1.9510300000000001E-2</c:v>
                </c:pt>
                <c:pt idx="52393">
                  <c:v>1.78795E-2</c:v>
                </c:pt>
                <c:pt idx="52394">
                  <c:v>6.7319900000000002E-3</c:v>
                </c:pt>
                <c:pt idx="52395">
                  <c:v>1.3873099999999999E-2</c:v>
                </c:pt>
                <c:pt idx="52396">
                  <c:v>1.1961899999999999E-2</c:v>
                </c:pt>
                <c:pt idx="52397">
                  <c:v>1.91212E-3</c:v>
                </c:pt>
                <c:pt idx="52398">
                  <c:v>-1.1148499999999999E-3</c:v>
                </c:pt>
                <c:pt idx="52399">
                  <c:v>-7.5531000000000001E-3</c:v>
                </c:pt>
                <c:pt idx="52400">
                  <c:v>1.02901E-2</c:v>
                </c:pt>
                <c:pt idx="52401">
                  <c:v>-1.2350099999999999E-3</c:v>
                </c:pt>
                <c:pt idx="52402">
                  <c:v>7.6265300000000003E-3</c:v>
                </c:pt>
                <c:pt idx="52403">
                  <c:v>7.8659100000000003E-3</c:v>
                </c:pt>
                <c:pt idx="52404">
                  <c:v>1.9941299999999999E-2</c:v>
                </c:pt>
                <c:pt idx="52405">
                  <c:v>5.3396199999999998E-3</c:v>
                </c:pt>
                <c:pt idx="52406">
                  <c:v>-2.9951100000000001E-2</c:v>
                </c:pt>
                <c:pt idx="52407">
                  <c:v>-2.0698500000000002E-2</c:v>
                </c:pt>
                <c:pt idx="52408">
                  <c:v>-2.3937200000000001E-4</c:v>
                </c:pt>
                <c:pt idx="52409">
                  <c:v>1.5978800000000001E-2</c:v>
                </c:pt>
                <c:pt idx="52410">
                  <c:v>-1.18418E-2</c:v>
                </c:pt>
                <c:pt idx="52411">
                  <c:v>4.5337700000000003E-3</c:v>
                </c:pt>
                <c:pt idx="52412">
                  <c:v>-1.24054E-2</c:v>
                </c:pt>
                <c:pt idx="52413">
                  <c:v>2.7508700000000001E-2</c:v>
                </c:pt>
                <c:pt idx="52414">
                  <c:v>1.3689E-2</c:v>
                </c:pt>
                <c:pt idx="52415">
                  <c:v>5.4836299999999995E-4</c:v>
                </c:pt>
                <c:pt idx="52416">
                  <c:v>3.0755999999999999E-3</c:v>
                </c:pt>
                <c:pt idx="52417">
                  <c:v>1.7395000000000001E-2</c:v>
                </c:pt>
                <c:pt idx="52418">
                  <c:v>2.0748099999999998E-2</c:v>
                </c:pt>
                <c:pt idx="52419">
                  <c:v>-1.20144E-2</c:v>
                </c:pt>
                <c:pt idx="52420">
                  <c:v>-9.4890600000000001E-4</c:v>
                </c:pt>
                <c:pt idx="52421">
                  <c:v>4.1265499999999997E-3</c:v>
                </c:pt>
                <c:pt idx="52422">
                  <c:v>1.9163099999999999E-2</c:v>
                </c:pt>
                <c:pt idx="52423">
                  <c:v>1.6404200000000001E-2</c:v>
                </c:pt>
                <c:pt idx="52424">
                  <c:v>4.5022999999999999E-3</c:v>
                </c:pt>
                <c:pt idx="52425">
                  <c:v>2.9611599999999998E-2</c:v>
                </c:pt>
                <c:pt idx="52426">
                  <c:v>2.5833100000000001E-2</c:v>
                </c:pt>
                <c:pt idx="52427">
                  <c:v>2.7806299999999999E-2</c:v>
                </c:pt>
                <c:pt idx="52428">
                  <c:v>2.42128E-2</c:v>
                </c:pt>
                <c:pt idx="52429">
                  <c:v>2.81239E-2</c:v>
                </c:pt>
                <c:pt idx="52430">
                  <c:v>4.2103799999999997E-2</c:v>
                </c:pt>
                <c:pt idx="52431">
                  <c:v>2.4313899999999999E-2</c:v>
                </c:pt>
                <c:pt idx="52432">
                  <c:v>4.6408699999999997E-2</c:v>
                </c:pt>
                <c:pt idx="52433">
                  <c:v>5.1651000000000002E-2</c:v>
                </c:pt>
                <c:pt idx="52434">
                  <c:v>3.8010599999999999E-2</c:v>
                </c:pt>
                <c:pt idx="52435">
                  <c:v>1.5144299999999999E-2</c:v>
                </c:pt>
                <c:pt idx="52436">
                  <c:v>2.3784599999999999E-2</c:v>
                </c:pt>
                <c:pt idx="52437">
                  <c:v>2.7958899999999998E-2</c:v>
                </c:pt>
                <c:pt idx="52438">
                  <c:v>3.9048199999999998E-2</c:v>
                </c:pt>
                <c:pt idx="52439">
                  <c:v>1.9166900000000001E-2</c:v>
                </c:pt>
                <c:pt idx="52440">
                  <c:v>2.8905900000000002E-2</c:v>
                </c:pt>
                <c:pt idx="52441">
                  <c:v>3.2435400000000003E-2</c:v>
                </c:pt>
                <c:pt idx="52442">
                  <c:v>1.20001E-2</c:v>
                </c:pt>
                <c:pt idx="52443">
                  <c:v>1.01557E-2</c:v>
                </c:pt>
                <c:pt idx="52444">
                  <c:v>2.8991699999999999E-2</c:v>
                </c:pt>
                <c:pt idx="52445">
                  <c:v>2.25811E-2</c:v>
                </c:pt>
                <c:pt idx="52446">
                  <c:v>-1.8958099999999999E-2</c:v>
                </c:pt>
                <c:pt idx="52447">
                  <c:v>2.8085699999999998E-3</c:v>
                </c:pt>
                <c:pt idx="52448">
                  <c:v>1.77994E-2</c:v>
                </c:pt>
                <c:pt idx="52449">
                  <c:v>3.7475599999999998E-2</c:v>
                </c:pt>
                <c:pt idx="52450">
                  <c:v>2.6661899999999999E-2</c:v>
                </c:pt>
                <c:pt idx="52451">
                  <c:v>1.09196E-2</c:v>
                </c:pt>
                <c:pt idx="52452">
                  <c:v>2.9128100000000001E-2</c:v>
                </c:pt>
                <c:pt idx="52453">
                  <c:v>2.19221E-2</c:v>
                </c:pt>
                <c:pt idx="52454">
                  <c:v>3.9408699999999998E-2</c:v>
                </c:pt>
                <c:pt idx="52455">
                  <c:v>-1.11465E-2</c:v>
                </c:pt>
                <c:pt idx="52456">
                  <c:v>1.1403099999999999E-2</c:v>
                </c:pt>
                <c:pt idx="52457">
                  <c:v>1.35765E-2</c:v>
                </c:pt>
                <c:pt idx="52458">
                  <c:v>-1.5850099999999999E-2</c:v>
                </c:pt>
                <c:pt idx="52459">
                  <c:v>-2.1280299999999999E-2</c:v>
                </c:pt>
                <c:pt idx="52460">
                  <c:v>3.39413E-3</c:v>
                </c:pt>
                <c:pt idx="52461">
                  <c:v>-1.29709E-2</c:v>
                </c:pt>
                <c:pt idx="52462">
                  <c:v>-2.2958800000000001E-2</c:v>
                </c:pt>
                <c:pt idx="52463">
                  <c:v>-3.1969999999999998E-2</c:v>
                </c:pt>
                <c:pt idx="52464">
                  <c:v>-6.3223799999999997E-2</c:v>
                </c:pt>
                <c:pt idx="52465">
                  <c:v>-2.6221299999999999E-2</c:v>
                </c:pt>
                <c:pt idx="52466">
                  <c:v>-2.65846E-2</c:v>
                </c:pt>
                <c:pt idx="52467">
                  <c:v>-3.9759599999999999E-2</c:v>
                </c:pt>
                <c:pt idx="52468">
                  <c:v>-1.11971E-2</c:v>
                </c:pt>
                <c:pt idx="52469">
                  <c:v>-2.2727000000000001E-2</c:v>
                </c:pt>
                <c:pt idx="52470">
                  <c:v>-2.1965999999999999E-2</c:v>
                </c:pt>
                <c:pt idx="52471">
                  <c:v>-1.73454E-2</c:v>
                </c:pt>
                <c:pt idx="52472">
                  <c:v>-2.0370499999999999E-3</c:v>
                </c:pt>
                <c:pt idx="52473">
                  <c:v>-2.0481099999999999E-2</c:v>
                </c:pt>
                <c:pt idx="52474">
                  <c:v>-1.0004000000000001E-2</c:v>
                </c:pt>
                <c:pt idx="52475">
                  <c:v>-1.8212300000000001E-2</c:v>
                </c:pt>
                <c:pt idx="52476">
                  <c:v>-2.3792299999999999E-2</c:v>
                </c:pt>
                <c:pt idx="52477">
                  <c:v>-2.4317700000000001E-2</c:v>
                </c:pt>
                <c:pt idx="52478">
                  <c:v>-2.3985900000000001E-2</c:v>
                </c:pt>
                <c:pt idx="52479">
                  <c:v>5.4264099999999996E-3</c:v>
                </c:pt>
                <c:pt idx="52480">
                  <c:v>8.4629100000000006E-3</c:v>
                </c:pt>
                <c:pt idx="52481">
                  <c:v>1.48678E-2</c:v>
                </c:pt>
                <c:pt idx="52482">
                  <c:v>-1.7024000000000001E-2</c:v>
                </c:pt>
                <c:pt idx="52483">
                  <c:v>-2.0971299999999998E-2</c:v>
                </c:pt>
                <c:pt idx="52484">
                  <c:v>-2.0187400000000001E-2</c:v>
                </c:pt>
                <c:pt idx="52485">
                  <c:v>-6.2294000000000004E-3</c:v>
                </c:pt>
                <c:pt idx="52486">
                  <c:v>-2.12526E-2</c:v>
                </c:pt>
                <c:pt idx="52487">
                  <c:v>-3.5229700000000003E-2</c:v>
                </c:pt>
                <c:pt idx="52488">
                  <c:v>-2.7656600000000001E-3</c:v>
                </c:pt>
                <c:pt idx="52489">
                  <c:v>-1.8690100000000001E-2</c:v>
                </c:pt>
                <c:pt idx="52490">
                  <c:v>-4.91428E-3</c:v>
                </c:pt>
                <c:pt idx="52491">
                  <c:v>-2.0402900000000002E-2</c:v>
                </c:pt>
                <c:pt idx="52492">
                  <c:v>2.6016199999999998E-3</c:v>
                </c:pt>
                <c:pt idx="52493">
                  <c:v>-2.73266E-2</c:v>
                </c:pt>
                <c:pt idx="52494">
                  <c:v>-2.18029E-2</c:v>
                </c:pt>
                <c:pt idx="52495">
                  <c:v>-2.3158999999999999E-2</c:v>
                </c:pt>
                <c:pt idx="52496">
                  <c:v>7.2822599999999996E-3</c:v>
                </c:pt>
                <c:pt idx="52497">
                  <c:v>-9.2821099999999997E-3</c:v>
                </c:pt>
                <c:pt idx="52498">
                  <c:v>-1.12791E-2</c:v>
                </c:pt>
                <c:pt idx="52499">
                  <c:v>-3.2200800000000002E-2</c:v>
                </c:pt>
                <c:pt idx="52500">
                  <c:v>-3.1889899999999999E-2</c:v>
                </c:pt>
                <c:pt idx="52501">
                  <c:v>-8.0366099999999996E-3</c:v>
                </c:pt>
                <c:pt idx="52502">
                  <c:v>-1.90735E-2</c:v>
                </c:pt>
                <c:pt idx="52503">
                  <c:v>-2.3254400000000001E-2</c:v>
                </c:pt>
                <c:pt idx="52504">
                  <c:v>-4.1947400000000003E-2</c:v>
                </c:pt>
                <c:pt idx="52505">
                  <c:v>1.1385899999999999E-2</c:v>
                </c:pt>
                <c:pt idx="52506">
                  <c:v>-1.9368199999999999E-2</c:v>
                </c:pt>
                <c:pt idx="52507">
                  <c:v>-2.5861700000000001E-2</c:v>
                </c:pt>
                <c:pt idx="52508">
                  <c:v>-2.5185599999999999E-2</c:v>
                </c:pt>
                <c:pt idx="52509">
                  <c:v>6.5069200000000002E-3</c:v>
                </c:pt>
                <c:pt idx="52510">
                  <c:v>1.55449E-2</c:v>
                </c:pt>
                <c:pt idx="52511">
                  <c:v>-1.48621E-2</c:v>
                </c:pt>
                <c:pt idx="52512">
                  <c:v>-2.6297600000000001E-2</c:v>
                </c:pt>
                <c:pt idx="52513">
                  <c:v>-1.22404E-2</c:v>
                </c:pt>
                <c:pt idx="52514">
                  <c:v>-1.7904300000000001E-2</c:v>
                </c:pt>
                <c:pt idx="52515">
                  <c:v>1.93024E-3</c:v>
                </c:pt>
                <c:pt idx="52516">
                  <c:v>-3.6054599999999999E-2</c:v>
                </c:pt>
                <c:pt idx="52517">
                  <c:v>-2.8985E-2</c:v>
                </c:pt>
                <c:pt idx="52518">
                  <c:v>-1.50242E-2</c:v>
                </c:pt>
                <c:pt idx="52519">
                  <c:v>-3.09544E-2</c:v>
                </c:pt>
                <c:pt idx="52520">
                  <c:v>-2.4098399999999999E-2</c:v>
                </c:pt>
                <c:pt idx="52521">
                  <c:v>-3.3663699999999998E-2</c:v>
                </c:pt>
                <c:pt idx="52522">
                  <c:v>-5.4359400000000002E-3</c:v>
                </c:pt>
                <c:pt idx="52523">
                  <c:v>-1.6364099999999999E-2</c:v>
                </c:pt>
                <c:pt idx="52524">
                  <c:v>-2.4557099999999998E-2</c:v>
                </c:pt>
                <c:pt idx="52525">
                  <c:v>-7.5197199999999997E-3</c:v>
                </c:pt>
                <c:pt idx="52526">
                  <c:v>-6.8578700000000003E-3</c:v>
                </c:pt>
                <c:pt idx="52527">
                  <c:v>-2.22778E-2</c:v>
                </c:pt>
                <c:pt idx="52528">
                  <c:v>1.6918199999999999E-3</c:v>
                </c:pt>
                <c:pt idx="52529">
                  <c:v>-2.7684199999999999E-2</c:v>
                </c:pt>
                <c:pt idx="52530">
                  <c:v>1.4399500000000001E-2</c:v>
                </c:pt>
                <c:pt idx="52531">
                  <c:v>8.1481899999999996E-3</c:v>
                </c:pt>
                <c:pt idx="52532">
                  <c:v>2.2068000000000001E-3</c:v>
                </c:pt>
                <c:pt idx="52533">
                  <c:v>-1.6195299999999999E-2</c:v>
                </c:pt>
                <c:pt idx="52534">
                  <c:v>-1.8029199999999999E-2</c:v>
                </c:pt>
                <c:pt idx="52535">
                  <c:v>-5.5360799999999996E-3</c:v>
                </c:pt>
                <c:pt idx="52536">
                  <c:v>-2.2719400000000001E-2</c:v>
                </c:pt>
                <c:pt idx="52537">
                  <c:v>-4.8961600000000001E-3</c:v>
                </c:pt>
                <c:pt idx="52538">
                  <c:v>-3.2911300000000002E-3</c:v>
                </c:pt>
                <c:pt idx="52539">
                  <c:v>-3.2520299999999999E-3</c:v>
                </c:pt>
                <c:pt idx="52540">
                  <c:v>4.5223199999999998E-3</c:v>
                </c:pt>
                <c:pt idx="52541">
                  <c:v>5.7792700000000004E-3</c:v>
                </c:pt>
                <c:pt idx="52542">
                  <c:v>-1.48849E-2</c:v>
                </c:pt>
                <c:pt idx="52543">
                  <c:v>-3.72982E-3</c:v>
                </c:pt>
                <c:pt idx="52544">
                  <c:v>-4.7836299999999997E-3</c:v>
                </c:pt>
                <c:pt idx="52545">
                  <c:v>6.7949300000000002E-3</c:v>
                </c:pt>
                <c:pt idx="52546">
                  <c:v>1.2361499999999999E-2</c:v>
                </c:pt>
                <c:pt idx="52547">
                  <c:v>-1.5077599999999999E-3</c:v>
                </c:pt>
                <c:pt idx="52548">
                  <c:v>5.9652300000000002E-3</c:v>
                </c:pt>
                <c:pt idx="52549">
                  <c:v>1.9826900000000001E-2</c:v>
                </c:pt>
                <c:pt idx="52550">
                  <c:v>1.5446700000000001E-2</c:v>
                </c:pt>
                <c:pt idx="52551">
                  <c:v>1.7175700000000001E-3</c:v>
                </c:pt>
                <c:pt idx="52552">
                  <c:v>7.5111400000000004E-3</c:v>
                </c:pt>
                <c:pt idx="52553">
                  <c:v>2.3773200000000001E-2</c:v>
                </c:pt>
                <c:pt idx="52554">
                  <c:v>1.6970599999999999E-2</c:v>
                </c:pt>
                <c:pt idx="52555">
                  <c:v>1.2512199999999999E-2</c:v>
                </c:pt>
                <c:pt idx="52556">
                  <c:v>2.7224499999999999E-2</c:v>
                </c:pt>
                <c:pt idx="52557">
                  <c:v>3.4688900000000002E-2</c:v>
                </c:pt>
                <c:pt idx="52558">
                  <c:v>4.1198699999999998E-2</c:v>
                </c:pt>
                <c:pt idx="52559">
                  <c:v>2.67429E-2</c:v>
                </c:pt>
                <c:pt idx="52560">
                  <c:v>1.3833E-2</c:v>
                </c:pt>
                <c:pt idx="52561">
                  <c:v>1.17579E-2</c:v>
                </c:pt>
                <c:pt idx="52562">
                  <c:v>4.0769600000000001E-3</c:v>
                </c:pt>
                <c:pt idx="52563">
                  <c:v>2.6807799999999998E-3</c:v>
                </c:pt>
                <c:pt idx="52564">
                  <c:v>6.3610100000000003E-3</c:v>
                </c:pt>
                <c:pt idx="52565">
                  <c:v>-8.0394699999999999E-3</c:v>
                </c:pt>
                <c:pt idx="52566">
                  <c:v>2.08187E-3</c:v>
                </c:pt>
                <c:pt idx="52567">
                  <c:v>-7.41291E-3</c:v>
                </c:pt>
                <c:pt idx="52568" formatCode="0.00E+00">
                  <c:v>9.5367400000000008E-6</c:v>
                </c:pt>
                <c:pt idx="52569">
                  <c:v>7.3881099999999998E-3</c:v>
                </c:pt>
                <c:pt idx="52570">
                  <c:v>-3.07884E-2</c:v>
                </c:pt>
                <c:pt idx="52571">
                  <c:v>-6.6022900000000002E-3</c:v>
                </c:pt>
                <c:pt idx="52572">
                  <c:v>-7.5540499999999997E-3</c:v>
                </c:pt>
                <c:pt idx="52573">
                  <c:v>-1.8586200000000001E-2</c:v>
                </c:pt>
                <c:pt idx="52574">
                  <c:v>-2.5377300000000002E-3</c:v>
                </c:pt>
                <c:pt idx="52575">
                  <c:v>4.6195999999999997E-3</c:v>
                </c:pt>
                <c:pt idx="52576">
                  <c:v>-4.03404E-4</c:v>
                </c:pt>
                <c:pt idx="52577">
                  <c:v>5.2385299999999999E-3</c:v>
                </c:pt>
                <c:pt idx="52578">
                  <c:v>-2.0488699999999999E-2</c:v>
                </c:pt>
                <c:pt idx="52579">
                  <c:v>-3.3497800000000001E-2</c:v>
                </c:pt>
                <c:pt idx="52580">
                  <c:v>-2.38008E-2</c:v>
                </c:pt>
                <c:pt idx="52581">
                  <c:v>-1.9296600000000001E-2</c:v>
                </c:pt>
                <c:pt idx="52582">
                  <c:v>-3.7055999999999999E-2</c:v>
                </c:pt>
                <c:pt idx="52583">
                  <c:v>-5.0754499999999996E-3</c:v>
                </c:pt>
                <c:pt idx="52584">
                  <c:v>-1.5518199999999999E-2</c:v>
                </c:pt>
                <c:pt idx="52585">
                  <c:v>-3.1258599999999997E-2</c:v>
                </c:pt>
                <c:pt idx="52586">
                  <c:v>-1.14336E-2</c:v>
                </c:pt>
                <c:pt idx="52587">
                  <c:v>-1.75943E-2</c:v>
                </c:pt>
                <c:pt idx="52588">
                  <c:v>-1.6847600000000001E-2</c:v>
                </c:pt>
                <c:pt idx="52589">
                  <c:v>-2.9520000000000001E-2</c:v>
                </c:pt>
                <c:pt idx="52590">
                  <c:v>-6.1025599999999999E-3</c:v>
                </c:pt>
                <c:pt idx="52591">
                  <c:v>-3.1689599999999998E-2</c:v>
                </c:pt>
                <c:pt idx="52592">
                  <c:v>-2.0618399999999999E-2</c:v>
                </c:pt>
                <c:pt idx="52593">
                  <c:v>-2.3667299999999999E-2</c:v>
                </c:pt>
                <c:pt idx="52594">
                  <c:v>-2.5696799999999999E-2</c:v>
                </c:pt>
                <c:pt idx="52595">
                  <c:v>-2.22778E-2</c:v>
                </c:pt>
                <c:pt idx="52596">
                  <c:v>-3.1095500000000002E-2</c:v>
                </c:pt>
                <c:pt idx="52597" formatCode="0.00E+00">
                  <c:v>-3.8630499999999998E-2</c:v>
                </c:pt>
                <c:pt idx="52598">
                  <c:v>-2.64473E-2</c:v>
                </c:pt>
                <c:pt idx="52599">
                  <c:v>-2.7221700000000001E-2</c:v>
                </c:pt>
                <c:pt idx="52600">
                  <c:v>-4.9408899999999999E-2</c:v>
                </c:pt>
                <c:pt idx="52601">
                  <c:v>-4.3128E-2</c:v>
                </c:pt>
                <c:pt idx="52602">
                  <c:v>-2.3864699999999999E-2</c:v>
                </c:pt>
                <c:pt idx="52603">
                  <c:v>-1.53332E-2</c:v>
                </c:pt>
                <c:pt idx="52604">
                  <c:v>-6.8986900000000004E-2</c:v>
                </c:pt>
                <c:pt idx="52605">
                  <c:v>-4.6095799999999999E-2</c:v>
                </c:pt>
                <c:pt idx="52606">
                  <c:v>-4.0969800000000001E-2</c:v>
                </c:pt>
                <c:pt idx="52607">
                  <c:v>-2.2105199999999998E-2</c:v>
                </c:pt>
                <c:pt idx="52608">
                  <c:v>-3.3797300000000002E-2</c:v>
                </c:pt>
                <c:pt idx="52609">
                  <c:v>-2.1162E-2</c:v>
                </c:pt>
                <c:pt idx="52610">
                  <c:v>-4.0047600000000003E-2</c:v>
                </c:pt>
                <c:pt idx="52611">
                  <c:v>-5.0392199999999998E-2</c:v>
                </c:pt>
                <c:pt idx="52612">
                  <c:v>-5.8519399999999999E-2</c:v>
                </c:pt>
                <c:pt idx="52613">
                  <c:v>-3.6475199999999999E-2</c:v>
                </c:pt>
                <c:pt idx="52614">
                  <c:v>-3.6228200000000002E-2</c:v>
                </c:pt>
                <c:pt idx="52615">
                  <c:v>-4.6711900000000001E-2</c:v>
                </c:pt>
                <c:pt idx="52616">
                  <c:v>-1.42632E-2</c:v>
                </c:pt>
                <c:pt idx="52617">
                  <c:v>-3.1590500000000001E-2</c:v>
                </c:pt>
                <c:pt idx="52618">
                  <c:v>-3.7500400000000003E-2</c:v>
                </c:pt>
                <c:pt idx="52619">
                  <c:v>-2.9907199999999998E-2</c:v>
                </c:pt>
                <c:pt idx="52620">
                  <c:v>-2.2896799999999998E-2</c:v>
                </c:pt>
                <c:pt idx="52621">
                  <c:v>-4.5661899999999998E-2</c:v>
                </c:pt>
                <c:pt idx="52622">
                  <c:v>-4.2810399999999998E-2</c:v>
                </c:pt>
                <c:pt idx="52623">
                  <c:v>-5.0077400000000001E-2</c:v>
                </c:pt>
                <c:pt idx="52624">
                  <c:v>-3.0557600000000001E-2</c:v>
                </c:pt>
                <c:pt idx="52625">
                  <c:v>-4.60157E-2</c:v>
                </c:pt>
                <c:pt idx="52626">
                  <c:v>-3.1505600000000002E-2</c:v>
                </c:pt>
                <c:pt idx="52627">
                  <c:v>-4.2737999999999998E-2</c:v>
                </c:pt>
                <c:pt idx="52628">
                  <c:v>-4.1115800000000001E-2</c:v>
                </c:pt>
                <c:pt idx="52629">
                  <c:v>-3.10192E-2</c:v>
                </c:pt>
                <c:pt idx="52630">
                  <c:v>-2.95448E-2</c:v>
                </c:pt>
                <c:pt idx="52631">
                  <c:v>-4.0546400000000003E-2</c:v>
                </c:pt>
                <c:pt idx="52632">
                  <c:v>-1.7927200000000001E-2</c:v>
                </c:pt>
                <c:pt idx="52633">
                  <c:v>-2.87123E-2</c:v>
                </c:pt>
                <c:pt idx="52634">
                  <c:v>-2.9531499999999999E-2</c:v>
                </c:pt>
                <c:pt idx="52635">
                  <c:v>-3.5421399999999999E-2</c:v>
                </c:pt>
                <c:pt idx="52636">
                  <c:v>-2.94676E-2</c:v>
                </c:pt>
                <c:pt idx="52637">
                  <c:v>2.1419500000000001E-3</c:v>
                </c:pt>
                <c:pt idx="52638">
                  <c:v>-5.4702800000000001E-3</c:v>
                </c:pt>
                <c:pt idx="52639">
                  <c:v>-4.03214E-3</c:v>
                </c:pt>
                <c:pt idx="52640">
                  <c:v>-3.5349800000000001E-2</c:v>
                </c:pt>
                <c:pt idx="52641">
                  <c:v>-1.3928400000000001E-2</c:v>
                </c:pt>
                <c:pt idx="52642">
                  <c:v>6.6194499999999998E-3</c:v>
                </c:pt>
                <c:pt idx="52643">
                  <c:v>1.1868500000000001E-2</c:v>
                </c:pt>
                <c:pt idx="52644">
                  <c:v>-1.3481099999999999E-2</c:v>
                </c:pt>
                <c:pt idx="52645">
                  <c:v>-1.7086E-2</c:v>
                </c:pt>
                <c:pt idx="52646">
                  <c:v>-9.2458699999999998E-3</c:v>
                </c:pt>
                <c:pt idx="52647">
                  <c:v>2.6617099999999999E-3</c:v>
                </c:pt>
                <c:pt idx="52648">
                  <c:v>-1.32961E-2</c:v>
                </c:pt>
                <c:pt idx="52649">
                  <c:v>9.8705300000000006E-3</c:v>
                </c:pt>
                <c:pt idx="52650">
                  <c:v>1.0273900000000001E-2</c:v>
                </c:pt>
                <c:pt idx="52651">
                  <c:v>1.8643400000000001E-2</c:v>
                </c:pt>
                <c:pt idx="52652">
                  <c:v>2.1101999999999999E-2</c:v>
                </c:pt>
                <c:pt idx="52653">
                  <c:v>-1.56221E-2</c:v>
                </c:pt>
                <c:pt idx="52654">
                  <c:v>6.1159099999999996E-3</c:v>
                </c:pt>
                <c:pt idx="52655">
                  <c:v>-1.1644400000000001E-3</c:v>
                </c:pt>
                <c:pt idx="52656">
                  <c:v>-1.1450800000000001E-2</c:v>
                </c:pt>
                <c:pt idx="52657">
                  <c:v>1.9486400000000001E-2</c:v>
                </c:pt>
                <c:pt idx="52658">
                  <c:v>2.5478399999999998E-2</c:v>
                </c:pt>
                <c:pt idx="52659">
                  <c:v>1.73569E-3</c:v>
                </c:pt>
                <c:pt idx="52660">
                  <c:v>-7.7199900000000004E-3</c:v>
                </c:pt>
                <c:pt idx="52661">
                  <c:v>4.40121E-3</c:v>
                </c:pt>
                <c:pt idx="52662">
                  <c:v>1.1259099999999999E-2</c:v>
                </c:pt>
                <c:pt idx="52663">
                  <c:v>1.7776500000000001E-2</c:v>
                </c:pt>
                <c:pt idx="52664">
                  <c:v>1.62525E-2</c:v>
                </c:pt>
                <c:pt idx="52665">
                  <c:v>1.5925399999999999E-2</c:v>
                </c:pt>
                <c:pt idx="52666">
                  <c:v>1.5922499999999999E-2</c:v>
                </c:pt>
                <c:pt idx="52667">
                  <c:v>2.6350000000000002E-3</c:v>
                </c:pt>
                <c:pt idx="52668">
                  <c:v>1.2567500000000001E-2</c:v>
                </c:pt>
                <c:pt idx="52669">
                  <c:v>1.06506E-2</c:v>
                </c:pt>
                <c:pt idx="52670">
                  <c:v>3.9434400000000003E-3</c:v>
                </c:pt>
                <c:pt idx="52671">
                  <c:v>1.15099E-2</c:v>
                </c:pt>
                <c:pt idx="52672">
                  <c:v>2.0605999999999999E-2</c:v>
                </c:pt>
                <c:pt idx="52673">
                  <c:v>1.0006900000000001E-2</c:v>
                </c:pt>
                <c:pt idx="52674">
                  <c:v>1.8878900000000001E-2</c:v>
                </c:pt>
                <c:pt idx="52675">
                  <c:v>2.1718999999999999E-2</c:v>
                </c:pt>
                <c:pt idx="52676">
                  <c:v>1.1265799999999999E-2</c:v>
                </c:pt>
                <c:pt idx="52677">
                  <c:v>1.18494E-2</c:v>
                </c:pt>
                <c:pt idx="52678">
                  <c:v>1.19419E-2</c:v>
                </c:pt>
                <c:pt idx="52679">
                  <c:v>-2.1028499999999999E-3</c:v>
                </c:pt>
                <c:pt idx="52680">
                  <c:v>2.0742400000000001E-2</c:v>
                </c:pt>
                <c:pt idx="52681">
                  <c:v>1.93691E-2</c:v>
                </c:pt>
                <c:pt idx="52682">
                  <c:v>6.1054200000000003E-3</c:v>
                </c:pt>
                <c:pt idx="52683">
                  <c:v>-5.29957E-3</c:v>
                </c:pt>
                <c:pt idx="52684">
                  <c:v>4.3916700000000003E-3</c:v>
                </c:pt>
                <c:pt idx="52685">
                  <c:v>6.7338900000000002E-3</c:v>
                </c:pt>
                <c:pt idx="52686">
                  <c:v>4.0731400000000003E-3</c:v>
                </c:pt>
                <c:pt idx="52687">
                  <c:v>-1.2426400000000001E-2</c:v>
                </c:pt>
                <c:pt idx="52688">
                  <c:v>-1.43976E-2</c:v>
                </c:pt>
                <c:pt idx="52689">
                  <c:v>-1.5004200000000001E-2</c:v>
                </c:pt>
                <c:pt idx="52690">
                  <c:v>4.3506600000000001E-3</c:v>
                </c:pt>
                <c:pt idx="52691">
                  <c:v>-6.0930300000000001E-3</c:v>
                </c:pt>
                <c:pt idx="52692">
                  <c:v>-1.3024300000000001E-2</c:v>
                </c:pt>
                <c:pt idx="52693">
                  <c:v>-3.3693299999999998E-3</c:v>
                </c:pt>
                <c:pt idx="52694">
                  <c:v>-6.3810300000000002E-3</c:v>
                </c:pt>
                <c:pt idx="52695">
                  <c:v>-3.5781900000000002E-3</c:v>
                </c:pt>
                <c:pt idx="52696">
                  <c:v>-3.98407E-2</c:v>
                </c:pt>
                <c:pt idx="52697">
                  <c:v>-8.2416499999999997E-3</c:v>
                </c:pt>
                <c:pt idx="52698">
                  <c:v>-7.6179500000000001E-3</c:v>
                </c:pt>
                <c:pt idx="52699">
                  <c:v>-1.4143000000000001E-3</c:v>
                </c:pt>
                <c:pt idx="52700">
                  <c:v>-2.0501100000000001E-2</c:v>
                </c:pt>
                <c:pt idx="52701">
                  <c:v>-4.0080999999999999E-2</c:v>
                </c:pt>
                <c:pt idx="52702">
                  <c:v>-2.9852900000000002E-2</c:v>
                </c:pt>
                <c:pt idx="52703">
                  <c:v>-1.70107E-2</c:v>
                </c:pt>
                <c:pt idx="52704">
                  <c:v>-2.6193600000000001E-2</c:v>
                </c:pt>
                <c:pt idx="52705">
                  <c:v>-3.8209E-2</c:v>
                </c:pt>
                <c:pt idx="52706">
                  <c:v>-3.3744799999999998E-2</c:v>
                </c:pt>
                <c:pt idx="52707">
                  <c:v>-7.0514699999999998E-3</c:v>
                </c:pt>
                <c:pt idx="52708">
                  <c:v>-2.3199999999999998E-2</c:v>
                </c:pt>
                <c:pt idx="52709">
                  <c:v>-3.9732900000000002E-2</c:v>
                </c:pt>
                <c:pt idx="52710">
                  <c:v>-1.1698699999999999E-2</c:v>
                </c:pt>
                <c:pt idx="52711">
                  <c:v>-3.8616200000000003E-2</c:v>
                </c:pt>
                <c:pt idx="52712">
                  <c:v>-4.3099400000000003E-2</c:v>
                </c:pt>
                <c:pt idx="52713">
                  <c:v>-2.596E-2</c:v>
                </c:pt>
                <c:pt idx="52714">
                  <c:v>2.11239E-3</c:v>
                </c:pt>
                <c:pt idx="52715">
                  <c:v>-1.2382499999999999E-2</c:v>
                </c:pt>
                <c:pt idx="52716">
                  <c:v>-2.8272599999999998E-2</c:v>
                </c:pt>
                <c:pt idx="52717">
                  <c:v>-3.3907899999999998E-2</c:v>
                </c:pt>
                <c:pt idx="52718">
                  <c:v>-4.92849E-2</c:v>
                </c:pt>
                <c:pt idx="52719">
                  <c:v>-5.6946799999999999E-2</c:v>
                </c:pt>
                <c:pt idx="52720">
                  <c:v>-1.7154699999999998E-2</c:v>
                </c:pt>
                <c:pt idx="52721">
                  <c:v>-2.52485E-2</c:v>
                </c:pt>
                <c:pt idx="52722">
                  <c:v>-1.7934800000000001E-2</c:v>
                </c:pt>
                <c:pt idx="52723">
                  <c:v>-1.4424299999999999E-2</c:v>
                </c:pt>
                <c:pt idx="52724">
                  <c:v>-1.68419E-2</c:v>
                </c:pt>
                <c:pt idx="52725">
                  <c:v>-1.4374700000000001E-2</c:v>
                </c:pt>
                <c:pt idx="52726">
                  <c:v>-2.2449500000000001E-2</c:v>
                </c:pt>
                <c:pt idx="52727">
                  <c:v>-2.3397399999999999E-2</c:v>
                </c:pt>
                <c:pt idx="52728">
                  <c:v>-2.9243499999999999E-2</c:v>
                </c:pt>
                <c:pt idx="52729">
                  <c:v>-2.4336799999999999E-2</c:v>
                </c:pt>
                <c:pt idx="52730">
                  <c:v>-4.59385E-2</c:v>
                </c:pt>
                <c:pt idx="52731">
                  <c:v>-1.10931E-2</c:v>
                </c:pt>
                <c:pt idx="52732">
                  <c:v>-1.03188E-2</c:v>
                </c:pt>
                <c:pt idx="52733">
                  <c:v>-7.3413799999999998E-3</c:v>
                </c:pt>
                <c:pt idx="52734">
                  <c:v>-3.09381E-2</c:v>
                </c:pt>
                <c:pt idx="52735">
                  <c:v>-3.9215100000000003E-2</c:v>
                </c:pt>
                <c:pt idx="52736">
                  <c:v>-3.5236400000000001E-2</c:v>
                </c:pt>
                <c:pt idx="52737">
                  <c:v>-3.2629999999999999E-2</c:v>
                </c:pt>
                <c:pt idx="52738">
                  <c:v>-3.3130600000000003E-2</c:v>
                </c:pt>
                <c:pt idx="52739">
                  <c:v>-2.6826900000000001E-2</c:v>
                </c:pt>
                <c:pt idx="52740">
                  <c:v>-2.2782299999999998E-2</c:v>
                </c:pt>
                <c:pt idx="52741">
                  <c:v>-3.2519300000000001E-2</c:v>
                </c:pt>
                <c:pt idx="52742">
                  <c:v>-2.2269199999999999E-2</c:v>
                </c:pt>
                <c:pt idx="52743">
                  <c:v>-1.9633299999999999E-2</c:v>
                </c:pt>
                <c:pt idx="52744">
                  <c:v>-1.49632E-3</c:v>
                </c:pt>
                <c:pt idx="52745">
                  <c:v>-2.6461599999999998E-2</c:v>
                </c:pt>
                <c:pt idx="52746">
                  <c:v>-1.19019E-3</c:v>
                </c:pt>
                <c:pt idx="52747">
                  <c:v>-1.7391199999999999E-2</c:v>
                </c:pt>
                <c:pt idx="52748">
                  <c:v>-8.5725799999999998E-3</c:v>
                </c:pt>
                <c:pt idx="52749">
                  <c:v>-2.0112000000000001E-2</c:v>
                </c:pt>
                <c:pt idx="52750">
                  <c:v>-1.6267799999999999E-2</c:v>
                </c:pt>
                <c:pt idx="52751">
                  <c:v>1.5883399999999999E-2</c:v>
                </c:pt>
                <c:pt idx="52752">
                  <c:v>2.0436300000000001E-2</c:v>
                </c:pt>
                <c:pt idx="52753">
                  <c:v>1.9455000000000001E-4</c:v>
                </c:pt>
                <c:pt idx="52754">
                  <c:v>-1.67017E-2</c:v>
                </c:pt>
                <c:pt idx="52755">
                  <c:v>-2.0259900000000001E-2</c:v>
                </c:pt>
                <c:pt idx="52756">
                  <c:v>3.6964400000000001E-3</c:v>
                </c:pt>
                <c:pt idx="52757">
                  <c:v>-1.9807800000000001E-3</c:v>
                </c:pt>
                <c:pt idx="52758">
                  <c:v>1.80979E-2</c:v>
                </c:pt>
                <c:pt idx="52759">
                  <c:v>3.2991399999999997E-2</c:v>
                </c:pt>
                <c:pt idx="52760">
                  <c:v>2.3329699999999998E-2</c:v>
                </c:pt>
                <c:pt idx="52761">
                  <c:v>1.4163E-2</c:v>
                </c:pt>
                <c:pt idx="52762">
                  <c:v>2.2681199999999999E-2</c:v>
                </c:pt>
                <c:pt idx="52763">
                  <c:v>2.8212500000000001E-2</c:v>
                </c:pt>
                <c:pt idx="52764">
                  <c:v>2.5812100000000001E-2</c:v>
                </c:pt>
                <c:pt idx="52765">
                  <c:v>8.4934199999999998E-3</c:v>
                </c:pt>
                <c:pt idx="52766">
                  <c:v>1.79892E-2</c:v>
                </c:pt>
                <c:pt idx="52767">
                  <c:v>2.00596E-2</c:v>
                </c:pt>
                <c:pt idx="52768">
                  <c:v>1.1975299999999999E-2</c:v>
                </c:pt>
                <c:pt idx="52769">
                  <c:v>2.1228799999999999E-2</c:v>
                </c:pt>
                <c:pt idx="52770">
                  <c:v>5.4893499999999996E-3</c:v>
                </c:pt>
                <c:pt idx="52771">
                  <c:v>2.3591999999999998E-2</c:v>
                </c:pt>
                <c:pt idx="52772">
                  <c:v>1.28288E-2</c:v>
                </c:pt>
                <c:pt idx="52773">
                  <c:v>1.9183200000000001E-2</c:v>
                </c:pt>
                <c:pt idx="52774">
                  <c:v>-2.64263E-3</c:v>
                </c:pt>
                <c:pt idx="52775">
                  <c:v>2.16703E-2</c:v>
                </c:pt>
                <c:pt idx="52776">
                  <c:v>2.95553E-2</c:v>
                </c:pt>
                <c:pt idx="52777">
                  <c:v>2.83203E-2</c:v>
                </c:pt>
                <c:pt idx="52778">
                  <c:v>1.4910700000000001E-2</c:v>
                </c:pt>
                <c:pt idx="52779">
                  <c:v>1.73168E-2</c:v>
                </c:pt>
                <c:pt idx="52780">
                  <c:v>1.61858E-2</c:v>
                </c:pt>
                <c:pt idx="52781">
                  <c:v>1.9042E-2</c:v>
                </c:pt>
                <c:pt idx="52782">
                  <c:v>3.0317299999999998E-2</c:v>
                </c:pt>
                <c:pt idx="52783">
                  <c:v>1.30892E-2</c:v>
                </c:pt>
                <c:pt idx="52784">
                  <c:v>1.6872399999999999E-2</c:v>
                </c:pt>
                <c:pt idx="52785">
                  <c:v>-6.5517400000000001E-4</c:v>
                </c:pt>
                <c:pt idx="52786">
                  <c:v>1.58558E-2</c:v>
                </c:pt>
                <c:pt idx="52787">
                  <c:v>4.0441499999999998E-2</c:v>
                </c:pt>
                <c:pt idx="52788">
                  <c:v>2.7980800000000001E-3</c:v>
                </c:pt>
                <c:pt idx="52789">
                  <c:v>4.1809100000000004E-3</c:v>
                </c:pt>
                <c:pt idx="52790">
                  <c:v>4.6386700000000001E-3</c:v>
                </c:pt>
                <c:pt idx="52791">
                  <c:v>4.8475300000000001E-3</c:v>
                </c:pt>
                <c:pt idx="52792">
                  <c:v>1.5823400000000001E-2</c:v>
                </c:pt>
                <c:pt idx="52793">
                  <c:v>6.0253099999999999E-3</c:v>
                </c:pt>
                <c:pt idx="52794">
                  <c:v>1.1550899999999999E-2</c:v>
                </c:pt>
                <c:pt idx="52795">
                  <c:v>9.94396E-3</c:v>
                </c:pt>
                <c:pt idx="52796">
                  <c:v>1.6019800000000001E-2</c:v>
                </c:pt>
                <c:pt idx="52797">
                  <c:v>-1.60713E-2</c:v>
                </c:pt>
                <c:pt idx="52798">
                  <c:v>1.2602800000000001E-2</c:v>
                </c:pt>
                <c:pt idx="52799">
                  <c:v>-1.1754000000000001E-2</c:v>
                </c:pt>
                <c:pt idx="52800">
                  <c:v>1.9520800000000001E-2</c:v>
                </c:pt>
                <c:pt idx="52801">
                  <c:v>7.6494199999999997E-3</c:v>
                </c:pt>
                <c:pt idx="52802">
                  <c:v>7.0552799999999997E-3</c:v>
                </c:pt>
                <c:pt idx="52803">
                  <c:v>3.6430399999999997E-4</c:v>
                </c:pt>
                <c:pt idx="52804">
                  <c:v>1.7307300000000001E-2</c:v>
                </c:pt>
                <c:pt idx="52805">
                  <c:v>3.4027100000000002E-3</c:v>
                </c:pt>
                <c:pt idx="52806">
                  <c:v>-1.7928099999999999E-2</c:v>
                </c:pt>
                <c:pt idx="52807">
                  <c:v>1.88217E-2</c:v>
                </c:pt>
                <c:pt idx="52808">
                  <c:v>1.16711E-2</c:v>
                </c:pt>
                <c:pt idx="52809">
                  <c:v>-1.21336E-2</c:v>
                </c:pt>
                <c:pt idx="52810">
                  <c:v>-4.1303599999999996E-3</c:v>
                </c:pt>
                <c:pt idx="52811">
                  <c:v>-1.24569E-2</c:v>
                </c:pt>
                <c:pt idx="52812">
                  <c:v>-1.43433E-2</c:v>
                </c:pt>
                <c:pt idx="52813">
                  <c:v>-1.3963700000000001E-2</c:v>
                </c:pt>
                <c:pt idx="52814">
                  <c:v>-7.2231300000000003E-3</c:v>
                </c:pt>
                <c:pt idx="52815">
                  <c:v>6.40297E-3</c:v>
                </c:pt>
                <c:pt idx="52816">
                  <c:v>-3.8841199999999999E-2</c:v>
                </c:pt>
                <c:pt idx="52817">
                  <c:v>-1.68285E-2</c:v>
                </c:pt>
                <c:pt idx="52818">
                  <c:v>-1.40991E-2</c:v>
                </c:pt>
                <c:pt idx="52819">
                  <c:v>-1.4913600000000001E-2</c:v>
                </c:pt>
                <c:pt idx="52820">
                  <c:v>-2.2554399999999999E-2</c:v>
                </c:pt>
                <c:pt idx="52821">
                  <c:v>-1.3081600000000001E-2</c:v>
                </c:pt>
                <c:pt idx="52822">
                  <c:v>-2.9678299999999999E-3</c:v>
                </c:pt>
                <c:pt idx="52823">
                  <c:v>-4.0361399999999999E-2</c:v>
                </c:pt>
                <c:pt idx="52824">
                  <c:v>-4.5969000000000003E-2</c:v>
                </c:pt>
                <c:pt idx="52825">
                  <c:v>-1.4090500000000001E-2</c:v>
                </c:pt>
                <c:pt idx="52826">
                  <c:v>-7.9126400000000003E-3</c:v>
                </c:pt>
                <c:pt idx="52827">
                  <c:v>4.6253199999999998E-4</c:v>
                </c:pt>
                <c:pt idx="52828">
                  <c:v>-5.8460200000000004E-3</c:v>
                </c:pt>
                <c:pt idx="52829">
                  <c:v>-1.43042E-2</c:v>
                </c:pt>
                <c:pt idx="52830">
                  <c:v>1.4482500000000001E-2</c:v>
                </c:pt>
                <c:pt idx="52831">
                  <c:v>6.9665899999999999E-3</c:v>
                </c:pt>
                <c:pt idx="52832">
                  <c:v>2.7644200000000001E-2</c:v>
                </c:pt>
                <c:pt idx="52833">
                  <c:v>-4.96292E-3</c:v>
                </c:pt>
                <c:pt idx="52834">
                  <c:v>-2.4288199999999999E-2</c:v>
                </c:pt>
                <c:pt idx="52835">
                  <c:v>-2.0296100000000001E-2</c:v>
                </c:pt>
                <c:pt idx="52836">
                  <c:v>-1.96934E-3</c:v>
                </c:pt>
                <c:pt idx="52837">
                  <c:v>-4.6882599999999996E-3</c:v>
                </c:pt>
                <c:pt idx="52838">
                  <c:v>-2.36893E-3</c:v>
                </c:pt>
                <c:pt idx="52839">
                  <c:v>-1.8487900000000002E-2</c:v>
                </c:pt>
                <c:pt idx="52840">
                  <c:v>3.4036600000000002E-3</c:v>
                </c:pt>
                <c:pt idx="52841">
                  <c:v>1.6925800000000001E-2</c:v>
                </c:pt>
                <c:pt idx="52842">
                  <c:v>-5.2385299999999999E-3</c:v>
                </c:pt>
                <c:pt idx="52843">
                  <c:v>3.89099E-3</c:v>
                </c:pt>
                <c:pt idx="52844">
                  <c:v>-3.8581799999999999E-2</c:v>
                </c:pt>
                <c:pt idx="52845">
                  <c:v>-3.12243E-2</c:v>
                </c:pt>
                <c:pt idx="52846">
                  <c:v>-3.14884E-2</c:v>
                </c:pt>
                <c:pt idx="52847">
                  <c:v>-2.5346799999999999E-2</c:v>
                </c:pt>
                <c:pt idx="52848">
                  <c:v>-1.6589199999999998E-2</c:v>
                </c:pt>
                <c:pt idx="52849">
                  <c:v>-2.0386700000000001E-2</c:v>
                </c:pt>
                <c:pt idx="52850">
                  <c:v>1.2291E-2</c:v>
                </c:pt>
                <c:pt idx="52851">
                  <c:v>-2.5213200000000002E-2</c:v>
                </c:pt>
                <c:pt idx="52852">
                  <c:v>-2.1637E-2</c:v>
                </c:pt>
                <c:pt idx="52853">
                  <c:v>-9.3841600000000008E-3</c:v>
                </c:pt>
                <c:pt idx="52854">
                  <c:v>-1.29604E-3</c:v>
                </c:pt>
                <c:pt idx="52855">
                  <c:v>1.24493E-2</c:v>
                </c:pt>
                <c:pt idx="52856">
                  <c:v>-1.7776500000000001E-2</c:v>
                </c:pt>
                <c:pt idx="52857">
                  <c:v>8.0890700000000003E-3</c:v>
                </c:pt>
                <c:pt idx="52858">
                  <c:v>7.8773500000000002E-4</c:v>
                </c:pt>
                <c:pt idx="52859">
                  <c:v>4.2860000000000002E-2</c:v>
                </c:pt>
                <c:pt idx="52860">
                  <c:v>4.80347E-2</c:v>
                </c:pt>
                <c:pt idx="52861">
                  <c:v>3.934E-2</c:v>
                </c:pt>
                <c:pt idx="52862">
                  <c:v>2.2607800000000001E-2</c:v>
                </c:pt>
                <c:pt idx="52863">
                  <c:v>2.2628800000000001E-2</c:v>
                </c:pt>
                <c:pt idx="52864">
                  <c:v>1.9531300000000001E-2</c:v>
                </c:pt>
                <c:pt idx="52865">
                  <c:v>3.04823E-2</c:v>
                </c:pt>
                <c:pt idx="52866">
                  <c:v>2.6025800000000002E-2</c:v>
                </c:pt>
                <c:pt idx="52867">
                  <c:v>-1.5420900000000001E-3</c:v>
                </c:pt>
                <c:pt idx="52868">
                  <c:v>-1.06525E-3</c:v>
                </c:pt>
                <c:pt idx="52869">
                  <c:v>-1.0194799999999999E-3</c:v>
                </c:pt>
                <c:pt idx="52870">
                  <c:v>7.9444899999999999E-2</c:v>
                </c:pt>
                <c:pt idx="52871">
                  <c:v>5.8902700000000002E-2</c:v>
                </c:pt>
                <c:pt idx="52872">
                  <c:v>1.2352E-2</c:v>
                </c:pt>
                <c:pt idx="52873">
                  <c:v>3.6401699999999999E-3</c:v>
                </c:pt>
                <c:pt idx="52874">
                  <c:v>4.0288900000000002E-2</c:v>
                </c:pt>
                <c:pt idx="52875">
                  <c:v>5.5732700000000003E-2</c:v>
                </c:pt>
                <c:pt idx="52876">
                  <c:v>5.13582E-2</c:v>
                </c:pt>
                <c:pt idx="52877">
                  <c:v>3.75652E-2</c:v>
                </c:pt>
                <c:pt idx="52878">
                  <c:v>2.0628000000000001E-2</c:v>
                </c:pt>
                <c:pt idx="52879">
                  <c:v>1.73473E-2</c:v>
                </c:pt>
                <c:pt idx="52880">
                  <c:v>4.4218100000000003E-2</c:v>
                </c:pt>
                <c:pt idx="52881">
                  <c:v>3.0758899999999999E-2</c:v>
                </c:pt>
                <c:pt idx="52882">
                  <c:v>1.9175500000000002E-2</c:v>
                </c:pt>
                <c:pt idx="52883">
                  <c:v>-2.1066700000000002E-3</c:v>
                </c:pt>
                <c:pt idx="52884">
                  <c:v>1.7156600000000001E-2</c:v>
                </c:pt>
                <c:pt idx="52885">
                  <c:v>2.8403299999999999E-2</c:v>
                </c:pt>
                <c:pt idx="52886">
                  <c:v>-2.3250599999999999E-3</c:v>
                </c:pt>
                <c:pt idx="52887">
                  <c:v>1.10426E-2</c:v>
                </c:pt>
                <c:pt idx="52888">
                  <c:v>2.7712799999999999E-2</c:v>
                </c:pt>
                <c:pt idx="52889">
                  <c:v>3.9471600000000003E-2</c:v>
                </c:pt>
                <c:pt idx="52890">
                  <c:v>3.0151399999999998E-2</c:v>
                </c:pt>
                <c:pt idx="52891">
                  <c:v>2.4401699999999998E-2</c:v>
                </c:pt>
                <c:pt idx="52892">
                  <c:v>6.2313100000000003E-3</c:v>
                </c:pt>
                <c:pt idx="52893">
                  <c:v>1.48916E-2</c:v>
                </c:pt>
                <c:pt idx="52894">
                  <c:v>3.0896199999999999E-2</c:v>
                </c:pt>
                <c:pt idx="52895">
                  <c:v>3.1836499999999997E-2</c:v>
                </c:pt>
                <c:pt idx="52896">
                  <c:v>2.6182199999999999E-2</c:v>
                </c:pt>
                <c:pt idx="52897">
                  <c:v>2.83833E-2</c:v>
                </c:pt>
                <c:pt idx="52898">
                  <c:v>4.5387299999999998E-2</c:v>
                </c:pt>
                <c:pt idx="52899">
                  <c:v>6.0263600000000001E-2</c:v>
                </c:pt>
                <c:pt idx="52900">
                  <c:v>4.5428299999999998E-2</c:v>
                </c:pt>
                <c:pt idx="52901">
                  <c:v>2.56796E-2</c:v>
                </c:pt>
                <c:pt idx="52902">
                  <c:v>4.40264E-2</c:v>
                </c:pt>
                <c:pt idx="52903">
                  <c:v>3.5272600000000001E-2</c:v>
                </c:pt>
                <c:pt idx="52904">
                  <c:v>2.48051E-2</c:v>
                </c:pt>
                <c:pt idx="52905">
                  <c:v>1.0576199999999999E-2</c:v>
                </c:pt>
                <c:pt idx="52906">
                  <c:v>2.0638500000000001E-2</c:v>
                </c:pt>
                <c:pt idx="52907">
                  <c:v>-1.5794800000000001E-2</c:v>
                </c:pt>
                <c:pt idx="52908">
                  <c:v>-9.3126300000000006E-3</c:v>
                </c:pt>
                <c:pt idx="52909">
                  <c:v>-2.4663899999999999E-2</c:v>
                </c:pt>
                <c:pt idx="52910">
                  <c:v>5.4464300000000004E-3</c:v>
                </c:pt>
                <c:pt idx="52911">
                  <c:v>3.4923599999999999E-2</c:v>
                </c:pt>
                <c:pt idx="52912">
                  <c:v>5.2099199999999998E-3</c:v>
                </c:pt>
                <c:pt idx="52913">
                  <c:v>4.1236900000000002E-3</c:v>
                </c:pt>
                <c:pt idx="52914">
                  <c:v>2.0509699999999999E-2</c:v>
                </c:pt>
                <c:pt idx="52915">
                  <c:v>2.2315999999999999E-2</c:v>
                </c:pt>
                <c:pt idx="52916">
                  <c:v>5.0456000000000001E-2</c:v>
                </c:pt>
                <c:pt idx="52917">
                  <c:v>1.84116E-2</c:v>
                </c:pt>
                <c:pt idx="52918">
                  <c:v>3.1225200000000002E-2</c:v>
                </c:pt>
                <c:pt idx="52919">
                  <c:v>2.51293E-3</c:v>
                </c:pt>
                <c:pt idx="52920">
                  <c:v>-2.6442500000000001E-2</c:v>
                </c:pt>
                <c:pt idx="52921">
                  <c:v>-2.8389899999999999E-2</c:v>
                </c:pt>
                <c:pt idx="52922">
                  <c:v>2.7746199999999999E-2</c:v>
                </c:pt>
                <c:pt idx="52923">
                  <c:v>2.93694E-2</c:v>
                </c:pt>
                <c:pt idx="52924">
                  <c:v>-4.1344600000000002E-2</c:v>
                </c:pt>
                <c:pt idx="52925">
                  <c:v>-1.7423600000000001E-2</c:v>
                </c:pt>
                <c:pt idx="52926">
                  <c:v>7.1611399999999999E-3</c:v>
                </c:pt>
                <c:pt idx="52927">
                  <c:v>1.27373E-2</c:v>
                </c:pt>
                <c:pt idx="52928">
                  <c:v>-4.0475799999999999E-2</c:v>
                </c:pt>
                <c:pt idx="52929">
                  <c:v>-1.0681200000000001E-4</c:v>
                </c:pt>
                <c:pt idx="52930">
                  <c:v>-2.0338999999999999E-2</c:v>
                </c:pt>
                <c:pt idx="52931">
                  <c:v>-1.8740699999999999E-2</c:v>
                </c:pt>
                <c:pt idx="52932">
                  <c:v>3.9272300000000003E-3</c:v>
                </c:pt>
                <c:pt idx="52933">
                  <c:v>2.26879E-2</c:v>
                </c:pt>
                <c:pt idx="52934">
                  <c:v>4.5311900000000002E-2</c:v>
                </c:pt>
                <c:pt idx="52935">
                  <c:v>1.8669100000000001E-2</c:v>
                </c:pt>
                <c:pt idx="52936">
                  <c:v>1.07641E-2</c:v>
                </c:pt>
                <c:pt idx="52937">
                  <c:v>2.0425800000000001E-2</c:v>
                </c:pt>
                <c:pt idx="52938">
                  <c:v>3.0251500000000001E-2</c:v>
                </c:pt>
                <c:pt idx="52939">
                  <c:v>2.5247599999999999E-2</c:v>
                </c:pt>
                <c:pt idx="52940">
                  <c:v>5.0256700000000001E-2</c:v>
                </c:pt>
                <c:pt idx="52941">
                  <c:v>1.03283E-2</c:v>
                </c:pt>
                <c:pt idx="52942">
                  <c:v>4.0390000000000002E-2</c:v>
                </c:pt>
                <c:pt idx="52943">
                  <c:v>2.34194E-2</c:v>
                </c:pt>
                <c:pt idx="52944">
                  <c:v>3.2871200000000003E-2</c:v>
                </c:pt>
                <c:pt idx="52945">
                  <c:v>-1.3542200000000001E-4</c:v>
                </c:pt>
                <c:pt idx="52946">
                  <c:v>2.0748099999999998E-2</c:v>
                </c:pt>
                <c:pt idx="52947">
                  <c:v>1.933E-2</c:v>
                </c:pt>
                <c:pt idx="52948">
                  <c:v>-2.1559700000000001E-2</c:v>
                </c:pt>
                <c:pt idx="52949">
                  <c:v>4.5490299999999999E-4</c:v>
                </c:pt>
                <c:pt idx="52950" formatCode="0.00E+00">
                  <c:v>2.3303000000000001E-2</c:v>
                </c:pt>
                <c:pt idx="52951">
                  <c:v>3.8998600000000001E-2</c:v>
                </c:pt>
                <c:pt idx="52952">
                  <c:v>1.22585E-2</c:v>
                </c:pt>
                <c:pt idx="52953">
                  <c:v>-1.85871E-3</c:v>
                </c:pt>
                <c:pt idx="52954">
                  <c:v>-1.26905E-2</c:v>
                </c:pt>
                <c:pt idx="52955">
                  <c:v>3.2080699999999997E-2</c:v>
                </c:pt>
                <c:pt idx="52956">
                  <c:v>1.5808099999999999E-2</c:v>
                </c:pt>
                <c:pt idx="52957">
                  <c:v>-1.0366399999999999E-3</c:v>
                </c:pt>
                <c:pt idx="52958">
                  <c:v>1.56183E-2</c:v>
                </c:pt>
                <c:pt idx="52959">
                  <c:v>1.8788300000000001E-2</c:v>
                </c:pt>
                <c:pt idx="52960">
                  <c:v>4.2561500000000002E-2</c:v>
                </c:pt>
                <c:pt idx="52961">
                  <c:v>2.41537E-2</c:v>
                </c:pt>
                <c:pt idx="52962">
                  <c:v>2.6859299999999999E-2</c:v>
                </c:pt>
                <c:pt idx="52963">
                  <c:v>-6.9589600000000001E-3</c:v>
                </c:pt>
                <c:pt idx="52964">
                  <c:v>2.75211E-2</c:v>
                </c:pt>
                <c:pt idx="52965">
                  <c:v>1.6833299999999999E-2</c:v>
                </c:pt>
                <c:pt idx="52966">
                  <c:v>-3.29685E-3</c:v>
                </c:pt>
                <c:pt idx="52967">
                  <c:v>3.2043499999999999E-3</c:v>
                </c:pt>
                <c:pt idx="52968">
                  <c:v>-2.06175E-2</c:v>
                </c:pt>
                <c:pt idx="52969">
                  <c:v>8.6240799999999992E-3</c:v>
                </c:pt>
                <c:pt idx="52970">
                  <c:v>2.2772799999999999E-2</c:v>
                </c:pt>
                <c:pt idx="52971">
                  <c:v>1.35727E-2</c:v>
                </c:pt>
                <c:pt idx="52972">
                  <c:v>2.9509500000000001E-2</c:v>
                </c:pt>
                <c:pt idx="52973">
                  <c:v>-3.0410800000000002E-2</c:v>
                </c:pt>
                <c:pt idx="52974">
                  <c:v>7.0934300000000004E-3</c:v>
                </c:pt>
                <c:pt idx="52975">
                  <c:v>7.3518799999999999E-3</c:v>
                </c:pt>
                <c:pt idx="52976">
                  <c:v>9.5558199999999996E-4</c:v>
                </c:pt>
                <c:pt idx="52977">
                  <c:v>-4.91295E-2</c:v>
                </c:pt>
                <c:pt idx="52978">
                  <c:v>3.6239599999999999E-3</c:v>
                </c:pt>
                <c:pt idx="52979">
                  <c:v>-1.3160699999999999E-2</c:v>
                </c:pt>
                <c:pt idx="52980">
                  <c:v>-4.3849900000000001E-3</c:v>
                </c:pt>
                <c:pt idx="52981">
                  <c:v>2.0288500000000001E-2</c:v>
                </c:pt>
                <c:pt idx="52982">
                  <c:v>4.4252399999999997E-2</c:v>
                </c:pt>
                <c:pt idx="52983">
                  <c:v>2.0345700000000001E-2</c:v>
                </c:pt>
                <c:pt idx="52984">
                  <c:v>8.1033700000000004E-3</c:v>
                </c:pt>
                <c:pt idx="52985">
                  <c:v>4.1816699999999998E-2</c:v>
                </c:pt>
                <c:pt idx="52986">
                  <c:v>4.6871200000000002E-2</c:v>
                </c:pt>
                <c:pt idx="52987">
                  <c:v>2.1072400000000002E-2</c:v>
                </c:pt>
                <c:pt idx="52988">
                  <c:v>4.49209E-2</c:v>
                </c:pt>
                <c:pt idx="52989">
                  <c:v>4.1083300000000003E-2</c:v>
                </c:pt>
                <c:pt idx="52990">
                  <c:v>-1.0747899999999999E-3</c:v>
                </c:pt>
                <c:pt idx="52991">
                  <c:v>3.0442199999999999E-2</c:v>
                </c:pt>
                <c:pt idx="52992">
                  <c:v>1.9905099999999998E-2</c:v>
                </c:pt>
                <c:pt idx="52993">
                  <c:v>2.7787200000000001E-2</c:v>
                </c:pt>
                <c:pt idx="52994">
                  <c:v>6.3440300000000005E-2</c:v>
                </c:pt>
                <c:pt idx="52995">
                  <c:v>6.4812700000000001E-2</c:v>
                </c:pt>
                <c:pt idx="52996">
                  <c:v>2.03552E-2</c:v>
                </c:pt>
                <c:pt idx="52997">
                  <c:v>6.4967200000000003E-2</c:v>
                </c:pt>
                <c:pt idx="52998">
                  <c:v>3.77855E-2</c:v>
                </c:pt>
                <c:pt idx="52999">
                  <c:v>6.6185999999999995E-2</c:v>
                </c:pt>
                <c:pt idx="53000">
                  <c:v>1.77555E-2</c:v>
                </c:pt>
                <c:pt idx="53001">
                  <c:v>2.83699E-2</c:v>
                </c:pt>
                <c:pt idx="53002">
                  <c:v>5.6123700000000002E-3</c:v>
                </c:pt>
                <c:pt idx="53003">
                  <c:v>1.74904E-2</c:v>
                </c:pt>
                <c:pt idx="53004">
                  <c:v>-5.6085600000000003E-3</c:v>
                </c:pt>
                <c:pt idx="53005">
                  <c:v>-5.8174100000000003E-3</c:v>
                </c:pt>
                <c:pt idx="53006">
                  <c:v>-3.7694900000000003E-2</c:v>
                </c:pt>
                <c:pt idx="53007">
                  <c:v>-2.2208200000000001E-2</c:v>
                </c:pt>
                <c:pt idx="53008">
                  <c:v>4.6768199999999999E-3</c:v>
                </c:pt>
                <c:pt idx="53009">
                  <c:v>-6.0806300000000001E-3</c:v>
                </c:pt>
                <c:pt idx="53010">
                  <c:v>-1.4442399999999999E-2</c:v>
                </c:pt>
                <c:pt idx="53011">
                  <c:v>3.9358099999999997E-3</c:v>
                </c:pt>
                <c:pt idx="53012">
                  <c:v>6.07462E-2</c:v>
                </c:pt>
                <c:pt idx="53013">
                  <c:v>2.8060000000000002E-2</c:v>
                </c:pt>
                <c:pt idx="53014">
                  <c:v>2.1410000000000001E-3</c:v>
                </c:pt>
                <c:pt idx="53015">
                  <c:v>-1.1889500000000001E-2</c:v>
                </c:pt>
                <c:pt idx="53016">
                  <c:v>2.39592E-2</c:v>
                </c:pt>
                <c:pt idx="53017">
                  <c:v>-5.87559E-3</c:v>
                </c:pt>
                <c:pt idx="53018">
                  <c:v>1.1500399999999999E-2</c:v>
                </c:pt>
                <c:pt idx="53019">
                  <c:v>2.5474500000000001E-2</c:v>
                </c:pt>
                <c:pt idx="53020">
                  <c:v>7.1605699999999994E-2</c:v>
                </c:pt>
                <c:pt idx="53021">
                  <c:v>1.7020199999999999E-2</c:v>
                </c:pt>
                <c:pt idx="53022">
                  <c:v>3.0685400000000002E-2</c:v>
                </c:pt>
                <c:pt idx="53023">
                  <c:v>5.0149899999999997E-2</c:v>
                </c:pt>
                <c:pt idx="53024">
                  <c:v>9.0426400000000004E-2</c:v>
                </c:pt>
                <c:pt idx="53025">
                  <c:v>2.8209700000000001E-2</c:v>
                </c:pt>
                <c:pt idx="53026">
                  <c:v>3.1004000000000001E-3</c:v>
                </c:pt>
                <c:pt idx="53027">
                  <c:v>2.0685200000000001E-2</c:v>
                </c:pt>
                <c:pt idx="53028">
                  <c:v>-5.6743599999999998E-3</c:v>
                </c:pt>
                <c:pt idx="53029">
                  <c:v>-1.61304E-2</c:v>
                </c:pt>
                <c:pt idx="53030">
                  <c:v>-1.60742E-2</c:v>
                </c:pt>
                <c:pt idx="53031">
                  <c:v>-3.0228600000000001E-2</c:v>
                </c:pt>
                <c:pt idx="53032">
                  <c:v>-1.8858E-2</c:v>
                </c:pt>
                <c:pt idx="53033">
                  <c:v>-1.7252E-2</c:v>
                </c:pt>
                <c:pt idx="53034">
                  <c:v>3.2619500000000003E-2</c:v>
                </c:pt>
                <c:pt idx="53035">
                  <c:v>2.3594899999999999E-2</c:v>
                </c:pt>
                <c:pt idx="53036">
                  <c:v>-4.8036600000000004E-3</c:v>
                </c:pt>
                <c:pt idx="53037">
                  <c:v>3.8200400000000002E-2</c:v>
                </c:pt>
                <c:pt idx="53038">
                  <c:v>3.28817E-2</c:v>
                </c:pt>
                <c:pt idx="53039">
                  <c:v>2.7363800000000001E-2</c:v>
                </c:pt>
                <c:pt idx="53040">
                  <c:v>9.34982E-3</c:v>
                </c:pt>
                <c:pt idx="53041">
                  <c:v>1.7470400000000001E-2</c:v>
                </c:pt>
                <c:pt idx="53042">
                  <c:v>1.0518999999999999E-3</c:v>
                </c:pt>
                <c:pt idx="53043">
                  <c:v>3.3880199999999999E-2</c:v>
                </c:pt>
                <c:pt idx="53044">
                  <c:v>2.89488E-2</c:v>
                </c:pt>
                <c:pt idx="53045">
                  <c:v>5.7258600000000002E-3</c:v>
                </c:pt>
                <c:pt idx="53046">
                  <c:v>1.2581800000000001E-2</c:v>
                </c:pt>
                <c:pt idx="53047">
                  <c:v>3.07369E-3</c:v>
                </c:pt>
                <c:pt idx="53048">
                  <c:v>-6.3278200000000007E-2</c:v>
                </c:pt>
                <c:pt idx="53049">
                  <c:v>-2.3911499999999999E-2</c:v>
                </c:pt>
                <c:pt idx="53050">
                  <c:v>4.2533900000000001E-3</c:v>
                </c:pt>
                <c:pt idx="53051">
                  <c:v>-1.3238E-2</c:v>
                </c:pt>
                <c:pt idx="53052">
                  <c:v>-2.7587899999999999E-2</c:v>
                </c:pt>
                <c:pt idx="53053">
                  <c:v>2.97642E-3</c:v>
                </c:pt>
                <c:pt idx="53054">
                  <c:v>-6.0157800000000001E-3</c:v>
                </c:pt>
                <c:pt idx="53055">
                  <c:v>1.50051E-2</c:v>
                </c:pt>
                <c:pt idx="53056">
                  <c:v>3.29237E-2</c:v>
                </c:pt>
                <c:pt idx="53057">
                  <c:v>6.0186399999999996E-3</c:v>
                </c:pt>
                <c:pt idx="53058">
                  <c:v>5.4542500000000001E-2</c:v>
                </c:pt>
                <c:pt idx="53059">
                  <c:v>5.4397600000000001E-3</c:v>
                </c:pt>
                <c:pt idx="53060">
                  <c:v>2.9973E-2</c:v>
                </c:pt>
                <c:pt idx="53061">
                  <c:v>3.0055999999999999E-2</c:v>
                </c:pt>
                <c:pt idx="53062">
                  <c:v>3.2120700000000002E-2</c:v>
                </c:pt>
                <c:pt idx="53063">
                  <c:v>5.3489700000000001E-2</c:v>
                </c:pt>
                <c:pt idx="53064">
                  <c:v>3.9574600000000001E-2</c:v>
                </c:pt>
                <c:pt idx="53065">
                  <c:v>6.9246299999999997E-2</c:v>
                </c:pt>
                <c:pt idx="53066">
                  <c:v>1.5524899999999999E-2</c:v>
                </c:pt>
                <c:pt idx="53067">
                  <c:v>1.3875E-2</c:v>
                </c:pt>
                <c:pt idx="53068">
                  <c:v>1.1061700000000001E-2</c:v>
                </c:pt>
                <c:pt idx="53069">
                  <c:v>-5.23472E-3</c:v>
                </c:pt>
                <c:pt idx="53070">
                  <c:v>2.4045E-2</c:v>
                </c:pt>
                <c:pt idx="53071">
                  <c:v>1.42183E-2</c:v>
                </c:pt>
                <c:pt idx="53072">
                  <c:v>1.04876E-2</c:v>
                </c:pt>
                <c:pt idx="53073">
                  <c:v>-4.1189199999999999E-3</c:v>
                </c:pt>
                <c:pt idx="53074">
                  <c:v>2.7169200000000001E-2</c:v>
                </c:pt>
                <c:pt idx="53075">
                  <c:v>1.3091999999999999E-2</c:v>
                </c:pt>
                <c:pt idx="53076">
                  <c:v>3.1786000000000002E-2</c:v>
                </c:pt>
                <c:pt idx="53077">
                  <c:v>-1.6552899999999999E-2</c:v>
                </c:pt>
                <c:pt idx="53078">
                  <c:v>8.6517299999999998E-3</c:v>
                </c:pt>
                <c:pt idx="53079">
                  <c:v>3.6549600000000002E-2</c:v>
                </c:pt>
                <c:pt idx="53080">
                  <c:v>4.34017E-3</c:v>
                </c:pt>
                <c:pt idx="53081">
                  <c:v>-5.8746299999999998E-4</c:v>
                </c:pt>
                <c:pt idx="53082">
                  <c:v>1.37243E-2</c:v>
                </c:pt>
                <c:pt idx="53083">
                  <c:v>2.2790000000000001E-2</c:v>
                </c:pt>
                <c:pt idx="53084">
                  <c:v>-2.5667200000000001E-2</c:v>
                </c:pt>
                <c:pt idx="53085">
                  <c:v>-3.2736800000000003E-2</c:v>
                </c:pt>
                <c:pt idx="53086">
                  <c:v>-4.3594399999999998E-2</c:v>
                </c:pt>
                <c:pt idx="53087">
                  <c:v>2.4860400000000001E-2</c:v>
                </c:pt>
                <c:pt idx="53088">
                  <c:v>4.2743700000000004E-3</c:v>
                </c:pt>
                <c:pt idx="53089">
                  <c:v>6.6795300000000004E-3</c:v>
                </c:pt>
                <c:pt idx="53090">
                  <c:v>1.40285E-3</c:v>
                </c:pt>
                <c:pt idx="53091">
                  <c:v>-8.9168500000000005E-3</c:v>
                </c:pt>
                <c:pt idx="53092">
                  <c:v>4.2635899999999997E-2</c:v>
                </c:pt>
                <c:pt idx="53093">
                  <c:v>2.2754699999999999E-3</c:v>
                </c:pt>
                <c:pt idx="53094">
                  <c:v>-6.3772200000000003E-3</c:v>
                </c:pt>
                <c:pt idx="53095">
                  <c:v>5.39064E-2</c:v>
                </c:pt>
                <c:pt idx="53096">
                  <c:v>2.9354099999999998E-3</c:v>
                </c:pt>
                <c:pt idx="53097">
                  <c:v>-4.0427200000000003E-2</c:v>
                </c:pt>
                <c:pt idx="53098">
                  <c:v>-9.4194399999999994E-3</c:v>
                </c:pt>
                <c:pt idx="53099">
                  <c:v>-4.1866300000000002E-3</c:v>
                </c:pt>
                <c:pt idx="53100">
                  <c:v>5.9471100000000002E-3</c:v>
                </c:pt>
                <c:pt idx="53101">
                  <c:v>-4.0105799999999997E-2</c:v>
                </c:pt>
                <c:pt idx="53102">
                  <c:v>-2.4354000000000001E-2</c:v>
                </c:pt>
                <c:pt idx="53103">
                  <c:v>-7.60555E-3</c:v>
                </c:pt>
                <c:pt idx="53104">
                  <c:v>-1.33343E-2</c:v>
                </c:pt>
                <c:pt idx="53105">
                  <c:v>2.19898E-2</c:v>
                </c:pt>
                <c:pt idx="53106">
                  <c:v>-1.0359800000000001E-2</c:v>
                </c:pt>
                <c:pt idx="53107">
                  <c:v>-1.9773499999999999E-2</c:v>
                </c:pt>
                <c:pt idx="53108">
                  <c:v>1.23377E-2</c:v>
                </c:pt>
                <c:pt idx="53109">
                  <c:v>2.4066000000000001E-2</c:v>
                </c:pt>
                <c:pt idx="53110">
                  <c:v>8.3704000000000001E-3</c:v>
                </c:pt>
                <c:pt idx="53111">
                  <c:v>1.50251E-2</c:v>
                </c:pt>
                <c:pt idx="53112">
                  <c:v>2.3732199999999998E-2</c:v>
                </c:pt>
                <c:pt idx="53113">
                  <c:v>3.0747400000000001E-2</c:v>
                </c:pt>
                <c:pt idx="53114">
                  <c:v>-2.26307E-2</c:v>
                </c:pt>
                <c:pt idx="53115">
                  <c:v>1.88141E-2</c:v>
                </c:pt>
                <c:pt idx="53116">
                  <c:v>5.8164599999999999E-3</c:v>
                </c:pt>
                <c:pt idx="53117">
                  <c:v>1.5449499999999999E-4</c:v>
                </c:pt>
                <c:pt idx="53118">
                  <c:v>-3.29876E-3</c:v>
                </c:pt>
                <c:pt idx="53119">
                  <c:v>1.43938E-2</c:v>
                </c:pt>
                <c:pt idx="53120">
                  <c:v>8.4877000000000008E-3</c:v>
                </c:pt>
                <c:pt idx="53121">
                  <c:v>1.51253E-3</c:v>
                </c:pt>
                <c:pt idx="53122">
                  <c:v>-4.34017E-3</c:v>
                </c:pt>
                <c:pt idx="53123">
                  <c:v>2.0310399999999999E-2</c:v>
                </c:pt>
                <c:pt idx="53124">
                  <c:v>6.2055599999999997E-3</c:v>
                </c:pt>
                <c:pt idx="53125">
                  <c:v>-9.5558199999999996E-3</c:v>
                </c:pt>
                <c:pt idx="53126">
                  <c:v>-2.43874E-2</c:v>
                </c:pt>
                <c:pt idx="53127">
                  <c:v>-2.9880500000000001E-2</c:v>
                </c:pt>
                <c:pt idx="53128">
                  <c:v>8.7337500000000002E-3</c:v>
                </c:pt>
                <c:pt idx="53129">
                  <c:v>-2.9816599999999999E-2</c:v>
                </c:pt>
                <c:pt idx="53130">
                  <c:v>-2.12917E-2</c:v>
                </c:pt>
                <c:pt idx="53131">
                  <c:v>1.3151199999999999E-3</c:v>
                </c:pt>
                <c:pt idx="53132">
                  <c:v>3.3903100000000001E-3</c:v>
                </c:pt>
                <c:pt idx="53133">
                  <c:v>1.1302899999999999E-2</c:v>
                </c:pt>
                <c:pt idx="53134">
                  <c:v>-7.6627700000000002E-3</c:v>
                </c:pt>
                <c:pt idx="53135">
                  <c:v>5.4702800000000001E-3</c:v>
                </c:pt>
                <c:pt idx="53136">
                  <c:v>-4.5337700000000003E-3</c:v>
                </c:pt>
                <c:pt idx="53137">
                  <c:v>5.9747699999999999E-3</c:v>
                </c:pt>
                <c:pt idx="53138">
                  <c:v>-1.0448499999999999E-2</c:v>
                </c:pt>
                <c:pt idx="53139">
                  <c:v>-1.3588899999999999E-2</c:v>
                </c:pt>
                <c:pt idx="53140">
                  <c:v>-2.4007799999999999E-2</c:v>
                </c:pt>
                <c:pt idx="53141">
                  <c:v>-3.5247799999999999E-3</c:v>
                </c:pt>
                <c:pt idx="53142">
                  <c:v>-7.8258500000000005E-3</c:v>
                </c:pt>
                <c:pt idx="53143">
                  <c:v>4.3191899999999997E-3</c:v>
                </c:pt>
                <c:pt idx="53144">
                  <c:v>3.2245599999999999E-2</c:v>
                </c:pt>
                <c:pt idx="53145">
                  <c:v>1.4870599999999999E-2</c:v>
                </c:pt>
                <c:pt idx="53146">
                  <c:v>-2.0254100000000001E-2</c:v>
                </c:pt>
                <c:pt idx="53147">
                  <c:v>2.0310399999999999E-2</c:v>
                </c:pt>
                <c:pt idx="53148">
                  <c:v>1.4915499999999999E-3</c:v>
                </c:pt>
                <c:pt idx="53149">
                  <c:v>-6.6041900000000002E-3</c:v>
                </c:pt>
                <c:pt idx="53150">
                  <c:v>-3.8455999999999997E-2</c:v>
                </c:pt>
                <c:pt idx="53151">
                  <c:v>-8.8129000000000002E-3</c:v>
                </c:pt>
                <c:pt idx="53152">
                  <c:v>-4.65145E-2</c:v>
                </c:pt>
                <c:pt idx="53153">
                  <c:v>-3.3340499999999999E-3</c:v>
                </c:pt>
                <c:pt idx="53154">
                  <c:v>-4.95605E-2</c:v>
                </c:pt>
                <c:pt idx="53155">
                  <c:v>-3.57723E-2</c:v>
                </c:pt>
                <c:pt idx="53156">
                  <c:v>-2.95734E-2</c:v>
                </c:pt>
                <c:pt idx="53157">
                  <c:v>-3.44276E-3</c:v>
                </c:pt>
                <c:pt idx="53158">
                  <c:v>7.09057E-3</c:v>
                </c:pt>
                <c:pt idx="53159">
                  <c:v>-2.37494E-2</c:v>
                </c:pt>
                <c:pt idx="53160">
                  <c:v>7.6456099999999997E-3</c:v>
                </c:pt>
                <c:pt idx="53161">
                  <c:v>1.80016E-2</c:v>
                </c:pt>
                <c:pt idx="53162">
                  <c:v>-3.4341799999999998E-3</c:v>
                </c:pt>
                <c:pt idx="53163">
                  <c:v>-1.6964E-2</c:v>
                </c:pt>
                <c:pt idx="53164">
                  <c:v>1.7914800000000002E-2</c:v>
                </c:pt>
                <c:pt idx="53165">
                  <c:v>-5.4845800000000002E-3</c:v>
                </c:pt>
                <c:pt idx="53166">
                  <c:v>-6.1101899999999997E-3</c:v>
                </c:pt>
                <c:pt idx="53167">
                  <c:v>-1.8869400000000001E-2</c:v>
                </c:pt>
                <c:pt idx="53168">
                  <c:v>-1.4064800000000001E-2</c:v>
                </c:pt>
                <c:pt idx="53169">
                  <c:v>-6.5927499999999997E-3</c:v>
                </c:pt>
                <c:pt idx="53170">
                  <c:v>-1.4928800000000001E-2</c:v>
                </c:pt>
                <c:pt idx="53171">
                  <c:v>-1.13878E-2</c:v>
                </c:pt>
                <c:pt idx="53172">
                  <c:v>-2.2976900000000001E-2</c:v>
                </c:pt>
                <c:pt idx="53173">
                  <c:v>-3.5312700000000002E-2</c:v>
                </c:pt>
                <c:pt idx="53174">
                  <c:v>-3.4324599999999997E-2</c:v>
                </c:pt>
                <c:pt idx="53175">
                  <c:v>-2.3337400000000001E-2</c:v>
                </c:pt>
                <c:pt idx="53176">
                  <c:v>-7.5359299999999997E-3</c:v>
                </c:pt>
                <c:pt idx="53177">
                  <c:v>7.4853899999999998E-3</c:v>
                </c:pt>
                <c:pt idx="53178">
                  <c:v>-3.6331200000000001E-2</c:v>
                </c:pt>
                <c:pt idx="53179">
                  <c:v>-2.3023600000000002E-2</c:v>
                </c:pt>
                <c:pt idx="53180">
                  <c:v>-1.6495699999999999E-2</c:v>
                </c:pt>
                <c:pt idx="53181">
                  <c:v>-6.4964300000000001E-3</c:v>
                </c:pt>
                <c:pt idx="53182">
                  <c:v>-1.3113E-2</c:v>
                </c:pt>
                <c:pt idx="53183">
                  <c:v>-1.7834699999999998E-2</c:v>
                </c:pt>
                <c:pt idx="53184">
                  <c:v>-4.0685699999999998E-2</c:v>
                </c:pt>
                <c:pt idx="53185">
                  <c:v>-2.4764999999999999E-2</c:v>
                </c:pt>
                <c:pt idx="53186">
                  <c:v>-1.1101700000000001E-2</c:v>
                </c:pt>
                <c:pt idx="53187">
                  <c:v>-7.7438400000000003E-4</c:v>
                </c:pt>
                <c:pt idx="53188">
                  <c:v>1.1720700000000001E-2</c:v>
                </c:pt>
                <c:pt idx="53189">
                  <c:v>2.1970699999999999E-2</c:v>
                </c:pt>
                <c:pt idx="53190">
                  <c:v>8.6145400000000004E-3</c:v>
                </c:pt>
                <c:pt idx="53191">
                  <c:v>-1.78719E-2</c:v>
                </c:pt>
                <c:pt idx="53192">
                  <c:v>-4.4860799999999999E-3</c:v>
                </c:pt>
                <c:pt idx="53193">
                  <c:v>-5.9642799999999998E-3</c:v>
                </c:pt>
                <c:pt idx="53194">
                  <c:v>-1.8771199999999998E-2</c:v>
                </c:pt>
                <c:pt idx="53195">
                  <c:v>-7.1783100000000002E-3</c:v>
                </c:pt>
                <c:pt idx="53196">
                  <c:v>6.3705399999999996E-4</c:v>
                </c:pt>
                <c:pt idx="53197">
                  <c:v>-3.2561300000000001E-2</c:v>
                </c:pt>
                <c:pt idx="53198">
                  <c:v>-2.72436E-2</c:v>
                </c:pt>
                <c:pt idx="53199">
                  <c:v>-1.45454E-2</c:v>
                </c:pt>
                <c:pt idx="53200" formatCode="0.00E+00">
                  <c:v>-9.5367400000000008E-6</c:v>
                </c:pt>
                <c:pt idx="53201">
                  <c:v>-4.6682399999999999E-2</c:v>
                </c:pt>
                <c:pt idx="53202">
                  <c:v>-2.6105900000000001E-2</c:v>
                </c:pt>
                <c:pt idx="53203">
                  <c:v>-1.99814E-2</c:v>
                </c:pt>
                <c:pt idx="53204">
                  <c:v>-7.7829400000000003E-3</c:v>
                </c:pt>
                <c:pt idx="53205">
                  <c:v>-2.60839E-2</c:v>
                </c:pt>
                <c:pt idx="53206">
                  <c:v>-3.1310999999999999E-2</c:v>
                </c:pt>
                <c:pt idx="53207">
                  <c:v>-2.2762299999999999E-2</c:v>
                </c:pt>
                <c:pt idx="53208">
                  <c:v>-1.43337E-2</c:v>
                </c:pt>
                <c:pt idx="53209">
                  <c:v>1.3574599999999999E-2</c:v>
                </c:pt>
                <c:pt idx="53210">
                  <c:v>-1.00851E-2</c:v>
                </c:pt>
                <c:pt idx="53211">
                  <c:v>-1.58691E-3</c:v>
                </c:pt>
                <c:pt idx="53212">
                  <c:v>-2.6171699999999999E-2</c:v>
                </c:pt>
                <c:pt idx="53213">
                  <c:v>3.0205699999999999E-2</c:v>
                </c:pt>
                <c:pt idx="53214">
                  <c:v>5.0611500000000004E-3</c:v>
                </c:pt>
                <c:pt idx="53215">
                  <c:v>1.9033399999999999E-2</c:v>
                </c:pt>
                <c:pt idx="53216">
                  <c:v>-2.9195800000000001E-2</c:v>
                </c:pt>
                <c:pt idx="53217">
                  <c:v>-1.5655499999999999E-2</c:v>
                </c:pt>
                <c:pt idx="53218">
                  <c:v>-2.2603999999999999E-2</c:v>
                </c:pt>
                <c:pt idx="53219">
                  <c:v>-2.1953599999999999E-3</c:v>
                </c:pt>
                <c:pt idx="53220">
                  <c:v>-2.09827E-2</c:v>
                </c:pt>
                <c:pt idx="53221">
                  <c:v>-3.6274899999999999E-2</c:v>
                </c:pt>
                <c:pt idx="53222">
                  <c:v>-3.57151E-2</c:v>
                </c:pt>
                <c:pt idx="53223">
                  <c:v>-1.6550100000000002E-2</c:v>
                </c:pt>
                <c:pt idx="53224">
                  <c:v>-1.13411E-2</c:v>
                </c:pt>
                <c:pt idx="53225">
                  <c:v>-1.96753E-2</c:v>
                </c:pt>
                <c:pt idx="53226">
                  <c:v>-1.17044E-2</c:v>
                </c:pt>
                <c:pt idx="53227">
                  <c:v>-3.16706E-2</c:v>
                </c:pt>
                <c:pt idx="53228">
                  <c:v>1.8820799999999999E-2</c:v>
                </c:pt>
                <c:pt idx="53229">
                  <c:v>3.93677E-3</c:v>
                </c:pt>
                <c:pt idx="53230">
                  <c:v>-3.8146999999999999E-3</c:v>
                </c:pt>
                <c:pt idx="53231">
                  <c:v>-3.1175600000000001E-2</c:v>
                </c:pt>
                <c:pt idx="53232">
                  <c:v>-1.39971E-2</c:v>
                </c:pt>
                <c:pt idx="53233">
                  <c:v>-1.6307800000000001E-3</c:v>
                </c:pt>
                <c:pt idx="53234">
                  <c:v>1.2517E-2</c:v>
                </c:pt>
                <c:pt idx="53235">
                  <c:v>-1.3859700000000001E-2</c:v>
                </c:pt>
                <c:pt idx="53236">
                  <c:v>-3.8082100000000001E-2</c:v>
                </c:pt>
                <c:pt idx="53237">
                  <c:v>-7.1039199999999997E-3</c:v>
                </c:pt>
                <c:pt idx="53238">
                  <c:v>3.5994499999999999E-2</c:v>
                </c:pt>
                <c:pt idx="53239">
                  <c:v>-5.9976600000000001E-3</c:v>
                </c:pt>
                <c:pt idx="53240">
                  <c:v>-3.6520999999999998E-2</c:v>
                </c:pt>
                <c:pt idx="53241">
                  <c:v>-3.5747500000000001E-2</c:v>
                </c:pt>
                <c:pt idx="53242">
                  <c:v>-8.35609E-3</c:v>
                </c:pt>
                <c:pt idx="53243">
                  <c:v>2.6222200000000001E-2</c:v>
                </c:pt>
                <c:pt idx="53244">
                  <c:v>3.0641599999999998E-3</c:v>
                </c:pt>
                <c:pt idx="53245">
                  <c:v>1.81084E-2</c:v>
                </c:pt>
                <c:pt idx="53246">
                  <c:v>-2.3379299999999999E-2</c:v>
                </c:pt>
                <c:pt idx="53247">
                  <c:v>-1.39303E-2</c:v>
                </c:pt>
                <c:pt idx="53248">
                  <c:v>1.0248200000000001E-2</c:v>
                </c:pt>
                <c:pt idx="53249">
                  <c:v>1.93691E-3</c:v>
                </c:pt>
                <c:pt idx="53250">
                  <c:v>-1.35441E-2</c:v>
                </c:pt>
                <c:pt idx="53251">
                  <c:v>-3.9712900000000002E-2</c:v>
                </c:pt>
                <c:pt idx="53252">
                  <c:v>-2.3008299999999999E-2</c:v>
                </c:pt>
                <c:pt idx="53253">
                  <c:v>1.02291E-2</c:v>
                </c:pt>
                <c:pt idx="53254">
                  <c:v>-9.6292500000000007E-3</c:v>
                </c:pt>
                <c:pt idx="53255">
                  <c:v>-2.7104400000000001E-2</c:v>
                </c:pt>
                <c:pt idx="53256">
                  <c:v>-1.6725500000000001E-2</c:v>
                </c:pt>
                <c:pt idx="53257">
                  <c:v>1.20182E-2</c:v>
                </c:pt>
                <c:pt idx="53258">
                  <c:v>1.2537E-2</c:v>
                </c:pt>
                <c:pt idx="53259">
                  <c:v>1.2728700000000001E-2</c:v>
                </c:pt>
                <c:pt idx="53260">
                  <c:v>-2.0569799999999999E-2</c:v>
                </c:pt>
                <c:pt idx="53261">
                  <c:v>-7.0819899999999998E-3</c:v>
                </c:pt>
                <c:pt idx="53262">
                  <c:v>1.2352E-2</c:v>
                </c:pt>
                <c:pt idx="53263">
                  <c:v>-3.4444799999999998E-2</c:v>
                </c:pt>
                <c:pt idx="53264">
                  <c:v>-3.7241000000000002E-3</c:v>
                </c:pt>
                <c:pt idx="53265">
                  <c:v>3.2444000000000001E-3</c:v>
                </c:pt>
                <c:pt idx="53266">
                  <c:v>1.5325499999999999E-3</c:v>
                </c:pt>
                <c:pt idx="53267">
                  <c:v>-1.1488E-2</c:v>
                </c:pt>
                <c:pt idx="53268">
                  <c:v>-1.5010799999999999E-3</c:v>
                </c:pt>
                <c:pt idx="53269">
                  <c:v>-4.3421700000000001E-2</c:v>
                </c:pt>
                <c:pt idx="53270">
                  <c:v>-2.05288E-2</c:v>
                </c:pt>
                <c:pt idx="53271" formatCode="0.00E+00">
                  <c:v>-2.4501800000000001E-2</c:v>
                </c:pt>
                <c:pt idx="53272">
                  <c:v>-4.0043799999999997E-2</c:v>
                </c:pt>
                <c:pt idx="53273">
                  <c:v>-4.7557799999999997E-2</c:v>
                </c:pt>
                <c:pt idx="53274">
                  <c:v>-5.81951E-2</c:v>
                </c:pt>
                <c:pt idx="53275">
                  <c:v>-4.9514799999999998E-2</c:v>
                </c:pt>
                <c:pt idx="53276">
                  <c:v>-2.9988299999999999E-2</c:v>
                </c:pt>
                <c:pt idx="53277">
                  <c:v>-7.6399800000000004E-2</c:v>
                </c:pt>
                <c:pt idx="53278">
                  <c:v>-5.9208900000000002E-2</c:v>
                </c:pt>
                <c:pt idx="53279">
                  <c:v>-1.96905E-2</c:v>
                </c:pt>
                <c:pt idx="53280">
                  <c:v>-1.7819399999999999E-2</c:v>
                </c:pt>
                <c:pt idx="53281">
                  <c:v>-2.2317900000000002E-2</c:v>
                </c:pt>
                <c:pt idx="53282">
                  <c:v>-2.53782E-2</c:v>
                </c:pt>
                <c:pt idx="53283">
                  <c:v>-1.9627599999999999E-2</c:v>
                </c:pt>
                <c:pt idx="53284">
                  <c:v>2.2802399999999998E-3</c:v>
                </c:pt>
                <c:pt idx="53285">
                  <c:v>-5.3716699999999999E-2</c:v>
                </c:pt>
                <c:pt idx="53286">
                  <c:v>-1.04761E-2</c:v>
                </c:pt>
                <c:pt idx="53287">
                  <c:v>-2.0167399999999999E-2</c:v>
                </c:pt>
                <c:pt idx="53288">
                  <c:v>-3.7002599999999997E-2</c:v>
                </c:pt>
                <c:pt idx="53289">
                  <c:v>-1.1336300000000001E-2</c:v>
                </c:pt>
                <c:pt idx="53290">
                  <c:v>-1.13182E-2</c:v>
                </c:pt>
                <c:pt idx="53291">
                  <c:v>-5.13935E-3</c:v>
                </c:pt>
                <c:pt idx="53292">
                  <c:v>-3.0057899999999999E-2</c:v>
                </c:pt>
                <c:pt idx="53293">
                  <c:v>-2.9243499999999999E-2</c:v>
                </c:pt>
                <c:pt idx="53294">
                  <c:v>3.5381300000000002E-4</c:v>
                </c:pt>
                <c:pt idx="53295">
                  <c:v>-2.9274000000000001E-2</c:v>
                </c:pt>
                <c:pt idx="53296">
                  <c:v>-2.9538200000000001E-2</c:v>
                </c:pt>
                <c:pt idx="53297">
                  <c:v>-3.5878199999999999E-2</c:v>
                </c:pt>
                <c:pt idx="53298">
                  <c:v>-2.54221E-2</c:v>
                </c:pt>
                <c:pt idx="53299">
                  <c:v>-1.7404599999999999E-2</c:v>
                </c:pt>
                <c:pt idx="53300">
                  <c:v>-1.5411400000000001E-3</c:v>
                </c:pt>
                <c:pt idx="53301">
                  <c:v>-1.24989E-2</c:v>
                </c:pt>
                <c:pt idx="53302">
                  <c:v>-4.4667199999999997E-2</c:v>
                </c:pt>
                <c:pt idx="53303">
                  <c:v>-4.4295300000000003E-2</c:v>
                </c:pt>
                <c:pt idx="53304">
                  <c:v>-2.1926899999999999E-2</c:v>
                </c:pt>
                <c:pt idx="53305">
                  <c:v>-3.2587999999999999E-2</c:v>
                </c:pt>
                <c:pt idx="53306">
                  <c:v>-4.3157599999999997E-2</c:v>
                </c:pt>
                <c:pt idx="53307">
                  <c:v>-2.6601799999999998E-2</c:v>
                </c:pt>
                <c:pt idx="53308">
                  <c:v>-1.6763699999999999E-2</c:v>
                </c:pt>
                <c:pt idx="53309">
                  <c:v>-2.97527E-2</c:v>
                </c:pt>
                <c:pt idx="53310">
                  <c:v>-7.5073199999999996E-3</c:v>
                </c:pt>
                <c:pt idx="53311">
                  <c:v>-7.4300800000000004E-3</c:v>
                </c:pt>
                <c:pt idx="53312">
                  <c:v>9.7303400000000005E-3</c:v>
                </c:pt>
                <c:pt idx="53313">
                  <c:v>-1.7268200000000001E-2</c:v>
                </c:pt>
                <c:pt idx="53314">
                  <c:v>-1.31617E-2</c:v>
                </c:pt>
                <c:pt idx="53315">
                  <c:v>2.0048099999999999E-2</c:v>
                </c:pt>
                <c:pt idx="53316">
                  <c:v>5.43594E-4</c:v>
                </c:pt>
                <c:pt idx="53317">
                  <c:v>-4.9352600000000003E-3</c:v>
                </c:pt>
                <c:pt idx="53318">
                  <c:v>-6.8502399999999996E-3</c:v>
                </c:pt>
                <c:pt idx="53319">
                  <c:v>1.3114000000000001E-2</c:v>
                </c:pt>
                <c:pt idx="53320">
                  <c:v>9.7236600000000003E-3</c:v>
                </c:pt>
                <c:pt idx="53321">
                  <c:v>-2.9004100000000001E-2</c:v>
                </c:pt>
                <c:pt idx="53322">
                  <c:v>-1.71404E-2</c:v>
                </c:pt>
                <c:pt idx="53323" formatCode="0.00E+00">
                  <c:v>-1.9294700000000001E-2</c:v>
                </c:pt>
                <c:pt idx="53324">
                  <c:v>1.3602299999999999E-2</c:v>
                </c:pt>
                <c:pt idx="53325">
                  <c:v>-2.5882700000000002E-3</c:v>
                </c:pt>
                <c:pt idx="53326">
                  <c:v>-7.0037800000000002E-3</c:v>
                </c:pt>
                <c:pt idx="53327">
                  <c:v>-2.3478499999999999E-2</c:v>
                </c:pt>
                <c:pt idx="53328">
                  <c:v>-3.2739599999999998E-3</c:v>
                </c:pt>
                <c:pt idx="53329">
                  <c:v>-3.0532799999999999E-2</c:v>
                </c:pt>
                <c:pt idx="53330">
                  <c:v>-3.4189200000000002E-3</c:v>
                </c:pt>
                <c:pt idx="53331">
                  <c:v>1.0866199999999999E-2</c:v>
                </c:pt>
                <c:pt idx="53332">
                  <c:v>-2.14577E-4</c:v>
                </c:pt>
                <c:pt idx="53333">
                  <c:v>3.4151099999999998E-3</c:v>
                </c:pt>
                <c:pt idx="53334">
                  <c:v>2.8629300000000001E-3</c:v>
                </c:pt>
                <c:pt idx="53335">
                  <c:v>1.9339599999999998E-2</c:v>
                </c:pt>
                <c:pt idx="53336">
                  <c:v>1.9576099999999999E-2</c:v>
                </c:pt>
                <c:pt idx="53337">
                  <c:v>-1.2782099999999999E-2</c:v>
                </c:pt>
                <c:pt idx="53338">
                  <c:v>-2.3317299999999999E-2</c:v>
                </c:pt>
                <c:pt idx="53339">
                  <c:v>-9.9592199999999995E-3</c:v>
                </c:pt>
                <c:pt idx="53340">
                  <c:v>1.4648400000000001E-2</c:v>
                </c:pt>
                <c:pt idx="53341">
                  <c:v>-8.1300699999999997E-3</c:v>
                </c:pt>
                <c:pt idx="53342">
                  <c:v>3.96919E-3</c:v>
                </c:pt>
                <c:pt idx="53343">
                  <c:v>-1.24998E-2</c:v>
                </c:pt>
                <c:pt idx="53344">
                  <c:v>-6.2866199999999997E-3</c:v>
                </c:pt>
                <c:pt idx="53345">
                  <c:v>1.31264E-2</c:v>
                </c:pt>
                <c:pt idx="53346">
                  <c:v>-1.4946900000000001E-2</c:v>
                </c:pt>
                <c:pt idx="53347">
                  <c:v>2.4662E-3</c:v>
                </c:pt>
                <c:pt idx="53348">
                  <c:v>2.4919500000000002E-3</c:v>
                </c:pt>
                <c:pt idx="53349">
                  <c:v>8.6545900000000002E-3</c:v>
                </c:pt>
                <c:pt idx="53350">
                  <c:v>-4.0566400000000002E-2</c:v>
                </c:pt>
                <c:pt idx="53351">
                  <c:v>-1.01814E-2</c:v>
                </c:pt>
                <c:pt idx="53352">
                  <c:v>3.18623E-3</c:v>
                </c:pt>
                <c:pt idx="53353">
                  <c:v>4.4951400000000002E-2</c:v>
                </c:pt>
                <c:pt idx="53354">
                  <c:v>-2.8013199999999999E-2</c:v>
                </c:pt>
                <c:pt idx="53355">
                  <c:v>-4.9149499999999999E-2</c:v>
                </c:pt>
                <c:pt idx="53356">
                  <c:v>-3.0742599999999998E-2</c:v>
                </c:pt>
                <c:pt idx="53357">
                  <c:v>-2.7656600000000001E-3</c:v>
                </c:pt>
                <c:pt idx="53358">
                  <c:v>1.0932000000000001E-2</c:v>
                </c:pt>
                <c:pt idx="53359">
                  <c:v>-1.45273E-2</c:v>
                </c:pt>
                <c:pt idx="53360">
                  <c:v>3.4904499999999998E-4</c:v>
                </c:pt>
                <c:pt idx="53361">
                  <c:v>-8.4142699999999997E-3</c:v>
                </c:pt>
                <c:pt idx="53362">
                  <c:v>8.6507800000000003E-3</c:v>
                </c:pt>
                <c:pt idx="53363">
                  <c:v>-8.8262600000000007E-3</c:v>
                </c:pt>
                <c:pt idx="53364">
                  <c:v>-1.9241299999999999E-2</c:v>
                </c:pt>
                <c:pt idx="53365">
                  <c:v>1.41201E-2</c:v>
                </c:pt>
                <c:pt idx="53366">
                  <c:v>-3.2381100000000003E-2</c:v>
                </c:pt>
                <c:pt idx="53367">
                  <c:v>-1.4697099999999999E-2</c:v>
                </c:pt>
                <c:pt idx="53368">
                  <c:v>-7.3967E-3</c:v>
                </c:pt>
                <c:pt idx="53369">
                  <c:v>-1.53637E-3</c:v>
                </c:pt>
                <c:pt idx="53370">
                  <c:v>2.6636099999999998E-3</c:v>
                </c:pt>
                <c:pt idx="53371">
                  <c:v>-9.5958699999999994E-3</c:v>
                </c:pt>
                <c:pt idx="53372">
                  <c:v>-7.0047399999999998E-3</c:v>
                </c:pt>
                <c:pt idx="53373">
                  <c:v>8.3189000000000006E-3</c:v>
                </c:pt>
                <c:pt idx="53374">
                  <c:v>-3.7926700000000001E-2</c:v>
                </c:pt>
                <c:pt idx="53375">
                  <c:v>-4.3780300000000001E-2</c:v>
                </c:pt>
                <c:pt idx="53376">
                  <c:v>-6.0596499999999998E-3</c:v>
                </c:pt>
                <c:pt idx="53377">
                  <c:v>1.09692E-2</c:v>
                </c:pt>
                <c:pt idx="53378" formatCode="0.00E+00">
                  <c:v>-1.81313E-2</c:v>
                </c:pt>
                <c:pt idx="53379">
                  <c:v>-2.14653E-2</c:v>
                </c:pt>
                <c:pt idx="53380">
                  <c:v>-1.85823E-2</c:v>
                </c:pt>
                <c:pt idx="53381">
                  <c:v>-3.3855400000000003E-4</c:v>
                </c:pt>
                <c:pt idx="53382">
                  <c:v>-1.4285999999999999E-3</c:v>
                </c:pt>
                <c:pt idx="53383">
                  <c:v>-9.1953299999999998E-3</c:v>
                </c:pt>
                <c:pt idx="53384">
                  <c:v>-7.4310299999999999E-3</c:v>
                </c:pt>
                <c:pt idx="53385" formatCode="0.00E+00">
                  <c:v>8.0108600000000001E-5</c:v>
                </c:pt>
                <c:pt idx="53386">
                  <c:v>-1.2167900000000001E-2</c:v>
                </c:pt>
                <c:pt idx="53387">
                  <c:v>1.27516E-2</c:v>
                </c:pt>
                <c:pt idx="53388">
                  <c:v>-4.6529800000000001E-3</c:v>
                </c:pt>
                <c:pt idx="53389">
                  <c:v>-3.0163800000000001E-2</c:v>
                </c:pt>
                <c:pt idx="53390">
                  <c:v>-3.3988999999999998E-3</c:v>
                </c:pt>
                <c:pt idx="53391">
                  <c:v>5.0735500000000002E-4</c:v>
                </c:pt>
                <c:pt idx="53392">
                  <c:v>5.8641400000000003E-3</c:v>
                </c:pt>
                <c:pt idx="53393">
                  <c:v>-2.5348699999999998E-2</c:v>
                </c:pt>
                <c:pt idx="53394">
                  <c:v>-2.8366100000000002E-2</c:v>
                </c:pt>
                <c:pt idx="53395">
                  <c:v>-9.5748900000000008E-3</c:v>
                </c:pt>
                <c:pt idx="53396">
                  <c:v>-3.2634700000000001E-3</c:v>
                </c:pt>
                <c:pt idx="53397">
                  <c:v>-1.3880699999999999E-2</c:v>
                </c:pt>
                <c:pt idx="53398">
                  <c:v>-2.20728E-2</c:v>
                </c:pt>
                <c:pt idx="53399">
                  <c:v>-1.87225E-2</c:v>
                </c:pt>
                <c:pt idx="53400">
                  <c:v>-4.1749000000000001E-2</c:v>
                </c:pt>
                <c:pt idx="53401">
                  <c:v>-4.1674599999999999E-2</c:v>
                </c:pt>
                <c:pt idx="53402">
                  <c:v>-2.3814200000000001E-2</c:v>
                </c:pt>
                <c:pt idx="53403">
                  <c:v>-1.0147099999999999E-2</c:v>
                </c:pt>
                <c:pt idx="53404">
                  <c:v>-1.58978E-2</c:v>
                </c:pt>
                <c:pt idx="53405">
                  <c:v>-3.93009E-2</c:v>
                </c:pt>
                <c:pt idx="53406">
                  <c:v>-2.01187E-2</c:v>
                </c:pt>
                <c:pt idx="53407">
                  <c:v>-1.5481E-2</c:v>
                </c:pt>
                <c:pt idx="53408">
                  <c:v>-1.22709E-2</c:v>
                </c:pt>
                <c:pt idx="53409">
                  <c:v>-1.2185100000000001E-2</c:v>
                </c:pt>
                <c:pt idx="53410">
                  <c:v>-2.0595599999999999E-2</c:v>
                </c:pt>
                <c:pt idx="53411">
                  <c:v>-2.4089800000000001E-2</c:v>
                </c:pt>
                <c:pt idx="53412">
                  <c:v>8.1453299999999992E-3</c:v>
                </c:pt>
                <c:pt idx="53413">
                  <c:v>-3.1368300000000002E-2</c:v>
                </c:pt>
                <c:pt idx="53414">
                  <c:v>-7.3614099999999997E-3</c:v>
                </c:pt>
                <c:pt idx="53415">
                  <c:v>-3.4980800000000002E-3</c:v>
                </c:pt>
                <c:pt idx="53416">
                  <c:v>-2.1134400000000001E-2</c:v>
                </c:pt>
                <c:pt idx="53417">
                  <c:v>-1.0231000000000001E-2</c:v>
                </c:pt>
                <c:pt idx="53418">
                  <c:v>-1.9796399999999999E-2</c:v>
                </c:pt>
                <c:pt idx="53419">
                  <c:v>-7.1048699999999999E-4</c:v>
                </c:pt>
                <c:pt idx="53420">
                  <c:v>-1.7917599999999999E-2</c:v>
                </c:pt>
                <c:pt idx="53421">
                  <c:v>-5.3796800000000004E-3</c:v>
                </c:pt>
                <c:pt idx="53422">
                  <c:v>-5.3100600000000001E-3</c:v>
                </c:pt>
                <c:pt idx="53423">
                  <c:v>8.1024200000000008E-3</c:v>
                </c:pt>
                <c:pt idx="53424">
                  <c:v>-5.8231400000000001E-3</c:v>
                </c:pt>
                <c:pt idx="53425">
                  <c:v>-3.0317299999999998E-2</c:v>
                </c:pt>
                <c:pt idx="53426">
                  <c:v>5.95665E-3</c:v>
                </c:pt>
                <c:pt idx="53427">
                  <c:v>2.1138199999999999E-2</c:v>
                </c:pt>
                <c:pt idx="53428">
                  <c:v>5.0594300000000002E-2</c:v>
                </c:pt>
                <c:pt idx="53429">
                  <c:v>-1.3099700000000001E-2</c:v>
                </c:pt>
                <c:pt idx="53430">
                  <c:v>-2.8204900000000001E-2</c:v>
                </c:pt>
                <c:pt idx="53431">
                  <c:v>1.33514E-4</c:v>
                </c:pt>
                <c:pt idx="53432">
                  <c:v>4.2200099999999997E-3</c:v>
                </c:pt>
                <c:pt idx="53433">
                  <c:v>-1.0798500000000001E-2</c:v>
                </c:pt>
                <c:pt idx="53434">
                  <c:v>1.03655E-2</c:v>
                </c:pt>
                <c:pt idx="53435">
                  <c:v>1.8208499999999999E-2</c:v>
                </c:pt>
                <c:pt idx="53436">
                  <c:v>3.8165999999999999E-3</c:v>
                </c:pt>
                <c:pt idx="53437">
                  <c:v>1.3647100000000001E-2</c:v>
                </c:pt>
                <c:pt idx="53438">
                  <c:v>1.08728E-2</c:v>
                </c:pt>
                <c:pt idx="53439">
                  <c:v>3.3310899999999997E-2</c:v>
                </c:pt>
                <c:pt idx="53440">
                  <c:v>4.1763300000000003E-2</c:v>
                </c:pt>
                <c:pt idx="53441">
                  <c:v>6.2942499999999997E-4</c:v>
                </c:pt>
                <c:pt idx="53442">
                  <c:v>1.07613E-2</c:v>
                </c:pt>
                <c:pt idx="53443">
                  <c:v>2.1806699999999998E-2</c:v>
                </c:pt>
                <c:pt idx="53444">
                  <c:v>2.32315E-3</c:v>
                </c:pt>
                <c:pt idx="53445">
                  <c:v>9.7923300000000001E-3</c:v>
                </c:pt>
                <c:pt idx="53446">
                  <c:v>1.8896099999999999E-2</c:v>
                </c:pt>
                <c:pt idx="53447">
                  <c:v>2.0340899999999999E-2</c:v>
                </c:pt>
                <c:pt idx="53448">
                  <c:v>2.02332E-2</c:v>
                </c:pt>
                <c:pt idx="53449">
                  <c:v>3.0279199999999999E-3</c:v>
                </c:pt>
                <c:pt idx="53450">
                  <c:v>2.3266800000000001E-2</c:v>
                </c:pt>
                <c:pt idx="53451">
                  <c:v>2.7345700000000001E-2</c:v>
                </c:pt>
                <c:pt idx="53452">
                  <c:v>4.6141599999999998E-2</c:v>
                </c:pt>
                <c:pt idx="53453">
                  <c:v>-1.9481700000000001E-2</c:v>
                </c:pt>
                <c:pt idx="53454">
                  <c:v>4.4051199999999999E-2</c:v>
                </c:pt>
                <c:pt idx="53455">
                  <c:v>9.5415099999999996E-3</c:v>
                </c:pt>
                <c:pt idx="53456">
                  <c:v>2.57912E-2</c:v>
                </c:pt>
                <c:pt idx="53457">
                  <c:v>5.4107700000000002E-2</c:v>
                </c:pt>
                <c:pt idx="53458">
                  <c:v>7.47585E-3</c:v>
                </c:pt>
                <c:pt idx="53459">
                  <c:v>4.5656200000000001E-2</c:v>
                </c:pt>
                <c:pt idx="53460">
                  <c:v>4.3261500000000001E-2</c:v>
                </c:pt>
                <c:pt idx="53461">
                  <c:v>3.8304299999999999E-2</c:v>
                </c:pt>
                <c:pt idx="53462">
                  <c:v>5.4731399999999996E-3</c:v>
                </c:pt>
                <c:pt idx="53463">
                  <c:v>1.4864E-2</c:v>
                </c:pt>
                <c:pt idx="53464">
                  <c:v>3.3170699999999997E-2</c:v>
                </c:pt>
                <c:pt idx="53465">
                  <c:v>5.2620899999999998E-2</c:v>
                </c:pt>
                <c:pt idx="53466">
                  <c:v>5.2385299999999999E-3</c:v>
                </c:pt>
                <c:pt idx="53467">
                  <c:v>7.4691799999999997E-3</c:v>
                </c:pt>
                <c:pt idx="53468">
                  <c:v>2.1096199999999999E-2</c:v>
                </c:pt>
                <c:pt idx="53469">
                  <c:v>1.37529E-2</c:v>
                </c:pt>
                <c:pt idx="53470">
                  <c:v>-1.8692000000000001E-4</c:v>
                </c:pt>
                <c:pt idx="53471">
                  <c:v>4.3792700000000002E-3</c:v>
                </c:pt>
                <c:pt idx="53472">
                  <c:v>2.5396300000000002E-3</c:v>
                </c:pt>
                <c:pt idx="53473">
                  <c:v>9.3479199999999991E-3</c:v>
                </c:pt>
                <c:pt idx="53474">
                  <c:v>4.34294E-2</c:v>
                </c:pt>
                <c:pt idx="53475" formatCode="0.00E+00">
                  <c:v>8.5830700000000005E-6</c:v>
                </c:pt>
                <c:pt idx="53476">
                  <c:v>1.00708E-2</c:v>
                </c:pt>
                <c:pt idx="53477">
                  <c:v>1.7740200000000001E-2</c:v>
                </c:pt>
                <c:pt idx="53478">
                  <c:v>2.4229000000000001E-2</c:v>
                </c:pt>
                <c:pt idx="53479">
                  <c:v>4.0642699999999997E-2</c:v>
                </c:pt>
                <c:pt idx="53480">
                  <c:v>3.05986E-2</c:v>
                </c:pt>
                <c:pt idx="53481">
                  <c:v>2.8057099999999999E-3</c:v>
                </c:pt>
                <c:pt idx="53482">
                  <c:v>5.5675500000000001E-3</c:v>
                </c:pt>
                <c:pt idx="53483">
                  <c:v>3.2272299999999997E-2</c:v>
                </c:pt>
                <c:pt idx="53484">
                  <c:v>7.4872999999999997E-3</c:v>
                </c:pt>
                <c:pt idx="53485">
                  <c:v>7.2097800000000005E-4</c:v>
                </c:pt>
                <c:pt idx="53486">
                  <c:v>2.9840499999999998E-3</c:v>
                </c:pt>
                <c:pt idx="53487">
                  <c:v>-6.2255899999999996E-3</c:v>
                </c:pt>
                <c:pt idx="53488">
                  <c:v>8.2712199999999993E-3</c:v>
                </c:pt>
                <c:pt idx="53489">
                  <c:v>2.2336000000000002E-2</c:v>
                </c:pt>
                <c:pt idx="53490">
                  <c:v>-7.6484700000000003E-4</c:v>
                </c:pt>
                <c:pt idx="53491">
                  <c:v>-2.1936400000000002E-2</c:v>
                </c:pt>
                <c:pt idx="53492">
                  <c:v>9.6979100000000006E-3</c:v>
                </c:pt>
                <c:pt idx="53493">
                  <c:v>1.5857699999999999E-2</c:v>
                </c:pt>
                <c:pt idx="53494">
                  <c:v>2.61984E-2</c:v>
                </c:pt>
                <c:pt idx="53495">
                  <c:v>1.2027700000000001E-2</c:v>
                </c:pt>
                <c:pt idx="53496">
                  <c:v>1.34373E-3</c:v>
                </c:pt>
                <c:pt idx="53497">
                  <c:v>1.2732500000000001E-2</c:v>
                </c:pt>
                <c:pt idx="53498">
                  <c:v>-1.42775E-2</c:v>
                </c:pt>
                <c:pt idx="53499">
                  <c:v>1.56927E-2</c:v>
                </c:pt>
                <c:pt idx="53500">
                  <c:v>-1.5973999999999999E-3</c:v>
                </c:pt>
                <c:pt idx="53501">
                  <c:v>-2.2516300000000001E-3</c:v>
                </c:pt>
                <c:pt idx="53502">
                  <c:v>1.2430200000000001E-2</c:v>
                </c:pt>
                <c:pt idx="53503">
                  <c:v>1.721E-2</c:v>
                </c:pt>
                <c:pt idx="53504">
                  <c:v>8.5239400000000007E-3</c:v>
                </c:pt>
                <c:pt idx="53505">
                  <c:v>7.1096400000000004E-3</c:v>
                </c:pt>
                <c:pt idx="53506">
                  <c:v>2.3041699999999998E-2</c:v>
                </c:pt>
                <c:pt idx="53507">
                  <c:v>-2.3727399999999999E-3</c:v>
                </c:pt>
                <c:pt idx="53508">
                  <c:v>1.05572E-3</c:v>
                </c:pt>
                <c:pt idx="53509">
                  <c:v>-8.6698499999999998E-3</c:v>
                </c:pt>
                <c:pt idx="53510">
                  <c:v>8.6803399999999999E-3</c:v>
                </c:pt>
                <c:pt idx="53511">
                  <c:v>-2.5900800000000002E-2</c:v>
                </c:pt>
                <c:pt idx="53512">
                  <c:v>-8.3065000000000005E-4</c:v>
                </c:pt>
                <c:pt idx="53513">
                  <c:v>-3.4656499999999998E-3</c:v>
                </c:pt>
                <c:pt idx="53514">
                  <c:v>1.0028799999999999E-2</c:v>
                </c:pt>
                <c:pt idx="53515">
                  <c:v>6.91414E-3</c:v>
                </c:pt>
                <c:pt idx="53516">
                  <c:v>-1.5461000000000001E-2</c:v>
                </c:pt>
                <c:pt idx="53517">
                  <c:v>3.20053E-3</c:v>
                </c:pt>
                <c:pt idx="53518">
                  <c:v>-2.4797400000000001E-2</c:v>
                </c:pt>
                <c:pt idx="53519">
                  <c:v>-1.8909499999999999E-2</c:v>
                </c:pt>
                <c:pt idx="53520">
                  <c:v>-1.26085E-2</c:v>
                </c:pt>
                <c:pt idx="53521">
                  <c:v>-6.8092300000000003E-3</c:v>
                </c:pt>
                <c:pt idx="53522">
                  <c:v>-2.14396E-2</c:v>
                </c:pt>
                <c:pt idx="53523">
                  <c:v>6.1531099999999998E-3</c:v>
                </c:pt>
                <c:pt idx="53524">
                  <c:v>-2.5653799999999999E-3</c:v>
                </c:pt>
                <c:pt idx="53525">
                  <c:v>9.1228500000000001E-3</c:v>
                </c:pt>
                <c:pt idx="53526">
                  <c:v>-1.4265999999999999E-2</c:v>
                </c:pt>
                <c:pt idx="53527">
                  <c:v>8.8405600000000003E-4</c:v>
                </c:pt>
                <c:pt idx="53528">
                  <c:v>-4.4898999999999998E-3</c:v>
                </c:pt>
                <c:pt idx="53529">
                  <c:v>-2.0297099999999998E-2</c:v>
                </c:pt>
                <c:pt idx="53530">
                  <c:v>2.3364099999999999E-2</c:v>
                </c:pt>
                <c:pt idx="53531">
                  <c:v>-7.3900199999999997E-3</c:v>
                </c:pt>
                <c:pt idx="53532">
                  <c:v>-1.9817400000000001E-3</c:v>
                </c:pt>
                <c:pt idx="53533">
                  <c:v>-1.1186600000000001E-3</c:v>
                </c:pt>
                <c:pt idx="53534">
                  <c:v>-6.7977899999999997E-3</c:v>
                </c:pt>
                <c:pt idx="53535">
                  <c:v>3.21245E-2</c:v>
                </c:pt>
                <c:pt idx="53536">
                  <c:v>-9.6206699999999996E-3</c:v>
                </c:pt>
                <c:pt idx="53537">
                  <c:v>1.9941299999999999E-2</c:v>
                </c:pt>
                <c:pt idx="53538">
                  <c:v>1.03979E-2</c:v>
                </c:pt>
                <c:pt idx="53539">
                  <c:v>-4.1389499999999997E-3</c:v>
                </c:pt>
                <c:pt idx="53540">
                  <c:v>2.5455499999999999E-2</c:v>
                </c:pt>
                <c:pt idx="53541">
                  <c:v>2.0098700000000001E-2</c:v>
                </c:pt>
                <c:pt idx="53542">
                  <c:v>-8.1529600000000008E-3</c:v>
                </c:pt>
                <c:pt idx="53543">
                  <c:v>-1.5817600000000001E-2</c:v>
                </c:pt>
                <c:pt idx="53544">
                  <c:v>1.5377E-2</c:v>
                </c:pt>
                <c:pt idx="53545">
                  <c:v>3.2259900000000001E-2</c:v>
                </c:pt>
                <c:pt idx="53546">
                  <c:v>7.5531000000000001E-3</c:v>
                </c:pt>
                <c:pt idx="53547">
                  <c:v>2.4738300000000002E-3</c:v>
                </c:pt>
                <c:pt idx="53548">
                  <c:v>3.77474E-2</c:v>
                </c:pt>
                <c:pt idx="53549">
                  <c:v>3.6313999999999999E-2</c:v>
                </c:pt>
                <c:pt idx="53550">
                  <c:v>1.25437E-2</c:v>
                </c:pt>
                <c:pt idx="53551">
                  <c:v>-1.24168E-3</c:v>
                </c:pt>
                <c:pt idx="53552">
                  <c:v>3.4446699999999999E-3</c:v>
                </c:pt>
                <c:pt idx="53553">
                  <c:v>1.4942199999999999E-2</c:v>
                </c:pt>
                <c:pt idx="53554">
                  <c:v>1.7296800000000001E-2</c:v>
                </c:pt>
                <c:pt idx="53555">
                  <c:v>1.6329799999999998E-2</c:v>
                </c:pt>
                <c:pt idx="53556">
                  <c:v>-2.3439399999999999E-2</c:v>
                </c:pt>
                <c:pt idx="53557">
                  <c:v>5.1927600000000003E-3</c:v>
                </c:pt>
                <c:pt idx="53558">
                  <c:v>2.5608100000000002E-2</c:v>
                </c:pt>
                <c:pt idx="53559">
                  <c:v>2.14472E-2</c:v>
                </c:pt>
                <c:pt idx="53560">
                  <c:v>1.56927E-2</c:v>
                </c:pt>
                <c:pt idx="53561">
                  <c:v>9.1924699999999995E-3</c:v>
                </c:pt>
                <c:pt idx="53562">
                  <c:v>1.54743E-2</c:v>
                </c:pt>
                <c:pt idx="53563">
                  <c:v>1.7794600000000001E-2</c:v>
                </c:pt>
                <c:pt idx="53564">
                  <c:v>-1.8114100000000001E-2</c:v>
                </c:pt>
                <c:pt idx="53565">
                  <c:v>1.2763999999999999E-2</c:v>
                </c:pt>
                <c:pt idx="53566">
                  <c:v>4.1122399999999996E-3</c:v>
                </c:pt>
                <c:pt idx="53567">
                  <c:v>2.0004299999999999E-2</c:v>
                </c:pt>
                <c:pt idx="53568">
                  <c:v>8.3704000000000001E-3</c:v>
                </c:pt>
                <c:pt idx="53569">
                  <c:v>1.7829899999999999E-2</c:v>
                </c:pt>
                <c:pt idx="53570">
                  <c:v>2.93198E-2</c:v>
                </c:pt>
                <c:pt idx="53571">
                  <c:v>-1.3117800000000001E-2</c:v>
                </c:pt>
                <c:pt idx="53572">
                  <c:v>1.3998999999999999E-2</c:v>
                </c:pt>
                <c:pt idx="53573">
                  <c:v>3.6935800000000001E-3</c:v>
                </c:pt>
                <c:pt idx="53574">
                  <c:v>2.36549E-2</c:v>
                </c:pt>
                <c:pt idx="53575">
                  <c:v>3.53575E-2</c:v>
                </c:pt>
                <c:pt idx="53576">
                  <c:v>4.9295399999999996E-3</c:v>
                </c:pt>
                <c:pt idx="53577">
                  <c:v>4.1049000000000002E-2</c:v>
                </c:pt>
                <c:pt idx="53578">
                  <c:v>3.2983800000000001E-2</c:v>
                </c:pt>
                <c:pt idx="53579">
                  <c:v>6.1125800000000001E-2</c:v>
                </c:pt>
                <c:pt idx="53580">
                  <c:v>5.9977500000000003E-2</c:v>
                </c:pt>
                <c:pt idx="53581">
                  <c:v>5.2481699999999999E-2</c:v>
                </c:pt>
                <c:pt idx="53582">
                  <c:v>4.8967400000000001E-2</c:v>
                </c:pt>
                <c:pt idx="53583">
                  <c:v>2.8245900000000001E-2</c:v>
                </c:pt>
                <c:pt idx="53584" formatCode="0.00E+00">
                  <c:v>5.1717800000000001E-2</c:v>
                </c:pt>
                <c:pt idx="53585">
                  <c:v>3.40185E-2</c:v>
                </c:pt>
                <c:pt idx="53586">
                  <c:v>3.95164E-2</c:v>
                </c:pt>
                <c:pt idx="53587">
                  <c:v>1.45454E-2</c:v>
                </c:pt>
                <c:pt idx="53588">
                  <c:v>1.84011E-2</c:v>
                </c:pt>
                <c:pt idx="53589">
                  <c:v>4.80118E-2</c:v>
                </c:pt>
                <c:pt idx="53590">
                  <c:v>3.7642500000000002E-2</c:v>
                </c:pt>
                <c:pt idx="53591">
                  <c:v>2.6799199999999999E-2</c:v>
                </c:pt>
                <c:pt idx="53592">
                  <c:v>3.6280600000000003E-2</c:v>
                </c:pt>
                <c:pt idx="53593">
                  <c:v>4.5434000000000002E-2</c:v>
                </c:pt>
                <c:pt idx="53594">
                  <c:v>4.2061800000000003E-2</c:v>
                </c:pt>
                <c:pt idx="53595">
                  <c:v>-1.8119799999999999E-3</c:v>
                </c:pt>
                <c:pt idx="53596">
                  <c:v>1.8041600000000001E-2</c:v>
                </c:pt>
                <c:pt idx="53597">
                  <c:v>2.1031399999999999E-2</c:v>
                </c:pt>
                <c:pt idx="53598">
                  <c:v>-1.21031E-2</c:v>
                </c:pt>
                <c:pt idx="53599">
                  <c:v>-3.9119699999999999E-3</c:v>
                </c:pt>
                <c:pt idx="53600">
                  <c:v>-5.85938E-3</c:v>
                </c:pt>
                <c:pt idx="53601">
                  <c:v>3.8790699999999997E-2</c:v>
                </c:pt>
                <c:pt idx="53602">
                  <c:v>3.1269100000000001E-2</c:v>
                </c:pt>
                <c:pt idx="53603">
                  <c:v>2.95973E-2</c:v>
                </c:pt>
                <c:pt idx="53604">
                  <c:v>1.5048000000000001E-2</c:v>
                </c:pt>
                <c:pt idx="53605">
                  <c:v>1.6076099999999999E-2</c:v>
                </c:pt>
                <c:pt idx="53606">
                  <c:v>3.7695899999999997E-2</c:v>
                </c:pt>
                <c:pt idx="53607">
                  <c:v>2.0904500000000002E-3</c:v>
                </c:pt>
                <c:pt idx="53608">
                  <c:v>-7.4520100000000002E-3</c:v>
                </c:pt>
                <c:pt idx="53609">
                  <c:v>2.2292099999999999E-2</c:v>
                </c:pt>
                <c:pt idx="53610">
                  <c:v>3.0066499999999999E-2</c:v>
                </c:pt>
                <c:pt idx="53611">
                  <c:v>3.7162800000000003E-2</c:v>
                </c:pt>
                <c:pt idx="53612">
                  <c:v>-1.22871E-2</c:v>
                </c:pt>
                <c:pt idx="53613">
                  <c:v>1.84555E-2</c:v>
                </c:pt>
                <c:pt idx="53614">
                  <c:v>1.4913600000000001E-2</c:v>
                </c:pt>
                <c:pt idx="53615">
                  <c:v>1.48659E-2</c:v>
                </c:pt>
                <c:pt idx="53616">
                  <c:v>-1.82095E-2</c:v>
                </c:pt>
                <c:pt idx="53617">
                  <c:v>-1.7040300000000001E-2</c:v>
                </c:pt>
                <c:pt idx="53618">
                  <c:v>2.2870999999999999E-2</c:v>
                </c:pt>
                <c:pt idx="53619">
                  <c:v>-7.3461500000000001E-3</c:v>
                </c:pt>
                <c:pt idx="53620">
                  <c:v>-4.0636099999999996E-3</c:v>
                </c:pt>
                <c:pt idx="53621">
                  <c:v>1.8310500000000001E-3</c:v>
                </c:pt>
                <c:pt idx="53622">
                  <c:v>-2.20871E-3</c:v>
                </c:pt>
                <c:pt idx="53623">
                  <c:v>-5.9699999999999998E-4</c:v>
                </c:pt>
                <c:pt idx="53624">
                  <c:v>-9.5796600000000003E-3</c:v>
                </c:pt>
                <c:pt idx="53625">
                  <c:v>1.2966200000000001E-2</c:v>
                </c:pt>
                <c:pt idx="53626">
                  <c:v>1.63937E-3</c:v>
                </c:pt>
                <c:pt idx="53627">
                  <c:v>-1.7507600000000002E-2</c:v>
                </c:pt>
                <c:pt idx="53628">
                  <c:v>3.6582899999999998E-3</c:v>
                </c:pt>
                <c:pt idx="53629">
                  <c:v>-4.6167400000000003E-3</c:v>
                </c:pt>
                <c:pt idx="53630">
                  <c:v>5.4674099999999998E-3</c:v>
                </c:pt>
                <c:pt idx="53631">
                  <c:v>-1.46217E-2</c:v>
                </c:pt>
                <c:pt idx="53632">
                  <c:v>-1.0869999999999999E-2</c:v>
                </c:pt>
                <c:pt idx="53633">
                  <c:v>-1.9232699999999998E-2</c:v>
                </c:pt>
                <c:pt idx="53634">
                  <c:v>-1.40324E-2</c:v>
                </c:pt>
                <c:pt idx="53635">
                  <c:v>1.3418200000000001E-3</c:v>
                </c:pt>
                <c:pt idx="53636">
                  <c:v>3.4456299999999999E-3</c:v>
                </c:pt>
                <c:pt idx="53637">
                  <c:v>1.2928E-2</c:v>
                </c:pt>
                <c:pt idx="53638">
                  <c:v>-2.0348499999999999E-2</c:v>
                </c:pt>
                <c:pt idx="53639">
                  <c:v>2.0781500000000001E-2</c:v>
                </c:pt>
                <c:pt idx="53640">
                  <c:v>2.9659299999999999E-3</c:v>
                </c:pt>
                <c:pt idx="53641">
                  <c:v>5.5799500000000002E-3</c:v>
                </c:pt>
                <c:pt idx="53642">
                  <c:v>-1.77393E-2</c:v>
                </c:pt>
                <c:pt idx="53643">
                  <c:v>-2.3591000000000001E-2</c:v>
                </c:pt>
                <c:pt idx="53644">
                  <c:v>1.0208099999999999E-2</c:v>
                </c:pt>
                <c:pt idx="53645">
                  <c:v>-5.18799E-3</c:v>
                </c:pt>
                <c:pt idx="53646">
                  <c:v>2.59304E-3</c:v>
                </c:pt>
                <c:pt idx="53647">
                  <c:v>2.72751E-4</c:v>
                </c:pt>
                <c:pt idx="53648">
                  <c:v>5.3510700000000003E-3</c:v>
                </c:pt>
                <c:pt idx="53649" formatCode="0.00E+00">
                  <c:v>1.90735E-5</c:v>
                </c:pt>
                <c:pt idx="53650">
                  <c:v>2.5316200000000001E-2</c:v>
                </c:pt>
                <c:pt idx="53651">
                  <c:v>1.25599E-3</c:v>
                </c:pt>
                <c:pt idx="53652">
                  <c:v>1.44768E-3</c:v>
                </c:pt>
                <c:pt idx="53653">
                  <c:v>-1.5254999999999999E-2</c:v>
                </c:pt>
                <c:pt idx="53654">
                  <c:v>-1.12247E-3</c:v>
                </c:pt>
                <c:pt idx="53655">
                  <c:v>2.1239299999999999E-2</c:v>
                </c:pt>
                <c:pt idx="53656">
                  <c:v>-9.2916500000000003E-3</c:v>
                </c:pt>
                <c:pt idx="53657">
                  <c:v>-2.2688900000000001E-2</c:v>
                </c:pt>
                <c:pt idx="53658">
                  <c:v>3.2358199999999999E-3</c:v>
                </c:pt>
                <c:pt idx="53659">
                  <c:v>2.0517299999999999E-2</c:v>
                </c:pt>
                <c:pt idx="53660">
                  <c:v>1.6797099999999999E-2</c:v>
                </c:pt>
                <c:pt idx="53661">
                  <c:v>1.9798300000000001E-3</c:v>
                </c:pt>
                <c:pt idx="53662">
                  <c:v>9.0122199999999996E-3</c:v>
                </c:pt>
                <c:pt idx="53663">
                  <c:v>-1.19381E-2</c:v>
                </c:pt>
                <c:pt idx="53664">
                  <c:v>1.8822700000000001E-2</c:v>
                </c:pt>
                <c:pt idx="53665">
                  <c:v>1.1523200000000001E-2</c:v>
                </c:pt>
                <c:pt idx="53666">
                  <c:v>-1.0641100000000001E-2</c:v>
                </c:pt>
                <c:pt idx="53667">
                  <c:v>-1.0852800000000001E-3</c:v>
                </c:pt>
                <c:pt idx="53668">
                  <c:v>-1.89228E-2</c:v>
                </c:pt>
                <c:pt idx="53669">
                  <c:v>8.4104499999999999E-3</c:v>
                </c:pt>
                <c:pt idx="53670">
                  <c:v>-1.4966999999999999E-2</c:v>
                </c:pt>
                <c:pt idx="53671">
                  <c:v>1.09005E-3</c:v>
                </c:pt>
                <c:pt idx="53672">
                  <c:v>-6.7520100000000001E-3</c:v>
                </c:pt>
                <c:pt idx="53673">
                  <c:v>6.61373E-3</c:v>
                </c:pt>
                <c:pt idx="53674">
                  <c:v>1.192E-2</c:v>
                </c:pt>
                <c:pt idx="53675">
                  <c:v>5.9690500000000001E-3</c:v>
                </c:pt>
                <c:pt idx="53676">
                  <c:v>-5.4492999999999998E-3</c:v>
                </c:pt>
                <c:pt idx="53677">
                  <c:v>6.3819899999999997E-3</c:v>
                </c:pt>
                <c:pt idx="53678">
                  <c:v>-2.2432299999999999E-2</c:v>
                </c:pt>
                <c:pt idx="53679">
                  <c:v>-2.3059799999999998E-2</c:v>
                </c:pt>
                <c:pt idx="53680">
                  <c:v>5.8546099999999997E-3</c:v>
                </c:pt>
                <c:pt idx="53681">
                  <c:v>1.1693E-2</c:v>
                </c:pt>
                <c:pt idx="53682">
                  <c:v>3.15847E-2</c:v>
                </c:pt>
                <c:pt idx="53683">
                  <c:v>-1.21279E-2</c:v>
                </c:pt>
                <c:pt idx="53684">
                  <c:v>6.06632E-3</c:v>
                </c:pt>
                <c:pt idx="53685">
                  <c:v>-1.5753699999999999E-2</c:v>
                </c:pt>
                <c:pt idx="53686">
                  <c:v>4.6796800000000003E-3</c:v>
                </c:pt>
                <c:pt idx="53687">
                  <c:v>-2.5649100000000001E-2</c:v>
                </c:pt>
                <c:pt idx="53688">
                  <c:v>-1.9915599999999999E-2</c:v>
                </c:pt>
                <c:pt idx="53689">
                  <c:v>6.4554199999999999E-3</c:v>
                </c:pt>
                <c:pt idx="53690">
                  <c:v>1.6358399999999999E-2</c:v>
                </c:pt>
                <c:pt idx="53691">
                  <c:v>4.0492999999999996E-3</c:v>
                </c:pt>
                <c:pt idx="53692">
                  <c:v>1.7787899999999999E-2</c:v>
                </c:pt>
                <c:pt idx="53693">
                  <c:v>1.8786400000000002E-2</c:v>
                </c:pt>
                <c:pt idx="53694">
                  <c:v>7.4310299999999999E-3</c:v>
                </c:pt>
                <c:pt idx="53695">
                  <c:v>6.2742199999999996E-3</c:v>
                </c:pt>
                <c:pt idx="53696">
                  <c:v>9.5691700000000001E-3</c:v>
                </c:pt>
                <c:pt idx="53697">
                  <c:v>3.4510600000000002E-2</c:v>
                </c:pt>
                <c:pt idx="53698">
                  <c:v>1.8511799999999998E-2</c:v>
                </c:pt>
                <c:pt idx="53699">
                  <c:v>2.37074E-2</c:v>
                </c:pt>
                <c:pt idx="53700">
                  <c:v>7.2746299999999998E-3</c:v>
                </c:pt>
                <c:pt idx="53701">
                  <c:v>2.9644E-2</c:v>
                </c:pt>
                <c:pt idx="53702">
                  <c:v>9.2782999999999997E-3</c:v>
                </c:pt>
                <c:pt idx="53703">
                  <c:v>1.58844E-2</c:v>
                </c:pt>
                <c:pt idx="53704">
                  <c:v>4.78649E-3</c:v>
                </c:pt>
                <c:pt idx="53705" formatCode="0.00E+00">
                  <c:v>8.3665800000000002E-3</c:v>
                </c:pt>
                <c:pt idx="53706">
                  <c:v>4.3508499999999999E-2</c:v>
                </c:pt>
                <c:pt idx="53707">
                  <c:v>5.3093000000000001E-2</c:v>
                </c:pt>
                <c:pt idx="53708">
                  <c:v>1.6012200000000001E-2</c:v>
                </c:pt>
                <c:pt idx="53709">
                  <c:v>9.5472300000000003E-3</c:v>
                </c:pt>
                <c:pt idx="53710">
                  <c:v>2.5223700000000002E-2</c:v>
                </c:pt>
                <c:pt idx="53711">
                  <c:v>3.4789100000000003E-2</c:v>
                </c:pt>
                <c:pt idx="53712">
                  <c:v>1.6661599999999999E-2</c:v>
                </c:pt>
                <c:pt idx="53713">
                  <c:v>1.45626E-3</c:v>
                </c:pt>
                <c:pt idx="53714">
                  <c:v>2.1158199999999999E-2</c:v>
                </c:pt>
                <c:pt idx="53715">
                  <c:v>2.48985E-2</c:v>
                </c:pt>
                <c:pt idx="53716">
                  <c:v>4.0328999999999997E-2</c:v>
                </c:pt>
                <c:pt idx="53717">
                  <c:v>8.0470999999999997E-3</c:v>
                </c:pt>
                <c:pt idx="53718">
                  <c:v>-6.83689E-3</c:v>
                </c:pt>
                <c:pt idx="53719">
                  <c:v>2.7742399999999999E-3</c:v>
                </c:pt>
                <c:pt idx="53720">
                  <c:v>1.4204E-2</c:v>
                </c:pt>
                <c:pt idx="53721">
                  <c:v>-9.3946499999999992E-3</c:v>
                </c:pt>
                <c:pt idx="53722">
                  <c:v>-1.1795999999999999E-2</c:v>
                </c:pt>
                <c:pt idx="53723">
                  <c:v>4.3182400000000001E-3</c:v>
                </c:pt>
                <c:pt idx="53724">
                  <c:v>7.6103200000000003E-3</c:v>
                </c:pt>
                <c:pt idx="53725">
                  <c:v>2.3961099999999999E-2</c:v>
                </c:pt>
                <c:pt idx="53726">
                  <c:v>8.9740800000000004E-4</c:v>
                </c:pt>
                <c:pt idx="53727">
                  <c:v>8.2941100000000004E-3</c:v>
                </c:pt>
                <c:pt idx="53728">
                  <c:v>-1.54638E-2</c:v>
                </c:pt>
                <c:pt idx="53729">
                  <c:v>3.6125200000000001E-3</c:v>
                </c:pt>
                <c:pt idx="53730">
                  <c:v>-9.4985999999999994E-3</c:v>
                </c:pt>
                <c:pt idx="53731">
                  <c:v>1.5584000000000001E-2</c:v>
                </c:pt>
                <c:pt idx="53732">
                  <c:v>2.20652E-2</c:v>
                </c:pt>
                <c:pt idx="53733">
                  <c:v>-1.6212500000000001E-2</c:v>
                </c:pt>
                <c:pt idx="53734">
                  <c:v>-8.8625000000000006E-3</c:v>
                </c:pt>
                <c:pt idx="53735">
                  <c:v>8.5439699999999997E-3</c:v>
                </c:pt>
                <c:pt idx="53736">
                  <c:v>1.87302E-3</c:v>
                </c:pt>
                <c:pt idx="53737">
                  <c:v>-1.7751699999999999E-2</c:v>
                </c:pt>
                <c:pt idx="53738">
                  <c:v>-2.8072400000000001E-2</c:v>
                </c:pt>
                <c:pt idx="53739">
                  <c:v>-3.4744299999999999E-2</c:v>
                </c:pt>
                <c:pt idx="53740">
                  <c:v>-2.70557E-3</c:v>
                </c:pt>
                <c:pt idx="53741">
                  <c:v>-7.5006500000000002E-3</c:v>
                </c:pt>
                <c:pt idx="53742">
                  <c:v>-3.2482100000000001E-3</c:v>
                </c:pt>
                <c:pt idx="53743">
                  <c:v>-1.5667899999999998E-2</c:v>
                </c:pt>
                <c:pt idx="53744">
                  <c:v>-7.7247599999999998E-3</c:v>
                </c:pt>
                <c:pt idx="53745">
                  <c:v>1.20001E-2</c:v>
                </c:pt>
                <c:pt idx="53746">
                  <c:v>-1.4801E-3</c:v>
                </c:pt>
                <c:pt idx="53747">
                  <c:v>-3.2843600000000001E-2</c:v>
                </c:pt>
                <c:pt idx="53748">
                  <c:v>-1.0211899999999999E-2</c:v>
                </c:pt>
                <c:pt idx="53749">
                  <c:v>-6.7195900000000001E-3</c:v>
                </c:pt>
                <c:pt idx="53750">
                  <c:v>-9.8857900000000002E-3</c:v>
                </c:pt>
                <c:pt idx="53751">
                  <c:v>-3.6206200000000001E-2</c:v>
                </c:pt>
                <c:pt idx="53752">
                  <c:v>-1.44291E-2</c:v>
                </c:pt>
                <c:pt idx="53753">
                  <c:v>-2.0195000000000001E-2</c:v>
                </c:pt>
                <c:pt idx="53754">
                  <c:v>-1.98517E-2</c:v>
                </c:pt>
                <c:pt idx="53755">
                  <c:v>-7.38049E-3</c:v>
                </c:pt>
                <c:pt idx="53756">
                  <c:v>-2.7839699999999998E-2</c:v>
                </c:pt>
                <c:pt idx="53757">
                  <c:v>-5.0067899999999999E-2</c:v>
                </c:pt>
                <c:pt idx="53758">
                  <c:v>-2.5642399999999999E-2</c:v>
                </c:pt>
                <c:pt idx="53759">
                  <c:v>-1.66731E-2</c:v>
                </c:pt>
                <c:pt idx="53760">
                  <c:v>-3.26853E-2</c:v>
                </c:pt>
                <c:pt idx="53761">
                  <c:v>-4.5776400000000002E-2</c:v>
                </c:pt>
                <c:pt idx="53762">
                  <c:v>1.5345599999999999E-2</c:v>
                </c:pt>
                <c:pt idx="53763">
                  <c:v>6.2398899999999997E-3</c:v>
                </c:pt>
                <c:pt idx="53764">
                  <c:v>-2.5859799999999999E-2</c:v>
                </c:pt>
                <c:pt idx="53765">
                  <c:v>-2.90499E-2</c:v>
                </c:pt>
                <c:pt idx="53766">
                  <c:v>5.6676900000000004E-3</c:v>
                </c:pt>
                <c:pt idx="53767">
                  <c:v>-2.5514599999999998E-2</c:v>
                </c:pt>
                <c:pt idx="53768">
                  <c:v>-4.5546499999999997E-2</c:v>
                </c:pt>
                <c:pt idx="53769">
                  <c:v>-3.4068099999999997E-2</c:v>
                </c:pt>
                <c:pt idx="53770">
                  <c:v>-5.6114199999999998E-3</c:v>
                </c:pt>
                <c:pt idx="53771">
                  <c:v>-2.1627400000000001E-2</c:v>
                </c:pt>
                <c:pt idx="53772">
                  <c:v>-1.98727E-2</c:v>
                </c:pt>
                <c:pt idx="53773">
                  <c:v>-2.3204800000000001E-2</c:v>
                </c:pt>
                <c:pt idx="53774">
                  <c:v>-1.36957E-2</c:v>
                </c:pt>
                <c:pt idx="53775">
                  <c:v>9.6035000000000001E-4</c:v>
                </c:pt>
                <c:pt idx="53776">
                  <c:v>-2.0146399999999998E-2</c:v>
                </c:pt>
                <c:pt idx="53777">
                  <c:v>-1.43242E-3</c:v>
                </c:pt>
                <c:pt idx="53778">
                  <c:v>-1.8973400000000001E-2</c:v>
                </c:pt>
                <c:pt idx="53779">
                  <c:v>2.4901400000000001E-2</c:v>
                </c:pt>
                <c:pt idx="53780">
                  <c:v>1.44501E-2</c:v>
                </c:pt>
                <c:pt idx="53781">
                  <c:v>-8.5792500000000001E-3</c:v>
                </c:pt>
                <c:pt idx="53782">
                  <c:v>-2.4128899999999998E-2</c:v>
                </c:pt>
                <c:pt idx="53783">
                  <c:v>-2.88086E-2</c:v>
                </c:pt>
                <c:pt idx="53784">
                  <c:v>1.5564000000000001E-3</c:v>
                </c:pt>
                <c:pt idx="53785">
                  <c:v>-1.02539E-2</c:v>
                </c:pt>
                <c:pt idx="53786">
                  <c:v>-1.2134600000000001E-2</c:v>
                </c:pt>
                <c:pt idx="53787">
                  <c:v>-1.1994400000000001E-2</c:v>
                </c:pt>
                <c:pt idx="53788">
                  <c:v>-1.9054399999999999E-2</c:v>
                </c:pt>
                <c:pt idx="53789">
                  <c:v>1.7626800000000001E-2</c:v>
                </c:pt>
                <c:pt idx="53790">
                  <c:v>1.4769600000000001E-2</c:v>
                </c:pt>
                <c:pt idx="53791">
                  <c:v>2.7341800000000001E-3</c:v>
                </c:pt>
                <c:pt idx="53792">
                  <c:v>-3.4500099999999999E-2</c:v>
                </c:pt>
                <c:pt idx="53793">
                  <c:v>-2.2003200000000001E-2</c:v>
                </c:pt>
                <c:pt idx="53794">
                  <c:v>1.8221899999999999E-2</c:v>
                </c:pt>
                <c:pt idx="53795">
                  <c:v>-1.0781300000000001E-2</c:v>
                </c:pt>
                <c:pt idx="53796">
                  <c:v>-7.2784399999999997E-3</c:v>
                </c:pt>
                <c:pt idx="53797">
                  <c:v>-9.1934200000000008E-3</c:v>
                </c:pt>
                <c:pt idx="53798">
                  <c:v>1.6326E-2</c:v>
                </c:pt>
                <c:pt idx="53799">
                  <c:v>-2.9782300000000001E-2</c:v>
                </c:pt>
                <c:pt idx="53800">
                  <c:v>3.3845899999999998E-3</c:v>
                </c:pt>
                <c:pt idx="53801">
                  <c:v>-2.11954E-2</c:v>
                </c:pt>
                <c:pt idx="53802">
                  <c:v>-6.14738E-3</c:v>
                </c:pt>
                <c:pt idx="53803">
                  <c:v>-2.5803599999999999E-2</c:v>
                </c:pt>
                <c:pt idx="53804">
                  <c:v>7.3728600000000002E-3</c:v>
                </c:pt>
                <c:pt idx="53805">
                  <c:v>-1.44339E-2</c:v>
                </c:pt>
                <c:pt idx="53806">
                  <c:v>-2.9806099999999999E-2</c:v>
                </c:pt>
                <c:pt idx="53807">
                  <c:v>-1.6667399999999999E-2</c:v>
                </c:pt>
                <c:pt idx="53808">
                  <c:v>-4.5614200000000001E-3</c:v>
                </c:pt>
                <c:pt idx="53809">
                  <c:v>-2.9792799999999999E-3</c:v>
                </c:pt>
                <c:pt idx="53810">
                  <c:v>-2.9095599999999999E-2</c:v>
                </c:pt>
                <c:pt idx="53811">
                  <c:v>-1.94101E-2</c:v>
                </c:pt>
                <c:pt idx="53812">
                  <c:v>-1.8403099999999999E-2</c:v>
                </c:pt>
                <c:pt idx="53813">
                  <c:v>1.0118499999999999E-3</c:v>
                </c:pt>
                <c:pt idx="53814">
                  <c:v>1.1384E-2</c:v>
                </c:pt>
                <c:pt idx="53815">
                  <c:v>1.0891E-2</c:v>
                </c:pt>
                <c:pt idx="53816">
                  <c:v>1.08004E-2</c:v>
                </c:pt>
                <c:pt idx="53817">
                  <c:v>-9.8266599999999992E-3</c:v>
                </c:pt>
                <c:pt idx="53818">
                  <c:v>2.2268300000000001E-2</c:v>
                </c:pt>
                <c:pt idx="53819">
                  <c:v>-1.65081E-3</c:v>
                </c:pt>
                <c:pt idx="53820">
                  <c:v>6.61182E-3</c:v>
                </c:pt>
                <c:pt idx="53821">
                  <c:v>5.4073300000000001E-3</c:v>
                </c:pt>
                <c:pt idx="53822">
                  <c:v>-1.1683499999999999E-2</c:v>
                </c:pt>
                <c:pt idx="53823">
                  <c:v>-2.7131099999999998E-2</c:v>
                </c:pt>
                <c:pt idx="53824">
                  <c:v>-6.1702700000000003E-4</c:v>
                </c:pt>
                <c:pt idx="53825">
                  <c:v>1.55449E-4</c:v>
                </c:pt>
                <c:pt idx="53826">
                  <c:v>-4.2390800000000001E-3</c:v>
                </c:pt>
                <c:pt idx="53827">
                  <c:v>-1.12076E-2</c:v>
                </c:pt>
                <c:pt idx="53828">
                  <c:v>4.1961699999999999E-3</c:v>
                </c:pt>
                <c:pt idx="53829">
                  <c:v>3.1388300000000001E-2</c:v>
                </c:pt>
                <c:pt idx="53830">
                  <c:v>1.9416800000000001E-2</c:v>
                </c:pt>
                <c:pt idx="53831">
                  <c:v>2.01216E-2</c:v>
                </c:pt>
                <c:pt idx="53832">
                  <c:v>8.9445099999999993E-3</c:v>
                </c:pt>
                <c:pt idx="53833">
                  <c:v>7.0772200000000004E-3</c:v>
                </c:pt>
                <c:pt idx="53834">
                  <c:v>1.1138E-2</c:v>
                </c:pt>
                <c:pt idx="53835">
                  <c:v>5.1526999999999996E-3</c:v>
                </c:pt>
                <c:pt idx="53836">
                  <c:v>-1.8693899999999999E-2</c:v>
                </c:pt>
                <c:pt idx="53837">
                  <c:v>-8.7203999999999997E-3</c:v>
                </c:pt>
                <c:pt idx="53838">
                  <c:v>-1.05762E-3</c:v>
                </c:pt>
                <c:pt idx="53839">
                  <c:v>1.34373E-3</c:v>
                </c:pt>
                <c:pt idx="53840">
                  <c:v>8.0251699999999999E-3</c:v>
                </c:pt>
                <c:pt idx="53841">
                  <c:v>-2.069E-2</c:v>
                </c:pt>
                <c:pt idx="53842">
                  <c:v>7.2011899999999997E-3</c:v>
                </c:pt>
                <c:pt idx="53843">
                  <c:v>9.70268E-3</c:v>
                </c:pt>
                <c:pt idx="53844">
                  <c:v>-1.1693E-2</c:v>
                </c:pt>
                <c:pt idx="53845">
                  <c:v>-3.0679700000000002E-3</c:v>
                </c:pt>
                <c:pt idx="53846">
                  <c:v>1.9907000000000001E-2</c:v>
                </c:pt>
                <c:pt idx="53847">
                  <c:v>5.7125100000000005E-4</c:v>
                </c:pt>
                <c:pt idx="53848">
                  <c:v>-3.2056800000000003E-2</c:v>
                </c:pt>
                <c:pt idx="53849">
                  <c:v>-8.0337499999999992E-3</c:v>
                </c:pt>
                <c:pt idx="53850">
                  <c:v>4.6548800000000001E-3</c:v>
                </c:pt>
                <c:pt idx="53851">
                  <c:v>-1.9460700000000001E-2</c:v>
                </c:pt>
                <c:pt idx="53852">
                  <c:v>2.9993099999999998E-3</c:v>
                </c:pt>
                <c:pt idx="53853">
                  <c:v>8.0900199999999999E-3</c:v>
                </c:pt>
                <c:pt idx="53854">
                  <c:v>1.18189E-2</c:v>
                </c:pt>
                <c:pt idx="53855">
                  <c:v>1.1914299999999999E-2</c:v>
                </c:pt>
                <c:pt idx="53856">
                  <c:v>-1.73683E-2</c:v>
                </c:pt>
                <c:pt idx="53857">
                  <c:v>1.8208499999999999E-2</c:v>
                </c:pt>
                <c:pt idx="53858">
                  <c:v>-1.05247E-2</c:v>
                </c:pt>
                <c:pt idx="53859">
                  <c:v>8.8939699999999993E-3</c:v>
                </c:pt>
                <c:pt idx="53860">
                  <c:v>-4.26331E-2</c:v>
                </c:pt>
                <c:pt idx="53861">
                  <c:v>-2.60916E-2</c:v>
                </c:pt>
                <c:pt idx="53862">
                  <c:v>-1.61514E-2</c:v>
                </c:pt>
                <c:pt idx="53863">
                  <c:v>1.27163E-2</c:v>
                </c:pt>
                <c:pt idx="53864">
                  <c:v>-1.0397E-2</c:v>
                </c:pt>
                <c:pt idx="53865">
                  <c:v>-3.69682E-2</c:v>
                </c:pt>
                <c:pt idx="53866">
                  <c:v>-2.2743200000000002E-2</c:v>
                </c:pt>
                <c:pt idx="53867">
                  <c:v>8.2569099999999993E-3</c:v>
                </c:pt>
                <c:pt idx="53868">
                  <c:v>-1.62811E-2</c:v>
                </c:pt>
                <c:pt idx="53869">
                  <c:v>-3.2835E-3</c:v>
                </c:pt>
                <c:pt idx="53870">
                  <c:v>-2.9630699999999999E-3</c:v>
                </c:pt>
                <c:pt idx="53871">
                  <c:v>-9.1905600000000004E-3</c:v>
                </c:pt>
                <c:pt idx="53872">
                  <c:v>-3.7299199999999998E-2</c:v>
                </c:pt>
                <c:pt idx="53873">
                  <c:v>-1.30434E-2</c:v>
                </c:pt>
                <c:pt idx="53874">
                  <c:v>-1.36328E-2</c:v>
                </c:pt>
                <c:pt idx="53875">
                  <c:v>-1.77345E-2</c:v>
                </c:pt>
                <c:pt idx="53876">
                  <c:v>-9.1056799999999997E-3</c:v>
                </c:pt>
                <c:pt idx="53877">
                  <c:v>-2.5003399999999999E-2</c:v>
                </c:pt>
                <c:pt idx="53878">
                  <c:v>-4.4648199999999999E-2</c:v>
                </c:pt>
                <c:pt idx="53879">
                  <c:v>-3.0015900000000002E-2</c:v>
                </c:pt>
                <c:pt idx="53880">
                  <c:v>-2.1746600000000001E-2</c:v>
                </c:pt>
                <c:pt idx="53881">
                  <c:v>-2.6646599999999999E-2</c:v>
                </c:pt>
                <c:pt idx="53882">
                  <c:v>-2.1368000000000002E-2</c:v>
                </c:pt>
                <c:pt idx="53883">
                  <c:v>-2.9013600000000001E-2</c:v>
                </c:pt>
                <c:pt idx="53884">
                  <c:v>-2.6442500000000001E-2</c:v>
                </c:pt>
                <c:pt idx="53885">
                  <c:v>-1.54371E-2</c:v>
                </c:pt>
                <c:pt idx="53886">
                  <c:v>-1.06382E-2</c:v>
                </c:pt>
                <c:pt idx="53887">
                  <c:v>-1.09663E-2</c:v>
                </c:pt>
                <c:pt idx="53888">
                  <c:v>-2.8270699999999999E-2</c:v>
                </c:pt>
                <c:pt idx="53889">
                  <c:v>-3.0382200000000002E-2</c:v>
                </c:pt>
                <c:pt idx="53890">
                  <c:v>-2.4385500000000001E-2</c:v>
                </c:pt>
                <c:pt idx="53891">
                  <c:v>-1.3875999999999999E-2</c:v>
                </c:pt>
                <c:pt idx="53892">
                  <c:v>-3.07178E-2</c:v>
                </c:pt>
                <c:pt idx="53893">
                  <c:v>-1.4665600000000001E-2</c:v>
                </c:pt>
                <c:pt idx="53894">
                  <c:v>-2.4056399999999999E-2</c:v>
                </c:pt>
                <c:pt idx="53895">
                  <c:v>-1.0189999999999999E-2</c:v>
                </c:pt>
                <c:pt idx="53896">
                  <c:v>-3.2523200000000002E-2</c:v>
                </c:pt>
                <c:pt idx="53897">
                  <c:v>-1.2515999999999999E-2</c:v>
                </c:pt>
                <c:pt idx="53898">
                  <c:v>-1.5693700000000001E-2</c:v>
                </c:pt>
                <c:pt idx="53899">
                  <c:v>-5.1469799999999998E-3</c:v>
                </c:pt>
                <c:pt idx="53900">
                  <c:v>-1.6326E-2</c:v>
                </c:pt>
                <c:pt idx="53901">
                  <c:v>-1.6879999999999999E-2</c:v>
                </c:pt>
                <c:pt idx="53902">
                  <c:v>-3.3772499999999997E-2</c:v>
                </c:pt>
                <c:pt idx="53903">
                  <c:v>-2.1400499999999999E-2</c:v>
                </c:pt>
                <c:pt idx="53904">
                  <c:v>2.8839099999999999E-3</c:v>
                </c:pt>
                <c:pt idx="53905">
                  <c:v>5.4168699999999998E-3</c:v>
                </c:pt>
                <c:pt idx="53906">
                  <c:v>-1.7715499999999999E-2</c:v>
                </c:pt>
                <c:pt idx="53907">
                  <c:v>-5.16777E-2</c:v>
                </c:pt>
                <c:pt idx="53908">
                  <c:v>9.7942400000000001E-4</c:v>
                </c:pt>
                <c:pt idx="53909">
                  <c:v>-1.1670099999999999E-2</c:v>
                </c:pt>
                <c:pt idx="53910">
                  <c:v>-1.1817899999999999E-2</c:v>
                </c:pt>
                <c:pt idx="53911">
                  <c:v>-1.9583699999999999E-2</c:v>
                </c:pt>
                <c:pt idx="53912">
                  <c:v>5.0830799999999996E-4</c:v>
                </c:pt>
                <c:pt idx="53913">
                  <c:v>-1.9327199999999999E-2</c:v>
                </c:pt>
                <c:pt idx="53914">
                  <c:v>-4.1185399999999997E-2</c:v>
                </c:pt>
                <c:pt idx="53915">
                  <c:v>-5.5503799999999997E-3</c:v>
                </c:pt>
                <c:pt idx="53916">
                  <c:v>-4.5223199999999998E-3</c:v>
                </c:pt>
                <c:pt idx="53917">
                  <c:v>-6.9436999999999997E-3</c:v>
                </c:pt>
                <c:pt idx="53918">
                  <c:v>-3.2214199999999998E-2</c:v>
                </c:pt>
                <c:pt idx="53919">
                  <c:v>-2.06566E-3</c:v>
                </c:pt>
                <c:pt idx="53920">
                  <c:v>1.9014400000000001E-2</c:v>
                </c:pt>
                <c:pt idx="53921">
                  <c:v>-3.9892199999999999E-3</c:v>
                </c:pt>
                <c:pt idx="53922">
                  <c:v>-4.4763600000000001E-2</c:v>
                </c:pt>
                <c:pt idx="53923">
                  <c:v>-2.52514E-2</c:v>
                </c:pt>
                <c:pt idx="53924">
                  <c:v>1.08843E-2</c:v>
                </c:pt>
                <c:pt idx="53925">
                  <c:v>1.2854600000000001E-2</c:v>
                </c:pt>
                <c:pt idx="53926">
                  <c:v>-3.7425E-2</c:v>
                </c:pt>
                <c:pt idx="53927">
                  <c:v>-2.7465800000000002E-3</c:v>
                </c:pt>
                <c:pt idx="53928">
                  <c:v>-1.5254999999999999E-2</c:v>
                </c:pt>
                <c:pt idx="53929">
                  <c:v>1.31617E-2</c:v>
                </c:pt>
                <c:pt idx="53930">
                  <c:v>-1.51472E-2</c:v>
                </c:pt>
                <c:pt idx="53931">
                  <c:v>-1.26629E-2</c:v>
                </c:pt>
                <c:pt idx="53932">
                  <c:v>2.5301899999999999E-2</c:v>
                </c:pt>
                <c:pt idx="53933">
                  <c:v>4.7531099999999996E-3</c:v>
                </c:pt>
                <c:pt idx="53934">
                  <c:v>2.6130700000000001E-4</c:v>
                </c:pt>
                <c:pt idx="53935">
                  <c:v>6.7176800000000002E-3</c:v>
                </c:pt>
                <c:pt idx="53936">
                  <c:v>1.3013800000000001E-2</c:v>
                </c:pt>
                <c:pt idx="53937">
                  <c:v>1.3909299999999999E-2</c:v>
                </c:pt>
                <c:pt idx="53938">
                  <c:v>1.4910700000000001E-2</c:v>
                </c:pt>
                <c:pt idx="53939">
                  <c:v>1.9170800000000002E-2</c:v>
                </c:pt>
                <c:pt idx="53940">
                  <c:v>2.68574E-2</c:v>
                </c:pt>
                <c:pt idx="53941">
                  <c:v>5.5398899999999996E-3</c:v>
                </c:pt>
                <c:pt idx="53942">
                  <c:v>7.3432900000000004E-4</c:v>
                </c:pt>
                <c:pt idx="53943">
                  <c:v>4.7788600000000002E-3</c:v>
                </c:pt>
                <c:pt idx="53944">
                  <c:v>2.6225999999999999E-2</c:v>
                </c:pt>
                <c:pt idx="53945">
                  <c:v>-2.3107499999999999E-3</c:v>
                </c:pt>
                <c:pt idx="53946">
                  <c:v>-1.73998E-2</c:v>
                </c:pt>
                <c:pt idx="53947">
                  <c:v>1.6812299999999999E-2</c:v>
                </c:pt>
                <c:pt idx="53948">
                  <c:v>-1.0546700000000001E-2</c:v>
                </c:pt>
                <c:pt idx="53949">
                  <c:v>3.58677E-3</c:v>
                </c:pt>
                <c:pt idx="53950">
                  <c:v>-1.7435099999999999E-2</c:v>
                </c:pt>
                <c:pt idx="53951">
                  <c:v>-1.3002400000000001E-2</c:v>
                </c:pt>
                <c:pt idx="53952" formatCode="0.00E+00">
                  <c:v>2.9525799999999998E-3</c:v>
                </c:pt>
                <c:pt idx="53953">
                  <c:v>-2.3298300000000002E-3</c:v>
                </c:pt>
                <c:pt idx="53954">
                  <c:v>-3.8051600000000001E-4</c:v>
                </c:pt>
                <c:pt idx="53955">
                  <c:v>-3.9672900000000002E-4</c:v>
                </c:pt>
                <c:pt idx="53956">
                  <c:v>2.3511899999999999E-2</c:v>
                </c:pt>
                <c:pt idx="53957">
                  <c:v>3.58763E-2</c:v>
                </c:pt>
                <c:pt idx="53958">
                  <c:v>3.7020699999999997E-2</c:v>
                </c:pt>
                <c:pt idx="53959">
                  <c:v>-2.8238299999999998E-3</c:v>
                </c:pt>
                <c:pt idx="53960">
                  <c:v>1.48573E-2</c:v>
                </c:pt>
                <c:pt idx="53961">
                  <c:v>3.5767599999999997E-2</c:v>
                </c:pt>
                <c:pt idx="53962">
                  <c:v>3.14445E-2</c:v>
                </c:pt>
                <c:pt idx="53963">
                  <c:v>-3.7036899999999998E-2</c:v>
                </c:pt>
                <c:pt idx="53964">
                  <c:v>-2.08092E-2</c:v>
                </c:pt>
                <c:pt idx="53965">
                  <c:v>5.3978000000000003E-3</c:v>
                </c:pt>
                <c:pt idx="53966">
                  <c:v>1.11103E-3</c:v>
                </c:pt>
                <c:pt idx="53967">
                  <c:v>2.2668800000000002E-3</c:v>
                </c:pt>
                <c:pt idx="53968">
                  <c:v>6.3981999999999997E-3</c:v>
                </c:pt>
                <c:pt idx="53969">
                  <c:v>1.01213E-2</c:v>
                </c:pt>
                <c:pt idx="53970">
                  <c:v>-1.2724900000000001E-2</c:v>
                </c:pt>
                <c:pt idx="53971">
                  <c:v>-1.38216E-2</c:v>
                </c:pt>
                <c:pt idx="53972">
                  <c:v>1.19457E-2</c:v>
                </c:pt>
                <c:pt idx="53973">
                  <c:v>-7.65228E-3</c:v>
                </c:pt>
                <c:pt idx="53974">
                  <c:v>-1.8654799999999999E-2</c:v>
                </c:pt>
                <c:pt idx="53975">
                  <c:v>2.1104800000000001E-3</c:v>
                </c:pt>
                <c:pt idx="53976">
                  <c:v>1.53723E-2</c:v>
                </c:pt>
                <c:pt idx="53977">
                  <c:v>1.17178E-2</c:v>
                </c:pt>
                <c:pt idx="53978">
                  <c:v>-9.6597699999999998E-3</c:v>
                </c:pt>
                <c:pt idx="53979">
                  <c:v>2.2224399999999998E-2</c:v>
                </c:pt>
                <c:pt idx="53980">
                  <c:v>2.0037699999999999E-2</c:v>
                </c:pt>
                <c:pt idx="53981">
                  <c:v>2.1004700000000001E-2</c:v>
                </c:pt>
                <c:pt idx="53982">
                  <c:v>-9.7703900000000003E-3</c:v>
                </c:pt>
                <c:pt idx="53983">
                  <c:v>-4.9610100000000001E-3</c:v>
                </c:pt>
                <c:pt idx="53984">
                  <c:v>2.5744400000000001E-2</c:v>
                </c:pt>
                <c:pt idx="53985">
                  <c:v>1.5338900000000001E-2</c:v>
                </c:pt>
                <c:pt idx="53986">
                  <c:v>-5.9823999999999997E-3</c:v>
                </c:pt>
                <c:pt idx="53987">
                  <c:v>7.8144100000000008E-3</c:v>
                </c:pt>
                <c:pt idx="53988">
                  <c:v>-7.52449E-3</c:v>
                </c:pt>
                <c:pt idx="53989">
                  <c:v>-7.4481999999999999E-4</c:v>
                </c:pt>
                <c:pt idx="53990">
                  <c:v>2.62499E-2</c:v>
                </c:pt>
                <c:pt idx="53991">
                  <c:v>4.4937099999999997E-3</c:v>
                </c:pt>
                <c:pt idx="53992">
                  <c:v>2.99454E-3</c:v>
                </c:pt>
                <c:pt idx="53993">
                  <c:v>-3.6954899999999999E-2</c:v>
                </c:pt>
                <c:pt idx="53994">
                  <c:v>-2.4242399999999998E-3</c:v>
                </c:pt>
                <c:pt idx="53995">
                  <c:v>-7.6704E-3</c:v>
                </c:pt>
                <c:pt idx="53996">
                  <c:v>-1.38674E-2</c:v>
                </c:pt>
                <c:pt idx="53997">
                  <c:v>1.50414E-2</c:v>
                </c:pt>
                <c:pt idx="53998">
                  <c:v>-2.0140600000000002E-2</c:v>
                </c:pt>
                <c:pt idx="53999">
                  <c:v>1.39141E-3</c:v>
                </c:pt>
                <c:pt idx="54000">
                  <c:v>-3.0730199999999999E-2</c:v>
                </c:pt>
                <c:pt idx="54001">
                  <c:v>2.3965800000000002E-3</c:v>
                </c:pt>
                <c:pt idx="54002">
                  <c:v>1.9245100000000001E-2</c:v>
                </c:pt>
                <c:pt idx="54003">
                  <c:v>-2.6705699999999999E-2</c:v>
                </c:pt>
                <c:pt idx="54004">
                  <c:v>-2.45562E-2</c:v>
                </c:pt>
                <c:pt idx="54005">
                  <c:v>-5.1790200000000002E-2</c:v>
                </c:pt>
                <c:pt idx="54006">
                  <c:v>-1.8402100000000001E-2</c:v>
                </c:pt>
                <c:pt idx="54007">
                  <c:v>-6.4363500000000004E-3</c:v>
                </c:pt>
                <c:pt idx="54008">
                  <c:v>-1.7279599999999999E-2</c:v>
                </c:pt>
                <c:pt idx="54009">
                  <c:v>-1.1414499999999999E-2</c:v>
                </c:pt>
                <c:pt idx="54010">
                  <c:v>2.1925E-3</c:v>
                </c:pt>
                <c:pt idx="54011">
                  <c:v>-9.9658999999999998E-3</c:v>
                </c:pt>
                <c:pt idx="54012">
                  <c:v>9.8190299999999994E-3</c:v>
                </c:pt>
                <c:pt idx="54013">
                  <c:v>1.8071199999999999E-2</c:v>
                </c:pt>
                <c:pt idx="54014">
                  <c:v>1.19209E-2</c:v>
                </c:pt>
                <c:pt idx="54015">
                  <c:v>1.6557700000000002E-2</c:v>
                </c:pt>
                <c:pt idx="54016">
                  <c:v>-1.6422299999999999E-3</c:v>
                </c:pt>
                <c:pt idx="54017">
                  <c:v>-2.85797E-2</c:v>
                </c:pt>
                <c:pt idx="54018">
                  <c:v>-3.1682000000000002E-2</c:v>
                </c:pt>
                <c:pt idx="54019">
                  <c:v>-1.7818500000000001E-2</c:v>
                </c:pt>
                <c:pt idx="54020">
                  <c:v>-3.2111199999999999E-2</c:v>
                </c:pt>
                <c:pt idx="54021">
                  <c:v>-3.53184E-2</c:v>
                </c:pt>
                <c:pt idx="54022">
                  <c:v>-2.17428E-2</c:v>
                </c:pt>
                <c:pt idx="54023">
                  <c:v>6.3409800000000004E-3</c:v>
                </c:pt>
                <c:pt idx="54024">
                  <c:v>-6.4363500000000004E-3</c:v>
                </c:pt>
                <c:pt idx="54025">
                  <c:v>-1.57127E-2</c:v>
                </c:pt>
                <c:pt idx="54026">
                  <c:v>-1.1928599999999999E-2</c:v>
                </c:pt>
                <c:pt idx="54027">
                  <c:v>-1.1883700000000001E-2</c:v>
                </c:pt>
                <c:pt idx="54028">
                  <c:v>3.3721900000000002E-3</c:v>
                </c:pt>
                <c:pt idx="54029">
                  <c:v>-1.9974700000000001E-2</c:v>
                </c:pt>
                <c:pt idx="54030">
                  <c:v>5.2431100000000001E-2</c:v>
                </c:pt>
                <c:pt idx="54031">
                  <c:v>1.3236E-2</c:v>
                </c:pt>
                <c:pt idx="54032">
                  <c:v>1.4782E-2</c:v>
                </c:pt>
                <c:pt idx="54033">
                  <c:v>1.39112E-2</c:v>
                </c:pt>
                <c:pt idx="54034">
                  <c:v>-2.8724699999999998E-3</c:v>
                </c:pt>
                <c:pt idx="54035">
                  <c:v>-1.1903800000000001E-2</c:v>
                </c:pt>
                <c:pt idx="54036">
                  <c:v>-4.4540400000000001E-2</c:v>
                </c:pt>
                <c:pt idx="54037">
                  <c:v>-4.4032099999999998E-2</c:v>
                </c:pt>
                <c:pt idx="54038">
                  <c:v>1.56975E-3</c:v>
                </c:pt>
                <c:pt idx="54039">
                  <c:v>1.3081600000000001E-2</c:v>
                </c:pt>
                <c:pt idx="54040">
                  <c:v>3.3986099999999998E-2</c:v>
                </c:pt>
                <c:pt idx="54041">
                  <c:v>5.16987E-3</c:v>
                </c:pt>
                <c:pt idx="54042">
                  <c:v>3.4688900000000002E-2</c:v>
                </c:pt>
                <c:pt idx="54043">
                  <c:v>4.7362300000000003E-2</c:v>
                </c:pt>
                <c:pt idx="54044">
                  <c:v>1.8262899999999999E-2</c:v>
                </c:pt>
                <c:pt idx="54045">
                  <c:v>-6.8845699999999996E-3</c:v>
                </c:pt>
                <c:pt idx="54046">
                  <c:v>-3.7292499999999999E-2</c:v>
                </c:pt>
                <c:pt idx="54047">
                  <c:v>2.2637399999999998E-2</c:v>
                </c:pt>
                <c:pt idx="54048">
                  <c:v>2.1513899999999999E-2</c:v>
                </c:pt>
                <c:pt idx="54049">
                  <c:v>3.2015799999999997E-2</c:v>
                </c:pt>
                <c:pt idx="54050">
                  <c:v>6.5231299999999996E-4</c:v>
                </c:pt>
                <c:pt idx="54051">
                  <c:v>1.36852E-3</c:v>
                </c:pt>
                <c:pt idx="54052">
                  <c:v>3.7813199999999998E-2</c:v>
                </c:pt>
                <c:pt idx="54053">
                  <c:v>3.1550399999999999E-2</c:v>
                </c:pt>
                <c:pt idx="54054">
                  <c:v>1.47247E-3</c:v>
                </c:pt>
                <c:pt idx="54055">
                  <c:v>-2.19946E-2</c:v>
                </c:pt>
                <c:pt idx="54056">
                  <c:v>-1.5976000000000001E-2</c:v>
                </c:pt>
                <c:pt idx="54057">
                  <c:v>1.4801999999999999E-2</c:v>
                </c:pt>
                <c:pt idx="54058">
                  <c:v>6.6757199999999996E-3</c:v>
                </c:pt>
                <c:pt idx="54059">
                  <c:v>1.3776800000000001E-2</c:v>
                </c:pt>
                <c:pt idx="54060">
                  <c:v>2.2794700000000001E-2</c:v>
                </c:pt>
                <c:pt idx="54061">
                  <c:v>4.51279E-3</c:v>
                </c:pt>
                <c:pt idx="54062">
                  <c:v>1.5965500000000001E-2</c:v>
                </c:pt>
                <c:pt idx="54063">
                  <c:v>1.36557E-2</c:v>
                </c:pt>
                <c:pt idx="54064">
                  <c:v>3.3357600000000001E-2</c:v>
                </c:pt>
                <c:pt idx="54065">
                  <c:v>5.5026999999999995E-4</c:v>
                </c:pt>
                <c:pt idx="54066">
                  <c:v>1.6827600000000002E-2</c:v>
                </c:pt>
                <c:pt idx="54067">
                  <c:v>3.1245200000000001E-2</c:v>
                </c:pt>
                <c:pt idx="54068">
                  <c:v>7.5956300000000004E-2</c:v>
                </c:pt>
                <c:pt idx="54069">
                  <c:v>1.43824E-2</c:v>
                </c:pt>
                <c:pt idx="54070">
                  <c:v>8.4714899999999999E-3</c:v>
                </c:pt>
                <c:pt idx="54071">
                  <c:v>-1.45054E-2</c:v>
                </c:pt>
                <c:pt idx="54072">
                  <c:v>3.2548899999999999E-3</c:v>
                </c:pt>
                <c:pt idx="54073">
                  <c:v>2.54898E-2</c:v>
                </c:pt>
                <c:pt idx="54074">
                  <c:v>-1.3062499999999999E-2</c:v>
                </c:pt>
                <c:pt idx="54075">
                  <c:v>4.4698699999999999E-3</c:v>
                </c:pt>
                <c:pt idx="54076">
                  <c:v>-1.03579E-2</c:v>
                </c:pt>
                <c:pt idx="54077">
                  <c:v>-2.3347900000000001E-2</c:v>
                </c:pt>
                <c:pt idx="54078">
                  <c:v>1.8630000000000001E-2</c:v>
                </c:pt>
                <c:pt idx="54079">
                  <c:v>1.5770900000000001E-2</c:v>
                </c:pt>
                <c:pt idx="54080">
                  <c:v>3.1154600000000001E-2</c:v>
                </c:pt>
                <c:pt idx="54081">
                  <c:v>1.2922299999999999E-2</c:v>
                </c:pt>
                <c:pt idx="54082">
                  <c:v>1.08118E-2</c:v>
                </c:pt>
                <c:pt idx="54083">
                  <c:v>5.54867E-2</c:v>
                </c:pt>
                <c:pt idx="54084">
                  <c:v>4.3339700000000002E-2</c:v>
                </c:pt>
                <c:pt idx="54085">
                  <c:v>1.7985299999999999E-2</c:v>
                </c:pt>
                <c:pt idx="54086">
                  <c:v>1.15213E-2</c:v>
                </c:pt>
                <c:pt idx="54087">
                  <c:v>1.7946199999999999E-2</c:v>
                </c:pt>
                <c:pt idx="54088">
                  <c:v>2.9182399999999999E-3</c:v>
                </c:pt>
                <c:pt idx="54089">
                  <c:v>-2.8265999999999999E-2</c:v>
                </c:pt>
                <c:pt idx="54090">
                  <c:v>-2.1196400000000001E-2</c:v>
                </c:pt>
                <c:pt idx="54091">
                  <c:v>5.0773600000000004E-3</c:v>
                </c:pt>
                <c:pt idx="54092">
                  <c:v>2.2294000000000001E-2</c:v>
                </c:pt>
                <c:pt idx="54093">
                  <c:v>-1.8882800000000002E-2</c:v>
                </c:pt>
                <c:pt idx="54094">
                  <c:v>-1.19772E-2</c:v>
                </c:pt>
                <c:pt idx="54095">
                  <c:v>5.5506699999999999E-2</c:v>
                </c:pt>
                <c:pt idx="54096">
                  <c:v>1.7771700000000001E-2</c:v>
                </c:pt>
                <c:pt idx="54097">
                  <c:v>2.7437199999999998E-3</c:v>
                </c:pt>
                <c:pt idx="54098">
                  <c:v>-1.8341099999999999E-2</c:v>
                </c:pt>
                <c:pt idx="54099">
                  <c:v>3.16496E-2</c:v>
                </c:pt>
                <c:pt idx="54100">
                  <c:v>-5.9471100000000002E-3</c:v>
                </c:pt>
                <c:pt idx="54101">
                  <c:v>3.7164699999999999E-3</c:v>
                </c:pt>
                <c:pt idx="54102">
                  <c:v>1.0241500000000001E-2</c:v>
                </c:pt>
                <c:pt idx="54103">
                  <c:v>8.5210800000000003E-3</c:v>
                </c:pt>
                <c:pt idx="54104">
                  <c:v>3.8137400000000002E-2</c:v>
                </c:pt>
                <c:pt idx="54105">
                  <c:v>4.87041E-2</c:v>
                </c:pt>
                <c:pt idx="54106">
                  <c:v>4.9371699999999998E-2</c:v>
                </c:pt>
                <c:pt idx="54107">
                  <c:v>4.1165399999999998E-2</c:v>
                </c:pt>
                <c:pt idx="54108">
                  <c:v>1.4378500000000001E-2</c:v>
                </c:pt>
                <c:pt idx="54109">
                  <c:v>1.03216E-2</c:v>
                </c:pt>
                <c:pt idx="54110">
                  <c:v>3.6545800000000003E-2</c:v>
                </c:pt>
                <c:pt idx="54111">
                  <c:v>2.24438E-2</c:v>
                </c:pt>
                <c:pt idx="54112">
                  <c:v>1.56927E-2</c:v>
                </c:pt>
                <c:pt idx="54113">
                  <c:v>-1.30186E-2</c:v>
                </c:pt>
                <c:pt idx="54114">
                  <c:v>-9.0475099999999999E-3</c:v>
                </c:pt>
                <c:pt idx="54115">
                  <c:v>1.9538900000000001E-2</c:v>
                </c:pt>
                <c:pt idx="54116">
                  <c:v>7.6103200000000003E-4</c:v>
                </c:pt>
                <c:pt idx="54117">
                  <c:v>4.3640099999999998E-3</c:v>
                </c:pt>
                <c:pt idx="54118">
                  <c:v>-2.85149E-4</c:v>
                </c:pt>
                <c:pt idx="54119">
                  <c:v>8.9549999999999994E-3</c:v>
                </c:pt>
                <c:pt idx="54120">
                  <c:v>3.3278500000000003E-2</c:v>
                </c:pt>
                <c:pt idx="54121">
                  <c:v>-1.48211E-2</c:v>
                </c:pt>
                <c:pt idx="54122">
                  <c:v>8.5124999999999992E-3</c:v>
                </c:pt>
                <c:pt idx="54123">
                  <c:v>5.7210899999999999E-3</c:v>
                </c:pt>
                <c:pt idx="54124">
                  <c:v>2.9346500000000001E-2</c:v>
                </c:pt>
                <c:pt idx="54125">
                  <c:v>-5.87749E-3</c:v>
                </c:pt>
                <c:pt idx="54126">
                  <c:v>-2.4576200000000002E-3</c:v>
                </c:pt>
                <c:pt idx="54127">
                  <c:v>2.1637900000000002E-2</c:v>
                </c:pt>
                <c:pt idx="54128">
                  <c:v>1.5683200000000001E-2</c:v>
                </c:pt>
                <c:pt idx="54129">
                  <c:v>1.95503E-4</c:v>
                </c:pt>
                <c:pt idx="54130">
                  <c:v>3.8109799999999999E-2</c:v>
                </c:pt>
                <c:pt idx="54131">
                  <c:v>1.23281E-2</c:v>
                </c:pt>
                <c:pt idx="54132">
                  <c:v>-2.70491E-2</c:v>
                </c:pt>
                <c:pt idx="54133">
                  <c:v>1.70937E-2</c:v>
                </c:pt>
                <c:pt idx="54134">
                  <c:v>-5.7869000000000002E-3</c:v>
                </c:pt>
                <c:pt idx="54135">
                  <c:v>-1.31083E-2</c:v>
                </c:pt>
                <c:pt idx="54136">
                  <c:v>-3.1004899999999998E-2</c:v>
                </c:pt>
                <c:pt idx="54137">
                  <c:v>5.9013399999999997E-3</c:v>
                </c:pt>
                <c:pt idx="54138">
                  <c:v>-3.41196E-2</c:v>
                </c:pt>
                <c:pt idx="54139">
                  <c:v>-2.4789800000000001E-2</c:v>
                </c:pt>
                <c:pt idx="54140">
                  <c:v>1.97763E-2</c:v>
                </c:pt>
                <c:pt idx="54141">
                  <c:v>2.7037599999999998E-2</c:v>
                </c:pt>
                <c:pt idx="54142">
                  <c:v>1.4686600000000001E-3</c:v>
                </c:pt>
                <c:pt idx="54143">
                  <c:v>-2.98491E-2</c:v>
                </c:pt>
                <c:pt idx="54144">
                  <c:v>-2.4282499999999999E-2</c:v>
                </c:pt>
                <c:pt idx="54145">
                  <c:v>-2.5538399999999999E-2</c:v>
                </c:pt>
                <c:pt idx="54146">
                  <c:v>-2.4017299999999998E-2</c:v>
                </c:pt>
                <c:pt idx="54147">
                  <c:v>1.6367E-2</c:v>
                </c:pt>
                <c:pt idx="54148">
                  <c:v>3.6848100000000002E-2</c:v>
                </c:pt>
                <c:pt idx="54149">
                  <c:v>2.81572E-2</c:v>
                </c:pt>
                <c:pt idx="54150">
                  <c:v>2.1941200000000001E-2</c:v>
                </c:pt>
                <c:pt idx="54151">
                  <c:v>-1.12782E-2</c:v>
                </c:pt>
                <c:pt idx="54152">
                  <c:v>7.1725799999999996E-3</c:v>
                </c:pt>
                <c:pt idx="54153">
                  <c:v>-5.3815800000000004E-3</c:v>
                </c:pt>
                <c:pt idx="54154">
                  <c:v>-2.6960399999999998E-3</c:v>
                </c:pt>
                <c:pt idx="54155">
                  <c:v>-6.7158700000000002E-2</c:v>
                </c:pt>
                <c:pt idx="54156">
                  <c:v>-2.26202E-2</c:v>
                </c:pt>
                <c:pt idx="54157">
                  <c:v>3.9544099999999999E-2</c:v>
                </c:pt>
                <c:pt idx="54158">
                  <c:v>5.1260899999999998E-2</c:v>
                </c:pt>
                <c:pt idx="54159">
                  <c:v>6.1321300000000004E-4</c:v>
                </c:pt>
                <c:pt idx="54160">
                  <c:v>1.7023099999999999E-2</c:v>
                </c:pt>
                <c:pt idx="54161">
                  <c:v>1.3452499999999999E-2</c:v>
                </c:pt>
                <c:pt idx="54162">
                  <c:v>3.8652399999999998E-3</c:v>
                </c:pt>
                <c:pt idx="54163">
                  <c:v>1.31979E-2</c:v>
                </c:pt>
                <c:pt idx="54164">
                  <c:v>-1.39341E-2</c:v>
                </c:pt>
                <c:pt idx="54165">
                  <c:v>-9.7274799999999995E-4</c:v>
                </c:pt>
                <c:pt idx="54166">
                  <c:v>7.58934E-3</c:v>
                </c:pt>
                <c:pt idx="54167">
                  <c:v>2.4570499999999999E-2</c:v>
                </c:pt>
                <c:pt idx="54168">
                  <c:v>1.7826999999999999E-2</c:v>
                </c:pt>
                <c:pt idx="54169">
                  <c:v>3.0794099999999999E-3</c:v>
                </c:pt>
                <c:pt idx="54170">
                  <c:v>-1.7888100000000001E-2</c:v>
                </c:pt>
                <c:pt idx="54171">
                  <c:v>-1.9170800000000002E-2</c:v>
                </c:pt>
                <c:pt idx="54172">
                  <c:v>-2.3305900000000001E-2</c:v>
                </c:pt>
                <c:pt idx="54173">
                  <c:v>-7.1954699999999998E-3</c:v>
                </c:pt>
                <c:pt idx="54174">
                  <c:v>-2.46649E-2</c:v>
                </c:pt>
                <c:pt idx="54175">
                  <c:v>7.6169999999999996E-3</c:v>
                </c:pt>
                <c:pt idx="54176">
                  <c:v>-2.4022100000000001E-2</c:v>
                </c:pt>
                <c:pt idx="54177">
                  <c:v>-2.3736999999999999E-3</c:v>
                </c:pt>
                <c:pt idx="54178">
                  <c:v>-2.2587800000000002E-2</c:v>
                </c:pt>
                <c:pt idx="54179">
                  <c:v>4.1910200000000002E-2</c:v>
                </c:pt>
                <c:pt idx="54180">
                  <c:v>4.3869E-3</c:v>
                </c:pt>
                <c:pt idx="54181">
                  <c:v>1.30005E-2</c:v>
                </c:pt>
                <c:pt idx="54182">
                  <c:v>2.67248E-2</c:v>
                </c:pt>
                <c:pt idx="54183">
                  <c:v>3.7636799999999998E-2</c:v>
                </c:pt>
                <c:pt idx="54184">
                  <c:v>1.41764E-2</c:v>
                </c:pt>
                <c:pt idx="54185">
                  <c:v>4.5737300000000002E-2</c:v>
                </c:pt>
                <c:pt idx="54186">
                  <c:v>3.4974100000000001E-2</c:v>
                </c:pt>
                <c:pt idx="54187">
                  <c:v>2.6204100000000001E-2</c:v>
                </c:pt>
                <c:pt idx="54188">
                  <c:v>9.6664400000000001E-3</c:v>
                </c:pt>
                <c:pt idx="54189">
                  <c:v>2.2177700000000002E-2</c:v>
                </c:pt>
                <c:pt idx="54190">
                  <c:v>3.7908600000000001E-2</c:v>
                </c:pt>
                <c:pt idx="54191">
                  <c:v>1.5868199999999999E-2</c:v>
                </c:pt>
                <c:pt idx="54192">
                  <c:v>3.8804999999999998E-3</c:v>
                </c:pt>
                <c:pt idx="54193">
                  <c:v>-2.17438E-4</c:v>
                </c:pt>
                <c:pt idx="54194">
                  <c:v>-1.42384E-2</c:v>
                </c:pt>
                <c:pt idx="54195">
                  <c:v>-7.1821200000000002E-3</c:v>
                </c:pt>
                <c:pt idx="54196">
                  <c:v>1.6040799999999999E-3</c:v>
                </c:pt>
                <c:pt idx="54197">
                  <c:v>-1.1415500000000001E-3</c:v>
                </c:pt>
                <c:pt idx="54198">
                  <c:v>1.0045999999999999E-2</c:v>
                </c:pt>
                <c:pt idx="54199">
                  <c:v>6.3734100000000004E-3</c:v>
                </c:pt>
                <c:pt idx="54200">
                  <c:v>2.23083E-2</c:v>
                </c:pt>
                <c:pt idx="54201">
                  <c:v>2.8859099999999999E-2</c:v>
                </c:pt>
                <c:pt idx="54202">
                  <c:v>2.64788E-2</c:v>
                </c:pt>
                <c:pt idx="54203">
                  <c:v>6.6426299999999994E-2</c:v>
                </c:pt>
                <c:pt idx="54204">
                  <c:v>3.2052999999999999E-3</c:v>
                </c:pt>
                <c:pt idx="54205">
                  <c:v>-7.5273500000000004E-3</c:v>
                </c:pt>
                <c:pt idx="54206">
                  <c:v>2.4800300000000001E-2</c:v>
                </c:pt>
                <c:pt idx="54207">
                  <c:v>4.1869200000000002E-2</c:v>
                </c:pt>
                <c:pt idx="54208">
                  <c:v>2.2872E-2</c:v>
                </c:pt>
                <c:pt idx="54209">
                  <c:v>1.68915E-2</c:v>
                </c:pt>
                <c:pt idx="54210">
                  <c:v>5.5148099999999999E-2</c:v>
                </c:pt>
                <c:pt idx="54211">
                  <c:v>1.40152E-2</c:v>
                </c:pt>
                <c:pt idx="54212">
                  <c:v>-1.6931499999999999E-2</c:v>
                </c:pt>
                <c:pt idx="54213">
                  <c:v>2.0277E-2</c:v>
                </c:pt>
                <c:pt idx="54214">
                  <c:v>4.4991499999999997E-2</c:v>
                </c:pt>
                <c:pt idx="54215">
                  <c:v>2.51446E-2</c:v>
                </c:pt>
                <c:pt idx="54216">
                  <c:v>-1.4499700000000001E-2</c:v>
                </c:pt>
                <c:pt idx="54217">
                  <c:v>3.1977699999999998E-2</c:v>
                </c:pt>
                <c:pt idx="54218">
                  <c:v>-2.0217899999999999E-3</c:v>
                </c:pt>
                <c:pt idx="54219">
                  <c:v>5.8908500000000004E-3</c:v>
                </c:pt>
                <c:pt idx="54220">
                  <c:v>-1.02053E-2</c:v>
                </c:pt>
                <c:pt idx="54221">
                  <c:v>2.3820899999999999E-2</c:v>
                </c:pt>
                <c:pt idx="54222">
                  <c:v>6.5391500000000005E-2</c:v>
                </c:pt>
                <c:pt idx="54223">
                  <c:v>1.5839599999999999E-2</c:v>
                </c:pt>
                <c:pt idx="54224">
                  <c:v>1.77813E-2</c:v>
                </c:pt>
                <c:pt idx="54225">
                  <c:v>2.9480900000000001E-2</c:v>
                </c:pt>
                <c:pt idx="54226">
                  <c:v>4.9141900000000002E-2</c:v>
                </c:pt>
                <c:pt idx="54227">
                  <c:v>3.7432699999999999E-2</c:v>
                </c:pt>
                <c:pt idx="54228">
                  <c:v>5.1527999999999997E-2</c:v>
                </c:pt>
                <c:pt idx="54229">
                  <c:v>1.4788600000000001E-2</c:v>
                </c:pt>
                <c:pt idx="54230">
                  <c:v>2.3925800000000001E-2</c:v>
                </c:pt>
                <c:pt idx="54231">
                  <c:v>4.3399800000000002E-2</c:v>
                </c:pt>
                <c:pt idx="54232">
                  <c:v>2.7990299999999999E-2</c:v>
                </c:pt>
                <c:pt idx="54233">
                  <c:v>6.8731299999999999E-3</c:v>
                </c:pt>
                <c:pt idx="54234">
                  <c:v>6.6122100000000003E-2</c:v>
                </c:pt>
                <c:pt idx="54235">
                  <c:v>7.7905700000000001E-3</c:v>
                </c:pt>
                <c:pt idx="54236">
                  <c:v>-2.5747300000000001E-2</c:v>
                </c:pt>
                <c:pt idx="54237">
                  <c:v>-4.3640099999999998E-3</c:v>
                </c:pt>
                <c:pt idx="54238">
                  <c:v>3.4428599999999997E-2</c:v>
                </c:pt>
                <c:pt idx="54239">
                  <c:v>6.56509E-3</c:v>
                </c:pt>
                <c:pt idx="54240">
                  <c:v>-4.8294100000000001E-3</c:v>
                </c:pt>
                <c:pt idx="54241">
                  <c:v>-6.4621000000000001E-3</c:v>
                </c:pt>
                <c:pt idx="54242">
                  <c:v>4.7038999999999997E-2</c:v>
                </c:pt>
                <c:pt idx="54243">
                  <c:v>8.2893399999999992E-3</c:v>
                </c:pt>
                <c:pt idx="54244">
                  <c:v>-1.81961E-2</c:v>
                </c:pt>
                <c:pt idx="54245">
                  <c:v>1.1568999999999999E-2</c:v>
                </c:pt>
                <c:pt idx="54246">
                  <c:v>3.1528500000000001E-2</c:v>
                </c:pt>
                <c:pt idx="54247">
                  <c:v>2.38733E-2</c:v>
                </c:pt>
                <c:pt idx="54248">
                  <c:v>1.6551E-2</c:v>
                </c:pt>
                <c:pt idx="54249">
                  <c:v>-3.3718100000000001E-2</c:v>
                </c:pt>
                <c:pt idx="54250">
                  <c:v>-2.1354700000000001E-2</c:v>
                </c:pt>
                <c:pt idx="54251">
                  <c:v>1.58691E-3</c:v>
                </c:pt>
                <c:pt idx="54252">
                  <c:v>1.0474199999999999E-2</c:v>
                </c:pt>
                <c:pt idx="54253">
                  <c:v>-5.5355099999999997E-2</c:v>
                </c:pt>
                <c:pt idx="54254">
                  <c:v>-8.0394699999999995E-4</c:v>
                </c:pt>
                <c:pt idx="54255">
                  <c:v>5.7577099999999999E-2</c:v>
                </c:pt>
                <c:pt idx="54256">
                  <c:v>-3.7860900000000002E-3</c:v>
                </c:pt>
                <c:pt idx="54257">
                  <c:v>-3.78036E-3</c:v>
                </c:pt>
                <c:pt idx="54258">
                  <c:v>-1.29213E-2</c:v>
                </c:pt>
                <c:pt idx="54259">
                  <c:v>1.7717400000000001E-2</c:v>
                </c:pt>
                <c:pt idx="54260">
                  <c:v>1.6019800000000001E-2</c:v>
                </c:pt>
                <c:pt idx="54261">
                  <c:v>-1.9469299999999998E-2</c:v>
                </c:pt>
                <c:pt idx="54262">
                  <c:v>-6.8483399999999996E-3</c:v>
                </c:pt>
                <c:pt idx="54263">
                  <c:v>-2.8993600000000001E-2</c:v>
                </c:pt>
                <c:pt idx="54264">
                  <c:v>-4.7385200000000002E-2</c:v>
                </c:pt>
                <c:pt idx="54265">
                  <c:v>-2.84863E-3</c:v>
                </c:pt>
                <c:pt idx="54266">
                  <c:v>1.0845199999999999E-2</c:v>
                </c:pt>
                <c:pt idx="54267">
                  <c:v>-5.2610400000000002E-2</c:v>
                </c:pt>
                <c:pt idx="54268">
                  <c:v>-6.57721E-2</c:v>
                </c:pt>
                <c:pt idx="54269">
                  <c:v>-3.6778499999999999E-2</c:v>
                </c:pt>
                <c:pt idx="54270">
                  <c:v>-1.68104E-2</c:v>
                </c:pt>
                <c:pt idx="54271">
                  <c:v>-9.5920599999999995E-3</c:v>
                </c:pt>
                <c:pt idx="54272">
                  <c:v>8.8472399999999993E-3</c:v>
                </c:pt>
                <c:pt idx="54273">
                  <c:v>-4.8259700000000003E-2</c:v>
                </c:pt>
                <c:pt idx="54274">
                  <c:v>-3.5665500000000003E-2</c:v>
                </c:pt>
                <c:pt idx="54275">
                  <c:v>-1.2552300000000001E-2</c:v>
                </c:pt>
                <c:pt idx="54276">
                  <c:v>1.8744500000000001E-2</c:v>
                </c:pt>
                <c:pt idx="54277">
                  <c:v>1.16653E-2</c:v>
                </c:pt>
                <c:pt idx="54278">
                  <c:v>-7.5340300000000004E-4</c:v>
                </c:pt>
                <c:pt idx="54279">
                  <c:v>-2.9182399999999999E-4</c:v>
                </c:pt>
                <c:pt idx="54280">
                  <c:v>1.90659E-2</c:v>
                </c:pt>
                <c:pt idx="54281">
                  <c:v>-3.01075E-3</c:v>
                </c:pt>
                <c:pt idx="54282">
                  <c:v>-5.6095099999999998E-3</c:v>
                </c:pt>
                <c:pt idx="54283">
                  <c:v>-4.8416099999999997E-2</c:v>
                </c:pt>
                <c:pt idx="54284">
                  <c:v>-1.6812299999999999E-2</c:v>
                </c:pt>
                <c:pt idx="54285">
                  <c:v>-2.2614499999999999E-2</c:v>
                </c:pt>
                <c:pt idx="54286">
                  <c:v>-4.36783E-4</c:v>
                </c:pt>
                <c:pt idx="54287">
                  <c:v>-1.4654199999999999E-2</c:v>
                </c:pt>
                <c:pt idx="54288">
                  <c:v>-6.4825099999999997E-2</c:v>
                </c:pt>
                <c:pt idx="54289">
                  <c:v>-1.31302E-2</c:v>
                </c:pt>
                <c:pt idx="54290">
                  <c:v>3.2493599999999997E-2</c:v>
                </c:pt>
                <c:pt idx="54291">
                  <c:v>-1.0603E-2</c:v>
                </c:pt>
                <c:pt idx="54292">
                  <c:v>-5.83353E-2</c:v>
                </c:pt>
                <c:pt idx="54293">
                  <c:v>-4.6665199999999997E-2</c:v>
                </c:pt>
                <c:pt idx="54294">
                  <c:v>-8.7032299999999993E-3</c:v>
                </c:pt>
                <c:pt idx="54295">
                  <c:v>-1.40409E-2</c:v>
                </c:pt>
                <c:pt idx="54296">
                  <c:v>-9.0980499999999997E-4</c:v>
                </c:pt>
                <c:pt idx="54297">
                  <c:v>2.1874399999999999E-2</c:v>
                </c:pt>
                <c:pt idx="54298">
                  <c:v>-8.4075899999999995E-3</c:v>
                </c:pt>
                <c:pt idx="54299">
                  <c:v>1.4061000000000001E-2</c:v>
                </c:pt>
                <c:pt idx="54300">
                  <c:v>2.07396E-2</c:v>
                </c:pt>
                <c:pt idx="54301" formatCode="0.00E+00">
                  <c:v>3.27654E-2</c:v>
                </c:pt>
                <c:pt idx="54302">
                  <c:v>-7.42912E-3</c:v>
                </c:pt>
                <c:pt idx="54303">
                  <c:v>2.3573899999999998E-2</c:v>
                </c:pt>
                <c:pt idx="54304">
                  <c:v>3.7456499999999997E-2</c:v>
                </c:pt>
                <c:pt idx="54305">
                  <c:v>-2.4166099999999999E-2</c:v>
                </c:pt>
                <c:pt idx="54306">
                  <c:v>-1.30186E-2</c:v>
                </c:pt>
                <c:pt idx="54307">
                  <c:v>2.2307400000000002E-2</c:v>
                </c:pt>
                <c:pt idx="54308">
                  <c:v>2.6014300000000001E-2</c:v>
                </c:pt>
                <c:pt idx="54309">
                  <c:v>4.9964000000000001E-2</c:v>
                </c:pt>
                <c:pt idx="54310">
                  <c:v>-1.4799100000000001E-2</c:v>
                </c:pt>
                <c:pt idx="54311">
                  <c:v>-3.5095199999999999E-3</c:v>
                </c:pt>
                <c:pt idx="54312">
                  <c:v>4.7416699999999999E-3</c:v>
                </c:pt>
                <c:pt idx="54313">
                  <c:v>8.59737E-3</c:v>
                </c:pt>
                <c:pt idx="54314">
                  <c:v>1.2563700000000001E-2</c:v>
                </c:pt>
                <c:pt idx="54315">
                  <c:v>1.08757E-2</c:v>
                </c:pt>
                <c:pt idx="54316">
                  <c:v>-2.6376699999999999E-2</c:v>
                </c:pt>
                <c:pt idx="54317">
                  <c:v>-2.3226699999999999E-2</c:v>
                </c:pt>
                <c:pt idx="54318">
                  <c:v>1.7974899999999999E-2</c:v>
                </c:pt>
                <c:pt idx="54319">
                  <c:v>-3.96624E-2</c:v>
                </c:pt>
                <c:pt idx="54320">
                  <c:v>-3.9894100000000002E-2</c:v>
                </c:pt>
                <c:pt idx="54321">
                  <c:v>-2.7104400000000001E-2</c:v>
                </c:pt>
                <c:pt idx="54322">
                  <c:v>-8.80623E-3</c:v>
                </c:pt>
                <c:pt idx="54323">
                  <c:v>-2.4124099999999999E-2</c:v>
                </c:pt>
                <c:pt idx="54324">
                  <c:v>1.7670600000000002E-2</c:v>
                </c:pt>
                <c:pt idx="54325">
                  <c:v>2.8854399999999999E-2</c:v>
                </c:pt>
                <c:pt idx="54326">
                  <c:v>1.8317199999999999E-2</c:v>
                </c:pt>
                <c:pt idx="54327">
                  <c:v>3.4808199999999997E-2</c:v>
                </c:pt>
                <c:pt idx="54328">
                  <c:v>3.4649800000000001E-2</c:v>
                </c:pt>
                <c:pt idx="54329">
                  <c:v>4.0999399999999998E-2</c:v>
                </c:pt>
                <c:pt idx="54330">
                  <c:v>-1.0746E-2</c:v>
                </c:pt>
                <c:pt idx="54331">
                  <c:v>1.6923000000000001E-2</c:v>
                </c:pt>
                <c:pt idx="54332">
                  <c:v>4.3529499999999999E-2</c:v>
                </c:pt>
                <c:pt idx="54333">
                  <c:v>3.6800399999999997E-2</c:v>
                </c:pt>
                <c:pt idx="54334">
                  <c:v>5.6266800000000002E-3</c:v>
                </c:pt>
                <c:pt idx="54335">
                  <c:v>-1.02615E-3</c:v>
                </c:pt>
                <c:pt idx="54336">
                  <c:v>2.6454899999999999E-3</c:v>
                </c:pt>
                <c:pt idx="54337">
                  <c:v>5.8889399999999996E-3</c:v>
                </c:pt>
                <c:pt idx="54338">
                  <c:v>1.9377700000000001E-2</c:v>
                </c:pt>
                <c:pt idx="54339">
                  <c:v>9.1114000000000004E-3</c:v>
                </c:pt>
                <c:pt idx="54340">
                  <c:v>-2.49243E-2</c:v>
                </c:pt>
                <c:pt idx="54341">
                  <c:v>2.2106199999999999E-2</c:v>
                </c:pt>
                <c:pt idx="54342">
                  <c:v>4.6715699999999999E-2</c:v>
                </c:pt>
                <c:pt idx="54343">
                  <c:v>1.0935800000000001E-2</c:v>
                </c:pt>
                <c:pt idx="54344">
                  <c:v>7.1916599999999999E-3</c:v>
                </c:pt>
                <c:pt idx="54345">
                  <c:v>1.1017799999999999E-2</c:v>
                </c:pt>
                <c:pt idx="54346">
                  <c:v>-7.1811699999999997E-3</c:v>
                </c:pt>
                <c:pt idx="54347">
                  <c:v>-2.6456799999999999E-2</c:v>
                </c:pt>
                <c:pt idx="54348">
                  <c:v>-1.1033100000000001E-2</c:v>
                </c:pt>
                <c:pt idx="54349">
                  <c:v>1.6367900000000001E-2</c:v>
                </c:pt>
                <c:pt idx="54350">
                  <c:v>-2.4788899999999999E-2</c:v>
                </c:pt>
                <c:pt idx="54351">
                  <c:v>-2.2671699999999999E-2</c:v>
                </c:pt>
                <c:pt idx="54352">
                  <c:v>2.3981100000000002E-2</c:v>
                </c:pt>
                <c:pt idx="54353">
                  <c:v>2.1550199999999999E-2</c:v>
                </c:pt>
                <c:pt idx="54354">
                  <c:v>7.8229900000000002E-3</c:v>
                </c:pt>
                <c:pt idx="54355">
                  <c:v>1.07346E-2</c:v>
                </c:pt>
                <c:pt idx="54356">
                  <c:v>1.2619999999999999E-2</c:v>
                </c:pt>
                <c:pt idx="54357">
                  <c:v>-1.98278E-2</c:v>
                </c:pt>
                <c:pt idx="54358">
                  <c:v>-1.28088E-2</c:v>
                </c:pt>
                <c:pt idx="54359">
                  <c:v>4.7914499999999999E-2</c:v>
                </c:pt>
                <c:pt idx="54360">
                  <c:v>2.0564099999999998E-2</c:v>
                </c:pt>
                <c:pt idx="54361">
                  <c:v>-9.4108600000000001E-3</c:v>
                </c:pt>
                <c:pt idx="54362">
                  <c:v>-2.9344599999999998E-2</c:v>
                </c:pt>
                <c:pt idx="54363">
                  <c:v>-6.2475200000000003E-3</c:v>
                </c:pt>
                <c:pt idx="54364">
                  <c:v>2.7545900000000002E-2</c:v>
                </c:pt>
                <c:pt idx="54365">
                  <c:v>-4.0146800000000003E-2</c:v>
                </c:pt>
                <c:pt idx="54366">
                  <c:v>-3.5395599999999999E-2</c:v>
                </c:pt>
                <c:pt idx="54367">
                  <c:v>-2.5552700000000001E-2</c:v>
                </c:pt>
                <c:pt idx="54368">
                  <c:v>-3.2539400000000003E-2</c:v>
                </c:pt>
                <c:pt idx="54369">
                  <c:v>-1.16653E-2</c:v>
                </c:pt>
                <c:pt idx="54370">
                  <c:v>-1.82533E-2</c:v>
                </c:pt>
                <c:pt idx="54371">
                  <c:v>-3.7899000000000002E-2</c:v>
                </c:pt>
                <c:pt idx="54372">
                  <c:v>-5.0268200000000004E-3</c:v>
                </c:pt>
                <c:pt idx="54373">
                  <c:v>-2.2411299999999999E-4</c:v>
                </c:pt>
                <c:pt idx="54374">
                  <c:v>-1.2227999999999999E-2</c:v>
                </c:pt>
                <c:pt idx="54375">
                  <c:v>-9.1924699999999995E-3</c:v>
                </c:pt>
                <c:pt idx="54376">
                  <c:v>-1.5930199999999999E-2</c:v>
                </c:pt>
                <c:pt idx="54377">
                  <c:v>-3.7115099999999998E-2</c:v>
                </c:pt>
                <c:pt idx="54378">
                  <c:v>-1.8939999999999999E-2</c:v>
                </c:pt>
                <c:pt idx="54379">
                  <c:v>-5.56946E-4</c:v>
                </c:pt>
                <c:pt idx="54380">
                  <c:v>1.3551699999999999E-3</c:v>
                </c:pt>
                <c:pt idx="54381">
                  <c:v>-3.1831699999999997E-2</c:v>
                </c:pt>
                <c:pt idx="54382">
                  <c:v>-1.49479E-2</c:v>
                </c:pt>
                <c:pt idx="54383">
                  <c:v>1.9102100000000001E-3</c:v>
                </c:pt>
                <c:pt idx="54384">
                  <c:v>-9.2601800000000002E-4</c:v>
                </c:pt>
                <c:pt idx="54385">
                  <c:v>-2.95553E-2</c:v>
                </c:pt>
                <c:pt idx="54386">
                  <c:v>-3.8806E-2</c:v>
                </c:pt>
                <c:pt idx="54387">
                  <c:v>-1.91402E-3</c:v>
                </c:pt>
                <c:pt idx="54388">
                  <c:v>-3.9081599999999999E-3</c:v>
                </c:pt>
                <c:pt idx="54389">
                  <c:v>-2.4121299999999998E-2</c:v>
                </c:pt>
                <c:pt idx="54390">
                  <c:v>5.1116900000000003E-3</c:v>
                </c:pt>
                <c:pt idx="54391">
                  <c:v>-1.9845000000000002E-2</c:v>
                </c:pt>
                <c:pt idx="54392">
                  <c:v>-2.6695300000000002E-2</c:v>
                </c:pt>
                <c:pt idx="54393">
                  <c:v>-3.1839399999999997E-2</c:v>
                </c:pt>
                <c:pt idx="54394">
                  <c:v>-1.95484E-2</c:v>
                </c:pt>
                <c:pt idx="54395">
                  <c:v>-5.7678199999999999E-3</c:v>
                </c:pt>
                <c:pt idx="54396">
                  <c:v>2.3076099999999999E-2</c:v>
                </c:pt>
                <c:pt idx="54397">
                  <c:v>3.10993E-2</c:v>
                </c:pt>
                <c:pt idx="54398">
                  <c:v>-2.44646E-2</c:v>
                </c:pt>
                <c:pt idx="54399">
                  <c:v>3.2176000000000003E-2</c:v>
                </c:pt>
                <c:pt idx="54400">
                  <c:v>8.1481899999999996E-3</c:v>
                </c:pt>
                <c:pt idx="54401">
                  <c:v>-4.3433199999999998E-2</c:v>
                </c:pt>
                <c:pt idx="54402">
                  <c:v>-1.6430899999999998E-2</c:v>
                </c:pt>
                <c:pt idx="54403">
                  <c:v>-1.8911399999999999E-3</c:v>
                </c:pt>
                <c:pt idx="54404">
                  <c:v>1.8215200000000001E-3</c:v>
                </c:pt>
                <c:pt idx="54405">
                  <c:v>-1.5220600000000001E-2</c:v>
                </c:pt>
                <c:pt idx="54406">
                  <c:v>-3.3169700000000003E-2</c:v>
                </c:pt>
                <c:pt idx="54407">
                  <c:v>1.60275E-2</c:v>
                </c:pt>
                <c:pt idx="54408">
                  <c:v>2.7603099999999998E-2</c:v>
                </c:pt>
                <c:pt idx="54409">
                  <c:v>1.54696E-2</c:v>
                </c:pt>
                <c:pt idx="54410">
                  <c:v>2.1410000000000001E-3</c:v>
                </c:pt>
                <c:pt idx="54411">
                  <c:v>1.3159799999999999E-2</c:v>
                </c:pt>
                <c:pt idx="54412">
                  <c:v>2.7170200000000001E-3</c:v>
                </c:pt>
                <c:pt idx="54413">
                  <c:v>-1.4121999999999999E-2</c:v>
                </c:pt>
                <c:pt idx="54414">
                  <c:v>-8.8310199999999998E-4</c:v>
                </c:pt>
                <c:pt idx="54415">
                  <c:v>1.5914899999999999E-2</c:v>
                </c:pt>
                <c:pt idx="54416">
                  <c:v>2.9435200000000002E-2</c:v>
                </c:pt>
                <c:pt idx="54417">
                  <c:v>7.3375699999999999E-3</c:v>
                </c:pt>
                <c:pt idx="54418">
                  <c:v>-1.3961799999999999E-3</c:v>
                </c:pt>
                <c:pt idx="54419">
                  <c:v>8.1987399999999995E-3</c:v>
                </c:pt>
                <c:pt idx="54420">
                  <c:v>-2.9616400000000001E-2</c:v>
                </c:pt>
                <c:pt idx="54421">
                  <c:v>-1.9333800000000002E-2</c:v>
                </c:pt>
                <c:pt idx="54422">
                  <c:v>-2.87876E-2</c:v>
                </c:pt>
                <c:pt idx="54423">
                  <c:v>-3.8160300000000001E-2</c:v>
                </c:pt>
                <c:pt idx="54424">
                  <c:v>4.5776399999999999E-4</c:v>
                </c:pt>
                <c:pt idx="54425" formatCode="0.00E+00">
                  <c:v>7.0571899999999994E-5</c:v>
                </c:pt>
                <c:pt idx="54426">
                  <c:v>1.26429E-2</c:v>
                </c:pt>
                <c:pt idx="54427" formatCode="0.00E+00">
                  <c:v>-5.91278E-5</c:v>
                </c:pt>
                <c:pt idx="54428">
                  <c:v>6.10676E-2</c:v>
                </c:pt>
                <c:pt idx="54429">
                  <c:v>2.349E-2</c:v>
                </c:pt>
                <c:pt idx="54430">
                  <c:v>-1.5057600000000001E-2</c:v>
                </c:pt>
                <c:pt idx="54431">
                  <c:v>-1.29423E-2</c:v>
                </c:pt>
                <c:pt idx="54432">
                  <c:v>2.2719400000000001E-2</c:v>
                </c:pt>
                <c:pt idx="54433">
                  <c:v>2.2665999999999999E-2</c:v>
                </c:pt>
                <c:pt idx="54434">
                  <c:v>-4.1389500000000001E-4</c:v>
                </c:pt>
                <c:pt idx="54435">
                  <c:v>-1.6195299999999999E-2</c:v>
                </c:pt>
                <c:pt idx="54436">
                  <c:v>-8.70895E-3</c:v>
                </c:pt>
                <c:pt idx="54437">
                  <c:v>-4.9394599999999997E-2</c:v>
                </c:pt>
                <c:pt idx="54438">
                  <c:v>-1.44119E-2</c:v>
                </c:pt>
                <c:pt idx="54439">
                  <c:v>1.92442E-2</c:v>
                </c:pt>
                <c:pt idx="54440" formatCode="0.00E+00">
                  <c:v>-2.00272E-5</c:v>
                </c:pt>
                <c:pt idx="54441">
                  <c:v>3.7651099999999999E-3</c:v>
                </c:pt>
                <c:pt idx="54442">
                  <c:v>-8.6383799999999993E-3</c:v>
                </c:pt>
                <c:pt idx="54443">
                  <c:v>2.4904300000000001E-2</c:v>
                </c:pt>
                <c:pt idx="54444">
                  <c:v>7.8678099999999996E-4</c:v>
                </c:pt>
                <c:pt idx="54445">
                  <c:v>-1.9923199999999999E-2</c:v>
                </c:pt>
                <c:pt idx="54446">
                  <c:v>1.6962999999999999E-2</c:v>
                </c:pt>
                <c:pt idx="54447">
                  <c:v>-2.0545999999999998E-2</c:v>
                </c:pt>
                <c:pt idx="54448">
                  <c:v>-6.08444E-3</c:v>
                </c:pt>
                <c:pt idx="54449">
                  <c:v>-8.5716200000000003E-3</c:v>
                </c:pt>
                <c:pt idx="54450">
                  <c:v>-8.6574600000000005E-3</c:v>
                </c:pt>
                <c:pt idx="54451">
                  <c:v>5.6457499999999997E-3</c:v>
                </c:pt>
                <c:pt idx="54452">
                  <c:v>2.3011199999999999E-2</c:v>
                </c:pt>
                <c:pt idx="54453">
                  <c:v>1.8024399999999999E-2</c:v>
                </c:pt>
                <c:pt idx="54454" formatCode="0.00E+00">
                  <c:v>-4.6434400000000004E-3</c:v>
                </c:pt>
                <c:pt idx="54455">
                  <c:v>-2.5184600000000001E-2</c:v>
                </c:pt>
                <c:pt idx="54456">
                  <c:v>-3.1046899999999999E-2</c:v>
                </c:pt>
                <c:pt idx="54457">
                  <c:v>9.4766599999999996E-3</c:v>
                </c:pt>
                <c:pt idx="54458">
                  <c:v>1.6777E-2</c:v>
                </c:pt>
                <c:pt idx="54459">
                  <c:v>5.5894899999999999E-3</c:v>
                </c:pt>
                <c:pt idx="54460">
                  <c:v>-2.5338200000000002E-2</c:v>
                </c:pt>
                <c:pt idx="54461">
                  <c:v>7.4119600000000004E-3</c:v>
                </c:pt>
                <c:pt idx="54462">
                  <c:v>8.6393400000000006E-3</c:v>
                </c:pt>
                <c:pt idx="54463">
                  <c:v>-4.6567900000000001E-3</c:v>
                </c:pt>
                <c:pt idx="54464">
                  <c:v>-1.2648599999999999E-2</c:v>
                </c:pt>
                <c:pt idx="54465">
                  <c:v>-5.2641899999999998E-2</c:v>
                </c:pt>
                <c:pt idx="54466">
                  <c:v>-2.29473E-2</c:v>
                </c:pt>
                <c:pt idx="54467">
                  <c:v>-3.1920400000000002E-2</c:v>
                </c:pt>
                <c:pt idx="54468">
                  <c:v>-2.1919299999999999E-2</c:v>
                </c:pt>
                <c:pt idx="54469">
                  <c:v>-5.0945299999999999E-3</c:v>
                </c:pt>
                <c:pt idx="54470">
                  <c:v>3.9339099999999997E-3</c:v>
                </c:pt>
                <c:pt idx="54471">
                  <c:v>-5.6419399999999998E-3</c:v>
                </c:pt>
                <c:pt idx="54472">
                  <c:v>-2.2172000000000001E-2</c:v>
                </c:pt>
                <c:pt idx="54473">
                  <c:v>-2.35643E-2</c:v>
                </c:pt>
                <c:pt idx="54474">
                  <c:v>-2.9440899999999999E-2</c:v>
                </c:pt>
                <c:pt idx="54475">
                  <c:v>-1.41773E-2</c:v>
                </c:pt>
                <c:pt idx="54476">
                  <c:v>-2.23246E-2</c:v>
                </c:pt>
                <c:pt idx="54477">
                  <c:v>2.2945399999999999E-3</c:v>
                </c:pt>
                <c:pt idx="54478">
                  <c:v>-8.0575899999999999E-3</c:v>
                </c:pt>
                <c:pt idx="54479">
                  <c:v>2.3835200000000001E-2</c:v>
                </c:pt>
                <c:pt idx="54480">
                  <c:v>1.5659300000000001E-2</c:v>
                </c:pt>
                <c:pt idx="54481">
                  <c:v>-2.9372200000000001E-2</c:v>
                </c:pt>
                <c:pt idx="54482">
                  <c:v>-4.91619E-3</c:v>
                </c:pt>
                <c:pt idx="54483">
                  <c:v>-2.5984799999999999E-2</c:v>
                </c:pt>
                <c:pt idx="54484">
                  <c:v>-7.0733999999999997E-3</c:v>
                </c:pt>
                <c:pt idx="54485">
                  <c:v>-3.1770699999999999E-2</c:v>
                </c:pt>
                <c:pt idx="54486">
                  <c:v>-4.24385E-4</c:v>
                </c:pt>
                <c:pt idx="54487">
                  <c:v>1.86815E-2</c:v>
                </c:pt>
                <c:pt idx="54488">
                  <c:v>3.9043400000000001E-3</c:v>
                </c:pt>
                <c:pt idx="54489">
                  <c:v>-2.59361E-2</c:v>
                </c:pt>
                <c:pt idx="54490">
                  <c:v>-9.4566300000000006E-3</c:v>
                </c:pt>
                <c:pt idx="54491">
                  <c:v>-3.8692499999999998E-2</c:v>
                </c:pt>
                <c:pt idx="54492">
                  <c:v>-4.0684699999999997E-2</c:v>
                </c:pt>
                <c:pt idx="54493">
                  <c:v>-2.45352E-2</c:v>
                </c:pt>
                <c:pt idx="54494">
                  <c:v>1.29728E-2</c:v>
                </c:pt>
                <c:pt idx="54495">
                  <c:v>1.8365900000000001E-2</c:v>
                </c:pt>
                <c:pt idx="54496">
                  <c:v>1.97926E-2</c:v>
                </c:pt>
                <c:pt idx="54497">
                  <c:v>-8.4133100000000002E-3</c:v>
                </c:pt>
                <c:pt idx="54498">
                  <c:v>-1.4194500000000001E-2</c:v>
                </c:pt>
                <c:pt idx="54499">
                  <c:v>-1.34325E-2</c:v>
                </c:pt>
                <c:pt idx="54500">
                  <c:v>-1.26848E-2</c:v>
                </c:pt>
                <c:pt idx="54501">
                  <c:v>-1.9092600000000001E-3</c:v>
                </c:pt>
                <c:pt idx="54502">
                  <c:v>-1.6784699999999999E-4</c:v>
                </c:pt>
                <c:pt idx="54503">
                  <c:v>1.08051E-3</c:v>
                </c:pt>
                <c:pt idx="54504">
                  <c:v>7.9441099999999997E-4</c:v>
                </c:pt>
                <c:pt idx="54505">
                  <c:v>-6.2065100000000002E-3</c:v>
                </c:pt>
                <c:pt idx="54506">
                  <c:v>1.6069400000000001E-2</c:v>
                </c:pt>
                <c:pt idx="54507">
                  <c:v>2.78301E-2</c:v>
                </c:pt>
                <c:pt idx="54508">
                  <c:v>1.23587E-2</c:v>
                </c:pt>
                <c:pt idx="54509">
                  <c:v>-3.5438499999999999E-3</c:v>
                </c:pt>
                <c:pt idx="54510">
                  <c:v>-5.2757300000000002E-3</c:v>
                </c:pt>
                <c:pt idx="54511">
                  <c:v>1.01089E-3</c:v>
                </c:pt>
                <c:pt idx="54512">
                  <c:v>8.9855200000000003E-3</c:v>
                </c:pt>
                <c:pt idx="54513">
                  <c:v>5.38063E-3</c:v>
                </c:pt>
                <c:pt idx="54514">
                  <c:v>2.0320899999999999E-2</c:v>
                </c:pt>
                <c:pt idx="54515">
                  <c:v>-7.18975E-3</c:v>
                </c:pt>
                <c:pt idx="54516">
                  <c:v>-3.4481999999999999E-2</c:v>
                </c:pt>
                <c:pt idx="54517">
                  <c:v>-1.85871E-3</c:v>
                </c:pt>
                <c:pt idx="54518">
                  <c:v>-1.2038200000000001E-2</c:v>
                </c:pt>
                <c:pt idx="54519">
                  <c:v>3.9672900000000001E-3</c:v>
                </c:pt>
                <c:pt idx="54520">
                  <c:v>-3.0612E-2</c:v>
                </c:pt>
                <c:pt idx="54521">
                  <c:v>-1.9349100000000001E-2</c:v>
                </c:pt>
                <c:pt idx="54522">
                  <c:v>2.2306400000000001E-2</c:v>
                </c:pt>
                <c:pt idx="54523">
                  <c:v>3.1639100000000003E-2</c:v>
                </c:pt>
                <c:pt idx="54524">
                  <c:v>2.03238E-2</c:v>
                </c:pt>
                <c:pt idx="54525">
                  <c:v>2.07157E-2</c:v>
                </c:pt>
                <c:pt idx="54526">
                  <c:v>1.7793699999999999E-2</c:v>
                </c:pt>
                <c:pt idx="54527">
                  <c:v>-1.43766E-2</c:v>
                </c:pt>
                <c:pt idx="54528">
                  <c:v>-2.1140099999999998E-2</c:v>
                </c:pt>
                <c:pt idx="54529">
                  <c:v>4.3526599999999999E-2</c:v>
                </c:pt>
                <c:pt idx="54530">
                  <c:v>1.4918300000000001E-2</c:v>
                </c:pt>
                <c:pt idx="54531">
                  <c:v>-7.9155000000000002E-4</c:v>
                </c:pt>
                <c:pt idx="54532">
                  <c:v>-4.7616999999999998E-3</c:v>
                </c:pt>
                <c:pt idx="54533">
                  <c:v>3.0268699999999999E-2</c:v>
                </c:pt>
                <c:pt idx="54534">
                  <c:v>2.0336199999999999E-2</c:v>
                </c:pt>
                <c:pt idx="54535">
                  <c:v>-1.5202500000000001E-2</c:v>
                </c:pt>
                <c:pt idx="54536">
                  <c:v>-1.63231E-2</c:v>
                </c:pt>
                <c:pt idx="54537">
                  <c:v>1.3563199999999999E-2</c:v>
                </c:pt>
                <c:pt idx="54538">
                  <c:v>-7.4729899999999997E-3</c:v>
                </c:pt>
                <c:pt idx="54539">
                  <c:v>-3.1018299999999999E-2</c:v>
                </c:pt>
                <c:pt idx="54540">
                  <c:v>-1.4622700000000001E-2</c:v>
                </c:pt>
                <c:pt idx="54541">
                  <c:v>1.36299E-2</c:v>
                </c:pt>
                <c:pt idx="54542">
                  <c:v>5.1317200000000002E-3</c:v>
                </c:pt>
                <c:pt idx="54543">
                  <c:v>-1.08614E-2</c:v>
                </c:pt>
                <c:pt idx="54544">
                  <c:v>-1.7557099999999999E-2</c:v>
                </c:pt>
                <c:pt idx="54545">
                  <c:v>-6.4315800000000001E-3</c:v>
                </c:pt>
                <c:pt idx="54546">
                  <c:v>-2.1770500000000002E-2</c:v>
                </c:pt>
                <c:pt idx="54547">
                  <c:v>-2.9406499999999999E-2</c:v>
                </c:pt>
                <c:pt idx="54548">
                  <c:v>1.28574E-2</c:v>
                </c:pt>
                <c:pt idx="54549">
                  <c:v>-9.4118099999999996E-3</c:v>
                </c:pt>
                <c:pt idx="54550">
                  <c:v>-3.7422200000000001E-3</c:v>
                </c:pt>
                <c:pt idx="54551">
                  <c:v>-6.3390699999999996E-3</c:v>
                </c:pt>
                <c:pt idx="54552">
                  <c:v>1.0841399999999999E-2</c:v>
                </c:pt>
                <c:pt idx="54553">
                  <c:v>9.6607199999999994E-3</c:v>
                </c:pt>
                <c:pt idx="54554">
                  <c:v>-2.2031800000000001E-2</c:v>
                </c:pt>
                <c:pt idx="54555">
                  <c:v>-2.8236399999999998E-2</c:v>
                </c:pt>
                <c:pt idx="54556">
                  <c:v>-3.6552399999999999E-2</c:v>
                </c:pt>
                <c:pt idx="54557">
                  <c:v>1.20831E-3</c:v>
                </c:pt>
                <c:pt idx="54558">
                  <c:v>5.4960299999999998E-3</c:v>
                </c:pt>
                <c:pt idx="54559">
                  <c:v>-2.9231099999999999E-2</c:v>
                </c:pt>
                <c:pt idx="54560">
                  <c:v>-7.2822599999999996E-3</c:v>
                </c:pt>
                <c:pt idx="54561">
                  <c:v>-4.4580500000000002E-2</c:v>
                </c:pt>
                <c:pt idx="54562">
                  <c:v>-5.3443900000000001E-3</c:v>
                </c:pt>
                <c:pt idx="54563">
                  <c:v>-1.3132100000000001E-2</c:v>
                </c:pt>
                <c:pt idx="54564">
                  <c:v>-3.0532799999999999E-2</c:v>
                </c:pt>
                <c:pt idx="54565">
                  <c:v>-1.27907E-2</c:v>
                </c:pt>
                <c:pt idx="54566">
                  <c:v>6.4048799999999999E-3</c:v>
                </c:pt>
                <c:pt idx="54567" formatCode="0.00E+00">
                  <c:v>-1.06401E-2</c:v>
                </c:pt>
                <c:pt idx="54568">
                  <c:v>-2.6894600000000001E-2</c:v>
                </c:pt>
                <c:pt idx="54569">
                  <c:v>-2.1978399999999999E-2</c:v>
                </c:pt>
                <c:pt idx="54570">
                  <c:v>6.2847099999999998E-3</c:v>
                </c:pt>
                <c:pt idx="54571">
                  <c:v>3.7069300000000002E-3</c:v>
                </c:pt>
                <c:pt idx="54572">
                  <c:v>-4.2062799999999997E-2</c:v>
                </c:pt>
                <c:pt idx="54573">
                  <c:v>-4.3499000000000003E-2</c:v>
                </c:pt>
                <c:pt idx="54574">
                  <c:v>-1.38645E-2</c:v>
                </c:pt>
                <c:pt idx="54575">
                  <c:v>6.1807600000000004E-3</c:v>
                </c:pt>
                <c:pt idx="54576">
                  <c:v>1.95122E-2</c:v>
                </c:pt>
                <c:pt idx="54577">
                  <c:v>2.28376E-2</c:v>
                </c:pt>
                <c:pt idx="54578">
                  <c:v>1.3077699999999999E-2</c:v>
                </c:pt>
                <c:pt idx="54579">
                  <c:v>-1.1115099999999999E-2</c:v>
                </c:pt>
                <c:pt idx="54580">
                  <c:v>1.28393E-2</c:v>
                </c:pt>
                <c:pt idx="54581">
                  <c:v>1.6784699999999999E-4</c:v>
                </c:pt>
                <c:pt idx="54582">
                  <c:v>-3.31049E-2</c:v>
                </c:pt>
                <c:pt idx="54583">
                  <c:v>-2.1278399999999999E-2</c:v>
                </c:pt>
                <c:pt idx="54584">
                  <c:v>-1.9760099999999999E-2</c:v>
                </c:pt>
                <c:pt idx="54585">
                  <c:v>6.3915300000000003E-3</c:v>
                </c:pt>
                <c:pt idx="54586">
                  <c:v>-7.4195900000000004E-4</c:v>
                </c:pt>
                <c:pt idx="54587">
                  <c:v>1.4759100000000001E-2</c:v>
                </c:pt>
                <c:pt idx="54588">
                  <c:v>-2.43664E-2</c:v>
                </c:pt>
                <c:pt idx="54589">
                  <c:v>-3.4195900000000001E-2</c:v>
                </c:pt>
                <c:pt idx="54590">
                  <c:v>-5.9742900000000002E-2</c:v>
                </c:pt>
                <c:pt idx="54591">
                  <c:v>-1.5418100000000001E-2</c:v>
                </c:pt>
                <c:pt idx="54592">
                  <c:v>-1.7326399999999999E-2</c:v>
                </c:pt>
                <c:pt idx="54593">
                  <c:v>-3.2890299999999997E-2</c:v>
                </c:pt>
                <c:pt idx="54594">
                  <c:v>-3.0882799999999998E-2</c:v>
                </c:pt>
                <c:pt idx="54595">
                  <c:v>-6.5278999999999997E-3</c:v>
                </c:pt>
                <c:pt idx="54596">
                  <c:v>3.2692899999999997E-2</c:v>
                </c:pt>
                <c:pt idx="54597">
                  <c:v>-2.0686099999999999E-2</c:v>
                </c:pt>
                <c:pt idx="54598">
                  <c:v>-2.88267E-2</c:v>
                </c:pt>
                <c:pt idx="54599">
                  <c:v>-1.1117E-2</c:v>
                </c:pt>
                <c:pt idx="54600">
                  <c:v>-6.6614200000000004E-3</c:v>
                </c:pt>
                <c:pt idx="54601">
                  <c:v>2.8207800000000002E-2</c:v>
                </c:pt>
                <c:pt idx="54602">
                  <c:v>1.9492099999999998E-2</c:v>
                </c:pt>
                <c:pt idx="54603">
                  <c:v>-3.0832300000000002E-3</c:v>
                </c:pt>
                <c:pt idx="54604">
                  <c:v>-8.1281700000000005E-3</c:v>
                </c:pt>
                <c:pt idx="54605">
                  <c:v>-1.5554399999999999E-2</c:v>
                </c:pt>
                <c:pt idx="54606">
                  <c:v>-3.64876E-3</c:v>
                </c:pt>
                <c:pt idx="54607">
                  <c:v>4.40311E-3</c:v>
                </c:pt>
                <c:pt idx="54608">
                  <c:v>-2.6887899999999999E-2</c:v>
                </c:pt>
                <c:pt idx="54609">
                  <c:v>-1.08624E-3</c:v>
                </c:pt>
                <c:pt idx="54610">
                  <c:v>3.3437700000000001E-2</c:v>
                </c:pt>
                <c:pt idx="54611">
                  <c:v>1.1432599999999999E-2</c:v>
                </c:pt>
                <c:pt idx="54612">
                  <c:v>1.16043E-2</c:v>
                </c:pt>
                <c:pt idx="54613">
                  <c:v>6.7672699999999997E-3</c:v>
                </c:pt>
                <c:pt idx="54614">
                  <c:v>2.1842E-2</c:v>
                </c:pt>
                <c:pt idx="54615">
                  <c:v>2.43473E-3</c:v>
                </c:pt>
                <c:pt idx="54616">
                  <c:v>-1.36232E-2</c:v>
                </c:pt>
                <c:pt idx="54617">
                  <c:v>2.79999E-3</c:v>
                </c:pt>
                <c:pt idx="54618">
                  <c:v>-4.5051600000000002E-3</c:v>
                </c:pt>
                <c:pt idx="54619">
                  <c:v>2.91452E-2</c:v>
                </c:pt>
                <c:pt idx="54620">
                  <c:v>8.4752999999999998E-3</c:v>
                </c:pt>
                <c:pt idx="54621">
                  <c:v>3.1413999999999999E-3</c:v>
                </c:pt>
                <c:pt idx="54622">
                  <c:v>-2.97832E-3</c:v>
                </c:pt>
                <c:pt idx="54623">
                  <c:v>-2.0499199999999999E-2</c:v>
                </c:pt>
                <c:pt idx="54624">
                  <c:v>3.5719899999999999E-2</c:v>
                </c:pt>
                <c:pt idx="54625">
                  <c:v>-3.7193300000000002E-4</c:v>
                </c:pt>
                <c:pt idx="54626">
                  <c:v>1.3546000000000001E-2</c:v>
                </c:pt>
                <c:pt idx="54627">
                  <c:v>-2.27709E-2</c:v>
                </c:pt>
                <c:pt idx="54628" formatCode="0.00E+00">
                  <c:v>-1.3603199999999999E-2</c:v>
                </c:pt>
                <c:pt idx="54629">
                  <c:v>3.2259900000000001E-2</c:v>
                </c:pt>
                <c:pt idx="54630">
                  <c:v>1.41125E-2</c:v>
                </c:pt>
                <c:pt idx="54631">
                  <c:v>-1.4154399999999999E-2</c:v>
                </c:pt>
                <c:pt idx="54632">
                  <c:v>1.2782099999999999E-2</c:v>
                </c:pt>
                <c:pt idx="54633">
                  <c:v>-1.6775099999999999E-3</c:v>
                </c:pt>
                <c:pt idx="54634">
                  <c:v>-3.85857E-3</c:v>
                </c:pt>
                <c:pt idx="54635">
                  <c:v>-4.0015200000000001E-2</c:v>
                </c:pt>
                <c:pt idx="54636">
                  <c:v>1.6007400000000001E-2</c:v>
                </c:pt>
                <c:pt idx="54637">
                  <c:v>2.32353E-2</c:v>
                </c:pt>
                <c:pt idx="54638">
                  <c:v>7.0457499999999999E-3</c:v>
                </c:pt>
                <c:pt idx="54639">
                  <c:v>-3.3007599999999998E-2</c:v>
                </c:pt>
                <c:pt idx="54640">
                  <c:v>-7.9155000000000002E-4</c:v>
                </c:pt>
                <c:pt idx="54641">
                  <c:v>2.84348E-2</c:v>
                </c:pt>
                <c:pt idx="54642">
                  <c:v>1.56307E-3</c:v>
                </c:pt>
                <c:pt idx="54643">
                  <c:v>1.4543500000000001E-3</c:v>
                </c:pt>
                <c:pt idx="54644">
                  <c:v>-3.0994399999999999E-4</c:v>
                </c:pt>
                <c:pt idx="54645">
                  <c:v>3.2405899999999998E-3</c:v>
                </c:pt>
                <c:pt idx="54646">
                  <c:v>3.9615600000000003E-3</c:v>
                </c:pt>
                <c:pt idx="54647">
                  <c:v>1.71843E-2</c:v>
                </c:pt>
                <c:pt idx="54648">
                  <c:v>1.8421199999999999E-2</c:v>
                </c:pt>
                <c:pt idx="54649">
                  <c:v>-1.3081600000000001E-2</c:v>
                </c:pt>
                <c:pt idx="54650">
                  <c:v>6.9427500000000001E-3</c:v>
                </c:pt>
                <c:pt idx="54651">
                  <c:v>3.2504100000000001E-2</c:v>
                </c:pt>
                <c:pt idx="54652">
                  <c:v>-5.8422099999999996E-3</c:v>
                </c:pt>
                <c:pt idx="54653">
                  <c:v>-2.0502099999999999E-2</c:v>
                </c:pt>
                <c:pt idx="54654">
                  <c:v>1.1342E-2</c:v>
                </c:pt>
                <c:pt idx="54655">
                  <c:v>1.9926099999999999E-2</c:v>
                </c:pt>
                <c:pt idx="54656">
                  <c:v>1.2556100000000001E-2</c:v>
                </c:pt>
                <c:pt idx="54657">
                  <c:v>-1.7223399999999999E-3</c:v>
                </c:pt>
                <c:pt idx="54658">
                  <c:v>-9.7589500000000006E-3</c:v>
                </c:pt>
                <c:pt idx="54659">
                  <c:v>1.20163E-3</c:v>
                </c:pt>
                <c:pt idx="54660">
                  <c:v>-1.33247E-2</c:v>
                </c:pt>
                <c:pt idx="54661">
                  <c:v>-4.1329400000000002E-2</c:v>
                </c:pt>
                <c:pt idx="54662">
                  <c:v>6.6986099999999998E-3</c:v>
                </c:pt>
                <c:pt idx="54663">
                  <c:v>1.7602900000000001E-2</c:v>
                </c:pt>
                <c:pt idx="54664">
                  <c:v>-1.1745500000000001E-2</c:v>
                </c:pt>
                <c:pt idx="54665">
                  <c:v>-1.92499E-2</c:v>
                </c:pt>
                <c:pt idx="54666">
                  <c:v>-3.5418499999999999E-2</c:v>
                </c:pt>
                <c:pt idx="54667">
                  <c:v>1.3418200000000001E-3</c:v>
                </c:pt>
                <c:pt idx="54668">
                  <c:v>-3.65353E-2</c:v>
                </c:pt>
                <c:pt idx="54669">
                  <c:v>-4.7056199999999999E-2</c:v>
                </c:pt>
                <c:pt idx="54670">
                  <c:v>-2.9963500000000001E-2</c:v>
                </c:pt>
                <c:pt idx="54671">
                  <c:v>-2.46048E-2</c:v>
                </c:pt>
                <c:pt idx="54672">
                  <c:v>-2.3056E-2</c:v>
                </c:pt>
                <c:pt idx="54673">
                  <c:v>-2.92053E-2</c:v>
                </c:pt>
                <c:pt idx="54674">
                  <c:v>-1.1526099999999999E-2</c:v>
                </c:pt>
                <c:pt idx="54675">
                  <c:v>-2.2901500000000002E-2</c:v>
                </c:pt>
                <c:pt idx="54676">
                  <c:v>-3.0903799999999999E-2</c:v>
                </c:pt>
                <c:pt idx="54677">
                  <c:v>-2.42414E-2</c:v>
                </c:pt>
                <c:pt idx="54678">
                  <c:v>-2.9661199999999999E-2</c:v>
                </c:pt>
                <c:pt idx="54679">
                  <c:v>-7.3223100000000003E-3</c:v>
                </c:pt>
                <c:pt idx="54680">
                  <c:v>-2.5098800000000001E-2</c:v>
                </c:pt>
                <c:pt idx="54681">
                  <c:v>1.6423199999999999E-2</c:v>
                </c:pt>
                <c:pt idx="54682">
                  <c:v>-2.9553400000000001E-2</c:v>
                </c:pt>
                <c:pt idx="54683">
                  <c:v>-5.9403400000000002E-2</c:v>
                </c:pt>
                <c:pt idx="54684">
                  <c:v>1.11294E-3</c:v>
                </c:pt>
                <c:pt idx="54685">
                  <c:v>3.6220599999999999E-3</c:v>
                </c:pt>
                <c:pt idx="54686">
                  <c:v>-1.3840699999999999E-2</c:v>
                </c:pt>
                <c:pt idx="54687">
                  <c:v>-3.9123499999999999E-2</c:v>
                </c:pt>
                <c:pt idx="54688">
                  <c:v>-2.6488299999999999E-2</c:v>
                </c:pt>
                <c:pt idx="54689">
                  <c:v>-6.1502500000000003E-3</c:v>
                </c:pt>
                <c:pt idx="54690">
                  <c:v>1.3504E-2</c:v>
                </c:pt>
                <c:pt idx="54691">
                  <c:v>-7.0886600000000001E-3</c:v>
                </c:pt>
                <c:pt idx="54692">
                  <c:v>-1.7584800000000001E-2</c:v>
                </c:pt>
                <c:pt idx="54693">
                  <c:v>-2.2174800000000001E-2</c:v>
                </c:pt>
                <c:pt idx="54694">
                  <c:v>1.3373400000000001E-2</c:v>
                </c:pt>
                <c:pt idx="54695">
                  <c:v>1.2248E-2</c:v>
                </c:pt>
                <c:pt idx="54696">
                  <c:v>7.1096400000000004E-3</c:v>
                </c:pt>
                <c:pt idx="54697">
                  <c:v>-1.32265E-2</c:v>
                </c:pt>
                <c:pt idx="54698">
                  <c:v>-3.6252E-2</c:v>
                </c:pt>
                <c:pt idx="54699">
                  <c:v>1.6300200000000001E-2</c:v>
                </c:pt>
                <c:pt idx="54700">
                  <c:v>5.2309000000000001E-3</c:v>
                </c:pt>
                <c:pt idx="54701">
                  <c:v>-5.0802199999999999E-3</c:v>
                </c:pt>
                <c:pt idx="54702">
                  <c:v>-2.9163399999999999E-2</c:v>
                </c:pt>
                <c:pt idx="54703">
                  <c:v>-2.2046099999999999E-2</c:v>
                </c:pt>
                <c:pt idx="54704">
                  <c:v>8.0585499999999996E-4</c:v>
                </c:pt>
                <c:pt idx="54705">
                  <c:v>-1.47858E-2</c:v>
                </c:pt>
                <c:pt idx="54706">
                  <c:v>5.5980700000000001E-3</c:v>
                </c:pt>
                <c:pt idx="54707">
                  <c:v>-1.159E-2</c:v>
                </c:pt>
                <c:pt idx="54708">
                  <c:v>-1.27668E-2</c:v>
                </c:pt>
                <c:pt idx="54709">
                  <c:v>2.7913999999999999E-3</c:v>
                </c:pt>
                <c:pt idx="54710">
                  <c:v>-7.3614099999999997E-3</c:v>
                </c:pt>
                <c:pt idx="54711">
                  <c:v>1.5691799999999999E-2</c:v>
                </c:pt>
                <c:pt idx="54712">
                  <c:v>-2.1538700000000001E-2</c:v>
                </c:pt>
                <c:pt idx="54713">
                  <c:v>1.0705900000000001E-2</c:v>
                </c:pt>
                <c:pt idx="54714">
                  <c:v>-3.16257E-2</c:v>
                </c:pt>
                <c:pt idx="54715">
                  <c:v>2.1946E-2</c:v>
                </c:pt>
                <c:pt idx="54716">
                  <c:v>-1.5637399999999999E-2</c:v>
                </c:pt>
                <c:pt idx="54717">
                  <c:v>-6.1607399999999996E-3</c:v>
                </c:pt>
                <c:pt idx="54718">
                  <c:v>-1.27239E-2</c:v>
                </c:pt>
                <c:pt idx="54719">
                  <c:v>-3.2729099999999997E-2</c:v>
                </c:pt>
                <c:pt idx="54720">
                  <c:v>8.9082699999999994E-3</c:v>
                </c:pt>
                <c:pt idx="54721">
                  <c:v>-9.36413E-3</c:v>
                </c:pt>
                <c:pt idx="54722">
                  <c:v>-2.5835E-2</c:v>
                </c:pt>
                <c:pt idx="54723">
                  <c:v>-2.49634E-2</c:v>
                </c:pt>
                <c:pt idx="54724">
                  <c:v>-1.4944100000000001E-3</c:v>
                </c:pt>
                <c:pt idx="54725">
                  <c:v>3.0118900000000001E-2</c:v>
                </c:pt>
                <c:pt idx="54726">
                  <c:v>-7.3833500000000003E-3</c:v>
                </c:pt>
                <c:pt idx="54727">
                  <c:v>-5.1969500000000002E-2</c:v>
                </c:pt>
                <c:pt idx="54728" formatCode="0.00E+00">
                  <c:v>-6.0691800000000004E-3</c:v>
                </c:pt>
                <c:pt idx="54729">
                  <c:v>5.1298100000000003E-3</c:v>
                </c:pt>
                <c:pt idx="54730">
                  <c:v>2.6493100000000002E-3</c:v>
                </c:pt>
                <c:pt idx="54731">
                  <c:v>-1.3813000000000001E-2</c:v>
                </c:pt>
                <c:pt idx="54732">
                  <c:v>-5.4739000000000003E-2</c:v>
                </c:pt>
                <c:pt idx="54733">
                  <c:v>3.6420799999999998E-3</c:v>
                </c:pt>
                <c:pt idx="54734">
                  <c:v>4.5118299999999997E-3</c:v>
                </c:pt>
                <c:pt idx="54735">
                  <c:v>-6.8302199999999997E-3</c:v>
                </c:pt>
                <c:pt idx="54736">
                  <c:v>-3.3578900000000001E-3</c:v>
                </c:pt>
                <c:pt idx="54737">
                  <c:v>-1.7109900000000001E-2</c:v>
                </c:pt>
                <c:pt idx="54738">
                  <c:v>-1.17979E-2</c:v>
                </c:pt>
                <c:pt idx="54739">
                  <c:v>1.8451700000000001E-2</c:v>
                </c:pt>
                <c:pt idx="54740">
                  <c:v>3.7517499999999999E-3</c:v>
                </c:pt>
                <c:pt idx="54741">
                  <c:v>-4.4727299999999998E-4</c:v>
                </c:pt>
                <c:pt idx="54742">
                  <c:v>7.7905700000000001E-3</c:v>
                </c:pt>
                <c:pt idx="54743">
                  <c:v>6.5259899999999997E-3</c:v>
                </c:pt>
                <c:pt idx="54744">
                  <c:v>1.15633E-2</c:v>
                </c:pt>
                <c:pt idx="54745">
                  <c:v>1.24092E-2</c:v>
                </c:pt>
                <c:pt idx="54746">
                  <c:v>4.2772299999999999E-3</c:v>
                </c:pt>
                <c:pt idx="54747">
                  <c:v>2.3123700000000001E-2</c:v>
                </c:pt>
                <c:pt idx="54748">
                  <c:v>1.26734E-2</c:v>
                </c:pt>
                <c:pt idx="54749">
                  <c:v>1.6920999999999999E-2</c:v>
                </c:pt>
                <c:pt idx="54750">
                  <c:v>-1.8281899999999999E-3</c:v>
                </c:pt>
                <c:pt idx="54751">
                  <c:v>2.76146E-2</c:v>
                </c:pt>
                <c:pt idx="54752">
                  <c:v>-2.1934499999999999E-4</c:v>
                </c:pt>
                <c:pt idx="54753">
                  <c:v>-3.9806399999999997E-3</c:v>
                </c:pt>
                <c:pt idx="54754">
                  <c:v>1.9061100000000001E-2</c:v>
                </c:pt>
                <c:pt idx="54755">
                  <c:v>2.2387500000000001E-2</c:v>
                </c:pt>
                <c:pt idx="54756">
                  <c:v>1.5699399999999999E-2</c:v>
                </c:pt>
                <c:pt idx="54757">
                  <c:v>-4.9905799999999997E-3</c:v>
                </c:pt>
                <c:pt idx="54758">
                  <c:v>4.2009400000000002E-2</c:v>
                </c:pt>
                <c:pt idx="54759">
                  <c:v>3.8161300000000002E-2</c:v>
                </c:pt>
                <c:pt idx="54760">
                  <c:v>3.7983900000000001E-2</c:v>
                </c:pt>
                <c:pt idx="54761">
                  <c:v>9.9039100000000001E-3</c:v>
                </c:pt>
                <c:pt idx="54762">
                  <c:v>1.4798199999999999E-2</c:v>
                </c:pt>
                <c:pt idx="54763">
                  <c:v>4.2734100000000001E-3</c:v>
                </c:pt>
                <c:pt idx="54764">
                  <c:v>1.3150200000000001E-2</c:v>
                </c:pt>
                <c:pt idx="54765">
                  <c:v>-1.6393700000000001E-2</c:v>
                </c:pt>
                <c:pt idx="54766">
                  <c:v>7.1907000000000004E-4</c:v>
                </c:pt>
                <c:pt idx="54767">
                  <c:v>1.9939399999999999E-2</c:v>
                </c:pt>
                <c:pt idx="54768">
                  <c:v>3.0318299999999999E-2</c:v>
                </c:pt>
                <c:pt idx="54769">
                  <c:v>6.5612800000000001E-3</c:v>
                </c:pt>
                <c:pt idx="54770">
                  <c:v>-2.7179700000000001E-3</c:v>
                </c:pt>
                <c:pt idx="54771">
                  <c:v>-2.65694E-3</c:v>
                </c:pt>
                <c:pt idx="54772">
                  <c:v>-5.6791300000000001E-3</c:v>
                </c:pt>
                <c:pt idx="54773">
                  <c:v>-1.14775E-2</c:v>
                </c:pt>
                <c:pt idx="54774" formatCode="0.00E+00">
                  <c:v>2.8610199999999999E-5</c:v>
                </c:pt>
                <c:pt idx="54775">
                  <c:v>-1.08862E-2</c:v>
                </c:pt>
                <c:pt idx="54776">
                  <c:v>-2.01607E-3</c:v>
                </c:pt>
                <c:pt idx="54777">
                  <c:v>1.14527E-2</c:v>
                </c:pt>
                <c:pt idx="54778">
                  <c:v>2.8293599999999999E-2</c:v>
                </c:pt>
                <c:pt idx="54779">
                  <c:v>-1.30644E-2</c:v>
                </c:pt>
                <c:pt idx="54780">
                  <c:v>-1.9208900000000001E-2</c:v>
                </c:pt>
                <c:pt idx="54781">
                  <c:v>-2.50511E-2</c:v>
                </c:pt>
                <c:pt idx="54782">
                  <c:v>5.1288599999999998E-3</c:v>
                </c:pt>
                <c:pt idx="54783">
                  <c:v>2.5587100000000001E-3</c:v>
                </c:pt>
                <c:pt idx="54784">
                  <c:v>-1.7822299999999999E-2</c:v>
                </c:pt>
                <c:pt idx="54785">
                  <c:v>-9.0856600000000006E-3</c:v>
                </c:pt>
                <c:pt idx="54786">
                  <c:v>-1.3721499999999999E-2</c:v>
                </c:pt>
                <c:pt idx="54787">
                  <c:v>3.8993800000000002E-2</c:v>
                </c:pt>
                <c:pt idx="54788">
                  <c:v>1.4661799999999999E-2</c:v>
                </c:pt>
                <c:pt idx="54789">
                  <c:v>1.43147E-2</c:v>
                </c:pt>
                <c:pt idx="54790">
                  <c:v>-3.9482099999999997E-3</c:v>
                </c:pt>
                <c:pt idx="54791">
                  <c:v>-9.0408299999999997E-4</c:v>
                </c:pt>
                <c:pt idx="54792">
                  <c:v>-1.6965899999999999E-2</c:v>
                </c:pt>
                <c:pt idx="54793">
                  <c:v>1.91956E-2</c:v>
                </c:pt>
                <c:pt idx="54794">
                  <c:v>6.2961600000000003E-3</c:v>
                </c:pt>
                <c:pt idx="54795">
                  <c:v>-2.8125799999999999E-2</c:v>
                </c:pt>
                <c:pt idx="54796">
                  <c:v>-9.2420599999999999E-3</c:v>
                </c:pt>
                <c:pt idx="54797">
                  <c:v>2.4131799999999998E-2</c:v>
                </c:pt>
                <c:pt idx="54798">
                  <c:v>2.9686899999999999E-2</c:v>
                </c:pt>
                <c:pt idx="54799">
                  <c:v>-1.65358E-2</c:v>
                </c:pt>
                <c:pt idx="54800">
                  <c:v>1.00231E-3</c:v>
                </c:pt>
                <c:pt idx="54801">
                  <c:v>1.7867999999999998E-2</c:v>
                </c:pt>
                <c:pt idx="54802">
                  <c:v>-1.8942799999999999E-2</c:v>
                </c:pt>
                <c:pt idx="54803">
                  <c:v>1.2991900000000001E-2</c:v>
                </c:pt>
                <c:pt idx="54804">
                  <c:v>3.3496900000000003E-2</c:v>
                </c:pt>
                <c:pt idx="54805">
                  <c:v>1.7592400000000001E-2</c:v>
                </c:pt>
                <c:pt idx="54806">
                  <c:v>2.7485800000000001E-2</c:v>
                </c:pt>
                <c:pt idx="54807">
                  <c:v>8.1110000000000002E-3</c:v>
                </c:pt>
                <c:pt idx="54808">
                  <c:v>1.2861300000000001E-2</c:v>
                </c:pt>
                <c:pt idx="54809">
                  <c:v>3.54376E-2</c:v>
                </c:pt>
                <c:pt idx="54810">
                  <c:v>-3.2777800000000001E-3</c:v>
                </c:pt>
                <c:pt idx="54811">
                  <c:v>1.6588200000000001E-2</c:v>
                </c:pt>
                <c:pt idx="54812">
                  <c:v>3.9704299999999998E-2</c:v>
                </c:pt>
                <c:pt idx="54813">
                  <c:v>3.0605299999999998E-2</c:v>
                </c:pt>
                <c:pt idx="54814">
                  <c:v>9.5357900000000006E-3</c:v>
                </c:pt>
                <c:pt idx="54815">
                  <c:v>2.30694E-2</c:v>
                </c:pt>
                <c:pt idx="54816">
                  <c:v>1.9237500000000001E-2</c:v>
                </c:pt>
                <c:pt idx="54817">
                  <c:v>1.7592400000000001E-2</c:v>
                </c:pt>
                <c:pt idx="54818">
                  <c:v>-4.3795599999999997E-2</c:v>
                </c:pt>
                <c:pt idx="54819">
                  <c:v>-3.1301500000000003E-2</c:v>
                </c:pt>
                <c:pt idx="54820">
                  <c:v>-1.7271000000000001E-3</c:v>
                </c:pt>
                <c:pt idx="54821">
                  <c:v>9.0751600000000005E-3</c:v>
                </c:pt>
                <c:pt idx="54822">
                  <c:v>1.4110599999999999E-2</c:v>
                </c:pt>
                <c:pt idx="54823">
                  <c:v>-2.8288799999999999E-2</c:v>
                </c:pt>
                <c:pt idx="54824">
                  <c:v>2.20966E-3</c:v>
                </c:pt>
                <c:pt idx="54825" formatCode="0.00E+00">
                  <c:v>7.82013E-5</c:v>
                </c:pt>
                <c:pt idx="54826">
                  <c:v>2.1614100000000001E-2</c:v>
                </c:pt>
                <c:pt idx="54827">
                  <c:v>-9.1552699999999996E-4</c:v>
                </c:pt>
                <c:pt idx="54828">
                  <c:v>7.9250299999999996E-4</c:v>
                </c:pt>
                <c:pt idx="54829">
                  <c:v>-2.8293599999999999E-2</c:v>
                </c:pt>
                <c:pt idx="54830">
                  <c:v>-7.4949300000000003E-3</c:v>
                </c:pt>
                <c:pt idx="54831">
                  <c:v>2.9082299999999998E-2</c:v>
                </c:pt>
                <c:pt idx="54832">
                  <c:v>-5.0830799999999996E-4</c:v>
                </c:pt>
                <c:pt idx="54833" formatCode="0.00E+00">
                  <c:v>-3.4034700000000001E-2</c:v>
                </c:pt>
                <c:pt idx="54834">
                  <c:v>-3.8837400000000001E-2</c:v>
                </c:pt>
                <c:pt idx="54835">
                  <c:v>-2.7031900000000001E-2</c:v>
                </c:pt>
                <c:pt idx="54836">
                  <c:v>3.9930299999999998E-3</c:v>
                </c:pt>
                <c:pt idx="54837">
                  <c:v>-3.7857099999999998E-2</c:v>
                </c:pt>
                <c:pt idx="54838">
                  <c:v>-2.6637999999999998E-2</c:v>
                </c:pt>
                <c:pt idx="54839">
                  <c:v>-2.2782299999999998E-2</c:v>
                </c:pt>
                <c:pt idx="54840">
                  <c:v>9.9763899999999999E-3</c:v>
                </c:pt>
                <c:pt idx="54841">
                  <c:v>-8.0327999999999997E-3</c:v>
                </c:pt>
                <c:pt idx="54842">
                  <c:v>-1.01986E-2</c:v>
                </c:pt>
                <c:pt idx="54843">
                  <c:v>-1.2321500000000001E-2</c:v>
                </c:pt>
                <c:pt idx="54844">
                  <c:v>-7.8764000000000004E-3</c:v>
                </c:pt>
                <c:pt idx="54845">
                  <c:v>7.8735400000000001E-3</c:v>
                </c:pt>
                <c:pt idx="54846">
                  <c:v>1.9626600000000002E-3</c:v>
                </c:pt>
                <c:pt idx="54847">
                  <c:v>-2.3153300000000002E-2</c:v>
                </c:pt>
                <c:pt idx="54848">
                  <c:v>-1.36194E-2</c:v>
                </c:pt>
                <c:pt idx="54849">
                  <c:v>7.49016E-3</c:v>
                </c:pt>
                <c:pt idx="54850">
                  <c:v>6.4430199999999998E-3</c:v>
                </c:pt>
                <c:pt idx="54851">
                  <c:v>-1.7976800000000001E-3</c:v>
                </c:pt>
                <c:pt idx="54852">
                  <c:v>-1.7581900000000001E-2</c:v>
                </c:pt>
                <c:pt idx="54853">
                  <c:v>-2.3452799999999999E-2</c:v>
                </c:pt>
                <c:pt idx="54854">
                  <c:v>-2.20804E-2</c:v>
                </c:pt>
                <c:pt idx="54855">
                  <c:v>2.3976299999999999E-2</c:v>
                </c:pt>
                <c:pt idx="54856">
                  <c:v>3.3941300000000001E-2</c:v>
                </c:pt>
                <c:pt idx="54857">
                  <c:v>-1.6734099999999998E-2</c:v>
                </c:pt>
                <c:pt idx="54858">
                  <c:v>-4.02374E-2</c:v>
                </c:pt>
                <c:pt idx="54859">
                  <c:v>-1.6350699999999999E-2</c:v>
                </c:pt>
                <c:pt idx="54860">
                  <c:v>5.63402E-2</c:v>
                </c:pt>
                <c:pt idx="54861">
                  <c:v>1.9555099999999999E-2</c:v>
                </c:pt>
                <c:pt idx="54862">
                  <c:v>-1.34821E-2</c:v>
                </c:pt>
                <c:pt idx="54863">
                  <c:v>-3.9261799999999999E-2</c:v>
                </c:pt>
                <c:pt idx="54864">
                  <c:v>1.5727000000000001E-2</c:v>
                </c:pt>
                <c:pt idx="54865">
                  <c:v>4.4132200000000003E-2</c:v>
                </c:pt>
                <c:pt idx="54866">
                  <c:v>2.7778600000000001E-2</c:v>
                </c:pt>
                <c:pt idx="54867">
                  <c:v>1.7952900000000001E-2</c:v>
                </c:pt>
                <c:pt idx="54868">
                  <c:v>-1.0837599999999999E-2</c:v>
                </c:pt>
                <c:pt idx="54869">
                  <c:v>8.0938299999999998E-3</c:v>
                </c:pt>
                <c:pt idx="54870">
                  <c:v>2.4051699999999999E-2</c:v>
                </c:pt>
                <c:pt idx="54871">
                  <c:v>2.1140099999999998E-2</c:v>
                </c:pt>
                <c:pt idx="54872">
                  <c:v>-2.10371E-2</c:v>
                </c:pt>
                <c:pt idx="54873">
                  <c:v>-1.1961899999999999E-2</c:v>
                </c:pt>
                <c:pt idx="54874">
                  <c:v>-2.5854099999999998E-3</c:v>
                </c:pt>
                <c:pt idx="54875">
                  <c:v>1.59702E-2</c:v>
                </c:pt>
                <c:pt idx="54876">
                  <c:v>-2.1543500000000002E-3</c:v>
                </c:pt>
                <c:pt idx="54877">
                  <c:v>9.0188999999999998E-3</c:v>
                </c:pt>
                <c:pt idx="54878">
                  <c:v>4.6660399999999998E-2</c:v>
                </c:pt>
                <c:pt idx="54879">
                  <c:v>3.7418399999999997E-2</c:v>
                </c:pt>
                <c:pt idx="54880">
                  <c:v>2.8417600000000001E-2</c:v>
                </c:pt>
                <c:pt idx="54881">
                  <c:v>-1.06611E-2</c:v>
                </c:pt>
                <c:pt idx="54882">
                  <c:v>-2.2398000000000001E-2</c:v>
                </c:pt>
                <c:pt idx="54883">
                  <c:v>1.0673500000000001E-2</c:v>
                </c:pt>
                <c:pt idx="54884">
                  <c:v>6.5460199999999996E-3</c:v>
                </c:pt>
                <c:pt idx="54885">
                  <c:v>1.8579499999999999E-2</c:v>
                </c:pt>
                <c:pt idx="54886">
                  <c:v>-5.26524E-3</c:v>
                </c:pt>
                <c:pt idx="54887">
                  <c:v>-2.9253999999999999E-2</c:v>
                </c:pt>
                <c:pt idx="54888">
                  <c:v>-6.9684999999999999E-3</c:v>
                </c:pt>
                <c:pt idx="54889">
                  <c:v>-1.06525E-3</c:v>
                </c:pt>
                <c:pt idx="54890">
                  <c:v>1.5061400000000001E-2</c:v>
                </c:pt>
                <c:pt idx="54891">
                  <c:v>1.5646899999999998E-2</c:v>
                </c:pt>
                <c:pt idx="54892">
                  <c:v>8.4867499999999995E-3</c:v>
                </c:pt>
                <c:pt idx="54893">
                  <c:v>1.36776E-2</c:v>
                </c:pt>
                <c:pt idx="54894">
                  <c:v>2.9739399999999999E-2</c:v>
                </c:pt>
                <c:pt idx="54895">
                  <c:v>1.92909E-2</c:v>
                </c:pt>
                <c:pt idx="54896">
                  <c:v>-1.6098999999999999E-2</c:v>
                </c:pt>
                <c:pt idx="54897">
                  <c:v>-5.37872E-4</c:v>
                </c:pt>
                <c:pt idx="54898">
                  <c:v>1.7683999999999998E-2</c:v>
                </c:pt>
                <c:pt idx="54899">
                  <c:v>1.47219E-2</c:v>
                </c:pt>
                <c:pt idx="54900">
                  <c:v>-1.23959E-2</c:v>
                </c:pt>
                <c:pt idx="54901">
                  <c:v>-1.0293E-2</c:v>
                </c:pt>
                <c:pt idx="54902">
                  <c:v>-1.7955800000000001E-2</c:v>
                </c:pt>
                <c:pt idx="54903">
                  <c:v>-6.9265400000000001E-3</c:v>
                </c:pt>
                <c:pt idx="54904">
                  <c:v>1.27726E-2</c:v>
                </c:pt>
                <c:pt idx="54905">
                  <c:v>-2.03238E-2</c:v>
                </c:pt>
                <c:pt idx="54906">
                  <c:v>-1.7953899999999998E-2</c:v>
                </c:pt>
                <c:pt idx="54907">
                  <c:v>-7.8296699999999997E-4</c:v>
                </c:pt>
                <c:pt idx="54908">
                  <c:v>4.3824200000000001E-2</c:v>
                </c:pt>
                <c:pt idx="54909">
                  <c:v>1.24111E-2</c:v>
                </c:pt>
                <c:pt idx="54910">
                  <c:v>1.02291E-2</c:v>
                </c:pt>
                <c:pt idx="54911">
                  <c:v>-6.3247700000000004E-3</c:v>
                </c:pt>
                <c:pt idx="54912">
                  <c:v>9.2067699999999995E-3</c:v>
                </c:pt>
                <c:pt idx="54913">
                  <c:v>6.6003800000000003E-3</c:v>
                </c:pt>
                <c:pt idx="54914">
                  <c:v>-1.14517E-2</c:v>
                </c:pt>
                <c:pt idx="54915">
                  <c:v>6.0367600000000004E-3</c:v>
                </c:pt>
                <c:pt idx="54916">
                  <c:v>3.1204200000000001E-3</c:v>
                </c:pt>
                <c:pt idx="54917">
                  <c:v>2.64473E-2</c:v>
                </c:pt>
                <c:pt idx="54918">
                  <c:v>3.01943E-2</c:v>
                </c:pt>
                <c:pt idx="54919">
                  <c:v>5.1765400000000003E-3</c:v>
                </c:pt>
                <c:pt idx="54920">
                  <c:v>-3.8013500000000002E-3</c:v>
                </c:pt>
                <c:pt idx="54921">
                  <c:v>2.0047200000000001E-2</c:v>
                </c:pt>
                <c:pt idx="54922">
                  <c:v>5.06401E-2</c:v>
                </c:pt>
                <c:pt idx="54923">
                  <c:v>5.9056299999999999E-2</c:v>
                </c:pt>
                <c:pt idx="54924">
                  <c:v>9.4165800000000008E-3</c:v>
                </c:pt>
                <c:pt idx="54925">
                  <c:v>2.3819900000000001E-2</c:v>
                </c:pt>
                <c:pt idx="54926">
                  <c:v>4.4984799999999998E-2</c:v>
                </c:pt>
                <c:pt idx="54927">
                  <c:v>2.5522199999999998E-2</c:v>
                </c:pt>
                <c:pt idx="54928">
                  <c:v>9.5825200000000006E-3</c:v>
                </c:pt>
                <c:pt idx="54929">
                  <c:v>3.5400399999999999E-3</c:v>
                </c:pt>
                <c:pt idx="54930">
                  <c:v>4.5023000000000001E-2</c:v>
                </c:pt>
                <c:pt idx="54931">
                  <c:v>4.3338799999999997E-2</c:v>
                </c:pt>
                <c:pt idx="54932">
                  <c:v>4.0432000000000003E-2</c:v>
                </c:pt>
                <c:pt idx="54933">
                  <c:v>2.0616499999999999E-2</c:v>
                </c:pt>
                <c:pt idx="54934">
                  <c:v>2.8913500000000002E-2</c:v>
                </c:pt>
                <c:pt idx="54935">
                  <c:v>2.2904399999999998E-2</c:v>
                </c:pt>
                <c:pt idx="54936">
                  <c:v>1.43375E-2</c:v>
                </c:pt>
                <c:pt idx="54937">
                  <c:v>-2.2390400000000001E-2</c:v>
                </c:pt>
                <c:pt idx="54938">
                  <c:v>4.4137000000000003E-2</c:v>
                </c:pt>
                <c:pt idx="54939">
                  <c:v>9.0856600000000006E-3</c:v>
                </c:pt>
                <c:pt idx="54940">
                  <c:v>9.4480499999999995E-3</c:v>
                </c:pt>
                <c:pt idx="54941">
                  <c:v>-3.3891699999999997E-2</c:v>
                </c:pt>
                <c:pt idx="54942">
                  <c:v>5.6839000000000004E-3</c:v>
                </c:pt>
                <c:pt idx="54943">
                  <c:v>7.4052800000000002E-3</c:v>
                </c:pt>
                <c:pt idx="54944">
                  <c:v>-2.6922199999999999E-3</c:v>
                </c:pt>
                <c:pt idx="54945">
                  <c:v>2.33746E-3</c:v>
                </c:pt>
                <c:pt idx="54946">
                  <c:v>5.4769500000000004E-3</c:v>
                </c:pt>
                <c:pt idx="54947">
                  <c:v>1.61047E-2</c:v>
                </c:pt>
                <c:pt idx="54948">
                  <c:v>2.5997200000000002E-2</c:v>
                </c:pt>
                <c:pt idx="54949">
                  <c:v>-7.9441099999999997E-4</c:v>
                </c:pt>
                <c:pt idx="54950">
                  <c:v>-5.2318599999999996E-3</c:v>
                </c:pt>
                <c:pt idx="54951">
                  <c:v>6.8817100000000001E-3</c:v>
                </c:pt>
                <c:pt idx="54952">
                  <c:v>-2.26822E-2</c:v>
                </c:pt>
                <c:pt idx="54953">
                  <c:v>-1.00622E-2</c:v>
                </c:pt>
                <c:pt idx="54954">
                  <c:v>-9.0560899999999993E-3</c:v>
                </c:pt>
                <c:pt idx="54955">
                  <c:v>1.5524899999999999E-2</c:v>
                </c:pt>
                <c:pt idx="54956">
                  <c:v>2.1806699999999998E-2</c:v>
                </c:pt>
                <c:pt idx="54957">
                  <c:v>-2.1018999999999999E-2</c:v>
                </c:pt>
                <c:pt idx="54958">
                  <c:v>-2.0389599999999998E-3</c:v>
                </c:pt>
                <c:pt idx="54959" formatCode="0.00E+00">
                  <c:v>4.2238199999999997E-2</c:v>
                </c:pt>
                <c:pt idx="54960">
                  <c:v>-1.18475E-2</c:v>
                </c:pt>
                <c:pt idx="54961">
                  <c:v>-2.4074600000000002E-2</c:v>
                </c:pt>
                <c:pt idx="54962" formatCode="0.00E+00">
                  <c:v>2.8037099999999999E-2</c:v>
                </c:pt>
                <c:pt idx="54963">
                  <c:v>6.7088099999999998E-2</c:v>
                </c:pt>
                <c:pt idx="54964">
                  <c:v>2.23112E-2</c:v>
                </c:pt>
                <c:pt idx="54965">
                  <c:v>1.8985700000000001E-2</c:v>
                </c:pt>
                <c:pt idx="54966">
                  <c:v>2.2902499999999999E-2</c:v>
                </c:pt>
                <c:pt idx="54967">
                  <c:v>2.29111E-2</c:v>
                </c:pt>
                <c:pt idx="54968">
                  <c:v>2.4661099999999998E-2</c:v>
                </c:pt>
                <c:pt idx="54969">
                  <c:v>-2.28176E-2</c:v>
                </c:pt>
                <c:pt idx="54970">
                  <c:v>-4.9743699999999997E-3</c:v>
                </c:pt>
                <c:pt idx="54971">
                  <c:v>-9.0408299999999997E-3</c:v>
                </c:pt>
                <c:pt idx="54972">
                  <c:v>2.0746199999999999E-2</c:v>
                </c:pt>
                <c:pt idx="54973">
                  <c:v>4.3687800000000001E-3</c:v>
                </c:pt>
                <c:pt idx="54974">
                  <c:v>2.7438199999999999E-2</c:v>
                </c:pt>
                <c:pt idx="54975">
                  <c:v>1.6461400000000001E-2</c:v>
                </c:pt>
                <c:pt idx="54976">
                  <c:v>9.8543199999999997E-3</c:v>
                </c:pt>
                <c:pt idx="54977">
                  <c:v>-1.80511E-2</c:v>
                </c:pt>
                <c:pt idx="54978">
                  <c:v>8.6860700000000006E-3</c:v>
                </c:pt>
                <c:pt idx="54979">
                  <c:v>1.2577100000000001E-2</c:v>
                </c:pt>
                <c:pt idx="54980">
                  <c:v>3.9535500000000001E-2</c:v>
                </c:pt>
                <c:pt idx="54981">
                  <c:v>1.32809E-2</c:v>
                </c:pt>
                <c:pt idx="54982">
                  <c:v>1.28021E-2</c:v>
                </c:pt>
                <c:pt idx="54983" formatCode="0.00E+00">
                  <c:v>6.8664600000000007E-5</c:v>
                </c:pt>
                <c:pt idx="54984">
                  <c:v>1.34392E-2</c:v>
                </c:pt>
                <c:pt idx="54985">
                  <c:v>3.1606700000000001E-2</c:v>
                </c:pt>
                <c:pt idx="54986">
                  <c:v>1.59807E-2</c:v>
                </c:pt>
                <c:pt idx="54987">
                  <c:v>2.3151399999999999E-2</c:v>
                </c:pt>
                <c:pt idx="54988">
                  <c:v>3.1805E-2</c:v>
                </c:pt>
                <c:pt idx="54989">
                  <c:v>2.8140999999999999E-2</c:v>
                </c:pt>
                <c:pt idx="54990">
                  <c:v>1.4508200000000001E-2</c:v>
                </c:pt>
                <c:pt idx="54991">
                  <c:v>7.8506500000000007E-3</c:v>
                </c:pt>
                <c:pt idx="54992">
                  <c:v>5.5967299999999998E-2</c:v>
                </c:pt>
                <c:pt idx="54993">
                  <c:v>5.01471E-2</c:v>
                </c:pt>
                <c:pt idx="54994">
                  <c:v>1.7962499999999999E-2</c:v>
                </c:pt>
                <c:pt idx="54995">
                  <c:v>1.5909199999999998E-2</c:v>
                </c:pt>
                <c:pt idx="54996">
                  <c:v>5.0725900000000001E-3</c:v>
                </c:pt>
                <c:pt idx="54997">
                  <c:v>2.4948100000000001E-3</c:v>
                </c:pt>
                <c:pt idx="54998">
                  <c:v>2.47765E-2</c:v>
                </c:pt>
                <c:pt idx="54999">
                  <c:v>3.4133900000000002E-2</c:v>
                </c:pt>
                <c:pt idx="55000">
                  <c:v>3.7328699999999999E-2</c:v>
                </c:pt>
                <c:pt idx="55001">
                  <c:v>-1.00021E-2</c:v>
                </c:pt>
                <c:pt idx="55002">
                  <c:v>-1.59569E-2</c:v>
                </c:pt>
                <c:pt idx="55003">
                  <c:v>2.1855400000000001E-2</c:v>
                </c:pt>
                <c:pt idx="55004">
                  <c:v>3.6502800000000002E-2</c:v>
                </c:pt>
                <c:pt idx="55005">
                  <c:v>5.2328100000000001E-3</c:v>
                </c:pt>
                <c:pt idx="55006">
                  <c:v>-1.54982E-2</c:v>
                </c:pt>
                <c:pt idx="55007">
                  <c:v>2.34842E-2</c:v>
                </c:pt>
                <c:pt idx="55008">
                  <c:v>2.45972E-2</c:v>
                </c:pt>
                <c:pt idx="55009">
                  <c:v>5.3758599999999997E-3</c:v>
                </c:pt>
                <c:pt idx="55010">
                  <c:v>-1.9686700000000001E-2</c:v>
                </c:pt>
                <c:pt idx="55011">
                  <c:v>-4.4250499999999999E-4</c:v>
                </c:pt>
                <c:pt idx="55012">
                  <c:v>1.37844E-2</c:v>
                </c:pt>
                <c:pt idx="55013">
                  <c:v>2.8371799999999999E-3</c:v>
                </c:pt>
                <c:pt idx="55014">
                  <c:v>6.1511999999999999E-3</c:v>
                </c:pt>
                <c:pt idx="55015">
                  <c:v>-7.5197199999999997E-3</c:v>
                </c:pt>
                <c:pt idx="55016">
                  <c:v>-1.58596E-3</c:v>
                </c:pt>
                <c:pt idx="55017">
                  <c:v>1.9020100000000002E-2</c:v>
                </c:pt>
                <c:pt idx="55018">
                  <c:v>8.6193099999999998E-3</c:v>
                </c:pt>
                <c:pt idx="55019">
                  <c:v>5.2823999999999996E-3</c:v>
                </c:pt>
                <c:pt idx="55020">
                  <c:v>-2.5863599999999998E-3</c:v>
                </c:pt>
                <c:pt idx="55021">
                  <c:v>-1.30606E-2</c:v>
                </c:pt>
                <c:pt idx="55022">
                  <c:v>3.07465E-3</c:v>
                </c:pt>
                <c:pt idx="55023">
                  <c:v>1.51434E-2</c:v>
                </c:pt>
                <c:pt idx="55024">
                  <c:v>-2.3644399999999999E-2</c:v>
                </c:pt>
                <c:pt idx="55025">
                  <c:v>-3.8032500000000002E-3</c:v>
                </c:pt>
                <c:pt idx="55026">
                  <c:v>-5.4340400000000002E-3</c:v>
                </c:pt>
                <c:pt idx="55027">
                  <c:v>1.7878499999999999E-2</c:v>
                </c:pt>
                <c:pt idx="55028">
                  <c:v>1.9331899999999999E-2</c:v>
                </c:pt>
                <c:pt idx="55029">
                  <c:v>2.2163399999999998E-3</c:v>
                </c:pt>
                <c:pt idx="55030">
                  <c:v>1.1310600000000001E-2</c:v>
                </c:pt>
                <c:pt idx="55031">
                  <c:v>3.3654200000000002E-2</c:v>
                </c:pt>
                <c:pt idx="55032">
                  <c:v>3.5017E-2</c:v>
                </c:pt>
                <c:pt idx="55033">
                  <c:v>2.0250299999999999E-2</c:v>
                </c:pt>
                <c:pt idx="55034">
                  <c:v>-5.8851199999999998E-3</c:v>
                </c:pt>
                <c:pt idx="55035">
                  <c:v>4.9644500000000001E-2</c:v>
                </c:pt>
                <c:pt idx="55036">
                  <c:v>3.4438099999999999E-2</c:v>
                </c:pt>
                <c:pt idx="55037">
                  <c:v>6.2488599999999998E-2</c:v>
                </c:pt>
                <c:pt idx="55038">
                  <c:v>-2.2020299999999998E-3</c:v>
                </c:pt>
                <c:pt idx="55039">
                  <c:v>-1.6833299999999999E-2</c:v>
                </c:pt>
                <c:pt idx="55040">
                  <c:v>2.1218299999999999E-2</c:v>
                </c:pt>
                <c:pt idx="55041">
                  <c:v>3.4556400000000001E-2</c:v>
                </c:pt>
                <c:pt idx="55042">
                  <c:v>2.82011E-2</c:v>
                </c:pt>
                <c:pt idx="55043">
                  <c:v>4.5108800000000001E-3</c:v>
                </c:pt>
                <c:pt idx="55044">
                  <c:v>-1.0585799999999999E-3</c:v>
                </c:pt>
                <c:pt idx="55045">
                  <c:v>7.2650900000000001E-3</c:v>
                </c:pt>
                <c:pt idx="55046">
                  <c:v>-3.9558400000000004E-3</c:v>
                </c:pt>
                <c:pt idx="55047">
                  <c:v>-5.2928899999999997E-3</c:v>
                </c:pt>
                <c:pt idx="55048">
                  <c:v>-2.1918300000000002E-2</c:v>
                </c:pt>
                <c:pt idx="55049">
                  <c:v>-2.1046599999999999E-2</c:v>
                </c:pt>
                <c:pt idx="55050">
                  <c:v>7.7104599999999997E-3</c:v>
                </c:pt>
                <c:pt idx="55051">
                  <c:v>-1.9958500000000001E-2</c:v>
                </c:pt>
                <c:pt idx="55052">
                  <c:v>-2.04659E-3</c:v>
                </c:pt>
                <c:pt idx="55053">
                  <c:v>-8.5411099999999993E-3</c:v>
                </c:pt>
                <c:pt idx="55054">
                  <c:v>-3.5225899999999997E-2</c:v>
                </c:pt>
                <c:pt idx="55055">
                  <c:v>-2.02875E-2</c:v>
                </c:pt>
                <c:pt idx="55056">
                  <c:v>7.7142699999999996E-3</c:v>
                </c:pt>
                <c:pt idx="55057">
                  <c:v>1.99986E-3</c:v>
                </c:pt>
                <c:pt idx="55058">
                  <c:v>-1.12429E-2</c:v>
                </c:pt>
                <c:pt idx="55059">
                  <c:v>-2.2985499999999999E-2</c:v>
                </c:pt>
                <c:pt idx="55060">
                  <c:v>4.1988400000000002E-2</c:v>
                </c:pt>
                <c:pt idx="55061">
                  <c:v>3.01991E-2</c:v>
                </c:pt>
                <c:pt idx="55062">
                  <c:v>1.15633E-2</c:v>
                </c:pt>
                <c:pt idx="55063">
                  <c:v>-3.0157099999999999E-2</c:v>
                </c:pt>
                <c:pt idx="55064">
                  <c:v>-3.0649200000000001E-2</c:v>
                </c:pt>
                <c:pt idx="55065">
                  <c:v>7.4043299999999998E-3</c:v>
                </c:pt>
                <c:pt idx="55066">
                  <c:v>3.5606400000000003E-2</c:v>
                </c:pt>
                <c:pt idx="55067">
                  <c:v>-3.9672900000000001E-3</c:v>
                </c:pt>
                <c:pt idx="55068">
                  <c:v>6.4306299999999997E-3</c:v>
                </c:pt>
                <c:pt idx="55069">
                  <c:v>1.9284200000000001E-2</c:v>
                </c:pt>
                <c:pt idx="55070">
                  <c:v>-9.3622199999999992E-3</c:v>
                </c:pt>
                <c:pt idx="55071" formatCode="0.00E+00">
                  <c:v>-1.90735E-5</c:v>
                </c:pt>
                <c:pt idx="55072">
                  <c:v>-7.97462E-3</c:v>
                </c:pt>
                <c:pt idx="55073">
                  <c:v>1.96753E-2</c:v>
                </c:pt>
                <c:pt idx="55074">
                  <c:v>-3.26633E-3</c:v>
                </c:pt>
                <c:pt idx="55075">
                  <c:v>6.2332200000000003E-3</c:v>
                </c:pt>
                <c:pt idx="55076">
                  <c:v>-4.4727299999999998E-4</c:v>
                </c:pt>
                <c:pt idx="55077">
                  <c:v>1.09386E-2</c:v>
                </c:pt>
                <c:pt idx="55078">
                  <c:v>9.5519999999999997E-3</c:v>
                </c:pt>
                <c:pt idx="55079">
                  <c:v>-2.68574E-2</c:v>
                </c:pt>
                <c:pt idx="55080">
                  <c:v>1.67923E-2</c:v>
                </c:pt>
                <c:pt idx="55081">
                  <c:v>-1.98259E-2</c:v>
                </c:pt>
                <c:pt idx="55082">
                  <c:v>-6.50024E-3</c:v>
                </c:pt>
                <c:pt idx="55083">
                  <c:v>-1.7490400000000001E-3</c:v>
                </c:pt>
                <c:pt idx="55084">
                  <c:v>-3.6048900000000002E-4</c:v>
                </c:pt>
                <c:pt idx="55085">
                  <c:v>1.19915E-2</c:v>
                </c:pt>
                <c:pt idx="55086">
                  <c:v>1.95503E-3</c:v>
                </c:pt>
                <c:pt idx="55087">
                  <c:v>-1.6788500000000001E-2</c:v>
                </c:pt>
                <c:pt idx="55088">
                  <c:v>-8.6879699999999997E-3</c:v>
                </c:pt>
                <c:pt idx="55089">
                  <c:v>-1.58148E-2</c:v>
                </c:pt>
                <c:pt idx="55090">
                  <c:v>9.4928700000000005E-3</c:v>
                </c:pt>
                <c:pt idx="55091">
                  <c:v>5.4817199999999998E-3</c:v>
                </c:pt>
                <c:pt idx="55092">
                  <c:v>-4.8761400000000002E-3</c:v>
                </c:pt>
                <c:pt idx="55093">
                  <c:v>2.0040499999999999E-2</c:v>
                </c:pt>
                <c:pt idx="55094">
                  <c:v>-1.4248800000000001E-2</c:v>
                </c:pt>
                <c:pt idx="55095">
                  <c:v>5.4721800000000001E-3</c:v>
                </c:pt>
                <c:pt idx="55096">
                  <c:v>2.82612E-2</c:v>
                </c:pt>
                <c:pt idx="55097">
                  <c:v>8.2311599999999995E-3</c:v>
                </c:pt>
                <c:pt idx="55098">
                  <c:v>7.7285799999999997E-3</c:v>
                </c:pt>
                <c:pt idx="55099">
                  <c:v>-2.2665999999999999E-2</c:v>
                </c:pt>
                <c:pt idx="55100">
                  <c:v>3.4318899999999999E-2</c:v>
                </c:pt>
                <c:pt idx="55101">
                  <c:v>2.65512E-2</c:v>
                </c:pt>
                <c:pt idx="55102">
                  <c:v>7.7438400000000001E-3</c:v>
                </c:pt>
                <c:pt idx="55103">
                  <c:v>5.5097599999999997E-2</c:v>
                </c:pt>
                <c:pt idx="55104">
                  <c:v>4.3354999999999998E-2</c:v>
                </c:pt>
                <c:pt idx="55105">
                  <c:v>4.7729500000000001E-2</c:v>
                </c:pt>
                <c:pt idx="55106">
                  <c:v>-3.5944000000000002E-3</c:v>
                </c:pt>
                <c:pt idx="55107">
                  <c:v>-6.8111400000000002E-3</c:v>
                </c:pt>
                <c:pt idx="55108">
                  <c:v>3.00827E-2</c:v>
                </c:pt>
                <c:pt idx="55109">
                  <c:v>1.2142200000000001E-2</c:v>
                </c:pt>
                <c:pt idx="55110">
                  <c:v>8.6555499999999997E-3</c:v>
                </c:pt>
                <c:pt idx="55111">
                  <c:v>-6.6184999999999996E-4</c:v>
                </c:pt>
                <c:pt idx="55112">
                  <c:v>-2.8638800000000001E-3</c:v>
                </c:pt>
                <c:pt idx="55113">
                  <c:v>1.51939E-2</c:v>
                </c:pt>
                <c:pt idx="55114">
                  <c:v>1.35117E-2</c:v>
                </c:pt>
                <c:pt idx="55115">
                  <c:v>3.3169700000000003E-2</c:v>
                </c:pt>
                <c:pt idx="55116">
                  <c:v>1.67198E-2</c:v>
                </c:pt>
                <c:pt idx="55117">
                  <c:v>-9.8552699999999993E-3</c:v>
                </c:pt>
                <c:pt idx="55118">
                  <c:v>3.02601E-3</c:v>
                </c:pt>
                <c:pt idx="55119">
                  <c:v>1.24931E-3</c:v>
                </c:pt>
                <c:pt idx="55120">
                  <c:v>6.0482000000000001E-3</c:v>
                </c:pt>
                <c:pt idx="55121">
                  <c:v>-1.0996799999999999E-2</c:v>
                </c:pt>
                <c:pt idx="55122">
                  <c:v>-8.5344300000000008E-3</c:v>
                </c:pt>
                <c:pt idx="55123">
                  <c:v>5.4368999999999997E-3</c:v>
                </c:pt>
                <c:pt idx="55124">
                  <c:v>1.0107E-2</c:v>
                </c:pt>
                <c:pt idx="55125">
                  <c:v>-1.3420100000000001E-2</c:v>
                </c:pt>
                <c:pt idx="55126">
                  <c:v>4.9018900000000003E-4</c:v>
                </c:pt>
                <c:pt idx="55127">
                  <c:v>5.4836299999999995E-4</c:v>
                </c:pt>
                <c:pt idx="55128">
                  <c:v>-1.15461E-2</c:v>
                </c:pt>
                <c:pt idx="55129">
                  <c:v>-5.3634599999999998E-2</c:v>
                </c:pt>
                <c:pt idx="55130">
                  <c:v>-2.1577800000000001E-2</c:v>
                </c:pt>
                <c:pt idx="55131">
                  <c:v>1.40953E-3</c:v>
                </c:pt>
                <c:pt idx="55132">
                  <c:v>-1.65043E-2</c:v>
                </c:pt>
                <c:pt idx="55133">
                  <c:v>-3.0510900000000001E-2</c:v>
                </c:pt>
                <c:pt idx="55134">
                  <c:v>-2.2182500000000001E-2</c:v>
                </c:pt>
                <c:pt idx="55135">
                  <c:v>-4.8694599999999999E-3</c:v>
                </c:pt>
                <c:pt idx="55136">
                  <c:v>-4.7273599999999999E-3</c:v>
                </c:pt>
                <c:pt idx="55137">
                  <c:v>-9.8371499999999994E-3</c:v>
                </c:pt>
                <c:pt idx="55138">
                  <c:v>-6.7701300000000001E-3</c:v>
                </c:pt>
                <c:pt idx="55139">
                  <c:v>-4.07953E-2</c:v>
                </c:pt>
                <c:pt idx="55140">
                  <c:v>-1.7109900000000001E-2</c:v>
                </c:pt>
                <c:pt idx="55141">
                  <c:v>2.43092E-3</c:v>
                </c:pt>
                <c:pt idx="55142">
                  <c:v>3.0298199999999999E-3</c:v>
                </c:pt>
                <c:pt idx="55143">
                  <c:v>-1.0767000000000001E-3</c:v>
                </c:pt>
                <c:pt idx="55144">
                  <c:v>-1.6486199999999999E-2</c:v>
                </c:pt>
                <c:pt idx="55145">
                  <c:v>7.5864799999999996E-3</c:v>
                </c:pt>
                <c:pt idx="55146">
                  <c:v>2.1593999999999999E-2</c:v>
                </c:pt>
                <c:pt idx="55147">
                  <c:v>1.5912099999999998E-2</c:v>
                </c:pt>
                <c:pt idx="55148">
                  <c:v>-4.9619699999999996E-3</c:v>
                </c:pt>
                <c:pt idx="55149">
                  <c:v>8.7070500000000005E-4</c:v>
                </c:pt>
                <c:pt idx="55150">
                  <c:v>-3.2701499999999999E-3</c:v>
                </c:pt>
                <c:pt idx="55151">
                  <c:v>-1.00193E-2</c:v>
                </c:pt>
                <c:pt idx="55152">
                  <c:v>-4.85134E-3</c:v>
                </c:pt>
                <c:pt idx="55153">
                  <c:v>1.0744999999999999E-2</c:v>
                </c:pt>
                <c:pt idx="55154">
                  <c:v>4.0179300000000001E-2</c:v>
                </c:pt>
                <c:pt idx="55155">
                  <c:v>2.0665200000000002E-2</c:v>
                </c:pt>
                <c:pt idx="55156">
                  <c:v>1.3146400000000001E-2</c:v>
                </c:pt>
                <c:pt idx="55157">
                  <c:v>3.5865800000000003E-2</c:v>
                </c:pt>
                <c:pt idx="55158">
                  <c:v>2.6233699999999999E-2</c:v>
                </c:pt>
                <c:pt idx="55159">
                  <c:v>5.9022900000000001E-3</c:v>
                </c:pt>
                <c:pt idx="55160">
                  <c:v>3.9060600000000001E-2</c:v>
                </c:pt>
                <c:pt idx="55161">
                  <c:v>5.2146900000000003E-2</c:v>
                </c:pt>
                <c:pt idx="55162">
                  <c:v>3.6116599999999999E-2</c:v>
                </c:pt>
                <c:pt idx="55163">
                  <c:v>-4.9619699999999996E-3</c:v>
                </c:pt>
                <c:pt idx="55164">
                  <c:v>-2.0302799999999999E-2</c:v>
                </c:pt>
                <c:pt idx="55165">
                  <c:v>1.3155E-2</c:v>
                </c:pt>
                <c:pt idx="55166">
                  <c:v>-7.4253100000000001E-3</c:v>
                </c:pt>
                <c:pt idx="55167">
                  <c:v>-1.9211800000000001E-2</c:v>
                </c:pt>
                <c:pt idx="55168">
                  <c:v>-2.7460100000000001E-2</c:v>
                </c:pt>
                <c:pt idx="55169">
                  <c:v>-6.4401600000000003E-3</c:v>
                </c:pt>
                <c:pt idx="55170">
                  <c:v>-1.63698E-2</c:v>
                </c:pt>
                <c:pt idx="55171">
                  <c:v>9.0274799999999992E-3</c:v>
                </c:pt>
                <c:pt idx="55172">
                  <c:v>9.3307500000000005E-3</c:v>
                </c:pt>
                <c:pt idx="55173">
                  <c:v>-1.2356799999999999E-2</c:v>
                </c:pt>
                <c:pt idx="55174">
                  <c:v>-1.8483200000000002E-2</c:v>
                </c:pt>
                <c:pt idx="55175">
                  <c:v>1.0423699999999999E-3</c:v>
                </c:pt>
                <c:pt idx="55176">
                  <c:v>1.9569399999999999E-3</c:v>
                </c:pt>
                <c:pt idx="55177">
                  <c:v>-2.1192599999999999E-2</c:v>
                </c:pt>
                <c:pt idx="55178">
                  <c:v>-6.1111500000000001E-3</c:v>
                </c:pt>
                <c:pt idx="55179">
                  <c:v>-5.1298100000000003E-3</c:v>
                </c:pt>
                <c:pt idx="55180">
                  <c:v>7.74765E-3</c:v>
                </c:pt>
                <c:pt idx="55181">
                  <c:v>-4.97084E-2</c:v>
                </c:pt>
                <c:pt idx="55182">
                  <c:v>-1.0763200000000001E-2</c:v>
                </c:pt>
                <c:pt idx="55183">
                  <c:v>6.1244999999999997E-3</c:v>
                </c:pt>
                <c:pt idx="55184">
                  <c:v>-1.3938000000000001E-2</c:v>
                </c:pt>
                <c:pt idx="55185">
                  <c:v>-3.05233E-2</c:v>
                </c:pt>
                <c:pt idx="55186">
                  <c:v>8.4199900000000005E-3</c:v>
                </c:pt>
                <c:pt idx="55187">
                  <c:v>1.7805099999999999E-3</c:v>
                </c:pt>
                <c:pt idx="55188">
                  <c:v>-6.9827999999999999E-3</c:v>
                </c:pt>
                <c:pt idx="55189">
                  <c:v>-2.1196400000000001E-2</c:v>
                </c:pt>
                <c:pt idx="55190">
                  <c:v>-1.3174999999999999E-2</c:v>
                </c:pt>
                <c:pt idx="55191">
                  <c:v>1.46866E-4</c:v>
                </c:pt>
                <c:pt idx="55192">
                  <c:v>-4.4898999999999998E-3</c:v>
                </c:pt>
                <c:pt idx="55193">
                  <c:v>-1.7024999999999998E-2</c:v>
                </c:pt>
                <c:pt idx="55194">
                  <c:v>4.282E-4</c:v>
                </c:pt>
                <c:pt idx="55195">
                  <c:v>6.9818500000000004E-3</c:v>
                </c:pt>
                <c:pt idx="55196">
                  <c:v>5.8097799999999996E-3</c:v>
                </c:pt>
                <c:pt idx="55197">
                  <c:v>1.1658699999999999E-2</c:v>
                </c:pt>
                <c:pt idx="55198">
                  <c:v>8.5601800000000006E-3</c:v>
                </c:pt>
                <c:pt idx="55199">
                  <c:v>2.8859099999999999E-2</c:v>
                </c:pt>
                <c:pt idx="55200">
                  <c:v>-9.4270699999999992E-3</c:v>
                </c:pt>
                <c:pt idx="55201">
                  <c:v>-1.63441E-2</c:v>
                </c:pt>
                <c:pt idx="55202">
                  <c:v>-1.7311099999999999E-2</c:v>
                </c:pt>
                <c:pt idx="55203">
                  <c:v>1.0929100000000001E-3</c:v>
                </c:pt>
                <c:pt idx="55204">
                  <c:v>-3.3378600000000001E-2</c:v>
                </c:pt>
                <c:pt idx="55205">
                  <c:v>-1.2058299999999999E-2</c:v>
                </c:pt>
                <c:pt idx="55206">
                  <c:v>-1.5691799999999999E-2</c:v>
                </c:pt>
                <c:pt idx="55207">
                  <c:v>7.5025600000000001E-3</c:v>
                </c:pt>
                <c:pt idx="55208">
                  <c:v>5.9671400000000001E-3</c:v>
                </c:pt>
                <c:pt idx="55209">
                  <c:v>-2.5978099999999999E-3</c:v>
                </c:pt>
                <c:pt idx="55210">
                  <c:v>-4.0426300000000002E-3</c:v>
                </c:pt>
                <c:pt idx="55211">
                  <c:v>-1.17178E-2</c:v>
                </c:pt>
                <c:pt idx="55212">
                  <c:v>-1.5192000000000001E-2</c:v>
                </c:pt>
                <c:pt idx="55213">
                  <c:v>5.6190500000000004E-3</c:v>
                </c:pt>
                <c:pt idx="55214">
                  <c:v>1.7746899999999999E-2</c:v>
                </c:pt>
                <c:pt idx="55215" formatCode="0.00E+00">
                  <c:v>-7.82013E-5</c:v>
                </c:pt>
                <c:pt idx="55216">
                  <c:v>-1.55888E-2</c:v>
                </c:pt>
                <c:pt idx="55217">
                  <c:v>-1.74618E-2</c:v>
                </c:pt>
                <c:pt idx="55218">
                  <c:v>-1.84326E-2</c:v>
                </c:pt>
                <c:pt idx="55219">
                  <c:v>-2.5849299999999999E-2</c:v>
                </c:pt>
                <c:pt idx="55220">
                  <c:v>-9.9868800000000001E-3</c:v>
                </c:pt>
                <c:pt idx="55221">
                  <c:v>-1.8993400000000001E-2</c:v>
                </c:pt>
                <c:pt idx="55222">
                  <c:v>-1.61438E-2</c:v>
                </c:pt>
                <c:pt idx="55223">
                  <c:v>1.64137E-2</c:v>
                </c:pt>
                <c:pt idx="55224">
                  <c:v>1.42326E-2</c:v>
                </c:pt>
                <c:pt idx="55225">
                  <c:v>-2.5205599999999998E-3</c:v>
                </c:pt>
                <c:pt idx="55226">
                  <c:v>-1.9048699999999998E-2</c:v>
                </c:pt>
                <c:pt idx="55227">
                  <c:v>1.6345999999999999E-3</c:v>
                </c:pt>
                <c:pt idx="55228">
                  <c:v>2.0581200000000001E-2</c:v>
                </c:pt>
                <c:pt idx="55229">
                  <c:v>7.4081399999999997E-3</c:v>
                </c:pt>
                <c:pt idx="55230">
                  <c:v>-2.63824E-2</c:v>
                </c:pt>
                <c:pt idx="55231">
                  <c:v>3.2539399999999999E-3</c:v>
                </c:pt>
                <c:pt idx="55232">
                  <c:v>-1.35803E-2</c:v>
                </c:pt>
                <c:pt idx="55233">
                  <c:v>2.0313300000000001E-4</c:v>
                </c:pt>
                <c:pt idx="55234">
                  <c:v>-1.15995E-2</c:v>
                </c:pt>
                <c:pt idx="55235">
                  <c:v>-2.14138E-2</c:v>
                </c:pt>
                <c:pt idx="55236">
                  <c:v>-2.23789E-2</c:v>
                </c:pt>
                <c:pt idx="55237">
                  <c:v>-2.1578799999999999E-2</c:v>
                </c:pt>
                <c:pt idx="55238">
                  <c:v>-1.4251700000000001E-2</c:v>
                </c:pt>
                <c:pt idx="55239">
                  <c:v>-3.5601599999999997E-2</c:v>
                </c:pt>
                <c:pt idx="55240">
                  <c:v>2.6035300000000001E-4</c:v>
                </c:pt>
                <c:pt idx="55241">
                  <c:v>1.0048899999999999E-2</c:v>
                </c:pt>
                <c:pt idx="55242">
                  <c:v>-2.2864300000000001E-2</c:v>
                </c:pt>
                <c:pt idx="55243">
                  <c:v>-4.4212300000000003E-2</c:v>
                </c:pt>
                <c:pt idx="55244">
                  <c:v>-1.61104E-2</c:v>
                </c:pt>
                <c:pt idx="55245">
                  <c:v>-1.7686799999999999E-2</c:v>
                </c:pt>
                <c:pt idx="55246">
                  <c:v>-4.2264000000000003E-2</c:v>
                </c:pt>
                <c:pt idx="55247">
                  <c:v>-3.4758600000000001E-2</c:v>
                </c:pt>
                <c:pt idx="55248">
                  <c:v>-3.4967400000000003E-2</c:v>
                </c:pt>
                <c:pt idx="55249">
                  <c:v>7.3633199999999996E-3</c:v>
                </c:pt>
                <c:pt idx="55250">
                  <c:v>-3.96414E-2</c:v>
                </c:pt>
                <c:pt idx="55251">
                  <c:v>-2.84891E-2</c:v>
                </c:pt>
                <c:pt idx="55252">
                  <c:v>-1.1732100000000001E-2</c:v>
                </c:pt>
                <c:pt idx="55253">
                  <c:v>-1.21832E-2</c:v>
                </c:pt>
                <c:pt idx="55254">
                  <c:v>-4.9839000000000001E-2</c:v>
                </c:pt>
                <c:pt idx="55255">
                  <c:v>-4.78144E-2</c:v>
                </c:pt>
                <c:pt idx="55256">
                  <c:v>-9.9830600000000002E-3</c:v>
                </c:pt>
                <c:pt idx="55257">
                  <c:v>-1.69849E-3</c:v>
                </c:pt>
                <c:pt idx="55258">
                  <c:v>-2.46286E-2</c:v>
                </c:pt>
                <c:pt idx="55259">
                  <c:v>-3.3147799999999998E-2</c:v>
                </c:pt>
                <c:pt idx="55260">
                  <c:v>-5.6415600000000003E-2</c:v>
                </c:pt>
                <c:pt idx="55261">
                  <c:v>-4.1382799999999997E-2</c:v>
                </c:pt>
                <c:pt idx="55262">
                  <c:v>-1.52225E-2</c:v>
                </c:pt>
                <c:pt idx="55263">
                  <c:v>-1.0416999999999999E-2</c:v>
                </c:pt>
                <c:pt idx="55264">
                  <c:v>-2.7053799999999999E-2</c:v>
                </c:pt>
                <c:pt idx="55265">
                  <c:v>-3.8219500000000003E-2</c:v>
                </c:pt>
                <c:pt idx="55266">
                  <c:v>-7.0285800000000004E-3</c:v>
                </c:pt>
                <c:pt idx="55267">
                  <c:v>-2.4502800000000002E-2</c:v>
                </c:pt>
                <c:pt idx="55268">
                  <c:v>1.52435E-2</c:v>
                </c:pt>
                <c:pt idx="55269">
                  <c:v>-1.86768E-2</c:v>
                </c:pt>
                <c:pt idx="55270">
                  <c:v>-1.90268E-2</c:v>
                </c:pt>
                <c:pt idx="55271">
                  <c:v>-3.1223299999999999E-2</c:v>
                </c:pt>
                <c:pt idx="55272">
                  <c:v>-1.8495600000000001E-2</c:v>
                </c:pt>
                <c:pt idx="55273">
                  <c:v>4.4918099999999999E-4</c:v>
                </c:pt>
                <c:pt idx="55274">
                  <c:v>-6.4754500000000002E-4</c:v>
                </c:pt>
                <c:pt idx="55275">
                  <c:v>-2.2107100000000001E-2</c:v>
                </c:pt>
                <c:pt idx="55276">
                  <c:v>1.1094100000000001E-2</c:v>
                </c:pt>
                <c:pt idx="55277">
                  <c:v>-1.4945E-2</c:v>
                </c:pt>
                <c:pt idx="55278">
                  <c:v>2.69175E-2</c:v>
                </c:pt>
                <c:pt idx="55279">
                  <c:v>4.7273599999999999E-3</c:v>
                </c:pt>
                <c:pt idx="55280">
                  <c:v>1.40953E-3</c:v>
                </c:pt>
                <c:pt idx="55281">
                  <c:v>-3.58582E-3</c:v>
                </c:pt>
                <c:pt idx="55282">
                  <c:v>-2.2125200000000001E-2</c:v>
                </c:pt>
                <c:pt idx="55283">
                  <c:v>-3.1604799999999998E-3</c:v>
                </c:pt>
                <c:pt idx="55284">
                  <c:v>-3.6287300000000001E-3</c:v>
                </c:pt>
                <c:pt idx="55285">
                  <c:v>-1.6123800000000001E-2</c:v>
                </c:pt>
                <c:pt idx="55286">
                  <c:v>7.02858E-4</c:v>
                </c:pt>
                <c:pt idx="55287">
                  <c:v>1.49441E-2</c:v>
                </c:pt>
                <c:pt idx="55288">
                  <c:v>-4.7311800000000001E-2</c:v>
                </c:pt>
                <c:pt idx="55289">
                  <c:v>-2.4697299999999998E-2</c:v>
                </c:pt>
                <c:pt idx="55290">
                  <c:v>-2.4709700000000001E-2</c:v>
                </c:pt>
                <c:pt idx="55291">
                  <c:v>8.3065000000000005E-4</c:v>
                </c:pt>
                <c:pt idx="55292">
                  <c:v>-3.60556E-2</c:v>
                </c:pt>
                <c:pt idx="55293">
                  <c:v>-2.8082800000000002E-2</c:v>
                </c:pt>
                <c:pt idx="55294">
                  <c:v>-5.4826700000000003E-3</c:v>
                </c:pt>
                <c:pt idx="55295">
                  <c:v>1.37672E-2</c:v>
                </c:pt>
                <c:pt idx="55296">
                  <c:v>-5.0573299999999996E-3</c:v>
                </c:pt>
                <c:pt idx="55297">
                  <c:v>-1.651E-2</c:v>
                </c:pt>
                <c:pt idx="55298" formatCode="0.00E+00">
                  <c:v>-1.9119299999999999E-2</c:v>
                </c:pt>
                <c:pt idx="55299">
                  <c:v>-3.4857699999999998E-2</c:v>
                </c:pt>
                <c:pt idx="55300">
                  <c:v>-3.4186399999999999E-2</c:v>
                </c:pt>
                <c:pt idx="55301">
                  <c:v>-3.8457900000000003E-2</c:v>
                </c:pt>
                <c:pt idx="55302">
                  <c:v>4.6300899999999999E-3</c:v>
                </c:pt>
                <c:pt idx="55303">
                  <c:v>-9.0875599999999997E-3</c:v>
                </c:pt>
                <c:pt idx="55304">
                  <c:v>2.4070699999999999E-3</c:v>
                </c:pt>
                <c:pt idx="55305">
                  <c:v>-3.2998100000000002E-2</c:v>
                </c:pt>
                <c:pt idx="55306">
                  <c:v>1.5992200000000002E-2</c:v>
                </c:pt>
                <c:pt idx="55307">
                  <c:v>3.3374800000000003E-2</c:v>
                </c:pt>
                <c:pt idx="55308">
                  <c:v>1.4813399999999999E-2</c:v>
                </c:pt>
                <c:pt idx="55309">
                  <c:v>1.98593E-2</c:v>
                </c:pt>
                <c:pt idx="55310">
                  <c:v>8.2197199999999998E-3</c:v>
                </c:pt>
                <c:pt idx="55311">
                  <c:v>1.6106599999999999E-2</c:v>
                </c:pt>
                <c:pt idx="55312">
                  <c:v>3.2417300000000003E-2</c:v>
                </c:pt>
                <c:pt idx="55313">
                  <c:v>1.70422E-3</c:v>
                </c:pt>
                <c:pt idx="55314">
                  <c:v>3.1381600000000003E-2</c:v>
                </c:pt>
                <c:pt idx="55315">
                  <c:v>2.26336E-2</c:v>
                </c:pt>
                <c:pt idx="55316">
                  <c:v>2.73809E-2</c:v>
                </c:pt>
                <c:pt idx="55317">
                  <c:v>5.6171399999999996E-3</c:v>
                </c:pt>
                <c:pt idx="55318">
                  <c:v>4.21047E-3</c:v>
                </c:pt>
                <c:pt idx="55319">
                  <c:v>8.2798000000000004E-3</c:v>
                </c:pt>
                <c:pt idx="55320">
                  <c:v>1.37529E-2</c:v>
                </c:pt>
                <c:pt idx="55321">
                  <c:v>-6.0071899999999999E-3</c:v>
                </c:pt>
                <c:pt idx="55322">
                  <c:v>2.08187E-3</c:v>
                </c:pt>
                <c:pt idx="55323">
                  <c:v>9.2439700000000007E-3</c:v>
                </c:pt>
                <c:pt idx="55324">
                  <c:v>9.5424700000000008E-3</c:v>
                </c:pt>
                <c:pt idx="55325">
                  <c:v>7.3080100000000002E-3</c:v>
                </c:pt>
                <c:pt idx="55326">
                  <c:v>-7.7076000000000002E-3</c:v>
                </c:pt>
                <c:pt idx="55327">
                  <c:v>-1.1912300000000001E-2</c:v>
                </c:pt>
                <c:pt idx="55328">
                  <c:v>6.4687700000000004E-3</c:v>
                </c:pt>
                <c:pt idx="55329">
                  <c:v>2.1061900000000001E-2</c:v>
                </c:pt>
                <c:pt idx="55330">
                  <c:v>-1.1370699999999999E-2</c:v>
                </c:pt>
                <c:pt idx="55331">
                  <c:v>2.6003800000000001E-2</c:v>
                </c:pt>
                <c:pt idx="55332">
                  <c:v>1.0658300000000001E-2</c:v>
                </c:pt>
                <c:pt idx="55333">
                  <c:v>2.32315E-3</c:v>
                </c:pt>
                <c:pt idx="55334" formatCode="0.00E+00">
                  <c:v>-1.52588E-5</c:v>
                </c:pt>
                <c:pt idx="55335">
                  <c:v>-2.09885E-2</c:v>
                </c:pt>
                <c:pt idx="55336">
                  <c:v>1.41659E-2</c:v>
                </c:pt>
                <c:pt idx="55337">
                  <c:v>-5.4884E-3</c:v>
                </c:pt>
                <c:pt idx="55338">
                  <c:v>1.84555E-2</c:v>
                </c:pt>
                <c:pt idx="55339">
                  <c:v>-1.25551E-2</c:v>
                </c:pt>
                <c:pt idx="55340">
                  <c:v>-2.6406300000000001E-2</c:v>
                </c:pt>
                <c:pt idx="55341">
                  <c:v>-5.0458899999999999E-3</c:v>
                </c:pt>
                <c:pt idx="55342">
                  <c:v>2.8968799999999999E-2</c:v>
                </c:pt>
                <c:pt idx="55343">
                  <c:v>-6.34003E-3</c:v>
                </c:pt>
                <c:pt idx="55344">
                  <c:v>-5.2002899999999998E-2</c:v>
                </c:pt>
                <c:pt idx="55345">
                  <c:v>-2.94828E-2</c:v>
                </c:pt>
                <c:pt idx="55346">
                  <c:v>5.7888000000000002E-3</c:v>
                </c:pt>
                <c:pt idx="55347">
                  <c:v>5.02777E-3</c:v>
                </c:pt>
                <c:pt idx="55348">
                  <c:v>1.9448300000000002E-2</c:v>
                </c:pt>
                <c:pt idx="55349">
                  <c:v>2.3893399999999999E-2</c:v>
                </c:pt>
                <c:pt idx="55350">
                  <c:v>1.7964399999999998E-2</c:v>
                </c:pt>
                <c:pt idx="55351">
                  <c:v>-2.56977E-2</c:v>
                </c:pt>
                <c:pt idx="55352">
                  <c:v>-1.5542E-2</c:v>
                </c:pt>
                <c:pt idx="55353">
                  <c:v>-2.5595699999999999E-2</c:v>
                </c:pt>
                <c:pt idx="55354">
                  <c:v>-1.5957800000000001E-2</c:v>
                </c:pt>
                <c:pt idx="55355">
                  <c:v>-2.11592E-2</c:v>
                </c:pt>
                <c:pt idx="55356">
                  <c:v>-3.7823700000000002E-2</c:v>
                </c:pt>
                <c:pt idx="55357">
                  <c:v>-1.6976399999999999E-2</c:v>
                </c:pt>
                <c:pt idx="55358">
                  <c:v>-1.8361100000000002E-2</c:v>
                </c:pt>
                <c:pt idx="55359">
                  <c:v>1.4495799999999999E-4</c:v>
                </c:pt>
                <c:pt idx="55360">
                  <c:v>-2.23999E-2</c:v>
                </c:pt>
                <c:pt idx="55361">
                  <c:v>-1.3315199999999999E-2</c:v>
                </c:pt>
                <c:pt idx="55362">
                  <c:v>-6.9885299999999997E-3</c:v>
                </c:pt>
                <c:pt idx="55363">
                  <c:v>-9.5052699999999997E-3</c:v>
                </c:pt>
                <c:pt idx="55364">
                  <c:v>-2.3270599999999999E-2</c:v>
                </c:pt>
                <c:pt idx="55365">
                  <c:v>-2.0027199999999998E-2</c:v>
                </c:pt>
                <c:pt idx="55366">
                  <c:v>3.7412600000000002E-3</c:v>
                </c:pt>
                <c:pt idx="55367">
                  <c:v>-2.8347000000000001E-2</c:v>
                </c:pt>
                <c:pt idx="55368">
                  <c:v>-2.7912099999999999E-2</c:v>
                </c:pt>
                <c:pt idx="55369">
                  <c:v>-3.2099700000000002E-2</c:v>
                </c:pt>
                <c:pt idx="55370">
                  <c:v>-1.48001E-2</c:v>
                </c:pt>
                <c:pt idx="55371">
                  <c:v>-3.2390599999999999E-2</c:v>
                </c:pt>
                <c:pt idx="55372">
                  <c:v>-2.24543E-2</c:v>
                </c:pt>
                <c:pt idx="55373">
                  <c:v>-3.51734E-2</c:v>
                </c:pt>
                <c:pt idx="55374">
                  <c:v>-2.0963699999999998E-2</c:v>
                </c:pt>
                <c:pt idx="55375">
                  <c:v>-1.0395100000000001E-2</c:v>
                </c:pt>
                <c:pt idx="55376">
                  <c:v>2.9749899999999999E-2</c:v>
                </c:pt>
                <c:pt idx="55377">
                  <c:v>1.6742699999999999E-2</c:v>
                </c:pt>
                <c:pt idx="55378">
                  <c:v>-1.6838100000000002E-2</c:v>
                </c:pt>
                <c:pt idx="55379">
                  <c:v>-3.2421100000000001E-2</c:v>
                </c:pt>
                <c:pt idx="55380">
                  <c:v>-3.4205399999999997E-2</c:v>
                </c:pt>
                <c:pt idx="55381">
                  <c:v>6.8464299999999997E-3</c:v>
                </c:pt>
                <c:pt idx="55382">
                  <c:v>-1.73197E-2</c:v>
                </c:pt>
                <c:pt idx="55383">
                  <c:v>1.16816E-2</c:v>
                </c:pt>
                <c:pt idx="55384">
                  <c:v>-1.07527E-2</c:v>
                </c:pt>
                <c:pt idx="55385">
                  <c:v>-7.1439700000000004E-3</c:v>
                </c:pt>
                <c:pt idx="55386">
                  <c:v>9.7980500000000009E-3</c:v>
                </c:pt>
                <c:pt idx="55387" formatCode="0.00E+00">
                  <c:v>1.20134E-2</c:v>
                </c:pt>
                <c:pt idx="55388">
                  <c:v>-3.5276399999999999E-3</c:v>
                </c:pt>
                <c:pt idx="55389">
                  <c:v>-2.6669499999999999E-2</c:v>
                </c:pt>
                <c:pt idx="55390">
                  <c:v>9.9811599999999993E-3</c:v>
                </c:pt>
                <c:pt idx="55391">
                  <c:v>2.3714099999999998E-2</c:v>
                </c:pt>
                <c:pt idx="55392">
                  <c:v>5.4674099999999998E-3</c:v>
                </c:pt>
                <c:pt idx="55393">
                  <c:v>-2.7942700000000002E-3</c:v>
                </c:pt>
                <c:pt idx="55394">
                  <c:v>8.9902899999999997E-3</c:v>
                </c:pt>
                <c:pt idx="55395">
                  <c:v>1.48201E-3</c:v>
                </c:pt>
                <c:pt idx="55396">
                  <c:v>6.0653699999999996E-3</c:v>
                </c:pt>
                <c:pt idx="55397">
                  <c:v>3.6153800000000001E-3</c:v>
                </c:pt>
                <c:pt idx="55398">
                  <c:v>7.3347100000000004E-3</c:v>
                </c:pt>
                <c:pt idx="55399">
                  <c:v>-4.61226E-2</c:v>
                </c:pt>
                <c:pt idx="55400">
                  <c:v>-4.46615E-2</c:v>
                </c:pt>
                <c:pt idx="55401">
                  <c:v>-1.7252E-2</c:v>
                </c:pt>
                <c:pt idx="55402">
                  <c:v>-6.6528300000000002E-3</c:v>
                </c:pt>
                <c:pt idx="55403">
                  <c:v>5.1355400000000001E-3</c:v>
                </c:pt>
                <c:pt idx="55404">
                  <c:v>-5.87368E-3</c:v>
                </c:pt>
                <c:pt idx="55405">
                  <c:v>-2.0691899999999999E-2</c:v>
                </c:pt>
                <c:pt idx="55406">
                  <c:v>-1.0263400000000001E-2</c:v>
                </c:pt>
                <c:pt idx="55407">
                  <c:v>6.93226E-3</c:v>
                </c:pt>
                <c:pt idx="55408">
                  <c:v>-8.0194499999999991E-3</c:v>
                </c:pt>
                <c:pt idx="55409">
                  <c:v>1.4567399999999999E-2</c:v>
                </c:pt>
                <c:pt idx="55410">
                  <c:v>8.1958799999999991E-3</c:v>
                </c:pt>
                <c:pt idx="55411">
                  <c:v>4.8446699999999997E-3</c:v>
                </c:pt>
                <c:pt idx="55412">
                  <c:v>-1.9982300000000001E-2</c:v>
                </c:pt>
                <c:pt idx="55413">
                  <c:v>5.0945299999999999E-3</c:v>
                </c:pt>
                <c:pt idx="55414">
                  <c:v>-1.68962E-2</c:v>
                </c:pt>
                <c:pt idx="55415">
                  <c:v>3.6125200000000001E-3</c:v>
                </c:pt>
                <c:pt idx="55416">
                  <c:v>1.9009600000000001E-2</c:v>
                </c:pt>
                <c:pt idx="55417">
                  <c:v>4.7979399999999997E-3</c:v>
                </c:pt>
                <c:pt idx="55418">
                  <c:v>-1.2229E-2</c:v>
                </c:pt>
                <c:pt idx="55419">
                  <c:v>-1.3398200000000001E-2</c:v>
                </c:pt>
                <c:pt idx="55420">
                  <c:v>1.1792199999999999E-2</c:v>
                </c:pt>
                <c:pt idx="55421">
                  <c:v>1.6599699999999998E-2</c:v>
                </c:pt>
                <c:pt idx="55422">
                  <c:v>1.9285199999999999E-2</c:v>
                </c:pt>
                <c:pt idx="55423">
                  <c:v>1.34506E-2</c:v>
                </c:pt>
                <c:pt idx="55424">
                  <c:v>4.4374499999999999E-3</c:v>
                </c:pt>
                <c:pt idx="55425">
                  <c:v>-1.31407E-2</c:v>
                </c:pt>
                <c:pt idx="55426">
                  <c:v>9.9353800000000006E-3</c:v>
                </c:pt>
                <c:pt idx="55427">
                  <c:v>1.3963700000000001E-2</c:v>
                </c:pt>
                <c:pt idx="55428">
                  <c:v>1.70803E-2</c:v>
                </c:pt>
                <c:pt idx="55429">
                  <c:v>-1.1673899999999999E-2</c:v>
                </c:pt>
                <c:pt idx="55430">
                  <c:v>1.5729900000000002E-2</c:v>
                </c:pt>
                <c:pt idx="55431">
                  <c:v>3.3265099999999999E-2</c:v>
                </c:pt>
                <c:pt idx="55432">
                  <c:v>1.50566E-2</c:v>
                </c:pt>
                <c:pt idx="55433">
                  <c:v>8.8911100000000007E-3</c:v>
                </c:pt>
                <c:pt idx="55434">
                  <c:v>-1.15299E-3</c:v>
                </c:pt>
                <c:pt idx="55435">
                  <c:v>1.27878E-2</c:v>
                </c:pt>
                <c:pt idx="55436">
                  <c:v>1.4504400000000001E-2</c:v>
                </c:pt>
                <c:pt idx="55437">
                  <c:v>2.1998400000000001E-2</c:v>
                </c:pt>
                <c:pt idx="55438">
                  <c:v>1.10703E-2</c:v>
                </c:pt>
                <c:pt idx="55439">
                  <c:v>6.38676E-3</c:v>
                </c:pt>
                <c:pt idx="55440">
                  <c:v>-8.6421999999999992E-3</c:v>
                </c:pt>
                <c:pt idx="55441">
                  <c:v>1.0567699999999999E-2</c:v>
                </c:pt>
                <c:pt idx="55442">
                  <c:v>-9.6292500000000007E-3</c:v>
                </c:pt>
                <c:pt idx="55443">
                  <c:v>-6.2065100000000002E-3</c:v>
                </c:pt>
                <c:pt idx="55444">
                  <c:v>-6.2541999999999997E-3</c:v>
                </c:pt>
                <c:pt idx="55445">
                  <c:v>1.9709600000000001E-2</c:v>
                </c:pt>
                <c:pt idx="55446">
                  <c:v>2.7603099999999998E-2</c:v>
                </c:pt>
                <c:pt idx="55447">
                  <c:v>3.5572099999999998E-4</c:v>
                </c:pt>
                <c:pt idx="55448">
                  <c:v>-3.01762E-2</c:v>
                </c:pt>
                <c:pt idx="55449">
                  <c:v>-3.2415399999999998E-3</c:v>
                </c:pt>
                <c:pt idx="55450">
                  <c:v>-1.47343E-3</c:v>
                </c:pt>
                <c:pt idx="55451">
                  <c:v>1.80244E-4</c:v>
                </c:pt>
                <c:pt idx="55452">
                  <c:v>-3.3794400000000002E-2</c:v>
                </c:pt>
                <c:pt idx="55453">
                  <c:v>-2.2401799999999999E-2</c:v>
                </c:pt>
                <c:pt idx="55454">
                  <c:v>-4.6338999999999998E-3</c:v>
                </c:pt>
                <c:pt idx="55455">
                  <c:v>-1.4615100000000001E-2</c:v>
                </c:pt>
                <c:pt idx="55456">
                  <c:v>6.2112799999999996E-3</c:v>
                </c:pt>
                <c:pt idx="55457">
                  <c:v>-1.647E-3</c:v>
                </c:pt>
                <c:pt idx="55458">
                  <c:v>-1.59264E-4</c:v>
                </c:pt>
                <c:pt idx="55459">
                  <c:v>1.93043E-2</c:v>
                </c:pt>
                <c:pt idx="55460">
                  <c:v>1.54276E-2</c:v>
                </c:pt>
                <c:pt idx="55461">
                  <c:v>3.0813199999999998E-3</c:v>
                </c:pt>
                <c:pt idx="55462">
                  <c:v>-8.5144000000000001E-3</c:v>
                </c:pt>
                <c:pt idx="55463">
                  <c:v>3.5324100000000002E-3</c:v>
                </c:pt>
                <c:pt idx="55464">
                  <c:v>2.05212E-2</c:v>
                </c:pt>
                <c:pt idx="55465">
                  <c:v>1.9090699999999999E-2</c:v>
                </c:pt>
                <c:pt idx="55466">
                  <c:v>-5.5561100000000004E-3</c:v>
                </c:pt>
                <c:pt idx="55467">
                  <c:v>1.7694499999999998E-2</c:v>
                </c:pt>
                <c:pt idx="55468">
                  <c:v>-2.9842400000000002E-2</c:v>
                </c:pt>
                <c:pt idx="55469">
                  <c:v>-6.5059699999999998E-3</c:v>
                </c:pt>
                <c:pt idx="55470">
                  <c:v>-2.0840600000000001E-2</c:v>
                </c:pt>
                <c:pt idx="55471">
                  <c:v>1.43061E-2</c:v>
                </c:pt>
                <c:pt idx="55472">
                  <c:v>1.3085400000000001E-2</c:v>
                </c:pt>
                <c:pt idx="55473">
                  <c:v>-1.88036E-2</c:v>
                </c:pt>
                <c:pt idx="55474">
                  <c:v>2.34013E-2</c:v>
                </c:pt>
                <c:pt idx="55475">
                  <c:v>3.3506399999999999E-2</c:v>
                </c:pt>
                <c:pt idx="55476">
                  <c:v>2.5732999999999999E-2</c:v>
                </c:pt>
                <c:pt idx="55477">
                  <c:v>-1.8216099999999999E-2</c:v>
                </c:pt>
                <c:pt idx="55478">
                  <c:v>-1.42927E-2</c:v>
                </c:pt>
                <c:pt idx="55479">
                  <c:v>1.37844E-2</c:v>
                </c:pt>
                <c:pt idx="55480">
                  <c:v>2.0065300000000001E-2</c:v>
                </c:pt>
                <c:pt idx="55481">
                  <c:v>-2.3451799999999998E-2</c:v>
                </c:pt>
                <c:pt idx="55482">
                  <c:v>-1.86968E-2</c:v>
                </c:pt>
                <c:pt idx="55483">
                  <c:v>-1.2023900000000001E-2</c:v>
                </c:pt>
                <c:pt idx="55484">
                  <c:v>1.49012E-2</c:v>
                </c:pt>
                <c:pt idx="55485">
                  <c:v>1.9936599999999999E-2</c:v>
                </c:pt>
                <c:pt idx="55486">
                  <c:v>4.3306400000000002E-3</c:v>
                </c:pt>
                <c:pt idx="55487">
                  <c:v>-1.1129399999999999E-2</c:v>
                </c:pt>
                <c:pt idx="55488">
                  <c:v>1.5660299999999999E-2</c:v>
                </c:pt>
                <c:pt idx="55489">
                  <c:v>1.8606199999999999E-3</c:v>
                </c:pt>
                <c:pt idx="55490">
                  <c:v>1.7927200000000001E-2</c:v>
                </c:pt>
                <c:pt idx="55491">
                  <c:v>1.38178E-2</c:v>
                </c:pt>
                <c:pt idx="55492">
                  <c:v>9.5062299999999992E-3</c:v>
                </c:pt>
                <c:pt idx="55493">
                  <c:v>1.76878E-2</c:v>
                </c:pt>
                <c:pt idx="55494">
                  <c:v>-1.06544E-2</c:v>
                </c:pt>
                <c:pt idx="55495">
                  <c:v>1.4982199999999999E-2</c:v>
                </c:pt>
                <c:pt idx="55496">
                  <c:v>-1.4877299999999999E-4</c:v>
                </c:pt>
                <c:pt idx="55497">
                  <c:v>-1.0053599999999999E-2</c:v>
                </c:pt>
                <c:pt idx="55498">
                  <c:v>-4.4622400000000001E-3</c:v>
                </c:pt>
                <c:pt idx="55499">
                  <c:v>1.13974E-2</c:v>
                </c:pt>
                <c:pt idx="55500">
                  <c:v>2.85978E-2</c:v>
                </c:pt>
                <c:pt idx="55501">
                  <c:v>1.46055E-2</c:v>
                </c:pt>
                <c:pt idx="55502">
                  <c:v>1.12324E-2</c:v>
                </c:pt>
                <c:pt idx="55503">
                  <c:v>1.36557E-2</c:v>
                </c:pt>
                <c:pt idx="55504">
                  <c:v>3.9565999999999997E-2</c:v>
                </c:pt>
                <c:pt idx="55505">
                  <c:v>5.1217100000000002E-2</c:v>
                </c:pt>
                <c:pt idx="55506">
                  <c:v>4.0932700000000002E-2</c:v>
                </c:pt>
                <c:pt idx="55507">
                  <c:v>5.0191899999999998E-3</c:v>
                </c:pt>
                <c:pt idx="55508">
                  <c:v>8.3608599999999995E-3</c:v>
                </c:pt>
                <c:pt idx="55509">
                  <c:v>3.09124E-2</c:v>
                </c:pt>
                <c:pt idx="55510">
                  <c:v>2.21043E-2</c:v>
                </c:pt>
                <c:pt idx="55511">
                  <c:v>2.4956699999999998E-2</c:v>
                </c:pt>
                <c:pt idx="55512">
                  <c:v>3.3530200000000003E-2</c:v>
                </c:pt>
                <c:pt idx="55513">
                  <c:v>2.80228E-2</c:v>
                </c:pt>
                <c:pt idx="55514">
                  <c:v>2.3453700000000001E-2</c:v>
                </c:pt>
                <c:pt idx="55515">
                  <c:v>2.5106400000000001E-2</c:v>
                </c:pt>
                <c:pt idx="55516">
                  <c:v>4.2895299999999997E-2</c:v>
                </c:pt>
                <c:pt idx="55517">
                  <c:v>1.97401E-2</c:v>
                </c:pt>
                <c:pt idx="55518">
                  <c:v>5.9700000000000003E-2</c:v>
                </c:pt>
                <c:pt idx="55519">
                  <c:v>1.3970399999999999E-2</c:v>
                </c:pt>
                <c:pt idx="55520">
                  <c:v>5.0667799999999999E-2</c:v>
                </c:pt>
                <c:pt idx="55521">
                  <c:v>1.93481E-2</c:v>
                </c:pt>
                <c:pt idx="55522">
                  <c:v>1.4639900000000001E-2</c:v>
                </c:pt>
                <c:pt idx="55523">
                  <c:v>2.0055799999999999E-2</c:v>
                </c:pt>
                <c:pt idx="55524">
                  <c:v>1.4106799999999999E-2</c:v>
                </c:pt>
                <c:pt idx="55525">
                  <c:v>4.6941799999999999E-2</c:v>
                </c:pt>
                <c:pt idx="55526">
                  <c:v>-9.5634499999999994E-3</c:v>
                </c:pt>
                <c:pt idx="55527">
                  <c:v>-8.4009199999999992E-3</c:v>
                </c:pt>
                <c:pt idx="55528">
                  <c:v>3.1630499999999999E-2</c:v>
                </c:pt>
                <c:pt idx="55529">
                  <c:v>1.3239900000000001E-2</c:v>
                </c:pt>
                <c:pt idx="55530">
                  <c:v>1.76563E-2</c:v>
                </c:pt>
                <c:pt idx="55531">
                  <c:v>7.2259899999999998E-3</c:v>
                </c:pt>
                <c:pt idx="55532">
                  <c:v>5.6905699999999998E-3</c:v>
                </c:pt>
                <c:pt idx="55533">
                  <c:v>1.3588899999999999E-2</c:v>
                </c:pt>
                <c:pt idx="55534">
                  <c:v>-1.24245E-2</c:v>
                </c:pt>
                <c:pt idx="55535">
                  <c:v>2.0032899999999999E-2</c:v>
                </c:pt>
                <c:pt idx="55536">
                  <c:v>3.1563800000000003E-2</c:v>
                </c:pt>
                <c:pt idx="55537">
                  <c:v>1.55449E-4</c:v>
                </c:pt>
                <c:pt idx="55538">
                  <c:v>-9.56535E-4</c:v>
                </c:pt>
                <c:pt idx="55539">
                  <c:v>-8.74138E-3</c:v>
                </c:pt>
                <c:pt idx="55540">
                  <c:v>4.2576799999999998E-2</c:v>
                </c:pt>
                <c:pt idx="55541">
                  <c:v>3.1427400000000001E-2</c:v>
                </c:pt>
                <c:pt idx="55542">
                  <c:v>-3.6086999999999998E-3</c:v>
                </c:pt>
                <c:pt idx="55543">
                  <c:v>-2.7323699999999999E-2</c:v>
                </c:pt>
                <c:pt idx="55544">
                  <c:v>8.6059599999999993E-3</c:v>
                </c:pt>
                <c:pt idx="55545">
                  <c:v>2.72436E-2</c:v>
                </c:pt>
                <c:pt idx="55546">
                  <c:v>2.13099E-2</c:v>
                </c:pt>
                <c:pt idx="55547">
                  <c:v>5.1975299999999997E-4</c:v>
                </c:pt>
                <c:pt idx="55548">
                  <c:v>2.9198600000000002E-2</c:v>
                </c:pt>
                <c:pt idx="55549">
                  <c:v>4.1998899999999999E-2</c:v>
                </c:pt>
                <c:pt idx="55550">
                  <c:v>3.6963500000000003E-2</c:v>
                </c:pt>
                <c:pt idx="55551">
                  <c:v>-2.3373600000000001E-2</c:v>
                </c:pt>
                <c:pt idx="55552">
                  <c:v>-1.8059700000000001E-2</c:v>
                </c:pt>
                <c:pt idx="55553">
                  <c:v>9.70268E-3</c:v>
                </c:pt>
                <c:pt idx="55554">
                  <c:v>1.7802200000000001E-2</c:v>
                </c:pt>
                <c:pt idx="55555">
                  <c:v>-6.1950699999999996E-3</c:v>
                </c:pt>
                <c:pt idx="55556">
                  <c:v>-4.7140100000000002E-3</c:v>
                </c:pt>
                <c:pt idx="55557">
                  <c:v>1.9039199999999999E-2</c:v>
                </c:pt>
                <c:pt idx="55558">
                  <c:v>4.2418499999999998E-2</c:v>
                </c:pt>
                <c:pt idx="55559">
                  <c:v>2.3963000000000002E-2</c:v>
                </c:pt>
                <c:pt idx="55560">
                  <c:v>1.9342399999999999E-2</c:v>
                </c:pt>
                <c:pt idx="55561">
                  <c:v>2.5054900000000001E-2</c:v>
                </c:pt>
                <c:pt idx="55562">
                  <c:v>2.0846400000000001E-2</c:v>
                </c:pt>
                <c:pt idx="55563">
                  <c:v>-3.1013500000000001E-3</c:v>
                </c:pt>
                <c:pt idx="55564">
                  <c:v>2.0893100000000001E-2</c:v>
                </c:pt>
                <c:pt idx="55565">
                  <c:v>2.25191E-2</c:v>
                </c:pt>
                <c:pt idx="55566">
                  <c:v>3.5344100000000003E-2</c:v>
                </c:pt>
                <c:pt idx="55567">
                  <c:v>-6.05202E-3</c:v>
                </c:pt>
                <c:pt idx="55568">
                  <c:v>-5.39494E-3</c:v>
                </c:pt>
                <c:pt idx="55569">
                  <c:v>8.35609E-3</c:v>
                </c:pt>
                <c:pt idx="55570">
                  <c:v>-7.65228E-3</c:v>
                </c:pt>
                <c:pt idx="55571">
                  <c:v>-4.17919E-2</c:v>
                </c:pt>
                <c:pt idx="55572">
                  <c:v>-6.54888E-3</c:v>
                </c:pt>
                <c:pt idx="55573">
                  <c:v>1.17979E-2</c:v>
                </c:pt>
                <c:pt idx="55574">
                  <c:v>1.72806E-3</c:v>
                </c:pt>
                <c:pt idx="55575">
                  <c:v>-1.9689600000000002E-2</c:v>
                </c:pt>
                <c:pt idx="55576">
                  <c:v>-3.15475E-3</c:v>
                </c:pt>
                <c:pt idx="55577">
                  <c:v>2.03371E-2</c:v>
                </c:pt>
                <c:pt idx="55578">
                  <c:v>2.4323500000000001E-2</c:v>
                </c:pt>
                <c:pt idx="55579">
                  <c:v>1.7884299999999999E-2</c:v>
                </c:pt>
                <c:pt idx="55580" formatCode="0.00E+00">
                  <c:v>8.5830700000000005E-6</c:v>
                </c:pt>
                <c:pt idx="55581">
                  <c:v>-1.99995E-2</c:v>
                </c:pt>
                <c:pt idx="55582">
                  <c:v>2.5683399999999999E-2</c:v>
                </c:pt>
                <c:pt idx="55583">
                  <c:v>1.9149800000000002E-2</c:v>
                </c:pt>
                <c:pt idx="55584">
                  <c:v>6.5803499999999996E-3</c:v>
                </c:pt>
                <c:pt idx="55585">
                  <c:v>1.45903E-2</c:v>
                </c:pt>
                <c:pt idx="55586">
                  <c:v>-8.3284399999999995E-3</c:v>
                </c:pt>
                <c:pt idx="55587">
                  <c:v>-2.0317999999999999E-2</c:v>
                </c:pt>
                <c:pt idx="55588">
                  <c:v>-1.3841600000000001E-2</c:v>
                </c:pt>
                <c:pt idx="55589">
                  <c:v>1.21899E-2</c:v>
                </c:pt>
                <c:pt idx="55590">
                  <c:v>1.35345E-2</c:v>
                </c:pt>
                <c:pt idx="55591">
                  <c:v>-2.2862400000000001E-2</c:v>
                </c:pt>
                <c:pt idx="55592">
                  <c:v>-3.2963800000000001E-2</c:v>
                </c:pt>
                <c:pt idx="55593">
                  <c:v>-1.7562899999999999E-2</c:v>
                </c:pt>
                <c:pt idx="55594">
                  <c:v>1.26686E-2</c:v>
                </c:pt>
                <c:pt idx="55595">
                  <c:v>-9.6435500000000007E-3</c:v>
                </c:pt>
                <c:pt idx="55596">
                  <c:v>-1.14737E-2</c:v>
                </c:pt>
                <c:pt idx="55597">
                  <c:v>-3.54509E-2</c:v>
                </c:pt>
                <c:pt idx="55598">
                  <c:v>-2.2824299999999999E-2</c:v>
                </c:pt>
                <c:pt idx="55599">
                  <c:v>-1.17769E-2</c:v>
                </c:pt>
                <c:pt idx="55600">
                  <c:v>-8.6126299999999996E-3</c:v>
                </c:pt>
                <c:pt idx="55601">
                  <c:v>-9.2315699999999997E-4</c:v>
                </c:pt>
                <c:pt idx="55602">
                  <c:v>-2.23293E-2</c:v>
                </c:pt>
                <c:pt idx="55603">
                  <c:v>6.7930200000000003E-3</c:v>
                </c:pt>
                <c:pt idx="55604">
                  <c:v>-5.7392099999999998E-3</c:v>
                </c:pt>
                <c:pt idx="55605">
                  <c:v>1.4179199999999999E-2</c:v>
                </c:pt>
                <c:pt idx="55606">
                  <c:v>-2.5807400000000001E-2</c:v>
                </c:pt>
                <c:pt idx="55607">
                  <c:v>-4.9342200000000003E-2</c:v>
                </c:pt>
                <c:pt idx="55608">
                  <c:v>-5.4321300000000003E-3</c:v>
                </c:pt>
                <c:pt idx="55609">
                  <c:v>4.1170099999999999E-3</c:v>
                </c:pt>
                <c:pt idx="55610">
                  <c:v>3.3501599999999999E-2</c:v>
                </c:pt>
                <c:pt idx="55611">
                  <c:v>8.6507800000000003E-3</c:v>
                </c:pt>
                <c:pt idx="55612">
                  <c:v>5.90611E-3</c:v>
                </c:pt>
                <c:pt idx="55613">
                  <c:v>5.9490200000000002E-3</c:v>
                </c:pt>
                <c:pt idx="55614">
                  <c:v>-1.5637399999999999E-2</c:v>
                </c:pt>
                <c:pt idx="55615">
                  <c:v>6.0806300000000001E-3</c:v>
                </c:pt>
                <c:pt idx="55616">
                  <c:v>-4.2505299999999998E-3</c:v>
                </c:pt>
                <c:pt idx="55617">
                  <c:v>-8.5773499999999992E-3</c:v>
                </c:pt>
                <c:pt idx="55618">
                  <c:v>-3.0488000000000001E-2</c:v>
                </c:pt>
                <c:pt idx="55619">
                  <c:v>6.2112799999999996E-3</c:v>
                </c:pt>
                <c:pt idx="55620">
                  <c:v>1.6716999999999999E-2</c:v>
                </c:pt>
                <c:pt idx="55621">
                  <c:v>1.7711600000000001E-2</c:v>
                </c:pt>
                <c:pt idx="55622">
                  <c:v>-2.3254400000000001E-2</c:v>
                </c:pt>
                <c:pt idx="55623">
                  <c:v>-1.7819399999999999E-2</c:v>
                </c:pt>
                <c:pt idx="55624">
                  <c:v>1.3979E-2</c:v>
                </c:pt>
                <c:pt idx="55625">
                  <c:v>-5.2947999999999997E-3</c:v>
                </c:pt>
                <c:pt idx="55626">
                  <c:v>-1.9436800000000001E-2</c:v>
                </c:pt>
                <c:pt idx="55627">
                  <c:v>5.2871699999999999E-3</c:v>
                </c:pt>
                <c:pt idx="55628">
                  <c:v>-1.85013E-3</c:v>
                </c:pt>
                <c:pt idx="55629">
                  <c:v>-1.2160300000000001E-2</c:v>
                </c:pt>
                <c:pt idx="55630">
                  <c:v>-2.5482199999999999E-3</c:v>
                </c:pt>
                <c:pt idx="55631">
                  <c:v>-6.6556899999999997E-3</c:v>
                </c:pt>
                <c:pt idx="55632">
                  <c:v>7.02858E-4</c:v>
                </c:pt>
                <c:pt idx="55633">
                  <c:v>-1.1898000000000001E-2</c:v>
                </c:pt>
                <c:pt idx="55634">
                  <c:v>-1.09043E-2</c:v>
                </c:pt>
                <c:pt idx="55635">
                  <c:v>-1.3174999999999999E-2</c:v>
                </c:pt>
                <c:pt idx="55636">
                  <c:v>-3.4341799999999999E-2</c:v>
                </c:pt>
                <c:pt idx="55637">
                  <c:v>-3.03345E-2</c:v>
                </c:pt>
                <c:pt idx="55638">
                  <c:v>-3.4982699999999999E-2</c:v>
                </c:pt>
                <c:pt idx="55639">
                  <c:v>-1.15604E-2</c:v>
                </c:pt>
                <c:pt idx="55640">
                  <c:v>-6.2742199999999996E-3</c:v>
                </c:pt>
                <c:pt idx="55641">
                  <c:v>-3.0057E-2</c:v>
                </c:pt>
                <c:pt idx="55642">
                  <c:v>-1.6894300000000001E-2</c:v>
                </c:pt>
                <c:pt idx="55643">
                  <c:v>-2.5065400000000002E-2</c:v>
                </c:pt>
                <c:pt idx="55644">
                  <c:v>-3.92237E-2</c:v>
                </c:pt>
                <c:pt idx="55645">
                  <c:v>-1.18523E-2</c:v>
                </c:pt>
                <c:pt idx="55646">
                  <c:v>1.7451299999999999E-2</c:v>
                </c:pt>
                <c:pt idx="55647">
                  <c:v>-3.7517499999999999E-3</c:v>
                </c:pt>
                <c:pt idx="55648">
                  <c:v>-3.0178099999999999E-2</c:v>
                </c:pt>
                <c:pt idx="55649">
                  <c:v>-3.1319600000000003E-2</c:v>
                </c:pt>
                <c:pt idx="55650">
                  <c:v>-1.15108E-2</c:v>
                </c:pt>
                <c:pt idx="55651">
                  <c:v>-9.9525499999999992E-3</c:v>
                </c:pt>
                <c:pt idx="55652">
                  <c:v>-3.6985400000000002E-2</c:v>
                </c:pt>
                <c:pt idx="55653">
                  <c:v>-2.49424E-2</c:v>
                </c:pt>
                <c:pt idx="55654">
                  <c:v>-1.49841E-2</c:v>
                </c:pt>
                <c:pt idx="55655">
                  <c:v>-1.2999500000000001E-2</c:v>
                </c:pt>
                <c:pt idx="55656" formatCode="0.00E+00">
                  <c:v>-4.8522900000000004E-3</c:v>
                </c:pt>
                <c:pt idx="55657">
                  <c:v>-1.7293900000000001E-2</c:v>
                </c:pt>
                <c:pt idx="55658">
                  <c:v>-1.0841399999999999E-2</c:v>
                </c:pt>
                <c:pt idx="55659">
                  <c:v>-2.05393E-2</c:v>
                </c:pt>
                <c:pt idx="55660">
                  <c:v>-1.65081E-3</c:v>
                </c:pt>
                <c:pt idx="55661">
                  <c:v>-2.6578899999999999E-2</c:v>
                </c:pt>
                <c:pt idx="55662">
                  <c:v>-3.5791400000000001E-2</c:v>
                </c:pt>
                <c:pt idx="55663">
                  <c:v>-3.85046E-2</c:v>
                </c:pt>
                <c:pt idx="55664">
                  <c:v>-5.9699999999999998E-4</c:v>
                </c:pt>
                <c:pt idx="55665">
                  <c:v>4.0903099999999998E-3</c:v>
                </c:pt>
                <c:pt idx="55666">
                  <c:v>-2.5817900000000001E-2</c:v>
                </c:pt>
                <c:pt idx="55667">
                  <c:v>-3.59926E-2</c:v>
                </c:pt>
                <c:pt idx="55668">
                  <c:v>-2.2301700000000001E-2</c:v>
                </c:pt>
                <c:pt idx="55669">
                  <c:v>-2.9624899999999999E-2</c:v>
                </c:pt>
                <c:pt idx="55670">
                  <c:v>-1.5159600000000001E-2</c:v>
                </c:pt>
                <c:pt idx="55671">
                  <c:v>-1.0546700000000001E-2</c:v>
                </c:pt>
                <c:pt idx="55672">
                  <c:v>-1.7223399999999999E-3</c:v>
                </c:pt>
                <c:pt idx="55673">
                  <c:v>6.6919299999999996E-3</c:v>
                </c:pt>
                <c:pt idx="55674">
                  <c:v>-1.4124899999999999E-2</c:v>
                </c:pt>
                <c:pt idx="55675">
                  <c:v>1.7519E-3</c:v>
                </c:pt>
                <c:pt idx="55676">
                  <c:v>8.4571799999999999E-3</c:v>
                </c:pt>
                <c:pt idx="55677">
                  <c:v>-2.58474E-2</c:v>
                </c:pt>
                <c:pt idx="55678">
                  <c:v>-2.1549200000000001E-2</c:v>
                </c:pt>
                <c:pt idx="55679">
                  <c:v>-1.23701E-2</c:v>
                </c:pt>
                <c:pt idx="55680">
                  <c:v>3.1498900000000003E-2</c:v>
                </c:pt>
                <c:pt idx="55681">
                  <c:v>2.0383800000000001E-2</c:v>
                </c:pt>
                <c:pt idx="55682">
                  <c:v>7.9193100000000006E-3</c:v>
                </c:pt>
                <c:pt idx="55683">
                  <c:v>2.5844599999999998E-3</c:v>
                </c:pt>
                <c:pt idx="55684">
                  <c:v>-4.3430300000000003E-3</c:v>
                </c:pt>
                <c:pt idx="55685">
                  <c:v>-4.7492999999999998E-4</c:v>
                </c:pt>
                <c:pt idx="55686">
                  <c:v>2.8638800000000001E-3</c:v>
                </c:pt>
                <c:pt idx="55687">
                  <c:v>1.1879000000000001E-2</c:v>
                </c:pt>
                <c:pt idx="55688">
                  <c:v>6.8740800000000003E-3</c:v>
                </c:pt>
                <c:pt idx="55689">
                  <c:v>-1.60818E-2</c:v>
                </c:pt>
                <c:pt idx="55690">
                  <c:v>1.74389E-2</c:v>
                </c:pt>
                <c:pt idx="55691">
                  <c:v>1.53046E-2</c:v>
                </c:pt>
                <c:pt idx="55692">
                  <c:v>1.54839E-2</c:v>
                </c:pt>
                <c:pt idx="55693">
                  <c:v>1.6718899999999998E-2</c:v>
                </c:pt>
                <c:pt idx="55694">
                  <c:v>-1.0651600000000001E-2</c:v>
                </c:pt>
                <c:pt idx="55695">
                  <c:v>-1.192E-2</c:v>
                </c:pt>
                <c:pt idx="55696">
                  <c:v>6.4477900000000001E-3</c:v>
                </c:pt>
                <c:pt idx="55697">
                  <c:v>2.0664200000000001E-2</c:v>
                </c:pt>
                <c:pt idx="55698">
                  <c:v>2.2401799999999999E-2</c:v>
                </c:pt>
                <c:pt idx="55699">
                  <c:v>1.7204299999999999E-2</c:v>
                </c:pt>
                <c:pt idx="55700">
                  <c:v>2.2123299999999999E-2</c:v>
                </c:pt>
                <c:pt idx="55701">
                  <c:v>-8.1539200000000003E-3</c:v>
                </c:pt>
                <c:pt idx="55702">
                  <c:v>3.8535100000000003E-2</c:v>
                </c:pt>
                <c:pt idx="55703">
                  <c:v>2.1909700000000001E-2</c:v>
                </c:pt>
                <c:pt idx="55704">
                  <c:v>-4.9200099999999998E-3</c:v>
                </c:pt>
                <c:pt idx="55705">
                  <c:v>-1.6394599999999999E-2</c:v>
                </c:pt>
                <c:pt idx="55706">
                  <c:v>-1.2955700000000001E-2</c:v>
                </c:pt>
                <c:pt idx="55707">
                  <c:v>7.1611399999999999E-3</c:v>
                </c:pt>
                <c:pt idx="55708">
                  <c:v>1.39627E-2</c:v>
                </c:pt>
                <c:pt idx="55709">
                  <c:v>9.1695800000000001E-3</c:v>
                </c:pt>
                <c:pt idx="55710">
                  <c:v>1.5487700000000001E-3</c:v>
                </c:pt>
                <c:pt idx="55711">
                  <c:v>1.46284E-2</c:v>
                </c:pt>
                <c:pt idx="55712">
                  <c:v>-4.6587E-3</c:v>
                </c:pt>
                <c:pt idx="55713">
                  <c:v>-3.3092500000000001E-3</c:v>
                </c:pt>
                <c:pt idx="55714">
                  <c:v>1.3143500000000001E-2</c:v>
                </c:pt>
                <c:pt idx="55715">
                  <c:v>-6.5374400000000003E-3</c:v>
                </c:pt>
                <c:pt idx="55716">
                  <c:v>-1.2537E-2</c:v>
                </c:pt>
                <c:pt idx="55717">
                  <c:v>-3.4730900000000002E-2</c:v>
                </c:pt>
                <c:pt idx="55718">
                  <c:v>1.0385500000000001E-3</c:v>
                </c:pt>
                <c:pt idx="55719">
                  <c:v>7.8382499999999997E-3</c:v>
                </c:pt>
                <c:pt idx="55720">
                  <c:v>4.7998399999999997E-3</c:v>
                </c:pt>
                <c:pt idx="55721">
                  <c:v>2.2441900000000001E-2</c:v>
                </c:pt>
                <c:pt idx="55722">
                  <c:v>3.2596600000000002E-3</c:v>
                </c:pt>
                <c:pt idx="55723">
                  <c:v>-1.02615E-3</c:v>
                </c:pt>
                <c:pt idx="55724">
                  <c:v>-3.08008E-2</c:v>
                </c:pt>
                <c:pt idx="55725">
                  <c:v>-2.40135E-3</c:v>
                </c:pt>
                <c:pt idx="55726">
                  <c:v>3.10993E-2</c:v>
                </c:pt>
                <c:pt idx="55727">
                  <c:v>1.53732E-2</c:v>
                </c:pt>
                <c:pt idx="55728">
                  <c:v>-3.1623799999999998E-3</c:v>
                </c:pt>
                <c:pt idx="55729">
                  <c:v>-6.3371699999999996E-3</c:v>
                </c:pt>
                <c:pt idx="55730">
                  <c:v>-1.0164299999999999E-2</c:v>
                </c:pt>
                <c:pt idx="55731">
                  <c:v>-2.6864099999999998E-2</c:v>
                </c:pt>
                <c:pt idx="55732">
                  <c:v>-2.8922099999999999E-2</c:v>
                </c:pt>
                <c:pt idx="55733">
                  <c:v>-3.8003899999999998E-3</c:v>
                </c:pt>
                <c:pt idx="55734">
                  <c:v>1.5310300000000001E-2</c:v>
                </c:pt>
                <c:pt idx="55735">
                  <c:v>-4.7836299999999997E-3</c:v>
                </c:pt>
                <c:pt idx="55736">
                  <c:v>1.2530299999999999E-2</c:v>
                </c:pt>
                <c:pt idx="55737">
                  <c:v>2.6808700000000001E-2</c:v>
                </c:pt>
                <c:pt idx="55738">
                  <c:v>3.5017E-2</c:v>
                </c:pt>
                <c:pt idx="55739">
                  <c:v>-2.6215599999999999E-2</c:v>
                </c:pt>
                <c:pt idx="55740">
                  <c:v>-1.93901E-2</c:v>
                </c:pt>
                <c:pt idx="55741">
                  <c:v>-7.18117E-4</c:v>
                </c:pt>
                <c:pt idx="55742">
                  <c:v>7.0810300000000003E-3</c:v>
                </c:pt>
                <c:pt idx="55743">
                  <c:v>-6.1969800000000004E-3</c:v>
                </c:pt>
                <c:pt idx="55744">
                  <c:v>-1.47247E-2</c:v>
                </c:pt>
                <c:pt idx="55745">
                  <c:v>2.01263E-2</c:v>
                </c:pt>
                <c:pt idx="55746">
                  <c:v>1.3347599999999999E-2</c:v>
                </c:pt>
                <c:pt idx="55747">
                  <c:v>3.3597900000000001E-3</c:v>
                </c:pt>
                <c:pt idx="55748">
                  <c:v>-1.4504400000000001E-2</c:v>
                </c:pt>
                <c:pt idx="55749">
                  <c:v>-1.55411E-2</c:v>
                </c:pt>
                <c:pt idx="55750">
                  <c:v>-2.7982699999999999E-2</c:v>
                </c:pt>
                <c:pt idx="55751">
                  <c:v>3.3664699999999999E-3</c:v>
                </c:pt>
                <c:pt idx="55752">
                  <c:v>-2.5730100000000001E-3</c:v>
                </c:pt>
                <c:pt idx="55753">
                  <c:v>2.1699900000000001E-2</c:v>
                </c:pt>
                <c:pt idx="55754">
                  <c:v>-4.9362199999999998E-3</c:v>
                </c:pt>
                <c:pt idx="55755">
                  <c:v>-2.0986600000000001E-2</c:v>
                </c:pt>
                <c:pt idx="55756">
                  <c:v>-1.5685999999999999E-2</c:v>
                </c:pt>
                <c:pt idx="55757">
                  <c:v>-1.7174700000000001E-2</c:v>
                </c:pt>
                <c:pt idx="55758">
                  <c:v>-1.16396E-2</c:v>
                </c:pt>
                <c:pt idx="55759">
                  <c:v>-3.16076E-2</c:v>
                </c:pt>
                <c:pt idx="55760">
                  <c:v>-2.29216E-2</c:v>
                </c:pt>
                <c:pt idx="55761">
                  <c:v>-1.45168E-2</c:v>
                </c:pt>
                <c:pt idx="55762">
                  <c:v>-2.38371E-2</c:v>
                </c:pt>
                <c:pt idx="55763">
                  <c:v>-2.8821900000000001E-2</c:v>
                </c:pt>
                <c:pt idx="55764">
                  <c:v>-1.7722100000000001E-2</c:v>
                </c:pt>
                <c:pt idx="55765">
                  <c:v>-1.5129999999999999E-2</c:v>
                </c:pt>
                <c:pt idx="55766">
                  <c:v>-2.8142900000000001E-3</c:v>
                </c:pt>
                <c:pt idx="55767">
                  <c:v>-3.0258199999999999E-2</c:v>
                </c:pt>
                <c:pt idx="55768">
                  <c:v>-3.9702399999999999E-2</c:v>
                </c:pt>
                <c:pt idx="55769">
                  <c:v>-5.04637E-2</c:v>
                </c:pt>
                <c:pt idx="55770">
                  <c:v>-2.3012200000000001E-3</c:v>
                </c:pt>
                <c:pt idx="55771">
                  <c:v>-2.0432499999999999E-2</c:v>
                </c:pt>
                <c:pt idx="55772">
                  <c:v>-3.2628999999999998E-2</c:v>
                </c:pt>
                <c:pt idx="55773">
                  <c:v>-2.3418399999999999E-2</c:v>
                </c:pt>
                <c:pt idx="55774">
                  <c:v>-8.3332100000000006E-3</c:v>
                </c:pt>
                <c:pt idx="55775">
                  <c:v>-2.1820099999999999E-3</c:v>
                </c:pt>
                <c:pt idx="55776">
                  <c:v>-4.1074800000000002E-3</c:v>
                </c:pt>
                <c:pt idx="55777">
                  <c:v>-5.6419399999999998E-3</c:v>
                </c:pt>
                <c:pt idx="55778">
                  <c:v>6.6661799999999998E-3</c:v>
                </c:pt>
                <c:pt idx="55779">
                  <c:v>-7.7133200000000001E-3</c:v>
                </c:pt>
                <c:pt idx="55780">
                  <c:v>2.5548900000000002E-3</c:v>
                </c:pt>
                <c:pt idx="55781" formatCode="0.00E+00">
                  <c:v>-2.2133799999999999E-2</c:v>
                </c:pt>
                <c:pt idx="55782">
                  <c:v>-7.9679499999999997E-3</c:v>
                </c:pt>
                <c:pt idx="55783">
                  <c:v>-1.3132100000000001E-2</c:v>
                </c:pt>
                <c:pt idx="55784">
                  <c:v>-5.0010699999999998E-3</c:v>
                </c:pt>
                <c:pt idx="55785">
                  <c:v>-1.6493799999999999E-2</c:v>
                </c:pt>
                <c:pt idx="55786">
                  <c:v>-1.4711399999999999E-2</c:v>
                </c:pt>
                <c:pt idx="55787">
                  <c:v>1.2054399999999999E-3</c:v>
                </c:pt>
                <c:pt idx="55788">
                  <c:v>-1.40524E-2</c:v>
                </c:pt>
                <c:pt idx="55789">
                  <c:v>3.3836400000000003E-2</c:v>
                </c:pt>
                <c:pt idx="55790">
                  <c:v>9.6712099999999995E-3</c:v>
                </c:pt>
                <c:pt idx="55791">
                  <c:v>-5.8879900000000001E-3</c:v>
                </c:pt>
                <c:pt idx="55792">
                  <c:v>-1.01881E-2</c:v>
                </c:pt>
                <c:pt idx="55793">
                  <c:v>-2.2576300000000001E-2</c:v>
                </c:pt>
                <c:pt idx="55794">
                  <c:v>-1.08051E-3</c:v>
                </c:pt>
                <c:pt idx="55795">
                  <c:v>-2.3189499999999998E-2</c:v>
                </c:pt>
                <c:pt idx="55796">
                  <c:v>-9.0789800000000004E-3</c:v>
                </c:pt>
                <c:pt idx="55797">
                  <c:v>-8.5487400000000009E-3</c:v>
                </c:pt>
                <c:pt idx="55798">
                  <c:v>-3.7670099999999999E-3</c:v>
                </c:pt>
                <c:pt idx="55799">
                  <c:v>-2.3884800000000001E-2</c:v>
                </c:pt>
                <c:pt idx="55800">
                  <c:v>1.1806500000000001E-3</c:v>
                </c:pt>
                <c:pt idx="55801">
                  <c:v>-7.8048700000000002E-3</c:v>
                </c:pt>
                <c:pt idx="55802">
                  <c:v>-1.2301400000000001E-2</c:v>
                </c:pt>
                <c:pt idx="55803">
                  <c:v>-8.5382500000000007E-3</c:v>
                </c:pt>
                <c:pt idx="55804">
                  <c:v>-1.2725800000000001E-2</c:v>
                </c:pt>
                <c:pt idx="55805">
                  <c:v>-9.9153499999999999E-3</c:v>
                </c:pt>
                <c:pt idx="55806">
                  <c:v>1.1771200000000001E-2</c:v>
                </c:pt>
                <c:pt idx="55807">
                  <c:v>-1.52531E-2</c:v>
                </c:pt>
                <c:pt idx="55808">
                  <c:v>-2.6470199999999999E-2</c:v>
                </c:pt>
                <c:pt idx="55809">
                  <c:v>8.5163100000000005E-4</c:v>
                </c:pt>
                <c:pt idx="55810">
                  <c:v>1.9579900000000001E-2</c:v>
                </c:pt>
                <c:pt idx="55811">
                  <c:v>-2.72179E-3</c:v>
                </c:pt>
                <c:pt idx="55812">
                  <c:v>-3.4802399999999997E-2</c:v>
                </c:pt>
                <c:pt idx="55813">
                  <c:v>-1.9227999999999999E-2</c:v>
                </c:pt>
                <c:pt idx="55814">
                  <c:v>2.0961799999999999E-2</c:v>
                </c:pt>
                <c:pt idx="55815">
                  <c:v>1.88503E-2</c:v>
                </c:pt>
                <c:pt idx="55816">
                  <c:v>1.1282E-3</c:v>
                </c:pt>
                <c:pt idx="55817">
                  <c:v>-8.8453300000000002E-3</c:v>
                </c:pt>
                <c:pt idx="55818">
                  <c:v>2.92053E-2</c:v>
                </c:pt>
                <c:pt idx="55819">
                  <c:v>3.4914E-3</c:v>
                </c:pt>
                <c:pt idx="55820">
                  <c:v>2.0519300000000001E-2</c:v>
                </c:pt>
                <c:pt idx="55821">
                  <c:v>2.9774700000000001E-2</c:v>
                </c:pt>
                <c:pt idx="55822">
                  <c:v>3.3105900000000001E-2</c:v>
                </c:pt>
                <c:pt idx="55823">
                  <c:v>1.14574E-2</c:v>
                </c:pt>
                <c:pt idx="55824">
                  <c:v>-1.3937E-2</c:v>
                </c:pt>
                <c:pt idx="55825">
                  <c:v>2.0442999999999999E-2</c:v>
                </c:pt>
                <c:pt idx="55826">
                  <c:v>4.9295399999999996E-3</c:v>
                </c:pt>
                <c:pt idx="55827">
                  <c:v>1.67904E-2</c:v>
                </c:pt>
                <c:pt idx="55828">
                  <c:v>-1.6845700000000002E-2</c:v>
                </c:pt>
                <c:pt idx="55829">
                  <c:v>-9.6597699999999998E-3</c:v>
                </c:pt>
                <c:pt idx="55830">
                  <c:v>-2.00176E-3</c:v>
                </c:pt>
                <c:pt idx="55831">
                  <c:v>4.2915299999999999E-4</c:v>
                </c:pt>
                <c:pt idx="55832">
                  <c:v>5.9509300000000001E-3</c:v>
                </c:pt>
                <c:pt idx="55833">
                  <c:v>-2.6168799999999998E-3</c:v>
                </c:pt>
                <c:pt idx="55834">
                  <c:v>2.0837799999999999E-3</c:v>
                </c:pt>
                <c:pt idx="55835">
                  <c:v>-4.2429E-3</c:v>
                </c:pt>
                <c:pt idx="55836">
                  <c:v>-2.0270300000000002E-2</c:v>
                </c:pt>
                <c:pt idx="55837">
                  <c:v>-1.21861E-2</c:v>
                </c:pt>
                <c:pt idx="55838">
                  <c:v>-2.01502E-2</c:v>
                </c:pt>
                <c:pt idx="55839">
                  <c:v>-8.9740800000000006E-3</c:v>
                </c:pt>
                <c:pt idx="55840">
                  <c:v>-4.0769600000000001E-3</c:v>
                </c:pt>
                <c:pt idx="55841">
                  <c:v>-1.5450500000000001E-2</c:v>
                </c:pt>
                <c:pt idx="55842">
                  <c:v>1.4075300000000001E-2</c:v>
                </c:pt>
                <c:pt idx="55843">
                  <c:v>-9.5920599999999995E-3</c:v>
                </c:pt>
                <c:pt idx="55844">
                  <c:v>2.4015399999999999E-2</c:v>
                </c:pt>
                <c:pt idx="55845">
                  <c:v>2.79131E-2</c:v>
                </c:pt>
                <c:pt idx="55846">
                  <c:v>2.16522E-2</c:v>
                </c:pt>
                <c:pt idx="55847">
                  <c:v>1.3019599999999999E-2</c:v>
                </c:pt>
                <c:pt idx="55848">
                  <c:v>-2.7723299999999999E-3</c:v>
                </c:pt>
                <c:pt idx="55849">
                  <c:v>8.6431500000000005E-3</c:v>
                </c:pt>
                <c:pt idx="55850">
                  <c:v>2.3641600000000001E-3</c:v>
                </c:pt>
                <c:pt idx="55851">
                  <c:v>1.82486E-2</c:v>
                </c:pt>
                <c:pt idx="55852">
                  <c:v>5.6034100000000003E-2</c:v>
                </c:pt>
                <c:pt idx="55853">
                  <c:v>-2.4042099999999999E-3</c:v>
                </c:pt>
                <c:pt idx="55854">
                  <c:v>7.20596E-3</c:v>
                </c:pt>
                <c:pt idx="55855">
                  <c:v>2.44884E-2</c:v>
                </c:pt>
                <c:pt idx="55856">
                  <c:v>3.5645499999999997E-2</c:v>
                </c:pt>
                <c:pt idx="55857">
                  <c:v>8.59737E-3</c:v>
                </c:pt>
                <c:pt idx="55858">
                  <c:v>2.9751799999999998E-2</c:v>
                </c:pt>
                <c:pt idx="55859">
                  <c:v>1.5625E-2</c:v>
                </c:pt>
                <c:pt idx="55860">
                  <c:v>2.0885500000000001E-2</c:v>
                </c:pt>
                <c:pt idx="55861">
                  <c:v>5.5723200000000004E-3</c:v>
                </c:pt>
                <c:pt idx="55862">
                  <c:v>1.53828E-2</c:v>
                </c:pt>
                <c:pt idx="55863">
                  <c:v>5.3824400000000001E-2</c:v>
                </c:pt>
                <c:pt idx="55864">
                  <c:v>-1.47896E-2</c:v>
                </c:pt>
                <c:pt idx="55865">
                  <c:v>4.6978000000000002E-3</c:v>
                </c:pt>
                <c:pt idx="55866">
                  <c:v>-5.5341699999999997E-3</c:v>
                </c:pt>
                <c:pt idx="55867">
                  <c:v>1.5586900000000001E-2</c:v>
                </c:pt>
                <c:pt idx="55868">
                  <c:v>2.66314E-2</c:v>
                </c:pt>
                <c:pt idx="55869">
                  <c:v>1.0874699999999999E-2</c:v>
                </c:pt>
                <c:pt idx="55870">
                  <c:v>-1.72138E-3</c:v>
                </c:pt>
                <c:pt idx="55871">
                  <c:v>3.58772E-3</c:v>
                </c:pt>
                <c:pt idx="55872">
                  <c:v>2.44055E-2</c:v>
                </c:pt>
                <c:pt idx="55873">
                  <c:v>4.8542000000000004E-3</c:v>
                </c:pt>
                <c:pt idx="55874">
                  <c:v>8.7661700000000002E-3</c:v>
                </c:pt>
                <c:pt idx="55875">
                  <c:v>1.8060699999999999E-2</c:v>
                </c:pt>
                <c:pt idx="55876">
                  <c:v>3.41949E-2</c:v>
                </c:pt>
                <c:pt idx="55877">
                  <c:v>5.3358099999999999E-3</c:v>
                </c:pt>
                <c:pt idx="55878">
                  <c:v>4.7779099999999998E-4</c:v>
                </c:pt>
                <c:pt idx="55879">
                  <c:v>-1.83182E-2</c:v>
                </c:pt>
                <c:pt idx="55880">
                  <c:v>-2.9344599999999998E-3</c:v>
                </c:pt>
                <c:pt idx="55881">
                  <c:v>-2.3802799999999999E-2</c:v>
                </c:pt>
                <c:pt idx="55882">
                  <c:v>-4.6396299999999996E-3</c:v>
                </c:pt>
                <c:pt idx="55883">
                  <c:v>-2.0113000000000002E-3</c:v>
                </c:pt>
                <c:pt idx="55884">
                  <c:v>1.4285999999999999E-3</c:v>
                </c:pt>
                <c:pt idx="55885">
                  <c:v>2.6290899999999999E-2</c:v>
                </c:pt>
                <c:pt idx="55886">
                  <c:v>-1.51548E-2</c:v>
                </c:pt>
                <c:pt idx="55887">
                  <c:v>-1.25551E-2</c:v>
                </c:pt>
                <c:pt idx="55888">
                  <c:v>-8.6955999999999995E-3</c:v>
                </c:pt>
                <c:pt idx="55889">
                  <c:v>1.36986E-2</c:v>
                </c:pt>
                <c:pt idx="55890">
                  <c:v>1.3840699999999999E-2</c:v>
                </c:pt>
                <c:pt idx="55891">
                  <c:v>1.25065E-2</c:v>
                </c:pt>
                <c:pt idx="55892">
                  <c:v>2.9810900000000001E-2</c:v>
                </c:pt>
                <c:pt idx="55893">
                  <c:v>2.0031899999999998E-2</c:v>
                </c:pt>
                <c:pt idx="55894">
                  <c:v>2.2420900000000001E-2</c:v>
                </c:pt>
                <c:pt idx="55895">
                  <c:v>3.36361E-3</c:v>
                </c:pt>
                <c:pt idx="55896">
                  <c:v>2.3057000000000001E-2</c:v>
                </c:pt>
                <c:pt idx="55897">
                  <c:v>4.7055199999999998E-2</c:v>
                </c:pt>
                <c:pt idx="55898">
                  <c:v>2.0551699999999999E-2</c:v>
                </c:pt>
                <c:pt idx="55899">
                  <c:v>5.66483E-3</c:v>
                </c:pt>
                <c:pt idx="55900">
                  <c:v>-3.2281900000000001E-3</c:v>
                </c:pt>
                <c:pt idx="55901">
                  <c:v>1.7315899999999999E-2</c:v>
                </c:pt>
                <c:pt idx="55902">
                  <c:v>4.0213600000000002E-2</c:v>
                </c:pt>
                <c:pt idx="55903">
                  <c:v>1.36919E-2</c:v>
                </c:pt>
                <c:pt idx="55904">
                  <c:v>3.9030099999999998E-2</c:v>
                </c:pt>
                <c:pt idx="55905">
                  <c:v>1.73092E-2</c:v>
                </c:pt>
                <c:pt idx="55906">
                  <c:v>4.30508E-2</c:v>
                </c:pt>
                <c:pt idx="55907">
                  <c:v>4.8113799999999998E-2</c:v>
                </c:pt>
                <c:pt idx="55908">
                  <c:v>5.1671000000000002E-2</c:v>
                </c:pt>
                <c:pt idx="55909">
                  <c:v>2.9471399999999998E-2</c:v>
                </c:pt>
                <c:pt idx="55910">
                  <c:v>3.6624900000000002E-2</c:v>
                </c:pt>
                <c:pt idx="55911">
                  <c:v>3.1886100000000001E-2</c:v>
                </c:pt>
                <c:pt idx="55912">
                  <c:v>3.2307599999999999E-2</c:v>
                </c:pt>
                <c:pt idx="55913">
                  <c:v>2.69041E-2</c:v>
                </c:pt>
                <c:pt idx="55914">
                  <c:v>3.6274899999999999E-2</c:v>
                </c:pt>
                <c:pt idx="55915">
                  <c:v>1.06277E-2</c:v>
                </c:pt>
                <c:pt idx="55916">
                  <c:v>-2.8390899999999998E-3</c:v>
                </c:pt>
                <c:pt idx="55917">
                  <c:v>3.2205600000000001E-2</c:v>
                </c:pt>
                <c:pt idx="55918">
                  <c:v>1.8895100000000001E-2</c:v>
                </c:pt>
                <c:pt idx="55919">
                  <c:v>1.0816599999999999E-2</c:v>
                </c:pt>
                <c:pt idx="55920">
                  <c:v>2.52275E-2</c:v>
                </c:pt>
                <c:pt idx="55921">
                  <c:v>3.8289999999999998E-2</c:v>
                </c:pt>
                <c:pt idx="55922">
                  <c:v>1.8280000000000001E-2</c:v>
                </c:pt>
                <c:pt idx="55923">
                  <c:v>-3.8681000000000002E-3</c:v>
                </c:pt>
                <c:pt idx="55924">
                  <c:v>6.8798100000000001E-3</c:v>
                </c:pt>
                <c:pt idx="55925">
                  <c:v>2.00748E-2</c:v>
                </c:pt>
                <c:pt idx="55926">
                  <c:v>2.4429300000000001E-2</c:v>
                </c:pt>
                <c:pt idx="55927">
                  <c:v>2.0865399999999999E-2</c:v>
                </c:pt>
                <c:pt idx="55928">
                  <c:v>1.6804699999999999E-2</c:v>
                </c:pt>
                <c:pt idx="55929">
                  <c:v>1.06649E-2</c:v>
                </c:pt>
                <c:pt idx="55930">
                  <c:v>1.43213E-2</c:v>
                </c:pt>
                <c:pt idx="55931">
                  <c:v>-5.9795400000000002E-3</c:v>
                </c:pt>
                <c:pt idx="55932">
                  <c:v>1.3848299999999999E-2</c:v>
                </c:pt>
                <c:pt idx="55933">
                  <c:v>1.9463500000000002E-2</c:v>
                </c:pt>
                <c:pt idx="55934">
                  <c:v>-2.3651100000000001E-4</c:v>
                </c:pt>
                <c:pt idx="55935">
                  <c:v>9.9458700000000008E-3</c:v>
                </c:pt>
                <c:pt idx="55936">
                  <c:v>2.7566899999999998E-2</c:v>
                </c:pt>
                <c:pt idx="55937">
                  <c:v>4.8761400000000003E-2</c:v>
                </c:pt>
                <c:pt idx="55938">
                  <c:v>3.0981100000000001E-2</c:v>
                </c:pt>
                <c:pt idx="55939">
                  <c:v>8.0919300000000007E-3</c:v>
                </c:pt>
                <c:pt idx="55940">
                  <c:v>-1.2234699999999999E-2</c:v>
                </c:pt>
                <c:pt idx="55941">
                  <c:v>-3.9462999999999998E-3</c:v>
                </c:pt>
                <c:pt idx="55942">
                  <c:v>4.6076800000000001E-2</c:v>
                </c:pt>
                <c:pt idx="55943">
                  <c:v>1.23377E-2</c:v>
                </c:pt>
                <c:pt idx="55944">
                  <c:v>-1.6249699999999999E-2</c:v>
                </c:pt>
                <c:pt idx="55945">
                  <c:v>-3.9711E-3</c:v>
                </c:pt>
                <c:pt idx="55946">
                  <c:v>1.2729600000000001E-2</c:v>
                </c:pt>
                <c:pt idx="55947">
                  <c:v>3.65925E-2</c:v>
                </c:pt>
                <c:pt idx="55948">
                  <c:v>1.2588499999999999E-3</c:v>
                </c:pt>
                <c:pt idx="55949">
                  <c:v>-4.91428E-3</c:v>
                </c:pt>
                <c:pt idx="55950">
                  <c:v>-2.2408500000000001E-2</c:v>
                </c:pt>
                <c:pt idx="55951">
                  <c:v>6.1254500000000002E-3</c:v>
                </c:pt>
                <c:pt idx="55952">
                  <c:v>1.85051E-2</c:v>
                </c:pt>
                <c:pt idx="55953">
                  <c:v>-5.1488899999999997E-3</c:v>
                </c:pt>
                <c:pt idx="55954">
                  <c:v>-1.08004E-2</c:v>
                </c:pt>
                <c:pt idx="55955">
                  <c:v>-8.3780299999999999E-3</c:v>
                </c:pt>
                <c:pt idx="55956">
                  <c:v>6.5278999999999997E-3</c:v>
                </c:pt>
                <c:pt idx="55957">
                  <c:v>-8.2836200000000002E-3</c:v>
                </c:pt>
                <c:pt idx="55958">
                  <c:v>-1.15519E-2</c:v>
                </c:pt>
                <c:pt idx="55959">
                  <c:v>-2.30742E-2</c:v>
                </c:pt>
                <c:pt idx="55960">
                  <c:v>3.3608399999999997E-2</c:v>
                </c:pt>
                <c:pt idx="55961">
                  <c:v>2.4018299999999999E-2</c:v>
                </c:pt>
                <c:pt idx="55962">
                  <c:v>3.3599900000000002E-2</c:v>
                </c:pt>
                <c:pt idx="55963">
                  <c:v>2.7713799999999999E-3</c:v>
                </c:pt>
                <c:pt idx="55964">
                  <c:v>-3.6289200000000001E-2</c:v>
                </c:pt>
                <c:pt idx="55965">
                  <c:v>4.2324099999999998E-3</c:v>
                </c:pt>
                <c:pt idx="55966">
                  <c:v>1.5766100000000002E-2</c:v>
                </c:pt>
                <c:pt idx="55967">
                  <c:v>-4.6148300000000003E-3</c:v>
                </c:pt>
                <c:pt idx="55968">
                  <c:v>1.37053E-2</c:v>
                </c:pt>
                <c:pt idx="55969">
                  <c:v>2.0368600000000001E-2</c:v>
                </c:pt>
                <c:pt idx="55970">
                  <c:v>4.0210700000000002E-2</c:v>
                </c:pt>
                <c:pt idx="55971">
                  <c:v>2.0076799999999999E-2</c:v>
                </c:pt>
                <c:pt idx="55972">
                  <c:v>2.3060799999999999E-2</c:v>
                </c:pt>
                <c:pt idx="55973">
                  <c:v>8.1186299999999999E-3</c:v>
                </c:pt>
                <c:pt idx="55974">
                  <c:v>2.5338200000000002E-2</c:v>
                </c:pt>
                <c:pt idx="55975">
                  <c:v>3.0574799999999999E-2</c:v>
                </c:pt>
                <c:pt idx="55976">
                  <c:v>1.9333800000000002E-2</c:v>
                </c:pt>
                <c:pt idx="55977">
                  <c:v>3.0589100000000001E-2</c:v>
                </c:pt>
                <c:pt idx="55978">
                  <c:v>3.2199899999999997E-2</c:v>
                </c:pt>
                <c:pt idx="55979">
                  <c:v>1.2588500000000001E-4</c:v>
                </c:pt>
                <c:pt idx="55980">
                  <c:v>5.7325400000000004E-3</c:v>
                </c:pt>
                <c:pt idx="55981">
                  <c:v>3.3228899999999999E-2</c:v>
                </c:pt>
                <c:pt idx="55982">
                  <c:v>8.7022799999999997E-3</c:v>
                </c:pt>
                <c:pt idx="55983">
                  <c:v>-1.1091199999999999E-3</c:v>
                </c:pt>
                <c:pt idx="55984">
                  <c:v>-2.49996E-2</c:v>
                </c:pt>
                <c:pt idx="55985">
                  <c:v>5.9490200000000002E-3</c:v>
                </c:pt>
                <c:pt idx="55986">
                  <c:v>1.5510599999999999E-2</c:v>
                </c:pt>
                <c:pt idx="55987">
                  <c:v>1.09673E-3</c:v>
                </c:pt>
                <c:pt idx="55988">
                  <c:v>1.05457E-2</c:v>
                </c:pt>
                <c:pt idx="55989">
                  <c:v>1.91793E-2</c:v>
                </c:pt>
                <c:pt idx="55990">
                  <c:v>3.77884E-2</c:v>
                </c:pt>
                <c:pt idx="55991">
                  <c:v>-3.0965800000000002E-2</c:v>
                </c:pt>
                <c:pt idx="55992">
                  <c:v>-1.06964E-2</c:v>
                </c:pt>
                <c:pt idx="55993">
                  <c:v>2.3964900000000001E-2</c:v>
                </c:pt>
                <c:pt idx="55994">
                  <c:v>5.0554299999999996E-3</c:v>
                </c:pt>
                <c:pt idx="55995">
                  <c:v>1.36156E-2</c:v>
                </c:pt>
                <c:pt idx="55996">
                  <c:v>1.1807399999999999E-2</c:v>
                </c:pt>
                <c:pt idx="55997">
                  <c:v>8.9836099999999995E-3</c:v>
                </c:pt>
                <c:pt idx="55998">
                  <c:v>1.98383E-2</c:v>
                </c:pt>
                <c:pt idx="55999">
                  <c:v>-1.6083699999999999E-2</c:v>
                </c:pt>
                <c:pt idx="56000">
                  <c:v>-1.51348E-2</c:v>
                </c:pt>
                <c:pt idx="56001">
                  <c:v>-4.1869200000000002E-2</c:v>
                </c:pt>
                <c:pt idx="56002">
                  <c:v>-1.1058800000000001E-2</c:v>
                </c:pt>
                <c:pt idx="56003">
                  <c:v>2.1818199999999999E-2</c:v>
                </c:pt>
                <c:pt idx="56004">
                  <c:v>-2.4772599999999999E-2</c:v>
                </c:pt>
                <c:pt idx="56005">
                  <c:v>-3.9243699999999999E-3</c:v>
                </c:pt>
                <c:pt idx="56006">
                  <c:v>-6.4325299999999997E-3</c:v>
                </c:pt>
                <c:pt idx="56007">
                  <c:v>-2.19536E-2</c:v>
                </c:pt>
                <c:pt idx="56008">
                  <c:v>-1.24741E-2</c:v>
                </c:pt>
                <c:pt idx="56009">
                  <c:v>-1.9760099999999999E-2</c:v>
                </c:pt>
                <c:pt idx="56010">
                  <c:v>8.3913800000000004E-3</c:v>
                </c:pt>
                <c:pt idx="56011">
                  <c:v>-8.2368900000000002E-3</c:v>
                </c:pt>
                <c:pt idx="56012">
                  <c:v>-8.4428799999999998E-3</c:v>
                </c:pt>
                <c:pt idx="56013">
                  <c:v>-1.5605900000000001E-2</c:v>
                </c:pt>
                <c:pt idx="56014">
                  <c:v>-2.7996099999999999E-2</c:v>
                </c:pt>
                <c:pt idx="56015">
                  <c:v>8.21209E-3</c:v>
                </c:pt>
                <c:pt idx="56016">
                  <c:v>-5.2804899999999997E-3</c:v>
                </c:pt>
                <c:pt idx="56017">
                  <c:v>-2.0506900000000002E-2</c:v>
                </c:pt>
                <c:pt idx="56018">
                  <c:v>-2.6979400000000001E-2</c:v>
                </c:pt>
                <c:pt idx="56019">
                  <c:v>-1.8226599999999999E-2</c:v>
                </c:pt>
                <c:pt idx="56020">
                  <c:v>1.66321E-3</c:v>
                </c:pt>
                <c:pt idx="56021">
                  <c:v>-3.4681299999999998E-2</c:v>
                </c:pt>
                <c:pt idx="56022">
                  <c:v>-1.5821499999999999E-2</c:v>
                </c:pt>
                <c:pt idx="56023">
                  <c:v>3.8213700000000001E-3</c:v>
                </c:pt>
                <c:pt idx="56024">
                  <c:v>1.9071600000000001E-2</c:v>
                </c:pt>
                <c:pt idx="56025">
                  <c:v>7.7342999999999997E-4</c:v>
                </c:pt>
                <c:pt idx="56026">
                  <c:v>9.3412400000000007E-3</c:v>
                </c:pt>
                <c:pt idx="56027">
                  <c:v>6.8779000000000002E-3</c:v>
                </c:pt>
                <c:pt idx="56028">
                  <c:v>1.26219E-2</c:v>
                </c:pt>
                <c:pt idx="56029">
                  <c:v>-1.0248200000000001E-2</c:v>
                </c:pt>
                <c:pt idx="56030">
                  <c:v>4.5776399999999999E-4</c:v>
                </c:pt>
                <c:pt idx="56031">
                  <c:v>4.2724599999999996E-3</c:v>
                </c:pt>
                <c:pt idx="56032">
                  <c:v>-8.1701299999999994E-3</c:v>
                </c:pt>
                <c:pt idx="56033">
                  <c:v>-4.01783E-3</c:v>
                </c:pt>
                <c:pt idx="56034">
                  <c:v>-6.2990199999999998E-3</c:v>
                </c:pt>
                <c:pt idx="56035">
                  <c:v>-1.13802E-2</c:v>
                </c:pt>
                <c:pt idx="56036">
                  <c:v>-2.3460399999999999E-4</c:v>
                </c:pt>
                <c:pt idx="56037">
                  <c:v>-1.7385499999999999E-3</c:v>
                </c:pt>
                <c:pt idx="56038">
                  <c:v>-1.37777E-2</c:v>
                </c:pt>
                <c:pt idx="56039">
                  <c:v>9.7017300000000004E-3</c:v>
                </c:pt>
                <c:pt idx="56040">
                  <c:v>3.9787299999999998E-3</c:v>
                </c:pt>
                <c:pt idx="56041">
                  <c:v>-1.7717400000000001E-2</c:v>
                </c:pt>
                <c:pt idx="56042">
                  <c:v>-1.7066000000000001E-2</c:v>
                </c:pt>
                <c:pt idx="56043">
                  <c:v>7.3432900000000004E-4</c:v>
                </c:pt>
                <c:pt idx="56044">
                  <c:v>8.7356599999999999E-4</c:v>
                </c:pt>
                <c:pt idx="56045">
                  <c:v>-1.5540099999999999E-2</c:v>
                </c:pt>
                <c:pt idx="56046">
                  <c:v>-5.20201E-2</c:v>
                </c:pt>
                <c:pt idx="56047">
                  <c:v>-1.5672700000000001E-2</c:v>
                </c:pt>
                <c:pt idx="56048">
                  <c:v>-1.2342499999999999E-2</c:v>
                </c:pt>
                <c:pt idx="56049">
                  <c:v>-3.4389500000000003E-2</c:v>
                </c:pt>
                <c:pt idx="56050">
                  <c:v>-2.6866000000000001E-2</c:v>
                </c:pt>
                <c:pt idx="56051">
                  <c:v>-5.3758599999999997E-3</c:v>
                </c:pt>
                <c:pt idx="56052">
                  <c:v>-2.10581E-2</c:v>
                </c:pt>
                <c:pt idx="56053">
                  <c:v>-2.4932900000000001E-2</c:v>
                </c:pt>
                <c:pt idx="56054">
                  <c:v>-3.6038399999999998E-2</c:v>
                </c:pt>
                <c:pt idx="56055">
                  <c:v>-7.2717700000000003E-3</c:v>
                </c:pt>
                <c:pt idx="56056">
                  <c:v>-1.5398999999999999E-2</c:v>
                </c:pt>
                <c:pt idx="56057" formatCode="0.00E+00">
                  <c:v>8.0108600000000001E-5</c:v>
                </c:pt>
                <c:pt idx="56058">
                  <c:v>-1.9793499999999999E-2</c:v>
                </c:pt>
                <c:pt idx="56059">
                  <c:v>-3.2355299999999997E-2</c:v>
                </c:pt>
                <c:pt idx="56060">
                  <c:v>1.10483E-2</c:v>
                </c:pt>
                <c:pt idx="56061">
                  <c:v>4.6482099999999998E-3</c:v>
                </c:pt>
                <c:pt idx="56062">
                  <c:v>-1.2166E-2</c:v>
                </c:pt>
                <c:pt idx="56063">
                  <c:v>-5.9919400000000003E-3</c:v>
                </c:pt>
                <c:pt idx="56064">
                  <c:v>1.49593E-2</c:v>
                </c:pt>
                <c:pt idx="56065">
                  <c:v>1.3753899999999999E-2</c:v>
                </c:pt>
                <c:pt idx="56066">
                  <c:v>2.0608899999999999E-2</c:v>
                </c:pt>
                <c:pt idx="56067">
                  <c:v>-3.2452599999999998E-2</c:v>
                </c:pt>
                <c:pt idx="56068">
                  <c:v>1.2865100000000001E-2</c:v>
                </c:pt>
                <c:pt idx="56069">
                  <c:v>2.82927E-2</c:v>
                </c:pt>
                <c:pt idx="56070">
                  <c:v>-2.4995799999999999E-3</c:v>
                </c:pt>
                <c:pt idx="56071">
                  <c:v>-3.2325699999999999E-2</c:v>
                </c:pt>
                <c:pt idx="56072">
                  <c:v>-3.6692599999999999E-2</c:v>
                </c:pt>
                <c:pt idx="56073">
                  <c:v>3.9081599999999999E-3</c:v>
                </c:pt>
                <c:pt idx="56074">
                  <c:v>-2.3537599999999999E-2</c:v>
                </c:pt>
                <c:pt idx="56075">
                  <c:v>3.5390899999999999E-3</c:v>
                </c:pt>
                <c:pt idx="56076">
                  <c:v>-1.39046E-3</c:v>
                </c:pt>
                <c:pt idx="56077">
                  <c:v>1.2602800000000001E-2</c:v>
                </c:pt>
                <c:pt idx="56078">
                  <c:v>9.9468200000000003E-3</c:v>
                </c:pt>
                <c:pt idx="56079">
                  <c:v>-2.7709999999999999E-2</c:v>
                </c:pt>
                <c:pt idx="56080">
                  <c:v>4.46796E-3</c:v>
                </c:pt>
                <c:pt idx="56081">
                  <c:v>-1.4568299999999999E-2</c:v>
                </c:pt>
                <c:pt idx="56082">
                  <c:v>-1.60122E-3</c:v>
                </c:pt>
                <c:pt idx="56083">
                  <c:v>-4.3306400000000002E-3</c:v>
                </c:pt>
                <c:pt idx="56084">
                  <c:v>2.8746600000000001E-2</c:v>
                </c:pt>
                <c:pt idx="56085">
                  <c:v>-1.2292900000000001E-3</c:v>
                </c:pt>
                <c:pt idx="56086">
                  <c:v>1.3894999999999999E-3</c:v>
                </c:pt>
                <c:pt idx="56087">
                  <c:v>1.8606199999999999E-3</c:v>
                </c:pt>
                <c:pt idx="56088">
                  <c:v>2.59724E-2</c:v>
                </c:pt>
                <c:pt idx="56089">
                  <c:v>8.4638600000000001E-3</c:v>
                </c:pt>
                <c:pt idx="56090">
                  <c:v>-2.9754599999999999E-4</c:v>
                </c:pt>
                <c:pt idx="56091">
                  <c:v>-1.40924E-2</c:v>
                </c:pt>
                <c:pt idx="56092">
                  <c:v>3.60317E-2</c:v>
                </c:pt>
                <c:pt idx="56093">
                  <c:v>4.0204999999999998E-2</c:v>
                </c:pt>
                <c:pt idx="56094">
                  <c:v>2.9518099999999999E-2</c:v>
                </c:pt>
                <c:pt idx="56095">
                  <c:v>1.30005E-2</c:v>
                </c:pt>
                <c:pt idx="56096">
                  <c:v>2.3928600000000001E-2</c:v>
                </c:pt>
                <c:pt idx="56097">
                  <c:v>1.79548E-2</c:v>
                </c:pt>
                <c:pt idx="56098">
                  <c:v>3.1498900000000003E-2</c:v>
                </c:pt>
                <c:pt idx="56099">
                  <c:v>4.0462499999999998E-2</c:v>
                </c:pt>
                <c:pt idx="56100">
                  <c:v>-7.8439700000000005E-3</c:v>
                </c:pt>
                <c:pt idx="56101">
                  <c:v>-1.27621E-2</c:v>
                </c:pt>
                <c:pt idx="56102">
                  <c:v>-1.94359E-3</c:v>
                </c:pt>
                <c:pt idx="56103">
                  <c:v>2.5971399999999999E-2</c:v>
                </c:pt>
                <c:pt idx="56104">
                  <c:v>9.0122199999999996E-3</c:v>
                </c:pt>
                <c:pt idx="56105">
                  <c:v>1.50242E-2</c:v>
                </c:pt>
                <c:pt idx="56106">
                  <c:v>3.1853699999999999E-2</c:v>
                </c:pt>
                <c:pt idx="56107">
                  <c:v>2.1229700000000001E-2</c:v>
                </c:pt>
                <c:pt idx="56108">
                  <c:v>6.78825E-3</c:v>
                </c:pt>
                <c:pt idx="56109">
                  <c:v>-6.2274899999999996E-3</c:v>
                </c:pt>
                <c:pt idx="56110">
                  <c:v>8.8348400000000001E-3</c:v>
                </c:pt>
                <c:pt idx="56111">
                  <c:v>3.4779499999999998E-2</c:v>
                </c:pt>
                <c:pt idx="56112">
                  <c:v>3.1558999999999997E-2</c:v>
                </c:pt>
                <c:pt idx="56113">
                  <c:v>3.1417800000000003E-2</c:v>
                </c:pt>
                <c:pt idx="56114">
                  <c:v>-1.3822600000000001E-2</c:v>
                </c:pt>
                <c:pt idx="56115">
                  <c:v>-8.37421E-3</c:v>
                </c:pt>
                <c:pt idx="56116">
                  <c:v>-1.2386299999999999E-2</c:v>
                </c:pt>
                <c:pt idx="56117">
                  <c:v>1.69125E-2</c:v>
                </c:pt>
                <c:pt idx="56118">
                  <c:v>-1.20153E-2</c:v>
                </c:pt>
                <c:pt idx="56119">
                  <c:v>-1.6017900000000002E-2</c:v>
                </c:pt>
                <c:pt idx="56120">
                  <c:v>2.5329600000000001E-2</c:v>
                </c:pt>
                <c:pt idx="56121">
                  <c:v>3.4699399999999998E-2</c:v>
                </c:pt>
                <c:pt idx="56122">
                  <c:v>8.5716200000000003E-3</c:v>
                </c:pt>
                <c:pt idx="56123">
                  <c:v>-1.2496E-2</c:v>
                </c:pt>
                <c:pt idx="56124">
                  <c:v>1.0211E-2</c:v>
                </c:pt>
                <c:pt idx="56125">
                  <c:v>-1.93539E-2</c:v>
                </c:pt>
                <c:pt idx="56126">
                  <c:v>-8.2092299999999997E-3</c:v>
                </c:pt>
                <c:pt idx="56127">
                  <c:v>-1.7078400000000001E-2</c:v>
                </c:pt>
                <c:pt idx="56128">
                  <c:v>-1.30434E-2</c:v>
                </c:pt>
                <c:pt idx="56129">
                  <c:v>-3.7517499999999999E-3</c:v>
                </c:pt>
                <c:pt idx="56130">
                  <c:v>-9.2582700000000007E-3</c:v>
                </c:pt>
                <c:pt idx="56131">
                  <c:v>-1.7183299999999999E-2</c:v>
                </c:pt>
                <c:pt idx="56132">
                  <c:v>-3.7498499999999999E-3</c:v>
                </c:pt>
                <c:pt idx="56133">
                  <c:v>-9.5825200000000006E-3</c:v>
                </c:pt>
                <c:pt idx="56134">
                  <c:v>-2.1355599999999999E-2</c:v>
                </c:pt>
                <c:pt idx="56135">
                  <c:v>-3.1712499999999998E-2</c:v>
                </c:pt>
                <c:pt idx="56136">
                  <c:v>-1.58873E-2</c:v>
                </c:pt>
                <c:pt idx="56137">
                  <c:v>-1.40095E-3</c:v>
                </c:pt>
                <c:pt idx="56138">
                  <c:v>-8.8787099999999997E-3</c:v>
                </c:pt>
                <c:pt idx="56139">
                  <c:v>-2.8217300000000001E-2</c:v>
                </c:pt>
                <c:pt idx="56140">
                  <c:v>-5.0555200000000002E-2</c:v>
                </c:pt>
                <c:pt idx="56141">
                  <c:v>-2.59466E-2</c:v>
                </c:pt>
                <c:pt idx="56142">
                  <c:v>-3.0135200000000001E-2</c:v>
                </c:pt>
                <c:pt idx="56143">
                  <c:v>-2.2729900000000001E-2</c:v>
                </c:pt>
                <c:pt idx="56144">
                  <c:v>-4.6367600000000002E-2</c:v>
                </c:pt>
                <c:pt idx="56145">
                  <c:v>-3.9052000000000003E-2</c:v>
                </c:pt>
                <c:pt idx="56146" formatCode="0.00E+00">
                  <c:v>-4.6529800000000003E-2</c:v>
                </c:pt>
                <c:pt idx="56147">
                  <c:v>-4.6644199999999997E-2</c:v>
                </c:pt>
                <c:pt idx="56148">
                  <c:v>-3.7656799999999997E-2</c:v>
                </c:pt>
                <c:pt idx="56149">
                  <c:v>-3.9626099999999997E-2</c:v>
                </c:pt>
                <c:pt idx="56150">
                  <c:v>-2.64082E-2</c:v>
                </c:pt>
                <c:pt idx="56151">
                  <c:v>-2.59466E-2</c:v>
                </c:pt>
                <c:pt idx="56152">
                  <c:v>-3.2054899999999997E-2</c:v>
                </c:pt>
                <c:pt idx="56153">
                  <c:v>-2.13566E-2</c:v>
                </c:pt>
                <c:pt idx="56154">
                  <c:v>-3.5345099999999997E-2</c:v>
                </c:pt>
                <c:pt idx="56155">
                  <c:v>-3.9520300000000001E-2</c:v>
                </c:pt>
                <c:pt idx="56156">
                  <c:v>5.9833500000000001E-3</c:v>
                </c:pt>
                <c:pt idx="56157">
                  <c:v>-1.51501E-2</c:v>
                </c:pt>
                <c:pt idx="56158">
                  <c:v>-3.04317E-3</c:v>
                </c:pt>
                <c:pt idx="56159">
                  <c:v>-2.5488899999999998E-2</c:v>
                </c:pt>
                <c:pt idx="56160">
                  <c:v>-9.3774800000000005E-3</c:v>
                </c:pt>
                <c:pt idx="56161">
                  <c:v>-9.6302000000000002E-3</c:v>
                </c:pt>
                <c:pt idx="56162">
                  <c:v>-2.23246E-2</c:v>
                </c:pt>
                <c:pt idx="56163">
                  <c:v>2.1797199999999999E-2</c:v>
                </c:pt>
                <c:pt idx="56164">
                  <c:v>2.4271000000000002E-3</c:v>
                </c:pt>
                <c:pt idx="56165">
                  <c:v>-1.36852E-3</c:v>
                </c:pt>
                <c:pt idx="56166">
                  <c:v>-1.0668800000000001E-2</c:v>
                </c:pt>
                <c:pt idx="56167">
                  <c:v>-3.59154E-2</c:v>
                </c:pt>
                <c:pt idx="56168">
                  <c:v>-1.9645700000000001E-4</c:v>
                </c:pt>
                <c:pt idx="56169">
                  <c:v>-1.8779799999999999E-2</c:v>
                </c:pt>
                <c:pt idx="56170">
                  <c:v>-3.2838800000000001E-2</c:v>
                </c:pt>
                <c:pt idx="56171">
                  <c:v>-4.4926599999999997E-2</c:v>
                </c:pt>
                <c:pt idx="56172">
                  <c:v>-3.3273700000000003E-2</c:v>
                </c:pt>
                <c:pt idx="56173">
                  <c:v>-9.2020000000000001E-3</c:v>
                </c:pt>
                <c:pt idx="56174">
                  <c:v>-2.3819900000000001E-2</c:v>
                </c:pt>
                <c:pt idx="56175">
                  <c:v>-2.5751099999999999E-2</c:v>
                </c:pt>
                <c:pt idx="56176">
                  <c:v>-2.5965700000000001E-2</c:v>
                </c:pt>
                <c:pt idx="56177">
                  <c:v>-1.9526499999999999E-2</c:v>
                </c:pt>
                <c:pt idx="56178">
                  <c:v>-4.43811E-2</c:v>
                </c:pt>
                <c:pt idx="56179">
                  <c:v>-3.2916099999999997E-2</c:v>
                </c:pt>
                <c:pt idx="56180">
                  <c:v>-2.1970699999999999E-2</c:v>
                </c:pt>
                <c:pt idx="56181">
                  <c:v>-1.8423999999999999E-2</c:v>
                </c:pt>
                <c:pt idx="56182">
                  <c:v>-2.0833000000000001E-2</c:v>
                </c:pt>
                <c:pt idx="56183">
                  <c:v>-1.08194E-2</c:v>
                </c:pt>
                <c:pt idx="56184">
                  <c:v>4.9266800000000001E-3</c:v>
                </c:pt>
                <c:pt idx="56185">
                  <c:v>-2.0833999999999998E-2</c:v>
                </c:pt>
                <c:pt idx="56186">
                  <c:v>6.7358000000000001E-3</c:v>
                </c:pt>
                <c:pt idx="56187">
                  <c:v>1.09768E-3</c:v>
                </c:pt>
                <c:pt idx="56188">
                  <c:v>-8.0156299999999993E-3</c:v>
                </c:pt>
                <c:pt idx="56189">
                  <c:v>-1.40333E-2</c:v>
                </c:pt>
                <c:pt idx="56190">
                  <c:v>6.9389300000000003E-3</c:v>
                </c:pt>
                <c:pt idx="56191">
                  <c:v>-1.9090699999999999E-2</c:v>
                </c:pt>
                <c:pt idx="56192">
                  <c:v>-7.9650899999999993E-3</c:v>
                </c:pt>
                <c:pt idx="56193">
                  <c:v>-2.4206200000000001E-2</c:v>
                </c:pt>
                <c:pt idx="56194">
                  <c:v>4.2486199999999998E-3</c:v>
                </c:pt>
                <c:pt idx="56195">
                  <c:v>1.5631699999999998E-2</c:v>
                </c:pt>
                <c:pt idx="56196">
                  <c:v>7.1048700000000001E-3</c:v>
                </c:pt>
                <c:pt idx="56197">
                  <c:v>-2.3096999999999999E-2</c:v>
                </c:pt>
                <c:pt idx="56198">
                  <c:v>-5.2946100000000003E-2</c:v>
                </c:pt>
                <c:pt idx="56199">
                  <c:v>-2.0255100000000002E-2</c:v>
                </c:pt>
                <c:pt idx="56200">
                  <c:v>-2.8386100000000001E-2</c:v>
                </c:pt>
                <c:pt idx="56201">
                  <c:v>-2.8238300000000001E-2</c:v>
                </c:pt>
                <c:pt idx="56202">
                  <c:v>-2.2306400000000001E-2</c:v>
                </c:pt>
                <c:pt idx="56203">
                  <c:v>-9.47952E-3</c:v>
                </c:pt>
                <c:pt idx="56204">
                  <c:v>-3.0174300000000002E-3</c:v>
                </c:pt>
                <c:pt idx="56205">
                  <c:v>9.8581299999999997E-3</c:v>
                </c:pt>
                <c:pt idx="56206">
                  <c:v>-5.85938E-3</c:v>
                </c:pt>
                <c:pt idx="56207">
                  <c:v>-5.8526999999999997E-3</c:v>
                </c:pt>
                <c:pt idx="56208">
                  <c:v>-3.18289E-2</c:v>
                </c:pt>
                <c:pt idx="56209">
                  <c:v>-2.56996E-2</c:v>
                </c:pt>
                <c:pt idx="56210">
                  <c:v>6.3686400000000001E-3</c:v>
                </c:pt>
                <c:pt idx="56211">
                  <c:v>1.6300200000000001E-2</c:v>
                </c:pt>
                <c:pt idx="56212">
                  <c:v>3.3130600000000001E-3</c:v>
                </c:pt>
                <c:pt idx="56213">
                  <c:v>2.8238299999999998E-3</c:v>
                </c:pt>
                <c:pt idx="56214">
                  <c:v>6.2837600000000002E-3</c:v>
                </c:pt>
                <c:pt idx="56215">
                  <c:v>-5.4054300000000001E-3</c:v>
                </c:pt>
                <c:pt idx="56216">
                  <c:v>-1.0347399999999999E-3</c:v>
                </c:pt>
                <c:pt idx="56217">
                  <c:v>2.3622500000000002E-3</c:v>
                </c:pt>
                <c:pt idx="56218">
                  <c:v>1.3949400000000001E-2</c:v>
                </c:pt>
                <c:pt idx="56219">
                  <c:v>2.81906E-3</c:v>
                </c:pt>
                <c:pt idx="56220">
                  <c:v>6.4907100000000002E-3</c:v>
                </c:pt>
                <c:pt idx="56221">
                  <c:v>1.43213E-2</c:v>
                </c:pt>
                <c:pt idx="56222">
                  <c:v>2.4334000000000001E-2</c:v>
                </c:pt>
                <c:pt idx="56223">
                  <c:v>4.5385399999999998E-3</c:v>
                </c:pt>
                <c:pt idx="56224">
                  <c:v>4.4593799999999998E-3</c:v>
                </c:pt>
                <c:pt idx="56225">
                  <c:v>2.39048E-2</c:v>
                </c:pt>
                <c:pt idx="56226">
                  <c:v>3.2775899999999997E-2</c:v>
                </c:pt>
                <c:pt idx="56227">
                  <c:v>2.14577E-3</c:v>
                </c:pt>
                <c:pt idx="56228">
                  <c:v>-9.3231200000000007E-3</c:v>
                </c:pt>
                <c:pt idx="56229">
                  <c:v>-8.3837500000000006E-3</c:v>
                </c:pt>
                <c:pt idx="56230">
                  <c:v>-7.3909799999999999E-4</c:v>
                </c:pt>
                <c:pt idx="56231">
                  <c:v>1.1810299999999999E-2</c:v>
                </c:pt>
                <c:pt idx="56232">
                  <c:v>-1.1220000000000001E-2</c:v>
                </c:pt>
                <c:pt idx="56233">
                  <c:v>-7.5559599999999996E-3</c:v>
                </c:pt>
                <c:pt idx="56234">
                  <c:v>1.0366399999999999E-3</c:v>
                </c:pt>
                <c:pt idx="56235">
                  <c:v>1.7468500000000001E-2</c:v>
                </c:pt>
                <c:pt idx="56236">
                  <c:v>2.8801E-3</c:v>
                </c:pt>
                <c:pt idx="56237">
                  <c:v>-7.6188999999999996E-3</c:v>
                </c:pt>
                <c:pt idx="56238">
                  <c:v>8.8596300000000003E-3</c:v>
                </c:pt>
                <c:pt idx="56239">
                  <c:v>8.4295299999999993E-3</c:v>
                </c:pt>
                <c:pt idx="56240">
                  <c:v>-4.1437100000000001E-3</c:v>
                </c:pt>
                <c:pt idx="56241">
                  <c:v>4.61006E-3</c:v>
                </c:pt>
                <c:pt idx="56242">
                  <c:v>7.55692E-3</c:v>
                </c:pt>
                <c:pt idx="56243">
                  <c:v>-5.2146900000000001E-3</c:v>
                </c:pt>
                <c:pt idx="56244">
                  <c:v>-2.17457E-2</c:v>
                </c:pt>
                <c:pt idx="56245">
                  <c:v>4.8265499999999998E-3</c:v>
                </c:pt>
                <c:pt idx="56246">
                  <c:v>1.5173000000000001E-2</c:v>
                </c:pt>
                <c:pt idx="56247">
                  <c:v>1.5781400000000001E-2</c:v>
                </c:pt>
                <c:pt idx="56248">
                  <c:v>-5.5475200000000002E-3</c:v>
                </c:pt>
                <c:pt idx="56249">
                  <c:v>4.4632E-4</c:v>
                </c:pt>
                <c:pt idx="56250">
                  <c:v>9.6473700000000006E-3</c:v>
                </c:pt>
                <c:pt idx="56251">
                  <c:v>3.0244799999999999E-2</c:v>
                </c:pt>
                <c:pt idx="56252">
                  <c:v>1.89924E-2</c:v>
                </c:pt>
                <c:pt idx="56253">
                  <c:v>-2.4000199999999999E-2</c:v>
                </c:pt>
                <c:pt idx="56254">
                  <c:v>-9.9172600000000007E-3</c:v>
                </c:pt>
                <c:pt idx="56255">
                  <c:v>-2.29578E-2</c:v>
                </c:pt>
                <c:pt idx="56256">
                  <c:v>-1.5888199999999999E-3</c:v>
                </c:pt>
                <c:pt idx="56257">
                  <c:v>-2.57683E-3</c:v>
                </c:pt>
                <c:pt idx="56258">
                  <c:v>-1.4286999999999999E-2</c:v>
                </c:pt>
                <c:pt idx="56259">
                  <c:v>-1.3398200000000001E-2</c:v>
                </c:pt>
                <c:pt idx="56260">
                  <c:v>-2.1592099999999999E-2</c:v>
                </c:pt>
                <c:pt idx="56261">
                  <c:v>-4.9686399999999996E-4</c:v>
                </c:pt>
                <c:pt idx="56262">
                  <c:v>1.7919500000000001E-3</c:v>
                </c:pt>
                <c:pt idx="56263">
                  <c:v>-1.37281E-2</c:v>
                </c:pt>
                <c:pt idx="56264">
                  <c:v>-2.2373200000000001E-3</c:v>
                </c:pt>
                <c:pt idx="56265">
                  <c:v>-1.99528E-2</c:v>
                </c:pt>
                <c:pt idx="56266">
                  <c:v>-1.00269E-2</c:v>
                </c:pt>
                <c:pt idx="56267">
                  <c:v>-1.70603E-2</c:v>
                </c:pt>
                <c:pt idx="56268">
                  <c:v>-1.93539E-2</c:v>
                </c:pt>
                <c:pt idx="56269">
                  <c:v>-2.3153300000000002E-2</c:v>
                </c:pt>
                <c:pt idx="56270">
                  <c:v>-3.2483100000000001E-2</c:v>
                </c:pt>
                <c:pt idx="56271">
                  <c:v>-3.0765499999999999E-3</c:v>
                </c:pt>
                <c:pt idx="56272">
                  <c:v>1.54228E-2</c:v>
                </c:pt>
                <c:pt idx="56273">
                  <c:v>3.82614E-3</c:v>
                </c:pt>
                <c:pt idx="56274">
                  <c:v>-4.6758700000000004E-3</c:v>
                </c:pt>
                <c:pt idx="56275">
                  <c:v>6.6690400000000002E-3</c:v>
                </c:pt>
                <c:pt idx="56276">
                  <c:v>1.4539699999999999E-2</c:v>
                </c:pt>
                <c:pt idx="56277">
                  <c:v>1.44501E-2</c:v>
                </c:pt>
                <c:pt idx="56278">
                  <c:v>-2.1681800000000001E-2</c:v>
                </c:pt>
                <c:pt idx="56279">
                  <c:v>-7.8563699999999997E-3</c:v>
                </c:pt>
                <c:pt idx="56280">
                  <c:v>2.21529E-2</c:v>
                </c:pt>
                <c:pt idx="56281">
                  <c:v>4.92258E-2</c:v>
                </c:pt>
                <c:pt idx="56282">
                  <c:v>4.1074800000000002E-2</c:v>
                </c:pt>
                <c:pt idx="56283">
                  <c:v>2.1153499999999999E-2</c:v>
                </c:pt>
                <c:pt idx="56284">
                  <c:v>1.74208E-2</c:v>
                </c:pt>
                <c:pt idx="56285">
                  <c:v>1.22547E-2</c:v>
                </c:pt>
                <c:pt idx="56286">
                  <c:v>1.95093E-2</c:v>
                </c:pt>
                <c:pt idx="56287">
                  <c:v>1.9507400000000001E-2</c:v>
                </c:pt>
                <c:pt idx="56288">
                  <c:v>6.6213599999999997E-3</c:v>
                </c:pt>
                <c:pt idx="56289">
                  <c:v>2.2372199999999998E-2</c:v>
                </c:pt>
                <c:pt idx="56290">
                  <c:v>3.6528600000000001E-2</c:v>
                </c:pt>
                <c:pt idx="56291">
                  <c:v>3.2149299999999999E-2</c:v>
                </c:pt>
                <c:pt idx="56292">
                  <c:v>5.6117100000000003E-2</c:v>
                </c:pt>
                <c:pt idx="56293">
                  <c:v>2.2408500000000001E-2</c:v>
                </c:pt>
                <c:pt idx="56294">
                  <c:v>2.2393199999999999E-2</c:v>
                </c:pt>
                <c:pt idx="56295">
                  <c:v>-7.2946499999999997E-3</c:v>
                </c:pt>
                <c:pt idx="56296">
                  <c:v>-1.2886999999999999E-2</c:v>
                </c:pt>
                <c:pt idx="56297">
                  <c:v>7.18117E-4</c:v>
                </c:pt>
                <c:pt idx="56298">
                  <c:v>1.507E-2</c:v>
                </c:pt>
                <c:pt idx="56299">
                  <c:v>8.2979200000000003E-3</c:v>
                </c:pt>
                <c:pt idx="56300">
                  <c:v>-1.0676400000000001E-2</c:v>
                </c:pt>
                <c:pt idx="56301">
                  <c:v>-8.1281700000000005E-3</c:v>
                </c:pt>
                <c:pt idx="56302">
                  <c:v>-2.0829199999999999E-2</c:v>
                </c:pt>
                <c:pt idx="56303">
                  <c:v>7.1706799999999996E-3</c:v>
                </c:pt>
                <c:pt idx="56304">
                  <c:v>3.6804200000000002E-2</c:v>
                </c:pt>
                <c:pt idx="56305">
                  <c:v>2.2917699999999999E-2</c:v>
                </c:pt>
                <c:pt idx="56306">
                  <c:v>1.7188999999999999E-2</c:v>
                </c:pt>
                <c:pt idx="56307">
                  <c:v>1.2081100000000001E-2</c:v>
                </c:pt>
                <c:pt idx="56308">
                  <c:v>3.0896199999999999E-2</c:v>
                </c:pt>
                <c:pt idx="56309">
                  <c:v>1.3669000000000001E-2</c:v>
                </c:pt>
                <c:pt idx="56310">
                  <c:v>2.3207700000000001E-2</c:v>
                </c:pt>
                <c:pt idx="56311">
                  <c:v>3.3730499999999997E-2</c:v>
                </c:pt>
                <c:pt idx="56312">
                  <c:v>1.6347899999999999E-2</c:v>
                </c:pt>
                <c:pt idx="56313">
                  <c:v>3.7900900000000001E-2</c:v>
                </c:pt>
                <c:pt idx="56314">
                  <c:v>3.7219000000000002E-2</c:v>
                </c:pt>
                <c:pt idx="56315">
                  <c:v>6.6413899999999996E-3</c:v>
                </c:pt>
                <c:pt idx="56316">
                  <c:v>-4.6482099999999998E-3</c:v>
                </c:pt>
                <c:pt idx="56317">
                  <c:v>3.47424E-3</c:v>
                </c:pt>
                <c:pt idx="56318">
                  <c:v>2.22855E-2</c:v>
                </c:pt>
                <c:pt idx="56319">
                  <c:v>2.2764199999999998E-2</c:v>
                </c:pt>
                <c:pt idx="56320">
                  <c:v>-3.4494399999999998E-3</c:v>
                </c:pt>
                <c:pt idx="56321">
                  <c:v>2.4673500000000001E-2</c:v>
                </c:pt>
                <c:pt idx="56322">
                  <c:v>2.43378E-2</c:v>
                </c:pt>
                <c:pt idx="56323">
                  <c:v>3.19452E-2</c:v>
                </c:pt>
                <c:pt idx="56324">
                  <c:v>-4.9171400000000004E-3</c:v>
                </c:pt>
                <c:pt idx="56325">
                  <c:v>-4.5394900000000002E-3</c:v>
                </c:pt>
                <c:pt idx="56326">
                  <c:v>8.7080000000000005E-3</c:v>
                </c:pt>
                <c:pt idx="56327">
                  <c:v>1.4571199999999999E-2</c:v>
                </c:pt>
                <c:pt idx="56328">
                  <c:v>9.7751600000000011E-4</c:v>
                </c:pt>
                <c:pt idx="56329">
                  <c:v>-9.6511800000000005E-3</c:v>
                </c:pt>
                <c:pt idx="56330">
                  <c:v>-2.2794700000000001E-2</c:v>
                </c:pt>
                <c:pt idx="56331">
                  <c:v>2.34118E-2</c:v>
                </c:pt>
                <c:pt idx="56332">
                  <c:v>4.0659899999999999E-2</c:v>
                </c:pt>
                <c:pt idx="56333">
                  <c:v>1.04504E-2</c:v>
                </c:pt>
                <c:pt idx="56334">
                  <c:v>5.0640099999999996E-4</c:v>
                </c:pt>
                <c:pt idx="56335">
                  <c:v>2.3488999999999999E-2</c:v>
                </c:pt>
                <c:pt idx="56336">
                  <c:v>-1.8816E-3</c:v>
                </c:pt>
                <c:pt idx="56337">
                  <c:v>1.6785600000000001E-2</c:v>
                </c:pt>
                <c:pt idx="56338">
                  <c:v>5.1441200000000003E-3</c:v>
                </c:pt>
                <c:pt idx="56339">
                  <c:v>2.89917E-3</c:v>
                </c:pt>
                <c:pt idx="56340">
                  <c:v>3.5667400000000002E-2</c:v>
                </c:pt>
                <c:pt idx="56341">
                  <c:v>-1.03903E-2</c:v>
                </c:pt>
                <c:pt idx="56342">
                  <c:v>1.0662099999999999E-3</c:v>
                </c:pt>
                <c:pt idx="56343">
                  <c:v>-5.7897599999999997E-3</c:v>
                </c:pt>
                <c:pt idx="56344">
                  <c:v>3.3250799999999997E-2</c:v>
                </c:pt>
                <c:pt idx="56345">
                  <c:v>3.61729E-3</c:v>
                </c:pt>
                <c:pt idx="56346">
                  <c:v>-1.39732E-2</c:v>
                </c:pt>
                <c:pt idx="56347">
                  <c:v>5.5608699999999999E-3</c:v>
                </c:pt>
                <c:pt idx="56348">
                  <c:v>1.32818E-2</c:v>
                </c:pt>
                <c:pt idx="56349">
                  <c:v>2.1099099999999999E-2</c:v>
                </c:pt>
                <c:pt idx="56350">
                  <c:v>1.0528600000000001E-3</c:v>
                </c:pt>
                <c:pt idx="56351">
                  <c:v>-1.3865499999999999E-2</c:v>
                </c:pt>
                <c:pt idx="56352">
                  <c:v>-2.06175E-2</c:v>
                </c:pt>
                <c:pt idx="56353">
                  <c:v>-1.83287E-2</c:v>
                </c:pt>
                <c:pt idx="56354">
                  <c:v>-4.4713000000000003E-2</c:v>
                </c:pt>
                <c:pt idx="56355">
                  <c:v>-4.4689200000000004E-3</c:v>
                </c:pt>
                <c:pt idx="56356">
                  <c:v>-1.11856E-2</c:v>
                </c:pt>
                <c:pt idx="56357">
                  <c:v>-1.11103E-3</c:v>
                </c:pt>
                <c:pt idx="56358">
                  <c:v>-1.2224199999999999E-2</c:v>
                </c:pt>
                <c:pt idx="56359">
                  <c:v>7.1115500000000003E-3</c:v>
                </c:pt>
                <c:pt idx="56360">
                  <c:v>2.3126599999999998E-3</c:v>
                </c:pt>
                <c:pt idx="56361">
                  <c:v>1.11523E-2</c:v>
                </c:pt>
                <c:pt idx="56362">
                  <c:v>-1.04361E-2</c:v>
                </c:pt>
                <c:pt idx="56363">
                  <c:v>-4.2858100000000001E-3</c:v>
                </c:pt>
                <c:pt idx="56364">
                  <c:v>-4.7931700000000002E-3</c:v>
                </c:pt>
                <c:pt idx="56365">
                  <c:v>-4.1523000000000003E-3</c:v>
                </c:pt>
                <c:pt idx="56366">
                  <c:v>-1.7759299999999999E-2</c:v>
                </c:pt>
                <c:pt idx="56367">
                  <c:v>-4.9686399999999999E-3</c:v>
                </c:pt>
                <c:pt idx="56368">
                  <c:v>-1.24207E-2</c:v>
                </c:pt>
                <c:pt idx="56369">
                  <c:v>-7.34806E-3</c:v>
                </c:pt>
                <c:pt idx="56370">
                  <c:v>-7.3328000000000004E-3</c:v>
                </c:pt>
                <c:pt idx="56371">
                  <c:v>-1.63593E-2</c:v>
                </c:pt>
                <c:pt idx="56372">
                  <c:v>-7.0352599999999998E-3</c:v>
                </c:pt>
                <c:pt idx="56373">
                  <c:v>-5.9699999999999996E-3</c:v>
                </c:pt>
                <c:pt idx="56374">
                  <c:v>2.9501900000000001E-2</c:v>
                </c:pt>
                <c:pt idx="56375">
                  <c:v>1.54419E-2</c:v>
                </c:pt>
                <c:pt idx="56376">
                  <c:v>2.6386300000000001E-2</c:v>
                </c:pt>
                <c:pt idx="56377">
                  <c:v>5.9127800000000003E-3</c:v>
                </c:pt>
                <c:pt idx="56378">
                  <c:v>1.66683E-2</c:v>
                </c:pt>
                <c:pt idx="56379">
                  <c:v>2.1925E-3</c:v>
                </c:pt>
                <c:pt idx="56380">
                  <c:v>9.6273399999999999E-3</c:v>
                </c:pt>
                <c:pt idx="56381">
                  <c:v>-2.91586E-2</c:v>
                </c:pt>
                <c:pt idx="56382">
                  <c:v>-2.4201400000000001E-2</c:v>
                </c:pt>
                <c:pt idx="56383">
                  <c:v>-1.3343799999999999E-2</c:v>
                </c:pt>
                <c:pt idx="56384">
                  <c:v>1.6928700000000001E-2</c:v>
                </c:pt>
                <c:pt idx="56385">
                  <c:v>6.6566500000000001E-3</c:v>
                </c:pt>
                <c:pt idx="56386">
                  <c:v>-6.3438399999999999E-3</c:v>
                </c:pt>
                <c:pt idx="56387">
                  <c:v>1.08814E-3</c:v>
                </c:pt>
                <c:pt idx="56388">
                  <c:v>1.30157E-2</c:v>
                </c:pt>
                <c:pt idx="56389">
                  <c:v>2.6007700000000002E-2</c:v>
                </c:pt>
                <c:pt idx="56390">
                  <c:v>-2.6960399999999998E-3</c:v>
                </c:pt>
                <c:pt idx="56391">
                  <c:v>9.3650799999999996E-3</c:v>
                </c:pt>
                <c:pt idx="56392">
                  <c:v>1.0788000000000001E-2</c:v>
                </c:pt>
                <c:pt idx="56393">
                  <c:v>-4.8913999999999997E-3</c:v>
                </c:pt>
                <c:pt idx="56394">
                  <c:v>2.7183499999999999E-2</c:v>
                </c:pt>
                <c:pt idx="56395">
                  <c:v>1.5089999999999999E-2</c:v>
                </c:pt>
                <c:pt idx="56396">
                  <c:v>-1.2192700000000001E-2</c:v>
                </c:pt>
                <c:pt idx="56397">
                  <c:v>9.1686200000000006E-3</c:v>
                </c:pt>
                <c:pt idx="56398">
                  <c:v>-3.4713700000000002E-4</c:v>
                </c:pt>
                <c:pt idx="56399">
                  <c:v>6.4506499999999996E-3</c:v>
                </c:pt>
                <c:pt idx="56400">
                  <c:v>1.7643900000000001E-2</c:v>
                </c:pt>
                <c:pt idx="56401">
                  <c:v>2.5374399999999998E-2</c:v>
                </c:pt>
                <c:pt idx="56402">
                  <c:v>2.7338000000000001E-2</c:v>
                </c:pt>
                <c:pt idx="56403">
                  <c:v>1.1493700000000001E-2</c:v>
                </c:pt>
                <c:pt idx="56404">
                  <c:v>3.9043400000000001E-3</c:v>
                </c:pt>
                <c:pt idx="56405">
                  <c:v>1.09167E-2</c:v>
                </c:pt>
                <c:pt idx="56406">
                  <c:v>2.2486699999999998E-2</c:v>
                </c:pt>
                <c:pt idx="56407">
                  <c:v>1.4844899999999999E-2</c:v>
                </c:pt>
                <c:pt idx="56408">
                  <c:v>1.3150200000000001E-2</c:v>
                </c:pt>
                <c:pt idx="56409">
                  <c:v>1.8643400000000001E-2</c:v>
                </c:pt>
                <c:pt idx="56410">
                  <c:v>1.32599E-2</c:v>
                </c:pt>
                <c:pt idx="56411">
                  <c:v>2.1220200000000002E-2</c:v>
                </c:pt>
                <c:pt idx="56412">
                  <c:v>2.13051E-2</c:v>
                </c:pt>
                <c:pt idx="56413">
                  <c:v>1.97897E-2</c:v>
                </c:pt>
                <c:pt idx="56414">
                  <c:v>3.5028500000000001E-3</c:v>
                </c:pt>
                <c:pt idx="56415">
                  <c:v>2.6273700000000001E-2</c:v>
                </c:pt>
                <c:pt idx="56416">
                  <c:v>1.86453E-2</c:v>
                </c:pt>
                <c:pt idx="56417">
                  <c:v>2.2698400000000001E-2</c:v>
                </c:pt>
                <c:pt idx="56418">
                  <c:v>6.1407099999999997E-3</c:v>
                </c:pt>
                <c:pt idx="56419">
                  <c:v>7.9269400000000004E-3</c:v>
                </c:pt>
                <c:pt idx="56420">
                  <c:v>1.1058800000000001E-2</c:v>
                </c:pt>
                <c:pt idx="56421">
                  <c:v>3.92056E-3</c:v>
                </c:pt>
                <c:pt idx="56422">
                  <c:v>6.6490200000000003E-3</c:v>
                </c:pt>
                <c:pt idx="56423">
                  <c:v>1.88627E-2</c:v>
                </c:pt>
                <c:pt idx="56424">
                  <c:v>2.6927E-2</c:v>
                </c:pt>
                <c:pt idx="56425">
                  <c:v>2.3589100000000002E-2</c:v>
                </c:pt>
                <c:pt idx="56426">
                  <c:v>1.27563E-2</c:v>
                </c:pt>
                <c:pt idx="56427">
                  <c:v>9.4671200000000007E-3</c:v>
                </c:pt>
                <c:pt idx="56428">
                  <c:v>3.0776999999999999E-2</c:v>
                </c:pt>
                <c:pt idx="56429">
                  <c:v>7.73144E-3</c:v>
                </c:pt>
                <c:pt idx="56430">
                  <c:v>2.3115199999999999E-2</c:v>
                </c:pt>
                <c:pt idx="56431">
                  <c:v>2.8775200000000001E-2</c:v>
                </c:pt>
                <c:pt idx="56432">
                  <c:v>2.3744600000000001E-2</c:v>
                </c:pt>
                <c:pt idx="56433">
                  <c:v>1.8290500000000001E-2</c:v>
                </c:pt>
                <c:pt idx="56434">
                  <c:v>2.5387799999999999E-2</c:v>
                </c:pt>
                <c:pt idx="56435">
                  <c:v>5.8088300000000002E-2</c:v>
                </c:pt>
                <c:pt idx="56436">
                  <c:v>5.0441699999999999E-2</c:v>
                </c:pt>
                <c:pt idx="56437">
                  <c:v>1.9515000000000001E-2</c:v>
                </c:pt>
                <c:pt idx="56438">
                  <c:v>-7.60365E-3</c:v>
                </c:pt>
                <c:pt idx="56439">
                  <c:v>1.9707700000000002E-2</c:v>
                </c:pt>
                <c:pt idx="56440">
                  <c:v>3.1953799999999997E-2</c:v>
                </c:pt>
                <c:pt idx="56441">
                  <c:v>2.61021E-2</c:v>
                </c:pt>
                <c:pt idx="56442">
                  <c:v>-3.48854E-3</c:v>
                </c:pt>
                <c:pt idx="56443">
                  <c:v>2.4551400000000001E-2</c:v>
                </c:pt>
                <c:pt idx="56444">
                  <c:v>7.65228E-3</c:v>
                </c:pt>
                <c:pt idx="56445">
                  <c:v>2.4483700000000001E-2</c:v>
                </c:pt>
                <c:pt idx="56446">
                  <c:v>6.0701399999999999E-3</c:v>
                </c:pt>
                <c:pt idx="56447">
                  <c:v>1.0042199999999999E-2</c:v>
                </c:pt>
                <c:pt idx="56448">
                  <c:v>-6.5393400000000003E-3</c:v>
                </c:pt>
                <c:pt idx="56449">
                  <c:v>8.4781600000000002E-3</c:v>
                </c:pt>
                <c:pt idx="56450">
                  <c:v>1.26362E-3</c:v>
                </c:pt>
                <c:pt idx="56451">
                  <c:v>6.6919299999999996E-3</c:v>
                </c:pt>
                <c:pt idx="56452">
                  <c:v>9.5052699999999997E-3</c:v>
                </c:pt>
                <c:pt idx="56453">
                  <c:v>9.9878299999999996E-3</c:v>
                </c:pt>
                <c:pt idx="56454">
                  <c:v>-4.6405800000000001E-3</c:v>
                </c:pt>
                <c:pt idx="56455">
                  <c:v>-9.6254300000000008E-3</c:v>
                </c:pt>
                <c:pt idx="56456">
                  <c:v>-2.5558500000000001E-3</c:v>
                </c:pt>
                <c:pt idx="56457">
                  <c:v>1.60532E-2</c:v>
                </c:pt>
                <c:pt idx="56458">
                  <c:v>4.4508000000000004E-3</c:v>
                </c:pt>
                <c:pt idx="56459">
                  <c:v>-1.82142E-2</c:v>
                </c:pt>
                <c:pt idx="56460">
                  <c:v>-7.9059600000000001E-3</c:v>
                </c:pt>
                <c:pt idx="56461">
                  <c:v>3.3588400000000001E-3</c:v>
                </c:pt>
                <c:pt idx="56462">
                  <c:v>1.5230199999999999E-2</c:v>
                </c:pt>
                <c:pt idx="56463">
                  <c:v>-1.8878900000000001E-2</c:v>
                </c:pt>
                <c:pt idx="56464">
                  <c:v>-1.4152500000000001E-3</c:v>
                </c:pt>
                <c:pt idx="56465">
                  <c:v>-1.6441299999999999E-3</c:v>
                </c:pt>
                <c:pt idx="56466">
                  <c:v>1.26953E-2</c:v>
                </c:pt>
                <c:pt idx="56467">
                  <c:v>-2.2115699999999999E-2</c:v>
                </c:pt>
                <c:pt idx="56468">
                  <c:v>-2.2787999999999999E-2</c:v>
                </c:pt>
                <c:pt idx="56469">
                  <c:v>7.5540499999999997E-3</c:v>
                </c:pt>
                <c:pt idx="56470">
                  <c:v>-1.6583400000000002E-2</c:v>
                </c:pt>
                <c:pt idx="56471">
                  <c:v>-1.26991E-2</c:v>
                </c:pt>
                <c:pt idx="56472">
                  <c:v>-1.7328300000000001E-2</c:v>
                </c:pt>
                <c:pt idx="56473">
                  <c:v>-2.4141300000000001E-2</c:v>
                </c:pt>
                <c:pt idx="56474">
                  <c:v>-2.4543800000000001E-2</c:v>
                </c:pt>
                <c:pt idx="56475">
                  <c:v>-4.1399000000000002E-3</c:v>
                </c:pt>
                <c:pt idx="56476">
                  <c:v>4.9800900000000004E-3</c:v>
                </c:pt>
                <c:pt idx="56477">
                  <c:v>1.0503800000000001E-2</c:v>
                </c:pt>
                <c:pt idx="56478">
                  <c:v>-3.3763899999999999E-2</c:v>
                </c:pt>
                <c:pt idx="56479">
                  <c:v>-1.7346400000000001E-2</c:v>
                </c:pt>
                <c:pt idx="56480">
                  <c:v>-9.36413E-3</c:v>
                </c:pt>
                <c:pt idx="56481">
                  <c:v>-7.42722E-3</c:v>
                </c:pt>
                <c:pt idx="56482">
                  <c:v>-1.1789300000000001E-2</c:v>
                </c:pt>
                <c:pt idx="56483">
                  <c:v>-4.0559799999999998E-3</c:v>
                </c:pt>
                <c:pt idx="56484">
                  <c:v>1.21231E-2</c:v>
                </c:pt>
                <c:pt idx="56485">
                  <c:v>1.14698E-2</c:v>
                </c:pt>
                <c:pt idx="56486">
                  <c:v>3.5829500000000001E-3</c:v>
                </c:pt>
                <c:pt idx="56487">
                  <c:v>-1.0417900000000001E-2</c:v>
                </c:pt>
                <c:pt idx="56488">
                  <c:v>-3.8633299999999999E-3</c:v>
                </c:pt>
                <c:pt idx="56489">
                  <c:v>1.45531E-3</c:v>
                </c:pt>
                <c:pt idx="56490">
                  <c:v>6.0892100000000003E-3</c:v>
                </c:pt>
                <c:pt idx="56491">
                  <c:v>-1.2767799999999999E-2</c:v>
                </c:pt>
                <c:pt idx="56492">
                  <c:v>1.2815500000000001E-2</c:v>
                </c:pt>
                <c:pt idx="56493">
                  <c:v>2.10657E-2</c:v>
                </c:pt>
                <c:pt idx="56494">
                  <c:v>3.1858400000000002E-2</c:v>
                </c:pt>
                <c:pt idx="56495">
                  <c:v>3.1505600000000002E-2</c:v>
                </c:pt>
                <c:pt idx="56496">
                  <c:v>2.1110500000000001E-2</c:v>
                </c:pt>
                <c:pt idx="56497">
                  <c:v>9.9706599999999992E-3</c:v>
                </c:pt>
                <c:pt idx="56498">
                  <c:v>3.67479E-2</c:v>
                </c:pt>
                <c:pt idx="56499">
                  <c:v>2.9073700000000001E-2</c:v>
                </c:pt>
                <c:pt idx="56500">
                  <c:v>1.03407E-2</c:v>
                </c:pt>
                <c:pt idx="56501">
                  <c:v>1.28489E-2</c:v>
                </c:pt>
                <c:pt idx="56502">
                  <c:v>3.1690599999999999E-2</c:v>
                </c:pt>
                <c:pt idx="56503">
                  <c:v>1.33867E-2</c:v>
                </c:pt>
                <c:pt idx="56504">
                  <c:v>2.3296399999999998E-2</c:v>
                </c:pt>
                <c:pt idx="56505">
                  <c:v>1.24187E-2</c:v>
                </c:pt>
                <c:pt idx="56506">
                  <c:v>3.4962699999999999E-2</c:v>
                </c:pt>
                <c:pt idx="56507">
                  <c:v>1.9915599999999999E-2</c:v>
                </c:pt>
                <c:pt idx="56508">
                  <c:v>5.7249099999999997E-3</c:v>
                </c:pt>
                <c:pt idx="56509">
                  <c:v>2.76508E-2</c:v>
                </c:pt>
                <c:pt idx="56510">
                  <c:v>3.1346300000000001E-2</c:v>
                </c:pt>
                <c:pt idx="56511">
                  <c:v>7.9298000000000007E-3</c:v>
                </c:pt>
                <c:pt idx="56512">
                  <c:v>-3.9300899999999998E-3</c:v>
                </c:pt>
                <c:pt idx="56513">
                  <c:v>1.10741E-2</c:v>
                </c:pt>
                <c:pt idx="56514">
                  <c:v>2.62089E-2</c:v>
                </c:pt>
                <c:pt idx="56515">
                  <c:v>1.11961E-2</c:v>
                </c:pt>
                <c:pt idx="56516">
                  <c:v>-1.50213E-2</c:v>
                </c:pt>
                <c:pt idx="56517">
                  <c:v>-2.8295500000000001E-3</c:v>
                </c:pt>
                <c:pt idx="56518">
                  <c:v>1.2445399999999999E-3</c:v>
                </c:pt>
                <c:pt idx="56519">
                  <c:v>1.59445E-2</c:v>
                </c:pt>
                <c:pt idx="56520">
                  <c:v>6.2236799999999997E-3</c:v>
                </c:pt>
                <c:pt idx="56521">
                  <c:v>7.0819899999999998E-3</c:v>
                </c:pt>
                <c:pt idx="56522">
                  <c:v>7.0123700000000004E-3</c:v>
                </c:pt>
                <c:pt idx="56523">
                  <c:v>-6.8588299999999998E-3</c:v>
                </c:pt>
                <c:pt idx="56524">
                  <c:v>-7.2937000000000002E-3</c:v>
                </c:pt>
                <c:pt idx="56525">
                  <c:v>5.0029799999999998E-3</c:v>
                </c:pt>
                <c:pt idx="56526">
                  <c:v>8.4972400000000005E-4</c:v>
                </c:pt>
                <c:pt idx="56527">
                  <c:v>1.2559900000000001E-2</c:v>
                </c:pt>
                <c:pt idx="56528">
                  <c:v>-6.9046000000000003E-3</c:v>
                </c:pt>
                <c:pt idx="56529">
                  <c:v>-1.3894999999999999E-2</c:v>
                </c:pt>
                <c:pt idx="56530">
                  <c:v>1.59454E-3</c:v>
                </c:pt>
                <c:pt idx="56531">
                  <c:v>6.2379799999999997E-3</c:v>
                </c:pt>
                <c:pt idx="56532">
                  <c:v>-1.2596100000000001E-2</c:v>
                </c:pt>
                <c:pt idx="56533">
                  <c:v>-2.3849499999999999E-2</c:v>
                </c:pt>
                <c:pt idx="56534">
                  <c:v>-4.3888099999999999E-3</c:v>
                </c:pt>
                <c:pt idx="56535">
                  <c:v>1.2562800000000001E-2</c:v>
                </c:pt>
                <c:pt idx="56536">
                  <c:v>-1.8010100000000001E-2</c:v>
                </c:pt>
                <c:pt idx="56537">
                  <c:v>-1.0312999999999999E-2</c:v>
                </c:pt>
                <c:pt idx="56538">
                  <c:v>2.0732900000000002E-3</c:v>
                </c:pt>
                <c:pt idx="56539">
                  <c:v>-1.6279199999999999E-3</c:v>
                </c:pt>
                <c:pt idx="56540">
                  <c:v>-1.0704E-2</c:v>
                </c:pt>
                <c:pt idx="56541">
                  <c:v>-2.1129599999999998E-2</c:v>
                </c:pt>
                <c:pt idx="56542">
                  <c:v>7.7762600000000001E-3</c:v>
                </c:pt>
                <c:pt idx="56543">
                  <c:v>-1.65176E-2</c:v>
                </c:pt>
                <c:pt idx="56544">
                  <c:v>-1.9986199999999999E-2</c:v>
                </c:pt>
                <c:pt idx="56545">
                  <c:v>-2.0117800000000002E-2</c:v>
                </c:pt>
                <c:pt idx="56546">
                  <c:v>-3.0345900000000002E-3</c:v>
                </c:pt>
                <c:pt idx="56547">
                  <c:v>-1.95456E-2</c:v>
                </c:pt>
                <c:pt idx="56548">
                  <c:v>-3.06244E-2</c:v>
                </c:pt>
                <c:pt idx="56549">
                  <c:v>-2.17485E-2</c:v>
                </c:pt>
                <c:pt idx="56550">
                  <c:v>-9.2334700000000006E-3</c:v>
                </c:pt>
                <c:pt idx="56551">
                  <c:v>-8.6641300000000008E-3</c:v>
                </c:pt>
                <c:pt idx="56552">
                  <c:v>-1.3816800000000001E-2</c:v>
                </c:pt>
                <c:pt idx="56553">
                  <c:v>-2.99549E-2</c:v>
                </c:pt>
                <c:pt idx="56554">
                  <c:v>-1.01137E-2</c:v>
                </c:pt>
                <c:pt idx="56555">
                  <c:v>-6.05392E-3</c:v>
                </c:pt>
                <c:pt idx="56556">
                  <c:v>-2.66342E-2</c:v>
                </c:pt>
                <c:pt idx="56557">
                  <c:v>-3.3122100000000002E-2</c:v>
                </c:pt>
                <c:pt idx="56558">
                  <c:v>-2.24113E-3</c:v>
                </c:pt>
                <c:pt idx="56559">
                  <c:v>-6.6194499999999998E-3</c:v>
                </c:pt>
                <c:pt idx="56560">
                  <c:v>-1.3099700000000001E-2</c:v>
                </c:pt>
                <c:pt idx="56561">
                  <c:v>-2.33955E-2</c:v>
                </c:pt>
                <c:pt idx="56562">
                  <c:v>-2.2048999999999999E-2</c:v>
                </c:pt>
                <c:pt idx="56563">
                  <c:v>-2.3820899999999999E-2</c:v>
                </c:pt>
                <c:pt idx="56564">
                  <c:v>-1.7128899999999999E-2</c:v>
                </c:pt>
                <c:pt idx="56565">
                  <c:v>-5.5723200000000004E-3</c:v>
                </c:pt>
                <c:pt idx="56566">
                  <c:v>-1.7109900000000001E-2</c:v>
                </c:pt>
                <c:pt idx="56567">
                  <c:v>-2.1765699999999999E-2</c:v>
                </c:pt>
                <c:pt idx="56568">
                  <c:v>-2.2206300000000002E-2</c:v>
                </c:pt>
                <c:pt idx="56569">
                  <c:v>-2.51265E-2</c:v>
                </c:pt>
                <c:pt idx="56570">
                  <c:v>-1.51567E-2</c:v>
                </c:pt>
                <c:pt idx="56571">
                  <c:v>-1.5569700000000001E-2</c:v>
                </c:pt>
                <c:pt idx="56572">
                  <c:v>4.8065199999999999E-3</c:v>
                </c:pt>
                <c:pt idx="56573">
                  <c:v>-9.3688999999999995E-3</c:v>
                </c:pt>
                <c:pt idx="56574">
                  <c:v>-1.6253500000000001E-2</c:v>
                </c:pt>
                <c:pt idx="56575">
                  <c:v>-5.1002499999999997E-3</c:v>
                </c:pt>
                <c:pt idx="56576">
                  <c:v>8.3017300000000002E-3</c:v>
                </c:pt>
                <c:pt idx="56577">
                  <c:v>-2.8877300000000002E-2</c:v>
                </c:pt>
                <c:pt idx="56578">
                  <c:v>-3.6255799999999998E-2</c:v>
                </c:pt>
                <c:pt idx="56579">
                  <c:v>-1.6381300000000001E-2</c:v>
                </c:pt>
                <c:pt idx="56580">
                  <c:v>-2.26898E-2</c:v>
                </c:pt>
                <c:pt idx="56581">
                  <c:v>-3.09801E-2</c:v>
                </c:pt>
                <c:pt idx="56582">
                  <c:v>-2.52409E-2</c:v>
                </c:pt>
                <c:pt idx="56583">
                  <c:v>-3.2017700000000003E-2</c:v>
                </c:pt>
                <c:pt idx="56584">
                  <c:v>-2.7263599999999999E-2</c:v>
                </c:pt>
                <c:pt idx="56585">
                  <c:v>-2.3579599999999999E-2</c:v>
                </c:pt>
                <c:pt idx="56586">
                  <c:v>-2.48384E-2</c:v>
                </c:pt>
                <c:pt idx="56587">
                  <c:v>-3.7537599999999997E-2</c:v>
                </c:pt>
                <c:pt idx="56588">
                  <c:v>-4.9847599999999999E-2</c:v>
                </c:pt>
                <c:pt idx="56589">
                  <c:v>-1.87283E-2</c:v>
                </c:pt>
                <c:pt idx="56590">
                  <c:v>4.7397599999999998E-4</c:v>
                </c:pt>
                <c:pt idx="56591">
                  <c:v>-9.6683499999999992E-3</c:v>
                </c:pt>
                <c:pt idx="56592">
                  <c:v>-4.19111E-2</c:v>
                </c:pt>
                <c:pt idx="56593">
                  <c:v>-2.95868E-2</c:v>
                </c:pt>
                <c:pt idx="56594">
                  <c:v>-1.7398799999999999E-2</c:v>
                </c:pt>
                <c:pt idx="56595">
                  <c:v>-1.8946600000000001E-2</c:v>
                </c:pt>
                <c:pt idx="56596">
                  <c:v>-7.3928800000000001E-3</c:v>
                </c:pt>
                <c:pt idx="56597">
                  <c:v>-1.16787E-2</c:v>
                </c:pt>
                <c:pt idx="56598">
                  <c:v>-4.1272200000000002E-2</c:v>
                </c:pt>
                <c:pt idx="56599">
                  <c:v>-1.2437800000000001E-2</c:v>
                </c:pt>
                <c:pt idx="56600">
                  <c:v>1.81236E-2</c:v>
                </c:pt>
                <c:pt idx="56601">
                  <c:v>3.3159299999999999E-3</c:v>
                </c:pt>
                <c:pt idx="56602">
                  <c:v>-2.1388999999999998E-2</c:v>
                </c:pt>
                <c:pt idx="56603">
                  <c:v>-2.75555E-2</c:v>
                </c:pt>
                <c:pt idx="56604">
                  <c:v>-2.6640899999999999E-2</c:v>
                </c:pt>
                <c:pt idx="56605">
                  <c:v>-1.28889E-2</c:v>
                </c:pt>
                <c:pt idx="56606">
                  <c:v>-1.7703099999999999E-2</c:v>
                </c:pt>
                <c:pt idx="56607">
                  <c:v>3.4437199999999999E-3</c:v>
                </c:pt>
                <c:pt idx="56608">
                  <c:v>6.9084200000000002E-3</c:v>
                </c:pt>
                <c:pt idx="56609">
                  <c:v>1.8856999999999999E-2</c:v>
                </c:pt>
                <c:pt idx="56610" formatCode="0.00E+00">
                  <c:v>-8.2015999999999995E-5</c:v>
                </c:pt>
                <c:pt idx="56611">
                  <c:v>5.0849900000000002E-3</c:v>
                </c:pt>
                <c:pt idx="56612">
                  <c:v>4.3430300000000003E-3</c:v>
                </c:pt>
                <c:pt idx="56613">
                  <c:v>-2.9258700000000001E-3</c:v>
                </c:pt>
                <c:pt idx="56614">
                  <c:v>6.2465700000000003E-4</c:v>
                </c:pt>
                <c:pt idx="56615">
                  <c:v>-1.0269199999999999E-2</c:v>
                </c:pt>
                <c:pt idx="56616">
                  <c:v>5.0573299999999996E-3</c:v>
                </c:pt>
                <c:pt idx="56617">
                  <c:v>1.9881200000000002E-2</c:v>
                </c:pt>
                <c:pt idx="56618">
                  <c:v>1.24321E-2</c:v>
                </c:pt>
                <c:pt idx="56619">
                  <c:v>1.30291E-2</c:v>
                </c:pt>
                <c:pt idx="56620">
                  <c:v>1.46275E-2</c:v>
                </c:pt>
                <c:pt idx="56621">
                  <c:v>3.85847E-2</c:v>
                </c:pt>
                <c:pt idx="56622">
                  <c:v>-4.5299499999999996E-3</c:v>
                </c:pt>
                <c:pt idx="56623">
                  <c:v>7.8678099999999994E-3</c:v>
                </c:pt>
                <c:pt idx="56624">
                  <c:v>3.8837400000000001E-2</c:v>
                </c:pt>
                <c:pt idx="56625">
                  <c:v>3.1684900000000002E-2</c:v>
                </c:pt>
                <c:pt idx="56626">
                  <c:v>1.7434100000000001E-2</c:v>
                </c:pt>
                <c:pt idx="56627">
                  <c:v>7.8773500000000002E-4</c:v>
                </c:pt>
                <c:pt idx="56628">
                  <c:v>1.9884099999999999E-3</c:v>
                </c:pt>
                <c:pt idx="56629">
                  <c:v>5.6171400000000005E-4</c:v>
                </c:pt>
                <c:pt idx="56630">
                  <c:v>-2.1096199999999999E-2</c:v>
                </c:pt>
                <c:pt idx="56631">
                  <c:v>-1.297E-3</c:v>
                </c:pt>
                <c:pt idx="56632">
                  <c:v>-1.7810800000000002E-2</c:v>
                </c:pt>
                <c:pt idx="56633">
                  <c:v>-2.3608199999999999E-2</c:v>
                </c:pt>
                <c:pt idx="56634">
                  <c:v>1.5478099999999999E-3</c:v>
                </c:pt>
                <c:pt idx="56635" formatCode="0.00E+00">
                  <c:v>7.7152299999999998E-4</c:v>
                </c:pt>
                <c:pt idx="56636">
                  <c:v>-6.9980600000000004E-3</c:v>
                </c:pt>
                <c:pt idx="56637">
                  <c:v>-2.99292E-2</c:v>
                </c:pt>
                <c:pt idx="56638">
                  <c:v>-8.2473800000000003E-3</c:v>
                </c:pt>
                <c:pt idx="56639">
                  <c:v>-2.1783799999999999E-2</c:v>
                </c:pt>
                <c:pt idx="56640">
                  <c:v>-1.7868999999999999E-2</c:v>
                </c:pt>
                <c:pt idx="56641">
                  <c:v>-2.5369599999999999E-2</c:v>
                </c:pt>
                <c:pt idx="56642">
                  <c:v>-2.3228599999999999E-2</c:v>
                </c:pt>
                <c:pt idx="56643">
                  <c:v>-1.63546E-2</c:v>
                </c:pt>
                <c:pt idx="56644">
                  <c:v>-3.8529399999999998E-2</c:v>
                </c:pt>
                <c:pt idx="56645">
                  <c:v>-6.4792599999999997E-3</c:v>
                </c:pt>
                <c:pt idx="56646">
                  <c:v>-7.1830699999999997E-3</c:v>
                </c:pt>
                <c:pt idx="56647">
                  <c:v>3.3760099999999998E-4</c:v>
                </c:pt>
                <c:pt idx="56648">
                  <c:v>-1.9959399999999999E-2</c:v>
                </c:pt>
                <c:pt idx="56649">
                  <c:v>-2.1723699999999999E-2</c:v>
                </c:pt>
                <c:pt idx="56650">
                  <c:v>-3.0876199999999999E-2</c:v>
                </c:pt>
                <c:pt idx="56651">
                  <c:v>-4.5766799999999996E-3</c:v>
                </c:pt>
                <c:pt idx="56652">
                  <c:v>-1.1728300000000001E-2</c:v>
                </c:pt>
                <c:pt idx="56653">
                  <c:v>-2.91176E-2</c:v>
                </c:pt>
                <c:pt idx="56654">
                  <c:v>7.4157700000000003E-3</c:v>
                </c:pt>
                <c:pt idx="56655">
                  <c:v>3.1275699999999997E-2</c:v>
                </c:pt>
                <c:pt idx="56656">
                  <c:v>-6.7148199999999998E-3</c:v>
                </c:pt>
                <c:pt idx="56657">
                  <c:v>-2.8177299999999999E-2</c:v>
                </c:pt>
                <c:pt idx="56658">
                  <c:v>-3.10783E-2</c:v>
                </c:pt>
                <c:pt idx="56659">
                  <c:v>-1.12906E-2</c:v>
                </c:pt>
                <c:pt idx="56660">
                  <c:v>-1.8953299999999999E-2</c:v>
                </c:pt>
                <c:pt idx="56661">
                  <c:v>-2.84014E-2</c:v>
                </c:pt>
                <c:pt idx="56662">
                  <c:v>-3.6938699999999998E-2</c:v>
                </c:pt>
                <c:pt idx="56663">
                  <c:v>-7.3289899999999996E-3</c:v>
                </c:pt>
                <c:pt idx="56664">
                  <c:v>-7.3165900000000004E-3</c:v>
                </c:pt>
                <c:pt idx="56665">
                  <c:v>8.9187599999999995E-3</c:v>
                </c:pt>
                <c:pt idx="56666">
                  <c:v>2.6054400000000001E-3</c:v>
                </c:pt>
                <c:pt idx="56667">
                  <c:v>-2.2042300000000001E-2</c:v>
                </c:pt>
                <c:pt idx="56668">
                  <c:v>-1.64785E-2</c:v>
                </c:pt>
                <c:pt idx="56669">
                  <c:v>-1.8313400000000001E-2</c:v>
                </c:pt>
                <c:pt idx="56670">
                  <c:v>-2.1155400000000001E-2</c:v>
                </c:pt>
                <c:pt idx="56671">
                  <c:v>-1.46847E-2</c:v>
                </c:pt>
                <c:pt idx="56672">
                  <c:v>-1.5107199999999999E-2</c:v>
                </c:pt>
                <c:pt idx="56673">
                  <c:v>-4.5061099999999998E-3</c:v>
                </c:pt>
                <c:pt idx="56674">
                  <c:v>-7.0171399999999998E-3</c:v>
                </c:pt>
                <c:pt idx="56675">
                  <c:v>-2.3927699999999998E-3</c:v>
                </c:pt>
                <c:pt idx="56676">
                  <c:v>-2.4119399999999999E-2</c:v>
                </c:pt>
                <c:pt idx="56677">
                  <c:v>-1.0270100000000001E-2</c:v>
                </c:pt>
                <c:pt idx="56678">
                  <c:v>-1.1231400000000001E-2</c:v>
                </c:pt>
                <c:pt idx="56679">
                  <c:v>7.9717599999999996E-3</c:v>
                </c:pt>
                <c:pt idx="56680">
                  <c:v>2.4394999999999998E-3</c:v>
                </c:pt>
                <c:pt idx="56681">
                  <c:v>1.17903E-2</c:v>
                </c:pt>
                <c:pt idx="56682">
                  <c:v>-1.6005499999999999E-2</c:v>
                </c:pt>
                <c:pt idx="56683">
                  <c:v>-1.37806E-3</c:v>
                </c:pt>
                <c:pt idx="56684">
                  <c:v>1.66607E-3</c:v>
                </c:pt>
                <c:pt idx="56685">
                  <c:v>-3.7078900000000001E-3</c:v>
                </c:pt>
                <c:pt idx="56686">
                  <c:v>-4.7273599999999999E-3</c:v>
                </c:pt>
                <c:pt idx="56687">
                  <c:v>-3.5171500000000001E-3</c:v>
                </c:pt>
                <c:pt idx="56688">
                  <c:v>1.7894699999999999E-2</c:v>
                </c:pt>
                <c:pt idx="56689">
                  <c:v>7.2794000000000001E-3</c:v>
                </c:pt>
                <c:pt idx="56690">
                  <c:v>1.38788E-2</c:v>
                </c:pt>
                <c:pt idx="56691">
                  <c:v>-4.89807E-3</c:v>
                </c:pt>
                <c:pt idx="56692">
                  <c:v>1.0828000000000001E-2</c:v>
                </c:pt>
                <c:pt idx="56693">
                  <c:v>2.8087600000000001E-2</c:v>
                </c:pt>
                <c:pt idx="56694">
                  <c:v>2.1581600000000001E-3</c:v>
                </c:pt>
                <c:pt idx="56695">
                  <c:v>-8.7471000000000007E-3</c:v>
                </c:pt>
                <c:pt idx="56696">
                  <c:v>-7.7705400000000003E-3</c:v>
                </c:pt>
                <c:pt idx="56697">
                  <c:v>-1.4123899999999999E-3</c:v>
                </c:pt>
                <c:pt idx="56698">
                  <c:v>5.44167E-3</c:v>
                </c:pt>
                <c:pt idx="56699">
                  <c:v>-2.32506E-2</c:v>
                </c:pt>
                <c:pt idx="56700">
                  <c:v>-6.3209499999999997E-3</c:v>
                </c:pt>
                <c:pt idx="56701">
                  <c:v>2.9687899999999998E-3</c:v>
                </c:pt>
                <c:pt idx="56702">
                  <c:v>-4.16183E-3</c:v>
                </c:pt>
                <c:pt idx="56703">
                  <c:v>-3.3758200000000002E-2</c:v>
                </c:pt>
                <c:pt idx="56704">
                  <c:v>-1.2619E-2</c:v>
                </c:pt>
                <c:pt idx="56705">
                  <c:v>2.4633400000000001E-3</c:v>
                </c:pt>
                <c:pt idx="56706">
                  <c:v>-8.8214900000000004E-4</c:v>
                </c:pt>
                <c:pt idx="56707">
                  <c:v>-1.0532400000000001E-2</c:v>
                </c:pt>
                <c:pt idx="56708">
                  <c:v>1.0781300000000001E-2</c:v>
                </c:pt>
                <c:pt idx="56709">
                  <c:v>7.6188999999999996E-3</c:v>
                </c:pt>
                <c:pt idx="56710">
                  <c:v>-1.5828100000000001E-2</c:v>
                </c:pt>
                <c:pt idx="56711">
                  <c:v>-6.22845E-3</c:v>
                </c:pt>
                <c:pt idx="56712">
                  <c:v>1.4276499999999999E-2</c:v>
                </c:pt>
                <c:pt idx="56713">
                  <c:v>1.0539099999999999E-2</c:v>
                </c:pt>
                <c:pt idx="56714">
                  <c:v>-2.1469100000000001E-2</c:v>
                </c:pt>
                <c:pt idx="56715">
                  <c:v>-1.4182999999999999E-2</c:v>
                </c:pt>
                <c:pt idx="56716">
                  <c:v>-3.7031199999999998E-3</c:v>
                </c:pt>
                <c:pt idx="56717">
                  <c:v>1.0961500000000001E-2</c:v>
                </c:pt>
                <c:pt idx="56718">
                  <c:v>2.5672899999999998E-3</c:v>
                </c:pt>
                <c:pt idx="56719">
                  <c:v>-1.5935899999999999E-2</c:v>
                </c:pt>
                <c:pt idx="56720">
                  <c:v>-8.4648099999999997E-3</c:v>
                </c:pt>
                <c:pt idx="56721">
                  <c:v>5.4264099999999996E-4</c:v>
                </c:pt>
                <c:pt idx="56722">
                  <c:v>-9.9182099999999994E-4</c:v>
                </c:pt>
                <c:pt idx="56723">
                  <c:v>-1.87302E-3</c:v>
                </c:pt>
                <c:pt idx="56724">
                  <c:v>-1.1598600000000001E-2</c:v>
                </c:pt>
                <c:pt idx="56725">
                  <c:v>-8.7585400000000004E-3</c:v>
                </c:pt>
                <c:pt idx="56726">
                  <c:v>-8.4457400000000002E-3</c:v>
                </c:pt>
                <c:pt idx="56727">
                  <c:v>-5.2738200000000002E-3</c:v>
                </c:pt>
                <c:pt idx="56728">
                  <c:v>-5.7516099999999999E-3</c:v>
                </c:pt>
                <c:pt idx="56729">
                  <c:v>4.5480700000000004E-3</c:v>
                </c:pt>
                <c:pt idx="56730">
                  <c:v>-4.1007999999999999E-3</c:v>
                </c:pt>
                <c:pt idx="56731">
                  <c:v>3.2405899999999998E-3</c:v>
                </c:pt>
                <c:pt idx="56732">
                  <c:v>-5.4521600000000002E-3</c:v>
                </c:pt>
                <c:pt idx="56733">
                  <c:v>4.9209600000000003E-4</c:v>
                </c:pt>
                <c:pt idx="56734" formatCode="0.00E+00">
                  <c:v>5.6075999999999999E-4</c:v>
                </c:pt>
                <c:pt idx="56735">
                  <c:v>-3.67508E-2</c:v>
                </c:pt>
                <c:pt idx="56736">
                  <c:v>-8.7709399999999996E-3</c:v>
                </c:pt>
                <c:pt idx="56737">
                  <c:v>-1.0837599999999999E-2</c:v>
                </c:pt>
                <c:pt idx="56738">
                  <c:v>-5.1250499999999999E-3</c:v>
                </c:pt>
                <c:pt idx="56739">
                  <c:v>-1.5708900000000001E-2</c:v>
                </c:pt>
                <c:pt idx="56740">
                  <c:v>6.91414E-3</c:v>
                </c:pt>
                <c:pt idx="56741">
                  <c:v>1.75476E-2</c:v>
                </c:pt>
                <c:pt idx="56742">
                  <c:v>-1.8233300000000001E-2</c:v>
                </c:pt>
                <c:pt idx="56743">
                  <c:v>-8.2063699999999993E-3</c:v>
                </c:pt>
                <c:pt idx="56744">
                  <c:v>-4.7836299999999997E-3</c:v>
                </c:pt>
                <c:pt idx="56745">
                  <c:v>9.4518699999999994E-3</c:v>
                </c:pt>
                <c:pt idx="56746">
                  <c:v>-1.7261500000000001E-3</c:v>
                </c:pt>
                <c:pt idx="56747">
                  <c:v>-5.10502E-3</c:v>
                </c:pt>
                <c:pt idx="56748">
                  <c:v>1.4355700000000001E-2</c:v>
                </c:pt>
                <c:pt idx="56749">
                  <c:v>-1.41621E-3</c:v>
                </c:pt>
                <c:pt idx="56750">
                  <c:v>-1.6098999999999999E-2</c:v>
                </c:pt>
                <c:pt idx="56751">
                  <c:v>-1.16348E-4</c:v>
                </c:pt>
                <c:pt idx="56752">
                  <c:v>1.06468E-2</c:v>
                </c:pt>
                <c:pt idx="56753">
                  <c:v>-2.6768699999999999E-2</c:v>
                </c:pt>
                <c:pt idx="56754">
                  <c:v>-2.7781500000000001E-2</c:v>
                </c:pt>
                <c:pt idx="56755">
                  <c:v>-1.8899900000000001E-2</c:v>
                </c:pt>
                <c:pt idx="56756">
                  <c:v>-1.00298E-2</c:v>
                </c:pt>
                <c:pt idx="56757">
                  <c:v>-2.1603600000000001E-2</c:v>
                </c:pt>
                <c:pt idx="56758">
                  <c:v>-3.7701600000000002E-2</c:v>
                </c:pt>
                <c:pt idx="56759">
                  <c:v>-3.6841400000000003E-2</c:v>
                </c:pt>
                <c:pt idx="56760">
                  <c:v>4.3334999999999997E-3</c:v>
                </c:pt>
                <c:pt idx="56761">
                  <c:v>-8.3007800000000007E-3</c:v>
                </c:pt>
                <c:pt idx="56762">
                  <c:v>-3.6078499999999999E-2</c:v>
                </c:pt>
                <c:pt idx="56763">
                  <c:v>-1.79968E-2</c:v>
                </c:pt>
                <c:pt idx="56764">
                  <c:v>-5.42736E-3</c:v>
                </c:pt>
                <c:pt idx="56765" formatCode="0.00E+00">
                  <c:v>-2.05393E-2</c:v>
                </c:pt>
                <c:pt idx="56766">
                  <c:v>-2.1059999999999999E-2</c:v>
                </c:pt>
                <c:pt idx="56767">
                  <c:v>-2.30093E-2</c:v>
                </c:pt>
                <c:pt idx="56768">
                  <c:v>-2.1847700000000001E-2</c:v>
                </c:pt>
                <c:pt idx="56769">
                  <c:v>-3.1783100000000002E-2</c:v>
                </c:pt>
                <c:pt idx="56770">
                  <c:v>-1.22442E-2</c:v>
                </c:pt>
                <c:pt idx="56771">
                  <c:v>-1.2016300000000001E-2</c:v>
                </c:pt>
                <c:pt idx="56772">
                  <c:v>-2.6020100000000001E-2</c:v>
                </c:pt>
                <c:pt idx="56773">
                  <c:v>-2.2298800000000001E-2</c:v>
                </c:pt>
                <c:pt idx="56774">
                  <c:v>3.9358099999999997E-3</c:v>
                </c:pt>
                <c:pt idx="56775">
                  <c:v>-1.5767099999999999E-2</c:v>
                </c:pt>
                <c:pt idx="56776">
                  <c:v>3.2558399999999999E-3</c:v>
                </c:pt>
                <c:pt idx="56777">
                  <c:v>-1.06163E-2</c:v>
                </c:pt>
                <c:pt idx="56778">
                  <c:v>-8.5010499999999996E-3</c:v>
                </c:pt>
                <c:pt idx="56779">
                  <c:v>9.9992799999999993E-3</c:v>
                </c:pt>
                <c:pt idx="56780" formatCode="0.00E+00">
                  <c:v>9.2506399999999999E-5</c:v>
                </c:pt>
                <c:pt idx="56781">
                  <c:v>-7.3967E-3</c:v>
                </c:pt>
                <c:pt idx="56782">
                  <c:v>-3.0542400000000001E-2</c:v>
                </c:pt>
                <c:pt idx="56783">
                  <c:v>-2.36273E-2</c:v>
                </c:pt>
                <c:pt idx="56784">
                  <c:v>-1.04055E-2</c:v>
                </c:pt>
                <c:pt idx="56785">
                  <c:v>-5.55706E-3</c:v>
                </c:pt>
                <c:pt idx="56786">
                  <c:v>-1.60532E-2</c:v>
                </c:pt>
                <c:pt idx="56787">
                  <c:v>-1.77479E-2</c:v>
                </c:pt>
                <c:pt idx="56788">
                  <c:v>1.03827E-2</c:v>
                </c:pt>
                <c:pt idx="56789">
                  <c:v>1.3110200000000001E-2</c:v>
                </c:pt>
                <c:pt idx="56790">
                  <c:v>-7.7266699999999997E-3</c:v>
                </c:pt>
                <c:pt idx="56791">
                  <c:v>1.12057E-3</c:v>
                </c:pt>
                <c:pt idx="56792">
                  <c:v>-4.6520199999999998E-3</c:v>
                </c:pt>
                <c:pt idx="56793">
                  <c:v>-6.0653699999999996E-3</c:v>
                </c:pt>
                <c:pt idx="56794">
                  <c:v>8.3484600000000003E-3</c:v>
                </c:pt>
                <c:pt idx="56795">
                  <c:v>2.7104400000000001E-2</c:v>
                </c:pt>
                <c:pt idx="56796">
                  <c:v>3.6382699999999997E-2</c:v>
                </c:pt>
                <c:pt idx="56797">
                  <c:v>2.7732799999999999E-3</c:v>
                </c:pt>
                <c:pt idx="56798">
                  <c:v>-1.24168E-3</c:v>
                </c:pt>
                <c:pt idx="56799">
                  <c:v>1.93872E-2</c:v>
                </c:pt>
                <c:pt idx="56800">
                  <c:v>3.0480400000000001E-2</c:v>
                </c:pt>
                <c:pt idx="56801">
                  <c:v>3.22847E-2</c:v>
                </c:pt>
                <c:pt idx="56802">
                  <c:v>2.0297099999999998E-2</c:v>
                </c:pt>
                <c:pt idx="56803">
                  <c:v>1.79653E-2</c:v>
                </c:pt>
                <c:pt idx="56804">
                  <c:v>2.69976E-2</c:v>
                </c:pt>
                <c:pt idx="56805">
                  <c:v>2.39668E-2</c:v>
                </c:pt>
                <c:pt idx="56806">
                  <c:v>4.3813699999999997E-2</c:v>
                </c:pt>
                <c:pt idx="56807">
                  <c:v>4.4907599999999999E-2</c:v>
                </c:pt>
                <c:pt idx="56808">
                  <c:v>1.5634499999999999E-2</c:v>
                </c:pt>
                <c:pt idx="56809">
                  <c:v>3.4518199999999999E-2</c:v>
                </c:pt>
                <c:pt idx="56810">
                  <c:v>1.9925100000000001E-2</c:v>
                </c:pt>
                <c:pt idx="56811">
                  <c:v>2.8988799999999999E-2</c:v>
                </c:pt>
                <c:pt idx="56812">
                  <c:v>3.9049100000000003E-2</c:v>
                </c:pt>
                <c:pt idx="56813">
                  <c:v>1.72911E-2</c:v>
                </c:pt>
                <c:pt idx="56814">
                  <c:v>1.40657E-2</c:v>
                </c:pt>
                <c:pt idx="56815">
                  <c:v>1.8630000000000001E-2</c:v>
                </c:pt>
                <c:pt idx="56816">
                  <c:v>2.3220999999999999E-2</c:v>
                </c:pt>
                <c:pt idx="56817">
                  <c:v>2.92158E-2</c:v>
                </c:pt>
                <c:pt idx="56818">
                  <c:v>7.5063700000000001E-3</c:v>
                </c:pt>
                <c:pt idx="56819">
                  <c:v>-2.5367699999999998E-3</c:v>
                </c:pt>
                <c:pt idx="56820">
                  <c:v>4.2514800000000002E-3</c:v>
                </c:pt>
                <c:pt idx="56821">
                  <c:v>1.00555E-2</c:v>
                </c:pt>
                <c:pt idx="56822">
                  <c:v>4.4839900000000002E-2</c:v>
                </c:pt>
                <c:pt idx="56823">
                  <c:v>1.3722399999999999E-2</c:v>
                </c:pt>
                <c:pt idx="56824">
                  <c:v>1.2191799999999999E-2</c:v>
                </c:pt>
                <c:pt idx="56825">
                  <c:v>-1.5811899999999999E-3</c:v>
                </c:pt>
                <c:pt idx="56826">
                  <c:v>1.58405E-2</c:v>
                </c:pt>
                <c:pt idx="56827">
                  <c:v>-1.6975400000000002E-2</c:v>
                </c:pt>
                <c:pt idx="56828">
                  <c:v>1.0829E-2</c:v>
                </c:pt>
                <c:pt idx="56829">
                  <c:v>2.4974799999999998E-2</c:v>
                </c:pt>
                <c:pt idx="56830">
                  <c:v>-2.5081600000000002E-3</c:v>
                </c:pt>
                <c:pt idx="56831">
                  <c:v>1.38283E-3</c:v>
                </c:pt>
                <c:pt idx="56832">
                  <c:v>-3.8356800000000002E-3</c:v>
                </c:pt>
                <c:pt idx="56833">
                  <c:v>5.2309000000000001E-3</c:v>
                </c:pt>
                <c:pt idx="56834">
                  <c:v>1.54886E-2</c:v>
                </c:pt>
                <c:pt idx="56835">
                  <c:v>1.2256599999999999E-2</c:v>
                </c:pt>
                <c:pt idx="56836">
                  <c:v>1.62525E-2</c:v>
                </c:pt>
                <c:pt idx="56837">
                  <c:v>1.6506199999999999E-2</c:v>
                </c:pt>
                <c:pt idx="56838">
                  <c:v>1.3610799999999999E-2</c:v>
                </c:pt>
                <c:pt idx="56839">
                  <c:v>9.7370100000000008E-3</c:v>
                </c:pt>
                <c:pt idx="56840">
                  <c:v>1.7786E-2</c:v>
                </c:pt>
                <c:pt idx="56841">
                  <c:v>3.41768E-2</c:v>
                </c:pt>
                <c:pt idx="56842">
                  <c:v>1.10741E-2</c:v>
                </c:pt>
                <c:pt idx="56843">
                  <c:v>-9.67979E-4</c:v>
                </c:pt>
                <c:pt idx="56844">
                  <c:v>5.44167E-3</c:v>
                </c:pt>
                <c:pt idx="56845">
                  <c:v>1.8013999999999999E-2</c:v>
                </c:pt>
                <c:pt idx="56846">
                  <c:v>1.4518700000000001E-2</c:v>
                </c:pt>
                <c:pt idx="56847">
                  <c:v>1.5486700000000001E-2</c:v>
                </c:pt>
                <c:pt idx="56848">
                  <c:v>7.8735400000000001E-3</c:v>
                </c:pt>
                <c:pt idx="56849">
                  <c:v>4.54712E-3</c:v>
                </c:pt>
                <c:pt idx="56850">
                  <c:v>4.1179700000000003E-3</c:v>
                </c:pt>
                <c:pt idx="56851">
                  <c:v>1.2072599999999999E-2</c:v>
                </c:pt>
                <c:pt idx="56852">
                  <c:v>5.3234099999999998E-3</c:v>
                </c:pt>
                <c:pt idx="56853">
                  <c:v>-1.17064E-2</c:v>
                </c:pt>
                <c:pt idx="56854">
                  <c:v>-1.65253E-2</c:v>
                </c:pt>
                <c:pt idx="56855">
                  <c:v>-1.7092699999999999E-2</c:v>
                </c:pt>
                <c:pt idx="56856">
                  <c:v>-2.0215E-2</c:v>
                </c:pt>
                <c:pt idx="56857">
                  <c:v>-1.2578999999999999E-3</c:v>
                </c:pt>
                <c:pt idx="56858">
                  <c:v>7.8125E-3</c:v>
                </c:pt>
                <c:pt idx="56859">
                  <c:v>-8.4676700000000001E-3</c:v>
                </c:pt>
                <c:pt idx="56860">
                  <c:v>-7.267E-3</c:v>
                </c:pt>
                <c:pt idx="56861">
                  <c:v>7.8105900000000001E-3</c:v>
                </c:pt>
                <c:pt idx="56862">
                  <c:v>9.2716199999999995E-3</c:v>
                </c:pt>
                <c:pt idx="56863">
                  <c:v>-5.8145499999999999E-3</c:v>
                </c:pt>
                <c:pt idx="56864">
                  <c:v>5.7239500000000002E-3</c:v>
                </c:pt>
                <c:pt idx="56865">
                  <c:v>1.8524200000000001E-2</c:v>
                </c:pt>
                <c:pt idx="56866">
                  <c:v>-8.5449199999999999E-4</c:v>
                </c:pt>
                <c:pt idx="56867">
                  <c:v>-2.1190599999999999E-3</c:v>
                </c:pt>
                <c:pt idx="56868">
                  <c:v>-8.1501000000000004E-3</c:v>
                </c:pt>
                <c:pt idx="56869">
                  <c:v>2.58427E-2</c:v>
                </c:pt>
                <c:pt idx="56870">
                  <c:v>2.3385E-2</c:v>
                </c:pt>
                <c:pt idx="56871">
                  <c:v>3.4332299999999998E-3</c:v>
                </c:pt>
                <c:pt idx="56872">
                  <c:v>2.4169E-2</c:v>
                </c:pt>
                <c:pt idx="56873">
                  <c:v>9.7599000000000002E-3</c:v>
                </c:pt>
                <c:pt idx="56874">
                  <c:v>1.4974599999999999E-2</c:v>
                </c:pt>
                <c:pt idx="56875">
                  <c:v>3.5553899999999999E-2</c:v>
                </c:pt>
                <c:pt idx="56876">
                  <c:v>2.34194E-2</c:v>
                </c:pt>
                <c:pt idx="56877">
                  <c:v>2.7277900000000001E-2</c:v>
                </c:pt>
                <c:pt idx="56878">
                  <c:v>3.3253699999999997E-2</c:v>
                </c:pt>
                <c:pt idx="56879">
                  <c:v>3.07178E-2</c:v>
                </c:pt>
                <c:pt idx="56880">
                  <c:v>4.8994099999999999E-2</c:v>
                </c:pt>
                <c:pt idx="56881">
                  <c:v>3.7612899999999998E-2</c:v>
                </c:pt>
                <c:pt idx="56882">
                  <c:v>2.3295400000000001E-2</c:v>
                </c:pt>
                <c:pt idx="56883">
                  <c:v>4.0626500000000001E-3</c:v>
                </c:pt>
                <c:pt idx="56884">
                  <c:v>1.9907999999999999E-2</c:v>
                </c:pt>
                <c:pt idx="56885">
                  <c:v>1.9399599999999999E-2</c:v>
                </c:pt>
                <c:pt idx="56886">
                  <c:v>1.5346500000000001E-2</c:v>
                </c:pt>
                <c:pt idx="56887">
                  <c:v>1.7772699999999999E-2</c:v>
                </c:pt>
                <c:pt idx="56888">
                  <c:v>1.1335400000000001E-2</c:v>
                </c:pt>
                <c:pt idx="56889">
                  <c:v>2.8970699999999999E-2</c:v>
                </c:pt>
                <c:pt idx="56890">
                  <c:v>2.9732700000000001E-2</c:v>
                </c:pt>
                <c:pt idx="56891">
                  <c:v>2.1064800000000002E-2</c:v>
                </c:pt>
                <c:pt idx="56892">
                  <c:v>1.3189300000000001E-3</c:v>
                </c:pt>
                <c:pt idx="56893">
                  <c:v>-1.1491800000000001E-3</c:v>
                </c:pt>
                <c:pt idx="56894">
                  <c:v>-8.2588200000000001E-4</c:v>
                </c:pt>
                <c:pt idx="56895">
                  <c:v>-3.8766899999999999E-3</c:v>
                </c:pt>
                <c:pt idx="56896">
                  <c:v>1.9069699999999998E-2</c:v>
                </c:pt>
                <c:pt idx="56897">
                  <c:v>-3.18718E-3</c:v>
                </c:pt>
                <c:pt idx="56898">
                  <c:v>-2.1283099999999999E-2</c:v>
                </c:pt>
                <c:pt idx="56899">
                  <c:v>-1.6136200000000001E-3</c:v>
                </c:pt>
                <c:pt idx="56900">
                  <c:v>-1.70259E-2</c:v>
                </c:pt>
                <c:pt idx="56901">
                  <c:v>1.91793E-2</c:v>
                </c:pt>
                <c:pt idx="56902">
                  <c:v>-2.5774999999999999E-2</c:v>
                </c:pt>
                <c:pt idx="56903">
                  <c:v>2.4786000000000001E-3</c:v>
                </c:pt>
                <c:pt idx="56904">
                  <c:v>8.5821200000000004E-3</c:v>
                </c:pt>
                <c:pt idx="56905">
                  <c:v>-3.6335000000000002E-4</c:v>
                </c:pt>
                <c:pt idx="56906">
                  <c:v>-2.7294200000000002E-3</c:v>
                </c:pt>
                <c:pt idx="56907">
                  <c:v>-6.3581499999999999E-3</c:v>
                </c:pt>
                <c:pt idx="56908">
                  <c:v>-4.1513399999999999E-3</c:v>
                </c:pt>
                <c:pt idx="56909">
                  <c:v>1.4966E-2</c:v>
                </c:pt>
                <c:pt idx="56910">
                  <c:v>1.44815E-2</c:v>
                </c:pt>
                <c:pt idx="56911">
                  <c:v>2.1490100000000002E-2</c:v>
                </c:pt>
                <c:pt idx="56912">
                  <c:v>2.4400700000000001E-2</c:v>
                </c:pt>
                <c:pt idx="56913">
                  <c:v>7.2794000000000001E-3</c:v>
                </c:pt>
                <c:pt idx="56914">
                  <c:v>1.40524E-2</c:v>
                </c:pt>
                <c:pt idx="56915">
                  <c:v>2.5060700000000002E-2</c:v>
                </c:pt>
                <c:pt idx="56916">
                  <c:v>4.6162599999999998E-2</c:v>
                </c:pt>
                <c:pt idx="56917">
                  <c:v>2.6188900000000001E-2</c:v>
                </c:pt>
                <c:pt idx="56918">
                  <c:v>4.4898999999999998E-3</c:v>
                </c:pt>
                <c:pt idx="56919">
                  <c:v>3.6756499999999998E-2</c:v>
                </c:pt>
                <c:pt idx="56920">
                  <c:v>2.3460399999999999E-2</c:v>
                </c:pt>
                <c:pt idx="56921">
                  <c:v>2.3656799999999999E-2</c:v>
                </c:pt>
                <c:pt idx="56922">
                  <c:v>1.33457E-2</c:v>
                </c:pt>
                <c:pt idx="56923">
                  <c:v>1.4619800000000001E-2</c:v>
                </c:pt>
                <c:pt idx="56924">
                  <c:v>2.1381399999999998E-2</c:v>
                </c:pt>
                <c:pt idx="56925">
                  <c:v>3.2482100000000001E-3</c:v>
                </c:pt>
                <c:pt idx="56926">
                  <c:v>1.2353899999999999E-2</c:v>
                </c:pt>
                <c:pt idx="56927">
                  <c:v>7.7924700000000001E-3</c:v>
                </c:pt>
                <c:pt idx="56928">
                  <c:v>-1.0086100000000001E-2</c:v>
                </c:pt>
                <c:pt idx="56929">
                  <c:v>-4.7311799999999998E-3</c:v>
                </c:pt>
                <c:pt idx="56930">
                  <c:v>-8.0432899999999998E-3</c:v>
                </c:pt>
                <c:pt idx="56931">
                  <c:v>-1.7374000000000001E-2</c:v>
                </c:pt>
                <c:pt idx="56932">
                  <c:v>-9.8304699999999991E-3</c:v>
                </c:pt>
                <c:pt idx="56933">
                  <c:v>3.5788500000000001E-2</c:v>
                </c:pt>
                <c:pt idx="56934">
                  <c:v>7.3547400000000002E-3</c:v>
                </c:pt>
                <c:pt idx="56935">
                  <c:v>-4.5814499999999999E-3</c:v>
                </c:pt>
                <c:pt idx="56936">
                  <c:v>-9.3183499999999996E-3</c:v>
                </c:pt>
                <c:pt idx="56937">
                  <c:v>-1.4298399999999999E-2</c:v>
                </c:pt>
                <c:pt idx="56938">
                  <c:v>-2.2260700000000001E-2</c:v>
                </c:pt>
                <c:pt idx="56939">
                  <c:v>-1.1711099999999999E-3</c:v>
                </c:pt>
                <c:pt idx="56940">
                  <c:v>-5.3587000000000001E-3</c:v>
                </c:pt>
                <c:pt idx="56941">
                  <c:v>-2.1740900000000001E-2</c:v>
                </c:pt>
                <c:pt idx="56942">
                  <c:v>-1.8617600000000002E-2</c:v>
                </c:pt>
                <c:pt idx="56943">
                  <c:v>1.4142E-2</c:v>
                </c:pt>
                <c:pt idx="56944">
                  <c:v>-9.7732500000000007E-3</c:v>
                </c:pt>
                <c:pt idx="56945">
                  <c:v>-3.3714300000000003E-2</c:v>
                </c:pt>
                <c:pt idx="56946">
                  <c:v>-2.9434200000000001E-2</c:v>
                </c:pt>
                <c:pt idx="56947">
                  <c:v>-1.22185E-2</c:v>
                </c:pt>
                <c:pt idx="56948">
                  <c:v>4.6548800000000001E-3</c:v>
                </c:pt>
                <c:pt idx="56949">
                  <c:v>-2.5276199999999999E-2</c:v>
                </c:pt>
                <c:pt idx="56950">
                  <c:v>-1.7587700000000001E-2</c:v>
                </c:pt>
                <c:pt idx="56951">
                  <c:v>-1.01175E-2</c:v>
                </c:pt>
                <c:pt idx="56952">
                  <c:v>-1.9557000000000001E-2</c:v>
                </c:pt>
                <c:pt idx="56953">
                  <c:v>-8.1291200000000001E-3</c:v>
                </c:pt>
                <c:pt idx="56954">
                  <c:v>-3.4198800000000001E-2</c:v>
                </c:pt>
                <c:pt idx="56955">
                  <c:v>-2.62346E-2</c:v>
                </c:pt>
                <c:pt idx="56956">
                  <c:v>-1.2784999999999999E-2</c:v>
                </c:pt>
                <c:pt idx="56957">
                  <c:v>-8.4791199999999997E-3</c:v>
                </c:pt>
                <c:pt idx="56958">
                  <c:v>-3.4494399999999998E-3</c:v>
                </c:pt>
                <c:pt idx="56959">
                  <c:v>-7.2584199999999998E-3</c:v>
                </c:pt>
                <c:pt idx="56960">
                  <c:v>-1.2880300000000001E-2</c:v>
                </c:pt>
                <c:pt idx="56961">
                  <c:v>-7.9021500000000001E-3</c:v>
                </c:pt>
                <c:pt idx="56962">
                  <c:v>-5.4006599999999998E-3</c:v>
                </c:pt>
                <c:pt idx="56963">
                  <c:v>-5.4788600000000003E-3</c:v>
                </c:pt>
                <c:pt idx="56964">
                  <c:v>-7.9278899999999999E-3</c:v>
                </c:pt>
                <c:pt idx="56965">
                  <c:v>-2.7666100000000001E-3</c:v>
                </c:pt>
                <c:pt idx="56966">
                  <c:v>6.1664600000000003E-3</c:v>
                </c:pt>
                <c:pt idx="56967">
                  <c:v>5.4292699999999999E-3</c:v>
                </c:pt>
                <c:pt idx="56968">
                  <c:v>-1.4244100000000001E-2</c:v>
                </c:pt>
                <c:pt idx="56969">
                  <c:v>2.3965800000000002E-3</c:v>
                </c:pt>
                <c:pt idx="56970">
                  <c:v>1.5065200000000001E-2</c:v>
                </c:pt>
                <c:pt idx="56971">
                  <c:v>2.1606400000000001E-2</c:v>
                </c:pt>
                <c:pt idx="56972">
                  <c:v>2.4181399999999999E-2</c:v>
                </c:pt>
                <c:pt idx="56973">
                  <c:v>1.37339E-2</c:v>
                </c:pt>
                <c:pt idx="56974">
                  <c:v>1.0684000000000001E-2</c:v>
                </c:pt>
                <c:pt idx="56975">
                  <c:v>2.04973E-2</c:v>
                </c:pt>
                <c:pt idx="56976">
                  <c:v>1.56717E-2</c:v>
                </c:pt>
                <c:pt idx="56977">
                  <c:v>2.65741E-2</c:v>
                </c:pt>
                <c:pt idx="56978">
                  <c:v>7.5674100000000001E-3</c:v>
                </c:pt>
                <c:pt idx="56979">
                  <c:v>1.5911100000000001E-2</c:v>
                </c:pt>
                <c:pt idx="56980">
                  <c:v>9.2334700000000006E-3</c:v>
                </c:pt>
                <c:pt idx="56981">
                  <c:v>1.04504E-2</c:v>
                </c:pt>
                <c:pt idx="56982">
                  <c:v>1.3958E-2</c:v>
                </c:pt>
                <c:pt idx="56983">
                  <c:v>-1.75571E-3</c:v>
                </c:pt>
                <c:pt idx="56984">
                  <c:v>2.2380799999999999E-2</c:v>
                </c:pt>
                <c:pt idx="56985">
                  <c:v>2.1241199999999998E-2</c:v>
                </c:pt>
                <c:pt idx="56986">
                  <c:v>-4.9915300000000001E-3</c:v>
                </c:pt>
                <c:pt idx="56987">
                  <c:v>2.24438E-2</c:v>
                </c:pt>
                <c:pt idx="56988">
                  <c:v>2.9300699999999999E-2</c:v>
                </c:pt>
                <c:pt idx="56989">
                  <c:v>-3.1757399999999998E-3</c:v>
                </c:pt>
                <c:pt idx="56990">
                  <c:v>6.4373E-3</c:v>
                </c:pt>
                <c:pt idx="56991">
                  <c:v>3.4956000000000001E-2</c:v>
                </c:pt>
                <c:pt idx="56992">
                  <c:v>1.6447099999999999E-2</c:v>
                </c:pt>
                <c:pt idx="56993">
                  <c:v>1.26438E-2</c:v>
                </c:pt>
                <c:pt idx="56994">
                  <c:v>9.3307500000000005E-3</c:v>
                </c:pt>
                <c:pt idx="56995">
                  <c:v>3.93429E-2</c:v>
                </c:pt>
                <c:pt idx="56996">
                  <c:v>3.3628499999999999E-2</c:v>
                </c:pt>
                <c:pt idx="56997">
                  <c:v>2.8403299999999999E-2</c:v>
                </c:pt>
                <c:pt idx="56998">
                  <c:v>9.6607199999999994E-3</c:v>
                </c:pt>
                <c:pt idx="56999">
                  <c:v>3.6793699999999999E-2</c:v>
                </c:pt>
                <c:pt idx="57000">
                  <c:v>3.44181E-2</c:v>
                </c:pt>
                <c:pt idx="57001">
                  <c:v>1.2126899999999999E-2</c:v>
                </c:pt>
                <c:pt idx="57002">
                  <c:v>1.8881800000000001E-2</c:v>
                </c:pt>
                <c:pt idx="57003">
                  <c:v>1.57156E-2</c:v>
                </c:pt>
                <c:pt idx="57004">
                  <c:v>2.34375E-2</c:v>
                </c:pt>
                <c:pt idx="57005">
                  <c:v>1.5262599999999999E-2</c:v>
                </c:pt>
                <c:pt idx="57006">
                  <c:v>2.9731799999999999E-2</c:v>
                </c:pt>
                <c:pt idx="57007">
                  <c:v>2.7340900000000001E-2</c:v>
                </c:pt>
                <c:pt idx="57008">
                  <c:v>2.6022E-2</c:v>
                </c:pt>
                <c:pt idx="57009">
                  <c:v>1.16434E-2</c:v>
                </c:pt>
                <c:pt idx="57010">
                  <c:v>6.5994299999999999E-3</c:v>
                </c:pt>
                <c:pt idx="57011">
                  <c:v>2.1328900000000001E-2</c:v>
                </c:pt>
                <c:pt idx="57012">
                  <c:v>1.46074E-2</c:v>
                </c:pt>
                <c:pt idx="57013">
                  <c:v>4.4765500000000001E-3</c:v>
                </c:pt>
                <c:pt idx="57014">
                  <c:v>3.8928999999999999E-3</c:v>
                </c:pt>
                <c:pt idx="57015">
                  <c:v>1.1532799999999999E-2</c:v>
                </c:pt>
                <c:pt idx="57016">
                  <c:v>1.4535899999999999E-2</c:v>
                </c:pt>
                <c:pt idx="57017">
                  <c:v>3.7956200000000001E-4</c:v>
                </c:pt>
                <c:pt idx="57018">
                  <c:v>-8.9912399999999993E-3</c:v>
                </c:pt>
                <c:pt idx="57019">
                  <c:v>-9.4032300000000003E-3</c:v>
                </c:pt>
                <c:pt idx="57020">
                  <c:v>8.1157699999999996E-4</c:v>
                </c:pt>
                <c:pt idx="57021">
                  <c:v>1.8549900000000001E-2</c:v>
                </c:pt>
                <c:pt idx="57022">
                  <c:v>2.64263E-3</c:v>
                </c:pt>
                <c:pt idx="57023">
                  <c:v>4.9428900000000001E-3</c:v>
                </c:pt>
                <c:pt idx="57024">
                  <c:v>-2.2734600000000001E-2</c:v>
                </c:pt>
                <c:pt idx="57025">
                  <c:v>2.32697E-4</c:v>
                </c:pt>
                <c:pt idx="57026">
                  <c:v>1.2959500000000001E-2</c:v>
                </c:pt>
                <c:pt idx="57027">
                  <c:v>6.1254500000000002E-3</c:v>
                </c:pt>
                <c:pt idx="57028">
                  <c:v>-1.3643300000000001E-2</c:v>
                </c:pt>
                <c:pt idx="57029">
                  <c:v>1.03006E-2</c:v>
                </c:pt>
                <c:pt idx="57030">
                  <c:v>1.9588499999999998E-2</c:v>
                </c:pt>
                <c:pt idx="57031">
                  <c:v>6.9446600000000001E-3</c:v>
                </c:pt>
                <c:pt idx="57032">
                  <c:v>-3.6277800000000002E-3</c:v>
                </c:pt>
                <c:pt idx="57033">
                  <c:v>1.3549800000000001E-2</c:v>
                </c:pt>
                <c:pt idx="57034">
                  <c:v>9.6769300000000003E-3</c:v>
                </c:pt>
                <c:pt idx="57035">
                  <c:v>6.5937000000000001E-3</c:v>
                </c:pt>
                <c:pt idx="57036">
                  <c:v>2.3691199999999999E-2</c:v>
                </c:pt>
                <c:pt idx="57037">
                  <c:v>3.1604800000000002E-2</c:v>
                </c:pt>
                <c:pt idx="57038">
                  <c:v>1.5144299999999999E-2</c:v>
                </c:pt>
                <c:pt idx="57039">
                  <c:v>1.3581299999999999E-2</c:v>
                </c:pt>
                <c:pt idx="57040">
                  <c:v>1.8501299999999998E-2</c:v>
                </c:pt>
                <c:pt idx="57041">
                  <c:v>-2.3775100000000002E-3</c:v>
                </c:pt>
                <c:pt idx="57042">
                  <c:v>1.4013299999999999E-2</c:v>
                </c:pt>
                <c:pt idx="57043">
                  <c:v>3.8163200000000001E-2</c:v>
                </c:pt>
                <c:pt idx="57044">
                  <c:v>2.1876300000000001E-2</c:v>
                </c:pt>
                <c:pt idx="57045">
                  <c:v>-1.65558E-3</c:v>
                </c:pt>
                <c:pt idx="57046">
                  <c:v>8.0013299999999996E-4</c:v>
                </c:pt>
                <c:pt idx="57047">
                  <c:v>1.79939E-2</c:v>
                </c:pt>
                <c:pt idx="57048">
                  <c:v>4.81892E-3</c:v>
                </c:pt>
                <c:pt idx="57049">
                  <c:v>-2.91119E-2</c:v>
                </c:pt>
                <c:pt idx="57050">
                  <c:v>6.4697299999999999E-3</c:v>
                </c:pt>
                <c:pt idx="57051">
                  <c:v>8.02135E-3</c:v>
                </c:pt>
                <c:pt idx="57052">
                  <c:v>2.73705E-3</c:v>
                </c:pt>
                <c:pt idx="57053">
                  <c:v>5.0706900000000001E-3</c:v>
                </c:pt>
                <c:pt idx="57054">
                  <c:v>-1.7721199999999999E-2</c:v>
                </c:pt>
                <c:pt idx="57055">
                  <c:v>-2.88811E-2</c:v>
                </c:pt>
                <c:pt idx="57056">
                  <c:v>-2.7024300000000001E-2</c:v>
                </c:pt>
                <c:pt idx="57057">
                  <c:v>-8.2931499999999991E-3</c:v>
                </c:pt>
                <c:pt idx="57058">
                  <c:v>-2.64072E-3</c:v>
                </c:pt>
                <c:pt idx="57059">
                  <c:v>-1.5746099999999999E-2</c:v>
                </c:pt>
                <c:pt idx="57060">
                  <c:v>-3.3298500000000002E-2</c:v>
                </c:pt>
                <c:pt idx="57061">
                  <c:v>-2.67143E-2</c:v>
                </c:pt>
                <c:pt idx="57062">
                  <c:v>-1.97325E-2</c:v>
                </c:pt>
                <c:pt idx="57063">
                  <c:v>-2.09541E-2</c:v>
                </c:pt>
                <c:pt idx="57064">
                  <c:v>-2.64473E-2</c:v>
                </c:pt>
                <c:pt idx="57065">
                  <c:v>-1.7901400000000001E-2</c:v>
                </c:pt>
                <c:pt idx="57066">
                  <c:v>-1.0144200000000001E-2</c:v>
                </c:pt>
                <c:pt idx="57067">
                  <c:v>-2.22464E-2</c:v>
                </c:pt>
                <c:pt idx="57068">
                  <c:v>-2.7132E-2</c:v>
                </c:pt>
                <c:pt idx="57069">
                  <c:v>-2.1165799999999999E-2</c:v>
                </c:pt>
                <c:pt idx="57070">
                  <c:v>-1.16005E-2</c:v>
                </c:pt>
                <c:pt idx="57071">
                  <c:v>-6.4401600000000003E-3</c:v>
                </c:pt>
                <c:pt idx="57072">
                  <c:v>-2.72207E-2</c:v>
                </c:pt>
                <c:pt idx="57073">
                  <c:v>-2.1505400000000001E-2</c:v>
                </c:pt>
                <c:pt idx="57074">
                  <c:v>2.4290100000000001E-3</c:v>
                </c:pt>
                <c:pt idx="57075">
                  <c:v>7.9517400000000005E-3</c:v>
                </c:pt>
                <c:pt idx="57076">
                  <c:v>1.4405299999999999E-2</c:v>
                </c:pt>
                <c:pt idx="57077">
                  <c:v>-1.0967299999999999E-2</c:v>
                </c:pt>
                <c:pt idx="57078">
                  <c:v>7.6150899999999997E-3</c:v>
                </c:pt>
                <c:pt idx="57079">
                  <c:v>1.32704E-2</c:v>
                </c:pt>
                <c:pt idx="57080">
                  <c:v>-4.9800900000000004E-3</c:v>
                </c:pt>
                <c:pt idx="57081">
                  <c:v>1.15175E-2</c:v>
                </c:pt>
                <c:pt idx="57082">
                  <c:v>2.7939800000000001E-2</c:v>
                </c:pt>
                <c:pt idx="57083">
                  <c:v>2.42834E-2</c:v>
                </c:pt>
                <c:pt idx="57084">
                  <c:v>1.07975E-2</c:v>
                </c:pt>
                <c:pt idx="57085">
                  <c:v>2.1848700000000002E-3</c:v>
                </c:pt>
                <c:pt idx="57086">
                  <c:v>1.9867900000000001E-2</c:v>
                </c:pt>
                <c:pt idx="57087">
                  <c:v>1.1231400000000001E-2</c:v>
                </c:pt>
                <c:pt idx="57088">
                  <c:v>1.7248200000000002E-2</c:v>
                </c:pt>
                <c:pt idx="57089">
                  <c:v>1.7711600000000001E-2</c:v>
                </c:pt>
                <c:pt idx="57090">
                  <c:v>8.6259800000000001E-3</c:v>
                </c:pt>
                <c:pt idx="57091">
                  <c:v>1.1410699999999999E-2</c:v>
                </c:pt>
                <c:pt idx="57092">
                  <c:v>1.36404E-2</c:v>
                </c:pt>
                <c:pt idx="57093">
                  <c:v>6.1979299999999999E-3</c:v>
                </c:pt>
                <c:pt idx="57094">
                  <c:v>4.7502500000000001E-3</c:v>
                </c:pt>
                <c:pt idx="57095">
                  <c:v>1.37844E-2</c:v>
                </c:pt>
                <c:pt idx="57096">
                  <c:v>9.9773399999999995E-3</c:v>
                </c:pt>
                <c:pt idx="57097">
                  <c:v>-5.3253199999999997E-3</c:v>
                </c:pt>
                <c:pt idx="57098">
                  <c:v>2.5844600000000001E-4</c:v>
                </c:pt>
                <c:pt idx="57099">
                  <c:v>1.0304499999999999E-2</c:v>
                </c:pt>
                <c:pt idx="57100">
                  <c:v>1.00851E-2</c:v>
                </c:pt>
                <c:pt idx="57101">
                  <c:v>-1.2674299999999999E-3</c:v>
                </c:pt>
                <c:pt idx="57102">
                  <c:v>4.4555699999999998E-3</c:v>
                </c:pt>
                <c:pt idx="57103">
                  <c:v>1.11723E-2</c:v>
                </c:pt>
                <c:pt idx="57104">
                  <c:v>-1.6612999999999999E-2</c:v>
                </c:pt>
                <c:pt idx="57105">
                  <c:v>-9.2792500000000002E-4</c:v>
                </c:pt>
                <c:pt idx="57106">
                  <c:v>-1.2042000000000001E-2</c:v>
                </c:pt>
                <c:pt idx="57107">
                  <c:v>-1.23978E-3</c:v>
                </c:pt>
                <c:pt idx="57108">
                  <c:v>1.4053299999999999E-2</c:v>
                </c:pt>
                <c:pt idx="57109">
                  <c:v>2.22569E-2</c:v>
                </c:pt>
                <c:pt idx="57110">
                  <c:v>1.70603E-2</c:v>
                </c:pt>
                <c:pt idx="57111">
                  <c:v>3.4294099999999999E-3</c:v>
                </c:pt>
                <c:pt idx="57112">
                  <c:v>-3.4313199999999999E-3</c:v>
                </c:pt>
                <c:pt idx="57113">
                  <c:v>9.4156299999999995E-3</c:v>
                </c:pt>
                <c:pt idx="57114">
                  <c:v>1.40944E-2</c:v>
                </c:pt>
                <c:pt idx="57115">
                  <c:v>-1.5449499999999999E-4</c:v>
                </c:pt>
                <c:pt idx="57116">
                  <c:v>-1.1386899999999999E-3</c:v>
                </c:pt>
                <c:pt idx="57117">
                  <c:v>7.6656299999999997E-3</c:v>
                </c:pt>
                <c:pt idx="57118">
                  <c:v>1.7587700000000001E-2</c:v>
                </c:pt>
                <c:pt idx="57119">
                  <c:v>2.5425000000000001E-3</c:v>
                </c:pt>
                <c:pt idx="57120">
                  <c:v>1.4005699999999999E-2</c:v>
                </c:pt>
                <c:pt idx="57121">
                  <c:v>1.0254900000000001E-2</c:v>
                </c:pt>
                <c:pt idx="57122">
                  <c:v>1.37272E-2</c:v>
                </c:pt>
                <c:pt idx="57123">
                  <c:v>-8.5763899999999997E-3</c:v>
                </c:pt>
                <c:pt idx="57124" formatCode="0.00E+00">
                  <c:v>9.6321099999999995E-5</c:v>
                </c:pt>
                <c:pt idx="57125">
                  <c:v>9.5176699999999996E-4</c:v>
                </c:pt>
                <c:pt idx="57126">
                  <c:v>8.3150900000000007E-3</c:v>
                </c:pt>
                <c:pt idx="57127">
                  <c:v>-6.8464299999999997E-3</c:v>
                </c:pt>
                <c:pt idx="57128">
                  <c:v>-1.58329E-2</c:v>
                </c:pt>
                <c:pt idx="57129">
                  <c:v>-1.5450500000000001E-2</c:v>
                </c:pt>
                <c:pt idx="57130">
                  <c:v>-1.15595E-2</c:v>
                </c:pt>
                <c:pt idx="57131">
                  <c:v>-1.41621E-2</c:v>
                </c:pt>
                <c:pt idx="57132">
                  <c:v>-2.4123200000000001E-2</c:v>
                </c:pt>
                <c:pt idx="57133">
                  <c:v>-1.3437299999999999E-2</c:v>
                </c:pt>
                <c:pt idx="57134">
                  <c:v>1.49727E-3</c:v>
                </c:pt>
                <c:pt idx="57135">
                  <c:v>-4.2676899999999997E-2</c:v>
                </c:pt>
                <c:pt idx="57136">
                  <c:v>-3.9642299999999998E-2</c:v>
                </c:pt>
                <c:pt idx="57137">
                  <c:v>-3.64943E-2</c:v>
                </c:pt>
                <c:pt idx="57138">
                  <c:v>-1.7439799999999998E-2</c:v>
                </c:pt>
                <c:pt idx="57139">
                  <c:v>-2.06451E-2</c:v>
                </c:pt>
                <c:pt idx="57140">
                  <c:v>-3.0338299999999999E-2</c:v>
                </c:pt>
                <c:pt idx="57141" formatCode="0.00E+00">
                  <c:v>-2.09494E-2</c:v>
                </c:pt>
                <c:pt idx="57142">
                  <c:v>-3.7571E-2</c:v>
                </c:pt>
                <c:pt idx="57143">
                  <c:v>-2.6506399999999999E-2</c:v>
                </c:pt>
                <c:pt idx="57144">
                  <c:v>-2.4062199999999999E-2</c:v>
                </c:pt>
                <c:pt idx="57145">
                  <c:v>-4.8418000000000003E-3</c:v>
                </c:pt>
                <c:pt idx="57146">
                  <c:v>-3.2657600000000002E-2</c:v>
                </c:pt>
                <c:pt idx="57147">
                  <c:v>-2.4660100000000001E-2</c:v>
                </c:pt>
                <c:pt idx="57148">
                  <c:v>-5.9976600000000001E-3</c:v>
                </c:pt>
                <c:pt idx="57149">
                  <c:v>6.1950699999999996E-3</c:v>
                </c:pt>
                <c:pt idx="57150">
                  <c:v>6.0463000000000001E-3</c:v>
                </c:pt>
                <c:pt idx="57151">
                  <c:v>1.39141E-3</c:v>
                </c:pt>
                <c:pt idx="57152">
                  <c:v>-1.37844E-2</c:v>
                </c:pt>
                <c:pt idx="57153">
                  <c:v>-7.3594999999999997E-3</c:v>
                </c:pt>
                <c:pt idx="57154">
                  <c:v>-1.35202E-2</c:v>
                </c:pt>
                <c:pt idx="57155">
                  <c:v>-1.6454699999999999E-2</c:v>
                </c:pt>
                <c:pt idx="57156">
                  <c:v>-3.1896599999999997E-2</c:v>
                </c:pt>
                <c:pt idx="57157">
                  <c:v>8.3065000000000005E-4</c:v>
                </c:pt>
                <c:pt idx="57158">
                  <c:v>-2.61211E-3</c:v>
                </c:pt>
                <c:pt idx="57159">
                  <c:v>-8.5163099999999992E-3</c:v>
                </c:pt>
                <c:pt idx="57160">
                  <c:v>1.2073499999999999E-2</c:v>
                </c:pt>
                <c:pt idx="57161">
                  <c:v>1.4931699999999999E-2</c:v>
                </c:pt>
                <c:pt idx="57162">
                  <c:v>1.0796500000000001E-2</c:v>
                </c:pt>
                <c:pt idx="57163">
                  <c:v>-3.8986200000000002E-3</c:v>
                </c:pt>
                <c:pt idx="57164">
                  <c:v>-3.9720500000000004E-3</c:v>
                </c:pt>
                <c:pt idx="57165">
                  <c:v>-1.17369E-2</c:v>
                </c:pt>
                <c:pt idx="57166">
                  <c:v>-2.39983E-2</c:v>
                </c:pt>
                <c:pt idx="57167">
                  <c:v>-1.9354799999999998E-2</c:v>
                </c:pt>
                <c:pt idx="57168">
                  <c:v>-1.9938500000000001E-2</c:v>
                </c:pt>
                <c:pt idx="57169">
                  <c:v>-2.4248100000000002E-2</c:v>
                </c:pt>
                <c:pt idx="57170">
                  <c:v>-1.33572E-2</c:v>
                </c:pt>
                <c:pt idx="57171">
                  <c:v>-5.6858100000000003E-3</c:v>
                </c:pt>
                <c:pt idx="57172">
                  <c:v>-2.57416E-2</c:v>
                </c:pt>
                <c:pt idx="57173">
                  <c:v>-3.1723000000000001E-2</c:v>
                </c:pt>
                <c:pt idx="57174">
                  <c:v>-9.0065000000000006E-3</c:v>
                </c:pt>
                <c:pt idx="57175">
                  <c:v>-7.20406E-3</c:v>
                </c:pt>
                <c:pt idx="57176">
                  <c:v>-2.39048E-2</c:v>
                </c:pt>
                <c:pt idx="57177">
                  <c:v>-2.0156899999999998E-2</c:v>
                </c:pt>
                <c:pt idx="57178">
                  <c:v>-1.71661E-2</c:v>
                </c:pt>
                <c:pt idx="57179">
                  <c:v>-1.7951000000000002E-2</c:v>
                </c:pt>
                <c:pt idx="57180">
                  <c:v>-3.0970600000000001E-2</c:v>
                </c:pt>
                <c:pt idx="57181">
                  <c:v>-9.1724400000000005E-3</c:v>
                </c:pt>
                <c:pt idx="57182">
                  <c:v>-6.8645499999999996E-3</c:v>
                </c:pt>
                <c:pt idx="57183">
                  <c:v>1.08547E-2</c:v>
                </c:pt>
                <c:pt idx="57184">
                  <c:v>-1.3657600000000001E-2</c:v>
                </c:pt>
                <c:pt idx="57185">
                  <c:v>-4.8770899999999997E-3</c:v>
                </c:pt>
                <c:pt idx="57186">
                  <c:v>3.0231500000000001E-3</c:v>
                </c:pt>
                <c:pt idx="57187">
                  <c:v>5.4235500000000001E-3</c:v>
                </c:pt>
                <c:pt idx="57188">
                  <c:v>-7.3518799999999999E-3</c:v>
                </c:pt>
                <c:pt idx="57189">
                  <c:v>1.31416E-2</c:v>
                </c:pt>
                <c:pt idx="57190">
                  <c:v>-1.3752E-3</c:v>
                </c:pt>
                <c:pt idx="57191">
                  <c:v>2.92969E-3</c:v>
                </c:pt>
                <c:pt idx="57192">
                  <c:v>1.6167600000000001E-2</c:v>
                </c:pt>
                <c:pt idx="57193">
                  <c:v>1.4100100000000001E-2</c:v>
                </c:pt>
                <c:pt idx="57194">
                  <c:v>9.2353799999999996E-3</c:v>
                </c:pt>
                <c:pt idx="57195">
                  <c:v>-5.9280399999999999E-3</c:v>
                </c:pt>
                <c:pt idx="57196">
                  <c:v>2.3021700000000001E-3</c:v>
                </c:pt>
                <c:pt idx="57197">
                  <c:v>1.3657600000000001E-2</c:v>
                </c:pt>
                <c:pt idx="57198">
                  <c:v>6.2694500000000002E-3</c:v>
                </c:pt>
                <c:pt idx="57199">
                  <c:v>1.2536E-2</c:v>
                </c:pt>
                <c:pt idx="57200">
                  <c:v>8.6460100000000008E-3</c:v>
                </c:pt>
                <c:pt idx="57201">
                  <c:v>-1.6050299999999999E-3</c:v>
                </c:pt>
                <c:pt idx="57202">
                  <c:v>9.3202600000000003E-3</c:v>
                </c:pt>
                <c:pt idx="57203">
                  <c:v>-1.1684399999999999E-2</c:v>
                </c:pt>
                <c:pt idx="57204">
                  <c:v>-1.34726E-2</c:v>
                </c:pt>
                <c:pt idx="57205">
                  <c:v>7.9803500000000006E-3</c:v>
                </c:pt>
                <c:pt idx="57206">
                  <c:v>-1.8691999999999999E-3</c:v>
                </c:pt>
                <c:pt idx="57207">
                  <c:v>1.23587E-2</c:v>
                </c:pt>
                <c:pt idx="57208">
                  <c:v>1.67227E-2</c:v>
                </c:pt>
                <c:pt idx="57209">
                  <c:v>1.79682E-2</c:v>
                </c:pt>
                <c:pt idx="57210">
                  <c:v>9.2220300000000009E-3</c:v>
                </c:pt>
                <c:pt idx="57211">
                  <c:v>-7.2956099999999999E-4</c:v>
                </c:pt>
                <c:pt idx="57212">
                  <c:v>2.4897599999999999E-2</c:v>
                </c:pt>
                <c:pt idx="57213">
                  <c:v>2.8627400000000001E-2</c:v>
                </c:pt>
                <c:pt idx="57214">
                  <c:v>2.9017399999999999E-2</c:v>
                </c:pt>
                <c:pt idx="57215">
                  <c:v>9.3212099999999999E-3</c:v>
                </c:pt>
                <c:pt idx="57216">
                  <c:v>1.95093E-2</c:v>
                </c:pt>
                <c:pt idx="57217">
                  <c:v>2.2527700000000001E-2</c:v>
                </c:pt>
                <c:pt idx="57218">
                  <c:v>1.1978100000000001E-3</c:v>
                </c:pt>
                <c:pt idx="57219">
                  <c:v>3.7756E-3</c:v>
                </c:pt>
                <c:pt idx="57220">
                  <c:v>1.13268E-2</c:v>
                </c:pt>
                <c:pt idx="57221">
                  <c:v>1.03283E-2</c:v>
                </c:pt>
                <c:pt idx="57222">
                  <c:v>8.9492800000000004E-3</c:v>
                </c:pt>
                <c:pt idx="57223">
                  <c:v>5.1012000000000002E-3</c:v>
                </c:pt>
                <c:pt idx="57224">
                  <c:v>1.46389E-3</c:v>
                </c:pt>
                <c:pt idx="57225">
                  <c:v>-7.1773499999999999E-3</c:v>
                </c:pt>
                <c:pt idx="57226" formatCode="0.00E+00">
                  <c:v>1.4640800000000001E-2</c:v>
                </c:pt>
                <c:pt idx="57227">
                  <c:v>2.1888700000000001E-2</c:v>
                </c:pt>
                <c:pt idx="57228">
                  <c:v>1.9429200000000001E-2</c:v>
                </c:pt>
                <c:pt idx="57229">
                  <c:v>1.38788E-2</c:v>
                </c:pt>
                <c:pt idx="57230">
                  <c:v>-1.7162299999999998E-2</c:v>
                </c:pt>
                <c:pt idx="57231">
                  <c:v>-6.4306299999999997E-3</c:v>
                </c:pt>
                <c:pt idx="57232">
                  <c:v>-9.8161700000000008E-3</c:v>
                </c:pt>
                <c:pt idx="57233">
                  <c:v>-1.2563700000000001E-2</c:v>
                </c:pt>
                <c:pt idx="57234">
                  <c:v>-2.70462E-3</c:v>
                </c:pt>
                <c:pt idx="57235">
                  <c:v>0</c:v>
                </c:pt>
                <c:pt idx="57236">
                  <c:v>-8.88538E-3</c:v>
                </c:pt>
                <c:pt idx="57237">
                  <c:v>3.26433E-2</c:v>
                </c:pt>
                <c:pt idx="57238">
                  <c:v>2.13203E-2</c:v>
                </c:pt>
                <c:pt idx="57239">
                  <c:v>8.4419300000000003E-3</c:v>
                </c:pt>
                <c:pt idx="57240">
                  <c:v>-2.2996900000000001E-2</c:v>
                </c:pt>
                <c:pt idx="57241">
                  <c:v>-1.38674E-2</c:v>
                </c:pt>
                <c:pt idx="57242">
                  <c:v>5.3663299999999999E-3</c:v>
                </c:pt>
                <c:pt idx="57243">
                  <c:v>-4.0092499999999998E-3</c:v>
                </c:pt>
                <c:pt idx="57244">
                  <c:v>-4.9495700000000004E-3</c:v>
                </c:pt>
                <c:pt idx="57245">
                  <c:v>-1.00126E-2</c:v>
                </c:pt>
                <c:pt idx="57246">
                  <c:v>-1.73683E-2</c:v>
                </c:pt>
                <c:pt idx="57247">
                  <c:v>-2.0852099999999998E-2</c:v>
                </c:pt>
                <c:pt idx="57248">
                  <c:v>-2.1398500000000001E-2</c:v>
                </c:pt>
                <c:pt idx="57249">
                  <c:v>1.9855500000000002E-2</c:v>
                </c:pt>
                <c:pt idx="57250">
                  <c:v>-7.6332099999999996E-3</c:v>
                </c:pt>
                <c:pt idx="57251">
                  <c:v>-1.46132E-2</c:v>
                </c:pt>
                <c:pt idx="57252">
                  <c:v>1.54457E-2</c:v>
                </c:pt>
                <c:pt idx="57253">
                  <c:v>6.4573299999999998E-3</c:v>
                </c:pt>
                <c:pt idx="57254">
                  <c:v>2.9105200000000001E-2</c:v>
                </c:pt>
                <c:pt idx="57255">
                  <c:v>-1.46236E-2</c:v>
                </c:pt>
                <c:pt idx="57256">
                  <c:v>-1.7337800000000001E-3</c:v>
                </c:pt>
                <c:pt idx="57257">
                  <c:v>-9.8304699999999991E-3</c:v>
                </c:pt>
                <c:pt idx="57258">
                  <c:v>-2.9535299999999998E-3</c:v>
                </c:pt>
                <c:pt idx="57259">
                  <c:v>-2.9379800000000001E-2</c:v>
                </c:pt>
                <c:pt idx="57260">
                  <c:v>-8.4791199999999997E-3</c:v>
                </c:pt>
                <c:pt idx="57261">
                  <c:v>-2.0179699999999998E-2</c:v>
                </c:pt>
                <c:pt idx="57262">
                  <c:v>9.8342900000000007E-3</c:v>
                </c:pt>
                <c:pt idx="57263">
                  <c:v>-2.42414E-2</c:v>
                </c:pt>
                <c:pt idx="57264">
                  <c:v>-1.7379800000000001E-2</c:v>
                </c:pt>
                <c:pt idx="57265">
                  <c:v>2.50797E-2</c:v>
                </c:pt>
                <c:pt idx="57266">
                  <c:v>2.2730799999999999E-2</c:v>
                </c:pt>
                <c:pt idx="57267">
                  <c:v>2.41947E-2</c:v>
                </c:pt>
                <c:pt idx="57268">
                  <c:v>1.8837900000000001E-2</c:v>
                </c:pt>
                <c:pt idx="57269">
                  <c:v>2.83527E-3</c:v>
                </c:pt>
                <c:pt idx="57270">
                  <c:v>2.8524399999999999E-3</c:v>
                </c:pt>
                <c:pt idx="57271">
                  <c:v>7.2813000000000001E-3</c:v>
                </c:pt>
                <c:pt idx="57272">
                  <c:v>1.01452E-2</c:v>
                </c:pt>
                <c:pt idx="57273">
                  <c:v>-1.01633E-2</c:v>
                </c:pt>
                <c:pt idx="57274">
                  <c:v>-9.4051399999999993E-3</c:v>
                </c:pt>
                <c:pt idx="57275">
                  <c:v>5.33009E-3</c:v>
                </c:pt>
                <c:pt idx="57276">
                  <c:v>-8.9158999999999992E-3</c:v>
                </c:pt>
                <c:pt idx="57277">
                  <c:v>8.1501000000000004E-3</c:v>
                </c:pt>
                <c:pt idx="57278">
                  <c:v>1.6517599999999999E-3</c:v>
                </c:pt>
                <c:pt idx="57279">
                  <c:v>-5.4368999999999997E-3</c:v>
                </c:pt>
                <c:pt idx="57280">
                  <c:v>-1.5986400000000001E-2</c:v>
                </c:pt>
                <c:pt idx="57281">
                  <c:v>9.7913700000000006E-3</c:v>
                </c:pt>
                <c:pt idx="57282">
                  <c:v>4.7397599999999998E-4</c:v>
                </c:pt>
                <c:pt idx="57283">
                  <c:v>-4.7664600000000001E-3</c:v>
                </c:pt>
                <c:pt idx="57284">
                  <c:v>-2.0563100000000001E-2</c:v>
                </c:pt>
                <c:pt idx="57285">
                  <c:v>-9.2907000000000007E-3</c:v>
                </c:pt>
                <c:pt idx="57286">
                  <c:v>1.33648E-2</c:v>
                </c:pt>
                <c:pt idx="57287">
                  <c:v>-7.0562400000000001E-3</c:v>
                </c:pt>
                <c:pt idx="57288">
                  <c:v>-1.7335900000000001E-2</c:v>
                </c:pt>
                <c:pt idx="57289">
                  <c:v>3.0403100000000001E-3</c:v>
                </c:pt>
                <c:pt idx="57290">
                  <c:v>2.74019E-2</c:v>
                </c:pt>
                <c:pt idx="57291">
                  <c:v>8.4505099999999996E-3</c:v>
                </c:pt>
                <c:pt idx="57292">
                  <c:v>1.5950200000000001E-2</c:v>
                </c:pt>
                <c:pt idx="57293" formatCode="0.00E+00">
                  <c:v>-1.5039400000000001E-3</c:v>
                </c:pt>
                <c:pt idx="57294">
                  <c:v>2.23742E-2</c:v>
                </c:pt>
                <c:pt idx="57295">
                  <c:v>4.1074800000000002E-3</c:v>
                </c:pt>
                <c:pt idx="57296">
                  <c:v>-2.04067E-2</c:v>
                </c:pt>
                <c:pt idx="57297">
                  <c:v>-2.5716800000000001E-2</c:v>
                </c:pt>
                <c:pt idx="57298">
                  <c:v>-1.16796E-2</c:v>
                </c:pt>
                <c:pt idx="57299">
                  <c:v>-4.5900300000000002E-3</c:v>
                </c:pt>
                <c:pt idx="57300">
                  <c:v>-2.2159600000000002E-2</c:v>
                </c:pt>
                <c:pt idx="57301">
                  <c:v>-1.41735E-2</c:v>
                </c:pt>
                <c:pt idx="57302">
                  <c:v>-2.6235600000000001E-2</c:v>
                </c:pt>
                <c:pt idx="57303">
                  <c:v>-1.51644E-2</c:v>
                </c:pt>
                <c:pt idx="57304">
                  <c:v>-1.6376499999999999E-2</c:v>
                </c:pt>
                <c:pt idx="57305">
                  <c:v>2.8276400000000002E-3</c:v>
                </c:pt>
                <c:pt idx="57306">
                  <c:v>-8.9416500000000006E-3</c:v>
                </c:pt>
                <c:pt idx="57307">
                  <c:v>-5.2642799999999997E-3</c:v>
                </c:pt>
                <c:pt idx="57308">
                  <c:v>-1.03579E-2</c:v>
                </c:pt>
                <c:pt idx="57309">
                  <c:v>-3.2081599999999998E-3</c:v>
                </c:pt>
                <c:pt idx="57310">
                  <c:v>2.3804700000000002E-2</c:v>
                </c:pt>
                <c:pt idx="57311">
                  <c:v>7.3871600000000003E-3</c:v>
                </c:pt>
                <c:pt idx="57312">
                  <c:v>2.14481E-3</c:v>
                </c:pt>
                <c:pt idx="57313">
                  <c:v>8.41141E-4</c:v>
                </c:pt>
                <c:pt idx="57314">
                  <c:v>6.8397500000000003E-3</c:v>
                </c:pt>
                <c:pt idx="57315">
                  <c:v>-1.08194E-2</c:v>
                </c:pt>
                <c:pt idx="57316">
                  <c:v>-1.5927299999999998E-2</c:v>
                </c:pt>
                <c:pt idx="57317">
                  <c:v>-8.2883799999999997E-3</c:v>
                </c:pt>
                <c:pt idx="57318">
                  <c:v>2.8095199999999998E-3</c:v>
                </c:pt>
                <c:pt idx="57319">
                  <c:v>-9.10854E-3</c:v>
                </c:pt>
                <c:pt idx="57320">
                  <c:v>2.08244E-2</c:v>
                </c:pt>
                <c:pt idx="57321">
                  <c:v>-1.4926E-2</c:v>
                </c:pt>
                <c:pt idx="57322">
                  <c:v>-1.1342E-2</c:v>
                </c:pt>
                <c:pt idx="57323">
                  <c:v>1.05515E-2</c:v>
                </c:pt>
                <c:pt idx="57324">
                  <c:v>-2.0866399999999998E-3</c:v>
                </c:pt>
                <c:pt idx="57325">
                  <c:v>-3.5280199999999998E-2</c:v>
                </c:pt>
                <c:pt idx="57326">
                  <c:v>-1.2563700000000001E-2</c:v>
                </c:pt>
                <c:pt idx="57327">
                  <c:v>-5.85938E-3</c:v>
                </c:pt>
                <c:pt idx="57328">
                  <c:v>-4.1952100000000004E-3</c:v>
                </c:pt>
                <c:pt idx="57329">
                  <c:v>-1.5767099999999999E-2</c:v>
                </c:pt>
                <c:pt idx="57330">
                  <c:v>-5.1384000000000004E-3</c:v>
                </c:pt>
                <c:pt idx="57331">
                  <c:v>5.2299499999999997E-3</c:v>
                </c:pt>
                <c:pt idx="57332">
                  <c:v>-1.1645300000000001E-2</c:v>
                </c:pt>
                <c:pt idx="57333">
                  <c:v>2.72751E-4</c:v>
                </c:pt>
                <c:pt idx="57334" formatCode="0.00E+00">
                  <c:v>-1.5144299999999999E-2</c:v>
                </c:pt>
                <c:pt idx="57335">
                  <c:v>-5.4655099999999998E-3</c:v>
                </c:pt>
                <c:pt idx="57336">
                  <c:v>-3.4081500000000001E-2</c:v>
                </c:pt>
                <c:pt idx="57337">
                  <c:v>-1.95227E-2</c:v>
                </c:pt>
                <c:pt idx="57338">
                  <c:v>1.0252E-3</c:v>
                </c:pt>
                <c:pt idx="57339" formatCode="0.00E+00">
                  <c:v>-9.5367399999999999E-7</c:v>
                </c:pt>
                <c:pt idx="57340">
                  <c:v>2.1553000000000002E-3</c:v>
                </c:pt>
                <c:pt idx="57341">
                  <c:v>-1.86539E-3</c:v>
                </c:pt>
                <c:pt idx="57342">
                  <c:v>-6.7548800000000004E-3</c:v>
                </c:pt>
                <c:pt idx="57343">
                  <c:v>-2.2439999999999999E-3</c:v>
                </c:pt>
                <c:pt idx="57344">
                  <c:v>-9.0313000000000004E-4</c:v>
                </c:pt>
                <c:pt idx="57345">
                  <c:v>-1.8202800000000002E-2</c:v>
                </c:pt>
                <c:pt idx="57346">
                  <c:v>1.13096E-2</c:v>
                </c:pt>
                <c:pt idx="57347">
                  <c:v>-1.02253E-2</c:v>
                </c:pt>
                <c:pt idx="57348">
                  <c:v>-1.25217E-2</c:v>
                </c:pt>
                <c:pt idx="57349">
                  <c:v>-5.1155100000000002E-3</c:v>
                </c:pt>
                <c:pt idx="57350">
                  <c:v>7.1334800000000002E-3</c:v>
                </c:pt>
                <c:pt idx="57351">
                  <c:v>4.5108800000000001E-3</c:v>
                </c:pt>
                <c:pt idx="57352">
                  <c:v>-2.1351800000000001E-2</c:v>
                </c:pt>
                <c:pt idx="57353">
                  <c:v>6.2360799999999997E-3</c:v>
                </c:pt>
                <c:pt idx="57354">
                  <c:v>-3.5820000000000001E-3</c:v>
                </c:pt>
                <c:pt idx="57355">
                  <c:v>2.1345099999999999E-2</c:v>
                </c:pt>
                <c:pt idx="57356">
                  <c:v>8.6097699999999992E-3</c:v>
                </c:pt>
                <c:pt idx="57357">
                  <c:v>3.5800900000000002E-3</c:v>
                </c:pt>
                <c:pt idx="57358">
                  <c:v>1.7458000000000001E-2</c:v>
                </c:pt>
                <c:pt idx="57359">
                  <c:v>-3.1347300000000001E-3</c:v>
                </c:pt>
                <c:pt idx="57360">
                  <c:v>-1.22337E-2</c:v>
                </c:pt>
                <c:pt idx="57361">
                  <c:v>5.65052E-3</c:v>
                </c:pt>
                <c:pt idx="57362">
                  <c:v>2.6130700000000001E-4</c:v>
                </c:pt>
                <c:pt idx="57363">
                  <c:v>-9.0036400000000003E-3</c:v>
                </c:pt>
                <c:pt idx="57364">
                  <c:v>-1.30367E-2</c:v>
                </c:pt>
                <c:pt idx="57365">
                  <c:v>7.9155000000000002E-4</c:v>
                </c:pt>
                <c:pt idx="57366">
                  <c:v>-5.8088300000000001E-3</c:v>
                </c:pt>
                <c:pt idx="57367">
                  <c:v>2.2220599999999999E-4</c:v>
                </c:pt>
                <c:pt idx="57368">
                  <c:v>-7.2231300000000003E-3</c:v>
                </c:pt>
                <c:pt idx="57369">
                  <c:v>-2.3622500000000002E-3</c:v>
                </c:pt>
                <c:pt idx="57370">
                  <c:v>-6.6175499999999998E-3</c:v>
                </c:pt>
                <c:pt idx="57371">
                  <c:v>-4.3840399999999996E-3</c:v>
                </c:pt>
                <c:pt idx="57372">
                  <c:v>1.2216599999999999E-2</c:v>
                </c:pt>
                <c:pt idx="57373">
                  <c:v>5.6238199999999999E-3</c:v>
                </c:pt>
                <c:pt idx="57374">
                  <c:v>1.0449399999999999E-2</c:v>
                </c:pt>
                <c:pt idx="57375">
                  <c:v>1.8967600000000001E-2</c:v>
                </c:pt>
                <c:pt idx="57376">
                  <c:v>2.1926899999999999E-2</c:v>
                </c:pt>
                <c:pt idx="57377">
                  <c:v>1.8481299999999999E-2</c:v>
                </c:pt>
                <c:pt idx="57378">
                  <c:v>-3.4685100000000002E-3</c:v>
                </c:pt>
                <c:pt idx="57379">
                  <c:v>5.7935699999999996E-3</c:v>
                </c:pt>
                <c:pt idx="57380">
                  <c:v>3.18623E-3</c:v>
                </c:pt>
                <c:pt idx="57381">
                  <c:v>1.4925000000000001E-2</c:v>
                </c:pt>
                <c:pt idx="57382">
                  <c:v>1.15843E-2</c:v>
                </c:pt>
                <c:pt idx="57383">
                  <c:v>1.95322E-2</c:v>
                </c:pt>
                <c:pt idx="57384">
                  <c:v>3.4730900000000002E-2</c:v>
                </c:pt>
                <c:pt idx="57385">
                  <c:v>1.7735500000000001E-2</c:v>
                </c:pt>
                <c:pt idx="57386">
                  <c:v>1.6902899999999998E-2</c:v>
                </c:pt>
                <c:pt idx="57387">
                  <c:v>1.1611E-2</c:v>
                </c:pt>
                <c:pt idx="57388">
                  <c:v>-1.2866000000000001E-2</c:v>
                </c:pt>
                <c:pt idx="57389">
                  <c:v>-2.99168E-3</c:v>
                </c:pt>
                <c:pt idx="57390">
                  <c:v>8.7537799999999992E-3</c:v>
                </c:pt>
                <c:pt idx="57391">
                  <c:v>2.2247300000000001E-2</c:v>
                </c:pt>
                <c:pt idx="57392">
                  <c:v>2.25039E-2</c:v>
                </c:pt>
                <c:pt idx="57393">
                  <c:v>2.0237000000000002E-2</c:v>
                </c:pt>
                <c:pt idx="57394">
                  <c:v>3.5397499999999998E-2</c:v>
                </c:pt>
                <c:pt idx="57395">
                  <c:v>3.0745499999999999E-2</c:v>
                </c:pt>
                <c:pt idx="57396">
                  <c:v>1.36051E-2</c:v>
                </c:pt>
                <c:pt idx="57397">
                  <c:v>2.13051E-3</c:v>
                </c:pt>
                <c:pt idx="57398">
                  <c:v>2.0485900000000001E-2</c:v>
                </c:pt>
                <c:pt idx="57399">
                  <c:v>1.87674E-2</c:v>
                </c:pt>
                <c:pt idx="57400">
                  <c:v>3.0462300000000001E-2</c:v>
                </c:pt>
                <c:pt idx="57401">
                  <c:v>2.6432000000000001E-2</c:v>
                </c:pt>
                <c:pt idx="57402">
                  <c:v>2.10581E-2</c:v>
                </c:pt>
                <c:pt idx="57403">
                  <c:v>7.09438E-3</c:v>
                </c:pt>
                <c:pt idx="57404">
                  <c:v>4.6663299999999998E-3</c:v>
                </c:pt>
                <c:pt idx="57405">
                  <c:v>4.7311799999999998E-3</c:v>
                </c:pt>
                <c:pt idx="57406">
                  <c:v>6.62804E-3</c:v>
                </c:pt>
                <c:pt idx="57407">
                  <c:v>-1.9474E-3</c:v>
                </c:pt>
                <c:pt idx="57408">
                  <c:v>5.9099199999999999E-3</c:v>
                </c:pt>
                <c:pt idx="57409">
                  <c:v>1.70422E-3</c:v>
                </c:pt>
                <c:pt idx="57410">
                  <c:v>2.9888200000000001E-3</c:v>
                </c:pt>
                <c:pt idx="57411">
                  <c:v>1.5821499999999999E-2</c:v>
                </c:pt>
                <c:pt idx="57412">
                  <c:v>1.0999699999999999E-2</c:v>
                </c:pt>
                <c:pt idx="57413">
                  <c:v>3.5314600000000002E-3</c:v>
                </c:pt>
                <c:pt idx="57414">
                  <c:v>-1.03951E-3</c:v>
                </c:pt>
                <c:pt idx="57415">
                  <c:v>4.91238E-3</c:v>
                </c:pt>
                <c:pt idx="57416">
                  <c:v>-5.2366299999999999E-3</c:v>
                </c:pt>
                <c:pt idx="57417">
                  <c:v>-9.4308900000000008E-3</c:v>
                </c:pt>
                <c:pt idx="57418">
                  <c:v>-1.28784E-2</c:v>
                </c:pt>
                <c:pt idx="57419">
                  <c:v>1.7692599999999999E-2</c:v>
                </c:pt>
                <c:pt idx="57420">
                  <c:v>3.84045E-3</c:v>
                </c:pt>
                <c:pt idx="57421">
                  <c:v>-1.9080199999999999E-2</c:v>
                </c:pt>
                <c:pt idx="57422">
                  <c:v>-1.70803E-2</c:v>
                </c:pt>
                <c:pt idx="57423">
                  <c:v>-1.19028E-2</c:v>
                </c:pt>
                <c:pt idx="57424">
                  <c:v>-1.04809E-3</c:v>
                </c:pt>
                <c:pt idx="57425">
                  <c:v>-8.0919300000000007E-3</c:v>
                </c:pt>
                <c:pt idx="57426">
                  <c:v>4.3210999999999996E-3</c:v>
                </c:pt>
                <c:pt idx="57427">
                  <c:v>1.7017399999999998E-2</c:v>
                </c:pt>
                <c:pt idx="57428">
                  <c:v>2.8696099999999999E-3</c:v>
                </c:pt>
                <c:pt idx="57429">
                  <c:v>-1.13773E-3</c:v>
                </c:pt>
                <c:pt idx="57430">
                  <c:v>-3.4256E-3</c:v>
                </c:pt>
                <c:pt idx="57431">
                  <c:v>-6.2208200000000002E-3</c:v>
                </c:pt>
                <c:pt idx="57432">
                  <c:v>5.6552900000000005E-4</c:v>
                </c:pt>
                <c:pt idx="57433">
                  <c:v>-8.0442399999999994E-3</c:v>
                </c:pt>
                <c:pt idx="57434">
                  <c:v>-3.3826799999999999E-3</c:v>
                </c:pt>
                <c:pt idx="57435">
                  <c:v>-3.5514800000000001E-3</c:v>
                </c:pt>
                <c:pt idx="57436">
                  <c:v>-9.65214E-3</c:v>
                </c:pt>
                <c:pt idx="57437">
                  <c:v>1.27506E-3</c:v>
                </c:pt>
                <c:pt idx="57438">
                  <c:v>1.7447500000000001E-2</c:v>
                </c:pt>
                <c:pt idx="57439">
                  <c:v>1.22452E-3</c:v>
                </c:pt>
                <c:pt idx="57440">
                  <c:v>1.4265999999999999E-2</c:v>
                </c:pt>
                <c:pt idx="57441">
                  <c:v>2.24028E-2</c:v>
                </c:pt>
                <c:pt idx="57442">
                  <c:v>-3.5476699999999997E-4</c:v>
                </c:pt>
                <c:pt idx="57443">
                  <c:v>-1.3885499999999999E-3</c:v>
                </c:pt>
                <c:pt idx="57444">
                  <c:v>-1.6109499999999999E-2</c:v>
                </c:pt>
                <c:pt idx="57445">
                  <c:v>-2.3174300000000001E-3</c:v>
                </c:pt>
                <c:pt idx="57446">
                  <c:v>-3.9669999999999997E-2</c:v>
                </c:pt>
                <c:pt idx="57447">
                  <c:v>-3.1653399999999998E-2</c:v>
                </c:pt>
                <c:pt idx="57448">
                  <c:v>-2.50902E-2</c:v>
                </c:pt>
                <c:pt idx="57449">
                  <c:v>-9.2620800000000007E-3</c:v>
                </c:pt>
                <c:pt idx="57450">
                  <c:v>-6.2027000000000002E-3</c:v>
                </c:pt>
                <c:pt idx="57451">
                  <c:v>-2.1389999999999999E-2</c:v>
                </c:pt>
                <c:pt idx="57452">
                  <c:v>-2.1632200000000001E-2</c:v>
                </c:pt>
                <c:pt idx="57453">
                  <c:v>-2.1987900000000001E-2</c:v>
                </c:pt>
                <c:pt idx="57454">
                  <c:v>-3.4136800000000002E-2</c:v>
                </c:pt>
                <c:pt idx="57455">
                  <c:v>-1.39179E-2</c:v>
                </c:pt>
                <c:pt idx="57456">
                  <c:v>-1.40734E-2</c:v>
                </c:pt>
                <c:pt idx="57457">
                  <c:v>-1.8618599999999999E-2</c:v>
                </c:pt>
                <c:pt idx="57458">
                  <c:v>-8.7938300000000007E-3</c:v>
                </c:pt>
                <c:pt idx="57459">
                  <c:v>-2.3636799999999999E-2</c:v>
                </c:pt>
                <c:pt idx="57460">
                  <c:v>-1.77631E-2</c:v>
                </c:pt>
                <c:pt idx="57461">
                  <c:v>-1.41134E-2</c:v>
                </c:pt>
                <c:pt idx="57462">
                  <c:v>4.0855400000000004E-3</c:v>
                </c:pt>
                <c:pt idx="57463">
                  <c:v>4.3744999999999999E-3</c:v>
                </c:pt>
                <c:pt idx="57464">
                  <c:v>-8.0652199999999997E-3</c:v>
                </c:pt>
                <c:pt idx="57465">
                  <c:v>1.2531300000000001E-3</c:v>
                </c:pt>
                <c:pt idx="57466">
                  <c:v>5.0201400000000002E-3</c:v>
                </c:pt>
                <c:pt idx="57467">
                  <c:v>1.583E-2</c:v>
                </c:pt>
                <c:pt idx="57468">
                  <c:v>1.8633799999999999E-2</c:v>
                </c:pt>
                <c:pt idx="57469">
                  <c:v>-9.1237999999999996E-3</c:v>
                </c:pt>
                <c:pt idx="57470">
                  <c:v>1.6687400000000002E-2</c:v>
                </c:pt>
                <c:pt idx="57471">
                  <c:v>5.25093E-3</c:v>
                </c:pt>
                <c:pt idx="57472">
                  <c:v>3.8299599999999999E-3</c:v>
                </c:pt>
                <c:pt idx="57473">
                  <c:v>-1.27583E-2</c:v>
                </c:pt>
                <c:pt idx="57474">
                  <c:v>-9.1972400000000006E-3</c:v>
                </c:pt>
                <c:pt idx="57475">
                  <c:v>-5.55325E-3</c:v>
                </c:pt>
                <c:pt idx="57476">
                  <c:v>-4.5976599999999999E-3</c:v>
                </c:pt>
                <c:pt idx="57477">
                  <c:v>-8.3952000000000002E-3</c:v>
                </c:pt>
                <c:pt idx="57478">
                  <c:v>9.7017300000000004E-3</c:v>
                </c:pt>
                <c:pt idx="57479">
                  <c:v>1.0118499999999999E-3</c:v>
                </c:pt>
                <c:pt idx="57480">
                  <c:v>4.3182400000000001E-3</c:v>
                </c:pt>
                <c:pt idx="57481">
                  <c:v>1.44739E-2</c:v>
                </c:pt>
                <c:pt idx="57482">
                  <c:v>-2.82001E-3</c:v>
                </c:pt>
                <c:pt idx="57483">
                  <c:v>-6.1693199999999998E-3</c:v>
                </c:pt>
                <c:pt idx="57484">
                  <c:v>1.68037E-3</c:v>
                </c:pt>
                <c:pt idx="57485">
                  <c:v>8.4028200000000001E-3</c:v>
                </c:pt>
                <c:pt idx="57486">
                  <c:v>-7.2946499999999997E-3</c:v>
                </c:pt>
                <c:pt idx="57487">
                  <c:v>1.12228E-2</c:v>
                </c:pt>
                <c:pt idx="57488">
                  <c:v>9.5386499999999992E-3</c:v>
                </c:pt>
                <c:pt idx="57489">
                  <c:v>1.15671E-2</c:v>
                </c:pt>
                <c:pt idx="57490">
                  <c:v>2.2478099999999998E-3</c:v>
                </c:pt>
                <c:pt idx="57491">
                  <c:v>7.00951E-3</c:v>
                </c:pt>
                <c:pt idx="57492">
                  <c:v>9.8886500000000006E-3</c:v>
                </c:pt>
                <c:pt idx="57493">
                  <c:v>1.84155E-3</c:v>
                </c:pt>
                <c:pt idx="57494">
                  <c:v>1.6588200000000001E-2</c:v>
                </c:pt>
                <c:pt idx="57495">
                  <c:v>-3.5638800000000002E-3</c:v>
                </c:pt>
                <c:pt idx="57496">
                  <c:v>6.2036499999999998E-3</c:v>
                </c:pt>
                <c:pt idx="57497">
                  <c:v>3.12424E-2</c:v>
                </c:pt>
                <c:pt idx="57498">
                  <c:v>6.1655E-3</c:v>
                </c:pt>
                <c:pt idx="57499">
                  <c:v>9.5157599999999998E-3</c:v>
                </c:pt>
                <c:pt idx="57500">
                  <c:v>-2.4299600000000001E-3</c:v>
                </c:pt>
                <c:pt idx="57501">
                  <c:v>4.0578799999999998E-3</c:v>
                </c:pt>
                <c:pt idx="57502" formatCode="0.00E+00">
                  <c:v>-8.4876999999999994E-5</c:v>
                </c:pt>
                <c:pt idx="57503">
                  <c:v>-1.18952E-2</c:v>
                </c:pt>
                <c:pt idx="57504">
                  <c:v>2.8038E-4</c:v>
                </c:pt>
                <c:pt idx="57505">
                  <c:v>-1.0179499999999999E-2</c:v>
                </c:pt>
                <c:pt idx="57506">
                  <c:v>-2.4042099999999999E-3</c:v>
                </c:pt>
                <c:pt idx="57507">
                  <c:v>1.44224E-2</c:v>
                </c:pt>
                <c:pt idx="57508">
                  <c:v>1.21765E-2</c:v>
                </c:pt>
                <c:pt idx="57509">
                  <c:v>-9.6311599999999997E-3</c:v>
                </c:pt>
                <c:pt idx="57510">
                  <c:v>-1.38502E-2</c:v>
                </c:pt>
                <c:pt idx="57511">
                  <c:v>9.1600399999999995E-3</c:v>
                </c:pt>
                <c:pt idx="57512">
                  <c:v>1.6983999999999999E-2</c:v>
                </c:pt>
                <c:pt idx="57513">
                  <c:v>3.0365000000000001E-3</c:v>
                </c:pt>
                <c:pt idx="57514">
                  <c:v>-1.4712299999999999E-2</c:v>
                </c:pt>
                <c:pt idx="57515">
                  <c:v>-7.1649599999999997E-3</c:v>
                </c:pt>
                <c:pt idx="57516">
                  <c:v>-8.9626299999999992E-3</c:v>
                </c:pt>
                <c:pt idx="57517">
                  <c:v>-4.7178300000000001E-3</c:v>
                </c:pt>
                <c:pt idx="57518">
                  <c:v>-1.7201399999999999E-2</c:v>
                </c:pt>
                <c:pt idx="57519">
                  <c:v>-2.3326900000000001E-2</c:v>
                </c:pt>
                <c:pt idx="57520">
                  <c:v>-4.3262500000000002E-2</c:v>
                </c:pt>
                <c:pt idx="57521">
                  <c:v>-2.8739899999999999E-2</c:v>
                </c:pt>
                <c:pt idx="57522">
                  <c:v>-2.1280299999999999E-2</c:v>
                </c:pt>
                <c:pt idx="57523">
                  <c:v>-2.80457E-2</c:v>
                </c:pt>
                <c:pt idx="57524">
                  <c:v>-1.9497899999999999E-2</c:v>
                </c:pt>
                <c:pt idx="57525">
                  <c:v>-1.8018699999999999E-2</c:v>
                </c:pt>
                <c:pt idx="57526">
                  <c:v>-1.50776E-2</c:v>
                </c:pt>
                <c:pt idx="57527">
                  <c:v>-1.10884E-2</c:v>
                </c:pt>
                <c:pt idx="57528">
                  <c:v>-1.0010700000000001E-2</c:v>
                </c:pt>
                <c:pt idx="57529">
                  <c:v>-1.38865E-2</c:v>
                </c:pt>
                <c:pt idx="57530">
                  <c:v>-2.4423600000000002E-3</c:v>
                </c:pt>
                <c:pt idx="57531">
                  <c:v>-3.00951E-2</c:v>
                </c:pt>
                <c:pt idx="57532">
                  <c:v>-1.86319E-2</c:v>
                </c:pt>
                <c:pt idx="57533">
                  <c:v>-3.7979100000000002E-2</c:v>
                </c:pt>
                <c:pt idx="57534">
                  <c:v>-2.2963500000000001E-2</c:v>
                </c:pt>
                <c:pt idx="57535" formatCode="0.00E+00">
                  <c:v>-2.96879E-2</c:v>
                </c:pt>
                <c:pt idx="57536">
                  <c:v>-1.85881E-2</c:v>
                </c:pt>
                <c:pt idx="57537">
                  <c:v>-4.6529800000000001E-3</c:v>
                </c:pt>
                <c:pt idx="57538">
                  <c:v>-3.79677E-2</c:v>
                </c:pt>
                <c:pt idx="57539">
                  <c:v>-1.1724500000000001E-2</c:v>
                </c:pt>
                <c:pt idx="57540">
                  <c:v>-1.7266299999999998E-2</c:v>
                </c:pt>
                <c:pt idx="57541">
                  <c:v>-2.6202199999999998E-2</c:v>
                </c:pt>
                <c:pt idx="57542">
                  <c:v>-3.0688300000000002E-2</c:v>
                </c:pt>
                <c:pt idx="57543">
                  <c:v>-3.7585300000000002E-2</c:v>
                </c:pt>
                <c:pt idx="57544">
                  <c:v>-2.79102E-2</c:v>
                </c:pt>
                <c:pt idx="57545">
                  <c:v>-2.7266499999999999E-2</c:v>
                </c:pt>
                <c:pt idx="57546">
                  <c:v>-4.1753800000000001E-2</c:v>
                </c:pt>
                <c:pt idx="57547">
                  <c:v>-1.4082000000000001E-2</c:v>
                </c:pt>
                <c:pt idx="57548">
                  <c:v>-3.7012099999999999E-2</c:v>
                </c:pt>
                <c:pt idx="57549">
                  <c:v>-3.1301500000000003E-2</c:v>
                </c:pt>
                <c:pt idx="57550">
                  <c:v>-2.0678499999999999E-2</c:v>
                </c:pt>
                <c:pt idx="57551">
                  <c:v>-1.6796100000000001E-2</c:v>
                </c:pt>
                <c:pt idx="57552">
                  <c:v>-1.8139800000000001E-2</c:v>
                </c:pt>
                <c:pt idx="57553">
                  <c:v>-2.7147299999999999E-2</c:v>
                </c:pt>
                <c:pt idx="57554">
                  <c:v>-3.3408199999999999E-2</c:v>
                </c:pt>
                <c:pt idx="57555">
                  <c:v>-2.4771700000000001E-2</c:v>
                </c:pt>
                <c:pt idx="57556">
                  <c:v>-1.5720399999999999E-2</c:v>
                </c:pt>
                <c:pt idx="57557">
                  <c:v>-1.7704999999999999E-2</c:v>
                </c:pt>
                <c:pt idx="57558">
                  <c:v>-2.2688900000000001E-2</c:v>
                </c:pt>
                <c:pt idx="57559">
                  <c:v>-1.08433E-2</c:v>
                </c:pt>
                <c:pt idx="57560">
                  <c:v>-1.7352099999999999E-2</c:v>
                </c:pt>
                <c:pt idx="57561">
                  <c:v>-2.81696E-2</c:v>
                </c:pt>
                <c:pt idx="57562">
                  <c:v>-1.3236E-2</c:v>
                </c:pt>
                <c:pt idx="57563">
                  <c:v>-1.3307599999999999E-2</c:v>
                </c:pt>
                <c:pt idx="57564">
                  <c:v>5.0859499999999997E-3</c:v>
                </c:pt>
                <c:pt idx="57565">
                  <c:v>1.6374600000000001E-3</c:v>
                </c:pt>
                <c:pt idx="57566">
                  <c:v>-4.6834900000000002E-3</c:v>
                </c:pt>
                <c:pt idx="57567">
                  <c:v>7.5817099999999998E-4</c:v>
                </c:pt>
                <c:pt idx="57568">
                  <c:v>-4.8923500000000002E-3</c:v>
                </c:pt>
                <c:pt idx="57569">
                  <c:v>9.1762500000000004E-3</c:v>
                </c:pt>
                <c:pt idx="57570">
                  <c:v>-4.8446699999999998E-4</c:v>
                </c:pt>
                <c:pt idx="57571">
                  <c:v>-1.00737E-2</c:v>
                </c:pt>
                <c:pt idx="57572">
                  <c:v>-2.2561999999999999E-2</c:v>
                </c:pt>
                <c:pt idx="57573">
                  <c:v>-1.9796399999999999E-2</c:v>
                </c:pt>
                <c:pt idx="57574">
                  <c:v>1.4915499999999999E-3</c:v>
                </c:pt>
                <c:pt idx="57575">
                  <c:v>-1.9836400000000001E-3</c:v>
                </c:pt>
                <c:pt idx="57576">
                  <c:v>-1.17302E-2</c:v>
                </c:pt>
                <c:pt idx="57577" formatCode="0.00E+00">
                  <c:v>-6.8664600000000007E-5</c:v>
                </c:pt>
                <c:pt idx="57578">
                  <c:v>-2.1423299999999999E-2</c:v>
                </c:pt>
                <c:pt idx="57579">
                  <c:v>6.1683700000000003E-3</c:v>
                </c:pt>
                <c:pt idx="57580">
                  <c:v>-4.6730000000000001E-3</c:v>
                </c:pt>
                <c:pt idx="57581">
                  <c:v>1.61285E-2</c:v>
                </c:pt>
                <c:pt idx="57582">
                  <c:v>6.6652300000000003E-3</c:v>
                </c:pt>
                <c:pt idx="57583">
                  <c:v>1.62125E-4</c:v>
                </c:pt>
                <c:pt idx="57584">
                  <c:v>1.55172E-2</c:v>
                </c:pt>
                <c:pt idx="57585">
                  <c:v>1.7860399999999998E-2</c:v>
                </c:pt>
                <c:pt idx="57586">
                  <c:v>2.9497099999999999E-3</c:v>
                </c:pt>
                <c:pt idx="57587">
                  <c:v>8.5706700000000007E-3</c:v>
                </c:pt>
                <c:pt idx="57588">
                  <c:v>2.0719499999999998E-2</c:v>
                </c:pt>
                <c:pt idx="57589">
                  <c:v>2.4792700000000001E-2</c:v>
                </c:pt>
                <c:pt idx="57590">
                  <c:v>2.7444799999999998E-2</c:v>
                </c:pt>
                <c:pt idx="57591">
                  <c:v>1.95169E-2</c:v>
                </c:pt>
                <c:pt idx="57592">
                  <c:v>5.3436299999999999E-2</c:v>
                </c:pt>
                <c:pt idx="57593">
                  <c:v>4.4392599999999997E-2</c:v>
                </c:pt>
                <c:pt idx="57594">
                  <c:v>4.1613600000000001E-2</c:v>
                </c:pt>
                <c:pt idx="57595">
                  <c:v>2.9048899999999999E-2</c:v>
                </c:pt>
                <c:pt idx="57596">
                  <c:v>2.9472399999999999E-2</c:v>
                </c:pt>
                <c:pt idx="57597">
                  <c:v>3.8191799999999998E-2</c:v>
                </c:pt>
                <c:pt idx="57598">
                  <c:v>1.9457800000000001E-2</c:v>
                </c:pt>
                <c:pt idx="57599">
                  <c:v>1.13049E-2</c:v>
                </c:pt>
                <c:pt idx="57600">
                  <c:v>2.5456400000000001E-2</c:v>
                </c:pt>
                <c:pt idx="57601">
                  <c:v>2.22492E-2</c:v>
                </c:pt>
                <c:pt idx="57602">
                  <c:v>2.41776E-2</c:v>
                </c:pt>
                <c:pt idx="57603">
                  <c:v>3.5359399999999999E-2</c:v>
                </c:pt>
                <c:pt idx="57604">
                  <c:v>1.31512E-2</c:v>
                </c:pt>
                <c:pt idx="57605">
                  <c:v>2.0104400000000001E-2</c:v>
                </c:pt>
                <c:pt idx="57606">
                  <c:v>2.63386E-2</c:v>
                </c:pt>
                <c:pt idx="57607">
                  <c:v>1.28012E-2</c:v>
                </c:pt>
                <c:pt idx="57608">
                  <c:v>1.2375799999999999E-2</c:v>
                </c:pt>
                <c:pt idx="57609">
                  <c:v>1.3769099999999999E-2</c:v>
                </c:pt>
                <c:pt idx="57610">
                  <c:v>3.0946700000000001E-2</c:v>
                </c:pt>
                <c:pt idx="57611">
                  <c:v>2.6557000000000001E-2</c:v>
                </c:pt>
                <c:pt idx="57612">
                  <c:v>1.70574E-2</c:v>
                </c:pt>
                <c:pt idx="57613">
                  <c:v>1.39236E-3</c:v>
                </c:pt>
                <c:pt idx="57614">
                  <c:v>-4.3497099999999997E-3</c:v>
                </c:pt>
                <c:pt idx="57615">
                  <c:v>1.1669199999999999E-2</c:v>
                </c:pt>
                <c:pt idx="57616">
                  <c:v>1.4374700000000001E-2</c:v>
                </c:pt>
                <c:pt idx="57617">
                  <c:v>5.3882599999999998E-3</c:v>
                </c:pt>
                <c:pt idx="57618">
                  <c:v>-2.5644299999999999E-3</c:v>
                </c:pt>
                <c:pt idx="57619">
                  <c:v>2.70081E-2</c:v>
                </c:pt>
                <c:pt idx="57620">
                  <c:v>2.4446499999999999E-2</c:v>
                </c:pt>
                <c:pt idx="57621">
                  <c:v>1.6446100000000002E-2</c:v>
                </c:pt>
                <c:pt idx="57622">
                  <c:v>1.27277E-2</c:v>
                </c:pt>
                <c:pt idx="57623">
                  <c:v>-1.02787E-2</c:v>
                </c:pt>
                <c:pt idx="57624">
                  <c:v>3.65067E-3</c:v>
                </c:pt>
                <c:pt idx="57625">
                  <c:v>6.8845699999999996E-3</c:v>
                </c:pt>
                <c:pt idx="57626">
                  <c:v>6.9065100000000003E-3</c:v>
                </c:pt>
                <c:pt idx="57627">
                  <c:v>1.2375799999999999E-2</c:v>
                </c:pt>
                <c:pt idx="57628">
                  <c:v>-7.1077299999999996E-3</c:v>
                </c:pt>
                <c:pt idx="57629">
                  <c:v>-2.0929300000000001E-2</c:v>
                </c:pt>
                <c:pt idx="57630">
                  <c:v>7.7133200000000001E-3</c:v>
                </c:pt>
                <c:pt idx="57631">
                  <c:v>4.0788700000000001E-3</c:v>
                </c:pt>
                <c:pt idx="57632">
                  <c:v>3.8023000000000002E-3</c:v>
                </c:pt>
                <c:pt idx="57633">
                  <c:v>-7.4558300000000001E-3</c:v>
                </c:pt>
                <c:pt idx="57634">
                  <c:v>-1.7264399999999999E-2</c:v>
                </c:pt>
                <c:pt idx="57635">
                  <c:v>-1.8794999999999999E-2</c:v>
                </c:pt>
                <c:pt idx="57636">
                  <c:v>2.99263E-3</c:v>
                </c:pt>
                <c:pt idx="57637">
                  <c:v>-1.6480399999999999E-2</c:v>
                </c:pt>
                <c:pt idx="57638">
                  <c:v>-2.1873500000000001E-2</c:v>
                </c:pt>
                <c:pt idx="57639">
                  <c:v>-1.5504799999999999E-2</c:v>
                </c:pt>
                <c:pt idx="57640">
                  <c:v>-7.7114100000000001E-3</c:v>
                </c:pt>
                <c:pt idx="57641">
                  <c:v>-1.21622E-2</c:v>
                </c:pt>
                <c:pt idx="57642">
                  <c:v>-2.46515E-2</c:v>
                </c:pt>
                <c:pt idx="57643">
                  <c:v>-1.9389199999999999E-2</c:v>
                </c:pt>
                <c:pt idx="57644">
                  <c:v>-1.8259999999999998E-2</c:v>
                </c:pt>
                <c:pt idx="57645">
                  <c:v>-3.6323500000000002E-2</c:v>
                </c:pt>
                <c:pt idx="57646">
                  <c:v>-3.27625E-2</c:v>
                </c:pt>
                <c:pt idx="57647">
                  <c:v>-2.5114999999999998E-2</c:v>
                </c:pt>
                <c:pt idx="57648">
                  <c:v>-2.1078099999999999E-2</c:v>
                </c:pt>
                <c:pt idx="57649">
                  <c:v>-9.3612699999999997E-3</c:v>
                </c:pt>
                <c:pt idx="57650">
                  <c:v>-2.4370200000000002E-2</c:v>
                </c:pt>
                <c:pt idx="57651">
                  <c:v>-2.58245E-2</c:v>
                </c:pt>
                <c:pt idx="57652">
                  <c:v>-3.9965599999999997E-2</c:v>
                </c:pt>
                <c:pt idx="57653">
                  <c:v>-4.0443399999999997E-2</c:v>
                </c:pt>
                <c:pt idx="57654">
                  <c:v>-1.6825699999999999E-2</c:v>
                </c:pt>
                <c:pt idx="57655">
                  <c:v>-2.4593400000000001E-2</c:v>
                </c:pt>
                <c:pt idx="57656">
                  <c:v>-3.0077E-2</c:v>
                </c:pt>
                <c:pt idx="57657">
                  <c:v>-1.9992800000000002E-2</c:v>
                </c:pt>
                <c:pt idx="57658">
                  <c:v>-7.0123700000000004E-3</c:v>
                </c:pt>
                <c:pt idx="57659">
                  <c:v>-1.2026800000000001E-2</c:v>
                </c:pt>
                <c:pt idx="57660">
                  <c:v>-2.3540499999999999E-2</c:v>
                </c:pt>
                <c:pt idx="57661">
                  <c:v>-7.7590899999999997E-3</c:v>
                </c:pt>
                <c:pt idx="57662">
                  <c:v>-1.5447600000000001E-2</c:v>
                </c:pt>
                <c:pt idx="57663">
                  <c:v>-1.1959099999999999E-3</c:v>
                </c:pt>
                <c:pt idx="57664">
                  <c:v>-2.6015300000000002E-2</c:v>
                </c:pt>
                <c:pt idx="57665">
                  <c:v>-1.88971E-2</c:v>
                </c:pt>
                <c:pt idx="57666">
                  <c:v>-6.5622299999999996E-3</c:v>
                </c:pt>
                <c:pt idx="57667">
                  <c:v>1.2592300000000001E-2</c:v>
                </c:pt>
                <c:pt idx="57668">
                  <c:v>-2.3765599999999998E-3</c:v>
                </c:pt>
                <c:pt idx="57669">
                  <c:v>-1.2599900000000001E-2</c:v>
                </c:pt>
                <c:pt idx="57670">
                  <c:v>3.28255E-3</c:v>
                </c:pt>
                <c:pt idx="57671">
                  <c:v>-3.55339E-3</c:v>
                </c:pt>
                <c:pt idx="57672">
                  <c:v>-6.5860700000000003E-3</c:v>
                </c:pt>
                <c:pt idx="57673">
                  <c:v>-1.9886000000000001E-2</c:v>
                </c:pt>
                <c:pt idx="57674">
                  <c:v>-1.966E-2</c:v>
                </c:pt>
                <c:pt idx="57675">
                  <c:v>7.6837499999999996E-3</c:v>
                </c:pt>
                <c:pt idx="57676">
                  <c:v>3.0517599999999999E-4</c:v>
                </c:pt>
                <c:pt idx="57677">
                  <c:v>-5.7268099999999997E-3</c:v>
                </c:pt>
                <c:pt idx="57678">
                  <c:v>-1.50776E-2</c:v>
                </c:pt>
                <c:pt idx="57679">
                  <c:v>-9.0951899999999995E-3</c:v>
                </c:pt>
                <c:pt idx="57680">
                  <c:v>4.8913999999999997E-3</c:v>
                </c:pt>
                <c:pt idx="57681">
                  <c:v>1.5153899999999999E-3</c:v>
                </c:pt>
                <c:pt idx="57682">
                  <c:v>8.6908300000000001E-3</c:v>
                </c:pt>
                <c:pt idx="57683">
                  <c:v>-2.6340500000000002E-3</c:v>
                </c:pt>
                <c:pt idx="57684">
                  <c:v>2.0561199999999998E-3</c:v>
                </c:pt>
                <c:pt idx="57685">
                  <c:v>1.0787E-2</c:v>
                </c:pt>
                <c:pt idx="57686">
                  <c:v>-4.7683700000000001E-3</c:v>
                </c:pt>
                <c:pt idx="57687">
                  <c:v>-3.7336299999999999E-3</c:v>
                </c:pt>
                <c:pt idx="57688">
                  <c:v>8.6298E-3</c:v>
                </c:pt>
                <c:pt idx="57689">
                  <c:v>1.35298E-2</c:v>
                </c:pt>
                <c:pt idx="57690">
                  <c:v>1.6116100000000001E-2</c:v>
                </c:pt>
                <c:pt idx="57691">
                  <c:v>1.6489E-3</c:v>
                </c:pt>
                <c:pt idx="57692">
                  <c:v>1.9331899999999999E-2</c:v>
                </c:pt>
                <c:pt idx="57693">
                  <c:v>3.8538000000000001E-3</c:v>
                </c:pt>
                <c:pt idx="57694">
                  <c:v>1.45912E-2</c:v>
                </c:pt>
                <c:pt idx="57695">
                  <c:v>1.5883399999999999E-2</c:v>
                </c:pt>
                <c:pt idx="57696">
                  <c:v>5.3014799999999999E-3</c:v>
                </c:pt>
                <c:pt idx="57697">
                  <c:v>1.4013299999999999E-2</c:v>
                </c:pt>
                <c:pt idx="57698">
                  <c:v>1.0581E-2</c:v>
                </c:pt>
                <c:pt idx="57699">
                  <c:v>1.7094600000000001E-2</c:v>
                </c:pt>
                <c:pt idx="57700">
                  <c:v>3.4704200000000001E-3</c:v>
                </c:pt>
                <c:pt idx="57701">
                  <c:v>1.82247E-2</c:v>
                </c:pt>
                <c:pt idx="57702">
                  <c:v>1.47066E-2</c:v>
                </c:pt>
                <c:pt idx="57703">
                  <c:v>2.1828699999999999E-2</c:v>
                </c:pt>
                <c:pt idx="57704">
                  <c:v>1.6780900000000001E-2</c:v>
                </c:pt>
                <c:pt idx="57705">
                  <c:v>1.3683300000000001E-2</c:v>
                </c:pt>
                <c:pt idx="57706">
                  <c:v>2.5156000000000001E-2</c:v>
                </c:pt>
                <c:pt idx="57707">
                  <c:v>1.37968E-2</c:v>
                </c:pt>
                <c:pt idx="57708">
                  <c:v>-2.4061199999999999E-3</c:v>
                </c:pt>
                <c:pt idx="57709">
                  <c:v>3.2482100000000001E-3</c:v>
                </c:pt>
                <c:pt idx="57710">
                  <c:v>1.0010700000000001E-2</c:v>
                </c:pt>
                <c:pt idx="57711">
                  <c:v>3.4549700000000003E-2</c:v>
                </c:pt>
                <c:pt idx="57712">
                  <c:v>2.33908E-2</c:v>
                </c:pt>
                <c:pt idx="57713">
                  <c:v>2.7201699999999999E-2</c:v>
                </c:pt>
                <c:pt idx="57714">
                  <c:v>2.9891000000000001E-2</c:v>
                </c:pt>
                <c:pt idx="57715">
                  <c:v>1.5377999999999999E-2</c:v>
                </c:pt>
                <c:pt idx="57716">
                  <c:v>8.67653E-3</c:v>
                </c:pt>
                <c:pt idx="57717">
                  <c:v>1.6614E-2</c:v>
                </c:pt>
                <c:pt idx="57718">
                  <c:v>2.5757800000000001E-2</c:v>
                </c:pt>
                <c:pt idx="57719">
                  <c:v>6.1883900000000002E-3</c:v>
                </c:pt>
                <c:pt idx="57720">
                  <c:v>1.21069E-2</c:v>
                </c:pt>
                <c:pt idx="57721">
                  <c:v>9.9754300000000004E-3</c:v>
                </c:pt>
                <c:pt idx="57722">
                  <c:v>1.73864E-2</c:v>
                </c:pt>
                <c:pt idx="57723">
                  <c:v>1.16816E-2</c:v>
                </c:pt>
                <c:pt idx="57724">
                  <c:v>1.16405E-2</c:v>
                </c:pt>
                <c:pt idx="57725">
                  <c:v>-2.7151100000000002E-3</c:v>
                </c:pt>
                <c:pt idx="57726">
                  <c:v>-1.44539E-2</c:v>
                </c:pt>
                <c:pt idx="57727">
                  <c:v>-1.7480900000000001E-2</c:v>
                </c:pt>
                <c:pt idx="57728">
                  <c:v>-7.2479200000000004E-4</c:v>
                </c:pt>
                <c:pt idx="57729">
                  <c:v>8.0871600000000001E-4</c:v>
                </c:pt>
                <c:pt idx="57730">
                  <c:v>1.1339200000000001E-3</c:v>
                </c:pt>
                <c:pt idx="57731">
                  <c:v>1.5897800000000001E-3</c:v>
                </c:pt>
                <c:pt idx="57732">
                  <c:v>-6.5622299999999996E-3</c:v>
                </c:pt>
                <c:pt idx="57733">
                  <c:v>1.23997E-2</c:v>
                </c:pt>
                <c:pt idx="57734">
                  <c:v>7.3995600000000003E-3</c:v>
                </c:pt>
                <c:pt idx="57735">
                  <c:v>1.7070799999999999E-4</c:v>
                </c:pt>
                <c:pt idx="57736">
                  <c:v>-3.5619699999999998E-3</c:v>
                </c:pt>
                <c:pt idx="57737">
                  <c:v>-4.7683700000000001E-3</c:v>
                </c:pt>
                <c:pt idx="57738">
                  <c:v>-6.3877099999999996E-3</c:v>
                </c:pt>
                <c:pt idx="57739">
                  <c:v>-1.38474E-3</c:v>
                </c:pt>
                <c:pt idx="57740">
                  <c:v>5.0849900000000002E-3</c:v>
                </c:pt>
                <c:pt idx="57741">
                  <c:v>8.6402899999999999E-4</c:v>
                </c:pt>
                <c:pt idx="57742">
                  <c:v>1.27125E-2</c:v>
                </c:pt>
                <c:pt idx="57743">
                  <c:v>2.5892300000000001E-3</c:v>
                </c:pt>
                <c:pt idx="57744">
                  <c:v>1.9341500000000001E-2</c:v>
                </c:pt>
                <c:pt idx="57745">
                  <c:v>9.5892000000000008E-3</c:v>
                </c:pt>
                <c:pt idx="57746">
                  <c:v>-2.8877299999999998E-3</c:v>
                </c:pt>
                <c:pt idx="57747">
                  <c:v>2.1247900000000001E-3</c:v>
                </c:pt>
                <c:pt idx="57748">
                  <c:v>1.43518E-2</c:v>
                </c:pt>
                <c:pt idx="57749">
                  <c:v>7.9555500000000005E-3</c:v>
                </c:pt>
                <c:pt idx="57750">
                  <c:v>1.01814E-2</c:v>
                </c:pt>
                <c:pt idx="57751">
                  <c:v>-9.6178099999999992E-3</c:v>
                </c:pt>
                <c:pt idx="57752">
                  <c:v>1.9430200000000002E-2</c:v>
                </c:pt>
                <c:pt idx="57753">
                  <c:v>1.35126E-2</c:v>
                </c:pt>
                <c:pt idx="57754">
                  <c:v>4.45175E-3</c:v>
                </c:pt>
                <c:pt idx="57755">
                  <c:v>-3.29971E-3</c:v>
                </c:pt>
                <c:pt idx="57756">
                  <c:v>-9.2334700000000006E-3</c:v>
                </c:pt>
                <c:pt idx="57757">
                  <c:v>3.4027100000000002E-3</c:v>
                </c:pt>
                <c:pt idx="57758">
                  <c:v>6.3676799999999997E-3</c:v>
                </c:pt>
                <c:pt idx="57759">
                  <c:v>7.5779000000000003E-3</c:v>
                </c:pt>
                <c:pt idx="57760">
                  <c:v>-4.0435799999999997E-3</c:v>
                </c:pt>
                <c:pt idx="57761">
                  <c:v>-1.17445E-2</c:v>
                </c:pt>
                <c:pt idx="57762">
                  <c:v>-1.82142E-2</c:v>
                </c:pt>
                <c:pt idx="57763">
                  <c:v>-3.89194E-3</c:v>
                </c:pt>
                <c:pt idx="57764">
                  <c:v>-8.6460100000000008E-3</c:v>
                </c:pt>
                <c:pt idx="57765">
                  <c:v>6.2475200000000003E-3</c:v>
                </c:pt>
                <c:pt idx="57766">
                  <c:v>-5.6839E-4</c:v>
                </c:pt>
                <c:pt idx="57767">
                  <c:v>3.5085699999999999E-3</c:v>
                </c:pt>
                <c:pt idx="57768">
                  <c:v>1.7037400000000001E-2</c:v>
                </c:pt>
                <c:pt idx="57769">
                  <c:v>1.6412699999999999E-2</c:v>
                </c:pt>
                <c:pt idx="57770">
                  <c:v>-2.5730100000000001E-3</c:v>
                </c:pt>
                <c:pt idx="57771">
                  <c:v>4.9581499999999997E-3</c:v>
                </c:pt>
                <c:pt idx="57772">
                  <c:v>2.4190900000000001E-2</c:v>
                </c:pt>
                <c:pt idx="57773">
                  <c:v>7.4167299999999999E-3</c:v>
                </c:pt>
                <c:pt idx="57774">
                  <c:v>3.2138800000000001E-3</c:v>
                </c:pt>
                <c:pt idx="57775">
                  <c:v>8.1634499999999992E-3</c:v>
                </c:pt>
                <c:pt idx="57776">
                  <c:v>4.1351299999999999E-3</c:v>
                </c:pt>
                <c:pt idx="57777">
                  <c:v>1.7907099999999999E-2</c:v>
                </c:pt>
                <c:pt idx="57778">
                  <c:v>1.6785600000000001E-2</c:v>
                </c:pt>
                <c:pt idx="57779">
                  <c:v>1.62344E-2</c:v>
                </c:pt>
                <c:pt idx="57780">
                  <c:v>2.8900100000000001E-2</c:v>
                </c:pt>
                <c:pt idx="57781">
                  <c:v>1.34869E-2</c:v>
                </c:pt>
                <c:pt idx="57782">
                  <c:v>2.5854100000000001E-2</c:v>
                </c:pt>
                <c:pt idx="57783">
                  <c:v>1.61467E-2</c:v>
                </c:pt>
                <c:pt idx="57784">
                  <c:v>2.8670299999999999E-2</c:v>
                </c:pt>
                <c:pt idx="57785">
                  <c:v>2.3850400000000001E-2</c:v>
                </c:pt>
                <c:pt idx="57786">
                  <c:v>3.0348799999999999E-2</c:v>
                </c:pt>
                <c:pt idx="57787">
                  <c:v>2.0169300000000001E-2</c:v>
                </c:pt>
                <c:pt idx="57788">
                  <c:v>2.6532199999999999E-2</c:v>
                </c:pt>
                <c:pt idx="57789">
                  <c:v>3.4811000000000002E-2</c:v>
                </c:pt>
                <c:pt idx="57790">
                  <c:v>3.2852199999999998E-2</c:v>
                </c:pt>
                <c:pt idx="57791">
                  <c:v>1.0258700000000001E-2</c:v>
                </c:pt>
                <c:pt idx="57792">
                  <c:v>2.5692000000000002E-3</c:v>
                </c:pt>
                <c:pt idx="57793">
                  <c:v>1.72129E-2</c:v>
                </c:pt>
                <c:pt idx="57794">
                  <c:v>6.8092300000000003E-3</c:v>
                </c:pt>
                <c:pt idx="57795">
                  <c:v>1.7404599999999999E-2</c:v>
                </c:pt>
                <c:pt idx="57796">
                  <c:v>9.8314300000000004E-3</c:v>
                </c:pt>
                <c:pt idx="57797">
                  <c:v>2.3867599999999999E-2</c:v>
                </c:pt>
                <c:pt idx="57798">
                  <c:v>3.37048E-2</c:v>
                </c:pt>
                <c:pt idx="57799">
                  <c:v>2.02303E-2</c:v>
                </c:pt>
                <c:pt idx="57800">
                  <c:v>5.7229999999999998E-3</c:v>
                </c:pt>
                <c:pt idx="57801">
                  <c:v>6.0882599999999999E-3</c:v>
                </c:pt>
                <c:pt idx="57802">
                  <c:v>1.8008199999999999E-2</c:v>
                </c:pt>
                <c:pt idx="57803">
                  <c:v>2.0114900000000002E-2</c:v>
                </c:pt>
                <c:pt idx="57804">
                  <c:v>6.9818500000000004E-3</c:v>
                </c:pt>
                <c:pt idx="57805">
                  <c:v>1.28384E-2</c:v>
                </c:pt>
                <c:pt idx="57806">
                  <c:v>2.98052E-2</c:v>
                </c:pt>
                <c:pt idx="57807">
                  <c:v>1.4669400000000001E-2</c:v>
                </c:pt>
                <c:pt idx="57808">
                  <c:v>1.42717E-2</c:v>
                </c:pt>
                <c:pt idx="57809">
                  <c:v>1.9430200000000002E-2</c:v>
                </c:pt>
                <c:pt idx="57810">
                  <c:v>1.8130299999999999E-2</c:v>
                </c:pt>
                <c:pt idx="57811">
                  <c:v>3.7694900000000003E-2</c:v>
                </c:pt>
                <c:pt idx="57812">
                  <c:v>2.0052E-2</c:v>
                </c:pt>
                <c:pt idx="57813">
                  <c:v>3.1364400000000001E-2</c:v>
                </c:pt>
                <c:pt idx="57814">
                  <c:v>1.9051599999999998E-2</c:v>
                </c:pt>
                <c:pt idx="57815">
                  <c:v>2.5451700000000001E-2</c:v>
                </c:pt>
                <c:pt idx="57816">
                  <c:v>3.1158399999999999E-2</c:v>
                </c:pt>
                <c:pt idx="57817">
                  <c:v>1.07498E-2</c:v>
                </c:pt>
                <c:pt idx="57818">
                  <c:v>2.8716100000000001E-2</c:v>
                </c:pt>
                <c:pt idx="57819">
                  <c:v>1.58072E-2</c:v>
                </c:pt>
                <c:pt idx="57820">
                  <c:v>1.50633E-2</c:v>
                </c:pt>
                <c:pt idx="57821">
                  <c:v>1.4889700000000001E-2</c:v>
                </c:pt>
                <c:pt idx="57822">
                  <c:v>1.8594699999999999E-2</c:v>
                </c:pt>
                <c:pt idx="57823">
                  <c:v>2.9379800000000001E-2</c:v>
                </c:pt>
                <c:pt idx="57824">
                  <c:v>2.73504E-2</c:v>
                </c:pt>
                <c:pt idx="57825">
                  <c:v>1.7909999999999999E-2</c:v>
                </c:pt>
                <c:pt idx="57826">
                  <c:v>1.1302E-2</c:v>
                </c:pt>
                <c:pt idx="57827">
                  <c:v>1.70441E-2</c:v>
                </c:pt>
                <c:pt idx="57828">
                  <c:v>9.8085399999999993E-3</c:v>
                </c:pt>
                <c:pt idx="57829">
                  <c:v>7.4310299999999999E-3</c:v>
                </c:pt>
                <c:pt idx="57830">
                  <c:v>6.9465600000000001E-3</c:v>
                </c:pt>
                <c:pt idx="57831">
                  <c:v>-7.2069200000000003E-3</c:v>
                </c:pt>
                <c:pt idx="57832">
                  <c:v>4.6129200000000004E-3</c:v>
                </c:pt>
                <c:pt idx="57833">
                  <c:v>9.3126300000000006E-3</c:v>
                </c:pt>
                <c:pt idx="57834">
                  <c:v>1.8363000000000001E-2</c:v>
                </c:pt>
                <c:pt idx="57835">
                  <c:v>1.37196E-2</c:v>
                </c:pt>
                <c:pt idx="57836">
                  <c:v>7.0791200000000004E-3</c:v>
                </c:pt>
                <c:pt idx="57837">
                  <c:v>1.3499300000000001E-2</c:v>
                </c:pt>
                <c:pt idx="57838">
                  <c:v>9.4070400000000002E-3</c:v>
                </c:pt>
                <c:pt idx="57839">
                  <c:v>1.5132899999999999E-2</c:v>
                </c:pt>
                <c:pt idx="57840">
                  <c:v>7.3146799999999998E-4</c:v>
                </c:pt>
                <c:pt idx="57841">
                  <c:v>1.31769E-2</c:v>
                </c:pt>
                <c:pt idx="57842">
                  <c:v>2.7951199999999999E-2</c:v>
                </c:pt>
                <c:pt idx="57843">
                  <c:v>1.43137E-2</c:v>
                </c:pt>
                <c:pt idx="57844">
                  <c:v>8.0556900000000008E-3</c:v>
                </c:pt>
                <c:pt idx="57845">
                  <c:v>2.0303700000000001E-3</c:v>
                </c:pt>
                <c:pt idx="57846">
                  <c:v>-6.8912499999999998E-3</c:v>
                </c:pt>
                <c:pt idx="57847">
                  <c:v>4.0626500000000001E-3</c:v>
                </c:pt>
                <c:pt idx="57848">
                  <c:v>1.36881E-2</c:v>
                </c:pt>
                <c:pt idx="57849">
                  <c:v>-1.2238499999999999E-2</c:v>
                </c:pt>
                <c:pt idx="57850">
                  <c:v>-1.0174799999999999E-2</c:v>
                </c:pt>
                <c:pt idx="57851">
                  <c:v>8.9931500000000003E-4</c:v>
                </c:pt>
                <c:pt idx="57852">
                  <c:v>-2.0236999999999998E-3</c:v>
                </c:pt>
                <c:pt idx="57853">
                  <c:v>5.7191799999999999E-3</c:v>
                </c:pt>
                <c:pt idx="57854">
                  <c:v>2.6871699999999998E-2</c:v>
                </c:pt>
                <c:pt idx="57855">
                  <c:v>1.7074599999999999E-2</c:v>
                </c:pt>
                <c:pt idx="57856">
                  <c:v>4.4431699999999998E-3</c:v>
                </c:pt>
                <c:pt idx="57857">
                  <c:v>2.2125199999999999E-3</c:v>
                </c:pt>
                <c:pt idx="57858">
                  <c:v>-9.7847000000000003E-3</c:v>
                </c:pt>
                <c:pt idx="57859">
                  <c:v>-9.6073200000000008E-3</c:v>
                </c:pt>
                <c:pt idx="57860">
                  <c:v>-5.93853E-3</c:v>
                </c:pt>
                <c:pt idx="57861">
                  <c:v>3.4675600000000002E-3</c:v>
                </c:pt>
                <c:pt idx="57862">
                  <c:v>-4.2228700000000001E-3</c:v>
                </c:pt>
                <c:pt idx="57863">
                  <c:v>2.14577E-4</c:v>
                </c:pt>
                <c:pt idx="57864">
                  <c:v>8.8729900000000007E-3</c:v>
                </c:pt>
                <c:pt idx="57865" formatCode="0.00E+00">
                  <c:v>-5.43594E-5</c:v>
                </c:pt>
                <c:pt idx="57866">
                  <c:v>2.4614299999999999E-2</c:v>
                </c:pt>
                <c:pt idx="57867">
                  <c:v>-4.4164699999999996E-3</c:v>
                </c:pt>
                <c:pt idx="57868">
                  <c:v>6.6175499999999998E-3</c:v>
                </c:pt>
                <c:pt idx="57869">
                  <c:v>1.16816E-2</c:v>
                </c:pt>
                <c:pt idx="57870">
                  <c:v>-5.3453399999999996E-3</c:v>
                </c:pt>
                <c:pt idx="57871">
                  <c:v>1.7738300000000001E-4</c:v>
                </c:pt>
                <c:pt idx="57872">
                  <c:v>6.1931599999999996E-3</c:v>
                </c:pt>
                <c:pt idx="57873">
                  <c:v>5.3024300000000003E-3</c:v>
                </c:pt>
                <c:pt idx="57874">
                  <c:v>7.0476499999999999E-3</c:v>
                </c:pt>
                <c:pt idx="57875">
                  <c:v>1.61438E-2</c:v>
                </c:pt>
                <c:pt idx="57876">
                  <c:v>1.3438200000000001E-2</c:v>
                </c:pt>
                <c:pt idx="57877">
                  <c:v>1.0992099999999999E-2</c:v>
                </c:pt>
                <c:pt idx="57878">
                  <c:v>2.7370500000000001E-4</c:v>
                </c:pt>
                <c:pt idx="57879">
                  <c:v>-5.4779099999999999E-3</c:v>
                </c:pt>
                <c:pt idx="57880">
                  <c:v>-1.6285899999999999E-2</c:v>
                </c:pt>
                <c:pt idx="57881">
                  <c:v>1.88942E-2</c:v>
                </c:pt>
                <c:pt idx="57882">
                  <c:v>1.62125E-4</c:v>
                </c:pt>
                <c:pt idx="57883">
                  <c:v>-9.0284300000000005E-3</c:v>
                </c:pt>
                <c:pt idx="57884">
                  <c:v>9.0971000000000003E-3</c:v>
                </c:pt>
                <c:pt idx="57885">
                  <c:v>2.51474E-2</c:v>
                </c:pt>
                <c:pt idx="57886">
                  <c:v>1.5197799999999999E-2</c:v>
                </c:pt>
                <c:pt idx="57887">
                  <c:v>2.0859699999999998E-2</c:v>
                </c:pt>
                <c:pt idx="57888">
                  <c:v>-4.7893500000000004E-3</c:v>
                </c:pt>
                <c:pt idx="57889">
                  <c:v>-7.2126400000000002E-3</c:v>
                </c:pt>
                <c:pt idx="57890">
                  <c:v>1.8794100000000001E-2</c:v>
                </c:pt>
                <c:pt idx="57891">
                  <c:v>1.49202E-2</c:v>
                </c:pt>
                <c:pt idx="57892">
                  <c:v>-1.37997E-2</c:v>
                </c:pt>
                <c:pt idx="57893">
                  <c:v>4.4822699999999999E-4</c:v>
                </c:pt>
                <c:pt idx="57894">
                  <c:v>-5.5236800000000004E-3</c:v>
                </c:pt>
                <c:pt idx="57895">
                  <c:v>-3.3239400000000002E-2</c:v>
                </c:pt>
                <c:pt idx="57896">
                  <c:v>-1.6469999999999999E-2</c:v>
                </c:pt>
                <c:pt idx="57897">
                  <c:v>-9.3383800000000003E-3</c:v>
                </c:pt>
                <c:pt idx="57898">
                  <c:v>-1.9788700000000002E-3</c:v>
                </c:pt>
                <c:pt idx="57899">
                  <c:v>-2.2144299999999999E-3</c:v>
                </c:pt>
                <c:pt idx="57900">
                  <c:v>-1.7223399999999999E-3</c:v>
                </c:pt>
                <c:pt idx="57901">
                  <c:v>9.7303400000000005E-3</c:v>
                </c:pt>
                <c:pt idx="57902">
                  <c:v>2.15073E-2</c:v>
                </c:pt>
                <c:pt idx="57903">
                  <c:v>-2.3574799999999999E-3</c:v>
                </c:pt>
                <c:pt idx="57904">
                  <c:v>-4.5995699999999999E-3</c:v>
                </c:pt>
                <c:pt idx="57905">
                  <c:v>-1.09663E-2</c:v>
                </c:pt>
                <c:pt idx="57906">
                  <c:v>2.7513500000000001E-3</c:v>
                </c:pt>
                <c:pt idx="57907">
                  <c:v>-4.9877200000000002E-3</c:v>
                </c:pt>
                <c:pt idx="57908">
                  <c:v>-1.0232E-2</c:v>
                </c:pt>
                <c:pt idx="57909">
                  <c:v>6.6404300000000001E-3</c:v>
                </c:pt>
                <c:pt idx="57910">
                  <c:v>2.87952E-2</c:v>
                </c:pt>
                <c:pt idx="57911">
                  <c:v>2.98567E-2</c:v>
                </c:pt>
                <c:pt idx="57912">
                  <c:v>1.8639599999999999E-2</c:v>
                </c:pt>
                <c:pt idx="57913">
                  <c:v>-8.0432899999999998E-3</c:v>
                </c:pt>
                <c:pt idx="57914">
                  <c:v>9.4366099999999998E-3</c:v>
                </c:pt>
                <c:pt idx="57915">
                  <c:v>-1.8873200000000001E-3</c:v>
                </c:pt>
                <c:pt idx="57916">
                  <c:v>-8.45337E-3</c:v>
                </c:pt>
                <c:pt idx="57917">
                  <c:v>-3.8938499999999999E-3</c:v>
                </c:pt>
                <c:pt idx="57918">
                  <c:v>-2.2354099999999998E-2</c:v>
                </c:pt>
                <c:pt idx="57919">
                  <c:v>-3.3873599999999997E-2</c:v>
                </c:pt>
                <c:pt idx="57920">
                  <c:v>-2.23999E-2</c:v>
                </c:pt>
                <c:pt idx="57921">
                  <c:v>-1.4752400000000001E-2</c:v>
                </c:pt>
                <c:pt idx="57922">
                  <c:v>-2.281E-2</c:v>
                </c:pt>
                <c:pt idx="57923">
                  <c:v>-3.3360500000000001E-2</c:v>
                </c:pt>
                <c:pt idx="57924">
                  <c:v>-2.4947199999999999E-2</c:v>
                </c:pt>
                <c:pt idx="57925">
                  <c:v>-2.1847700000000001E-2</c:v>
                </c:pt>
                <c:pt idx="57926">
                  <c:v>-2.2805200000000001E-2</c:v>
                </c:pt>
                <c:pt idx="57927">
                  <c:v>-3.8163200000000001E-2</c:v>
                </c:pt>
                <c:pt idx="57928">
                  <c:v>-6.8263999999999998E-3</c:v>
                </c:pt>
                <c:pt idx="57929">
                  <c:v>9.5815699999999993E-3</c:v>
                </c:pt>
                <c:pt idx="57930">
                  <c:v>1.12057E-3</c:v>
                </c:pt>
                <c:pt idx="57931">
                  <c:v>-6.09875E-3</c:v>
                </c:pt>
                <c:pt idx="57932">
                  <c:v>-1.3836899999999999E-2</c:v>
                </c:pt>
                <c:pt idx="57933">
                  <c:v>-1.0280599999999999E-3</c:v>
                </c:pt>
                <c:pt idx="57934">
                  <c:v>7.4005100000000003E-4</c:v>
                </c:pt>
                <c:pt idx="57935">
                  <c:v>-1.6975399999999999E-4</c:v>
                </c:pt>
                <c:pt idx="57936">
                  <c:v>-5.87559E-3</c:v>
                </c:pt>
                <c:pt idx="57937">
                  <c:v>-1.40676E-2</c:v>
                </c:pt>
                <c:pt idx="57938">
                  <c:v>-5.6333499999999996E-3</c:v>
                </c:pt>
                <c:pt idx="57939">
                  <c:v>1.63269E-3</c:v>
                </c:pt>
                <c:pt idx="57940">
                  <c:v>9.7532299999999999E-3</c:v>
                </c:pt>
                <c:pt idx="57941">
                  <c:v>7.8363400000000007E-3</c:v>
                </c:pt>
                <c:pt idx="57942">
                  <c:v>1.4672299999999999E-2</c:v>
                </c:pt>
                <c:pt idx="57943">
                  <c:v>1.13115E-2</c:v>
                </c:pt>
                <c:pt idx="57944">
                  <c:v>-1.1388799999999999E-2</c:v>
                </c:pt>
                <c:pt idx="57945">
                  <c:v>-1.5306500000000001E-2</c:v>
                </c:pt>
                <c:pt idx="57946">
                  <c:v>-1.52636E-2</c:v>
                </c:pt>
                <c:pt idx="57947">
                  <c:v>-1.0903400000000001E-2</c:v>
                </c:pt>
                <c:pt idx="57948">
                  <c:v>-1.4619800000000001E-3</c:v>
                </c:pt>
                <c:pt idx="57949">
                  <c:v>1.46389E-3</c:v>
                </c:pt>
                <c:pt idx="57950">
                  <c:v>6.13117E-3</c:v>
                </c:pt>
                <c:pt idx="57951">
                  <c:v>1.8148400000000001E-3</c:v>
                </c:pt>
                <c:pt idx="57952">
                  <c:v>6.8073300000000003E-3</c:v>
                </c:pt>
                <c:pt idx="57953">
                  <c:v>9.3212099999999999E-3</c:v>
                </c:pt>
                <c:pt idx="57954">
                  <c:v>-2.4042099999999999E-3</c:v>
                </c:pt>
                <c:pt idx="57955">
                  <c:v>-1.19877E-3</c:v>
                </c:pt>
              </c:numCache>
            </c:numRef>
          </c:yVal>
          <c:smooth val="1"/>
          <c:extLst>
            <c:ext xmlns:c16="http://schemas.microsoft.com/office/drawing/2014/chart" uri="{C3380CC4-5D6E-409C-BE32-E72D297353CC}">
              <c16:uniqueId val="{00000000-27E4-4485-AD53-CFB819904D12}"/>
            </c:ext>
          </c:extLst>
        </c:ser>
        <c:ser>
          <c:idx val="0"/>
          <c:order val="1"/>
          <c:tx>
            <c:v>Simulated with profile</c:v>
          </c:tx>
          <c:spPr>
            <a:ln w="22225">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1-27E4-4485-AD53-CFB819904D12}"/>
            </c:ext>
          </c:extLst>
        </c:ser>
        <c:dLbls>
          <c:showLegendKey val="0"/>
          <c:showVal val="0"/>
          <c:showCatName val="0"/>
          <c:showSerName val="0"/>
          <c:showPercent val="0"/>
          <c:showBubbleSize val="0"/>
        </c:dLbls>
        <c:axId val="394091904"/>
        <c:axId val="394094080"/>
      </c:scatterChart>
      <c:valAx>
        <c:axId val="394091904"/>
        <c:scaling>
          <c:orientation val="minMax"/>
          <c:max val="20"/>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0.25"/>
        <c:crossBetween val="midCat"/>
      </c:valAx>
      <c:valAx>
        <c:axId val="394094080"/>
        <c:scaling>
          <c:orientation val="minMax"/>
          <c:max val="0.25"/>
          <c:min val="-0.25"/>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0919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7</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7963</c:f>
              <c:numCache>
                <c:formatCode>General</c:formatCode>
                <c:ptCount val="57956"/>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G$8:$G$57963</c:f>
              <c:numCache>
                <c:formatCode>General</c:formatCode>
                <c:ptCount val="57956"/>
                <c:pt idx="0">
                  <c:v>3.3855400000000003E-4</c:v>
                </c:pt>
                <c:pt idx="1">
                  <c:v>2.41432E-2</c:v>
                </c:pt>
                <c:pt idx="2">
                  <c:v>-1.46389E-3</c:v>
                </c:pt>
                <c:pt idx="3">
                  <c:v>1.7881399999999999E-3</c:v>
                </c:pt>
                <c:pt idx="4">
                  <c:v>1.28241E-2</c:v>
                </c:pt>
                <c:pt idx="5">
                  <c:v>1.1079800000000001E-2</c:v>
                </c:pt>
                <c:pt idx="6">
                  <c:v>2.9768900000000001E-2</c:v>
                </c:pt>
                <c:pt idx="7">
                  <c:v>-4.0388100000000003E-3</c:v>
                </c:pt>
                <c:pt idx="8">
                  <c:v>6.7768100000000003E-3</c:v>
                </c:pt>
                <c:pt idx="9">
                  <c:v>4.9352600000000003E-3</c:v>
                </c:pt>
                <c:pt idx="10">
                  <c:v>9.5634499999999994E-3</c:v>
                </c:pt>
                <c:pt idx="11">
                  <c:v>1.20354E-2</c:v>
                </c:pt>
                <c:pt idx="12">
                  <c:v>1.00117E-2</c:v>
                </c:pt>
                <c:pt idx="13">
                  <c:v>7.4834799999999998E-3</c:v>
                </c:pt>
                <c:pt idx="14">
                  <c:v>2.1999399999999999E-2</c:v>
                </c:pt>
                <c:pt idx="15">
                  <c:v>2.4709699999999999E-3</c:v>
                </c:pt>
                <c:pt idx="16">
                  <c:v>1.3551699999999999E-3</c:v>
                </c:pt>
                <c:pt idx="17">
                  <c:v>1.4837299999999999E-2</c:v>
                </c:pt>
                <c:pt idx="18">
                  <c:v>1.14632E-2</c:v>
                </c:pt>
                <c:pt idx="19">
                  <c:v>2.04773E-2</c:v>
                </c:pt>
                <c:pt idx="20">
                  <c:v>6.0958899999999996E-3</c:v>
                </c:pt>
                <c:pt idx="21">
                  <c:v>8.2864800000000006E-3</c:v>
                </c:pt>
                <c:pt idx="22">
                  <c:v>2.4437E-2</c:v>
                </c:pt>
                <c:pt idx="23">
                  <c:v>1.83363E-2</c:v>
                </c:pt>
                <c:pt idx="24">
                  <c:v>1.38941E-2</c:v>
                </c:pt>
                <c:pt idx="25">
                  <c:v>8.3074599999999992E-3</c:v>
                </c:pt>
                <c:pt idx="26">
                  <c:v>3.2997099999999998E-4</c:v>
                </c:pt>
                <c:pt idx="27">
                  <c:v>2.1915400000000002E-2</c:v>
                </c:pt>
                <c:pt idx="28">
                  <c:v>1.27344E-2</c:v>
                </c:pt>
                <c:pt idx="29">
                  <c:v>2.4723100000000001E-2</c:v>
                </c:pt>
                <c:pt idx="30">
                  <c:v>1.9968E-2</c:v>
                </c:pt>
                <c:pt idx="31">
                  <c:v>1.70755E-2</c:v>
                </c:pt>
                <c:pt idx="32">
                  <c:v>1.17311E-2</c:v>
                </c:pt>
                <c:pt idx="33">
                  <c:v>2.9334099999999998E-2</c:v>
                </c:pt>
                <c:pt idx="34">
                  <c:v>1.7952900000000001E-2</c:v>
                </c:pt>
                <c:pt idx="35">
                  <c:v>1.9300500000000002E-2</c:v>
                </c:pt>
                <c:pt idx="36">
                  <c:v>1.8347700000000002E-2</c:v>
                </c:pt>
                <c:pt idx="37">
                  <c:v>6.3457499999999998E-3</c:v>
                </c:pt>
                <c:pt idx="38">
                  <c:v>2.4289100000000001E-2</c:v>
                </c:pt>
                <c:pt idx="39">
                  <c:v>1.2213699999999999E-2</c:v>
                </c:pt>
                <c:pt idx="40">
                  <c:v>2.8306999999999999E-2</c:v>
                </c:pt>
                <c:pt idx="41">
                  <c:v>2.1221199999999999E-2</c:v>
                </c:pt>
                <c:pt idx="42">
                  <c:v>7.3986099999999999E-3</c:v>
                </c:pt>
                <c:pt idx="43">
                  <c:v>2.0169300000000001E-2</c:v>
                </c:pt>
                <c:pt idx="44">
                  <c:v>2.0307499999999999E-2</c:v>
                </c:pt>
                <c:pt idx="45">
                  <c:v>1.7710699999999999E-2</c:v>
                </c:pt>
                <c:pt idx="46">
                  <c:v>1.3058699999999999E-2</c:v>
                </c:pt>
                <c:pt idx="47">
                  <c:v>2.86713E-2</c:v>
                </c:pt>
                <c:pt idx="48">
                  <c:v>1.9986199999999999E-2</c:v>
                </c:pt>
                <c:pt idx="49">
                  <c:v>2.5322000000000001E-2</c:v>
                </c:pt>
                <c:pt idx="50">
                  <c:v>4.0254599999999998E-3</c:v>
                </c:pt>
                <c:pt idx="51">
                  <c:v>1.46704E-2</c:v>
                </c:pt>
                <c:pt idx="52">
                  <c:v>1.09978E-2</c:v>
                </c:pt>
                <c:pt idx="53">
                  <c:v>1.9914600000000001E-2</c:v>
                </c:pt>
                <c:pt idx="54">
                  <c:v>2.4764999999999999E-2</c:v>
                </c:pt>
                <c:pt idx="55">
                  <c:v>1.2767799999999999E-2</c:v>
                </c:pt>
                <c:pt idx="56">
                  <c:v>1.9105899999999999E-2</c:v>
                </c:pt>
                <c:pt idx="57">
                  <c:v>2.09179E-2</c:v>
                </c:pt>
                <c:pt idx="58">
                  <c:v>1.6383200000000001E-2</c:v>
                </c:pt>
                <c:pt idx="59">
                  <c:v>2.2849100000000001E-2</c:v>
                </c:pt>
                <c:pt idx="60">
                  <c:v>1.0812799999999999E-2</c:v>
                </c:pt>
                <c:pt idx="61">
                  <c:v>1.4042900000000001E-2</c:v>
                </c:pt>
                <c:pt idx="62">
                  <c:v>1.7888100000000001E-2</c:v>
                </c:pt>
                <c:pt idx="63">
                  <c:v>1.78595E-2</c:v>
                </c:pt>
                <c:pt idx="64">
                  <c:v>1.3185499999999999E-2</c:v>
                </c:pt>
                <c:pt idx="65">
                  <c:v>1.7149899999999999E-2</c:v>
                </c:pt>
                <c:pt idx="66">
                  <c:v>1.92318E-2</c:v>
                </c:pt>
                <c:pt idx="67">
                  <c:v>3.8881300000000001E-3</c:v>
                </c:pt>
                <c:pt idx="68">
                  <c:v>2.5326700000000001E-2</c:v>
                </c:pt>
                <c:pt idx="69">
                  <c:v>1.7581900000000001E-2</c:v>
                </c:pt>
                <c:pt idx="70">
                  <c:v>2.4448399999999999E-2</c:v>
                </c:pt>
                <c:pt idx="71">
                  <c:v>1.22633E-2</c:v>
                </c:pt>
                <c:pt idx="72">
                  <c:v>2.2232100000000001E-2</c:v>
                </c:pt>
                <c:pt idx="73">
                  <c:v>1.7286300000000001E-2</c:v>
                </c:pt>
                <c:pt idx="74">
                  <c:v>1.84631E-2</c:v>
                </c:pt>
                <c:pt idx="75">
                  <c:v>3.07646E-2</c:v>
                </c:pt>
                <c:pt idx="76">
                  <c:v>2.2218700000000001E-2</c:v>
                </c:pt>
                <c:pt idx="77">
                  <c:v>1.31836E-2</c:v>
                </c:pt>
                <c:pt idx="78">
                  <c:v>1.1693E-2</c:v>
                </c:pt>
                <c:pt idx="79">
                  <c:v>2.0144499999999999E-2</c:v>
                </c:pt>
                <c:pt idx="80">
                  <c:v>2.4419799999999998E-2</c:v>
                </c:pt>
                <c:pt idx="81">
                  <c:v>2.7633700000000001E-2</c:v>
                </c:pt>
                <c:pt idx="82">
                  <c:v>2.9663999999999999E-2</c:v>
                </c:pt>
                <c:pt idx="83">
                  <c:v>2.3340199999999998E-2</c:v>
                </c:pt>
                <c:pt idx="84">
                  <c:v>1.8802599999999999E-2</c:v>
                </c:pt>
                <c:pt idx="85">
                  <c:v>2.9860500000000002E-2</c:v>
                </c:pt>
                <c:pt idx="86">
                  <c:v>3.5108599999999997E-2</c:v>
                </c:pt>
                <c:pt idx="87">
                  <c:v>2.0758599999999999E-2</c:v>
                </c:pt>
                <c:pt idx="88">
                  <c:v>2.4422599999999999E-2</c:v>
                </c:pt>
                <c:pt idx="89">
                  <c:v>1.7883300000000001E-2</c:v>
                </c:pt>
                <c:pt idx="90">
                  <c:v>1.6890499999999999E-2</c:v>
                </c:pt>
                <c:pt idx="91">
                  <c:v>2.0381900000000001E-2</c:v>
                </c:pt>
                <c:pt idx="92">
                  <c:v>3.1186100000000001E-2</c:v>
                </c:pt>
                <c:pt idx="93">
                  <c:v>1.51281E-2</c:v>
                </c:pt>
                <c:pt idx="94">
                  <c:v>1.22118E-2</c:v>
                </c:pt>
                <c:pt idx="95">
                  <c:v>1.0828000000000001E-2</c:v>
                </c:pt>
                <c:pt idx="96">
                  <c:v>1.6393700000000001E-2</c:v>
                </c:pt>
                <c:pt idx="97">
                  <c:v>2.7241700000000001E-2</c:v>
                </c:pt>
                <c:pt idx="98">
                  <c:v>2.0117800000000002E-2</c:v>
                </c:pt>
                <c:pt idx="99">
                  <c:v>9.8371499999999994E-3</c:v>
                </c:pt>
                <c:pt idx="100">
                  <c:v>1.3006200000000001E-2</c:v>
                </c:pt>
                <c:pt idx="101">
                  <c:v>2.2153899999999998E-3</c:v>
                </c:pt>
                <c:pt idx="102">
                  <c:v>1.37711E-2</c:v>
                </c:pt>
                <c:pt idx="103">
                  <c:v>1.7030699999999999E-2</c:v>
                </c:pt>
                <c:pt idx="104">
                  <c:v>1.13554E-2</c:v>
                </c:pt>
                <c:pt idx="105">
                  <c:v>2.1705599999999999E-2</c:v>
                </c:pt>
                <c:pt idx="106">
                  <c:v>-5.476E-3</c:v>
                </c:pt>
                <c:pt idx="107">
                  <c:v>6.9341699999999999E-3</c:v>
                </c:pt>
                <c:pt idx="108">
                  <c:v>1.19057E-2</c:v>
                </c:pt>
                <c:pt idx="109">
                  <c:v>5.9356699999999997E-3</c:v>
                </c:pt>
                <c:pt idx="110">
                  <c:v>1.5205400000000001E-2</c:v>
                </c:pt>
                <c:pt idx="111">
                  <c:v>-1.00899E-3</c:v>
                </c:pt>
                <c:pt idx="112">
                  <c:v>8.3322499999999994E-3</c:v>
                </c:pt>
                <c:pt idx="113">
                  <c:v>9.4032300000000003E-3</c:v>
                </c:pt>
                <c:pt idx="114">
                  <c:v>1.5284499999999999E-2</c:v>
                </c:pt>
                <c:pt idx="115">
                  <c:v>1.3854E-2</c:v>
                </c:pt>
                <c:pt idx="116">
                  <c:v>5.1927600000000003E-3</c:v>
                </c:pt>
                <c:pt idx="117">
                  <c:v>3.2405899999999998E-3</c:v>
                </c:pt>
                <c:pt idx="118">
                  <c:v>1.5626899999999999E-2</c:v>
                </c:pt>
                <c:pt idx="119">
                  <c:v>1.03979E-2</c:v>
                </c:pt>
                <c:pt idx="120">
                  <c:v>1.7535200000000001E-2</c:v>
                </c:pt>
                <c:pt idx="121">
                  <c:v>1.1288599999999999E-2</c:v>
                </c:pt>
                <c:pt idx="122">
                  <c:v>-1.5163399999999999E-4</c:v>
                </c:pt>
                <c:pt idx="123">
                  <c:v>-6.7138699999999996E-4</c:v>
                </c:pt>
                <c:pt idx="124">
                  <c:v>1.1034E-3</c:v>
                </c:pt>
                <c:pt idx="125">
                  <c:v>1.6736000000000001E-2</c:v>
                </c:pt>
                <c:pt idx="126">
                  <c:v>1.34039E-2</c:v>
                </c:pt>
                <c:pt idx="127">
                  <c:v>1.3715700000000001E-2</c:v>
                </c:pt>
                <c:pt idx="128">
                  <c:v>-1.75285E-3</c:v>
                </c:pt>
                <c:pt idx="129">
                  <c:v>1.73578E-2</c:v>
                </c:pt>
                <c:pt idx="130">
                  <c:v>4.4364900000000004E-3</c:v>
                </c:pt>
                <c:pt idx="131">
                  <c:v>1.8802599999999999E-2</c:v>
                </c:pt>
                <c:pt idx="132">
                  <c:v>1.64948E-2</c:v>
                </c:pt>
                <c:pt idx="133">
                  <c:v>-3.0136099999999999E-3</c:v>
                </c:pt>
                <c:pt idx="134">
                  <c:v>-1.48678E-3</c:v>
                </c:pt>
                <c:pt idx="135">
                  <c:v>8.7308899999999998E-3</c:v>
                </c:pt>
                <c:pt idx="136">
                  <c:v>1.96209E-2</c:v>
                </c:pt>
                <c:pt idx="137">
                  <c:v>1.6002700000000002E-2</c:v>
                </c:pt>
                <c:pt idx="138">
                  <c:v>4.0416699999999998E-3</c:v>
                </c:pt>
                <c:pt idx="139">
                  <c:v>2.5863599999999998E-3</c:v>
                </c:pt>
                <c:pt idx="140">
                  <c:v>5.6915300000000002E-3</c:v>
                </c:pt>
                <c:pt idx="141">
                  <c:v>-9.2172599999999997E-3</c:v>
                </c:pt>
                <c:pt idx="142">
                  <c:v>1.7883300000000001E-2</c:v>
                </c:pt>
                <c:pt idx="143">
                  <c:v>2.07901E-4</c:v>
                </c:pt>
                <c:pt idx="144">
                  <c:v>1.94311E-2</c:v>
                </c:pt>
                <c:pt idx="145">
                  <c:v>1.0672600000000001E-2</c:v>
                </c:pt>
                <c:pt idx="146">
                  <c:v>9.3183499999999996E-3</c:v>
                </c:pt>
                <c:pt idx="147">
                  <c:v>2.1480599999999999E-2</c:v>
                </c:pt>
                <c:pt idx="148">
                  <c:v>1.74179E-2</c:v>
                </c:pt>
                <c:pt idx="149">
                  <c:v>2.1138199999999999E-2</c:v>
                </c:pt>
                <c:pt idx="150">
                  <c:v>1.4550199999999999E-2</c:v>
                </c:pt>
                <c:pt idx="151">
                  <c:v>4.0197399999999999E-3</c:v>
                </c:pt>
                <c:pt idx="152">
                  <c:v>5.7611499999999996E-3</c:v>
                </c:pt>
                <c:pt idx="153">
                  <c:v>1.67799E-2</c:v>
                </c:pt>
                <c:pt idx="154">
                  <c:v>1.91431E-2</c:v>
                </c:pt>
                <c:pt idx="155">
                  <c:v>3.4873000000000001E-2</c:v>
                </c:pt>
                <c:pt idx="156">
                  <c:v>1.966E-2</c:v>
                </c:pt>
                <c:pt idx="157">
                  <c:v>1.35107E-2</c:v>
                </c:pt>
                <c:pt idx="158">
                  <c:v>1.7992000000000001E-2</c:v>
                </c:pt>
                <c:pt idx="159">
                  <c:v>2.1512E-2</c:v>
                </c:pt>
                <c:pt idx="160">
                  <c:v>2.0154999999999999E-2</c:v>
                </c:pt>
                <c:pt idx="161">
                  <c:v>1.9050600000000001E-2</c:v>
                </c:pt>
                <c:pt idx="162">
                  <c:v>2.4087899999999999E-2</c:v>
                </c:pt>
                <c:pt idx="163">
                  <c:v>2.1565399999999998E-2</c:v>
                </c:pt>
                <c:pt idx="164">
                  <c:v>7.4768100000000004E-4</c:v>
                </c:pt>
                <c:pt idx="165">
                  <c:v>2.1949799999999998E-2</c:v>
                </c:pt>
                <c:pt idx="166">
                  <c:v>1.9336699999999998E-2</c:v>
                </c:pt>
                <c:pt idx="167">
                  <c:v>2.6103999999999999E-2</c:v>
                </c:pt>
                <c:pt idx="168">
                  <c:v>1.6036000000000002E-2</c:v>
                </c:pt>
                <c:pt idx="169">
                  <c:v>1.21317E-2</c:v>
                </c:pt>
                <c:pt idx="170">
                  <c:v>1.6635899999999999E-2</c:v>
                </c:pt>
                <c:pt idx="171">
                  <c:v>1.9882199999999999E-2</c:v>
                </c:pt>
                <c:pt idx="172">
                  <c:v>2.5460199999999999E-2</c:v>
                </c:pt>
                <c:pt idx="173">
                  <c:v>1.7045999999999999E-2</c:v>
                </c:pt>
                <c:pt idx="174">
                  <c:v>2.18706E-2</c:v>
                </c:pt>
                <c:pt idx="175">
                  <c:v>1.54171E-2</c:v>
                </c:pt>
                <c:pt idx="176">
                  <c:v>1.41373E-2</c:v>
                </c:pt>
                <c:pt idx="177">
                  <c:v>1.7395000000000001E-2</c:v>
                </c:pt>
                <c:pt idx="178">
                  <c:v>2.47602E-2</c:v>
                </c:pt>
                <c:pt idx="179">
                  <c:v>2.4422599999999999E-2</c:v>
                </c:pt>
                <c:pt idx="180">
                  <c:v>1.6703599999999999E-2</c:v>
                </c:pt>
                <c:pt idx="181">
                  <c:v>8.4848400000000004E-3</c:v>
                </c:pt>
                <c:pt idx="182">
                  <c:v>1.16959E-2</c:v>
                </c:pt>
                <c:pt idx="183">
                  <c:v>1.48535E-2</c:v>
                </c:pt>
                <c:pt idx="184">
                  <c:v>1.9341500000000001E-2</c:v>
                </c:pt>
                <c:pt idx="185">
                  <c:v>1.6166699999999999E-2</c:v>
                </c:pt>
                <c:pt idx="186">
                  <c:v>1.1336300000000001E-2</c:v>
                </c:pt>
                <c:pt idx="187">
                  <c:v>2.10114E-2</c:v>
                </c:pt>
                <c:pt idx="188">
                  <c:v>2.6430100000000002E-2</c:v>
                </c:pt>
                <c:pt idx="189">
                  <c:v>1.5307400000000001E-2</c:v>
                </c:pt>
                <c:pt idx="190">
                  <c:v>1.33343E-2</c:v>
                </c:pt>
                <c:pt idx="191">
                  <c:v>3.3063900000000002E-3</c:v>
                </c:pt>
                <c:pt idx="192" formatCode="0.00E+00">
                  <c:v>6.3791300000000002E-3</c:v>
                </c:pt>
                <c:pt idx="193">
                  <c:v>3.26633E-3</c:v>
                </c:pt>
                <c:pt idx="194">
                  <c:v>7.42722E-3</c:v>
                </c:pt>
                <c:pt idx="195">
                  <c:v>1.16796E-2</c:v>
                </c:pt>
                <c:pt idx="196">
                  <c:v>3.4151099999999998E-3</c:v>
                </c:pt>
                <c:pt idx="197">
                  <c:v>6.3486100000000002E-3</c:v>
                </c:pt>
                <c:pt idx="198">
                  <c:v>2.7742399999999999E-3</c:v>
                </c:pt>
                <c:pt idx="199">
                  <c:v>7.9593700000000003E-3</c:v>
                </c:pt>
                <c:pt idx="200">
                  <c:v>5.5847199999999996E-3</c:v>
                </c:pt>
                <c:pt idx="201">
                  <c:v>-5.4197300000000002E-3</c:v>
                </c:pt>
                <c:pt idx="202">
                  <c:v>-3.7250500000000001E-3</c:v>
                </c:pt>
                <c:pt idx="203">
                  <c:v>-6.0176800000000001E-3</c:v>
                </c:pt>
                <c:pt idx="204">
                  <c:v>-7.7533699999999997E-4</c:v>
                </c:pt>
                <c:pt idx="205">
                  <c:v>-5.9862099999999996E-3</c:v>
                </c:pt>
                <c:pt idx="206">
                  <c:v>-2.2010799999999998E-3</c:v>
                </c:pt>
                <c:pt idx="207">
                  <c:v>-7.6980599999999996E-3</c:v>
                </c:pt>
                <c:pt idx="208">
                  <c:v>-7.7533699999999997E-4</c:v>
                </c:pt>
                <c:pt idx="209">
                  <c:v>-9.5892000000000008E-3</c:v>
                </c:pt>
                <c:pt idx="210">
                  <c:v>-1.0992099999999999E-2</c:v>
                </c:pt>
                <c:pt idx="211">
                  <c:v>-3.3893600000000001E-3</c:v>
                </c:pt>
                <c:pt idx="212">
                  <c:v>-6.9580099999999997E-3</c:v>
                </c:pt>
                <c:pt idx="213">
                  <c:v>-6.25896E-3</c:v>
                </c:pt>
                <c:pt idx="214">
                  <c:v>1.3418200000000001E-3</c:v>
                </c:pt>
                <c:pt idx="215">
                  <c:v>9.4661699999999994E-3</c:v>
                </c:pt>
                <c:pt idx="216">
                  <c:v>-2.06947E-4</c:v>
                </c:pt>
                <c:pt idx="217">
                  <c:v>-1.42965E-2</c:v>
                </c:pt>
                <c:pt idx="218">
                  <c:v>-3.2119800000000001E-3</c:v>
                </c:pt>
                <c:pt idx="219">
                  <c:v>-5.5503799999999997E-3</c:v>
                </c:pt>
                <c:pt idx="220">
                  <c:v>-5.7277700000000001E-3</c:v>
                </c:pt>
                <c:pt idx="221">
                  <c:v>5.8174099999999999E-4</c:v>
                </c:pt>
                <c:pt idx="222">
                  <c:v>-2.9735600000000001E-3</c:v>
                </c:pt>
                <c:pt idx="223">
                  <c:v>4.4508000000000004E-3</c:v>
                </c:pt>
                <c:pt idx="224" formatCode="0.00E+00">
                  <c:v>-5.8174100000000003E-5</c:v>
                </c:pt>
                <c:pt idx="225">
                  <c:v>-1.11465E-2</c:v>
                </c:pt>
                <c:pt idx="226">
                  <c:v>-1.3858799999999999E-2</c:v>
                </c:pt>
                <c:pt idx="227">
                  <c:v>-2.7942700000000002E-3</c:v>
                </c:pt>
                <c:pt idx="228">
                  <c:v>6.9503799999999999E-3</c:v>
                </c:pt>
                <c:pt idx="229">
                  <c:v>-7.1907000000000004E-3</c:v>
                </c:pt>
                <c:pt idx="230">
                  <c:v>-6.7167299999999997E-3</c:v>
                </c:pt>
                <c:pt idx="231">
                  <c:v>-3.5553E-3</c:v>
                </c:pt>
                <c:pt idx="232">
                  <c:v>-1.4991799999999999E-3</c:v>
                </c:pt>
                <c:pt idx="233">
                  <c:v>6.3705399999999996E-4</c:v>
                </c:pt>
                <c:pt idx="234">
                  <c:v>-7.8678099999999994E-3</c:v>
                </c:pt>
                <c:pt idx="235">
                  <c:v>-6.4592399999999998E-3</c:v>
                </c:pt>
                <c:pt idx="236">
                  <c:v>-5.9022900000000001E-3</c:v>
                </c:pt>
                <c:pt idx="237" formatCode="0.00E+00">
                  <c:v>-6.5669999999999999E-3</c:v>
                </c:pt>
                <c:pt idx="238">
                  <c:v>-8.7127699999999999E-3</c:v>
                </c:pt>
                <c:pt idx="239">
                  <c:v>-1.7006899999999998E-2</c:v>
                </c:pt>
                <c:pt idx="240">
                  <c:v>1.7123200000000002E-2</c:v>
                </c:pt>
                <c:pt idx="241">
                  <c:v>-4.0769600000000001E-3</c:v>
                </c:pt>
                <c:pt idx="242">
                  <c:v>-9.4156299999999995E-3</c:v>
                </c:pt>
                <c:pt idx="243">
                  <c:v>5.0010699999999998E-3</c:v>
                </c:pt>
                <c:pt idx="244">
                  <c:v>-1.5955899999999999E-2</c:v>
                </c:pt>
                <c:pt idx="245">
                  <c:v>-1.5973999999999999E-3</c:v>
                </c:pt>
                <c:pt idx="246">
                  <c:v>-4.2572E-3</c:v>
                </c:pt>
                <c:pt idx="247">
                  <c:v>-7.0047399999999998E-3</c:v>
                </c:pt>
                <c:pt idx="248">
                  <c:v>-4.6949399999999999E-3</c:v>
                </c:pt>
                <c:pt idx="249">
                  <c:v>-7.8105900000000001E-3</c:v>
                </c:pt>
                <c:pt idx="250">
                  <c:v>-4.3420799999999999E-3</c:v>
                </c:pt>
                <c:pt idx="251">
                  <c:v>-1.0101300000000001E-2</c:v>
                </c:pt>
                <c:pt idx="252">
                  <c:v>-4.2867699999999996E-3</c:v>
                </c:pt>
                <c:pt idx="253">
                  <c:v>-4.9152400000000004E-3</c:v>
                </c:pt>
                <c:pt idx="254">
                  <c:v>-5.2700000000000004E-3</c:v>
                </c:pt>
                <c:pt idx="255">
                  <c:v>-7.3747600000000002E-3</c:v>
                </c:pt>
                <c:pt idx="256">
                  <c:v>9.3402899999999994E-3</c:v>
                </c:pt>
                <c:pt idx="257" formatCode="0.00E+00">
                  <c:v>5.36251E-3</c:v>
                </c:pt>
                <c:pt idx="258">
                  <c:v>7.1258500000000004E-3</c:v>
                </c:pt>
                <c:pt idx="259">
                  <c:v>4.4202800000000004E-3</c:v>
                </c:pt>
                <c:pt idx="260">
                  <c:v>-2.3469900000000002E-3</c:v>
                </c:pt>
                <c:pt idx="261">
                  <c:v>4.6730000000000001E-3</c:v>
                </c:pt>
                <c:pt idx="262">
                  <c:v>8.6717600000000006E-3</c:v>
                </c:pt>
                <c:pt idx="263">
                  <c:v>-2.1696100000000002E-3</c:v>
                </c:pt>
                <c:pt idx="264">
                  <c:v>-7.29942E-3</c:v>
                </c:pt>
                <c:pt idx="265">
                  <c:v>-6.2942500000000004E-3</c:v>
                </c:pt>
                <c:pt idx="266">
                  <c:v>2.7475400000000001E-3</c:v>
                </c:pt>
                <c:pt idx="267">
                  <c:v>6.7634599999999998E-3</c:v>
                </c:pt>
                <c:pt idx="268">
                  <c:v>9.8085399999999993E-3</c:v>
                </c:pt>
                <c:pt idx="269">
                  <c:v>6.10065E-3</c:v>
                </c:pt>
                <c:pt idx="270">
                  <c:v>6.8445199999999998E-3</c:v>
                </c:pt>
                <c:pt idx="271">
                  <c:v>-9.1543200000000005E-3</c:v>
                </c:pt>
                <c:pt idx="272">
                  <c:v>3.1089799999999999E-4</c:v>
                </c:pt>
                <c:pt idx="273">
                  <c:v>-5.4311799999999999E-3</c:v>
                </c:pt>
                <c:pt idx="274">
                  <c:v>-4.7445300000000003E-3</c:v>
                </c:pt>
                <c:pt idx="275">
                  <c:v>4.33826E-3</c:v>
                </c:pt>
                <c:pt idx="276">
                  <c:v>-1.4140099999999999E-2</c:v>
                </c:pt>
                <c:pt idx="277">
                  <c:v>5.1040599999999997E-3</c:v>
                </c:pt>
                <c:pt idx="278">
                  <c:v>-1.7261500000000001E-4</c:v>
                </c:pt>
                <c:pt idx="279">
                  <c:v>-1.2674299999999999E-3</c:v>
                </c:pt>
                <c:pt idx="280">
                  <c:v>-9.3288399999999997E-3</c:v>
                </c:pt>
                <c:pt idx="281">
                  <c:v>-1.88522E-2</c:v>
                </c:pt>
                <c:pt idx="282">
                  <c:v>-7.1678200000000001E-3</c:v>
                </c:pt>
                <c:pt idx="283">
                  <c:v>-1.7702099999999998E-2</c:v>
                </c:pt>
                <c:pt idx="284">
                  <c:v>-2.3279199999999998E-3</c:v>
                </c:pt>
                <c:pt idx="285">
                  <c:v>-5.3138700000000001E-3</c:v>
                </c:pt>
                <c:pt idx="286">
                  <c:v>8.2302099999999995E-4</c:v>
                </c:pt>
                <c:pt idx="287">
                  <c:v>3.89004E-3</c:v>
                </c:pt>
                <c:pt idx="288">
                  <c:v>-7.9956100000000002E-3</c:v>
                </c:pt>
                <c:pt idx="289">
                  <c:v>-8.0452000000000006E-3</c:v>
                </c:pt>
                <c:pt idx="290">
                  <c:v>-1.53685E-2</c:v>
                </c:pt>
                <c:pt idx="291">
                  <c:v>-1.5478099999999999E-3</c:v>
                </c:pt>
                <c:pt idx="292">
                  <c:v>-4.6606099999999999E-3</c:v>
                </c:pt>
                <c:pt idx="293">
                  <c:v>3.2587100000000002E-3</c:v>
                </c:pt>
                <c:pt idx="294">
                  <c:v>-7.55501E-3</c:v>
                </c:pt>
                <c:pt idx="295">
                  <c:v>-6.7901599999999995E-4</c:v>
                </c:pt>
                <c:pt idx="296">
                  <c:v>1.2455000000000001E-3</c:v>
                </c:pt>
                <c:pt idx="297">
                  <c:v>-1.83287E-2</c:v>
                </c:pt>
                <c:pt idx="298">
                  <c:v>-2.32029E-3</c:v>
                </c:pt>
                <c:pt idx="299">
                  <c:v>-1.34964E-2</c:v>
                </c:pt>
                <c:pt idx="300">
                  <c:v>-1.76716E-3</c:v>
                </c:pt>
                <c:pt idx="301">
                  <c:v>-5.1565200000000004E-3</c:v>
                </c:pt>
                <c:pt idx="302">
                  <c:v>-2.49395E-2</c:v>
                </c:pt>
                <c:pt idx="303">
                  <c:v>-1.1198E-2</c:v>
                </c:pt>
                <c:pt idx="304">
                  <c:v>-4.2781800000000004E-3</c:v>
                </c:pt>
                <c:pt idx="305">
                  <c:v>-6.6833500000000002E-3</c:v>
                </c:pt>
                <c:pt idx="306">
                  <c:v>1.86443E-3</c:v>
                </c:pt>
                <c:pt idx="307">
                  <c:v>-1.7338800000000001E-2</c:v>
                </c:pt>
                <c:pt idx="308">
                  <c:v>-1.60322E-2</c:v>
                </c:pt>
                <c:pt idx="309">
                  <c:v>-1.0288200000000001E-2</c:v>
                </c:pt>
                <c:pt idx="310" formatCode="0.00E+00">
                  <c:v>-1.35908E-2</c:v>
                </c:pt>
                <c:pt idx="311">
                  <c:v>-1.33343E-2</c:v>
                </c:pt>
                <c:pt idx="312">
                  <c:v>-3.9091100000000004E-3</c:v>
                </c:pt>
                <c:pt idx="313">
                  <c:v>-9.9201199999999993E-3</c:v>
                </c:pt>
                <c:pt idx="314">
                  <c:v>-9.47571E-3</c:v>
                </c:pt>
                <c:pt idx="315">
                  <c:v>-1.4924E-2</c:v>
                </c:pt>
                <c:pt idx="316">
                  <c:v>-1.5158700000000001E-2</c:v>
                </c:pt>
                <c:pt idx="317">
                  <c:v>-9.1495499999999994E-3</c:v>
                </c:pt>
                <c:pt idx="318">
                  <c:v>-1.54743E-2</c:v>
                </c:pt>
                <c:pt idx="319">
                  <c:v>-1.23739E-2</c:v>
                </c:pt>
                <c:pt idx="320">
                  <c:v>-1.4701799999999999E-2</c:v>
                </c:pt>
                <c:pt idx="321">
                  <c:v>-1.35908E-2</c:v>
                </c:pt>
                <c:pt idx="322">
                  <c:v>-1.9233699999999999E-2</c:v>
                </c:pt>
                <c:pt idx="323" formatCode="0.00E+00">
                  <c:v>-2.3628199999999999E-2</c:v>
                </c:pt>
                <c:pt idx="324">
                  <c:v>-1.86272E-2</c:v>
                </c:pt>
                <c:pt idx="325">
                  <c:v>-2.9497099999999998E-2</c:v>
                </c:pt>
                <c:pt idx="326">
                  <c:v>-2.66418E-2</c:v>
                </c:pt>
                <c:pt idx="327">
                  <c:v>-1.81675E-2</c:v>
                </c:pt>
                <c:pt idx="328">
                  <c:v>-2.7766200000000001E-2</c:v>
                </c:pt>
                <c:pt idx="329">
                  <c:v>-2.6794399999999999E-2</c:v>
                </c:pt>
                <c:pt idx="330">
                  <c:v>-2.2589700000000001E-2</c:v>
                </c:pt>
                <c:pt idx="331">
                  <c:v>-2.06251E-2</c:v>
                </c:pt>
                <c:pt idx="332">
                  <c:v>-2.34556E-2</c:v>
                </c:pt>
                <c:pt idx="333">
                  <c:v>-8.1520099999999995E-3</c:v>
                </c:pt>
                <c:pt idx="334">
                  <c:v>-2.8285000000000001E-2</c:v>
                </c:pt>
                <c:pt idx="335">
                  <c:v>-3.0466099999999999E-2</c:v>
                </c:pt>
                <c:pt idx="336">
                  <c:v>-3.3788699999999998E-2</c:v>
                </c:pt>
                <c:pt idx="337">
                  <c:v>-2.3853300000000001E-2</c:v>
                </c:pt>
                <c:pt idx="338">
                  <c:v>-2.5848400000000001E-2</c:v>
                </c:pt>
                <c:pt idx="339">
                  <c:v>-1.85728E-2</c:v>
                </c:pt>
                <c:pt idx="340" formatCode="0.00E+00">
                  <c:v>-3.9562199999999999E-2</c:v>
                </c:pt>
                <c:pt idx="341">
                  <c:v>-3.9201699999999999E-2</c:v>
                </c:pt>
                <c:pt idx="342">
                  <c:v>-3.6994899999999997E-2</c:v>
                </c:pt>
                <c:pt idx="343">
                  <c:v>-2.8285999999999999E-2</c:v>
                </c:pt>
                <c:pt idx="344">
                  <c:v>-1.8070200000000002E-2</c:v>
                </c:pt>
                <c:pt idx="345">
                  <c:v>-4.7078099999999998E-2</c:v>
                </c:pt>
                <c:pt idx="346">
                  <c:v>-3.4508700000000003E-2</c:v>
                </c:pt>
                <c:pt idx="347">
                  <c:v>-6.4314800000000005E-2</c:v>
                </c:pt>
                <c:pt idx="348">
                  <c:v>-3.5226800000000003E-2</c:v>
                </c:pt>
                <c:pt idx="349">
                  <c:v>-2.8329799999999999E-2</c:v>
                </c:pt>
                <c:pt idx="350">
                  <c:v>-2.9815700000000001E-2</c:v>
                </c:pt>
                <c:pt idx="351">
                  <c:v>-2.9560099999999999E-2</c:v>
                </c:pt>
                <c:pt idx="352">
                  <c:v>-3.5185800000000003E-2</c:v>
                </c:pt>
                <c:pt idx="353" formatCode="0.00E+00">
                  <c:v>1.06277E-2</c:v>
                </c:pt>
                <c:pt idx="354">
                  <c:v>-5.3548800000000002E-3</c:v>
                </c:pt>
                <c:pt idx="355">
                  <c:v>-3.5142900000000002E-3</c:v>
                </c:pt>
                <c:pt idx="356">
                  <c:v>3.3655199999999999E-3</c:v>
                </c:pt>
                <c:pt idx="357">
                  <c:v>-2.4401699999999998E-2</c:v>
                </c:pt>
                <c:pt idx="358">
                  <c:v>1.6756099999999999E-3</c:v>
                </c:pt>
                <c:pt idx="359">
                  <c:v>-3.1201400000000001E-2</c:v>
                </c:pt>
                <c:pt idx="360">
                  <c:v>-1.1669199999999999E-2</c:v>
                </c:pt>
                <c:pt idx="361">
                  <c:v>-1.2884100000000001E-2</c:v>
                </c:pt>
                <c:pt idx="362">
                  <c:v>-2.59695E-2</c:v>
                </c:pt>
                <c:pt idx="363">
                  <c:v>-8.1872899999999998E-3</c:v>
                </c:pt>
                <c:pt idx="364">
                  <c:v>-1.2793499999999999E-2</c:v>
                </c:pt>
                <c:pt idx="365">
                  <c:v>3.1251899999999999E-3</c:v>
                </c:pt>
                <c:pt idx="366">
                  <c:v>5.9452100000000003E-3</c:v>
                </c:pt>
                <c:pt idx="367">
                  <c:v>6.0081499999999999E-4</c:v>
                </c:pt>
                <c:pt idx="368">
                  <c:v>1.2606600000000001E-2</c:v>
                </c:pt>
                <c:pt idx="369">
                  <c:v>-1.1820799999999999E-2</c:v>
                </c:pt>
                <c:pt idx="370">
                  <c:v>-2.1152500000000001E-2</c:v>
                </c:pt>
                <c:pt idx="371">
                  <c:v>-6.4144099999999997E-3</c:v>
                </c:pt>
                <c:pt idx="372">
                  <c:v>-1.3332400000000001E-3</c:v>
                </c:pt>
                <c:pt idx="373">
                  <c:v>7.0705400000000002E-3</c:v>
                </c:pt>
                <c:pt idx="374">
                  <c:v>-3.6964400000000001E-3</c:v>
                </c:pt>
                <c:pt idx="375">
                  <c:v>-1.5239699999999999E-3</c:v>
                </c:pt>
                <c:pt idx="376">
                  <c:v>-1.6368899999999999E-2</c:v>
                </c:pt>
                <c:pt idx="377">
                  <c:v>-3.3884000000000002E-3</c:v>
                </c:pt>
                <c:pt idx="378">
                  <c:v>-1.4139199999999999E-2</c:v>
                </c:pt>
                <c:pt idx="379">
                  <c:v>-1.5871E-2</c:v>
                </c:pt>
                <c:pt idx="380">
                  <c:v>-1.06277E-2</c:v>
                </c:pt>
                <c:pt idx="381">
                  <c:v>-2.9754599999999999E-2</c:v>
                </c:pt>
                <c:pt idx="382">
                  <c:v>-2.5218999999999998E-2</c:v>
                </c:pt>
                <c:pt idx="383">
                  <c:v>-7.0800799999999999E-3</c:v>
                </c:pt>
                <c:pt idx="384">
                  <c:v>-6.5498400000000003E-3</c:v>
                </c:pt>
                <c:pt idx="385" formatCode="0.00E+00">
                  <c:v>-2.9603999999999998E-2</c:v>
                </c:pt>
                <c:pt idx="386">
                  <c:v>-3.6498999999999997E-2</c:v>
                </c:pt>
                <c:pt idx="387">
                  <c:v>-3.9862599999999998E-2</c:v>
                </c:pt>
                <c:pt idx="388">
                  <c:v>-3.3197400000000002E-2</c:v>
                </c:pt>
                <c:pt idx="389">
                  <c:v>-1.10674E-2</c:v>
                </c:pt>
                <c:pt idx="390">
                  <c:v>-2.36273E-2</c:v>
                </c:pt>
                <c:pt idx="391">
                  <c:v>-1.6477599999999998E-2</c:v>
                </c:pt>
                <c:pt idx="392">
                  <c:v>-1.27096E-2</c:v>
                </c:pt>
                <c:pt idx="393">
                  <c:v>1.95503E-3</c:v>
                </c:pt>
                <c:pt idx="394">
                  <c:v>9.9897400000000004E-3</c:v>
                </c:pt>
                <c:pt idx="395">
                  <c:v>-2.2821400000000002E-3</c:v>
                </c:pt>
                <c:pt idx="396">
                  <c:v>-4.0616999999999997E-3</c:v>
                </c:pt>
                <c:pt idx="397">
                  <c:v>-3.6077499999999998E-3</c:v>
                </c:pt>
                <c:pt idx="398">
                  <c:v>1.6450900000000001E-3</c:v>
                </c:pt>
                <c:pt idx="399">
                  <c:v>-2.3832300000000001E-2</c:v>
                </c:pt>
                <c:pt idx="400">
                  <c:v>-6.3571900000000004E-3</c:v>
                </c:pt>
                <c:pt idx="401">
                  <c:v>-4.2171500000000002E-3</c:v>
                </c:pt>
                <c:pt idx="402">
                  <c:v>-1.51615E-2</c:v>
                </c:pt>
                <c:pt idx="403">
                  <c:v>-6.7377100000000001E-3</c:v>
                </c:pt>
                <c:pt idx="404">
                  <c:v>-2.2053699999999999E-2</c:v>
                </c:pt>
                <c:pt idx="405">
                  <c:v>-2.9910099999999998E-2</c:v>
                </c:pt>
                <c:pt idx="406">
                  <c:v>-2.6627499999999998E-2</c:v>
                </c:pt>
                <c:pt idx="407" formatCode="0.00E+00">
                  <c:v>-2.2572499999999999E-2</c:v>
                </c:pt>
                <c:pt idx="408">
                  <c:v>-2.6845000000000001E-2</c:v>
                </c:pt>
                <c:pt idx="409">
                  <c:v>-1.8686299999999999E-2</c:v>
                </c:pt>
                <c:pt idx="410">
                  <c:v>-2.3880999999999999E-2</c:v>
                </c:pt>
                <c:pt idx="411">
                  <c:v>-2.9845199999999999E-2</c:v>
                </c:pt>
                <c:pt idx="412">
                  <c:v>-1.50604E-2</c:v>
                </c:pt>
                <c:pt idx="413" formatCode="0.00E+00">
                  <c:v>-1.00222E-2</c:v>
                </c:pt>
                <c:pt idx="414">
                  <c:v>-9.5443699999999999E-3</c:v>
                </c:pt>
                <c:pt idx="415">
                  <c:v>-1.5880600000000002E-2</c:v>
                </c:pt>
                <c:pt idx="416">
                  <c:v>-1.6019800000000001E-2</c:v>
                </c:pt>
                <c:pt idx="417">
                  <c:v>3.4256E-3</c:v>
                </c:pt>
                <c:pt idx="418">
                  <c:v>-1.19114E-3</c:v>
                </c:pt>
                <c:pt idx="419">
                  <c:v>-7.66659E-3</c:v>
                </c:pt>
                <c:pt idx="420">
                  <c:v>-1.9578899999999999E-3</c:v>
                </c:pt>
                <c:pt idx="421">
                  <c:v>-1.4514900000000001E-2</c:v>
                </c:pt>
                <c:pt idx="422">
                  <c:v>-1.0874699999999999E-2</c:v>
                </c:pt>
                <c:pt idx="423">
                  <c:v>-1.3977099999999999E-2</c:v>
                </c:pt>
                <c:pt idx="424">
                  <c:v>-1.00965E-2</c:v>
                </c:pt>
                <c:pt idx="425">
                  <c:v>-2.1589299999999999E-2</c:v>
                </c:pt>
                <c:pt idx="426">
                  <c:v>-1.9084899999999998E-2</c:v>
                </c:pt>
                <c:pt idx="427">
                  <c:v>-1.47066E-2</c:v>
                </c:pt>
                <c:pt idx="428">
                  <c:v>-1.25475E-2</c:v>
                </c:pt>
                <c:pt idx="429">
                  <c:v>-1.8845600000000001E-2</c:v>
                </c:pt>
                <c:pt idx="430">
                  <c:v>-2.9368399999999999E-2</c:v>
                </c:pt>
                <c:pt idx="431">
                  <c:v>-2.495E-2</c:v>
                </c:pt>
                <c:pt idx="432">
                  <c:v>-1.43757E-2</c:v>
                </c:pt>
                <c:pt idx="433">
                  <c:v>-2.51398E-2</c:v>
                </c:pt>
                <c:pt idx="434">
                  <c:v>-2.50616E-2</c:v>
                </c:pt>
                <c:pt idx="435">
                  <c:v>-1.15738E-2</c:v>
                </c:pt>
                <c:pt idx="436">
                  <c:v>-2.1711299999999999E-2</c:v>
                </c:pt>
                <c:pt idx="437">
                  <c:v>1.93882E-3</c:v>
                </c:pt>
                <c:pt idx="438">
                  <c:v>-1.69325E-2</c:v>
                </c:pt>
                <c:pt idx="439">
                  <c:v>-2.8547300000000001E-2</c:v>
                </c:pt>
                <c:pt idx="440">
                  <c:v>-1.39122E-2</c:v>
                </c:pt>
                <c:pt idx="441">
                  <c:v>-3.1134599999999998E-2</c:v>
                </c:pt>
                <c:pt idx="442">
                  <c:v>-3.48387E-2</c:v>
                </c:pt>
                <c:pt idx="443">
                  <c:v>-2.06251E-2</c:v>
                </c:pt>
                <c:pt idx="444">
                  <c:v>-2.4692499999999999E-2</c:v>
                </c:pt>
                <c:pt idx="445">
                  <c:v>-2.5110199999999999E-2</c:v>
                </c:pt>
                <c:pt idx="446">
                  <c:v>-1.55354E-2</c:v>
                </c:pt>
                <c:pt idx="447">
                  <c:v>-1.5938799999999999E-2</c:v>
                </c:pt>
                <c:pt idx="448">
                  <c:v>-8.9807499999999992E-3</c:v>
                </c:pt>
                <c:pt idx="449">
                  <c:v>-2.8441399999999999E-2</c:v>
                </c:pt>
                <c:pt idx="450">
                  <c:v>-3.4865399999999998E-2</c:v>
                </c:pt>
                <c:pt idx="451">
                  <c:v>-1.3894999999999999E-2</c:v>
                </c:pt>
                <c:pt idx="452">
                  <c:v>-4.3950099999999999E-2</c:v>
                </c:pt>
                <c:pt idx="453">
                  <c:v>-6.8645499999999996E-3</c:v>
                </c:pt>
                <c:pt idx="454">
                  <c:v>-2.0167399999999999E-2</c:v>
                </c:pt>
                <c:pt idx="455">
                  <c:v>-9.7618099999999992E-3</c:v>
                </c:pt>
                <c:pt idx="456">
                  <c:v>-1.3661400000000001E-2</c:v>
                </c:pt>
                <c:pt idx="457">
                  <c:v>-8.2616800000000004E-3</c:v>
                </c:pt>
                <c:pt idx="458">
                  <c:v>-5.7067899999999998E-3</c:v>
                </c:pt>
                <c:pt idx="459">
                  <c:v>-2.51503E-2</c:v>
                </c:pt>
                <c:pt idx="460">
                  <c:v>-3.8642899999999998E-3</c:v>
                </c:pt>
                <c:pt idx="461">
                  <c:v>-1.9268E-2</c:v>
                </c:pt>
                <c:pt idx="462">
                  <c:v>-2.0886399999999999E-2</c:v>
                </c:pt>
                <c:pt idx="463">
                  <c:v>-2.0062400000000001E-2</c:v>
                </c:pt>
                <c:pt idx="464">
                  <c:v>-9.7198500000000004E-3</c:v>
                </c:pt>
                <c:pt idx="465">
                  <c:v>-1.7740200000000001E-2</c:v>
                </c:pt>
                <c:pt idx="466">
                  <c:v>-2.11287E-2</c:v>
                </c:pt>
                <c:pt idx="467" formatCode="0.00E+00">
                  <c:v>-3.97396E-2</c:v>
                </c:pt>
                <c:pt idx="468">
                  <c:v>-2.5195100000000002E-2</c:v>
                </c:pt>
                <c:pt idx="469">
                  <c:v>-1.8632900000000001E-2</c:v>
                </c:pt>
                <c:pt idx="470">
                  <c:v>-1.5276E-2</c:v>
                </c:pt>
                <c:pt idx="471">
                  <c:v>-3.01552E-2</c:v>
                </c:pt>
                <c:pt idx="472">
                  <c:v>-3.9586999999999999E-3</c:v>
                </c:pt>
                <c:pt idx="473">
                  <c:v>-1.4146799999999999E-2</c:v>
                </c:pt>
                <c:pt idx="474">
                  <c:v>-1.6222E-2</c:v>
                </c:pt>
                <c:pt idx="475">
                  <c:v>-1.9302400000000001E-2</c:v>
                </c:pt>
                <c:pt idx="476">
                  <c:v>-6.0825300000000001E-3</c:v>
                </c:pt>
                <c:pt idx="477">
                  <c:v>1.2822200000000001E-2</c:v>
                </c:pt>
                <c:pt idx="478">
                  <c:v>-2.0321800000000001E-2</c:v>
                </c:pt>
                <c:pt idx="479">
                  <c:v>-3.72982E-3</c:v>
                </c:pt>
                <c:pt idx="480">
                  <c:v>-2.3908599999999999E-2</c:v>
                </c:pt>
                <c:pt idx="481">
                  <c:v>1.61648E-3</c:v>
                </c:pt>
                <c:pt idx="482">
                  <c:v>-6.3190499999999997E-3</c:v>
                </c:pt>
                <c:pt idx="483">
                  <c:v>-8.0862E-3</c:v>
                </c:pt>
                <c:pt idx="484">
                  <c:v>-1.12677E-2</c:v>
                </c:pt>
                <c:pt idx="485">
                  <c:v>-5.9699999999999996E-3</c:v>
                </c:pt>
                <c:pt idx="486">
                  <c:v>-1.49517E-2</c:v>
                </c:pt>
                <c:pt idx="487">
                  <c:v>4.3497099999999997E-3</c:v>
                </c:pt>
                <c:pt idx="488">
                  <c:v>1.0686899999999999E-2</c:v>
                </c:pt>
                <c:pt idx="489">
                  <c:v>-8.6107300000000005E-3</c:v>
                </c:pt>
                <c:pt idx="490">
                  <c:v>7.2841599999999996E-3</c:v>
                </c:pt>
                <c:pt idx="491">
                  <c:v>-2.6178400000000002E-3</c:v>
                </c:pt>
                <c:pt idx="492">
                  <c:v>1.09243E-2</c:v>
                </c:pt>
                <c:pt idx="493">
                  <c:v>1.7881399999999999E-3</c:v>
                </c:pt>
                <c:pt idx="494">
                  <c:v>1.21975E-2</c:v>
                </c:pt>
                <c:pt idx="495">
                  <c:v>-2.0837799999999999E-3</c:v>
                </c:pt>
                <c:pt idx="496">
                  <c:v>-1.31903E-2</c:v>
                </c:pt>
                <c:pt idx="497">
                  <c:v>-1.6381300000000001E-2</c:v>
                </c:pt>
                <c:pt idx="498">
                  <c:v>-3.7756E-3</c:v>
                </c:pt>
                <c:pt idx="499">
                  <c:v>1.61743E-3</c:v>
                </c:pt>
                <c:pt idx="500">
                  <c:v>2.97737E-3</c:v>
                </c:pt>
                <c:pt idx="501">
                  <c:v>-1.6978300000000002E-2</c:v>
                </c:pt>
                <c:pt idx="502">
                  <c:v>-1.46713E-2</c:v>
                </c:pt>
                <c:pt idx="503">
                  <c:v>8.5315700000000005E-3</c:v>
                </c:pt>
                <c:pt idx="504">
                  <c:v>3.7527099999999998E-3</c:v>
                </c:pt>
                <c:pt idx="505">
                  <c:v>-5.7315800000000004E-4</c:v>
                </c:pt>
                <c:pt idx="506">
                  <c:v>-2.2211100000000001E-3</c:v>
                </c:pt>
                <c:pt idx="507">
                  <c:v>6.6404300000000001E-3</c:v>
                </c:pt>
                <c:pt idx="508" formatCode="0.00E+00">
                  <c:v>2.9334999999999999E-3</c:v>
                </c:pt>
                <c:pt idx="509">
                  <c:v>2.7170200000000001E-3</c:v>
                </c:pt>
                <c:pt idx="510">
                  <c:v>8.2149500000000004E-3</c:v>
                </c:pt>
                <c:pt idx="511">
                  <c:v>1.2656199999999999E-2</c:v>
                </c:pt>
                <c:pt idx="512">
                  <c:v>-2.0729999999999998E-2</c:v>
                </c:pt>
                <c:pt idx="513">
                  <c:v>-9.2334700000000006E-3</c:v>
                </c:pt>
                <c:pt idx="514">
                  <c:v>-9.5710799999999992E-3</c:v>
                </c:pt>
                <c:pt idx="515">
                  <c:v>-1.62411E-3</c:v>
                </c:pt>
                <c:pt idx="516">
                  <c:v>-3.2720599999999998E-3</c:v>
                </c:pt>
                <c:pt idx="517">
                  <c:v>-9.1371500000000001E-3</c:v>
                </c:pt>
                <c:pt idx="518">
                  <c:v>-5.4197300000000002E-3</c:v>
                </c:pt>
                <c:pt idx="519">
                  <c:v>1.5068099999999999E-3</c:v>
                </c:pt>
                <c:pt idx="520" formatCode="0.00E+00">
                  <c:v>-1.43051E-5</c:v>
                </c:pt>
                <c:pt idx="521">
                  <c:v>-7.6589600000000002E-3</c:v>
                </c:pt>
                <c:pt idx="522">
                  <c:v>1.8464999999999999E-2</c:v>
                </c:pt>
                <c:pt idx="523">
                  <c:v>1.1014900000000001E-3</c:v>
                </c:pt>
                <c:pt idx="524">
                  <c:v>1.01137E-2</c:v>
                </c:pt>
                <c:pt idx="525">
                  <c:v>1.1262900000000001E-3</c:v>
                </c:pt>
                <c:pt idx="526">
                  <c:v>1.3185499999999999E-2</c:v>
                </c:pt>
                <c:pt idx="527">
                  <c:v>9.0885199999999992E-3</c:v>
                </c:pt>
                <c:pt idx="528">
                  <c:v>7.9336200000000006E-3</c:v>
                </c:pt>
                <c:pt idx="529">
                  <c:v>3.1166100000000001E-3</c:v>
                </c:pt>
                <c:pt idx="530">
                  <c:v>-1.87492E-3</c:v>
                </c:pt>
                <c:pt idx="531">
                  <c:v>6.0386700000000003E-3</c:v>
                </c:pt>
                <c:pt idx="532">
                  <c:v>8.2902900000000005E-3</c:v>
                </c:pt>
                <c:pt idx="533">
                  <c:v>3.0136099999999999E-4</c:v>
                </c:pt>
                <c:pt idx="534">
                  <c:v>1.5439E-2</c:v>
                </c:pt>
                <c:pt idx="535">
                  <c:v>1.23701E-2</c:v>
                </c:pt>
                <c:pt idx="536">
                  <c:v>-7.8401600000000005E-3</c:v>
                </c:pt>
                <c:pt idx="537">
                  <c:v>1.24168E-3</c:v>
                </c:pt>
                <c:pt idx="538">
                  <c:v>-1.39904E-3</c:v>
                </c:pt>
                <c:pt idx="539">
                  <c:v>-7.9431499999999995E-3</c:v>
                </c:pt>
                <c:pt idx="540">
                  <c:v>-1.8758799999999999E-3</c:v>
                </c:pt>
                <c:pt idx="541">
                  <c:v>-7.3709500000000002E-3</c:v>
                </c:pt>
                <c:pt idx="542">
                  <c:v>2.1047599999999998E-3</c:v>
                </c:pt>
                <c:pt idx="543">
                  <c:v>-3.7050199999999998E-3</c:v>
                </c:pt>
                <c:pt idx="544">
                  <c:v>8.2969700000000001E-4</c:v>
                </c:pt>
                <c:pt idx="545">
                  <c:v>7.1115500000000003E-3</c:v>
                </c:pt>
                <c:pt idx="546">
                  <c:v>-5.7516099999999999E-3</c:v>
                </c:pt>
                <c:pt idx="547">
                  <c:v>-1.0467499999999999E-2</c:v>
                </c:pt>
                <c:pt idx="548">
                  <c:v>-4.0721900000000001E-4</c:v>
                </c:pt>
                <c:pt idx="549">
                  <c:v>9.8104500000000001E-3</c:v>
                </c:pt>
                <c:pt idx="550">
                  <c:v>7.0781699999999999E-3</c:v>
                </c:pt>
                <c:pt idx="551" formatCode="0.00E+00">
                  <c:v>-5.5313099999999997E-5</c:v>
                </c:pt>
                <c:pt idx="552">
                  <c:v>1.36566E-2</c:v>
                </c:pt>
                <c:pt idx="553">
                  <c:v>-5.5789899999999998E-3</c:v>
                </c:pt>
                <c:pt idx="554">
                  <c:v>-2.0421999999999999E-2</c:v>
                </c:pt>
                <c:pt idx="555">
                  <c:v>-1.9082100000000001E-2</c:v>
                </c:pt>
                <c:pt idx="556">
                  <c:v>-1.35155E-2</c:v>
                </c:pt>
                <c:pt idx="557">
                  <c:v>-9.0379699999999993E-3</c:v>
                </c:pt>
                <c:pt idx="558">
                  <c:v>9.6893299999999995E-4</c:v>
                </c:pt>
                <c:pt idx="559">
                  <c:v>-2.6285200000000002E-2</c:v>
                </c:pt>
                <c:pt idx="560">
                  <c:v>-1.47209E-2</c:v>
                </c:pt>
                <c:pt idx="561">
                  <c:v>-6.7224499999999996E-3</c:v>
                </c:pt>
                <c:pt idx="562" formatCode="0.00E+00">
                  <c:v>-2.4585700000000002E-3</c:v>
                </c:pt>
                <c:pt idx="563">
                  <c:v>-1.31168E-2</c:v>
                </c:pt>
                <c:pt idx="564">
                  <c:v>-2.8734199999999998E-3</c:v>
                </c:pt>
                <c:pt idx="565">
                  <c:v>-8.3618200000000007E-3</c:v>
                </c:pt>
                <c:pt idx="566">
                  <c:v>1.4915499999999999E-3</c:v>
                </c:pt>
                <c:pt idx="567">
                  <c:v>-7.2984699999999996E-3</c:v>
                </c:pt>
                <c:pt idx="568">
                  <c:v>1.41268E-2</c:v>
                </c:pt>
                <c:pt idx="569">
                  <c:v>1.64986E-4</c:v>
                </c:pt>
                <c:pt idx="570">
                  <c:v>6.35624E-3</c:v>
                </c:pt>
                <c:pt idx="571">
                  <c:v>-1.0982499999999999E-2</c:v>
                </c:pt>
                <c:pt idx="572">
                  <c:v>-2.3023600000000002E-2</c:v>
                </c:pt>
                <c:pt idx="573">
                  <c:v>-1.4801E-2</c:v>
                </c:pt>
                <c:pt idx="574">
                  <c:v>-7.6265300000000003E-3</c:v>
                </c:pt>
                <c:pt idx="575">
                  <c:v>-8.5124999999999992E-3</c:v>
                </c:pt>
                <c:pt idx="576">
                  <c:v>-2.0232199999999999E-2</c:v>
                </c:pt>
                <c:pt idx="577">
                  <c:v>-2.00415E-2</c:v>
                </c:pt>
                <c:pt idx="578">
                  <c:v>-1.37129E-2</c:v>
                </c:pt>
                <c:pt idx="579">
                  <c:v>-1.7722100000000001E-2</c:v>
                </c:pt>
                <c:pt idx="580">
                  <c:v>-1.78823E-2</c:v>
                </c:pt>
                <c:pt idx="581">
                  <c:v>-2.01187E-2</c:v>
                </c:pt>
                <c:pt idx="582">
                  <c:v>1.24493E-2</c:v>
                </c:pt>
                <c:pt idx="583">
                  <c:v>-9.1562299999999996E-3</c:v>
                </c:pt>
                <c:pt idx="584">
                  <c:v>2.96116E-3</c:v>
                </c:pt>
                <c:pt idx="585">
                  <c:v>4.3929099999999999E-2</c:v>
                </c:pt>
                <c:pt idx="586">
                  <c:v>2.8540599999999999E-2</c:v>
                </c:pt>
                <c:pt idx="587">
                  <c:v>2.8274500000000001E-2</c:v>
                </c:pt>
                <c:pt idx="588">
                  <c:v>5.6181E-3</c:v>
                </c:pt>
                <c:pt idx="589">
                  <c:v>-1.46027E-2</c:v>
                </c:pt>
                <c:pt idx="590">
                  <c:v>-3.2720599999999998E-3</c:v>
                </c:pt>
                <c:pt idx="591">
                  <c:v>1.0021199999999999E-2</c:v>
                </c:pt>
                <c:pt idx="592">
                  <c:v>2.21195E-2</c:v>
                </c:pt>
                <c:pt idx="593">
                  <c:v>2.2733699999999999E-2</c:v>
                </c:pt>
                <c:pt idx="594">
                  <c:v>4.3325400000000002E-3</c:v>
                </c:pt>
                <c:pt idx="595">
                  <c:v>1.7794600000000001E-2</c:v>
                </c:pt>
                <c:pt idx="596">
                  <c:v>1.6920999999999999E-2</c:v>
                </c:pt>
                <c:pt idx="597">
                  <c:v>3.3637E-2</c:v>
                </c:pt>
                <c:pt idx="598">
                  <c:v>2.63977E-2</c:v>
                </c:pt>
                <c:pt idx="599">
                  <c:v>1.63851E-2</c:v>
                </c:pt>
                <c:pt idx="600">
                  <c:v>9.6969599999999993E-3</c:v>
                </c:pt>
                <c:pt idx="601">
                  <c:v>1.4038099999999999E-3</c:v>
                </c:pt>
                <c:pt idx="602">
                  <c:v>4.4035900000000003E-2</c:v>
                </c:pt>
                <c:pt idx="603">
                  <c:v>2.1396600000000002E-2</c:v>
                </c:pt>
                <c:pt idx="604">
                  <c:v>3.3767699999999998E-2</c:v>
                </c:pt>
                <c:pt idx="605">
                  <c:v>3.5451900000000001E-2</c:v>
                </c:pt>
                <c:pt idx="606">
                  <c:v>2.6351900000000001E-2</c:v>
                </c:pt>
                <c:pt idx="607">
                  <c:v>1.9912699999999998E-2</c:v>
                </c:pt>
                <c:pt idx="608" formatCode="0.00E+00">
                  <c:v>1.31903E-2</c:v>
                </c:pt>
                <c:pt idx="609" formatCode="0.00E+00">
                  <c:v>3.0075999999999999E-2</c:v>
                </c:pt>
                <c:pt idx="610">
                  <c:v>2.63824E-2</c:v>
                </c:pt>
                <c:pt idx="611">
                  <c:v>2.5864600000000001E-2</c:v>
                </c:pt>
                <c:pt idx="612">
                  <c:v>2.1381399999999998E-2</c:v>
                </c:pt>
                <c:pt idx="613">
                  <c:v>1.2595200000000001E-2</c:v>
                </c:pt>
                <c:pt idx="614">
                  <c:v>4.6501199999999998E-3</c:v>
                </c:pt>
                <c:pt idx="615">
                  <c:v>3.04012E-2</c:v>
                </c:pt>
                <c:pt idx="616">
                  <c:v>3.1728699999999999E-2</c:v>
                </c:pt>
                <c:pt idx="617">
                  <c:v>-7.0609999999999996E-3</c:v>
                </c:pt>
                <c:pt idx="618">
                  <c:v>-1.28326E-2</c:v>
                </c:pt>
                <c:pt idx="619">
                  <c:v>-1.36452E-2</c:v>
                </c:pt>
                <c:pt idx="620">
                  <c:v>1.5608800000000001E-2</c:v>
                </c:pt>
                <c:pt idx="621">
                  <c:v>1.62764E-2</c:v>
                </c:pt>
                <c:pt idx="622">
                  <c:v>9.0646700000000004E-3</c:v>
                </c:pt>
                <c:pt idx="623">
                  <c:v>3.48177E-2</c:v>
                </c:pt>
                <c:pt idx="624">
                  <c:v>2.99454E-2</c:v>
                </c:pt>
                <c:pt idx="625">
                  <c:v>2.7112000000000001E-2</c:v>
                </c:pt>
                <c:pt idx="626">
                  <c:v>2.23532E-2</c:v>
                </c:pt>
                <c:pt idx="627">
                  <c:v>3.7136099999999998E-2</c:v>
                </c:pt>
                <c:pt idx="628">
                  <c:v>3.2710099999999999E-2</c:v>
                </c:pt>
                <c:pt idx="629">
                  <c:v>1.6376499999999999E-2</c:v>
                </c:pt>
                <c:pt idx="630">
                  <c:v>1.8135100000000001E-2</c:v>
                </c:pt>
                <c:pt idx="631">
                  <c:v>1.6054200000000001E-2</c:v>
                </c:pt>
                <c:pt idx="632">
                  <c:v>2.6428199999999999E-2</c:v>
                </c:pt>
                <c:pt idx="633" formatCode="0.00E+00">
                  <c:v>2.11802E-2</c:v>
                </c:pt>
                <c:pt idx="634">
                  <c:v>1.5665100000000001E-2</c:v>
                </c:pt>
                <c:pt idx="635">
                  <c:v>2.1192599999999999E-2</c:v>
                </c:pt>
                <c:pt idx="636">
                  <c:v>1.9614199999999998E-2</c:v>
                </c:pt>
                <c:pt idx="637">
                  <c:v>1.24149E-2</c:v>
                </c:pt>
                <c:pt idx="638">
                  <c:v>-5.7592399999999997E-3</c:v>
                </c:pt>
                <c:pt idx="639">
                  <c:v>2.0740499999999999E-2</c:v>
                </c:pt>
                <c:pt idx="640">
                  <c:v>-8.7366100000000006E-3</c:v>
                </c:pt>
                <c:pt idx="641">
                  <c:v>1.9730600000000001E-2</c:v>
                </c:pt>
                <c:pt idx="642">
                  <c:v>1.5901599999999998E-2</c:v>
                </c:pt>
                <c:pt idx="643">
                  <c:v>2.4068800000000001E-2</c:v>
                </c:pt>
                <c:pt idx="644">
                  <c:v>2.4062199999999999E-2</c:v>
                </c:pt>
                <c:pt idx="645">
                  <c:v>1.6397499999999999E-2</c:v>
                </c:pt>
                <c:pt idx="646">
                  <c:v>2.0431499999999998E-2</c:v>
                </c:pt>
                <c:pt idx="647">
                  <c:v>1.01099E-2</c:v>
                </c:pt>
                <c:pt idx="648">
                  <c:v>2.60086E-2</c:v>
                </c:pt>
                <c:pt idx="649">
                  <c:v>1.0359800000000001E-2</c:v>
                </c:pt>
                <c:pt idx="650">
                  <c:v>1.9190800000000001E-2</c:v>
                </c:pt>
                <c:pt idx="651">
                  <c:v>1.8154099999999999E-2</c:v>
                </c:pt>
                <c:pt idx="652">
                  <c:v>1.8853200000000001E-2</c:v>
                </c:pt>
                <c:pt idx="653">
                  <c:v>1.50032E-2</c:v>
                </c:pt>
                <c:pt idx="654">
                  <c:v>2.01321E-2</c:v>
                </c:pt>
                <c:pt idx="655">
                  <c:v>1.87645E-2</c:v>
                </c:pt>
                <c:pt idx="656">
                  <c:v>7.2536500000000004E-3</c:v>
                </c:pt>
                <c:pt idx="657">
                  <c:v>-4.3993000000000001E-3</c:v>
                </c:pt>
                <c:pt idx="658">
                  <c:v>1.1161799999999999E-2</c:v>
                </c:pt>
                <c:pt idx="659">
                  <c:v>1.47896E-2</c:v>
                </c:pt>
                <c:pt idx="660">
                  <c:v>4.3373099999999996E-3</c:v>
                </c:pt>
                <c:pt idx="661">
                  <c:v>-4.4317200000000001E-3</c:v>
                </c:pt>
                <c:pt idx="662">
                  <c:v>6.1511999999999999E-3</c:v>
                </c:pt>
                <c:pt idx="663">
                  <c:v>-5.83649E-4</c:v>
                </c:pt>
                <c:pt idx="664">
                  <c:v>2.8076199999999998E-3</c:v>
                </c:pt>
                <c:pt idx="665">
                  <c:v>6.3114199999999999E-3</c:v>
                </c:pt>
                <c:pt idx="666">
                  <c:v>2.20337E-2</c:v>
                </c:pt>
                <c:pt idx="667">
                  <c:v>1.5471499999999999E-2</c:v>
                </c:pt>
                <c:pt idx="668">
                  <c:v>2.25782E-2</c:v>
                </c:pt>
                <c:pt idx="669">
                  <c:v>1.6923899999999999E-2</c:v>
                </c:pt>
                <c:pt idx="670">
                  <c:v>2.9964399999999999E-2</c:v>
                </c:pt>
                <c:pt idx="671">
                  <c:v>9.2821099999999997E-3</c:v>
                </c:pt>
                <c:pt idx="672">
                  <c:v>3.9882700000000004E-3</c:v>
                </c:pt>
                <c:pt idx="673">
                  <c:v>6.1368899999999999E-3</c:v>
                </c:pt>
                <c:pt idx="674">
                  <c:v>3.32928E-3</c:v>
                </c:pt>
                <c:pt idx="675">
                  <c:v>1.69582E-2</c:v>
                </c:pt>
                <c:pt idx="676">
                  <c:v>8.4619499999999993E-3</c:v>
                </c:pt>
                <c:pt idx="677">
                  <c:v>1.0434199999999999E-2</c:v>
                </c:pt>
                <c:pt idx="678">
                  <c:v>1.5896799999999999E-2</c:v>
                </c:pt>
                <c:pt idx="679">
                  <c:v>1.3192199999999999E-2</c:v>
                </c:pt>
                <c:pt idx="680">
                  <c:v>-4.6129200000000004E-3</c:v>
                </c:pt>
                <c:pt idx="681">
                  <c:v>1.3156899999999999E-2</c:v>
                </c:pt>
                <c:pt idx="682">
                  <c:v>8.6441E-3</c:v>
                </c:pt>
                <c:pt idx="683">
                  <c:v>1.54228E-2</c:v>
                </c:pt>
                <c:pt idx="684">
                  <c:v>9.4222999999999998E-3</c:v>
                </c:pt>
                <c:pt idx="685">
                  <c:v>1.6716000000000002E-2</c:v>
                </c:pt>
                <c:pt idx="686">
                  <c:v>2.3208599999999999E-2</c:v>
                </c:pt>
                <c:pt idx="687">
                  <c:v>3.6440800000000002E-2</c:v>
                </c:pt>
                <c:pt idx="688">
                  <c:v>1.6015999999999999E-2</c:v>
                </c:pt>
                <c:pt idx="689">
                  <c:v>4.0197399999999999E-3</c:v>
                </c:pt>
                <c:pt idx="690">
                  <c:v>2.94571E-2</c:v>
                </c:pt>
                <c:pt idx="691">
                  <c:v>-6.8664599999999996E-3</c:v>
                </c:pt>
                <c:pt idx="692">
                  <c:v>6.7319900000000002E-3</c:v>
                </c:pt>
                <c:pt idx="693">
                  <c:v>9.7656300000000008E-3</c:v>
                </c:pt>
                <c:pt idx="694">
                  <c:v>2.4282499999999999E-2</c:v>
                </c:pt>
                <c:pt idx="695">
                  <c:v>8.1844299999999995E-3</c:v>
                </c:pt>
                <c:pt idx="696">
                  <c:v>4.6234099999999997E-3</c:v>
                </c:pt>
                <c:pt idx="697">
                  <c:v>1.5841500000000001E-2</c:v>
                </c:pt>
                <c:pt idx="698">
                  <c:v>1.0698300000000001E-2</c:v>
                </c:pt>
                <c:pt idx="699">
                  <c:v>2.68841E-3</c:v>
                </c:pt>
                <c:pt idx="700">
                  <c:v>2.7608899999999998E-3</c:v>
                </c:pt>
                <c:pt idx="701">
                  <c:v>2.3864699999999999E-2</c:v>
                </c:pt>
                <c:pt idx="702">
                  <c:v>1.3711900000000001E-2</c:v>
                </c:pt>
                <c:pt idx="703">
                  <c:v>-4.9076099999999998E-3</c:v>
                </c:pt>
                <c:pt idx="704">
                  <c:v>2.0909299999999999E-2</c:v>
                </c:pt>
                <c:pt idx="705">
                  <c:v>1.5681299999999999E-2</c:v>
                </c:pt>
                <c:pt idx="706">
                  <c:v>-2.2230100000000001E-3</c:v>
                </c:pt>
                <c:pt idx="707">
                  <c:v>1.20649E-2</c:v>
                </c:pt>
                <c:pt idx="708">
                  <c:v>2.79083E-2</c:v>
                </c:pt>
                <c:pt idx="709">
                  <c:v>2.707E-2</c:v>
                </c:pt>
                <c:pt idx="710">
                  <c:v>1.25141E-2</c:v>
                </c:pt>
                <c:pt idx="711">
                  <c:v>2.4097400000000001E-2</c:v>
                </c:pt>
                <c:pt idx="712">
                  <c:v>3.3539800000000002E-2</c:v>
                </c:pt>
                <c:pt idx="713">
                  <c:v>1.3920800000000001E-2</c:v>
                </c:pt>
                <c:pt idx="714">
                  <c:v>1.6612999999999999E-2</c:v>
                </c:pt>
                <c:pt idx="715">
                  <c:v>8.8605899999999998E-3</c:v>
                </c:pt>
                <c:pt idx="716">
                  <c:v>8.0022800000000005E-3</c:v>
                </c:pt>
                <c:pt idx="717">
                  <c:v>2.5576600000000001E-2</c:v>
                </c:pt>
                <c:pt idx="718">
                  <c:v>1.8837900000000001E-2</c:v>
                </c:pt>
                <c:pt idx="719">
                  <c:v>2.10896E-2</c:v>
                </c:pt>
                <c:pt idx="720">
                  <c:v>2.5143599999999999E-2</c:v>
                </c:pt>
                <c:pt idx="721">
                  <c:v>2.4053600000000001E-2</c:v>
                </c:pt>
                <c:pt idx="722">
                  <c:v>2.7144399999999999E-2</c:v>
                </c:pt>
                <c:pt idx="723">
                  <c:v>1.3451599999999999E-2</c:v>
                </c:pt>
                <c:pt idx="724">
                  <c:v>2.0386700000000001E-2</c:v>
                </c:pt>
                <c:pt idx="725">
                  <c:v>2.8664599999999998E-2</c:v>
                </c:pt>
                <c:pt idx="726">
                  <c:v>2.1106699999999999E-2</c:v>
                </c:pt>
                <c:pt idx="727">
                  <c:v>1.8412600000000001E-2</c:v>
                </c:pt>
                <c:pt idx="728">
                  <c:v>1.27029E-2</c:v>
                </c:pt>
                <c:pt idx="729">
                  <c:v>1.6679800000000002E-2</c:v>
                </c:pt>
                <c:pt idx="730">
                  <c:v>1.5663099999999999E-2</c:v>
                </c:pt>
                <c:pt idx="731">
                  <c:v>1.9315700000000002E-2</c:v>
                </c:pt>
                <c:pt idx="732">
                  <c:v>1.72415E-2</c:v>
                </c:pt>
                <c:pt idx="733">
                  <c:v>1.6118E-2</c:v>
                </c:pt>
                <c:pt idx="734">
                  <c:v>1.5911100000000001E-2</c:v>
                </c:pt>
                <c:pt idx="735">
                  <c:v>2.8677899999999999E-2</c:v>
                </c:pt>
                <c:pt idx="736">
                  <c:v>1.8319100000000001E-2</c:v>
                </c:pt>
                <c:pt idx="737">
                  <c:v>2.48823E-2</c:v>
                </c:pt>
                <c:pt idx="738">
                  <c:v>2.26517E-2</c:v>
                </c:pt>
                <c:pt idx="739">
                  <c:v>1.1126499999999999E-2</c:v>
                </c:pt>
                <c:pt idx="740">
                  <c:v>5.0458899999999999E-3</c:v>
                </c:pt>
                <c:pt idx="741">
                  <c:v>2.0916899999999999E-2</c:v>
                </c:pt>
                <c:pt idx="742">
                  <c:v>6.9932900000000001E-3</c:v>
                </c:pt>
                <c:pt idx="743">
                  <c:v>1.7704999999999999E-2</c:v>
                </c:pt>
                <c:pt idx="744">
                  <c:v>9.7856499999999999E-3</c:v>
                </c:pt>
                <c:pt idx="745">
                  <c:v>2.2719400000000001E-2</c:v>
                </c:pt>
                <c:pt idx="746">
                  <c:v>2.75965E-2</c:v>
                </c:pt>
                <c:pt idx="747">
                  <c:v>-4.8828100000000002E-4</c:v>
                </c:pt>
                <c:pt idx="748">
                  <c:v>1.51749E-2</c:v>
                </c:pt>
                <c:pt idx="749">
                  <c:v>-2.16103E-3</c:v>
                </c:pt>
                <c:pt idx="750">
                  <c:v>1.4549299999999999E-2</c:v>
                </c:pt>
                <c:pt idx="751">
                  <c:v>1.8854099999999999E-2</c:v>
                </c:pt>
                <c:pt idx="752">
                  <c:v>8.7785699999999994E-3</c:v>
                </c:pt>
                <c:pt idx="753">
                  <c:v>1.95169E-2</c:v>
                </c:pt>
                <c:pt idx="754">
                  <c:v>5.5723200000000004E-3</c:v>
                </c:pt>
                <c:pt idx="755">
                  <c:v>2.16446E-2</c:v>
                </c:pt>
                <c:pt idx="756">
                  <c:v>1.1526099999999999E-2</c:v>
                </c:pt>
                <c:pt idx="757">
                  <c:v>1.2575100000000001E-2</c:v>
                </c:pt>
                <c:pt idx="758">
                  <c:v>3.4160599999999998E-3</c:v>
                </c:pt>
                <c:pt idx="759">
                  <c:v>6.8817100000000001E-3</c:v>
                </c:pt>
                <c:pt idx="760">
                  <c:v>2.10896E-2</c:v>
                </c:pt>
                <c:pt idx="761">
                  <c:v>1.44701E-2</c:v>
                </c:pt>
                <c:pt idx="762">
                  <c:v>4.2180999999999998E-3</c:v>
                </c:pt>
                <c:pt idx="763">
                  <c:v>9.0370199999999998E-3</c:v>
                </c:pt>
                <c:pt idx="764">
                  <c:v>3.1821299999999997E-2</c:v>
                </c:pt>
                <c:pt idx="765">
                  <c:v>1.52006E-2</c:v>
                </c:pt>
                <c:pt idx="766">
                  <c:v>1.7275800000000001E-2</c:v>
                </c:pt>
                <c:pt idx="767">
                  <c:v>8.1624999999999996E-3</c:v>
                </c:pt>
                <c:pt idx="768">
                  <c:v>2.28882E-3</c:v>
                </c:pt>
                <c:pt idx="769">
                  <c:v>9.7703900000000003E-3</c:v>
                </c:pt>
                <c:pt idx="770">
                  <c:v>-9.1114000000000004E-3</c:v>
                </c:pt>
                <c:pt idx="771">
                  <c:v>1.7891899999999999E-2</c:v>
                </c:pt>
                <c:pt idx="772">
                  <c:v>1.67952E-2</c:v>
                </c:pt>
                <c:pt idx="773">
                  <c:v>6.6633200000000004E-3</c:v>
                </c:pt>
                <c:pt idx="774">
                  <c:v>6.7501100000000001E-3</c:v>
                </c:pt>
                <c:pt idx="775">
                  <c:v>1.36089E-2</c:v>
                </c:pt>
                <c:pt idx="776" formatCode="0.00E+00">
                  <c:v>-8.1062299999999998E-5</c:v>
                </c:pt>
                <c:pt idx="777">
                  <c:v>-1.23158E-2</c:v>
                </c:pt>
                <c:pt idx="778">
                  <c:v>3.3220300000000001E-2</c:v>
                </c:pt>
                <c:pt idx="779">
                  <c:v>5.4454799999999995E-4</c:v>
                </c:pt>
                <c:pt idx="780">
                  <c:v>1.92652E-2</c:v>
                </c:pt>
                <c:pt idx="781">
                  <c:v>2.0431499999999998E-2</c:v>
                </c:pt>
                <c:pt idx="782">
                  <c:v>2.0663299999999999E-2</c:v>
                </c:pt>
                <c:pt idx="783">
                  <c:v>2.2312200000000001E-2</c:v>
                </c:pt>
                <c:pt idx="784">
                  <c:v>1.3998999999999999E-2</c:v>
                </c:pt>
                <c:pt idx="785">
                  <c:v>1.5558199999999999E-2</c:v>
                </c:pt>
                <c:pt idx="786">
                  <c:v>1.11103E-3</c:v>
                </c:pt>
                <c:pt idx="787">
                  <c:v>1.99986E-3</c:v>
                </c:pt>
                <c:pt idx="788">
                  <c:v>-4.9495700000000004E-3</c:v>
                </c:pt>
                <c:pt idx="789">
                  <c:v>5.4016100000000003E-3</c:v>
                </c:pt>
                <c:pt idx="790">
                  <c:v>-6.06632E-3</c:v>
                </c:pt>
                <c:pt idx="791">
                  <c:v>-8.4524200000000004E-3</c:v>
                </c:pt>
                <c:pt idx="792">
                  <c:v>2.76947E-3</c:v>
                </c:pt>
                <c:pt idx="793">
                  <c:v>6.1302199999999996E-3</c:v>
                </c:pt>
                <c:pt idx="794">
                  <c:v>1.1631000000000001E-2</c:v>
                </c:pt>
                <c:pt idx="795">
                  <c:v>9.3440999999999993E-3</c:v>
                </c:pt>
                <c:pt idx="796">
                  <c:v>2.0941700000000001E-2</c:v>
                </c:pt>
                <c:pt idx="797">
                  <c:v>5.68295E-3</c:v>
                </c:pt>
                <c:pt idx="798">
                  <c:v>3.0547100000000001E-2</c:v>
                </c:pt>
                <c:pt idx="799">
                  <c:v>1.04437E-2</c:v>
                </c:pt>
                <c:pt idx="800">
                  <c:v>1.8748299999999999E-2</c:v>
                </c:pt>
                <c:pt idx="801">
                  <c:v>1.23377E-2</c:v>
                </c:pt>
                <c:pt idx="802">
                  <c:v>7.5321199999999998E-3</c:v>
                </c:pt>
                <c:pt idx="803">
                  <c:v>1.9784E-2</c:v>
                </c:pt>
                <c:pt idx="804">
                  <c:v>1.58634E-2</c:v>
                </c:pt>
                <c:pt idx="805">
                  <c:v>3.5495800000000001E-3</c:v>
                </c:pt>
                <c:pt idx="806">
                  <c:v>2.00596E-2</c:v>
                </c:pt>
                <c:pt idx="807">
                  <c:v>4.6997100000000002E-3</c:v>
                </c:pt>
                <c:pt idx="808">
                  <c:v>-1.00851E-2</c:v>
                </c:pt>
                <c:pt idx="809">
                  <c:v>1.14679E-2</c:v>
                </c:pt>
                <c:pt idx="810">
                  <c:v>6.4916599999999998E-3</c:v>
                </c:pt>
                <c:pt idx="811">
                  <c:v>2.25601E-2</c:v>
                </c:pt>
                <c:pt idx="812">
                  <c:v>-2.8686499999999999E-3</c:v>
                </c:pt>
                <c:pt idx="813">
                  <c:v>-3.5476699999999997E-4</c:v>
                </c:pt>
                <c:pt idx="814">
                  <c:v>1.8589999999999999E-2</c:v>
                </c:pt>
                <c:pt idx="815">
                  <c:v>9.6569099999999995E-3</c:v>
                </c:pt>
                <c:pt idx="816">
                  <c:v>1.24207E-2</c:v>
                </c:pt>
                <c:pt idx="817">
                  <c:v>5.4140100000000003E-3</c:v>
                </c:pt>
                <c:pt idx="818">
                  <c:v>6.7110099999999999E-3</c:v>
                </c:pt>
                <c:pt idx="819">
                  <c:v>2.78473E-3</c:v>
                </c:pt>
                <c:pt idx="820">
                  <c:v>9.1323900000000006E-3</c:v>
                </c:pt>
                <c:pt idx="821">
                  <c:v>-1.96934E-3</c:v>
                </c:pt>
                <c:pt idx="822">
                  <c:v>4.6110200000000004E-3</c:v>
                </c:pt>
                <c:pt idx="823">
                  <c:v>7.2517399999999996E-3</c:v>
                </c:pt>
                <c:pt idx="824">
                  <c:v>3.4217800000000001E-3</c:v>
                </c:pt>
                <c:pt idx="825">
                  <c:v>-4.3668700000000001E-3</c:v>
                </c:pt>
                <c:pt idx="826">
                  <c:v>5.3081500000000002E-3</c:v>
                </c:pt>
                <c:pt idx="827">
                  <c:v>1.03426E-2</c:v>
                </c:pt>
                <c:pt idx="828">
                  <c:v>3.9825399999999997E-3</c:v>
                </c:pt>
                <c:pt idx="829">
                  <c:v>-8.3637200000000005E-4</c:v>
                </c:pt>
                <c:pt idx="830">
                  <c:v>-1.58663E-2</c:v>
                </c:pt>
                <c:pt idx="831">
                  <c:v>-1.32284E-2</c:v>
                </c:pt>
                <c:pt idx="832">
                  <c:v>7.1249E-3</c:v>
                </c:pt>
                <c:pt idx="833">
                  <c:v>1.1580500000000001E-2</c:v>
                </c:pt>
                <c:pt idx="834">
                  <c:v>6.9217699999999998E-3</c:v>
                </c:pt>
                <c:pt idx="835">
                  <c:v>-7.5435599999999997E-4</c:v>
                </c:pt>
                <c:pt idx="836">
                  <c:v>1.60923E-2</c:v>
                </c:pt>
                <c:pt idx="837">
                  <c:v>2.99835E-2</c:v>
                </c:pt>
                <c:pt idx="838">
                  <c:v>6.0358E-3</c:v>
                </c:pt>
                <c:pt idx="839">
                  <c:v>9.9239299999999992E-3</c:v>
                </c:pt>
                <c:pt idx="840">
                  <c:v>2.37083E-3</c:v>
                </c:pt>
                <c:pt idx="841">
                  <c:v>7.3337599999999999E-3</c:v>
                </c:pt>
                <c:pt idx="842">
                  <c:v>4.9705499999999998E-3</c:v>
                </c:pt>
                <c:pt idx="843">
                  <c:v>-8.4323899999999997E-3</c:v>
                </c:pt>
                <c:pt idx="844">
                  <c:v>7.6999700000000004E-3</c:v>
                </c:pt>
                <c:pt idx="845">
                  <c:v>-7.6780299999999998E-3</c:v>
                </c:pt>
                <c:pt idx="846">
                  <c:v>-9.0961500000000008E-3</c:v>
                </c:pt>
                <c:pt idx="847">
                  <c:v>-1.24502E-2</c:v>
                </c:pt>
                <c:pt idx="848">
                  <c:v>-6.6471100000000003E-3</c:v>
                </c:pt>
                <c:pt idx="849">
                  <c:v>-6.0920699999999998E-3</c:v>
                </c:pt>
                <c:pt idx="850">
                  <c:v>-5.55325E-3</c:v>
                </c:pt>
                <c:pt idx="851">
                  <c:v>-4.9200099999999998E-3</c:v>
                </c:pt>
                <c:pt idx="852">
                  <c:v>8.35609E-3</c:v>
                </c:pt>
                <c:pt idx="853">
                  <c:v>7.1001099999999998E-3</c:v>
                </c:pt>
                <c:pt idx="854">
                  <c:v>-6.1092400000000002E-3</c:v>
                </c:pt>
                <c:pt idx="855">
                  <c:v>3.5181000000000001E-3</c:v>
                </c:pt>
                <c:pt idx="856">
                  <c:v>8.2798000000000004E-3</c:v>
                </c:pt>
                <c:pt idx="857">
                  <c:v>1.9541699999999999E-2</c:v>
                </c:pt>
                <c:pt idx="858">
                  <c:v>-1.0251E-2</c:v>
                </c:pt>
                <c:pt idx="859">
                  <c:v>5.5284499999999999E-3</c:v>
                </c:pt>
                <c:pt idx="860" formatCode="0.00E+00">
                  <c:v>-6.9618199999999997E-5</c:v>
                </c:pt>
                <c:pt idx="861">
                  <c:v>-1.1076900000000001E-2</c:v>
                </c:pt>
                <c:pt idx="862">
                  <c:v>-6.9046000000000003E-3</c:v>
                </c:pt>
                <c:pt idx="863">
                  <c:v>-8.5210800000000003E-3</c:v>
                </c:pt>
                <c:pt idx="864">
                  <c:v>5.5036499999999997E-3</c:v>
                </c:pt>
                <c:pt idx="865">
                  <c:v>-4.4784500000000001E-3</c:v>
                </c:pt>
                <c:pt idx="866">
                  <c:v>-1.32561E-2</c:v>
                </c:pt>
                <c:pt idx="867">
                  <c:v>-9.1724400000000005E-3</c:v>
                </c:pt>
                <c:pt idx="868">
                  <c:v>5.6533800000000004E-3</c:v>
                </c:pt>
                <c:pt idx="869">
                  <c:v>-4.31061E-4</c:v>
                </c:pt>
                <c:pt idx="870">
                  <c:v>1.41172E-2</c:v>
                </c:pt>
                <c:pt idx="871">
                  <c:v>-7.9364799999999992E-3</c:v>
                </c:pt>
                <c:pt idx="872">
                  <c:v>-1.71614E-2</c:v>
                </c:pt>
                <c:pt idx="873">
                  <c:v>-1.03951E-3</c:v>
                </c:pt>
                <c:pt idx="874">
                  <c:v>-4.3764099999999998E-3</c:v>
                </c:pt>
                <c:pt idx="875">
                  <c:v>1.7128E-3</c:v>
                </c:pt>
                <c:pt idx="876">
                  <c:v>-9.1171299999999998E-4</c:v>
                </c:pt>
                <c:pt idx="877">
                  <c:v>-5.4903E-3</c:v>
                </c:pt>
                <c:pt idx="878">
                  <c:v>3.4151099999999998E-3</c:v>
                </c:pt>
                <c:pt idx="879">
                  <c:v>8.8920600000000002E-3</c:v>
                </c:pt>
                <c:pt idx="880">
                  <c:v>-1.07212E-2</c:v>
                </c:pt>
                <c:pt idx="881">
                  <c:v>-1.1799799999999999E-2</c:v>
                </c:pt>
                <c:pt idx="882">
                  <c:v>-1.5010799999999999E-3</c:v>
                </c:pt>
                <c:pt idx="883">
                  <c:v>-2.0122500000000001E-3</c:v>
                </c:pt>
                <c:pt idx="884">
                  <c:v>-1.07641E-2</c:v>
                </c:pt>
                <c:pt idx="885">
                  <c:v>-4.6310400000000003E-3</c:v>
                </c:pt>
                <c:pt idx="886">
                  <c:v>7.5912499999999999E-3</c:v>
                </c:pt>
                <c:pt idx="887">
                  <c:v>3.5085699999999999E-3</c:v>
                </c:pt>
                <c:pt idx="888">
                  <c:v>-4.15802E-4</c:v>
                </c:pt>
                <c:pt idx="889">
                  <c:v>-8.8214899999999995E-3</c:v>
                </c:pt>
                <c:pt idx="890">
                  <c:v>1.1462200000000001E-2</c:v>
                </c:pt>
                <c:pt idx="891">
                  <c:v>7.3528300000000003E-3</c:v>
                </c:pt>
                <c:pt idx="892">
                  <c:v>-8.4752999999999998E-3</c:v>
                </c:pt>
                <c:pt idx="893">
                  <c:v>2.4671599999999999E-3</c:v>
                </c:pt>
                <c:pt idx="894">
                  <c:v>3.1604799999999998E-3</c:v>
                </c:pt>
                <c:pt idx="895">
                  <c:v>1.11322E-2</c:v>
                </c:pt>
                <c:pt idx="896">
                  <c:v>8.27694E-3</c:v>
                </c:pt>
                <c:pt idx="897">
                  <c:v>-4.8351299999999998E-4</c:v>
                </c:pt>
                <c:pt idx="898">
                  <c:v>2.9106100000000001E-3</c:v>
                </c:pt>
                <c:pt idx="899">
                  <c:v>-1.3723400000000001E-3</c:v>
                </c:pt>
                <c:pt idx="900">
                  <c:v>-7.3404300000000002E-3</c:v>
                </c:pt>
                <c:pt idx="901" formatCode="0.00E+00">
                  <c:v>-4.5013400000000004E-3</c:v>
                </c:pt>
                <c:pt idx="902">
                  <c:v>-1.8884700000000001E-2</c:v>
                </c:pt>
                <c:pt idx="903">
                  <c:v>7.4319800000000004E-3</c:v>
                </c:pt>
                <c:pt idx="904">
                  <c:v>-6.86741E-3</c:v>
                </c:pt>
                <c:pt idx="905">
                  <c:v>-4.0836300000000004E-3</c:v>
                </c:pt>
                <c:pt idx="906">
                  <c:v>-2.41671E-2</c:v>
                </c:pt>
                <c:pt idx="907">
                  <c:v>6.4449299999999998E-3</c:v>
                </c:pt>
                <c:pt idx="908">
                  <c:v>-1.01099E-2</c:v>
                </c:pt>
                <c:pt idx="909">
                  <c:v>-1.0204299999999999E-2</c:v>
                </c:pt>
                <c:pt idx="910">
                  <c:v>3.6945300000000001E-3</c:v>
                </c:pt>
                <c:pt idx="911">
                  <c:v>4.8828099999999996E-3</c:v>
                </c:pt>
                <c:pt idx="912">
                  <c:v>-3.8213700000000001E-3</c:v>
                </c:pt>
                <c:pt idx="913">
                  <c:v>3.0488999999999998E-3</c:v>
                </c:pt>
                <c:pt idx="914">
                  <c:v>-6.4659099999999996E-4</c:v>
                </c:pt>
                <c:pt idx="915">
                  <c:v>4.7836299999999997E-3</c:v>
                </c:pt>
                <c:pt idx="916">
                  <c:v>4.0197399999999999E-3</c:v>
                </c:pt>
                <c:pt idx="917">
                  <c:v>1.4209699999999999E-4</c:v>
                </c:pt>
                <c:pt idx="918">
                  <c:v>-4.9314500000000004E-3</c:v>
                </c:pt>
                <c:pt idx="919">
                  <c:v>-9.4261199999999996E-3</c:v>
                </c:pt>
                <c:pt idx="920">
                  <c:v>-8.1262599999999997E-3</c:v>
                </c:pt>
                <c:pt idx="921">
                  <c:v>-1.8043500000000001E-2</c:v>
                </c:pt>
                <c:pt idx="922">
                  <c:v>-7.7028299999999999E-3</c:v>
                </c:pt>
                <c:pt idx="923">
                  <c:v>-9.5720300000000005E-3</c:v>
                </c:pt>
                <c:pt idx="924">
                  <c:v>-1.6418499999999999E-2</c:v>
                </c:pt>
                <c:pt idx="925">
                  <c:v>-2.84481E-2</c:v>
                </c:pt>
                <c:pt idx="926">
                  <c:v>-1.20001E-2</c:v>
                </c:pt>
                <c:pt idx="927">
                  <c:v>-8.0184899999999996E-3</c:v>
                </c:pt>
                <c:pt idx="928">
                  <c:v>1.0316799999999999E-2</c:v>
                </c:pt>
                <c:pt idx="929">
                  <c:v>-9.7856499999999999E-3</c:v>
                </c:pt>
                <c:pt idx="930">
                  <c:v>-1.11637E-2</c:v>
                </c:pt>
                <c:pt idx="931">
                  <c:v>-2.0014799999999999E-2</c:v>
                </c:pt>
                <c:pt idx="932">
                  <c:v>-3.4234000000000001E-2</c:v>
                </c:pt>
                <c:pt idx="933">
                  <c:v>-1.2199399999999999E-2</c:v>
                </c:pt>
                <c:pt idx="934">
                  <c:v>-1.2163200000000001E-2</c:v>
                </c:pt>
                <c:pt idx="935">
                  <c:v>-1.50928E-2</c:v>
                </c:pt>
                <c:pt idx="936">
                  <c:v>-2.0880699999999999E-2</c:v>
                </c:pt>
                <c:pt idx="937">
                  <c:v>-2.6442500000000001E-2</c:v>
                </c:pt>
                <c:pt idx="938">
                  <c:v>-1.6692200000000001E-2</c:v>
                </c:pt>
                <c:pt idx="939">
                  <c:v>-7.3347100000000004E-3</c:v>
                </c:pt>
                <c:pt idx="940">
                  <c:v>-3.3988999999999998E-3</c:v>
                </c:pt>
                <c:pt idx="941">
                  <c:v>-2.8047599999999999E-2</c:v>
                </c:pt>
                <c:pt idx="942">
                  <c:v>-2.4045899999999999E-2</c:v>
                </c:pt>
                <c:pt idx="943">
                  <c:v>-1.24683E-2</c:v>
                </c:pt>
                <c:pt idx="944">
                  <c:v>-2.1616E-2</c:v>
                </c:pt>
                <c:pt idx="945">
                  <c:v>-1.28193E-2</c:v>
                </c:pt>
                <c:pt idx="946">
                  <c:v>-1.68839E-2</c:v>
                </c:pt>
                <c:pt idx="947">
                  <c:v>-1.13945E-2</c:v>
                </c:pt>
                <c:pt idx="948">
                  <c:v>-1.25132E-2</c:v>
                </c:pt>
                <c:pt idx="949">
                  <c:v>-2.7178799999999999E-2</c:v>
                </c:pt>
                <c:pt idx="950">
                  <c:v>-2.4000199999999999E-2</c:v>
                </c:pt>
                <c:pt idx="951">
                  <c:v>-1.05991E-2</c:v>
                </c:pt>
                <c:pt idx="952">
                  <c:v>-1.0240600000000001E-2</c:v>
                </c:pt>
                <c:pt idx="953">
                  <c:v>-2.8158200000000001E-2</c:v>
                </c:pt>
                <c:pt idx="954">
                  <c:v>-1.40324E-2</c:v>
                </c:pt>
                <c:pt idx="955">
                  <c:v>-2.5811199999999999E-2</c:v>
                </c:pt>
                <c:pt idx="956">
                  <c:v>-1.03588E-2</c:v>
                </c:pt>
                <c:pt idx="957">
                  <c:v>-3.52287E-3</c:v>
                </c:pt>
                <c:pt idx="958">
                  <c:v>-1.6397499999999999E-2</c:v>
                </c:pt>
                <c:pt idx="959">
                  <c:v>-1.54696E-2</c:v>
                </c:pt>
                <c:pt idx="960">
                  <c:v>-1.82772E-2</c:v>
                </c:pt>
                <c:pt idx="961">
                  <c:v>-1.3580300000000001E-3</c:v>
                </c:pt>
                <c:pt idx="962">
                  <c:v>-2.93159E-3</c:v>
                </c:pt>
                <c:pt idx="963">
                  <c:v>-5.69916E-3</c:v>
                </c:pt>
                <c:pt idx="964">
                  <c:v>-1.1856999999999999E-2</c:v>
                </c:pt>
                <c:pt idx="965">
                  <c:v>-1.36671E-2</c:v>
                </c:pt>
                <c:pt idx="966">
                  <c:v>-3.1957600000000002E-3</c:v>
                </c:pt>
                <c:pt idx="967">
                  <c:v>-1.94836E-2</c:v>
                </c:pt>
                <c:pt idx="968">
                  <c:v>-1.6962999999999999E-2</c:v>
                </c:pt>
                <c:pt idx="969">
                  <c:v>-5.1298100000000003E-3</c:v>
                </c:pt>
                <c:pt idx="970">
                  <c:v>3.9195999999999996E-3</c:v>
                </c:pt>
                <c:pt idx="971">
                  <c:v>-1.5640299999999999E-2</c:v>
                </c:pt>
                <c:pt idx="972">
                  <c:v>-1.5706100000000001E-2</c:v>
                </c:pt>
                <c:pt idx="973">
                  <c:v>-6.8330800000000001E-3</c:v>
                </c:pt>
                <c:pt idx="974">
                  <c:v>-3.4627899999999999E-3</c:v>
                </c:pt>
                <c:pt idx="975">
                  <c:v>-5.6552900000000003E-3</c:v>
                </c:pt>
                <c:pt idx="976">
                  <c:v>-1.28021E-2</c:v>
                </c:pt>
                <c:pt idx="977">
                  <c:v>3.9768200000000001E-4</c:v>
                </c:pt>
                <c:pt idx="978">
                  <c:v>-1.4864E-2</c:v>
                </c:pt>
                <c:pt idx="979">
                  <c:v>-8.8691699999999991E-3</c:v>
                </c:pt>
                <c:pt idx="980">
                  <c:v>-5.6123700000000002E-3</c:v>
                </c:pt>
                <c:pt idx="981">
                  <c:v>-1.17302E-2</c:v>
                </c:pt>
                <c:pt idx="982">
                  <c:v>-1.5089E-2</c:v>
                </c:pt>
                <c:pt idx="983">
                  <c:v>-1.9383399999999999E-2</c:v>
                </c:pt>
                <c:pt idx="984">
                  <c:v>-1.5296000000000001E-2</c:v>
                </c:pt>
                <c:pt idx="985">
                  <c:v>-2.3461300000000001E-2</c:v>
                </c:pt>
                <c:pt idx="986">
                  <c:v>-1.6988799999999998E-2</c:v>
                </c:pt>
                <c:pt idx="987">
                  <c:v>1.8615700000000001E-3</c:v>
                </c:pt>
                <c:pt idx="988">
                  <c:v>4.2505299999999998E-3</c:v>
                </c:pt>
                <c:pt idx="989">
                  <c:v>-2.2306400000000001E-2</c:v>
                </c:pt>
                <c:pt idx="990">
                  <c:v>-1.14231E-2</c:v>
                </c:pt>
                <c:pt idx="991">
                  <c:v>-1.9148800000000001E-2</c:v>
                </c:pt>
                <c:pt idx="992">
                  <c:v>9.3269299999999996E-4</c:v>
                </c:pt>
                <c:pt idx="993">
                  <c:v>-1.8383E-2</c:v>
                </c:pt>
                <c:pt idx="994">
                  <c:v>-1.95227E-2</c:v>
                </c:pt>
                <c:pt idx="995">
                  <c:v>-9.0045899999999998E-3</c:v>
                </c:pt>
                <c:pt idx="996">
                  <c:v>-9.5424700000000008E-3</c:v>
                </c:pt>
                <c:pt idx="997">
                  <c:v>-1.5216800000000001E-2</c:v>
                </c:pt>
                <c:pt idx="998">
                  <c:v>5.0296799999999999E-3</c:v>
                </c:pt>
                <c:pt idx="999">
                  <c:v>-1.7124199999999999E-2</c:v>
                </c:pt>
                <c:pt idx="1000">
                  <c:v>-2.3329699999999998E-2</c:v>
                </c:pt>
                <c:pt idx="1001">
                  <c:v>-7.3232699999999998E-3</c:v>
                </c:pt>
                <c:pt idx="1002">
                  <c:v>-9.5119499999999999E-3</c:v>
                </c:pt>
                <c:pt idx="1003">
                  <c:v>3.47424E-3</c:v>
                </c:pt>
                <c:pt idx="1004">
                  <c:v>2.89726E-3</c:v>
                </c:pt>
                <c:pt idx="1005">
                  <c:v>-6.7062399999999996E-3</c:v>
                </c:pt>
                <c:pt idx="1006">
                  <c:v>-2.3307800000000002E-3</c:v>
                </c:pt>
                <c:pt idx="1007">
                  <c:v>-2.4652500000000001E-2</c:v>
                </c:pt>
                <c:pt idx="1008">
                  <c:v>-1.23415E-2</c:v>
                </c:pt>
                <c:pt idx="1009">
                  <c:v>-2.6188900000000001E-2</c:v>
                </c:pt>
                <c:pt idx="1010">
                  <c:v>5.7725900000000002E-3</c:v>
                </c:pt>
                <c:pt idx="1011">
                  <c:v>-1.6630200000000001E-2</c:v>
                </c:pt>
                <c:pt idx="1012">
                  <c:v>-2.0505900000000001E-2</c:v>
                </c:pt>
                <c:pt idx="1013">
                  <c:v>1.63174E-3</c:v>
                </c:pt>
                <c:pt idx="1014">
                  <c:v>9.9210700000000006E-3</c:v>
                </c:pt>
                <c:pt idx="1015">
                  <c:v>-1.6117099999999999E-4</c:v>
                </c:pt>
                <c:pt idx="1016">
                  <c:v>9.4699900000000002E-4</c:v>
                </c:pt>
                <c:pt idx="1017">
                  <c:v>-3.9005300000000001E-3</c:v>
                </c:pt>
                <c:pt idx="1018">
                  <c:v>-6.0434299999999998E-3</c:v>
                </c:pt>
                <c:pt idx="1019">
                  <c:v>-1.1823699999999999E-2</c:v>
                </c:pt>
                <c:pt idx="1020">
                  <c:v>-7.9784399999999998E-3</c:v>
                </c:pt>
                <c:pt idx="1021">
                  <c:v>1.08624E-3</c:v>
                </c:pt>
                <c:pt idx="1022">
                  <c:v>-1.1645300000000001E-2</c:v>
                </c:pt>
                <c:pt idx="1023">
                  <c:v>-2.2192E-2</c:v>
                </c:pt>
                <c:pt idx="1024">
                  <c:v>-6.4668700000000004E-3</c:v>
                </c:pt>
                <c:pt idx="1025">
                  <c:v>-3.2520299999999999E-3</c:v>
                </c:pt>
                <c:pt idx="1026">
                  <c:v>-1.78537E-2</c:v>
                </c:pt>
                <c:pt idx="1027">
                  <c:v>-4.6300899999999999E-3</c:v>
                </c:pt>
                <c:pt idx="1028">
                  <c:v>-1.1732100000000001E-2</c:v>
                </c:pt>
                <c:pt idx="1029">
                  <c:v>-5.74589E-3</c:v>
                </c:pt>
                <c:pt idx="1030">
                  <c:v>-1.09043E-2</c:v>
                </c:pt>
                <c:pt idx="1031">
                  <c:v>-1.2199399999999999E-2</c:v>
                </c:pt>
                <c:pt idx="1032">
                  <c:v>-4.1246399999999997E-3</c:v>
                </c:pt>
                <c:pt idx="1033">
                  <c:v>-1.0767000000000001E-3</c:v>
                </c:pt>
                <c:pt idx="1034">
                  <c:v>-2.8519599999999999E-2</c:v>
                </c:pt>
                <c:pt idx="1035">
                  <c:v>-1.6306899999999999E-2</c:v>
                </c:pt>
                <c:pt idx="1036">
                  <c:v>-1.3995199999999999E-2</c:v>
                </c:pt>
                <c:pt idx="1037">
                  <c:v>-1.7662000000000001E-3</c:v>
                </c:pt>
                <c:pt idx="1038">
                  <c:v>-2.5384899999999998E-2</c:v>
                </c:pt>
                <c:pt idx="1039">
                  <c:v>-2.2727000000000001E-2</c:v>
                </c:pt>
                <c:pt idx="1040">
                  <c:v>-1.47858E-2</c:v>
                </c:pt>
                <c:pt idx="1041">
                  <c:v>-2.35777E-2</c:v>
                </c:pt>
                <c:pt idx="1042">
                  <c:v>-1.7494200000000001E-2</c:v>
                </c:pt>
                <c:pt idx="1043">
                  <c:v>-1.4089600000000001E-2</c:v>
                </c:pt>
                <c:pt idx="1044">
                  <c:v>-7.5073199999999996E-3</c:v>
                </c:pt>
                <c:pt idx="1045">
                  <c:v>-2.6173600000000002E-2</c:v>
                </c:pt>
                <c:pt idx="1046">
                  <c:v>-3.0902900000000001E-2</c:v>
                </c:pt>
                <c:pt idx="1047">
                  <c:v>-9.8705300000000006E-3</c:v>
                </c:pt>
                <c:pt idx="1048">
                  <c:v>-1.8686299999999999E-2</c:v>
                </c:pt>
                <c:pt idx="1049">
                  <c:v>-5.6028400000000004E-3</c:v>
                </c:pt>
                <c:pt idx="1050">
                  <c:v>-2.1183E-2</c:v>
                </c:pt>
                <c:pt idx="1051">
                  <c:v>-1.8968599999999999E-2</c:v>
                </c:pt>
                <c:pt idx="1052">
                  <c:v>-1.9950900000000001E-2</c:v>
                </c:pt>
                <c:pt idx="1053">
                  <c:v>-1.47152E-3</c:v>
                </c:pt>
                <c:pt idx="1054">
                  <c:v>3.48759E-3</c:v>
                </c:pt>
                <c:pt idx="1055">
                  <c:v>-2.3004500000000001E-2</c:v>
                </c:pt>
                <c:pt idx="1056">
                  <c:v>-2.1720900000000001E-2</c:v>
                </c:pt>
                <c:pt idx="1057">
                  <c:v>-2.2855799999999999E-2</c:v>
                </c:pt>
                <c:pt idx="1058">
                  <c:v>-2.8905900000000002E-3</c:v>
                </c:pt>
                <c:pt idx="1059">
                  <c:v>-2.9375100000000001E-2</c:v>
                </c:pt>
                <c:pt idx="1060">
                  <c:v>-1.6010300000000002E-2</c:v>
                </c:pt>
                <c:pt idx="1061">
                  <c:v>-2.2462800000000002E-2</c:v>
                </c:pt>
                <c:pt idx="1062">
                  <c:v>-3.0190499999999999E-2</c:v>
                </c:pt>
                <c:pt idx="1063">
                  <c:v>-6.6213599999999997E-3</c:v>
                </c:pt>
                <c:pt idx="1064">
                  <c:v>-2.48804E-2</c:v>
                </c:pt>
                <c:pt idx="1065">
                  <c:v>-2.0576500000000001E-2</c:v>
                </c:pt>
                <c:pt idx="1066">
                  <c:v>-1.01948E-2</c:v>
                </c:pt>
                <c:pt idx="1067">
                  <c:v>-1.2083999999999999E-2</c:v>
                </c:pt>
                <c:pt idx="1068">
                  <c:v>-2.8095199999999998E-3</c:v>
                </c:pt>
                <c:pt idx="1069">
                  <c:v>6.4783100000000001E-3</c:v>
                </c:pt>
                <c:pt idx="1070">
                  <c:v>-2.7895E-2</c:v>
                </c:pt>
                <c:pt idx="1071">
                  <c:v>-1.1792199999999999E-2</c:v>
                </c:pt>
                <c:pt idx="1072">
                  <c:v>-6.3676799999999997E-3</c:v>
                </c:pt>
                <c:pt idx="1073">
                  <c:v>-1.3246499999999999E-3</c:v>
                </c:pt>
                <c:pt idx="1074">
                  <c:v>-6.8197300000000004E-3</c:v>
                </c:pt>
                <c:pt idx="1075">
                  <c:v>-7.8907000000000005E-3</c:v>
                </c:pt>
                <c:pt idx="1076">
                  <c:v>-1.07565E-2</c:v>
                </c:pt>
                <c:pt idx="1077">
                  <c:v>-3.6849999999999999E-3</c:v>
                </c:pt>
                <c:pt idx="1078">
                  <c:v>-1.1673899999999999E-2</c:v>
                </c:pt>
                <c:pt idx="1079">
                  <c:v>6.0558300000000003E-4</c:v>
                </c:pt>
                <c:pt idx="1080">
                  <c:v>-2.2296899999999999E-3</c:v>
                </c:pt>
                <c:pt idx="1081">
                  <c:v>-1.23529E-2</c:v>
                </c:pt>
                <c:pt idx="1082">
                  <c:v>-7.5225800000000001E-3</c:v>
                </c:pt>
                <c:pt idx="1083">
                  <c:v>-4.6176899999999998E-3</c:v>
                </c:pt>
                <c:pt idx="1084">
                  <c:v>-2.45562E-2</c:v>
                </c:pt>
                <c:pt idx="1085">
                  <c:v>-6.8111400000000002E-3</c:v>
                </c:pt>
                <c:pt idx="1086">
                  <c:v>3.53718E-3</c:v>
                </c:pt>
                <c:pt idx="1087">
                  <c:v>-1.0005E-2</c:v>
                </c:pt>
                <c:pt idx="1088">
                  <c:v>-1.12181E-2</c:v>
                </c:pt>
                <c:pt idx="1089">
                  <c:v>-1.10521E-2</c:v>
                </c:pt>
                <c:pt idx="1090">
                  <c:v>3.7174199999999999E-3</c:v>
                </c:pt>
                <c:pt idx="1091">
                  <c:v>2.2850000000000001E-3</c:v>
                </c:pt>
                <c:pt idx="1092">
                  <c:v>-8.1110000000000002E-3</c:v>
                </c:pt>
                <c:pt idx="1093">
                  <c:v>-4.7140100000000002E-3</c:v>
                </c:pt>
                <c:pt idx="1094">
                  <c:v>-2.3326900000000001E-3</c:v>
                </c:pt>
                <c:pt idx="1095">
                  <c:v>-1.3133000000000001E-2</c:v>
                </c:pt>
                <c:pt idx="1096">
                  <c:v>-2.1313700000000001E-2</c:v>
                </c:pt>
                <c:pt idx="1097">
                  <c:v>-2.17724E-3</c:v>
                </c:pt>
                <c:pt idx="1098">
                  <c:v>-7.0571900000000005E-4</c:v>
                </c:pt>
                <c:pt idx="1099">
                  <c:v>-5.4130599999999999E-3</c:v>
                </c:pt>
                <c:pt idx="1100">
                  <c:v>-1.9710499999999999E-2</c:v>
                </c:pt>
                <c:pt idx="1101">
                  <c:v>-1.36671E-2</c:v>
                </c:pt>
                <c:pt idx="1102">
                  <c:v>-3.2072099999999998E-3</c:v>
                </c:pt>
                <c:pt idx="1103">
                  <c:v>1.9311899999999999E-3</c:v>
                </c:pt>
                <c:pt idx="1104">
                  <c:v>-2.6015300000000002E-2</c:v>
                </c:pt>
                <c:pt idx="1105">
                  <c:v>-6.0262700000000002E-3</c:v>
                </c:pt>
                <c:pt idx="1106">
                  <c:v>-2.0764399999999999E-2</c:v>
                </c:pt>
                <c:pt idx="1107">
                  <c:v>-7.0467000000000004E-3</c:v>
                </c:pt>
                <c:pt idx="1108">
                  <c:v>-1.91307E-2</c:v>
                </c:pt>
                <c:pt idx="1109">
                  <c:v>-3.1023000000000001E-3</c:v>
                </c:pt>
                <c:pt idx="1110">
                  <c:v>-6.5078699999999998E-3</c:v>
                </c:pt>
                <c:pt idx="1111">
                  <c:v>-1.3815900000000001E-2</c:v>
                </c:pt>
                <c:pt idx="1112">
                  <c:v>5.4864900000000001E-3</c:v>
                </c:pt>
                <c:pt idx="1113">
                  <c:v>-1.13773E-3</c:v>
                </c:pt>
                <c:pt idx="1114">
                  <c:v>-7.0991500000000003E-3</c:v>
                </c:pt>
                <c:pt idx="1115">
                  <c:v>5.90611E-3</c:v>
                </c:pt>
                <c:pt idx="1116">
                  <c:v>-7.4520100000000002E-3</c:v>
                </c:pt>
                <c:pt idx="1117">
                  <c:v>-1.7278700000000001E-2</c:v>
                </c:pt>
                <c:pt idx="1118">
                  <c:v>-9.9554099999999996E-3</c:v>
                </c:pt>
                <c:pt idx="1119">
                  <c:v>-1.3408700000000001E-3</c:v>
                </c:pt>
                <c:pt idx="1120">
                  <c:v>-1.24168E-3</c:v>
                </c:pt>
                <c:pt idx="1121">
                  <c:v>-6.1416599999999997E-4</c:v>
                </c:pt>
                <c:pt idx="1122">
                  <c:v>-6.99043E-4</c:v>
                </c:pt>
                <c:pt idx="1123">
                  <c:v>-1.2711500000000001E-2</c:v>
                </c:pt>
                <c:pt idx="1124">
                  <c:v>4.3554300000000004E-3</c:v>
                </c:pt>
                <c:pt idx="1125">
                  <c:v>1.03178E-2</c:v>
                </c:pt>
                <c:pt idx="1126">
                  <c:v>-5.4988900000000002E-3</c:v>
                </c:pt>
                <c:pt idx="1127">
                  <c:v>2.8266900000000002E-3</c:v>
                </c:pt>
                <c:pt idx="1128">
                  <c:v>2.83337E-3</c:v>
                </c:pt>
                <c:pt idx="1129">
                  <c:v>3.6563899999999998E-3</c:v>
                </c:pt>
                <c:pt idx="1130">
                  <c:v>-8.6078600000000002E-3</c:v>
                </c:pt>
                <c:pt idx="1131">
                  <c:v>7.6961499999999997E-4</c:v>
                </c:pt>
                <c:pt idx="1132">
                  <c:v>-1.8682499999999999E-3</c:v>
                </c:pt>
                <c:pt idx="1133">
                  <c:v>3.7193299999999999E-3</c:v>
                </c:pt>
                <c:pt idx="1134">
                  <c:v>-1.5162500000000001E-2</c:v>
                </c:pt>
                <c:pt idx="1135">
                  <c:v>2.1724700000000001E-3</c:v>
                </c:pt>
                <c:pt idx="1136">
                  <c:v>5.8765400000000004E-3</c:v>
                </c:pt>
                <c:pt idx="1137">
                  <c:v>-1.1982E-2</c:v>
                </c:pt>
                <c:pt idx="1138">
                  <c:v>-2.6565600000000002E-2</c:v>
                </c:pt>
                <c:pt idx="1139">
                  <c:v>3.4904499999999998E-4</c:v>
                </c:pt>
                <c:pt idx="1140">
                  <c:v>-7.3709500000000002E-3</c:v>
                </c:pt>
                <c:pt idx="1141">
                  <c:v>-1.3134E-2</c:v>
                </c:pt>
                <c:pt idx="1142">
                  <c:v>-2.5520299999999998E-3</c:v>
                </c:pt>
                <c:pt idx="1143">
                  <c:v>-6.3009299999999997E-3</c:v>
                </c:pt>
                <c:pt idx="1144">
                  <c:v>-1.8117899999999999E-2</c:v>
                </c:pt>
                <c:pt idx="1145">
                  <c:v>-1.1613800000000001E-2</c:v>
                </c:pt>
                <c:pt idx="1146">
                  <c:v>1.1426E-2</c:v>
                </c:pt>
                <c:pt idx="1147">
                  <c:v>-9.0885200000000003E-4</c:v>
                </c:pt>
                <c:pt idx="1148">
                  <c:v>3.74794E-3</c:v>
                </c:pt>
                <c:pt idx="1149">
                  <c:v>-4.8761400000000002E-3</c:v>
                </c:pt>
                <c:pt idx="1150">
                  <c:v>-1.8849399999999999E-2</c:v>
                </c:pt>
                <c:pt idx="1151">
                  <c:v>-9.3269300000000006E-3</c:v>
                </c:pt>
                <c:pt idx="1152">
                  <c:v>-4.8723200000000003E-3</c:v>
                </c:pt>
                <c:pt idx="1153">
                  <c:v>-2.4786000000000001E-3</c:v>
                </c:pt>
                <c:pt idx="1154">
                  <c:v>-1.0291099999999999E-2</c:v>
                </c:pt>
                <c:pt idx="1155">
                  <c:v>1.4677E-3</c:v>
                </c:pt>
                <c:pt idx="1156">
                  <c:v>-2.67954E-2</c:v>
                </c:pt>
                <c:pt idx="1157">
                  <c:v>-2.06375E-3</c:v>
                </c:pt>
                <c:pt idx="1158">
                  <c:v>-1.1879900000000001E-2</c:v>
                </c:pt>
                <c:pt idx="1159" formatCode="0.00E+00">
                  <c:v>-5.39684E-3</c:v>
                </c:pt>
                <c:pt idx="1160">
                  <c:v>-1.44835E-2</c:v>
                </c:pt>
                <c:pt idx="1161">
                  <c:v>-1.3311399999999999E-2</c:v>
                </c:pt>
                <c:pt idx="1162">
                  <c:v>-9.17339E-3</c:v>
                </c:pt>
                <c:pt idx="1163">
                  <c:v>-2.1571199999999999E-2</c:v>
                </c:pt>
                <c:pt idx="1164">
                  <c:v>3.2482100000000001E-3</c:v>
                </c:pt>
                <c:pt idx="1165">
                  <c:v>-1.53875E-2</c:v>
                </c:pt>
                <c:pt idx="1166">
                  <c:v>-1.34745E-2</c:v>
                </c:pt>
                <c:pt idx="1167">
                  <c:v>-1.3854999999999999E-2</c:v>
                </c:pt>
                <c:pt idx="1168">
                  <c:v>-1.1180900000000001E-2</c:v>
                </c:pt>
                <c:pt idx="1169">
                  <c:v>-1.3300899999999999E-2</c:v>
                </c:pt>
                <c:pt idx="1170">
                  <c:v>-1.28498E-2</c:v>
                </c:pt>
                <c:pt idx="1171">
                  <c:v>-2.36712E-2</c:v>
                </c:pt>
                <c:pt idx="1172">
                  <c:v>-1.5838600000000001E-2</c:v>
                </c:pt>
                <c:pt idx="1173">
                  <c:v>-1.39866E-2</c:v>
                </c:pt>
                <c:pt idx="1174">
                  <c:v>-6.0348499999999996E-3</c:v>
                </c:pt>
                <c:pt idx="1175">
                  <c:v>-1.48325E-2</c:v>
                </c:pt>
                <c:pt idx="1176">
                  <c:v>-1.95456E-2</c:v>
                </c:pt>
                <c:pt idx="1177">
                  <c:v>-1.7221500000000001E-2</c:v>
                </c:pt>
                <c:pt idx="1178">
                  <c:v>-2.9792799999999999E-3</c:v>
                </c:pt>
                <c:pt idx="1179">
                  <c:v>-1.2235599999999999E-2</c:v>
                </c:pt>
                <c:pt idx="1180">
                  <c:v>-9.3650799999999996E-4</c:v>
                </c:pt>
                <c:pt idx="1181">
                  <c:v>-9.5624899999999999E-3</c:v>
                </c:pt>
                <c:pt idx="1182">
                  <c:v>-5.1422100000000004E-3</c:v>
                </c:pt>
                <c:pt idx="1183">
                  <c:v>-6.5584199999999997E-3</c:v>
                </c:pt>
                <c:pt idx="1184">
                  <c:v>3.8118399999999999E-3</c:v>
                </c:pt>
                <c:pt idx="1185">
                  <c:v>2.70824E-2</c:v>
                </c:pt>
                <c:pt idx="1186">
                  <c:v>-4.70924E-3</c:v>
                </c:pt>
                <c:pt idx="1187">
                  <c:v>-1.82772E-2</c:v>
                </c:pt>
                <c:pt idx="1188">
                  <c:v>-3.1786000000000002E-3</c:v>
                </c:pt>
                <c:pt idx="1189">
                  <c:v>1.8650099999999999E-2</c:v>
                </c:pt>
                <c:pt idx="1190">
                  <c:v>3.2892199999999998E-3</c:v>
                </c:pt>
                <c:pt idx="1191">
                  <c:v>1.10235E-2</c:v>
                </c:pt>
                <c:pt idx="1192">
                  <c:v>1.7299699999999999E-3</c:v>
                </c:pt>
                <c:pt idx="1193">
                  <c:v>-1.6527200000000001E-3</c:v>
                </c:pt>
                <c:pt idx="1194">
                  <c:v>-1.2933699999999999E-2</c:v>
                </c:pt>
                <c:pt idx="1195">
                  <c:v>-1.38073E-2</c:v>
                </c:pt>
                <c:pt idx="1196">
                  <c:v>9.9134400000000008E-3</c:v>
                </c:pt>
                <c:pt idx="1197">
                  <c:v>7.1296700000000003E-3</c:v>
                </c:pt>
                <c:pt idx="1198">
                  <c:v>-4.88186E-3</c:v>
                </c:pt>
                <c:pt idx="1199">
                  <c:v>7.8487399999999999E-3</c:v>
                </c:pt>
                <c:pt idx="1200" formatCode="0.00E+00">
                  <c:v>-3.4332300000000003E-5</c:v>
                </c:pt>
                <c:pt idx="1201" formatCode="0.00E+00">
                  <c:v>1.2447400000000001E-2</c:v>
                </c:pt>
                <c:pt idx="1202">
                  <c:v>-5.47409E-3</c:v>
                </c:pt>
                <c:pt idx="1203">
                  <c:v>4.1217800000000002E-3</c:v>
                </c:pt>
                <c:pt idx="1204">
                  <c:v>2.17438E-4</c:v>
                </c:pt>
                <c:pt idx="1205">
                  <c:v>-9.8371499999999994E-3</c:v>
                </c:pt>
                <c:pt idx="1206">
                  <c:v>6.7901599999999995E-4</c:v>
                </c:pt>
                <c:pt idx="1207">
                  <c:v>1.06096E-2</c:v>
                </c:pt>
                <c:pt idx="1208">
                  <c:v>-1.1463199999999999E-3</c:v>
                </c:pt>
                <c:pt idx="1209">
                  <c:v>-1.2264299999999999E-3</c:v>
                </c:pt>
                <c:pt idx="1210">
                  <c:v>-4.9228700000000002E-3</c:v>
                </c:pt>
                <c:pt idx="1211">
                  <c:v>4.5814499999999999E-3</c:v>
                </c:pt>
                <c:pt idx="1212">
                  <c:v>4.88186E-3</c:v>
                </c:pt>
                <c:pt idx="1213">
                  <c:v>-4.91428E-3</c:v>
                </c:pt>
                <c:pt idx="1214">
                  <c:v>2.0698500000000002E-2</c:v>
                </c:pt>
                <c:pt idx="1215">
                  <c:v>-5.41115E-3</c:v>
                </c:pt>
                <c:pt idx="1216">
                  <c:v>1.5654600000000001E-2</c:v>
                </c:pt>
                <c:pt idx="1217">
                  <c:v>-1.6021699999999999E-4</c:v>
                </c:pt>
                <c:pt idx="1218">
                  <c:v>1.04666E-2</c:v>
                </c:pt>
                <c:pt idx="1219">
                  <c:v>6.9713600000000002E-3</c:v>
                </c:pt>
                <c:pt idx="1220">
                  <c:v>-1.7871899999999999E-3</c:v>
                </c:pt>
                <c:pt idx="1221">
                  <c:v>5.7392099999999998E-3</c:v>
                </c:pt>
                <c:pt idx="1222">
                  <c:v>-7.4205399999999998E-3</c:v>
                </c:pt>
                <c:pt idx="1223">
                  <c:v>1.2771599999999999E-2</c:v>
                </c:pt>
                <c:pt idx="1224">
                  <c:v>6.7577399999999999E-3</c:v>
                </c:pt>
                <c:pt idx="1225">
                  <c:v>1.9036299999999999E-2</c:v>
                </c:pt>
                <c:pt idx="1226">
                  <c:v>7.30133E-3</c:v>
                </c:pt>
                <c:pt idx="1227">
                  <c:v>2.2239700000000001E-2</c:v>
                </c:pt>
                <c:pt idx="1228">
                  <c:v>6.6051499999999997E-3</c:v>
                </c:pt>
                <c:pt idx="1229">
                  <c:v>3.7174199999999999E-3</c:v>
                </c:pt>
                <c:pt idx="1230">
                  <c:v>1.3117800000000001E-2</c:v>
                </c:pt>
                <c:pt idx="1231">
                  <c:v>1.54343E-2</c:v>
                </c:pt>
                <c:pt idx="1232">
                  <c:v>-8.0041899999999996E-3</c:v>
                </c:pt>
                <c:pt idx="1233">
                  <c:v>1.3452499999999999E-2</c:v>
                </c:pt>
                <c:pt idx="1234">
                  <c:v>6.93226E-3</c:v>
                </c:pt>
                <c:pt idx="1235">
                  <c:v>1.2022E-2</c:v>
                </c:pt>
                <c:pt idx="1236">
                  <c:v>1.7931900000000001E-2</c:v>
                </c:pt>
                <c:pt idx="1237">
                  <c:v>9.8743400000000005E-3</c:v>
                </c:pt>
                <c:pt idx="1238">
                  <c:v>2.9008900000000001E-2</c:v>
                </c:pt>
                <c:pt idx="1239">
                  <c:v>4.0397599999999999E-3</c:v>
                </c:pt>
                <c:pt idx="1240">
                  <c:v>-2.7618400000000002E-3</c:v>
                </c:pt>
                <c:pt idx="1241">
                  <c:v>1.3637499999999999E-4</c:v>
                </c:pt>
                <c:pt idx="1242">
                  <c:v>1.13087E-2</c:v>
                </c:pt>
                <c:pt idx="1243">
                  <c:v>1.7200500000000001E-2</c:v>
                </c:pt>
                <c:pt idx="1244">
                  <c:v>8.4962800000000002E-3</c:v>
                </c:pt>
                <c:pt idx="1245">
                  <c:v>2.76051E-2</c:v>
                </c:pt>
                <c:pt idx="1246">
                  <c:v>1.6245800000000001E-2</c:v>
                </c:pt>
                <c:pt idx="1247">
                  <c:v>-1.00231E-3</c:v>
                </c:pt>
                <c:pt idx="1248">
                  <c:v>8.7184900000000006E-3</c:v>
                </c:pt>
                <c:pt idx="1249">
                  <c:v>2.6953700000000001E-2</c:v>
                </c:pt>
                <c:pt idx="1250">
                  <c:v>1.9186999999999999E-2</c:v>
                </c:pt>
                <c:pt idx="1251">
                  <c:v>8.5744900000000006E-3</c:v>
                </c:pt>
                <c:pt idx="1252">
                  <c:v>6.1387999999999998E-3</c:v>
                </c:pt>
                <c:pt idx="1253">
                  <c:v>1.02901E-2</c:v>
                </c:pt>
                <c:pt idx="1254">
                  <c:v>1.85518E-2</c:v>
                </c:pt>
                <c:pt idx="1255">
                  <c:v>2.8746600000000001E-2</c:v>
                </c:pt>
                <c:pt idx="1256">
                  <c:v>-1.0347399999999999E-3</c:v>
                </c:pt>
                <c:pt idx="1257" formatCode="0.00E+00">
                  <c:v>1.6212500000000001E-5</c:v>
                </c:pt>
                <c:pt idx="1258">
                  <c:v>-2.65789E-3</c:v>
                </c:pt>
                <c:pt idx="1259">
                  <c:v>2.4338700000000001E-2</c:v>
                </c:pt>
                <c:pt idx="1260">
                  <c:v>7.5368900000000001E-3</c:v>
                </c:pt>
                <c:pt idx="1261">
                  <c:v>1.5447600000000001E-2</c:v>
                </c:pt>
                <c:pt idx="1262">
                  <c:v>-1.9655200000000001E-3</c:v>
                </c:pt>
                <c:pt idx="1263">
                  <c:v>2.38476E-2</c:v>
                </c:pt>
                <c:pt idx="1264">
                  <c:v>1.42956E-2</c:v>
                </c:pt>
                <c:pt idx="1265">
                  <c:v>7.0228599999999997E-3</c:v>
                </c:pt>
                <c:pt idx="1266">
                  <c:v>1.35307E-2</c:v>
                </c:pt>
                <c:pt idx="1267">
                  <c:v>-6.3915300000000003E-3</c:v>
                </c:pt>
                <c:pt idx="1268">
                  <c:v>8.3970999999999994E-3</c:v>
                </c:pt>
                <c:pt idx="1269">
                  <c:v>7.0457499999999999E-3</c:v>
                </c:pt>
                <c:pt idx="1270">
                  <c:v>1.7654400000000001E-2</c:v>
                </c:pt>
                <c:pt idx="1271">
                  <c:v>-1.4343299999999999E-3</c:v>
                </c:pt>
                <c:pt idx="1272">
                  <c:v>5.5284499999999999E-3</c:v>
                </c:pt>
                <c:pt idx="1273">
                  <c:v>6.0253099999999999E-3</c:v>
                </c:pt>
                <c:pt idx="1274">
                  <c:v>-8.1453299999999992E-3</c:v>
                </c:pt>
                <c:pt idx="1275">
                  <c:v>-9.0417899999999992E-3</c:v>
                </c:pt>
                <c:pt idx="1276">
                  <c:v>-5.2452100000000002E-3</c:v>
                </c:pt>
                <c:pt idx="1277">
                  <c:v>-1.6126599999999999E-3</c:v>
                </c:pt>
                <c:pt idx="1278">
                  <c:v>6.89983E-3</c:v>
                </c:pt>
                <c:pt idx="1279" formatCode="0.00E+00">
                  <c:v>-1.8469800000000001E-2</c:v>
                </c:pt>
                <c:pt idx="1280">
                  <c:v>1.31121E-2</c:v>
                </c:pt>
                <c:pt idx="1281">
                  <c:v>1.14346E-2</c:v>
                </c:pt>
                <c:pt idx="1282">
                  <c:v>1.11322E-2</c:v>
                </c:pt>
                <c:pt idx="1283">
                  <c:v>-4.6796800000000003E-3</c:v>
                </c:pt>
                <c:pt idx="1284">
                  <c:v>2.61116E-3</c:v>
                </c:pt>
                <c:pt idx="1285">
                  <c:v>4.6558399999999996E-3</c:v>
                </c:pt>
                <c:pt idx="1286">
                  <c:v>3.20339E-3</c:v>
                </c:pt>
                <c:pt idx="1287">
                  <c:v>-5.9032400000000004E-4</c:v>
                </c:pt>
                <c:pt idx="1288">
                  <c:v>-7.4005100000000003E-4</c:v>
                </c:pt>
                <c:pt idx="1289">
                  <c:v>9.8819700000000003E-3</c:v>
                </c:pt>
                <c:pt idx="1290">
                  <c:v>8.7661700000000002E-3</c:v>
                </c:pt>
                <c:pt idx="1291">
                  <c:v>8.7509200000000006E-3</c:v>
                </c:pt>
                <c:pt idx="1292">
                  <c:v>1.2415900000000001E-2</c:v>
                </c:pt>
                <c:pt idx="1293">
                  <c:v>1.0416E-2</c:v>
                </c:pt>
                <c:pt idx="1294">
                  <c:v>-1.0389300000000001E-2</c:v>
                </c:pt>
                <c:pt idx="1295">
                  <c:v>-1.0309200000000001E-3</c:v>
                </c:pt>
                <c:pt idx="1296">
                  <c:v>-3.61729E-3</c:v>
                </c:pt>
                <c:pt idx="1297">
                  <c:v>9.1857899999999992E-3</c:v>
                </c:pt>
                <c:pt idx="1298">
                  <c:v>-7.8649500000000008E-3</c:v>
                </c:pt>
                <c:pt idx="1299">
                  <c:v>-4.5347199999999999E-3</c:v>
                </c:pt>
                <c:pt idx="1300">
                  <c:v>3.74794E-3</c:v>
                </c:pt>
                <c:pt idx="1301">
                  <c:v>-2.3307800000000002E-3</c:v>
                </c:pt>
                <c:pt idx="1302">
                  <c:v>3.9300899999999998E-3</c:v>
                </c:pt>
                <c:pt idx="1303">
                  <c:v>1.6417500000000002E-2</c:v>
                </c:pt>
                <c:pt idx="1304">
                  <c:v>1.5324600000000001E-2</c:v>
                </c:pt>
                <c:pt idx="1305">
                  <c:v>2.0214099999999999E-2</c:v>
                </c:pt>
                <c:pt idx="1306">
                  <c:v>-4.1065199999999998E-3</c:v>
                </c:pt>
                <c:pt idx="1307">
                  <c:v>5.2633300000000001E-3</c:v>
                </c:pt>
                <c:pt idx="1308">
                  <c:v>3.5400399999999999E-3</c:v>
                </c:pt>
                <c:pt idx="1309">
                  <c:v>1.52073E-2</c:v>
                </c:pt>
                <c:pt idx="1310">
                  <c:v>2.30408E-2</c:v>
                </c:pt>
                <c:pt idx="1311">
                  <c:v>-1.15566E-2</c:v>
                </c:pt>
                <c:pt idx="1312">
                  <c:v>-8.70895E-3</c:v>
                </c:pt>
                <c:pt idx="1313">
                  <c:v>1.91975E-3</c:v>
                </c:pt>
                <c:pt idx="1314">
                  <c:v>1.0410300000000001E-2</c:v>
                </c:pt>
                <c:pt idx="1315">
                  <c:v>-6.21223E-3</c:v>
                </c:pt>
                <c:pt idx="1316">
                  <c:v>1.3483E-2</c:v>
                </c:pt>
                <c:pt idx="1317">
                  <c:v>-5.1136000000000003E-3</c:v>
                </c:pt>
                <c:pt idx="1318">
                  <c:v>-8.6326600000000003E-3</c:v>
                </c:pt>
                <c:pt idx="1319">
                  <c:v>7.6942399999999998E-3</c:v>
                </c:pt>
                <c:pt idx="1320">
                  <c:v>7.1544599999999996E-3</c:v>
                </c:pt>
                <c:pt idx="1321">
                  <c:v>1.37854E-2</c:v>
                </c:pt>
                <c:pt idx="1322">
                  <c:v>-2.41852E-3</c:v>
                </c:pt>
                <c:pt idx="1323">
                  <c:v>1.6616800000000001E-2</c:v>
                </c:pt>
                <c:pt idx="1324">
                  <c:v>9.3622199999999992E-3</c:v>
                </c:pt>
                <c:pt idx="1325">
                  <c:v>1.19915E-2</c:v>
                </c:pt>
                <c:pt idx="1326">
                  <c:v>1.8438300000000001E-2</c:v>
                </c:pt>
                <c:pt idx="1327">
                  <c:v>-3.5142900000000002E-3</c:v>
                </c:pt>
                <c:pt idx="1328">
                  <c:v>-1.0604900000000001E-3</c:v>
                </c:pt>
                <c:pt idx="1329">
                  <c:v>5.3606000000000001E-3</c:v>
                </c:pt>
                <c:pt idx="1330">
                  <c:v>3.8986200000000002E-3</c:v>
                </c:pt>
                <c:pt idx="1331">
                  <c:v>4.1980699999999999E-3</c:v>
                </c:pt>
                <c:pt idx="1332">
                  <c:v>3.2138799999999998E-4</c:v>
                </c:pt>
                <c:pt idx="1333">
                  <c:v>-9.9277499999999999E-4</c:v>
                </c:pt>
                <c:pt idx="1334">
                  <c:v>1.79968E-2</c:v>
                </c:pt>
                <c:pt idx="1335">
                  <c:v>1.4171599999999999E-2</c:v>
                </c:pt>
                <c:pt idx="1336">
                  <c:v>9.8848300000000007E-3</c:v>
                </c:pt>
                <c:pt idx="1337">
                  <c:v>1.8503200000000001E-2</c:v>
                </c:pt>
                <c:pt idx="1338">
                  <c:v>4.9362199999999998E-3</c:v>
                </c:pt>
                <c:pt idx="1339">
                  <c:v>2.2125199999999999E-3</c:v>
                </c:pt>
                <c:pt idx="1340">
                  <c:v>1.58348E-2</c:v>
                </c:pt>
                <c:pt idx="1341">
                  <c:v>8.9759799999999997E-3</c:v>
                </c:pt>
                <c:pt idx="1342">
                  <c:v>1.28021E-2</c:v>
                </c:pt>
                <c:pt idx="1343">
                  <c:v>9.1934200000000008E-3</c:v>
                </c:pt>
                <c:pt idx="1344">
                  <c:v>9.3679399999999999E-3</c:v>
                </c:pt>
                <c:pt idx="1345">
                  <c:v>-3.2329599999999999E-4</c:v>
                </c:pt>
                <c:pt idx="1346">
                  <c:v>2.4281500000000001E-2</c:v>
                </c:pt>
                <c:pt idx="1347">
                  <c:v>2.56271E-2</c:v>
                </c:pt>
                <c:pt idx="1348">
                  <c:v>2.45638E-2</c:v>
                </c:pt>
                <c:pt idx="1349">
                  <c:v>6.9732700000000002E-3</c:v>
                </c:pt>
                <c:pt idx="1350">
                  <c:v>1.41764E-2</c:v>
                </c:pt>
                <c:pt idx="1351">
                  <c:v>1.6871500000000001E-2</c:v>
                </c:pt>
                <c:pt idx="1352">
                  <c:v>2.5811199999999999E-2</c:v>
                </c:pt>
                <c:pt idx="1353">
                  <c:v>1.68734E-2</c:v>
                </c:pt>
                <c:pt idx="1354">
                  <c:v>1.64785E-2</c:v>
                </c:pt>
                <c:pt idx="1355">
                  <c:v>1.9762999999999999E-2</c:v>
                </c:pt>
                <c:pt idx="1356">
                  <c:v>1.06277E-2</c:v>
                </c:pt>
                <c:pt idx="1357">
                  <c:v>1.24464E-2</c:v>
                </c:pt>
                <c:pt idx="1358">
                  <c:v>2.6297600000000001E-2</c:v>
                </c:pt>
                <c:pt idx="1359">
                  <c:v>3.05262E-2</c:v>
                </c:pt>
                <c:pt idx="1360">
                  <c:v>1.98622E-2</c:v>
                </c:pt>
                <c:pt idx="1361">
                  <c:v>1.5824299999999999E-2</c:v>
                </c:pt>
                <c:pt idx="1362">
                  <c:v>1.17731E-2</c:v>
                </c:pt>
                <c:pt idx="1363">
                  <c:v>1.77965E-2</c:v>
                </c:pt>
                <c:pt idx="1364">
                  <c:v>1.9777300000000001E-2</c:v>
                </c:pt>
                <c:pt idx="1365">
                  <c:v>2.4993899999999999E-2</c:v>
                </c:pt>
                <c:pt idx="1366">
                  <c:v>2.24152E-2</c:v>
                </c:pt>
                <c:pt idx="1367">
                  <c:v>7.9155000000000007E-3</c:v>
                </c:pt>
                <c:pt idx="1368">
                  <c:v>1.8290500000000001E-2</c:v>
                </c:pt>
                <c:pt idx="1369">
                  <c:v>1.53904E-2</c:v>
                </c:pt>
                <c:pt idx="1370">
                  <c:v>1.1210400000000001E-2</c:v>
                </c:pt>
                <c:pt idx="1371">
                  <c:v>5.0878499999999997E-3</c:v>
                </c:pt>
                <c:pt idx="1372">
                  <c:v>2.2993099999999999E-2</c:v>
                </c:pt>
                <c:pt idx="1373">
                  <c:v>1.09549E-2</c:v>
                </c:pt>
                <c:pt idx="1374">
                  <c:v>1.3347599999999999E-2</c:v>
                </c:pt>
                <c:pt idx="1375">
                  <c:v>5.8374400000000002E-3</c:v>
                </c:pt>
                <c:pt idx="1376">
                  <c:v>2.3270599999999999E-2</c:v>
                </c:pt>
                <c:pt idx="1377">
                  <c:v>1.7890900000000001E-2</c:v>
                </c:pt>
                <c:pt idx="1378">
                  <c:v>1.37062E-2</c:v>
                </c:pt>
                <c:pt idx="1379">
                  <c:v>1.2227099999999999E-2</c:v>
                </c:pt>
                <c:pt idx="1380">
                  <c:v>1.7791700000000001E-2</c:v>
                </c:pt>
                <c:pt idx="1381" formatCode="0.00E+00">
                  <c:v>1.0477999999999999E-2</c:v>
                </c:pt>
                <c:pt idx="1382">
                  <c:v>1.02139E-2</c:v>
                </c:pt>
                <c:pt idx="1383">
                  <c:v>-5.4979299999999998E-3</c:v>
                </c:pt>
                <c:pt idx="1384">
                  <c:v>2.5553699999999999E-2</c:v>
                </c:pt>
                <c:pt idx="1385">
                  <c:v>6.0052899999999999E-3</c:v>
                </c:pt>
                <c:pt idx="1386">
                  <c:v>-3.2424899999999998E-4</c:v>
                </c:pt>
                <c:pt idx="1387">
                  <c:v>6.1607399999999996E-3</c:v>
                </c:pt>
                <c:pt idx="1388">
                  <c:v>2.3031200000000001E-3</c:v>
                </c:pt>
                <c:pt idx="1389">
                  <c:v>-2.96021E-3</c:v>
                </c:pt>
                <c:pt idx="1390" formatCode="0.00E+00">
                  <c:v>2.6702900000000001E-5</c:v>
                </c:pt>
                <c:pt idx="1391">
                  <c:v>1.42603E-2</c:v>
                </c:pt>
                <c:pt idx="1392">
                  <c:v>1.9212699999999999E-2</c:v>
                </c:pt>
                <c:pt idx="1393">
                  <c:v>-2.62451E-3</c:v>
                </c:pt>
                <c:pt idx="1394">
                  <c:v>1.44396E-2</c:v>
                </c:pt>
                <c:pt idx="1395">
                  <c:v>-1.2496E-2</c:v>
                </c:pt>
                <c:pt idx="1396">
                  <c:v>1.36957E-2</c:v>
                </c:pt>
                <c:pt idx="1397">
                  <c:v>1.05886E-2</c:v>
                </c:pt>
                <c:pt idx="1398">
                  <c:v>-1.43147E-3</c:v>
                </c:pt>
                <c:pt idx="1399">
                  <c:v>3.0603399999999999E-3</c:v>
                </c:pt>
                <c:pt idx="1400">
                  <c:v>7.3461500000000001E-3</c:v>
                </c:pt>
                <c:pt idx="1401">
                  <c:v>2.09751E-2</c:v>
                </c:pt>
                <c:pt idx="1402">
                  <c:v>2.2870999999999999E-2</c:v>
                </c:pt>
                <c:pt idx="1403">
                  <c:v>1.4806700000000001E-2</c:v>
                </c:pt>
                <c:pt idx="1404">
                  <c:v>1.29328E-2</c:v>
                </c:pt>
                <c:pt idx="1405">
                  <c:v>-5.0773600000000004E-3</c:v>
                </c:pt>
                <c:pt idx="1406">
                  <c:v>1.3008099999999999E-3</c:v>
                </c:pt>
                <c:pt idx="1407">
                  <c:v>5.4511999999999998E-3</c:v>
                </c:pt>
                <c:pt idx="1408">
                  <c:v>1.3114900000000001E-2</c:v>
                </c:pt>
                <c:pt idx="1409">
                  <c:v>4.3964399999999999E-4</c:v>
                </c:pt>
                <c:pt idx="1410">
                  <c:v>2.7675600000000001E-3</c:v>
                </c:pt>
                <c:pt idx="1411">
                  <c:v>1.0244400000000001E-2</c:v>
                </c:pt>
                <c:pt idx="1412">
                  <c:v>1.3085400000000001E-2</c:v>
                </c:pt>
                <c:pt idx="1413">
                  <c:v>1.9932700000000001E-2</c:v>
                </c:pt>
                <c:pt idx="1414">
                  <c:v>6.81877E-3</c:v>
                </c:pt>
                <c:pt idx="1415">
                  <c:v>8.7451900000000003E-4</c:v>
                </c:pt>
                <c:pt idx="1416">
                  <c:v>9.3574499999999998E-3</c:v>
                </c:pt>
                <c:pt idx="1417">
                  <c:v>1.15747E-2</c:v>
                </c:pt>
                <c:pt idx="1418">
                  <c:v>1.5220600000000001E-2</c:v>
                </c:pt>
                <c:pt idx="1419">
                  <c:v>2.7180699999999999E-2</c:v>
                </c:pt>
                <c:pt idx="1420">
                  <c:v>1.94006E-2</c:v>
                </c:pt>
                <c:pt idx="1421">
                  <c:v>1.8137899999999998E-2</c:v>
                </c:pt>
                <c:pt idx="1422">
                  <c:v>2.1381400000000002E-3</c:v>
                </c:pt>
                <c:pt idx="1423">
                  <c:v>1.2304300000000001E-2</c:v>
                </c:pt>
                <c:pt idx="1424">
                  <c:v>1.22871E-2</c:v>
                </c:pt>
                <c:pt idx="1425">
                  <c:v>1.9845000000000002E-2</c:v>
                </c:pt>
                <c:pt idx="1426">
                  <c:v>-7.5426099999999999E-3</c:v>
                </c:pt>
                <c:pt idx="1427">
                  <c:v>1.0064099999999999E-2</c:v>
                </c:pt>
                <c:pt idx="1428">
                  <c:v>4.7340400000000001E-3</c:v>
                </c:pt>
                <c:pt idx="1429">
                  <c:v>8.9845700000000008E-3</c:v>
                </c:pt>
                <c:pt idx="1430">
                  <c:v>2.0148300000000001E-2</c:v>
                </c:pt>
                <c:pt idx="1431">
                  <c:v>2.43473E-3</c:v>
                </c:pt>
                <c:pt idx="1432">
                  <c:v>2.2895800000000001E-2</c:v>
                </c:pt>
                <c:pt idx="1433">
                  <c:v>4.7111499999999998E-4</c:v>
                </c:pt>
                <c:pt idx="1434">
                  <c:v>2.4080299999999998E-3</c:v>
                </c:pt>
                <c:pt idx="1435">
                  <c:v>9.5376999999999997E-3</c:v>
                </c:pt>
                <c:pt idx="1436">
                  <c:v>1.4915499999999999E-3</c:v>
                </c:pt>
                <c:pt idx="1437">
                  <c:v>9.6359299999999991E-3</c:v>
                </c:pt>
                <c:pt idx="1438">
                  <c:v>8.3208099999999997E-3</c:v>
                </c:pt>
                <c:pt idx="1439">
                  <c:v>-8.5229899999999994E-3</c:v>
                </c:pt>
                <c:pt idx="1440">
                  <c:v>2.78196E-2</c:v>
                </c:pt>
                <c:pt idx="1441">
                  <c:v>6.7710899999999996E-3</c:v>
                </c:pt>
                <c:pt idx="1442">
                  <c:v>9.5338799999999998E-3</c:v>
                </c:pt>
                <c:pt idx="1443">
                  <c:v>4.7388100000000004E-3</c:v>
                </c:pt>
                <c:pt idx="1444">
                  <c:v>-6.0882599999999999E-3</c:v>
                </c:pt>
                <c:pt idx="1445">
                  <c:v>7.6894800000000003E-3</c:v>
                </c:pt>
                <c:pt idx="1446">
                  <c:v>2.0236999999999998E-3</c:v>
                </c:pt>
                <c:pt idx="1447">
                  <c:v>8.7909700000000004E-3</c:v>
                </c:pt>
                <c:pt idx="1448">
                  <c:v>9.1705299999999997E-3</c:v>
                </c:pt>
                <c:pt idx="1449">
                  <c:v>1.4677E-3</c:v>
                </c:pt>
                <c:pt idx="1450">
                  <c:v>-9.3364700000000001E-4</c:v>
                </c:pt>
                <c:pt idx="1451">
                  <c:v>6.4020199999999996E-3</c:v>
                </c:pt>
                <c:pt idx="1452">
                  <c:v>6.5221799999999998E-3</c:v>
                </c:pt>
                <c:pt idx="1453">
                  <c:v>1.3999899999999999E-2</c:v>
                </c:pt>
                <c:pt idx="1454">
                  <c:v>-3.0794099999999999E-3</c:v>
                </c:pt>
                <c:pt idx="1455">
                  <c:v>1.0614400000000001E-3</c:v>
                </c:pt>
                <c:pt idx="1456">
                  <c:v>7.7562300000000002E-3</c:v>
                </c:pt>
                <c:pt idx="1457">
                  <c:v>7.5826599999999997E-3</c:v>
                </c:pt>
                <c:pt idx="1458">
                  <c:v>3.0937199999999999E-3</c:v>
                </c:pt>
                <c:pt idx="1459">
                  <c:v>9.75609E-4</c:v>
                </c:pt>
                <c:pt idx="1460">
                  <c:v>2.0313300000000001E-4</c:v>
                </c:pt>
                <c:pt idx="1461">
                  <c:v>2.03447E-2</c:v>
                </c:pt>
                <c:pt idx="1462">
                  <c:v>-1.30892E-2</c:v>
                </c:pt>
                <c:pt idx="1463">
                  <c:v>3.1356800000000001E-3</c:v>
                </c:pt>
                <c:pt idx="1464">
                  <c:v>7.4996899999999998E-3</c:v>
                </c:pt>
                <c:pt idx="1465">
                  <c:v>2.11592E-2</c:v>
                </c:pt>
                <c:pt idx="1466">
                  <c:v>9.4890600000000001E-4</c:v>
                </c:pt>
                <c:pt idx="1467">
                  <c:v>7.8659100000000003E-3</c:v>
                </c:pt>
                <c:pt idx="1468">
                  <c:v>1.0538100000000001E-3</c:v>
                </c:pt>
                <c:pt idx="1469">
                  <c:v>1.48048E-2</c:v>
                </c:pt>
                <c:pt idx="1470">
                  <c:v>2.03514E-3</c:v>
                </c:pt>
                <c:pt idx="1471">
                  <c:v>8.4419300000000003E-3</c:v>
                </c:pt>
                <c:pt idx="1472">
                  <c:v>1.41735E-2</c:v>
                </c:pt>
                <c:pt idx="1473">
                  <c:v>8.7118100000000004E-3</c:v>
                </c:pt>
                <c:pt idx="1474">
                  <c:v>2.0923600000000001E-2</c:v>
                </c:pt>
                <c:pt idx="1475">
                  <c:v>2.0694699999999999E-3</c:v>
                </c:pt>
                <c:pt idx="1476" formatCode="0.00E+00">
                  <c:v>-3.6239599999999998E-5</c:v>
                </c:pt>
                <c:pt idx="1477">
                  <c:v>2.66962E-2</c:v>
                </c:pt>
                <c:pt idx="1478">
                  <c:v>7.85923E-3</c:v>
                </c:pt>
                <c:pt idx="1479">
                  <c:v>1.0895699999999999E-2</c:v>
                </c:pt>
                <c:pt idx="1480">
                  <c:v>1.1240999999999999E-2</c:v>
                </c:pt>
                <c:pt idx="1481">
                  <c:v>7.9030999999999997E-3</c:v>
                </c:pt>
                <c:pt idx="1482">
                  <c:v>1.68314E-2</c:v>
                </c:pt>
                <c:pt idx="1483">
                  <c:v>8.4037799999999996E-3</c:v>
                </c:pt>
                <c:pt idx="1484">
                  <c:v>2.16026E-2</c:v>
                </c:pt>
                <c:pt idx="1485">
                  <c:v>3.1314799999999997E-2</c:v>
                </c:pt>
                <c:pt idx="1486">
                  <c:v>1.3580300000000001E-3</c:v>
                </c:pt>
                <c:pt idx="1487">
                  <c:v>2.20299E-4</c:v>
                </c:pt>
                <c:pt idx="1488">
                  <c:v>4.5585599999999998E-4</c:v>
                </c:pt>
                <c:pt idx="1489">
                  <c:v>1.04628E-2</c:v>
                </c:pt>
                <c:pt idx="1490">
                  <c:v>2.3387000000000002E-2</c:v>
                </c:pt>
                <c:pt idx="1491">
                  <c:v>1.3010000000000001E-2</c:v>
                </c:pt>
                <c:pt idx="1492">
                  <c:v>2.8600700000000001E-3</c:v>
                </c:pt>
                <c:pt idx="1493">
                  <c:v>2.4372100000000001E-2</c:v>
                </c:pt>
                <c:pt idx="1494">
                  <c:v>-1.2836499999999999E-3</c:v>
                </c:pt>
                <c:pt idx="1495">
                  <c:v>-1.10502E-2</c:v>
                </c:pt>
                <c:pt idx="1496">
                  <c:v>2.1059000000000001E-2</c:v>
                </c:pt>
                <c:pt idx="1497">
                  <c:v>1.8286699999999999E-2</c:v>
                </c:pt>
                <c:pt idx="1498">
                  <c:v>2.9232000000000001E-2</c:v>
                </c:pt>
                <c:pt idx="1499">
                  <c:v>-9.4156299999999995E-3</c:v>
                </c:pt>
                <c:pt idx="1500">
                  <c:v>-1.65539E-2</c:v>
                </c:pt>
                <c:pt idx="1501">
                  <c:v>4.2886699999999996E-3</c:v>
                </c:pt>
                <c:pt idx="1502">
                  <c:v>-5.26524E-3</c:v>
                </c:pt>
                <c:pt idx="1503">
                  <c:v>2.01111E-2</c:v>
                </c:pt>
                <c:pt idx="1504">
                  <c:v>1.5342700000000001E-2</c:v>
                </c:pt>
                <c:pt idx="1505">
                  <c:v>2.2316E-4</c:v>
                </c:pt>
                <c:pt idx="1506">
                  <c:v>1.1410699999999999E-2</c:v>
                </c:pt>
                <c:pt idx="1507">
                  <c:v>-3.6253899999999999E-2</c:v>
                </c:pt>
                <c:pt idx="1508">
                  <c:v>1.25275E-2</c:v>
                </c:pt>
                <c:pt idx="1509">
                  <c:v>2.5663399999999999E-3</c:v>
                </c:pt>
                <c:pt idx="1510">
                  <c:v>7.8868899999999997E-4</c:v>
                </c:pt>
                <c:pt idx="1511">
                  <c:v>-2.3126599999999998E-3</c:v>
                </c:pt>
                <c:pt idx="1512">
                  <c:v>-1.03607E-2</c:v>
                </c:pt>
                <c:pt idx="1513">
                  <c:v>-2.1247900000000001E-3</c:v>
                </c:pt>
                <c:pt idx="1514">
                  <c:v>1.74713E-3</c:v>
                </c:pt>
                <c:pt idx="1515">
                  <c:v>9.4060900000000006E-3</c:v>
                </c:pt>
                <c:pt idx="1516">
                  <c:v>1.4284099999999999E-2</c:v>
                </c:pt>
                <c:pt idx="1517">
                  <c:v>6.6185000000000003E-3</c:v>
                </c:pt>
                <c:pt idx="1518">
                  <c:v>9.8476399999999995E-3</c:v>
                </c:pt>
                <c:pt idx="1519">
                  <c:v>-1.8835099999999999E-3</c:v>
                </c:pt>
                <c:pt idx="1520">
                  <c:v>-7.7705400000000003E-3</c:v>
                </c:pt>
                <c:pt idx="1521">
                  <c:v>-5.7907100000000001E-3</c:v>
                </c:pt>
                <c:pt idx="1522">
                  <c:v>1.91851E-2</c:v>
                </c:pt>
                <c:pt idx="1523">
                  <c:v>4.6958900000000003E-3</c:v>
                </c:pt>
                <c:pt idx="1524">
                  <c:v>4.9858100000000002E-3</c:v>
                </c:pt>
                <c:pt idx="1525">
                  <c:v>-2.1715200000000001E-3</c:v>
                </c:pt>
                <c:pt idx="1526">
                  <c:v>-2.5587100000000001E-3</c:v>
                </c:pt>
                <c:pt idx="1527">
                  <c:v>4.8971199999999996E-3</c:v>
                </c:pt>
                <c:pt idx="1528">
                  <c:v>-4.0531200000000003E-3</c:v>
                </c:pt>
                <c:pt idx="1529">
                  <c:v>-1.9769700000000002E-3</c:v>
                </c:pt>
                <c:pt idx="1530">
                  <c:v>2.23217E-2</c:v>
                </c:pt>
                <c:pt idx="1531">
                  <c:v>-1.7223399999999999E-3</c:v>
                </c:pt>
                <c:pt idx="1532">
                  <c:v>-7.8363400000000007E-3</c:v>
                </c:pt>
                <c:pt idx="1533">
                  <c:v>-1.6544300000000001E-2</c:v>
                </c:pt>
                <c:pt idx="1534">
                  <c:v>-2.5062600000000002E-3</c:v>
                </c:pt>
                <c:pt idx="1535">
                  <c:v>2.1009399999999999E-3</c:v>
                </c:pt>
                <c:pt idx="1536">
                  <c:v>9.0274799999999992E-3</c:v>
                </c:pt>
                <c:pt idx="1537">
                  <c:v>8.1014599999999996E-3</c:v>
                </c:pt>
                <c:pt idx="1538">
                  <c:v>-1.6212500000000001E-3</c:v>
                </c:pt>
                <c:pt idx="1539">
                  <c:v>-8.6126299999999996E-3</c:v>
                </c:pt>
                <c:pt idx="1540">
                  <c:v>-8.1062300000000007E-3</c:v>
                </c:pt>
                <c:pt idx="1541">
                  <c:v>-8.7633099999999998E-3</c:v>
                </c:pt>
                <c:pt idx="1542">
                  <c:v>1.70393E-2</c:v>
                </c:pt>
                <c:pt idx="1543">
                  <c:v>1.4813399999999999E-2</c:v>
                </c:pt>
                <c:pt idx="1544">
                  <c:v>-2.3373600000000001E-2</c:v>
                </c:pt>
                <c:pt idx="1545">
                  <c:v>-2.5242799999999999E-2</c:v>
                </c:pt>
                <c:pt idx="1546">
                  <c:v>-1.56794E-2</c:v>
                </c:pt>
                <c:pt idx="1547">
                  <c:v>-1.2570400000000001E-2</c:v>
                </c:pt>
                <c:pt idx="1548">
                  <c:v>7.7829400000000003E-3</c:v>
                </c:pt>
                <c:pt idx="1549">
                  <c:v>-1.28746E-3</c:v>
                </c:pt>
                <c:pt idx="1550">
                  <c:v>-5.6028400000000004E-3</c:v>
                </c:pt>
                <c:pt idx="1551">
                  <c:v>-8.9454700000000005E-3</c:v>
                </c:pt>
                <c:pt idx="1552">
                  <c:v>-1.4161099999999999E-2</c:v>
                </c:pt>
                <c:pt idx="1553">
                  <c:v>-7.4930200000000004E-3</c:v>
                </c:pt>
                <c:pt idx="1554">
                  <c:v>-1.5973999999999999E-3</c:v>
                </c:pt>
                <c:pt idx="1555">
                  <c:v>7.8678099999999994E-3</c:v>
                </c:pt>
                <c:pt idx="1556">
                  <c:v>-2.2951099999999999E-2</c:v>
                </c:pt>
                <c:pt idx="1557">
                  <c:v>-2.44703E-2</c:v>
                </c:pt>
                <c:pt idx="1558">
                  <c:v>-2.3620599999999999E-2</c:v>
                </c:pt>
                <c:pt idx="1559">
                  <c:v>-1.8236200000000001E-2</c:v>
                </c:pt>
                <c:pt idx="1560">
                  <c:v>-1.7786E-3</c:v>
                </c:pt>
                <c:pt idx="1561" formatCode="0.00E+00">
                  <c:v>-1.4076200000000001E-3</c:v>
                </c:pt>
                <c:pt idx="1562">
                  <c:v>-7.1592299999999999E-3</c:v>
                </c:pt>
                <c:pt idx="1563">
                  <c:v>-1.2422600000000001E-2</c:v>
                </c:pt>
                <c:pt idx="1564">
                  <c:v>-6.3009299999999997E-3</c:v>
                </c:pt>
                <c:pt idx="1565">
                  <c:v>-2.6978499999999999E-2</c:v>
                </c:pt>
                <c:pt idx="1566">
                  <c:v>-1.2609499999999999E-2</c:v>
                </c:pt>
                <c:pt idx="1567">
                  <c:v>-2.2449499999999999E-3</c:v>
                </c:pt>
                <c:pt idx="1568">
                  <c:v>-8.0585499999999994E-3</c:v>
                </c:pt>
                <c:pt idx="1569">
                  <c:v>4.9438499999999996E-3</c:v>
                </c:pt>
                <c:pt idx="1570">
                  <c:v>-3.8528400000000001E-4</c:v>
                </c:pt>
                <c:pt idx="1571">
                  <c:v>-2.4864199999999999E-2</c:v>
                </c:pt>
                <c:pt idx="1572">
                  <c:v>-1.5880600000000002E-2</c:v>
                </c:pt>
                <c:pt idx="1573">
                  <c:v>5.1374400000000001E-3</c:v>
                </c:pt>
                <c:pt idx="1574">
                  <c:v>-4.5166E-3</c:v>
                </c:pt>
                <c:pt idx="1575">
                  <c:v>2.3365E-3</c:v>
                </c:pt>
                <c:pt idx="1576">
                  <c:v>1.1720700000000001E-3</c:v>
                </c:pt>
                <c:pt idx="1577">
                  <c:v>-1.58272E-2</c:v>
                </c:pt>
                <c:pt idx="1578">
                  <c:v>3.7727400000000001E-3</c:v>
                </c:pt>
                <c:pt idx="1579">
                  <c:v>1.9960400000000001E-3</c:v>
                </c:pt>
                <c:pt idx="1580">
                  <c:v>-1.36566E-2</c:v>
                </c:pt>
                <c:pt idx="1581">
                  <c:v>-7.6961499999999997E-4</c:v>
                </c:pt>
                <c:pt idx="1582">
                  <c:v>7.3718999999999998E-4</c:v>
                </c:pt>
                <c:pt idx="1583">
                  <c:v>7.8086900000000001E-3</c:v>
                </c:pt>
                <c:pt idx="1584">
                  <c:v>-1.5459099999999999E-3</c:v>
                </c:pt>
                <c:pt idx="1585">
                  <c:v>2.1867800000000001E-3</c:v>
                </c:pt>
                <c:pt idx="1586">
                  <c:v>-1.08948E-2</c:v>
                </c:pt>
                <c:pt idx="1587">
                  <c:v>3.7279100000000001E-3</c:v>
                </c:pt>
                <c:pt idx="1588">
                  <c:v>-1.17273E-2</c:v>
                </c:pt>
                <c:pt idx="1589">
                  <c:v>7.5216299999999996E-3</c:v>
                </c:pt>
                <c:pt idx="1590">
                  <c:v>4.3678299999999996E-3</c:v>
                </c:pt>
                <c:pt idx="1591">
                  <c:v>2.3460399999999999E-4</c:v>
                </c:pt>
                <c:pt idx="1592">
                  <c:v>3.00789E-3</c:v>
                </c:pt>
                <c:pt idx="1593">
                  <c:v>2.9497099999999999E-3</c:v>
                </c:pt>
                <c:pt idx="1594">
                  <c:v>9.4614E-3</c:v>
                </c:pt>
                <c:pt idx="1595">
                  <c:v>1.23377E-2</c:v>
                </c:pt>
                <c:pt idx="1596">
                  <c:v>1.2378700000000001E-3</c:v>
                </c:pt>
                <c:pt idx="1597">
                  <c:v>9.6912400000000003E-3</c:v>
                </c:pt>
                <c:pt idx="1598">
                  <c:v>-4.7597899999999999E-3</c:v>
                </c:pt>
                <c:pt idx="1599">
                  <c:v>-2.24113E-3</c:v>
                </c:pt>
                <c:pt idx="1600">
                  <c:v>2.38419E-3</c:v>
                </c:pt>
                <c:pt idx="1601">
                  <c:v>-1.1882799999999999E-3</c:v>
                </c:pt>
                <c:pt idx="1602">
                  <c:v>-6.8988799999999996E-3</c:v>
                </c:pt>
                <c:pt idx="1603">
                  <c:v>-7.28512E-3</c:v>
                </c:pt>
                <c:pt idx="1604">
                  <c:v>2.24018E-3</c:v>
                </c:pt>
                <c:pt idx="1605">
                  <c:v>1.0662099999999999E-3</c:v>
                </c:pt>
                <c:pt idx="1606">
                  <c:v>9.2506399999999992E-3</c:v>
                </c:pt>
                <c:pt idx="1607">
                  <c:v>-1.1580500000000001E-2</c:v>
                </c:pt>
                <c:pt idx="1608">
                  <c:v>-1.62249E-2</c:v>
                </c:pt>
                <c:pt idx="1609">
                  <c:v>-2.6063900000000001E-3</c:v>
                </c:pt>
                <c:pt idx="1610">
                  <c:v>6.5555600000000002E-3</c:v>
                </c:pt>
                <c:pt idx="1611">
                  <c:v>-6.3495599999999998E-3</c:v>
                </c:pt>
                <c:pt idx="1612">
                  <c:v>-2.51579E-3</c:v>
                </c:pt>
                <c:pt idx="1613">
                  <c:v>4.1065199999999998E-3</c:v>
                </c:pt>
                <c:pt idx="1614">
                  <c:v>-1.2121199999999999E-3</c:v>
                </c:pt>
                <c:pt idx="1615">
                  <c:v>3.2358199999999999E-3</c:v>
                </c:pt>
                <c:pt idx="1616">
                  <c:v>-1.34888E-2</c:v>
                </c:pt>
                <c:pt idx="1617">
                  <c:v>2.3117099999999998E-3</c:v>
                </c:pt>
                <c:pt idx="1618">
                  <c:v>4.1627900000000004E-3</c:v>
                </c:pt>
                <c:pt idx="1619">
                  <c:v>-8.6841599999999998E-3</c:v>
                </c:pt>
                <c:pt idx="1620">
                  <c:v>4.57954E-3</c:v>
                </c:pt>
                <c:pt idx="1621">
                  <c:v>-1.16425E-2</c:v>
                </c:pt>
                <c:pt idx="1622">
                  <c:v>7.3680899999999999E-3</c:v>
                </c:pt>
                <c:pt idx="1623">
                  <c:v>8.8310199999999998E-4</c:v>
                </c:pt>
                <c:pt idx="1624">
                  <c:v>1.7261500000000001E-4</c:v>
                </c:pt>
                <c:pt idx="1625">
                  <c:v>-5.6972500000000001E-3</c:v>
                </c:pt>
                <c:pt idx="1626">
                  <c:v>-3.1938600000000002E-3</c:v>
                </c:pt>
                <c:pt idx="1627">
                  <c:v>2.16484E-4</c:v>
                </c:pt>
                <c:pt idx="1628">
                  <c:v>3.7956200000000001E-4</c:v>
                </c:pt>
                <c:pt idx="1629">
                  <c:v>-4.1351299999999999E-3</c:v>
                </c:pt>
                <c:pt idx="1630">
                  <c:v>-5.44167E-3</c:v>
                </c:pt>
                <c:pt idx="1631">
                  <c:v>-1.20211E-2</c:v>
                </c:pt>
                <c:pt idx="1632">
                  <c:v>-1.0643E-2</c:v>
                </c:pt>
                <c:pt idx="1633">
                  <c:v>-8.5706700000000007E-3</c:v>
                </c:pt>
                <c:pt idx="1634">
                  <c:v>6.5660500000000004E-3</c:v>
                </c:pt>
                <c:pt idx="1635">
                  <c:v>5.6962999999999996E-3</c:v>
                </c:pt>
                <c:pt idx="1636">
                  <c:v>-5.6753200000000002E-3</c:v>
                </c:pt>
                <c:pt idx="1637">
                  <c:v>-1.9479799999999999E-2</c:v>
                </c:pt>
                <c:pt idx="1638">
                  <c:v>-6.6814400000000003E-3</c:v>
                </c:pt>
                <c:pt idx="1639">
                  <c:v>9.30309E-3</c:v>
                </c:pt>
                <c:pt idx="1640">
                  <c:v>-1.4329E-2</c:v>
                </c:pt>
                <c:pt idx="1641">
                  <c:v>1.19972E-3</c:v>
                </c:pt>
                <c:pt idx="1642">
                  <c:v>-9.2315699999999997E-4</c:v>
                </c:pt>
                <c:pt idx="1643">
                  <c:v>-8.3370200000000005E-3</c:v>
                </c:pt>
                <c:pt idx="1644">
                  <c:v>-1.7577200000000001E-2</c:v>
                </c:pt>
                <c:pt idx="1645">
                  <c:v>-6.5870299999999998E-3</c:v>
                </c:pt>
                <c:pt idx="1646">
                  <c:v>-9.5338799999999998E-3</c:v>
                </c:pt>
                <c:pt idx="1647">
                  <c:v>4.75407E-3</c:v>
                </c:pt>
                <c:pt idx="1648">
                  <c:v>-9.3259799999999993E-3</c:v>
                </c:pt>
                <c:pt idx="1649">
                  <c:v>-9.8228499999999993E-3</c:v>
                </c:pt>
                <c:pt idx="1650">
                  <c:v>4.4298200000000001E-3</c:v>
                </c:pt>
                <c:pt idx="1651">
                  <c:v>2.5815999999999999E-3</c:v>
                </c:pt>
                <c:pt idx="1652">
                  <c:v>-1.15891E-2</c:v>
                </c:pt>
                <c:pt idx="1653">
                  <c:v>-1.27525E-2</c:v>
                </c:pt>
                <c:pt idx="1654">
                  <c:v>4.1303599999999996E-3</c:v>
                </c:pt>
                <c:pt idx="1655">
                  <c:v>-1.14641E-2</c:v>
                </c:pt>
                <c:pt idx="1656">
                  <c:v>-9.9506400000000002E-3</c:v>
                </c:pt>
                <c:pt idx="1657">
                  <c:v>-6.7806200000000002E-3</c:v>
                </c:pt>
                <c:pt idx="1658">
                  <c:v>-1.4774300000000001E-2</c:v>
                </c:pt>
                <c:pt idx="1659">
                  <c:v>-2.8640700000000002E-2</c:v>
                </c:pt>
                <c:pt idx="1660">
                  <c:v>-8.2550000000000002E-3</c:v>
                </c:pt>
                <c:pt idx="1661">
                  <c:v>-1.4904000000000001E-2</c:v>
                </c:pt>
                <c:pt idx="1662">
                  <c:v>-3.6859499999999999E-3</c:v>
                </c:pt>
                <c:pt idx="1663">
                  <c:v>-1.6692200000000001E-2</c:v>
                </c:pt>
                <c:pt idx="1664">
                  <c:v>-1.8678699999999999E-2</c:v>
                </c:pt>
                <c:pt idx="1665">
                  <c:v>-7.3118200000000001E-3</c:v>
                </c:pt>
                <c:pt idx="1666">
                  <c:v>-3.8093599999999998E-2</c:v>
                </c:pt>
                <c:pt idx="1667">
                  <c:v>-9.1066399999999992E-3</c:v>
                </c:pt>
                <c:pt idx="1668">
                  <c:v>-2.17667E-2</c:v>
                </c:pt>
                <c:pt idx="1669">
                  <c:v>-2.3013100000000002E-2</c:v>
                </c:pt>
                <c:pt idx="1670">
                  <c:v>-1.16501E-2</c:v>
                </c:pt>
                <c:pt idx="1671">
                  <c:v>-1.50852E-2</c:v>
                </c:pt>
                <c:pt idx="1672">
                  <c:v>-1.8085500000000001E-2</c:v>
                </c:pt>
                <c:pt idx="1673">
                  <c:v>-1.5001299999999999E-3</c:v>
                </c:pt>
                <c:pt idx="1674">
                  <c:v>-1.898E-2</c:v>
                </c:pt>
                <c:pt idx="1675">
                  <c:v>-1.3182599999999999E-2</c:v>
                </c:pt>
                <c:pt idx="1676" formatCode="0.00E+00">
                  <c:v>-7.4348399999999999E-3</c:v>
                </c:pt>
                <c:pt idx="1677">
                  <c:v>-1.6954400000000001E-2</c:v>
                </c:pt>
                <c:pt idx="1678">
                  <c:v>-3.0525199999999999E-2</c:v>
                </c:pt>
                <c:pt idx="1679">
                  <c:v>-2.9053699999999998E-2</c:v>
                </c:pt>
                <c:pt idx="1680">
                  <c:v>-2.8675099999999999E-2</c:v>
                </c:pt>
                <c:pt idx="1681">
                  <c:v>-8.8310200000000002E-3</c:v>
                </c:pt>
                <c:pt idx="1682">
                  <c:v>-3.6050800000000001E-2</c:v>
                </c:pt>
                <c:pt idx="1683">
                  <c:v>-1.39475E-2</c:v>
                </c:pt>
                <c:pt idx="1684">
                  <c:v>-2.4922400000000001E-2</c:v>
                </c:pt>
                <c:pt idx="1685">
                  <c:v>-3.8042100000000001E-3</c:v>
                </c:pt>
                <c:pt idx="1686">
                  <c:v>-2.2118599999999999E-2</c:v>
                </c:pt>
                <c:pt idx="1687">
                  <c:v>-1.8456500000000001E-2</c:v>
                </c:pt>
                <c:pt idx="1688">
                  <c:v>-3.5998299999999997E-2</c:v>
                </c:pt>
                <c:pt idx="1689">
                  <c:v>-1.6158100000000002E-2</c:v>
                </c:pt>
                <c:pt idx="1690">
                  <c:v>-1.22852E-2</c:v>
                </c:pt>
                <c:pt idx="1691">
                  <c:v>-1.0471299999999999E-2</c:v>
                </c:pt>
                <c:pt idx="1692">
                  <c:v>-1.04694E-2</c:v>
                </c:pt>
                <c:pt idx="1693">
                  <c:v>-1.7147099999999998E-2</c:v>
                </c:pt>
                <c:pt idx="1694">
                  <c:v>-1.6391800000000002E-2</c:v>
                </c:pt>
                <c:pt idx="1695">
                  <c:v>-5.5656400000000002E-3</c:v>
                </c:pt>
                <c:pt idx="1696">
                  <c:v>-1.05133E-2</c:v>
                </c:pt>
                <c:pt idx="1697">
                  <c:v>-4.3144200000000002E-3</c:v>
                </c:pt>
                <c:pt idx="1698">
                  <c:v>-1.70546E-2</c:v>
                </c:pt>
                <c:pt idx="1699">
                  <c:v>-1.8356299999999999E-2</c:v>
                </c:pt>
                <c:pt idx="1700">
                  <c:v>-1.16673E-2</c:v>
                </c:pt>
                <c:pt idx="1701">
                  <c:v>-1.7414100000000001E-3</c:v>
                </c:pt>
                <c:pt idx="1702">
                  <c:v>-1.1750200000000001E-2</c:v>
                </c:pt>
                <c:pt idx="1703">
                  <c:v>-9.7084000000000005E-4</c:v>
                </c:pt>
                <c:pt idx="1704">
                  <c:v>-3.22514E-2</c:v>
                </c:pt>
                <c:pt idx="1705">
                  <c:v>-3.8452099999999999E-3</c:v>
                </c:pt>
                <c:pt idx="1706">
                  <c:v>6.2704099999999997E-3</c:v>
                </c:pt>
                <c:pt idx="1707">
                  <c:v>-1.34926E-2</c:v>
                </c:pt>
                <c:pt idx="1708">
                  <c:v>-4.8084299999999998E-3</c:v>
                </c:pt>
                <c:pt idx="1709">
                  <c:v>-1.2661E-2</c:v>
                </c:pt>
                <c:pt idx="1710">
                  <c:v>5.4845800000000002E-3</c:v>
                </c:pt>
                <c:pt idx="1711">
                  <c:v>2.5720600000000001E-3</c:v>
                </c:pt>
                <c:pt idx="1712">
                  <c:v>4.0216399999999999E-3</c:v>
                </c:pt>
                <c:pt idx="1713">
                  <c:v>-4.7464400000000002E-3</c:v>
                </c:pt>
                <c:pt idx="1714">
                  <c:v>5.7725900000000002E-3</c:v>
                </c:pt>
                <c:pt idx="1715">
                  <c:v>-1.3896E-2</c:v>
                </c:pt>
                <c:pt idx="1716">
                  <c:v>-6.86741E-3</c:v>
                </c:pt>
                <c:pt idx="1717">
                  <c:v>-2.0962700000000001E-2</c:v>
                </c:pt>
                <c:pt idx="1718">
                  <c:v>-6.8655000000000001E-3</c:v>
                </c:pt>
                <c:pt idx="1719">
                  <c:v>-6.9007900000000004E-3</c:v>
                </c:pt>
                <c:pt idx="1720">
                  <c:v>-2.97642E-3</c:v>
                </c:pt>
                <c:pt idx="1721">
                  <c:v>-3.0040700000000002E-3</c:v>
                </c:pt>
                <c:pt idx="1722">
                  <c:v>-1.2192700000000001E-2</c:v>
                </c:pt>
                <c:pt idx="1723">
                  <c:v>-3.0717800000000001E-3</c:v>
                </c:pt>
                <c:pt idx="1724">
                  <c:v>-1.30539E-2</c:v>
                </c:pt>
                <c:pt idx="1725">
                  <c:v>-6.4601900000000002E-3</c:v>
                </c:pt>
                <c:pt idx="1726">
                  <c:v>1.4528299999999999E-2</c:v>
                </c:pt>
                <c:pt idx="1727">
                  <c:v>-2.19221E-2</c:v>
                </c:pt>
                <c:pt idx="1728">
                  <c:v>-1.79396E-2</c:v>
                </c:pt>
                <c:pt idx="1729">
                  <c:v>-1.3690900000000001E-2</c:v>
                </c:pt>
                <c:pt idx="1730">
                  <c:v>-8.2740799999999996E-3</c:v>
                </c:pt>
                <c:pt idx="1731">
                  <c:v>5.9356699999999997E-3</c:v>
                </c:pt>
                <c:pt idx="1732">
                  <c:v>1.1860799999999999E-2</c:v>
                </c:pt>
                <c:pt idx="1733">
                  <c:v>-1.7559100000000001E-2</c:v>
                </c:pt>
                <c:pt idx="1734">
                  <c:v>-9.6159000000000001E-3</c:v>
                </c:pt>
                <c:pt idx="1735">
                  <c:v>-1.8485999999999999E-2</c:v>
                </c:pt>
                <c:pt idx="1736">
                  <c:v>-1.22833E-2</c:v>
                </c:pt>
                <c:pt idx="1737">
                  <c:v>1.8033999999999999E-3</c:v>
                </c:pt>
                <c:pt idx="1738">
                  <c:v>4.6854000000000002E-3</c:v>
                </c:pt>
                <c:pt idx="1739">
                  <c:v>-3.15475E-3</c:v>
                </c:pt>
                <c:pt idx="1740">
                  <c:v>-1.7081300000000001E-2</c:v>
                </c:pt>
                <c:pt idx="1741">
                  <c:v>-1.6396500000000001E-2</c:v>
                </c:pt>
                <c:pt idx="1742">
                  <c:v>-8.1644100000000004E-3</c:v>
                </c:pt>
                <c:pt idx="1743">
                  <c:v>-1.8434499999999999E-3</c:v>
                </c:pt>
                <c:pt idx="1744">
                  <c:v>-8.02135E-3</c:v>
                </c:pt>
                <c:pt idx="1745">
                  <c:v>-4.7197300000000001E-3</c:v>
                </c:pt>
                <c:pt idx="1746">
                  <c:v>-8.8548700000000008E-3</c:v>
                </c:pt>
                <c:pt idx="1747" formatCode="0.00E+00">
                  <c:v>-8.6612700000000004E-3</c:v>
                </c:pt>
                <c:pt idx="1748">
                  <c:v>-1.29824E-2</c:v>
                </c:pt>
                <c:pt idx="1749">
                  <c:v>-7.2288500000000002E-3</c:v>
                </c:pt>
                <c:pt idx="1750">
                  <c:v>-1.06087E-2</c:v>
                </c:pt>
                <c:pt idx="1751">
                  <c:v>-6.9074599999999998E-3</c:v>
                </c:pt>
                <c:pt idx="1752">
                  <c:v>-7.9555500000000005E-3</c:v>
                </c:pt>
                <c:pt idx="1753">
                  <c:v>-3.8080200000000001E-3</c:v>
                </c:pt>
                <c:pt idx="1754">
                  <c:v>-1.6407000000000001E-2</c:v>
                </c:pt>
                <c:pt idx="1755">
                  <c:v>-1.8734000000000001E-2</c:v>
                </c:pt>
                <c:pt idx="1756">
                  <c:v>5.58853E-4</c:v>
                </c:pt>
                <c:pt idx="1757" formatCode="0.00E+00">
                  <c:v>-1.4035199999999999E-2</c:v>
                </c:pt>
                <c:pt idx="1758">
                  <c:v>-1.0129900000000001E-2</c:v>
                </c:pt>
                <c:pt idx="1759" formatCode="0.00E+00">
                  <c:v>1.091E-3</c:v>
                </c:pt>
                <c:pt idx="1760">
                  <c:v>-2.36034E-2</c:v>
                </c:pt>
                <c:pt idx="1761">
                  <c:v>-1.0553399999999999E-2</c:v>
                </c:pt>
                <c:pt idx="1762">
                  <c:v>-1.9640000000000001E-2</c:v>
                </c:pt>
                <c:pt idx="1763">
                  <c:v>-7.9965599999999998E-3</c:v>
                </c:pt>
                <c:pt idx="1764">
                  <c:v>-4.3296799999999999E-4</c:v>
                </c:pt>
                <c:pt idx="1765">
                  <c:v>4.4364900000000004E-3</c:v>
                </c:pt>
                <c:pt idx="1766">
                  <c:v>-2.2017499999999999E-2</c:v>
                </c:pt>
                <c:pt idx="1767">
                  <c:v>-6.1531099999999998E-3</c:v>
                </c:pt>
                <c:pt idx="1768">
                  <c:v>-1.79081E-2</c:v>
                </c:pt>
                <c:pt idx="1769">
                  <c:v>-1.43967E-2</c:v>
                </c:pt>
                <c:pt idx="1770">
                  <c:v>-4.1666000000000003E-3</c:v>
                </c:pt>
                <c:pt idx="1771">
                  <c:v>-9.0684900000000002E-3</c:v>
                </c:pt>
                <c:pt idx="1772">
                  <c:v>-6.6165900000000003E-3</c:v>
                </c:pt>
                <c:pt idx="1773">
                  <c:v>-2.0801500000000001E-2</c:v>
                </c:pt>
                <c:pt idx="1774">
                  <c:v>-2.28872E-2</c:v>
                </c:pt>
                <c:pt idx="1775">
                  <c:v>-1.12534E-2</c:v>
                </c:pt>
                <c:pt idx="1776">
                  <c:v>-9.6330600000000006E-3</c:v>
                </c:pt>
                <c:pt idx="1777">
                  <c:v>-3.76034E-3</c:v>
                </c:pt>
                <c:pt idx="1778">
                  <c:v>-6.32191E-3</c:v>
                </c:pt>
                <c:pt idx="1779">
                  <c:v>-2.6831600000000001E-2</c:v>
                </c:pt>
                <c:pt idx="1780">
                  <c:v>-3.9615600000000003E-3</c:v>
                </c:pt>
                <c:pt idx="1781">
                  <c:v>-1.48039E-2</c:v>
                </c:pt>
                <c:pt idx="1782">
                  <c:v>-9.9658999999999998E-3</c:v>
                </c:pt>
                <c:pt idx="1783">
                  <c:v>-1.4806700000000001E-2</c:v>
                </c:pt>
                <c:pt idx="1784">
                  <c:v>-2.5178900000000001E-2</c:v>
                </c:pt>
                <c:pt idx="1785">
                  <c:v>-1.6022700000000001E-2</c:v>
                </c:pt>
                <c:pt idx="1786">
                  <c:v>-1.2936599999999999E-2</c:v>
                </c:pt>
                <c:pt idx="1787">
                  <c:v>-6.06823E-3</c:v>
                </c:pt>
                <c:pt idx="1788">
                  <c:v>-7.2584199999999998E-3</c:v>
                </c:pt>
                <c:pt idx="1789">
                  <c:v>-4.5881300000000002E-3</c:v>
                </c:pt>
                <c:pt idx="1790">
                  <c:v>-4.7245000000000004E-3</c:v>
                </c:pt>
                <c:pt idx="1791">
                  <c:v>-2.66056E-2</c:v>
                </c:pt>
                <c:pt idx="1792">
                  <c:v>-1.2331999999999999E-2</c:v>
                </c:pt>
                <c:pt idx="1793">
                  <c:v>2.12765E-3</c:v>
                </c:pt>
                <c:pt idx="1794">
                  <c:v>-5.6362199999999999E-3</c:v>
                </c:pt>
                <c:pt idx="1795">
                  <c:v>3.3950799999999998E-4</c:v>
                </c:pt>
                <c:pt idx="1796">
                  <c:v>-1.05524E-2</c:v>
                </c:pt>
                <c:pt idx="1797">
                  <c:v>-8.3389299999999996E-3</c:v>
                </c:pt>
                <c:pt idx="1798">
                  <c:v>-2.48747E-2</c:v>
                </c:pt>
                <c:pt idx="1799">
                  <c:v>-6.7024199999999997E-3</c:v>
                </c:pt>
                <c:pt idx="1800">
                  <c:v>-1.7437000000000001E-2</c:v>
                </c:pt>
                <c:pt idx="1801">
                  <c:v>2.44904E-3</c:v>
                </c:pt>
                <c:pt idx="1802">
                  <c:v>-4.9285900000000001E-3</c:v>
                </c:pt>
                <c:pt idx="1803">
                  <c:v>-1.12648E-2</c:v>
                </c:pt>
                <c:pt idx="1804">
                  <c:v>-1.18551E-2</c:v>
                </c:pt>
                <c:pt idx="1805">
                  <c:v>1.0989199999999999E-2</c:v>
                </c:pt>
                <c:pt idx="1806">
                  <c:v>-3.9415400000000003E-3</c:v>
                </c:pt>
                <c:pt idx="1807">
                  <c:v>8.33511E-4</c:v>
                </c:pt>
                <c:pt idx="1808">
                  <c:v>-4.2953499999999999E-3</c:v>
                </c:pt>
                <c:pt idx="1809">
                  <c:v>-5.90611E-3</c:v>
                </c:pt>
                <c:pt idx="1810">
                  <c:v>6.9046000000000003E-3</c:v>
                </c:pt>
                <c:pt idx="1811">
                  <c:v>-7.8201300000000002E-4</c:v>
                </c:pt>
                <c:pt idx="1812">
                  <c:v>2.9544800000000002E-3</c:v>
                </c:pt>
                <c:pt idx="1813">
                  <c:v>-5.4426199999999996E-3</c:v>
                </c:pt>
                <c:pt idx="1814">
                  <c:v>-6.2036499999999998E-3</c:v>
                </c:pt>
                <c:pt idx="1815">
                  <c:v>-5.8345799999999998E-3</c:v>
                </c:pt>
                <c:pt idx="1816">
                  <c:v>9.6321099999999995E-4</c:v>
                </c:pt>
                <c:pt idx="1817">
                  <c:v>-8.6326600000000003E-3</c:v>
                </c:pt>
                <c:pt idx="1818">
                  <c:v>-5.58567E-3</c:v>
                </c:pt>
                <c:pt idx="1819">
                  <c:v>2.10733E-2</c:v>
                </c:pt>
                <c:pt idx="1820">
                  <c:v>-2.8533899999999999E-3</c:v>
                </c:pt>
                <c:pt idx="1821">
                  <c:v>-6.8416600000000003E-3</c:v>
                </c:pt>
                <c:pt idx="1822">
                  <c:v>-8.59737E-3</c:v>
                </c:pt>
                <c:pt idx="1823">
                  <c:v>1.5248299999999999E-2</c:v>
                </c:pt>
                <c:pt idx="1824">
                  <c:v>-7.5531000000000003E-4</c:v>
                </c:pt>
                <c:pt idx="1825">
                  <c:v>9.8018600000000008E-3</c:v>
                </c:pt>
                <c:pt idx="1826">
                  <c:v>-9.8714800000000002E-3</c:v>
                </c:pt>
                <c:pt idx="1827">
                  <c:v>9.4947799999999995E-3</c:v>
                </c:pt>
                <c:pt idx="1828">
                  <c:v>9.1142700000000007E-3</c:v>
                </c:pt>
                <c:pt idx="1829">
                  <c:v>8.6088199999999997E-3</c:v>
                </c:pt>
                <c:pt idx="1830">
                  <c:v>1.00727E-2</c:v>
                </c:pt>
                <c:pt idx="1831">
                  <c:v>6.7033800000000001E-3</c:v>
                </c:pt>
                <c:pt idx="1832">
                  <c:v>-2.2754699999999999E-3</c:v>
                </c:pt>
                <c:pt idx="1833">
                  <c:v>-5.5074700000000004E-3</c:v>
                </c:pt>
                <c:pt idx="1834">
                  <c:v>3.2949400000000001E-3</c:v>
                </c:pt>
                <c:pt idx="1835">
                  <c:v>7.1153600000000003E-3</c:v>
                </c:pt>
                <c:pt idx="1836">
                  <c:v>2.27709E-2</c:v>
                </c:pt>
                <c:pt idx="1837">
                  <c:v>1.0471300000000001E-3</c:v>
                </c:pt>
                <c:pt idx="1838">
                  <c:v>1.32885E-2</c:v>
                </c:pt>
                <c:pt idx="1839">
                  <c:v>-1.07203E-2</c:v>
                </c:pt>
                <c:pt idx="1840">
                  <c:v>1.24254E-2</c:v>
                </c:pt>
                <c:pt idx="1841">
                  <c:v>-4.7988900000000001E-3</c:v>
                </c:pt>
                <c:pt idx="1842">
                  <c:v>-4.2056999999999999E-4</c:v>
                </c:pt>
                <c:pt idx="1843">
                  <c:v>-6.0434299999999998E-3</c:v>
                </c:pt>
                <c:pt idx="1844">
                  <c:v>9.8724399999999997E-3</c:v>
                </c:pt>
                <c:pt idx="1845">
                  <c:v>-3.3426300000000001E-3</c:v>
                </c:pt>
                <c:pt idx="1846">
                  <c:v>3.2329599999999999E-4</c:v>
                </c:pt>
                <c:pt idx="1847">
                  <c:v>5.7001100000000004E-3</c:v>
                </c:pt>
                <c:pt idx="1848">
                  <c:v>5.4092400000000001E-3</c:v>
                </c:pt>
                <c:pt idx="1849">
                  <c:v>5.8259999999999996E-3</c:v>
                </c:pt>
                <c:pt idx="1850">
                  <c:v>7.7419300000000002E-3</c:v>
                </c:pt>
                <c:pt idx="1851">
                  <c:v>1.7070799999999999E-3</c:v>
                </c:pt>
                <c:pt idx="1852">
                  <c:v>-2.3279199999999998E-3</c:v>
                </c:pt>
                <c:pt idx="1853">
                  <c:v>-6.05011E-3</c:v>
                </c:pt>
                <c:pt idx="1854">
                  <c:v>9.0313000000000004E-4</c:v>
                </c:pt>
                <c:pt idx="1855">
                  <c:v>-1.67179E-3</c:v>
                </c:pt>
                <c:pt idx="1856">
                  <c:v>4.5928999999999996E-3</c:v>
                </c:pt>
                <c:pt idx="1857">
                  <c:v>4.7016100000000002E-3</c:v>
                </c:pt>
                <c:pt idx="1858">
                  <c:v>6.7930200000000003E-3</c:v>
                </c:pt>
                <c:pt idx="1859">
                  <c:v>3.1824100000000001E-3</c:v>
                </c:pt>
                <c:pt idx="1860">
                  <c:v>4.1103400000000001E-4</c:v>
                </c:pt>
                <c:pt idx="1861">
                  <c:v>1.5554399999999999E-3</c:v>
                </c:pt>
                <c:pt idx="1862">
                  <c:v>-1.93481E-2</c:v>
                </c:pt>
                <c:pt idx="1863">
                  <c:v>-7.1144100000000005E-4</c:v>
                </c:pt>
                <c:pt idx="1864">
                  <c:v>2.2115699999999999E-3</c:v>
                </c:pt>
                <c:pt idx="1865">
                  <c:v>2.81334E-4</c:v>
                </c:pt>
                <c:pt idx="1866">
                  <c:v>2.2439999999999999E-3</c:v>
                </c:pt>
                <c:pt idx="1867">
                  <c:v>9.6425999999999994E-3</c:v>
                </c:pt>
                <c:pt idx="1868">
                  <c:v>-2.4213799999999999E-3</c:v>
                </c:pt>
                <c:pt idx="1869">
                  <c:v>1.0442699999999999E-3</c:v>
                </c:pt>
                <c:pt idx="1870">
                  <c:v>-2.5892300000000001E-3</c:v>
                </c:pt>
                <c:pt idx="1871">
                  <c:v>-1.0671599999999999E-3</c:v>
                </c:pt>
                <c:pt idx="1872">
                  <c:v>9.7427399999999997E-3</c:v>
                </c:pt>
                <c:pt idx="1873">
                  <c:v>-1.15967E-3</c:v>
                </c:pt>
                <c:pt idx="1874">
                  <c:v>-6.83689E-3</c:v>
                </c:pt>
                <c:pt idx="1875">
                  <c:v>-1.4966E-2</c:v>
                </c:pt>
                <c:pt idx="1876">
                  <c:v>-3.5028500000000001E-3</c:v>
                </c:pt>
                <c:pt idx="1877">
                  <c:v>-1.7724E-2</c:v>
                </c:pt>
                <c:pt idx="1878">
                  <c:v>-8.3074599999999992E-3</c:v>
                </c:pt>
                <c:pt idx="1879">
                  <c:v>-1.5344600000000001E-3</c:v>
                </c:pt>
                <c:pt idx="1880">
                  <c:v>-4.0740999999999998E-3</c:v>
                </c:pt>
                <c:pt idx="1881">
                  <c:v>1.21689E-3</c:v>
                </c:pt>
                <c:pt idx="1882">
                  <c:v>-2.0561199999999998E-3</c:v>
                </c:pt>
                <c:pt idx="1883">
                  <c:v>-9.5281600000000008E-3</c:v>
                </c:pt>
                <c:pt idx="1884">
                  <c:v>-3.0593899999999999E-3</c:v>
                </c:pt>
                <c:pt idx="1885">
                  <c:v>-4.6148300000000003E-3</c:v>
                </c:pt>
                <c:pt idx="1886">
                  <c:v>-4.8742300000000002E-3</c:v>
                </c:pt>
                <c:pt idx="1887">
                  <c:v>-8.1872899999999998E-3</c:v>
                </c:pt>
                <c:pt idx="1888">
                  <c:v>-3.4322699999999999E-3</c:v>
                </c:pt>
                <c:pt idx="1889">
                  <c:v>-1.09911E-2</c:v>
                </c:pt>
                <c:pt idx="1890">
                  <c:v>5.73158E-3</c:v>
                </c:pt>
                <c:pt idx="1891">
                  <c:v>-7.2584199999999998E-3</c:v>
                </c:pt>
                <c:pt idx="1892">
                  <c:v>3.84045E-3</c:v>
                </c:pt>
                <c:pt idx="1893">
                  <c:v>-4.5108799999999999E-4</c:v>
                </c:pt>
                <c:pt idx="1894">
                  <c:v>-5.4960299999999998E-3</c:v>
                </c:pt>
                <c:pt idx="1895">
                  <c:v>6.3037900000000003E-4</c:v>
                </c:pt>
                <c:pt idx="1896">
                  <c:v>-9.4108600000000001E-3</c:v>
                </c:pt>
                <c:pt idx="1897">
                  <c:v>6.9255799999999998E-3</c:v>
                </c:pt>
                <c:pt idx="1898">
                  <c:v>7.8458799999999995E-3</c:v>
                </c:pt>
                <c:pt idx="1899">
                  <c:v>1.7566700000000001E-3</c:v>
                </c:pt>
                <c:pt idx="1900">
                  <c:v>3.00789E-3</c:v>
                </c:pt>
                <c:pt idx="1901">
                  <c:v>-2.09713E-3</c:v>
                </c:pt>
                <c:pt idx="1902">
                  <c:v>6.2799500000000003E-3</c:v>
                </c:pt>
                <c:pt idx="1903">
                  <c:v>6.9036499999999999E-3</c:v>
                </c:pt>
                <c:pt idx="1904">
                  <c:v>1.25761E-2</c:v>
                </c:pt>
                <c:pt idx="1905">
                  <c:v>1.4975499999999999E-2</c:v>
                </c:pt>
                <c:pt idx="1906">
                  <c:v>-1.31025E-2</c:v>
                </c:pt>
                <c:pt idx="1907">
                  <c:v>1.2707700000000001E-2</c:v>
                </c:pt>
                <c:pt idx="1908">
                  <c:v>-9.3936900000000001E-4</c:v>
                </c:pt>
                <c:pt idx="1909">
                  <c:v>6.7949300000000002E-3</c:v>
                </c:pt>
                <c:pt idx="1910">
                  <c:v>1.96238E-2</c:v>
                </c:pt>
                <c:pt idx="1911">
                  <c:v>1.1062600000000001E-2</c:v>
                </c:pt>
                <c:pt idx="1912">
                  <c:v>6.6089600000000001E-4</c:v>
                </c:pt>
                <c:pt idx="1913">
                  <c:v>-1.1262900000000001E-3</c:v>
                </c:pt>
                <c:pt idx="1914">
                  <c:v>-3.3874500000000002E-3</c:v>
                </c:pt>
                <c:pt idx="1915">
                  <c:v>-2.5911300000000001E-3</c:v>
                </c:pt>
                <c:pt idx="1916">
                  <c:v>1.7318699999999999E-3</c:v>
                </c:pt>
                <c:pt idx="1917">
                  <c:v>9.6187600000000005E-3</c:v>
                </c:pt>
                <c:pt idx="1918">
                  <c:v>-5.6839000000000004E-3</c:v>
                </c:pt>
                <c:pt idx="1919">
                  <c:v>1.29681E-2</c:v>
                </c:pt>
                <c:pt idx="1920">
                  <c:v>3.5944000000000002E-3</c:v>
                </c:pt>
                <c:pt idx="1921">
                  <c:v>1.8347700000000002E-2</c:v>
                </c:pt>
                <c:pt idx="1922">
                  <c:v>2.5965700000000001E-2</c:v>
                </c:pt>
                <c:pt idx="1923">
                  <c:v>1.40667E-2</c:v>
                </c:pt>
                <c:pt idx="1924">
                  <c:v>1.38865E-2</c:v>
                </c:pt>
                <c:pt idx="1925">
                  <c:v>1.04656E-2</c:v>
                </c:pt>
                <c:pt idx="1926">
                  <c:v>6.0214999999999999E-3</c:v>
                </c:pt>
                <c:pt idx="1927">
                  <c:v>9.9306099999999994E-3</c:v>
                </c:pt>
                <c:pt idx="1928">
                  <c:v>2.1422400000000001E-2</c:v>
                </c:pt>
                <c:pt idx="1929">
                  <c:v>9.0846999999999994E-3</c:v>
                </c:pt>
                <c:pt idx="1930">
                  <c:v>3.0603399999999999E-3</c:v>
                </c:pt>
                <c:pt idx="1931">
                  <c:v>1.20964E-2</c:v>
                </c:pt>
                <c:pt idx="1932">
                  <c:v>3.3016199999999999E-3</c:v>
                </c:pt>
                <c:pt idx="1933">
                  <c:v>1.50356E-2</c:v>
                </c:pt>
                <c:pt idx="1934">
                  <c:v>7.2965599999999997E-3</c:v>
                </c:pt>
                <c:pt idx="1935">
                  <c:v>-1.07384E-3</c:v>
                </c:pt>
                <c:pt idx="1936">
                  <c:v>8.8081400000000008E-3</c:v>
                </c:pt>
                <c:pt idx="1937">
                  <c:v>1.23024E-2</c:v>
                </c:pt>
                <c:pt idx="1938">
                  <c:v>1.01204E-2</c:v>
                </c:pt>
                <c:pt idx="1939">
                  <c:v>1.2689600000000001E-2</c:v>
                </c:pt>
                <c:pt idx="1940">
                  <c:v>2.1611200000000001E-2</c:v>
                </c:pt>
                <c:pt idx="1941">
                  <c:v>1.98441E-2</c:v>
                </c:pt>
                <c:pt idx="1942">
                  <c:v>8.8443800000000006E-3</c:v>
                </c:pt>
                <c:pt idx="1943">
                  <c:v>2.07901E-4</c:v>
                </c:pt>
                <c:pt idx="1944" formatCode="0.00E+00">
                  <c:v>3.52859E-5</c:v>
                </c:pt>
                <c:pt idx="1945">
                  <c:v>2.81105E-2</c:v>
                </c:pt>
                <c:pt idx="1946">
                  <c:v>9.2563599999999999E-3</c:v>
                </c:pt>
                <c:pt idx="1947">
                  <c:v>4.0149699999999997E-3</c:v>
                </c:pt>
                <c:pt idx="1948">
                  <c:v>5.3272199999999997E-3</c:v>
                </c:pt>
                <c:pt idx="1949">
                  <c:v>2.3403199999999999E-3</c:v>
                </c:pt>
                <c:pt idx="1950">
                  <c:v>2.2854800000000002E-2</c:v>
                </c:pt>
                <c:pt idx="1951">
                  <c:v>-3.50761E-3</c:v>
                </c:pt>
                <c:pt idx="1952" formatCode="0.00E+00">
                  <c:v>8.8682199999999996E-3</c:v>
                </c:pt>
                <c:pt idx="1953">
                  <c:v>1.0347399999999999E-3</c:v>
                </c:pt>
                <c:pt idx="1954">
                  <c:v>7.58934E-3</c:v>
                </c:pt>
                <c:pt idx="1955">
                  <c:v>-6.7148199999999998E-3</c:v>
                </c:pt>
                <c:pt idx="1956">
                  <c:v>7.0609999999999996E-3</c:v>
                </c:pt>
                <c:pt idx="1957">
                  <c:v>6.3133199999999999E-3</c:v>
                </c:pt>
                <c:pt idx="1958">
                  <c:v>8.7509200000000006E-3</c:v>
                </c:pt>
                <c:pt idx="1959">
                  <c:v>8.4018700000000005E-4</c:v>
                </c:pt>
                <c:pt idx="1960">
                  <c:v>-9.1743499999999997E-4</c:v>
                </c:pt>
                <c:pt idx="1961">
                  <c:v>1.7364500000000001E-2</c:v>
                </c:pt>
                <c:pt idx="1962" formatCode="0.00E+00">
                  <c:v>-2.00272E-5</c:v>
                </c:pt>
                <c:pt idx="1963">
                  <c:v>7.3528299999999999E-4</c:v>
                </c:pt>
                <c:pt idx="1964">
                  <c:v>2.1200199999999998E-3</c:v>
                </c:pt>
                <c:pt idx="1965">
                  <c:v>8.7385199999999996E-3</c:v>
                </c:pt>
                <c:pt idx="1966">
                  <c:v>2.0924600000000002E-2</c:v>
                </c:pt>
                <c:pt idx="1967">
                  <c:v>-1.9009600000000001E-2</c:v>
                </c:pt>
                <c:pt idx="1968">
                  <c:v>-1.21593E-3</c:v>
                </c:pt>
                <c:pt idx="1969">
                  <c:v>7.0571899999999996E-3</c:v>
                </c:pt>
                <c:pt idx="1970">
                  <c:v>1.10817E-2</c:v>
                </c:pt>
                <c:pt idx="1971">
                  <c:v>-2.13623E-4</c:v>
                </c:pt>
                <c:pt idx="1972">
                  <c:v>5.7869000000000002E-3</c:v>
                </c:pt>
                <c:pt idx="1973">
                  <c:v>-8.4142699999999997E-3</c:v>
                </c:pt>
                <c:pt idx="1974">
                  <c:v>4.22859E-3</c:v>
                </c:pt>
                <c:pt idx="1975" formatCode="0.00E+00">
                  <c:v>-6.4849899999999997E-5</c:v>
                </c:pt>
                <c:pt idx="1976">
                  <c:v>8.3894699999999996E-3</c:v>
                </c:pt>
                <c:pt idx="1977">
                  <c:v>1.0164299999999999E-2</c:v>
                </c:pt>
                <c:pt idx="1978">
                  <c:v>2.8233500000000002E-2</c:v>
                </c:pt>
                <c:pt idx="1979" formatCode="0.00E+00">
                  <c:v>1.28889E-2</c:v>
                </c:pt>
                <c:pt idx="1980">
                  <c:v>-4.2343099999999998E-3</c:v>
                </c:pt>
                <c:pt idx="1981">
                  <c:v>8.1272099999999993E-3</c:v>
                </c:pt>
                <c:pt idx="1982">
                  <c:v>3.7507999999999999E-3</c:v>
                </c:pt>
                <c:pt idx="1983">
                  <c:v>1.5205400000000001E-2</c:v>
                </c:pt>
                <c:pt idx="1984">
                  <c:v>6.6194499999999998E-3</c:v>
                </c:pt>
                <c:pt idx="1985">
                  <c:v>-4.9696000000000002E-3</c:v>
                </c:pt>
                <c:pt idx="1986">
                  <c:v>-6.1178200000000004E-3</c:v>
                </c:pt>
                <c:pt idx="1987">
                  <c:v>-1.1396399999999999E-3</c:v>
                </c:pt>
                <c:pt idx="1988">
                  <c:v>8.6698499999999998E-3</c:v>
                </c:pt>
                <c:pt idx="1989">
                  <c:v>9.6321099999999993E-3</c:v>
                </c:pt>
                <c:pt idx="1990">
                  <c:v>7.7295300000000001E-3</c:v>
                </c:pt>
                <c:pt idx="1991">
                  <c:v>5.6743600000000005E-4</c:v>
                </c:pt>
                <c:pt idx="1992">
                  <c:v>-4.3869E-3</c:v>
                </c:pt>
                <c:pt idx="1993">
                  <c:v>1.87397E-3</c:v>
                </c:pt>
                <c:pt idx="1994">
                  <c:v>2.7160600000000002E-3</c:v>
                </c:pt>
                <c:pt idx="1995">
                  <c:v>2.5775900000000001E-2</c:v>
                </c:pt>
                <c:pt idx="1996">
                  <c:v>4.1265499999999997E-3</c:v>
                </c:pt>
                <c:pt idx="1997">
                  <c:v>-1.3961799999999999E-3</c:v>
                </c:pt>
                <c:pt idx="1998">
                  <c:v>1.87111E-3</c:v>
                </c:pt>
                <c:pt idx="1999">
                  <c:v>1.48392E-2</c:v>
                </c:pt>
                <c:pt idx="2000">
                  <c:v>2.7148200000000001E-2</c:v>
                </c:pt>
                <c:pt idx="2001">
                  <c:v>-7.1210900000000001E-3</c:v>
                </c:pt>
                <c:pt idx="2002">
                  <c:v>-3.1156500000000002E-3</c:v>
                </c:pt>
                <c:pt idx="2003">
                  <c:v>1.12123E-2</c:v>
                </c:pt>
                <c:pt idx="2004">
                  <c:v>1.3236E-2</c:v>
                </c:pt>
                <c:pt idx="2005">
                  <c:v>1.8201800000000001E-2</c:v>
                </c:pt>
                <c:pt idx="2006">
                  <c:v>1.3216E-2</c:v>
                </c:pt>
                <c:pt idx="2007">
                  <c:v>5.8088300000000001E-3</c:v>
                </c:pt>
                <c:pt idx="2008">
                  <c:v>1.5789999999999998E-2</c:v>
                </c:pt>
                <c:pt idx="2009">
                  <c:v>4.6186400000000002E-3</c:v>
                </c:pt>
                <c:pt idx="2010">
                  <c:v>1.7045999999999999E-2</c:v>
                </c:pt>
                <c:pt idx="2011">
                  <c:v>1.6173400000000001E-2</c:v>
                </c:pt>
                <c:pt idx="2012">
                  <c:v>1.04847E-2</c:v>
                </c:pt>
                <c:pt idx="2013">
                  <c:v>1.34869E-2</c:v>
                </c:pt>
                <c:pt idx="2014">
                  <c:v>5.2928899999999997E-3</c:v>
                </c:pt>
                <c:pt idx="2015">
                  <c:v>2.4940500000000001E-2</c:v>
                </c:pt>
                <c:pt idx="2016">
                  <c:v>1.2166E-2</c:v>
                </c:pt>
                <c:pt idx="2017">
                  <c:v>1.10779E-2</c:v>
                </c:pt>
                <c:pt idx="2018">
                  <c:v>2.09808E-3</c:v>
                </c:pt>
                <c:pt idx="2019">
                  <c:v>1.4267E-2</c:v>
                </c:pt>
                <c:pt idx="2020">
                  <c:v>1.59445E-2</c:v>
                </c:pt>
                <c:pt idx="2021">
                  <c:v>1.31865E-2</c:v>
                </c:pt>
                <c:pt idx="2022">
                  <c:v>2.2458100000000002E-2</c:v>
                </c:pt>
                <c:pt idx="2023">
                  <c:v>1.1295299999999999E-2</c:v>
                </c:pt>
                <c:pt idx="2024">
                  <c:v>1.34935E-2</c:v>
                </c:pt>
                <c:pt idx="2025">
                  <c:v>2.5426899999999999E-2</c:v>
                </c:pt>
                <c:pt idx="2026">
                  <c:v>8.5172700000000004E-3</c:v>
                </c:pt>
                <c:pt idx="2027">
                  <c:v>3.4465799999999999E-3</c:v>
                </c:pt>
                <c:pt idx="2028">
                  <c:v>1.1928599999999999E-2</c:v>
                </c:pt>
                <c:pt idx="2029">
                  <c:v>9.6941000000000006E-3</c:v>
                </c:pt>
                <c:pt idx="2030">
                  <c:v>1.5540099999999999E-2</c:v>
                </c:pt>
                <c:pt idx="2031">
                  <c:v>6.5202699999999999E-3</c:v>
                </c:pt>
                <c:pt idx="2032">
                  <c:v>-1.1548999999999999E-3</c:v>
                </c:pt>
                <c:pt idx="2033">
                  <c:v>2.0630800000000001E-2</c:v>
                </c:pt>
                <c:pt idx="2034">
                  <c:v>1.2757299999999999E-2</c:v>
                </c:pt>
                <c:pt idx="2035">
                  <c:v>1.6430899999999998E-2</c:v>
                </c:pt>
                <c:pt idx="2036">
                  <c:v>1.1051200000000001E-2</c:v>
                </c:pt>
                <c:pt idx="2037">
                  <c:v>1.15967E-2</c:v>
                </c:pt>
                <c:pt idx="2038">
                  <c:v>1.6750299999999999E-2</c:v>
                </c:pt>
                <c:pt idx="2039">
                  <c:v>1.6417500000000002E-2</c:v>
                </c:pt>
                <c:pt idx="2040">
                  <c:v>8.5067699999999999E-4</c:v>
                </c:pt>
                <c:pt idx="2041" formatCode="0.00E+00">
                  <c:v>2.80561E-2</c:v>
                </c:pt>
                <c:pt idx="2042">
                  <c:v>2.01368E-2</c:v>
                </c:pt>
                <c:pt idx="2043">
                  <c:v>2.10066E-2</c:v>
                </c:pt>
                <c:pt idx="2044">
                  <c:v>2.1592099999999999E-2</c:v>
                </c:pt>
                <c:pt idx="2045">
                  <c:v>1.2252799999999999E-2</c:v>
                </c:pt>
                <c:pt idx="2046">
                  <c:v>1.1224700000000001E-2</c:v>
                </c:pt>
                <c:pt idx="2047">
                  <c:v>-2.33746E-3</c:v>
                </c:pt>
                <c:pt idx="2048">
                  <c:v>8.7099099999999995E-3</c:v>
                </c:pt>
                <c:pt idx="2049">
                  <c:v>4.7311799999999998E-3</c:v>
                </c:pt>
                <c:pt idx="2050">
                  <c:v>1.9627599999999999E-2</c:v>
                </c:pt>
                <c:pt idx="2051">
                  <c:v>7.2517399999999996E-3</c:v>
                </c:pt>
                <c:pt idx="2052">
                  <c:v>1.32236E-2</c:v>
                </c:pt>
                <c:pt idx="2053">
                  <c:v>2.3319200000000002E-2</c:v>
                </c:pt>
                <c:pt idx="2054">
                  <c:v>8.6898800000000005E-3</c:v>
                </c:pt>
                <c:pt idx="2055">
                  <c:v>1.28841E-3</c:v>
                </c:pt>
                <c:pt idx="2056">
                  <c:v>6.1254500000000002E-3</c:v>
                </c:pt>
                <c:pt idx="2057">
                  <c:v>9.6349699999999996E-3</c:v>
                </c:pt>
                <c:pt idx="2058">
                  <c:v>1.8863700000000001E-2</c:v>
                </c:pt>
                <c:pt idx="2059">
                  <c:v>6.62613E-3</c:v>
                </c:pt>
                <c:pt idx="2060">
                  <c:v>2.4166099999999999E-2</c:v>
                </c:pt>
                <c:pt idx="2061">
                  <c:v>2.04277E-2</c:v>
                </c:pt>
                <c:pt idx="2062">
                  <c:v>5.1364899999999996E-3</c:v>
                </c:pt>
                <c:pt idx="2063">
                  <c:v>2.5520299999999998E-3</c:v>
                </c:pt>
                <c:pt idx="2064">
                  <c:v>7.1420700000000004E-3</c:v>
                </c:pt>
                <c:pt idx="2065">
                  <c:v>1.25542E-2</c:v>
                </c:pt>
                <c:pt idx="2066">
                  <c:v>2.6369100000000001E-3</c:v>
                </c:pt>
                <c:pt idx="2067">
                  <c:v>1.4610300000000001E-3</c:v>
                </c:pt>
                <c:pt idx="2068">
                  <c:v>1.4841099999999999E-2</c:v>
                </c:pt>
                <c:pt idx="2069">
                  <c:v>9.7904199999999993E-3</c:v>
                </c:pt>
                <c:pt idx="2070">
                  <c:v>2.2250200000000001E-2</c:v>
                </c:pt>
                <c:pt idx="2071">
                  <c:v>8.85296E-3</c:v>
                </c:pt>
                <c:pt idx="2072">
                  <c:v>-5.1784499999999996E-4</c:v>
                </c:pt>
                <c:pt idx="2073">
                  <c:v>5.79453E-3</c:v>
                </c:pt>
                <c:pt idx="2074">
                  <c:v>-9.3011900000000008E-3</c:v>
                </c:pt>
                <c:pt idx="2075">
                  <c:v>-3.0183800000000002E-3</c:v>
                </c:pt>
                <c:pt idx="2076">
                  <c:v>7.3957399999999996E-3</c:v>
                </c:pt>
                <c:pt idx="2077">
                  <c:v>7.0753099999999996E-3</c:v>
                </c:pt>
                <c:pt idx="2078">
                  <c:v>2.3002600000000002E-3</c:v>
                </c:pt>
                <c:pt idx="2079">
                  <c:v>3.48949E-3</c:v>
                </c:pt>
                <c:pt idx="2080">
                  <c:v>-6.1416599999999997E-4</c:v>
                </c:pt>
                <c:pt idx="2081">
                  <c:v>6.9046000000000003E-3</c:v>
                </c:pt>
                <c:pt idx="2082">
                  <c:v>2.57778E-3</c:v>
                </c:pt>
                <c:pt idx="2083">
                  <c:v>-1.0271099999999999E-3</c:v>
                </c:pt>
                <c:pt idx="2084">
                  <c:v>-1.66578E-2</c:v>
                </c:pt>
                <c:pt idx="2085">
                  <c:v>3.5476699999999997E-4</c:v>
                </c:pt>
                <c:pt idx="2086">
                  <c:v>-8.0518699999999992E-3</c:v>
                </c:pt>
                <c:pt idx="2087">
                  <c:v>-5.3939799999999996E-3</c:v>
                </c:pt>
                <c:pt idx="2088" formatCode="0.00E+00">
                  <c:v>8.7146800000000007E-3</c:v>
                </c:pt>
                <c:pt idx="2089">
                  <c:v>1.15795E-2</c:v>
                </c:pt>
                <c:pt idx="2090">
                  <c:v>-1.8787400000000001E-3</c:v>
                </c:pt>
                <c:pt idx="2091">
                  <c:v>-5.1078800000000004E-3</c:v>
                </c:pt>
                <c:pt idx="2092">
                  <c:v>-4.3582899999999999E-3</c:v>
                </c:pt>
                <c:pt idx="2093">
                  <c:v>-2.3164700000000002E-3</c:v>
                </c:pt>
                <c:pt idx="2094">
                  <c:v>1.44539E-2</c:v>
                </c:pt>
                <c:pt idx="2095">
                  <c:v>-2.3176200000000001E-2</c:v>
                </c:pt>
                <c:pt idx="2096">
                  <c:v>1.21279E-2</c:v>
                </c:pt>
                <c:pt idx="2097">
                  <c:v>-3.4399000000000001E-3</c:v>
                </c:pt>
                <c:pt idx="2098">
                  <c:v>-9.3746200000000002E-4</c:v>
                </c:pt>
                <c:pt idx="2099">
                  <c:v>9.0160399999999995E-3</c:v>
                </c:pt>
                <c:pt idx="2100" formatCode="0.00E+00">
                  <c:v>-2.47955E-5</c:v>
                </c:pt>
                <c:pt idx="2101">
                  <c:v>3.8518900000000002E-3</c:v>
                </c:pt>
                <c:pt idx="2102">
                  <c:v>4.8694599999999999E-3</c:v>
                </c:pt>
                <c:pt idx="2103">
                  <c:v>-1.26886E-2</c:v>
                </c:pt>
                <c:pt idx="2104">
                  <c:v>2.6378600000000001E-3</c:v>
                </c:pt>
                <c:pt idx="2105">
                  <c:v>1.24397E-2</c:v>
                </c:pt>
                <c:pt idx="2106">
                  <c:v>4.9018899999999999E-3</c:v>
                </c:pt>
                <c:pt idx="2107">
                  <c:v>1.4534E-2</c:v>
                </c:pt>
                <c:pt idx="2108">
                  <c:v>7.5464199999999999E-3</c:v>
                </c:pt>
                <c:pt idx="2109">
                  <c:v>9.5491399999999994E-3</c:v>
                </c:pt>
                <c:pt idx="2110">
                  <c:v>6.8130500000000002E-3</c:v>
                </c:pt>
                <c:pt idx="2111">
                  <c:v>-3.63255E-3</c:v>
                </c:pt>
                <c:pt idx="2112">
                  <c:v>7.5101899999999999E-3</c:v>
                </c:pt>
                <c:pt idx="2113">
                  <c:v>1.0791800000000001E-2</c:v>
                </c:pt>
                <c:pt idx="2114">
                  <c:v>1.49021E-2</c:v>
                </c:pt>
                <c:pt idx="2115">
                  <c:v>2.0990399999999999E-3</c:v>
                </c:pt>
                <c:pt idx="2116">
                  <c:v>1.5532499999999999E-2</c:v>
                </c:pt>
                <c:pt idx="2117">
                  <c:v>3.3884000000000002E-3</c:v>
                </c:pt>
                <c:pt idx="2118">
                  <c:v>1.71375E-2</c:v>
                </c:pt>
                <c:pt idx="2119">
                  <c:v>2.3031200000000001E-3</c:v>
                </c:pt>
                <c:pt idx="2120">
                  <c:v>-8.27789E-4</c:v>
                </c:pt>
                <c:pt idx="2121">
                  <c:v>1.7585799999999999E-2</c:v>
                </c:pt>
                <c:pt idx="2122">
                  <c:v>9.4070400000000002E-3</c:v>
                </c:pt>
                <c:pt idx="2123">
                  <c:v>-4.0721900000000001E-4</c:v>
                </c:pt>
                <c:pt idx="2124">
                  <c:v>-5.9166000000000002E-3</c:v>
                </c:pt>
                <c:pt idx="2125">
                  <c:v>4.0407200000000002E-3</c:v>
                </c:pt>
                <c:pt idx="2126">
                  <c:v>6.4611399999999998E-3</c:v>
                </c:pt>
                <c:pt idx="2127">
                  <c:v>1.0747899999999999E-2</c:v>
                </c:pt>
                <c:pt idx="2128">
                  <c:v>5.44357E-3</c:v>
                </c:pt>
                <c:pt idx="2129">
                  <c:v>4.4183699999999996E-3</c:v>
                </c:pt>
                <c:pt idx="2130">
                  <c:v>-5.5446599999999999E-3</c:v>
                </c:pt>
                <c:pt idx="2131">
                  <c:v>1.5507699999999999E-2</c:v>
                </c:pt>
                <c:pt idx="2132">
                  <c:v>1.4669400000000001E-2</c:v>
                </c:pt>
                <c:pt idx="2133">
                  <c:v>4.2696000000000001E-3</c:v>
                </c:pt>
                <c:pt idx="2134">
                  <c:v>7.1630499999999998E-3</c:v>
                </c:pt>
                <c:pt idx="2135">
                  <c:v>-7.9202700000000001E-3</c:v>
                </c:pt>
                <c:pt idx="2136">
                  <c:v>-1.9922300000000002E-3</c:v>
                </c:pt>
                <c:pt idx="2137">
                  <c:v>7.4605899999999996E-3</c:v>
                </c:pt>
                <c:pt idx="2138">
                  <c:v>9.3812900000000005E-3</c:v>
                </c:pt>
                <c:pt idx="2139">
                  <c:v>5.1288599999999998E-3</c:v>
                </c:pt>
                <c:pt idx="2140">
                  <c:v>2.4452200000000001E-3</c:v>
                </c:pt>
                <c:pt idx="2141">
                  <c:v>-1.4608400000000001E-2</c:v>
                </c:pt>
                <c:pt idx="2142">
                  <c:v>-5.9499699999999997E-3</c:v>
                </c:pt>
                <c:pt idx="2143">
                  <c:v>6.2189100000000002E-3</c:v>
                </c:pt>
                <c:pt idx="2144">
                  <c:v>6.3657799999999997E-3</c:v>
                </c:pt>
                <c:pt idx="2145">
                  <c:v>9.9544500000000001E-3</c:v>
                </c:pt>
                <c:pt idx="2146">
                  <c:v>1.1217100000000001E-2</c:v>
                </c:pt>
                <c:pt idx="2147">
                  <c:v>-3.4322699999999999E-3</c:v>
                </c:pt>
                <c:pt idx="2148">
                  <c:v>-2.7141600000000002E-3</c:v>
                </c:pt>
                <c:pt idx="2149">
                  <c:v>3.4046199999999998E-4</c:v>
                </c:pt>
                <c:pt idx="2150">
                  <c:v>-8.6174000000000008E-3</c:v>
                </c:pt>
                <c:pt idx="2151">
                  <c:v>9.2172599999999997E-3</c:v>
                </c:pt>
                <c:pt idx="2152">
                  <c:v>9.4766599999999996E-3</c:v>
                </c:pt>
                <c:pt idx="2153">
                  <c:v>-9.4909699999999996E-3</c:v>
                </c:pt>
                <c:pt idx="2154">
                  <c:v>1.82667E-2</c:v>
                </c:pt>
                <c:pt idx="2155">
                  <c:v>7.0686300000000002E-3</c:v>
                </c:pt>
                <c:pt idx="2156">
                  <c:v>-8.4609999999999998E-3</c:v>
                </c:pt>
                <c:pt idx="2157">
                  <c:v>1.5896799999999999E-2</c:v>
                </c:pt>
                <c:pt idx="2158">
                  <c:v>-1.7265300000000001E-2</c:v>
                </c:pt>
                <c:pt idx="2159">
                  <c:v>-4.6567900000000001E-3</c:v>
                </c:pt>
                <c:pt idx="2160">
                  <c:v>1.1158899999999999E-2</c:v>
                </c:pt>
                <c:pt idx="2161">
                  <c:v>-9.5844299999999997E-3</c:v>
                </c:pt>
                <c:pt idx="2162">
                  <c:v>-3.09086E-3</c:v>
                </c:pt>
                <c:pt idx="2163">
                  <c:v>-8.3942400000000007E-3</c:v>
                </c:pt>
                <c:pt idx="2164">
                  <c:v>4.2505299999999998E-3</c:v>
                </c:pt>
                <c:pt idx="2165">
                  <c:v>3.0155199999999998E-3</c:v>
                </c:pt>
                <c:pt idx="2166">
                  <c:v>1.2644799999999999E-2</c:v>
                </c:pt>
                <c:pt idx="2167">
                  <c:v>5.0783199999999999E-3</c:v>
                </c:pt>
                <c:pt idx="2168">
                  <c:v>-8.5353899999999995E-4</c:v>
                </c:pt>
                <c:pt idx="2169">
                  <c:v>-1.0547600000000001E-3</c:v>
                </c:pt>
                <c:pt idx="2170">
                  <c:v>2.6187900000000002E-3</c:v>
                </c:pt>
                <c:pt idx="2171">
                  <c:v>7.2574599999999999E-4</c:v>
                </c:pt>
                <c:pt idx="2172">
                  <c:v>-2.7160600000000002E-3</c:v>
                </c:pt>
                <c:pt idx="2173">
                  <c:v>1.02072E-2</c:v>
                </c:pt>
                <c:pt idx="2174" formatCode="0.00E+00">
                  <c:v>-5.2452099999999999E-5</c:v>
                </c:pt>
                <c:pt idx="2175">
                  <c:v>-8.4619499999999993E-3</c:v>
                </c:pt>
                <c:pt idx="2176">
                  <c:v>-3.6363599999999999E-3</c:v>
                </c:pt>
                <c:pt idx="2177">
                  <c:v>1.1526099999999999E-2</c:v>
                </c:pt>
                <c:pt idx="2178">
                  <c:v>1.18303E-2</c:v>
                </c:pt>
                <c:pt idx="2179">
                  <c:v>3.64876E-3</c:v>
                </c:pt>
                <c:pt idx="2180">
                  <c:v>9.6445100000000002E-3</c:v>
                </c:pt>
                <c:pt idx="2181">
                  <c:v>2.81334E-4</c:v>
                </c:pt>
                <c:pt idx="2182">
                  <c:v>-3.3884000000000002E-3</c:v>
                </c:pt>
                <c:pt idx="2183">
                  <c:v>2.9459E-3</c:v>
                </c:pt>
                <c:pt idx="2184">
                  <c:v>5.4397600000000001E-3</c:v>
                </c:pt>
                <c:pt idx="2185">
                  <c:v>9.7141299999999996E-3</c:v>
                </c:pt>
                <c:pt idx="2186">
                  <c:v>-1.0596299999999999E-2</c:v>
                </c:pt>
                <c:pt idx="2187">
                  <c:v>6.37245E-3</c:v>
                </c:pt>
                <c:pt idx="2188">
                  <c:v>-1.0153799999999999E-2</c:v>
                </c:pt>
                <c:pt idx="2189">
                  <c:v>-2.1820099999999999E-3</c:v>
                </c:pt>
                <c:pt idx="2190">
                  <c:v>5.2719100000000003E-3</c:v>
                </c:pt>
                <c:pt idx="2191">
                  <c:v>-5.2108800000000002E-3</c:v>
                </c:pt>
                <c:pt idx="2192">
                  <c:v>8.8939699999999993E-3</c:v>
                </c:pt>
                <c:pt idx="2193">
                  <c:v>2.91252E-3</c:v>
                </c:pt>
                <c:pt idx="2194">
                  <c:v>-1.59264E-3</c:v>
                </c:pt>
                <c:pt idx="2195">
                  <c:v>5.6095099999999998E-3</c:v>
                </c:pt>
                <c:pt idx="2196">
                  <c:v>5.1679600000000001E-3</c:v>
                </c:pt>
                <c:pt idx="2197">
                  <c:v>-8.9931500000000001E-3</c:v>
                </c:pt>
                <c:pt idx="2198">
                  <c:v>5.4864900000000001E-3</c:v>
                </c:pt>
                <c:pt idx="2199">
                  <c:v>-3.2634700000000001E-3</c:v>
                </c:pt>
                <c:pt idx="2200">
                  <c:v>-1.9517900000000001E-2</c:v>
                </c:pt>
                <c:pt idx="2201">
                  <c:v>2.0198799999999999E-3</c:v>
                </c:pt>
                <c:pt idx="2202">
                  <c:v>-7.7228499999999999E-3</c:v>
                </c:pt>
                <c:pt idx="2203">
                  <c:v>-1.5528699999999999E-2</c:v>
                </c:pt>
                <c:pt idx="2204">
                  <c:v>-4.2772299999999999E-3</c:v>
                </c:pt>
                <c:pt idx="2205">
                  <c:v>-1.7024999999999998E-2</c:v>
                </c:pt>
                <c:pt idx="2206">
                  <c:v>1.4944100000000001E-3</c:v>
                </c:pt>
                <c:pt idx="2207">
                  <c:v>-1.6960099999999999E-2</c:v>
                </c:pt>
                <c:pt idx="2208">
                  <c:v>-1.14126E-2</c:v>
                </c:pt>
                <c:pt idx="2209">
                  <c:v>-9.0436900000000001E-3</c:v>
                </c:pt>
                <c:pt idx="2210">
                  <c:v>-4.0607500000000001E-3</c:v>
                </c:pt>
                <c:pt idx="2211">
                  <c:v>-8.8539099999999996E-3</c:v>
                </c:pt>
                <c:pt idx="2212">
                  <c:v>-5.7058300000000003E-3</c:v>
                </c:pt>
                <c:pt idx="2213">
                  <c:v>1.27058E-2</c:v>
                </c:pt>
                <c:pt idx="2214">
                  <c:v>-5.6448000000000002E-3</c:v>
                </c:pt>
                <c:pt idx="2215">
                  <c:v>-2.1933600000000001E-2</c:v>
                </c:pt>
                <c:pt idx="2216">
                  <c:v>-8.5535000000000003E-3</c:v>
                </c:pt>
                <c:pt idx="2217">
                  <c:v>1.8020600000000001E-2</c:v>
                </c:pt>
                <c:pt idx="2218">
                  <c:v>2.2802399999999998E-3</c:v>
                </c:pt>
                <c:pt idx="2219">
                  <c:v>-1.28679E-2</c:v>
                </c:pt>
                <c:pt idx="2220">
                  <c:v>-1.24102E-2</c:v>
                </c:pt>
                <c:pt idx="2221">
                  <c:v>6.6699999999999997E-3</c:v>
                </c:pt>
                <c:pt idx="2222">
                  <c:v>-4.9285900000000001E-3</c:v>
                </c:pt>
                <c:pt idx="2223">
                  <c:v>5.9776300000000003E-3</c:v>
                </c:pt>
                <c:pt idx="2224">
                  <c:v>-7.9688999999999992E-3</c:v>
                </c:pt>
                <c:pt idx="2225">
                  <c:v>1.00584E-2</c:v>
                </c:pt>
                <c:pt idx="2226">
                  <c:v>-6.1416599999999997E-4</c:v>
                </c:pt>
                <c:pt idx="2227">
                  <c:v>-1.73321E-2</c:v>
                </c:pt>
                <c:pt idx="2228">
                  <c:v>-4.9524299999999999E-3</c:v>
                </c:pt>
                <c:pt idx="2229">
                  <c:v>-5.3081500000000002E-3</c:v>
                </c:pt>
                <c:pt idx="2230">
                  <c:v>-2.3736999999999999E-3</c:v>
                </c:pt>
                <c:pt idx="2231">
                  <c:v>-9.8600400000000005E-3</c:v>
                </c:pt>
                <c:pt idx="2232">
                  <c:v>-1.7761200000000001E-2</c:v>
                </c:pt>
                <c:pt idx="2233">
                  <c:v>-3.5181000000000001E-3</c:v>
                </c:pt>
                <c:pt idx="2234">
                  <c:v>-8.5601800000000006E-3</c:v>
                </c:pt>
                <c:pt idx="2235">
                  <c:v>-9.4966900000000003E-3</c:v>
                </c:pt>
                <c:pt idx="2236">
                  <c:v>-1.32046E-2</c:v>
                </c:pt>
                <c:pt idx="2237">
                  <c:v>1.0283499999999999E-2</c:v>
                </c:pt>
                <c:pt idx="2238">
                  <c:v>3.2386799999999999E-3</c:v>
                </c:pt>
                <c:pt idx="2239">
                  <c:v>-2.4312E-2</c:v>
                </c:pt>
                <c:pt idx="2240">
                  <c:v>-6.5584199999999997E-3</c:v>
                </c:pt>
                <c:pt idx="2241">
                  <c:v>-7.0810300000000003E-3</c:v>
                </c:pt>
                <c:pt idx="2242">
                  <c:v>6.1511999999999999E-3</c:v>
                </c:pt>
                <c:pt idx="2243">
                  <c:v>2.8839099999999999E-3</c:v>
                </c:pt>
                <c:pt idx="2244">
                  <c:v>-2.23083E-2</c:v>
                </c:pt>
                <c:pt idx="2245">
                  <c:v>-1.4212600000000001E-2</c:v>
                </c:pt>
                <c:pt idx="2246">
                  <c:v>-1.51653E-2</c:v>
                </c:pt>
                <c:pt idx="2247">
                  <c:v>-1.2613299999999999E-2</c:v>
                </c:pt>
                <c:pt idx="2248">
                  <c:v>-7.9278899999999999E-3</c:v>
                </c:pt>
                <c:pt idx="2249">
                  <c:v>-5.3663299999999999E-3</c:v>
                </c:pt>
                <c:pt idx="2250">
                  <c:v>-3.4685100000000002E-3</c:v>
                </c:pt>
                <c:pt idx="2251">
                  <c:v>-2.7172999999999999E-2</c:v>
                </c:pt>
                <c:pt idx="2252">
                  <c:v>-2.1131500000000001E-2</c:v>
                </c:pt>
                <c:pt idx="2253">
                  <c:v>-1.40638E-2</c:v>
                </c:pt>
                <c:pt idx="2254">
                  <c:v>-1.1482199999999999E-3</c:v>
                </c:pt>
                <c:pt idx="2255">
                  <c:v>-3.2690999999999998E-2</c:v>
                </c:pt>
                <c:pt idx="2256">
                  <c:v>-2.3436499999999999E-2</c:v>
                </c:pt>
                <c:pt idx="2257">
                  <c:v>-1.9105E-2</c:v>
                </c:pt>
                <c:pt idx="2258">
                  <c:v>-8.9712100000000003E-3</c:v>
                </c:pt>
                <c:pt idx="2259">
                  <c:v>-8.16536E-3</c:v>
                </c:pt>
                <c:pt idx="2260">
                  <c:v>-1.60351E-2</c:v>
                </c:pt>
                <c:pt idx="2261">
                  <c:v>-1.30262E-2</c:v>
                </c:pt>
                <c:pt idx="2262">
                  <c:v>1.2111699999999999E-3</c:v>
                </c:pt>
                <c:pt idx="2263">
                  <c:v>-2.2597300000000001E-2</c:v>
                </c:pt>
                <c:pt idx="2264">
                  <c:v>-8.2225800000000002E-3</c:v>
                </c:pt>
                <c:pt idx="2265">
                  <c:v>-1.3365699999999999E-2</c:v>
                </c:pt>
                <c:pt idx="2266">
                  <c:v>-2.4938600000000001E-3</c:v>
                </c:pt>
                <c:pt idx="2267">
                  <c:v>-1.20745E-2</c:v>
                </c:pt>
                <c:pt idx="2268">
                  <c:v>-2.58141E-2</c:v>
                </c:pt>
                <c:pt idx="2269">
                  <c:v>-7.7571899999999997E-3</c:v>
                </c:pt>
                <c:pt idx="2270">
                  <c:v>-1.03102E-2</c:v>
                </c:pt>
                <c:pt idx="2271">
                  <c:v>-7.97462E-3</c:v>
                </c:pt>
                <c:pt idx="2272">
                  <c:v>-1.6057999999999999E-2</c:v>
                </c:pt>
                <c:pt idx="2273">
                  <c:v>-1.2207000000000001E-2</c:v>
                </c:pt>
                <c:pt idx="2274">
                  <c:v>-8.5926100000000005E-3</c:v>
                </c:pt>
                <c:pt idx="2275">
                  <c:v>-1.7503700000000001E-2</c:v>
                </c:pt>
                <c:pt idx="2276">
                  <c:v>-1.3567900000000001E-2</c:v>
                </c:pt>
                <c:pt idx="2277">
                  <c:v>7.7152299999999998E-4</c:v>
                </c:pt>
                <c:pt idx="2278">
                  <c:v>-7.9727200000000002E-4</c:v>
                </c:pt>
                <c:pt idx="2279">
                  <c:v>-6.6966999999999999E-3</c:v>
                </c:pt>
                <c:pt idx="2280">
                  <c:v>-1.10779E-2</c:v>
                </c:pt>
                <c:pt idx="2281">
                  <c:v>-4.72164E-3</c:v>
                </c:pt>
                <c:pt idx="2282">
                  <c:v>1.03512E-2</c:v>
                </c:pt>
                <c:pt idx="2283">
                  <c:v>-2.5529900000000002E-3</c:v>
                </c:pt>
                <c:pt idx="2284">
                  <c:v>-5.7830800000000003E-3</c:v>
                </c:pt>
                <c:pt idx="2285">
                  <c:v>-1.12324E-2</c:v>
                </c:pt>
                <c:pt idx="2286">
                  <c:v>7.4415200000000001E-3</c:v>
                </c:pt>
                <c:pt idx="2287">
                  <c:v>5.8841700000000002E-3</c:v>
                </c:pt>
                <c:pt idx="2288">
                  <c:v>-4.4794099999999996E-3</c:v>
                </c:pt>
                <c:pt idx="2289">
                  <c:v>-7.9278899999999999E-3</c:v>
                </c:pt>
                <c:pt idx="2290">
                  <c:v>1.88732E-2</c:v>
                </c:pt>
                <c:pt idx="2291">
                  <c:v>-1.6184799999999999E-2</c:v>
                </c:pt>
                <c:pt idx="2292">
                  <c:v>5.1345799999999997E-3</c:v>
                </c:pt>
                <c:pt idx="2293">
                  <c:v>-2.32697E-4</c:v>
                </c:pt>
                <c:pt idx="2294">
                  <c:v>9.6111300000000007E-3</c:v>
                </c:pt>
                <c:pt idx="2295">
                  <c:v>6.8283099999999995E-4</c:v>
                </c:pt>
                <c:pt idx="2296">
                  <c:v>1.62125E-4</c:v>
                </c:pt>
                <c:pt idx="2297">
                  <c:v>-4.8494300000000001E-3</c:v>
                </c:pt>
                <c:pt idx="2298">
                  <c:v>1.4280299999999999E-2</c:v>
                </c:pt>
                <c:pt idx="2299">
                  <c:v>1.0968200000000001E-2</c:v>
                </c:pt>
                <c:pt idx="2300">
                  <c:v>8.2845699999999998E-3</c:v>
                </c:pt>
                <c:pt idx="2301">
                  <c:v>1.5028E-2</c:v>
                </c:pt>
                <c:pt idx="2302">
                  <c:v>6.1225899999999998E-4</c:v>
                </c:pt>
                <c:pt idx="2303">
                  <c:v>-2.68936E-3</c:v>
                </c:pt>
                <c:pt idx="2304">
                  <c:v>3.1566599999999998E-4</c:v>
                </c:pt>
                <c:pt idx="2305">
                  <c:v>1.6278299999999999E-2</c:v>
                </c:pt>
                <c:pt idx="2306">
                  <c:v>5.9299499999999998E-3</c:v>
                </c:pt>
                <c:pt idx="2307">
                  <c:v>-5.6181E-3</c:v>
                </c:pt>
                <c:pt idx="2308">
                  <c:v>-2.7303700000000002E-3</c:v>
                </c:pt>
                <c:pt idx="2309">
                  <c:v>-7.7857999999999998E-3</c:v>
                </c:pt>
                <c:pt idx="2310">
                  <c:v>-2.6989000000000002E-3</c:v>
                </c:pt>
                <c:pt idx="2311">
                  <c:v>-2.1057099999999998E-3</c:v>
                </c:pt>
                <c:pt idx="2312">
                  <c:v>-8.5277600000000005E-3</c:v>
                </c:pt>
                <c:pt idx="2313">
                  <c:v>-5.7058300000000003E-3</c:v>
                </c:pt>
                <c:pt idx="2314">
                  <c:v>-2.7418099999999999E-3</c:v>
                </c:pt>
                <c:pt idx="2315">
                  <c:v>-3.18718E-3</c:v>
                </c:pt>
                <c:pt idx="2316">
                  <c:v>-8.6593599999999996E-3</c:v>
                </c:pt>
                <c:pt idx="2317">
                  <c:v>-3.3807799999999999E-3</c:v>
                </c:pt>
                <c:pt idx="2318">
                  <c:v>4.5537900000000003E-3</c:v>
                </c:pt>
                <c:pt idx="2319" formatCode="0.00E+00">
                  <c:v>-9.5367399999999999E-7</c:v>
                </c:pt>
                <c:pt idx="2320">
                  <c:v>-1.42708E-2</c:v>
                </c:pt>
                <c:pt idx="2321">
                  <c:v>-8.2941100000000004E-3</c:v>
                </c:pt>
                <c:pt idx="2322">
                  <c:v>-2.35271E-3</c:v>
                </c:pt>
                <c:pt idx="2323">
                  <c:v>9.5233899999999996E-3</c:v>
                </c:pt>
                <c:pt idx="2324">
                  <c:v>-5.9814500000000001E-3</c:v>
                </c:pt>
                <c:pt idx="2325">
                  <c:v>-9.8600400000000005E-3</c:v>
                </c:pt>
                <c:pt idx="2326">
                  <c:v>-2.2125199999999999E-3</c:v>
                </c:pt>
                <c:pt idx="2327" formatCode="0.00E+00">
                  <c:v>-3.7517499999999999E-3</c:v>
                </c:pt>
                <c:pt idx="2328">
                  <c:v>-9.9277499999999999E-4</c:v>
                </c:pt>
                <c:pt idx="2329">
                  <c:v>-1.5738499999999999E-2</c:v>
                </c:pt>
                <c:pt idx="2330">
                  <c:v>-8.6421999999999992E-3</c:v>
                </c:pt>
                <c:pt idx="2331">
                  <c:v>1.1797000000000001E-3</c:v>
                </c:pt>
                <c:pt idx="2332">
                  <c:v>-1.67513E-2</c:v>
                </c:pt>
                <c:pt idx="2333">
                  <c:v>-1.31416E-2</c:v>
                </c:pt>
                <c:pt idx="2334">
                  <c:v>-9.9945099999999994E-4</c:v>
                </c:pt>
                <c:pt idx="2335">
                  <c:v>1.3551699999999999E-3</c:v>
                </c:pt>
                <c:pt idx="2336">
                  <c:v>-1.0028799999999999E-2</c:v>
                </c:pt>
                <c:pt idx="2337">
                  <c:v>-1.4953599999999999E-2</c:v>
                </c:pt>
                <c:pt idx="2338">
                  <c:v>-8.3904300000000008E-3</c:v>
                </c:pt>
                <c:pt idx="2339">
                  <c:v>-1.1331600000000001E-2</c:v>
                </c:pt>
                <c:pt idx="2340">
                  <c:v>-1.13773E-2</c:v>
                </c:pt>
                <c:pt idx="2341">
                  <c:v>-5.8059699999999997E-3</c:v>
                </c:pt>
                <c:pt idx="2342">
                  <c:v>-1.77965E-2</c:v>
                </c:pt>
                <c:pt idx="2343">
                  <c:v>3.9186500000000001E-3</c:v>
                </c:pt>
                <c:pt idx="2344">
                  <c:v>-8.1396100000000002E-3</c:v>
                </c:pt>
                <c:pt idx="2345">
                  <c:v>1.4877299999999999E-4</c:v>
                </c:pt>
                <c:pt idx="2346">
                  <c:v>-1.3361899999999999E-2</c:v>
                </c:pt>
                <c:pt idx="2347">
                  <c:v>-1.6664499999999999E-2</c:v>
                </c:pt>
                <c:pt idx="2348">
                  <c:v>-1.01957E-2</c:v>
                </c:pt>
                <c:pt idx="2349">
                  <c:v>-8.5811599999999991E-3</c:v>
                </c:pt>
                <c:pt idx="2350" formatCode="0.00E+00">
                  <c:v>-1.7166100000000002E-5</c:v>
                </c:pt>
                <c:pt idx="2351">
                  <c:v>-4.9448000000000001E-3</c:v>
                </c:pt>
                <c:pt idx="2352">
                  <c:v>-1.6174299999999999E-2</c:v>
                </c:pt>
                <c:pt idx="2353">
                  <c:v>-8.3551400000000005E-3</c:v>
                </c:pt>
                <c:pt idx="2354">
                  <c:v>-2.17438E-4</c:v>
                </c:pt>
                <c:pt idx="2355">
                  <c:v>-2.23036E-2</c:v>
                </c:pt>
                <c:pt idx="2356">
                  <c:v>-9.1066399999999992E-3</c:v>
                </c:pt>
                <c:pt idx="2357">
                  <c:v>-1.31168E-2</c:v>
                </c:pt>
                <c:pt idx="2358">
                  <c:v>-8.2111400000000005E-3</c:v>
                </c:pt>
                <c:pt idx="2359">
                  <c:v>-1.3006200000000001E-2</c:v>
                </c:pt>
                <c:pt idx="2360">
                  <c:v>-5.4445300000000004E-3</c:v>
                </c:pt>
                <c:pt idx="2361">
                  <c:v>-3.37887E-3</c:v>
                </c:pt>
                <c:pt idx="2362">
                  <c:v>-1.7147099999999998E-2</c:v>
                </c:pt>
                <c:pt idx="2363">
                  <c:v>-1.3587999999999999E-2</c:v>
                </c:pt>
                <c:pt idx="2364">
                  <c:v>-2.59857E-2</c:v>
                </c:pt>
                <c:pt idx="2365">
                  <c:v>-1.0773700000000001E-2</c:v>
                </c:pt>
                <c:pt idx="2366">
                  <c:v>-6.0482000000000001E-3</c:v>
                </c:pt>
                <c:pt idx="2367">
                  <c:v>-1.8527999999999999E-2</c:v>
                </c:pt>
                <c:pt idx="2368">
                  <c:v>-1.82562E-2</c:v>
                </c:pt>
                <c:pt idx="2369">
                  <c:v>-2.8543499999999999E-3</c:v>
                </c:pt>
                <c:pt idx="2370">
                  <c:v>-9.8218899999999998E-3</c:v>
                </c:pt>
                <c:pt idx="2371">
                  <c:v>-1.9425399999999999E-2</c:v>
                </c:pt>
                <c:pt idx="2372">
                  <c:v>-1.13831E-2</c:v>
                </c:pt>
                <c:pt idx="2373">
                  <c:v>-2.5634799999999999E-3</c:v>
                </c:pt>
                <c:pt idx="2374">
                  <c:v>-8.564E-4</c:v>
                </c:pt>
                <c:pt idx="2375">
                  <c:v>2.1410000000000001E-3</c:v>
                </c:pt>
                <c:pt idx="2376">
                  <c:v>-7.7724499999999998E-4</c:v>
                </c:pt>
                <c:pt idx="2377">
                  <c:v>-1.17521E-2</c:v>
                </c:pt>
                <c:pt idx="2378">
                  <c:v>-3.7870400000000002E-3</c:v>
                </c:pt>
                <c:pt idx="2379">
                  <c:v>-1.19629E-2</c:v>
                </c:pt>
                <c:pt idx="2380">
                  <c:v>-7.9364799999999992E-3</c:v>
                </c:pt>
                <c:pt idx="2381">
                  <c:v>-1.1964799999999999E-2</c:v>
                </c:pt>
                <c:pt idx="2382">
                  <c:v>-1.1385899999999999E-2</c:v>
                </c:pt>
                <c:pt idx="2383">
                  <c:v>-7.2030999999999996E-3</c:v>
                </c:pt>
                <c:pt idx="2384">
                  <c:v>-6.80637E-3</c:v>
                </c:pt>
                <c:pt idx="2385">
                  <c:v>-1.6126600000000001E-2</c:v>
                </c:pt>
                <c:pt idx="2386">
                  <c:v>-1.66512E-3</c:v>
                </c:pt>
                <c:pt idx="2387">
                  <c:v>-1.1179E-2</c:v>
                </c:pt>
                <c:pt idx="2388">
                  <c:v>-1.6711199999999999E-2</c:v>
                </c:pt>
                <c:pt idx="2389">
                  <c:v>1.9455E-3</c:v>
                </c:pt>
                <c:pt idx="2390">
                  <c:v>-1.3532600000000001E-2</c:v>
                </c:pt>
                <c:pt idx="2391">
                  <c:v>-2.2163399999999998E-3</c:v>
                </c:pt>
                <c:pt idx="2392">
                  <c:v>-1.9798300000000001E-3</c:v>
                </c:pt>
                <c:pt idx="2393">
                  <c:v>-5.4159200000000003E-3</c:v>
                </c:pt>
                <c:pt idx="2394">
                  <c:v>-3.0212400000000001E-3</c:v>
                </c:pt>
                <c:pt idx="2395">
                  <c:v>-4.0149699999999997E-3</c:v>
                </c:pt>
                <c:pt idx="2396">
                  <c:v>-3.0183800000000002E-3</c:v>
                </c:pt>
                <c:pt idx="2397">
                  <c:v>-1.1577600000000001E-3</c:v>
                </c:pt>
                <c:pt idx="2398">
                  <c:v>-7.7819800000000002E-4</c:v>
                </c:pt>
                <c:pt idx="2399">
                  <c:v>1.0669700000000001E-2</c:v>
                </c:pt>
                <c:pt idx="2400">
                  <c:v>9.8590899999999992E-3</c:v>
                </c:pt>
                <c:pt idx="2401">
                  <c:v>1.76239E-3</c:v>
                </c:pt>
                <c:pt idx="2402">
                  <c:v>1.6404200000000001E-2</c:v>
                </c:pt>
                <c:pt idx="2403">
                  <c:v>-6.0586900000000003E-3</c:v>
                </c:pt>
                <c:pt idx="2404">
                  <c:v>6.2656400000000003E-3</c:v>
                </c:pt>
                <c:pt idx="2405">
                  <c:v>5.6858100000000003E-3</c:v>
                </c:pt>
                <c:pt idx="2406">
                  <c:v>9.2287099999999993E-3</c:v>
                </c:pt>
                <c:pt idx="2407">
                  <c:v>7.3909800000000001E-3</c:v>
                </c:pt>
                <c:pt idx="2408">
                  <c:v>-5.2251800000000003E-3</c:v>
                </c:pt>
                <c:pt idx="2409">
                  <c:v>-4.5299499999999996E-3</c:v>
                </c:pt>
                <c:pt idx="2410">
                  <c:v>1.51272E-2</c:v>
                </c:pt>
                <c:pt idx="2411">
                  <c:v>9.8657599999999995E-3</c:v>
                </c:pt>
                <c:pt idx="2412">
                  <c:v>9.2010500000000005E-3</c:v>
                </c:pt>
                <c:pt idx="2413">
                  <c:v>-3.8499799999999998E-3</c:v>
                </c:pt>
                <c:pt idx="2414">
                  <c:v>-2.0914100000000001E-3</c:v>
                </c:pt>
                <c:pt idx="2415">
                  <c:v>1.7471299999999999E-2</c:v>
                </c:pt>
                <c:pt idx="2416">
                  <c:v>8.2359300000000007E-3</c:v>
                </c:pt>
                <c:pt idx="2417">
                  <c:v>4.3601999999999998E-3</c:v>
                </c:pt>
                <c:pt idx="2418">
                  <c:v>2.6140199999999999E-3</c:v>
                </c:pt>
                <c:pt idx="2419">
                  <c:v>1.03245E-2</c:v>
                </c:pt>
                <c:pt idx="2420">
                  <c:v>1.44958E-3</c:v>
                </c:pt>
                <c:pt idx="2421">
                  <c:v>-6.38866E-3</c:v>
                </c:pt>
                <c:pt idx="2422">
                  <c:v>1.24168E-2</c:v>
                </c:pt>
                <c:pt idx="2423">
                  <c:v>-4.40121E-3</c:v>
                </c:pt>
                <c:pt idx="2424" formatCode="0.00E+00">
                  <c:v>2.1810499999999999E-3</c:v>
                </c:pt>
                <c:pt idx="2425">
                  <c:v>-1.9626600000000002E-3</c:v>
                </c:pt>
                <c:pt idx="2426" formatCode="0.00E+00">
                  <c:v>6.1988800000000005E-5</c:v>
                </c:pt>
                <c:pt idx="2427">
                  <c:v>9.6778899999999998E-3</c:v>
                </c:pt>
                <c:pt idx="2428">
                  <c:v>4.8427599999999998E-3</c:v>
                </c:pt>
                <c:pt idx="2429" formatCode="0.00E+00">
                  <c:v>-6.8664600000000007E-5</c:v>
                </c:pt>
                <c:pt idx="2430">
                  <c:v>9.3135800000000001E-3</c:v>
                </c:pt>
                <c:pt idx="2431">
                  <c:v>-9.7846999999999995E-4</c:v>
                </c:pt>
                <c:pt idx="2432">
                  <c:v>-3.55244E-3</c:v>
                </c:pt>
                <c:pt idx="2433">
                  <c:v>-1.3809200000000001E-3</c:v>
                </c:pt>
                <c:pt idx="2434">
                  <c:v>1.06392E-2</c:v>
                </c:pt>
                <c:pt idx="2435">
                  <c:v>-2.17724E-3</c:v>
                </c:pt>
                <c:pt idx="2436">
                  <c:v>1.00136E-3</c:v>
                </c:pt>
                <c:pt idx="2437">
                  <c:v>-8.2016000000000001E-4</c:v>
                </c:pt>
                <c:pt idx="2438">
                  <c:v>5.4235500000000001E-3</c:v>
                </c:pt>
                <c:pt idx="2439">
                  <c:v>-1.1119800000000001E-2</c:v>
                </c:pt>
                <c:pt idx="2440">
                  <c:v>-4.0855400000000004E-3</c:v>
                </c:pt>
                <c:pt idx="2441">
                  <c:v>-3.3969899999999999E-3</c:v>
                </c:pt>
                <c:pt idx="2442" formatCode="0.00E+00">
                  <c:v>-6.9618199999999997E-5</c:v>
                </c:pt>
                <c:pt idx="2443">
                  <c:v>2.6817299999999998E-3</c:v>
                </c:pt>
                <c:pt idx="2444">
                  <c:v>-1.9674299999999999E-2</c:v>
                </c:pt>
                <c:pt idx="2445">
                  <c:v>5.2862200000000003E-3</c:v>
                </c:pt>
                <c:pt idx="2446">
                  <c:v>9.0122199999999996E-3</c:v>
                </c:pt>
                <c:pt idx="2447">
                  <c:v>-7.8420599999999997E-3</c:v>
                </c:pt>
                <c:pt idx="2448">
                  <c:v>-3.3731500000000001E-3</c:v>
                </c:pt>
                <c:pt idx="2449">
                  <c:v>-9.01508E-3</c:v>
                </c:pt>
                <c:pt idx="2450">
                  <c:v>1.00698E-2</c:v>
                </c:pt>
                <c:pt idx="2451">
                  <c:v>1.2164100000000001E-2</c:v>
                </c:pt>
                <c:pt idx="2452">
                  <c:v>-7.3976500000000004E-3</c:v>
                </c:pt>
                <c:pt idx="2453">
                  <c:v>-2.6416800000000001E-4</c:v>
                </c:pt>
                <c:pt idx="2454">
                  <c:v>1.06707E-2</c:v>
                </c:pt>
                <c:pt idx="2455">
                  <c:v>2.14481E-3</c:v>
                </c:pt>
                <c:pt idx="2456">
                  <c:v>-1.4791500000000001E-2</c:v>
                </c:pt>
                <c:pt idx="2457">
                  <c:v>4.1885400000000001E-3</c:v>
                </c:pt>
                <c:pt idx="2458">
                  <c:v>1.33743E-2</c:v>
                </c:pt>
                <c:pt idx="2459">
                  <c:v>-7.76196E-3</c:v>
                </c:pt>
                <c:pt idx="2460">
                  <c:v>1.1654899999999999E-2</c:v>
                </c:pt>
                <c:pt idx="2461">
                  <c:v>-7.4291199999999998E-4</c:v>
                </c:pt>
                <c:pt idx="2462">
                  <c:v>-1.4110599999999999E-2</c:v>
                </c:pt>
                <c:pt idx="2463">
                  <c:v>-3.4961699999999998E-3</c:v>
                </c:pt>
                <c:pt idx="2464">
                  <c:v>-9.2039099999999992E-3</c:v>
                </c:pt>
                <c:pt idx="2465">
                  <c:v>4.2638800000000003E-3</c:v>
                </c:pt>
                <c:pt idx="2466">
                  <c:v>-1.39322E-2</c:v>
                </c:pt>
                <c:pt idx="2467">
                  <c:v>1.29414E-3</c:v>
                </c:pt>
                <c:pt idx="2468" formatCode="0.00E+00">
                  <c:v>-1.4953599999999999E-2</c:v>
                </c:pt>
                <c:pt idx="2469">
                  <c:v>-2.4204299999999999E-3</c:v>
                </c:pt>
                <c:pt idx="2470">
                  <c:v>-3.8175599999999998E-3</c:v>
                </c:pt>
                <c:pt idx="2471">
                  <c:v>4.8942600000000001E-3</c:v>
                </c:pt>
                <c:pt idx="2472" formatCode="0.00E+00">
                  <c:v>3.1471299999999998E-5</c:v>
                </c:pt>
                <c:pt idx="2473">
                  <c:v>-8.41141E-4</c:v>
                </c:pt>
                <c:pt idx="2474">
                  <c:v>-1.4119100000000001E-2</c:v>
                </c:pt>
                <c:pt idx="2475">
                  <c:v>-2.1190599999999999E-3</c:v>
                </c:pt>
                <c:pt idx="2476">
                  <c:v>4.8589699999999998E-3</c:v>
                </c:pt>
                <c:pt idx="2477">
                  <c:v>1.72462E-2</c:v>
                </c:pt>
                <c:pt idx="2478">
                  <c:v>-5.7601900000000001E-3</c:v>
                </c:pt>
                <c:pt idx="2479">
                  <c:v>-6.3686400000000001E-3</c:v>
                </c:pt>
                <c:pt idx="2480" formatCode="0.00E+00">
                  <c:v>9.0780300000000008E-3</c:v>
                </c:pt>
                <c:pt idx="2481">
                  <c:v>5.8183699999999998E-3</c:v>
                </c:pt>
                <c:pt idx="2482">
                  <c:v>2.9039399999999998E-3</c:v>
                </c:pt>
                <c:pt idx="2483">
                  <c:v>-1.0223400000000001E-2</c:v>
                </c:pt>
                <c:pt idx="2484">
                  <c:v>-1.0561900000000001E-2</c:v>
                </c:pt>
                <c:pt idx="2485">
                  <c:v>3.3664699999999998E-4</c:v>
                </c:pt>
                <c:pt idx="2486">
                  <c:v>1.4991799999999999E-3</c:v>
                </c:pt>
                <c:pt idx="2487">
                  <c:v>-8.4743500000000003E-3</c:v>
                </c:pt>
                <c:pt idx="2488">
                  <c:v>1.44548E-2</c:v>
                </c:pt>
                <c:pt idx="2489">
                  <c:v>-1.3971299999999999E-3</c:v>
                </c:pt>
                <c:pt idx="2490">
                  <c:v>-1.10483E-2</c:v>
                </c:pt>
                <c:pt idx="2491">
                  <c:v>-1.56536E-2</c:v>
                </c:pt>
                <c:pt idx="2492">
                  <c:v>1.36566E-2</c:v>
                </c:pt>
                <c:pt idx="2493">
                  <c:v>1.0182399999999999E-2</c:v>
                </c:pt>
                <c:pt idx="2494">
                  <c:v>8.3532299999999997E-3</c:v>
                </c:pt>
                <c:pt idx="2495">
                  <c:v>-1.07498E-2</c:v>
                </c:pt>
                <c:pt idx="2496">
                  <c:v>5.3710900000000002E-3</c:v>
                </c:pt>
                <c:pt idx="2497">
                  <c:v>6.7901599999999995E-4</c:v>
                </c:pt>
                <c:pt idx="2498">
                  <c:v>2.6636099999999998E-3</c:v>
                </c:pt>
                <c:pt idx="2499">
                  <c:v>1.5877700000000002E-2</c:v>
                </c:pt>
                <c:pt idx="2500">
                  <c:v>5.9966999999999998E-3</c:v>
                </c:pt>
                <c:pt idx="2501">
                  <c:v>1.10703E-2</c:v>
                </c:pt>
                <c:pt idx="2502">
                  <c:v>-7.5378399999999996E-3</c:v>
                </c:pt>
                <c:pt idx="2503">
                  <c:v>-2.8572099999999998E-3</c:v>
                </c:pt>
                <c:pt idx="2504">
                  <c:v>-2.9087100000000001E-3</c:v>
                </c:pt>
                <c:pt idx="2505">
                  <c:v>-9.1266600000000002E-4</c:v>
                </c:pt>
                <c:pt idx="2506">
                  <c:v>-2.8724699999999998E-3</c:v>
                </c:pt>
                <c:pt idx="2507">
                  <c:v>-1.5487700000000001E-3</c:v>
                </c:pt>
                <c:pt idx="2508">
                  <c:v>-6.7653699999999997E-3</c:v>
                </c:pt>
                <c:pt idx="2509" formatCode="0.00E+00">
                  <c:v>-7.7247600000000002E-5</c:v>
                </c:pt>
                <c:pt idx="2510">
                  <c:v>-1.6355499999999999E-3</c:v>
                </c:pt>
                <c:pt idx="2511">
                  <c:v>9.5834700000000002E-3</c:v>
                </c:pt>
                <c:pt idx="2512">
                  <c:v>-5.4588299999999996E-3</c:v>
                </c:pt>
                <c:pt idx="2513">
                  <c:v>-2.2668800000000002E-3</c:v>
                </c:pt>
                <c:pt idx="2514">
                  <c:v>1.45235E-2</c:v>
                </c:pt>
                <c:pt idx="2515">
                  <c:v>-1.08824E-2</c:v>
                </c:pt>
                <c:pt idx="2516">
                  <c:v>4.6462999999999999E-3</c:v>
                </c:pt>
                <c:pt idx="2517">
                  <c:v>-8.4266700000000007E-3</c:v>
                </c:pt>
                <c:pt idx="2518">
                  <c:v>8.5611300000000001E-3</c:v>
                </c:pt>
                <c:pt idx="2519">
                  <c:v>2.7561199999999999E-3</c:v>
                </c:pt>
                <c:pt idx="2520">
                  <c:v>-1.00965E-2</c:v>
                </c:pt>
                <c:pt idx="2521">
                  <c:v>3.9672900000000001E-3</c:v>
                </c:pt>
                <c:pt idx="2522">
                  <c:v>-1.7070799999999999E-4</c:v>
                </c:pt>
                <c:pt idx="2523">
                  <c:v>1.04513E-2</c:v>
                </c:pt>
                <c:pt idx="2524">
                  <c:v>1.4699E-2</c:v>
                </c:pt>
                <c:pt idx="2525">
                  <c:v>7.4644100000000003E-3</c:v>
                </c:pt>
                <c:pt idx="2526">
                  <c:v>5.4197300000000002E-3</c:v>
                </c:pt>
                <c:pt idx="2527">
                  <c:v>7.2984699999999996E-3</c:v>
                </c:pt>
                <c:pt idx="2528">
                  <c:v>4.2056999999999997E-3</c:v>
                </c:pt>
                <c:pt idx="2529">
                  <c:v>1.8043500000000001E-2</c:v>
                </c:pt>
                <c:pt idx="2530">
                  <c:v>1.1458400000000001E-2</c:v>
                </c:pt>
                <c:pt idx="2531">
                  <c:v>1.1096999999999999E-2</c:v>
                </c:pt>
                <c:pt idx="2532">
                  <c:v>1.0352099999999999E-2</c:v>
                </c:pt>
                <c:pt idx="2533">
                  <c:v>9.7942400000000001E-4</c:v>
                </c:pt>
                <c:pt idx="2534">
                  <c:v>1.15929E-2</c:v>
                </c:pt>
                <c:pt idx="2535">
                  <c:v>1.3146400000000001E-2</c:v>
                </c:pt>
                <c:pt idx="2536">
                  <c:v>1.37711E-2</c:v>
                </c:pt>
                <c:pt idx="2537">
                  <c:v>-3.91006E-4</c:v>
                </c:pt>
                <c:pt idx="2538">
                  <c:v>9.0713500000000006E-3</c:v>
                </c:pt>
                <c:pt idx="2539">
                  <c:v>1.56689E-3</c:v>
                </c:pt>
                <c:pt idx="2540">
                  <c:v>-3.9482100000000001E-4</c:v>
                </c:pt>
                <c:pt idx="2541">
                  <c:v>3.6478000000000001E-3</c:v>
                </c:pt>
                <c:pt idx="2542">
                  <c:v>3.3226000000000002E-3</c:v>
                </c:pt>
                <c:pt idx="2543">
                  <c:v>-1.62601E-3</c:v>
                </c:pt>
                <c:pt idx="2544">
                  <c:v>3.3655199999999999E-3</c:v>
                </c:pt>
                <c:pt idx="2545">
                  <c:v>-4.37069E-3</c:v>
                </c:pt>
                <c:pt idx="2546">
                  <c:v>-6.4783100000000001E-3</c:v>
                </c:pt>
                <c:pt idx="2547">
                  <c:v>-4.9781799999999996E-3</c:v>
                </c:pt>
                <c:pt idx="2548">
                  <c:v>-7.8821199999999994E-3</c:v>
                </c:pt>
                <c:pt idx="2549">
                  <c:v>-5.6981999999999996E-3</c:v>
                </c:pt>
                <c:pt idx="2550" formatCode="0.00E+00">
                  <c:v>1.1444099999999999E-5</c:v>
                </c:pt>
                <c:pt idx="2551">
                  <c:v>9.4089499999999993E-3</c:v>
                </c:pt>
                <c:pt idx="2552">
                  <c:v>-4.4298200000000001E-3</c:v>
                </c:pt>
                <c:pt idx="2553">
                  <c:v>6.5231299999999996E-4</c:v>
                </c:pt>
                <c:pt idx="2554">
                  <c:v>-1.5230199999999999E-3</c:v>
                </c:pt>
                <c:pt idx="2555">
                  <c:v>6.8016099999999996E-3</c:v>
                </c:pt>
                <c:pt idx="2556">
                  <c:v>-1.21689E-3</c:v>
                </c:pt>
                <c:pt idx="2557" formatCode="0.00E+00">
                  <c:v>-6.0081499999999997E-5</c:v>
                </c:pt>
                <c:pt idx="2558">
                  <c:v>2.6922199999999999E-3</c:v>
                </c:pt>
                <c:pt idx="2559">
                  <c:v>2.2125199999999999E-4</c:v>
                </c:pt>
                <c:pt idx="2560">
                  <c:v>4.2457600000000003E-3</c:v>
                </c:pt>
                <c:pt idx="2561">
                  <c:v>-2.6044800000000002E-3</c:v>
                </c:pt>
                <c:pt idx="2562">
                  <c:v>-7.0829400000000002E-3</c:v>
                </c:pt>
                <c:pt idx="2563">
                  <c:v>-3.6210999999999999E-3</c:v>
                </c:pt>
                <c:pt idx="2564">
                  <c:v>-7.3146799999999996E-3</c:v>
                </c:pt>
                <c:pt idx="2565">
                  <c:v>-1.96028E-2</c:v>
                </c:pt>
                <c:pt idx="2566" formatCode="0.00E+00">
                  <c:v>8.5830700000000005E-5</c:v>
                </c:pt>
                <c:pt idx="2567">
                  <c:v>1.9655200000000001E-3</c:v>
                </c:pt>
                <c:pt idx="2568">
                  <c:v>2.20871E-3</c:v>
                </c:pt>
                <c:pt idx="2569">
                  <c:v>2.35558E-4</c:v>
                </c:pt>
                <c:pt idx="2570" formatCode="0.00E+00">
                  <c:v>8.7738000000000006E-5</c:v>
                </c:pt>
                <c:pt idx="2571">
                  <c:v>8.4228500000000008E-3</c:v>
                </c:pt>
                <c:pt idx="2572">
                  <c:v>2.99168E-3</c:v>
                </c:pt>
                <c:pt idx="2573">
                  <c:v>1.0122300000000001E-2</c:v>
                </c:pt>
                <c:pt idx="2574">
                  <c:v>4.5557000000000002E-3</c:v>
                </c:pt>
                <c:pt idx="2575">
                  <c:v>4.6796800000000003E-3</c:v>
                </c:pt>
                <c:pt idx="2576">
                  <c:v>7.4424699999999996E-3</c:v>
                </c:pt>
                <c:pt idx="2577">
                  <c:v>3.5619699999999998E-3</c:v>
                </c:pt>
                <c:pt idx="2578">
                  <c:v>3.3674199999999999E-3</c:v>
                </c:pt>
                <c:pt idx="2579">
                  <c:v>9.4699899999999993E-3</c:v>
                </c:pt>
                <c:pt idx="2580">
                  <c:v>1.0376E-2</c:v>
                </c:pt>
                <c:pt idx="2581">
                  <c:v>8.6174000000000008E-3</c:v>
                </c:pt>
                <c:pt idx="2582">
                  <c:v>-3.2892199999999998E-3</c:v>
                </c:pt>
                <c:pt idx="2583">
                  <c:v>1.6689299999999999E-3</c:v>
                </c:pt>
                <c:pt idx="2584">
                  <c:v>1.21336E-2</c:v>
                </c:pt>
                <c:pt idx="2585">
                  <c:v>1.9474999999999999E-2</c:v>
                </c:pt>
                <c:pt idx="2586">
                  <c:v>3.1805000000000002E-3</c:v>
                </c:pt>
                <c:pt idx="2587">
                  <c:v>-6.6995600000000002E-3</c:v>
                </c:pt>
                <c:pt idx="2588">
                  <c:v>1.4884E-2</c:v>
                </c:pt>
                <c:pt idx="2589">
                  <c:v>5.5131900000000003E-3</c:v>
                </c:pt>
                <c:pt idx="2590">
                  <c:v>1.22404E-2</c:v>
                </c:pt>
                <c:pt idx="2591">
                  <c:v>3.7422200000000001E-3</c:v>
                </c:pt>
                <c:pt idx="2592">
                  <c:v>1.5244499999999999E-2</c:v>
                </c:pt>
                <c:pt idx="2593">
                  <c:v>1.6620599999999999E-2</c:v>
                </c:pt>
                <c:pt idx="2594">
                  <c:v>-3.0498499999999998E-3</c:v>
                </c:pt>
                <c:pt idx="2595">
                  <c:v>-2.2611599999999999E-3</c:v>
                </c:pt>
                <c:pt idx="2596">
                  <c:v>1.31702E-2</c:v>
                </c:pt>
                <c:pt idx="2597">
                  <c:v>9.1342899999999998E-3</c:v>
                </c:pt>
                <c:pt idx="2598">
                  <c:v>1.42469E-2</c:v>
                </c:pt>
                <c:pt idx="2599">
                  <c:v>7.6179500000000001E-3</c:v>
                </c:pt>
                <c:pt idx="2600" formatCode="0.00E+00">
                  <c:v>1.53198E-2</c:v>
                </c:pt>
                <c:pt idx="2601">
                  <c:v>1.11103E-2</c:v>
                </c:pt>
                <c:pt idx="2602">
                  <c:v>-2.75421E-3</c:v>
                </c:pt>
                <c:pt idx="2603">
                  <c:v>1.22147E-2</c:v>
                </c:pt>
                <c:pt idx="2604">
                  <c:v>1.4478700000000001E-2</c:v>
                </c:pt>
                <c:pt idx="2605">
                  <c:v>1.13449E-2</c:v>
                </c:pt>
                <c:pt idx="2606">
                  <c:v>-7.0858E-4</c:v>
                </c:pt>
                <c:pt idx="2607">
                  <c:v>8.1920599999999995E-4</c:v>
                </c:pt>
                <c:pt idx="2608">
                  <c:v>1.81551E-2</c:v>
                </c:pt>
                <c:pt idx="2609">
                  <c:v>7.1954699999999998E-3</c:v>
                </c:pt>
                <c:pt idx="2610">
                  <c:v>6.8512E-3</c:v>
                </c:pt>
                <c:pt idx="2611">
                  <c:v>1.48039E-2</c:v>
                </c:pt>
                <c:pt idx="2612">
                  <c:v>1.26915E-2</c:v>
                </c:pt>
                <c:pt idx="2613">
                  <c:v>7.2517399999999996E-3</c:v>
                </c:pt>
                <c:pt idx="2614">
                  <c:v>1.2035399999999999E-3</c:v>
                </c:pt>
                <c:pt idx="2615">
                  <c:v>1.39084E-2</c:v>
                </c:pt>
                <c:pt idx="2616">
                  <c:v>2.0890200000000001E-2</c:v>
                </c:pt>
                <c:pt idx="2617">
                  <c:v>1.1638600000000001E-2</c:v>
                </c:pt>
                <c:pt idx="2618">
                  <c:v>3.8213700000000001E-3</c:v>
                </c:pt>
                <c:pt idx="2619">
                  <c:v>1.8513700000000001E-2</c:v>
                </c:pt>
                <c:pt idx="2620">
                  <c:v>3.2930400000000001E-3</c:v>
                </c:pt>
                <c:pt idx="2621">
                  <c:v>-1.1653900000000001E-3</c:v>
                </c:pt>
                <c:pt idx="2622">
                  <c:v>5.28526E-3</c:v>
                </c:pt>
                <c:pt idx="2623">
                  <c:v>1.5987399999999999E-2</c:v>
                </c:pt>
                <c:pt idx="2624">
                  <c:v>6.82068E-3</c:v>
                </c:pt>
                <c:pt idx="2625">
                  <c:v>-1.0147099999999999E-2</c:v>
                </c:pt>
                <c:pt idx="2626">
                  <c:v>1.43547E-2</c:v>
                </c:pt>
                <c:pt idx="2627">
                  <c:v>1.4505399999999999E-3</c:v>
                </c:pt>
                <c:pt idx="2628">
                  <c:v>6.7710899999999996E-3</c:v>
                </c:pt>
                <c:pt idx="2629">
                  <c:v>3.6535299999999999E-3</c:v>
                </c:pt>
                <c:pt idx="2630">
                  <c:v>1.7402600000000001E-2</c:v>
                </c:pt>
                <c:pt idx="2631">
                  <c:v>6.5422099999999997E-4</c:v>
                </c:pt>
                <c:pt idx="2632">
                  <c:v>5.1479300000000002E-3</c:v>
                </c:pt>
                <c:pt idx="2633">
                  <c:v>-1.85013E-3</c:v>
                </c:pt>
                <c:pt idx="2634">
                  <c:v>7.3337599999999999E-4</c:v>
                </c:pt>
                <c:pt idx="2635">
                  <c:v>1.9029600000000001E-2</c:v>
                </c:pt>
                <c:pt idx="2636">
                  <c:v>-7.7438400000000001E-3</c:v>
                </c:pt>
                <c:pt idx="2637">
                  <c:v>-3.6935800000000001E-3</c:v>
                </c:pt>
                <c:pt idx="2638">
                  <c:v>1.6969700000000001E-2</c:v>
                </c:pt>
                <c:pt idx="2639">
                  <c:v>2.1209699999999998E-3</c:v>
                </c:pt>
                <c:pt idx="2640">
                  <c:v>-3.5944000000000002E-3</c:v>
                </c:pt>
                <c:pt idx="2641">
                  <c:v>-5.81074E-3</c:v>
                </c:pt>
                <c:pt idx="2642">
                  <c:v>1.07651E-2</c:v>
                </c:pt>
                <c:pt idx="2643">
                  <c:v>2.3088499999999999E-3</c:v>
                </c:pt>
                <c:pt idx="2644">
                  <c:v>-2.9840499999999998E-3</c:v>
                </c:pt>
                <c:pt idx="2645">
                  <c:v>9.7665800000000004E-3</c:v>
                </c:pt>
                <c:pt idx="2646">
                  <c:v>-5.9890699999999998E-4</c:v>
                </c:pt>
                <c:pt idx="2647">
                  <c:v>1.1210400000000001E-2</c:v>
                </c:pt>
                <c:pt idx="2648">
                  <c:v>-1.3561199999999999E-3</c:v>
                </c:pt>
                <c:pt idx="2649">
                  <c:v>-3.0326799999999998E-3</c:v>
                </c:pt>
                <c:pt idx="2650">
                  <c:v>-7.5225800000000001E-3</c:v>
                </c:pt>
                <c:pt idx="2651">
                  <c:v>1.6059900000000001E-3</c:v>
                </c:pt>
                <c:pt idx="2652">
                  <c:v>6.0596499999999998E-3</c:v>
                </c:pt>
                <c:pt idx="2653">
                  <c:v>-5.4569199999999997E-3</c:v>
                </c:pt>
                <c:pt idx="2654">
                  <c:v>-1.9741100000000001E-4</c:v>
                </c:pt>
                <c:pt idx="2655">
                  <c:v>-7.9259900000000008E-3</c:v>
                </c:pt>
                <c:pt idx="2656">
                  <c:v>4.0903099999999998E-3</c:v>
                </c:pt>
                <c:pt idx="2657">
                  <c:v>-7.6436999999999998E-3</c:v>
                </c:pt>
                <c:pt idx="2658">
                  <c:v>-3.7040699999999998E-3</c:v>
                </c:pt>
                <c:pt idx="2659">
                  <c:v>-7.4415200000000001E-3</c:v>
                </c:pt>
                <c:pt idx="2660">
                  <c:v>-5.6209600000000004E-3</c:v>
                </c:pt>
                <c:pt idx="2661">
                  <c:v>-2.5186499999999999E-3</c:v>
                </c:pt>
                <c:pt idx="2662">
                  <c:v>7.3337599999999999E-4</c:v>
                </c:pt>
                <c:pt idx="2663">
                  <c:v>6.4563800000000003E-4</c:v>
                </c:pt>
                <c:pt idx="2664">
                  <c:v>1.24168E-3</c:v>
                </c:pt>
                <c:pt idx="2665">
                  <c:v>-1.22404E-2</c:v>
                </c:pt>
                <c:pt idx="2666">
                  <c:v>-9.4556799999999993E-3</c:v>
                </c:pt>
                <c:pt idx="2667">
                  <c:v>-7.3728600000000002E-3</c:v>
                </c:pt>
                <c:pt idx="2668">
                  <c:v>6.8664599999999996E-3</c:v>
                </c:pt>
                <c:pt idx="2669">
                  <c:v>-3.9615600000000003E-3</c:v>
                </c:pt>
                <c:pt idx="2670">
                  <c:v>-7.0486100000000003E-3</c:v>
                </c:pt>
                <c:pt idx="2671">
                  <c:v>4.03404E-3</c:v>
                </c:pt>
                <c:pt idx="2672">
                  <c:v>6.5612800000000001E-3</c:v>
                </c:pt>
                <c:pt idx="2673">
                  <c:v>1.9187900000000001E-3</c:v>
                </c:pt>
                <c:pt idx="2674">
                  <c:v>3.4713700000000002E-4</c:v>
                </c:pt>
                <c:pt idx="2675">
                  <c:v>-1.00613E-2</c:v>
                </c:pt>
                <c:pt idx="2676">
                  <c:v>-7.9917900000000001E-4</c:v>
                </c:pt>
                <c:pt idx="2677">
                  <c:v>-8.1806199999999996E-3</c:v>
                </c:pt>
                <c:pt idx="2678">
                  <c:v>-1.68991E-3</c:v>
                </c:pt>
                <c:pt idx="2679">
                  <c:v>2.4604800000000001E-3</c:v>
                </c:pt>
                <c:pt idx="2680">
                  <c:v>1.60217E-3</c:v>
                </c:pt>
                <c:pt idx="2681">
                  <c:v>9.6445100000000002E-3</c:v>
                </c:pt>
                <c:pt idx="2682">
                  <c:v>1.2167900000000001E-2</c:v>
                </c:pt>
                <c:pt idx="2683">
                  <c:v>6.8492900000000001E-3</c:v>
                </c:pt>
                <c:pt idx="2684">
                  <c:v>-1.90544E-3</c:v>
                </c:pt>
                <c:pt idx="2685">
                  <c:v>-2.2382700000000001E-3</c:v>
                </c:pt>
                <c:pt idx="2686">
                  <c:v>-3.80898E-3</c:v>
                </c:pt>
                <c:pt idx="2687">
                  <c:v>1.44014E-2</c:v>
                </c:pt>
                <c:pt idx="2688">
                  <c:v>7.1058299999999996E-3</c:v>
                </c:pt>
                <c:pt idx="2689">
                  <c:v>1.3398200000000001E-2</c:v>
                </c:pt>
                <c:pt idx="2690">
                  <c:v>4.0054299999999999E-3</c:v>
                </c:pt>
                <c:pt idx="2691">
                  <c:v>8.1749000000000006E-3</c:v>
                </c:pt>
                <c:pt idx="2692">
                  <c:v>-2.41566E-3</c:v>
                </c:pt>
                <c:pt idx="2693">
                  <c:v>1.15271E-2</c:v>
                </c:pt>
                <c:pt idx="2694">
                  <c:v>1.37138E-2</c:v>
                </c:pt>
                <c:pt idx="2695">
                  <c:v>2.83241E-3</c:v>
                </c:pt>
                <c:pt idx="2696">
                  <c:v>9.1791200000000007E-3</c:v>
                </c:pt>
                <c:pt idx="2697">
                  <c:v>-2.1266899999999999E-4</c:v>
                </c:pt>
                <c:pt idx="2698">
                  <c:v>2.3622500000000002E-3</c:v>
                </c:pt>
                <c:pt idx="2699">
                  <c:v>1.76229E-2</c:v>
                </c:pt>
                <c:pt idx="2700">
                  <c:v>4.2295500000000003E-3</c:v>
                </c:pt>
                <c:pt idx="2701">
                  <c:v>8.2664499999999998E-3</c:v>
                </c:pt>
                <c:pt idx="2702">
                  <c:v>3.0689200000000002E-3</c:v>
                </c:pt>
                <c:pt idx="2703">
                  <c:v>1.34373E-3</c:v>
                </c:pt>
                <c:pt idx="2704">
                  <c:v>9.6187600000000005E-3</c:v>
                </c:pt>
                <c:pt idx="2705">
                  <c:v>7.0266699999999996E-3</c:v>
                </c:pt>
                <c:pt idx="2706">
                  <c:v>6.7834899999999997E-3</c:v>
                </c:pt>
                <c:pt idx="2707">
                  <c:v>8.1396100000000002E-3</c:v>
                </c:pt>
                <c:pt idx="2708">
                  <c:v>1.66941E-2</c:v>
                </c:pt>
                <c:pt idx="2709">
                  <c:v>1.8873200000000001E-3</c:v>
                </c:pt>
                <c:pt idx="2710">
                  <c:v>4.9514800000000003E-3</c:v>
                </c:pt>
                <c:pt idx="2711">
                  <c:v>4.8522900000000004E-3</c:v>
                </c:pt>
                <c:pt idx="2712">
                  <c:v>1.0079400000000001E-2</c:v>
                </c:pt>
                <c:pt idx="2713">
                  <c:v>5.0840399999999997E-3</c:v>
                </c:pt>
                <c:pt idx="2714">
                  <c:v>-8.7928799999999999E-4</c:v>
                </c:pt>
                <c:pt idx="2715">
                  <c:v>8.1224399999999999E-3</c:v>
                </c:pt>
                <c:pt idx="2716">
                  <c:v>9.71699E-3</c:v>
                </c:pt>
                <c:pt idx="2717">
                  <c:v>-8.9550000000000003E-4</c:v>
                </c:pt>
                <c:pt idx="2718">
                  <c:v>-4.2915299999999999E-4</c:v>
                </c:pt>
                <c:pt idx="2719">
                  <c:v>-1.3538400000000001E-2</c:v>
                </c:pt>
                <c:pt idx="2720">
                  <c:v>1.19848E-2</c:v>
                </c:pt>
                <c:pt idx="2721">
                  <c:v>-4.1484800000000004E-3</c:v>
                </c:pt>
                <c:pt idx="2722">
                  <c:v>-1.04589E-2</c:v>
                </c:pt>
                <c:pt idx="2723">
                  <c:v>5.2967099999999996E-3</c:v>
                </c:pt>
                <c:pt idx="2724">
                  <c:v>1.72043E-3</c:v>
                </c:pt>
                <c:pt idx="2725">
                  <c:v>7.04384E-3</c:v>
                </c:pt>
                <c:pt idx="2726">
                  <c:v>3.18623E-3</c:v>
                </c:pt>
                <c:pt idx="2727">
                  <c:v>4.7893500000000004E-3</c:v>
                </c:pt>
                <c:pt idx="2728">
                  <c:v>2.19221E-2</c:v>
                </c:pt>
                <c:pt idx="2729">
                  <c:v>-9.6893299999999995E-4</c:v>
                </c:pt>
                <c:pt idx="2730">
                  <c:v>2.4452200000000001E-3</c:v>
                </c:pt>
                <c:pt idx="2731">
                  <c:v>1.1062600000000001E-2</c:v>
                </c:pt>
                <c:pt idx="2732">
                  <c:v>1.33686E-2</c:v>
                </c:pt>
                <c:pt idx="2733">
                  <c:v>5.5522899999999997E-3</c:v>
                </c:pt>
                <c:pt idx="2734">
                  <c:v>-2.4938600000000001E-3</c:v>
                </c:pt>
                <c:pt idx="2735">
                  <c:v>-4.2629199999999999E-4</c:v>
                </c:pt>
                <c:pt idx="2736">
                  <c:v>2.3879999999999999E-3</c:v>
                </c:pt>
                <c:pt idx="2737">
                  <c:v>8.8748899999999999E-3</c:v>
                </c:pt>
                <c:pt idx="2738">
                  <c:v>1.01776E-2</c:v>
                </c:pt>
                <c:pt idx="2739">
                  <c:v>6.3028299999999997E-3</c:v>
                </c:pt>
                <c:pt idx="2740">
                  <c:v>-4.8570599999999998E-3</c:v>
                </c:pt>
                <c:pt idx="2741">
                  <c:v>1.0193799999999999E-2</c:v>
                </c:pt>
                <c:pt idx="2742">
                  <c:v>1.55449E-4</c:v>
                </c:pt>
                <c:pt idx="2743">
                  <c:v>3.4933099999999999E-3</c:v>
                </c:pt>
                <c:pt idx="2744">
                  <c:v>-4.0769600000000001E-3</c:v>
                </c:pt>
                <c:pt idx="2745">
                  <c:v>9.7579999999999993E-3</c:v>
                </c:pt>
                <c:pt idx="2746">
                  <c:v>3.4523000000000003E-4</c:v>
                </c:pt>
                <c:pt idx="2747">
                  <c:v>1.26286E-2</c:v>
                </c:pt>
                <c:pt idx="2748">
                  <c:v>-4.1179700000000003E-3</c:v>
                </c:pt>
                <c:pt idx="2749">
                  <c:v>-1.5735600000000001E-3</c:v>
                </c:pt>
                <c:pt idx="2750">
                  <c:v>-3.3473999999999998E-4</c:v>
                </c:pt>
                <c:pt idx="2751">
                  <c:v>-4.8036600000000004E-3</c:v>
                </c:pt>
                <c:pt idx="2752">
                  <c:v>-4.2362199999999997E-3</c:v>
                </c:pt>
                <c:pt idx="2753">
                  <c:v>-1.09081E-2</c:v>
                </c:pt>
                <c:pt idx="2754">
                  <c:v>3.6287300000000001E-3</c:v>
                </c:pt>
                <c:pt idx="2755">
                  <c:v>5.1498400000000001E-4</c:v>
                </c:pt>
                <c:pt idx="2756">
                  <c:v>-6.8779000000000002E-3</c:v>
                </c:pt>
                <c:pt idx="2757">
                  <c:v>-1.24178E-2</c:v>
                </c:pt>
                <c:pt idx="2758">
                  <c:v>-4.0187799999999996E-3</c:v>
                </c:pt>
                <c:pt idx="2759">
                  <c:v>-1.6696900000000001E-2</c:v>
                </c:pt>
                <c:pt idx="2760">
                  <c:v>-5.95665E-3</c:v>
                </c:pt>
                <c:pt idx="2761">
                  <c:v>-6.8759900000000002E-3</c:v>
                </c:pt>
                <c:pt idx="2762">
                  <c:v>-3.0870400000000001E-3</c:v>
                </c:pt>
                <c:pt idx="2763">
                  <c:v>-9.4842899999999994E-3</c:v>
                </c:pt>
                <c:pt idx="2764">
                  <c:v>-1.5897800000000001E-3</c:v>
                </c:pt>
                <c:pt idx="2765">
                  <c:v>-5.5217700000000005E-4</c:v>
                </c:pt>
                <c:pt idx="2766">
                  <c:v>-1.08185E-2</c:v>
                </c:pt>
                <c:pt idx="2767">
                  <c:v>3.0603399999999999E-3</c:v>
                </c:pt>
                <c:pt idx="2768">
                  <c:v>-1.06144E-2</c:v>
                </c:pt>
                <c:pt idx="2769">
                  <c:v>-7.9126400000000003E-3</c:v>
                </c:pt>
                <c:pt idx="2770">
                  <c:v>-6.8149600000000001E-3</c:v>
                </c:pt>
                <c:pt idx="2771">
                  <c:v>-7.7133200000000001E-3</c:v>
                </c:pt>
                <c:pt idx="2772">
                  <c:v>-5.4988900000000002E-3</c:v>
                </c:pt>
                <c:pt idx="2773">
                  <c:v>-1.66512E-3</c:v>
                </c:pt>
                <c:pt idx="2774" formatCode="0.00E+00">
                  <c:v>-9.9182099999999994E-5</c:v>
                </c:pt>
                <c:pt idx="2775">
                  <c:v>-1.7384500000000001E-2</c:v>
                </c:pt>
                <c:pt idx="2776">
                  <c:v>-1.85966E-4</c:v>
                </c:pt>
                <c:pt idx="2777">
                  <c:v>-3.28064E-3</c:v>
                </c:pt>
                <c:pt idx="2778">
                  <c:v>-3.3073400000000002E-3</c:v>
                </c:pt>
                <c:pt idx="2779">
                  <c:v>-1.3159799999999999E-2</c:v>
                </c:pt>
                <c:pt idx="2780">
                  <c:v>-5.6877100000000003E-3</c:v>
                </c:pt>
                <c:pt idx="2781">
                  <c:v>3.7126500000000001E-3</c:v>
                </c:pt>
                <c:pt idx="2782">
                  <c:v>-4.4918099999999999E-4</c:v>
                </c:pt>
                <c:pt idx="2783">
                  <c:v>5.5608699999999999E-3</c:v>
                </c:pt>
                <c:pt idx="2784">
                  <c:v>-9.4509100000000001E-4</c:v>
                </c:pt>
                <c:pt idx="2785">
                  <c:v>-6.5193200000000003E-3</c:v>
                </c:pt>
                <c:pt idx="2786">
                  <c:v>4.6815900000000002E-3</c:v>
                </c:pt>
                <c:pt idx="2787">
                  <c:v>-1.6880000000000001E-4</c:v>
                </c:pt>
                <c:pt idx="2788">
                  <c:v>4.2505299999999998E-3</c:v>
                </c:pt>
                <c:pt idx="2789">
                  <c:v>5.1145599999999998E-3</c:v>
                </c:pt>
                <c:pt idx="2790">
                  <c:v>-5.6352599999999996E-3</c:v>
                </c:pt>
                <c:pt idx="2791">
                  <c:v>4.4384000000000003E-3</c:v>
                </c:pt>
                <c:pt idx="2792">
                  <c:v>-2.01082E-2</c:v>
                </c:pt>
                <c:pt idx="2793">
                  <c:v>-7.9402899999999992E-3</c:v>
                </c:pt>
                <c:pt idx="2794">
                  <c:v>3.48759E-3</c:v>
                </c:pt>
                <c:pt idx="2795">
                  <c:v>3.02505E-3</c:v>
                </c:pt>
                <c:pt idx="2796">
                  <c:v>1.4019E-3</c:v>
                </c:pt>
                <c:pt idx="2797">
                  <c:v>1.65081E-3</c:v>
                </c:pt>
                <c:pt idx="2798">
                  <c:v>-6.3772200000000003E-3</c:v>
                </c:pt>
                <c:pt idx="2799">
                  <c:v>3.8528400000000002E-3</c:v>
                </c:pt>
                <c:pt idx="2800">
                  <c:v>3.3340499999999999E-3</c:v>
                </c:pt>
                <c:pt idx="2801">
                  <c:v>3.20244E-3</c:v>
                </c:pt>
                <c:pt idx="2802">
                  <c:v>-5.3596500000000001E-4</c:v>
                </c:pt>
                <c:pt idx="2803">
                  <c:v>4.7779099999999998E-3</c:v>
                </c:pt>
                <c:pt idx="2804">
                  <c:v>-5.0735500000000002E-4</c:v>
                </c:pt>
                <c:pt idx="2805">
                  <c:v>2.9487599999999999E-3</c:v>
                </c:pt>
                <c:pt idx="2806">
                  <c:v>-4.7206899999999998E-4</c:v>
                </c:pt>
                <c:pt idx="2807">
                  <c:v>3.1404499999999999E-3</c:v>
                </c:pt>
                <c:pt idx="2808">
                  <c:v>-7.1926100000000003E-3</c:v>
                </c:pt>
                <c:pt idx="2809">
                  <c:v>8.6879699999999997E-3</c:v>
                </c:pt>
                <c:pt idx="2810">
                  <c:v>1.4013299999999999E-2</c:v>
                </c:pt>
                <c:pt idx="2811">
                  <c:v>2.8209699999999999E-3</c:v>
                </c:pt>
                <c:pt idx="2812">
                  <c:v>4.4584300000000002E-3</c:v>
                </c:pt>
                <c:pt idx="2813">
                  <c:v>9.1142700000000007E-3</c:v>
                </c:pt>
                <c:pt idx="2814">
                  <c:v>-3.9377199999999996E-3</c:v>
                </c:pt>
                <c:pt idx="2815">
                  <c:v>-2.1905900000000001E-3</c:v>
                </c:pt>
                <c:pt idx="2816">
                  <c:v>-1.0232900000000001E-3</c:v>
                </c:pt>
                <c:pt idx="2817">
                  <c:v>2.4671599999999999E-3</c:v>
                </c:pt>
                <c:pt idx="2818">
                  <c:v>5.4931600000000004E-3</c:v>
                </c:pt>
                <c:pt idx="2819">
                  <c:v>7.6341600000000001E-3</c:v>
                </c:pt>
                <c:pt idx="2820">
                  <c:v>2.43473E-3</c:v>
                </c:pt>
                <c:pt idx="2821">
                  <c:v>1.6622500000000001E-3</c:v>
                </c:pt>
                <c:pt idx="2822">
                  <c:v>5.7048799999999998E-3</c:v>
                </c:pt>
                <c:pt idx="2823">
                  <c:v>1.41668E-2</c:v>
                </c:pt>
                <c:pt idx="2824">
                  <c:v>-3.36361E-3</c:v>
                </c:pt>
                <c:pt idx="2825">
                  <c:v>9.2725800000000008E-3</c:v>
                </c:pt>
                <c:pt idx="2826">
                  <c:v>4.4860799999999999E-3</c:v>
                </c:pt>
                <c:pt idx="2827">
                  <c:v>1.93596E-3</c:v>
                </c:pt>
                <c:pt idx="2828">
                  <c:v>1.07203E-2</c:v>
                </c:pt>
                <c:pt idx="2829">
                  <c:v>-1.6202899999999999E-3</c:v>
                </c:pt>
                <c:pt idx="2830">
                  <c:v>1.19238E-2</c:v>
                </c:pt>
                <c:pt idx="2831">
                  <c:v>8.43525E-3</c:v>
                </c:pt>
                <c:pt idx="2832">
                  <c:v>5.5398899999999996E-3</c:v>
                </c:pt>
                <c:pt idx="2833">
                  <c:v>-1.71375E-3</c:v>
                </c:pt>
                <c:pt idx="2834">
                  <c:v>6.99043E-4</c:v>
                </c:pt>
                <c:pt idx="2835">
                  <c:v>-1.09386E-2</c:v>
                </c:pt>
                <c:pt idx="2836">
                  <c:v>7.8582800000000005E-3</c:v>
                </c:pt>
                <c:pt idx="2837">
                  <c:v>-3.6239599999999999E-3</c:v>
                </c:pt>
                <c:pt idx="2838">
                  <c:v>1.25599E-3</c:v>
                </c:pt>
                <c:pt idx="2839">
                  <c:v>9.5090899999999996E-3</c:v>
                </c:pt>
                <c:pt idx="2840">
                  <c:v>5.9375799999999996E-3</c:v>
                </c:pt>
                <c:pt idx="2841">
                  <c:v>-3.6592500000000002E-3</c:v>
                </c:pt>
                <c:pt idx="2842">
                  <c:v>-1.1119800000000001E-2</c:v>
                </c:pt>
                <c:pt idx="2843">
                  <c:v>1.19305E-2</c:v>
                </c:pt>
                <c:pt idx="2844">
                  <c:v>-4.4107399999999998E-3</c:v>
                </c:pt>
                <c:pt idx="2845">
                  <c:v>9.8018600000000008E-3</c:v>
                </c:pt>
                <c:pt idx="2846">
                  <c:v>-6.5517400000000001E-4</c:v>
                </c:pt>
                <c:pt idx="2847">
                  <c:v>-8.2054099999999998E-3</c:v>
                </c:pt>
                <c:pt idx="2848">
                  <c:v>-9.75609E-4</c:v>
                </c:pt>
                <c:pt idx="2849">
                  <c:v>1.34563E-3</c:v>
                </c:pt>
                <c:pt idx="2850">
                  <c:v>-8.3074599999999992E-3</c:v>
                </c:pt>
                <c:pt idx="2851">
                  <c:v>-9.8638500000000004E-3</c:v>
                </c:pt>
                <c:pt idx="2852">
                  <c:v>-1.94454E-3</c:v>
                </c:pt>
                <c:pt idx="2853">
                  <c:v>-1.1136099999999999E-2</c:v>
                </c:pt>
                <c:pt idx="2854">
                  <c:v>3.2291400000000001E-3</c:v>
                </c:pt>
                <c:pt idx="2855">
                  <c:v>-1.93596E-3</c:v>
                </c:pt>
                <c:pt idx="2856">
                  <c:v>-7.33185E-3</c:v>
                </c:pt>
                <c:pt idx="2857">
                  <c:v>5.0067899999999997E-3</c:v>
                </c:pt>
                <c:pt idx="2858">
                  <c:v>2.7971300000000001E-3</c:v>
                </c:pt>
                <c:pt idx="2859">
                  <c:v>5.5866199999999996E-3</c:v>
                </c:pt>
                <c:pt idx="2860">
                  <c:v>3.6401699999999999E-3</c:v>
                </c:pt>
                <c:pt idx="2861">
                  <c:v>6.7644100000000002E-3</c:v>
                </c:pt>
                <c:pt idx="2862">
                  <c:v>4.8446699999999998E-4</c:v>
                </c:pt>
                <c:pt idx="2863">
                  <c:v>-2.7894999999999999E-3</c:v>
                </c:pt>
                <c:pt idx="2864">
                  <c:v>4.5232800000000002E-3</c:v>
                </c:pt>
                <c:pt idx="2865">
                  <c:v>3.3712400000000002E-3</c:v>
                </c:pt>
                <c:pt idx="2866">
                  <c:v>-7.2612800000000002E-3</c:v>
                </c:pt>
                <c:pt idx="2867">
                  <c:v>-3.9091100000000004E-3</c:v>
                </c:pt>
                <c:pt idx="2868">
                  <c:v>-8.9263899999999993E-3</c:v>
                </c:pt>
                <c:pt idx="2869">
                  <c:v>-1.39427E-3</c:v>
                </c:pt>
                <c:pt idx="2870">
                  <c:v>3.6048900000000002E-4</c:v>
                </c:pt>
                <c:pt idx="2871">
                  <c:v>-1.14384E-2</c:v>
                </c:pt>
                <c:pt idx="2872">
                  <c:v>-2.72369E-3</c:v>
                </c:pt>
                <c:pt idx="2873">
                  <c:v>2.3155200000000002E-3</c:v>
                </c:pt>
                <c:pt idx="2874">
                  <c:v>3.4084300000000001E-3</c:v>
                </c:pt>
                <c:pt idx="2875">
                  <c:v>-1.1047400000000001E-2</c:v>
                </c:pt>
                <c:pt idx="2876">
                  <c:v>1.37615E-3</c:v>
                </c:pt>
                <c:pt idx="2877">
                  <c:v>7.8239399999999997E-3</c:v>
                </c:pt>
                <c:pt idx="2878">
                  <c:v>-7.0695899999999997E-3</c:v>
                </c:pt>
                <c:pt idx="2879">
                  <c:v>-5.9843099999999996E-3</c:v>
                </c:pt>
                <c:pt idx="2880">
                  <c:v>-1.05448E-2</c:v>
                </c:pt>
                <c:pt idx="2881">
                  <c:v>-4.2257299999999996E-3</c:v>
                </c:pt>
                <c:pt idx="2882">
                  <c:v>-2.0752000000000001E-3</c:v>
                </c:pt>
                <c:pt idx="2883">
                  <c:v>-1.2033500000000001E-2</c:v>
                </c:pt>
                <c:pt idx="2884">
                  <c:v>-8.1100500000000006E-3</c:v>
                </c:pt>
                <c:pt idx="2885">
                  <c:v>-3.68023E-3</c:v>
                </c:pt>
                <c:pt idx="2886">
                  <c:v>-7.0571900000000005E-4</c:v>
                </c:pt>
                <c:pt idx="2887">
                  <c:v>-3.7717800000000002E-3</c:v>
                </c:pt>
                <c:pt idx="2888">
                  <c:v>-2.42262E-2</c:v>
                </c:pt>
                <c:pt idx="2889">
                  <c:v>-1.2967100000000001E-2</c:v>
                </c:pt>
                <c:pt idx="2890">
                  <c:v>-3.2615700000000001E-3</c:v>
                </c:pt>
                <c:pt idx="2891">
                  <c:v>-1.2767799999999999E-2</c:v>
                </c:pt>
                <c:pt idx="2892">
                  <c:v>5.8784500000000003E-3</c:v>
                </c:pt>
                <c:pt idx="2893">
                  <c:v>-1.0702100000000001E-2</c:v>
                </c:pt>
                <c:pt idx="2894">
                  <c:v>-6.7710899999999996E-4</c:v>
                </c:pt>
                <c:pt idx="2895">
                  <c:v>-1.8506999999999999E-2</c:v>
                </c:pt>
                <c:pt idx="2896">
                  <c:v>-1.5794800000000001E-2</c:v>
                </c:pt>
                <c:pt idx="2897">
                  <c:v>-4.6491600000000003E-3</c:v>
                </c:pt>
                <c:pt idx="2898">
                  <c:v>9.7751600000000011E-4</c:v>
                </c:pt>
                <c:pt idx="2899">
                  <c:v>-4.1770899999999996E-3</c:v>
                </c:pt>
                <c:pt idx="2900">
                  <c:v>-1.17216E-2</c:v>
                </c:pt>
                <c:pt idx="2901" formatCode="0.00E+00">
                  <c:v>8.7738000000000006E-5</c:v>
                </c:pt>
                <c:pt idx="2902">
                  <c:v>-1.0309199999999999E-2</c:v>
                </c:pt>
                <c:pt idx="2903">
                  <c:v>6.8139999999999997E-3</c:v>
                </c:pt>
                <c:pt idx="2904">
                  <c:v>-1.1972399999999999E-2</c:v>
                </c:pt>
                <c:pt idx="2905">
                  <c:v>-1.34859E-2</c:v>
                </c:pt>
                <c:pt idx="2906">
                  <c:v>-1.4686600000000001E-3</c:v>
                </c:pt>
                <c:pt idx="2907">
                  <c:v>-5.12314E-3</c:v>
                </c:pt>
                <c:pt idx="2908">
                  <c:v>-4.1446699999999996E-3</c:v>
                </c:pt>
                <c:pt idx="2909">
                  <c:v>-2.1228800000000002E-3</c:v>
                </c:pt>
                <c:pt idx="2910">
                  <c:v>-1.41048E-3</c:v>
                </c:pt>
                <c:pt idx="2911">
                  <c:v>3.3874500000000002E-3</c:v>
                </c:pt>
                <c:pt idx="2912">
                  <c:v>-1.47152E-3</c:v>
                </c:pt>
                <c:pt idx="2913">
                  <c:v>-4.8751799999999998E-3</c:v>
                </c:pt>
                <c:pt idx="2914">
                  <c:v>6.9065100000000003E-3</c:v>
                </c:pt>
                <c:pt idx="2915">
                  <c:v>-8.7518700000000001E-3</c:v>
                </c:pt>
                <c:pt idx="2916">
                  <c:v>8.7642699999999994E-3</c:v>
                </c:pt>
                <c:pt idx="2917">
                  <c:v>1.0643E-3</c:v>
                </c:pt>
                <c:pt idx="2918">
                  <c:v>-1.2252799999999999E-2</c:v>
                </c:pt>
                <c:pt idx="2919">
                  <c:v>-3.7841799999999998E-3</c:v>
                </c:pt>
                <c:pt idx="2920">
                  <c:v>-3.2806399999999998E-4</c:v>
                </c:pt>
                <c:pt idx="2921">
                  <c:v>-5.66483E-3</c:v>
                </c:pt>
                <c:pt idx="2922">
                  <c:v>4.3392200000000004E-3</c:v>
                </c:pt>
                <c:pt idx="2923">
                  <c:v>-7.49397E-3</c:v>
                </c:pt>
                <c:pt idx="2924">
                  <c:v>3.47233E-3</c:v>
                </c:pt>
                <c:pt idx="2925">
                  <c:v>-3.3721900000000002E-3</c:v>
                </c:pt>
                <c:pt idx="2926">
                  <c:v>-9.3746200000000002E-4</c:v>
                </c:pt>
                <c:pt idx="2927">
                  <c:v>-5.4178200000000003E-3</c:v>
                </c:pt>
                <c:pt idx="2928">
                  <c:v>-1.9235599999999999E-3</c:v>
                </c:pt>
                <c:pt idx="2929">
                  <c:v>-5.8307599999999999E-3</c:v>
                </c:pt>
                <c:pt idx="2930">
                  <c:v>-1.0194799999999999E-3</c:v>
                </c:pt>
                <c:pt idx="2931">
                  <c:v>5.8021499999999998E-3</c:v>
                </c:pt>
                <c:pt idx="2932">
                  <c:v>-5.3882599999999995E-4</c:v>
                </c:pt>
                <c:pt idx="2933">
                  <c:v>-2.6330899999999998E-3</c:v>
                </c:pt>
                <c:pt idx="2934">
                  <c:v>-2.61116E-3</c:v>
                </c:pt>
                <c:pt idx="2935">
                  <c:v>4.2095199999999996E-3</c:v>
                </c:pt>
                <c:pt idx="2936">
                  <c:v>1.19114E-3</c:v>
                </c:pt>
                <c:pt idx="2937">
                  <c:v>-7.2288500000000004E-4</c:v>
                </c:pt>
                <c:pt idx="2938">
                  <c:v>8.0394699999999995E-4</c:v>
                </c:pt>
                <c:pt idx="2939">
                  <c:v>1.8053100000000001E-3</c:v>
                </c:pt>
                <c:pt idx="2940">
                  <c:v>9.9983199999999998E-3</c:v>
                </c:pt>
                <c:pt idx="2941">
                  <c:v>2.17724E-3</c:v>
                </c:pt>
                <c:pt idx="2942">
                  <c:v>-4.04835E-3</c:v>
                </c:pt>
                <c:pt idx="2943">
                  <c:v>8.1796600000000001E-3</c:v>
                </c:pt>
                <c:pt idx="2944">
                  <c:v>-3.2710999999999999E-3</c:v>
                </c:pt>
                <c:pt idx="2945">
                  <c:v>8.5020100000000008E-3</c:v>
                </c:pt>
                <c:pt idx="2946">
                  <c:v>-4.4908500000000002E-3</c:v>
                </c:pt>
                <c:pt idx="2947">
                  <c:v>-5.8841700000000004E-4</c:v>
                </c:pt>
                <c:pt idx="2948">
                  <c:v>-2.2668800000000002E-3</c:v>
                </c:pt>
                <c:pt idx="2949">
                  <c:v>-8.0452000000000006E-3</c:v>
                </c:pt>
                <c:pt idx="2950">
                  <c:v>4.3926199999999999E-3</c:v>
                </c:pt>
                <c:pt idx="2951">
                  <c:v>6.2274899999999996E-3</c:v>
                </c:pt>
                <c:pt idx="2952">
                  <c:v>-4.6758700000000004E-3</c:v>
                </c:pt>
                <c:pt idx="2953">
                  <c:v>-7.3328000000000004E-3</c:v>
                </c:pt>
                <c:pt idx="2954">
                  <c:v>-7.2536500000000004E-3</c:v>
                </c:pt>
                <c:pt idx="2955">
                  <c:v>1.5554399999999999E-3</c:v>
                </c:pt>
                <c:pt idx="2956">
                  <c:v>-1.0347399999999999E-3</c:v>
                </c:pt>
                <c:pt idx="2957">
                  <c:v>2.5787399999999999E-3</c:v>
                </c:pt>
                <c:pt idx="2958">
                  <c:v>-5.4483400000000003E-3</c:v>
                </c:pt>
                <c:pt idx="2959">
                  <c:v>6.6881199999999997E-3</c:v>
                </c:pt>
                <c:pt idx="2960">
                  <c:v>-1.2394000000000001E-2</c:v>
                </c:pt>
                <c:pt idx="2961">
                  <c:v>3.3063900000000002E-3</c:v>
                </c:pt>
                <c:pt idx="2962">
                  <c:v>-3.4074800000000001E-3</c:v>
                </c:pt>
                <c:pt idx="2963">
                  <c:v>-1.6345999999999999E-3</c:v>
                </c:pt>
                <c:pt idx="2964">
                  <c:v>-5.0487500000000003E-3</c:v>
                </c:pt>
                <c:pt idx="2965">
                  <c:v>-3.8623799999999999E-3</c:v>
                </c:pt>
                <c:pt idx="2966">
                  <c:v>-4.4126499999999997E-3</c:v>
                </c:pt>
                <c:pt idx="2967">
                  <c:v>6.9732700000000002E-3</c:v>
                </c:pt>
                <c:pt idx="2968">
                  <c:v>-4.8227299999999999E-3</c:v>
                </c:pt>
                <c:pt idx="2969">
                  <c:v>-2.4900399999999998E-3</c:v>
                </c:pt>
                <c:pt idx="2970">
                  <c:v>-4.43363E-3</c:v>
                </c:pt>
                <c:pt idx="2971">
                  <c:v>-6.7672699999999997E-3</c:v>
                </c:pt>
                <c:pt idx="2972">
                  <c:v>1.03664E-2</c:v>
                </c:pt>
                <c:pt idx="2973">
                  <c:v>2.89631E-3</c:v>
                </c:pt>
                <c:pt idx="2974">
                  <c:v>3.0355500000000001E-3</c:v>
                </c:pt>
                <c:pt idx="2975">
                  <c:v>3.0479399999999999E-3</c:v>
                </c:pt>
                <c:pt idx="2976" formatCode="0.00E+00">
                  <c:v>-3.8147000000000001E-6</c:v>
                </c:pt>
                <c:pt idx="2977">
                  <c:v>1.16396E-2</c:v>
                </c:pt>
                <c:pt idx="2978">
                  <c:v>-7.9059599999999996E-4</c:v>
                </c:pt>
                <c:pt idx="2979">
                  <c:v>-3.2720599999999998E-3</c:v>
                </c:pt>
                <c:pt idx="2980">
                  <c:v>5.0840399999999997E-3</c:v>
                </c:pt>
                <c:pt idx="2981">
                  <c:v>5.6934399999999995E-4</c:v>
                </c:pt>
                <c:pt idx="2982">
                  <c:v>4.8904400000000002E-3</c:v>
                </c:pt>
                <c:pt idx="2983">
                  <c:v>-6.2808999999999999E-3</c:v>
                </c:pt>
                <c:pt idx="2984" formatCode="0.00E+00">
                  <c:v>-4.95911E-5</c:v>
                </c:pt>
                <c:pt idx="2985">
                  <c:v>4.7254599999999999E-3</c:v>
                </c:pt>
                <c:pt idx="2986">
                  <c:v>-3.52287E-3</c:v>
                </c:pt>
                <c:pt idx="2987">
                  <c:v>7.1182299999999997E-3</c:v>
                </c:pt>
                <c:pt idx="2988">
                  <c:v>-1.2922299999999999E-3</c:v>
                </c:pt>
                <c:pt idx="2989">
                  <c:v>-5.2328100000000001E-3</c:v>
                </c:pt>
                <c:pt idx="2990">
                  <c:v>-1.21403E-2</c:v>
                </c:pt>
                <c:pt idx="2991">
                  <c:v>-6.7997000000000001E-4</c:v>
                </c:pt>
                <c:pt idx="2992">
                  <c:v>-7.3432899999999997E-3</c:v>
                </c:pt>
                <c:pt idx="2993">
                  <c:v>-4.3468500000000002E-3</c:v>
                </c:pt>
                <c:pt idx="2994">
                  <c:v>-4.9009300000000004E-3</c:v>
                </c:pt>
                <c:pt idx="2995">
                  <c:v>-5.6285900000000002E-3</c:v>
                </c:pt>
                <c:pt idx="2996">
                  <c:v>-6.4563800000000003E-3</c:v>
                </c:pt>
                <c:pt idx="2997">
                  <c:v>-5.56946E-3</c:v>
                </c:pt>
                <c:pt idx="2998">
                  <c:v>-6.7548800000000004E-3</c:v>
                </c:pt>
                <c:pt idx="2999">
                  <c:v>2.29836E-4</c:v>
                </c:pt>
                <c:pt idx="3000">
                  <c:v>-9.1094999999999995E-3</c:v>
                </c:pt>
                <c:pt idx="3001">
                  <c:v>-6.5069200000000002E-3</c:v>
                </c:pt>
                <c:pt idx="3002">
                  <c:v>-1.3798700000000001E-2</c:v>
                </c:pt>
                <c:pt idx="3003">
                  <c:v>-8.6689000000000004E-4</c:v>
                </c:pt>
                <c:pt idx="3004">
                  <c:v>-1.57518E-2</c:v>
                </c:pt>
                <c:pt idx="3005">
                  <c:v>-8.2282999999999992E-3</c:v>
                </c:pt>
                <c:pt idx="3006">
                  <c:v>-6.2904399999999996E-3</c:v>
                </c:pt>
                <c:pt idx="3007">
                  <c:v>-5.58758E-3</c:v>
                </c:pt>
                <c:pt idx="3008">
                  <c:v>-1.1255299999999999E-2</c:v>
                </c:pt>
                <c:pt idx="3009">
                  <c:v>-4.9056999999999998E-3</c:v>
                </c:pt>
                <c:pt idx="3010" formatCode="0.00E+00">
                  <c:v>1.7642999999999999E-4</c:v>
                </c:pt>
                <c:pt idx="3011">
                  <c:v>1.2197499999999999E-3</c:v>
                </c:pt>
                <c:pt idx="3012">
                  <c:v>-1.7525700000000002E-2</c:v>
                </c:pt>
                <c:pt idx="3013">
                  <c:v>-9.4261199999999996E-3</c:v>
                </c:pt>
                <c:pt idx="3014">
                  <c:v>-4.6958900000000003E-3</c:v>
                </c:pt>
                <c:pt idx="3015">
                  <c:v>-1.0597199999999999E-2</c:v>
                </c:pt>
                <c:pt idx="3016">
                  <c:v>-5.2394900000000003E-3</c:v>
                </c:pt>
                <c:pt idx="3017">
                  <c:v>-2.6674300000000001E-3</c:v>
                </c:pt>
                <c:pt idx="3018">
                  <c:v>-4.1256000000000001E-3</c:v>
                </c:pt>
                <c:pt idx="3019">
                  <c:v>-1.9073499999999999E-3</c:v>
                </c:pt>
                <c:pt idx="3020">
                  <c:v>-1.4085800000000001E-2</c:v>
                </c:pt>
                <c:pt idx="3021">
                  <c:v>-6.4039199999999996E-3</c:v>
                </c:pt>
                <c:pt idx="3022">
                  <c:v>-4.2390800000000001E-3</c:v>
                </c:pt>
                <c:pt idx="3023">
                  <c:v>-1.5410399999999999E-2</c:v>
                </c:pt>
                <c:pt idx="3024">
                  <c:v>-1.9876499999999998E-2</c:v>
                </c:pt>
                <c:pt idx="3025">
                  <c:v>1.07956E-3</c:v>
                </c:pt>
                <c:pt idx="3026">
                  <c:v>-3.4046200000000001E-3</c:v>
                </c:pt>
                <c:pt idx="3027">
                  <c:v>-1.0406500000000001E-2</c:v>
                </c:pt>
                <c:pt idx="3028">
                  <c:v>-1.7693500000000001E-2</c:v>
                </c:pt>
                <c:pt idx="3029">
                  <c:v>-6.69289E-3</c:v>
                </c:pt>
                <c:pt idx="3030">
                  <c:v>-1.02787E-2</c:v>
                </c:pt>
                <c:pt idx="3031">
                  <c:v>-1.0100400000000001E-2</c:v>
                </c:pt>
                <c:pt idx="3032">
                  <c:v>-9.3860599999999999E-3</c:v>
                </c:pt>
                <c:pt idx="3033">
                  <c:v>-2.036E-2</c:v>
                </c:pt>
                <c:pt idx="3034">
                  <c:v>-1.0039299999999999E-2</c:v>
                </c:pt>
                <c:pt idx="3035">
                  <c:v>-1.0125200000000001E-2</c:v>
                </c:pt>
                <c:pt idx="3036">
                  <c:v>9.9372900000000005E-4</c:v>
                </c:pt>
                <c:pt idx="3037">
                  <c:v>-1.2746800000000001E-2</c:v>
                </c:pt>
                <c:pt idx="3038">
                  <c:v>-1.0197599999999999E-2</c:v>
                </c:pt>
                <c:pt idx="3039">
                  <c:v>-1.00403E-2</c:v>
                </c:pt>
                <c:pt idx="3040">
                  <c:v>-1.25437E-2</c:v>
                </c:pt>
                <c:pt idx="3041" formatCode="0.00E+00">
                  <c:v>-1.2187E-2</c:v>
                </c:pt>
                <c:pt idx="3042">
                  <c:v>-1.3792E-2</c:v>
                </c:pt>
                <c:pt idx="3043">
                  <c:v>-6.4296700000000002E-3</c:v>
                </c:pt>
                <c:pt idx="3044">
                  <c:v>-2.9726000000000002E-3</c:v>
                </c:pt>
                <c:pt idx="3045">
                  <c:v>4.4632E-4</c:v>
                </c:pt>
                <c:pt idx="3046">
                  <c:v>-9.0160399999999995E-3</c:v>
                </c:pt>
                <c:pt idx="3047">
                  <c:v>-1.4942199999999999E-2</c:v>
                </c:pt>
                <c:pt idx="3048">
                  <c:v>-1.0097500000000001E-2</c:v>
                </c:pt>
                <c:pt idx="3049">
                  <c:v>-6.8960200000000001E-3</c:v>
                </c:pt>
                <c:pt idx="3050">
                  <c:v>-1.8882799999999999E-4</c:v>
                </c:pt>
                <c:pt idx="3051">
                  <c:v>-6.2351200000000002E-3</c:v>
                </c:pt>
                <c:pt idx="3052">
                  <c:v>-4.2715100000000001E-3</c:v>
                </c:pt>
                <c:pt idx="3053">
                  <c:v>4.6253199999999998E-4</c:v>
                </c:pt>
                <c:pt idx="3054">
                  <c:v>-7.93839E-3</c:v>
                </c:pt>
                <c:pt idx="3055">
                  <c:v>-3.2749200000000002E-3</c:v>
                </c:pt>
                <c:pt idx="3056">
                  <c:v>3.0994400000000002E-3</c:v>
                </c:pt>
                <c:pt idx="3057">
                  <c:v>-1.26362E-3</c:v>
                </c:pt>
                <c:pt idx="3058" formatCode="0.00E+00">
                  <c:v>8.5830700000000005E-6</c:v>
                </c:pt>
                <c:pt idx="3059">
                  <c:v>-1.31187E-2</c:v>
                </c:pt>
                <c:pt idx="3060">
                  <c:v>-1.4442399999999999E-2</c:v>
                </c:pt>
                <c:pt idx="3061">
                  <c:v>4.4841799999999999E-3</c:v>
                </c:pt>
                <c:pt idx="3062">
                  <c:v>-5.1212300000000001E-3</c:v>
                </c:pt>
                <c:pt idx="3063">
                  <c:v>1.2702900000000001E-3</c:v>
                </c:pt>
                <c:pt idx="3064">
                  <c:v>-5.6362199999999999E-3</c:v>
                </c:pt>
                <c:pt idx="3065">
                  <c:v>-1.0272E-2</c:v>
                </c:pt>
                <c:pt idx="3066">
                  <c:v>-6.2560999999999997E-3</c:v>
                </c:pt>
                <c:pt idx="3067">
                  <c:v>-5.4998399999999998E-3</c:v>
                </c:pt>
                <c:pt idx="3068">
                  <c:v>-1.8377300000000001E-3</c:v>
                </c:pt>
                <c:pt idx="3069">
                  <c:v>8.4638600000000001E-3</c:v>
                </c:pt>
                <c:pt idx="3070">
                  <c:v>-3.6239600000000002E-4</c:v>
                </c:pt>
                <c:pt idx="3071">
                  <c:v>-7.39479E-3</c:v>
                </c:pt>
                <c:pt idx="3072">
                  <c:v>1.0557199999999999E-2</c:v>
                </c:pt>
                <c:pt idx="3073">
                  <c:v>-8.7642700000000004E-4</c:v>
                </c:pt>
                <c:pt idx="3074">
                  <c:v>-2.5844599999999998E-3</c:v>
                </c:pt>
                <c:pt idx="3075">
                  <c:v>-3.7383999999999998E-3</c:v>
                </c:pt>
                <c:pt idx="3076">
                  <c:v>-4.2944000000000003E-3</c:v>
                </c:pt>
                <c:pt idx="3077">
                  <c:v>-3.8995700000000002E-3</c:v>
                </c:pt>
                <c:pt idx="3078">
                  <c:v>-7.1449299999999999E-3</c:v>
                </c:pt>
                <c:pt idx="3079">
                  <c:v>-8.0890700000000003E-3</c:v>
                </c:pt>
                <c:pt idx="3080">
                  <c:v>6.8283099999999995E-4</c:v>
                </c:pt>
                <c:pt idx="3081">
                  <c:v>3.64876E-3</c:v>
                </c:pt>
                <c:pt idx="3082">
                  <c:v>-1.20926E-3</c:v>
                </c:pt>
                <c:pt idx="3083">
                  <c:v>4.3926199999999999E-3</c:v>
                </c:pt>
                <c:pt idx="3084">
                  <c:v>-4.82082E-3</c:v>
                </c:pt>
                <c:pt idx="3085">
                  <c:v>4.18663E-4</c:v>
                </c:pt>
                <c:pt idx="3086">
                  <c:v>5.1498400000000001E-4</c:v>
                </c:pt>
                <c:pt idx="3087">
                  <c:v>-8.9158999999999992E-3</c:v>
                </c:pt>
                <c:pt idx="3088">
                  <c:v>-5.2928899999999997E-3</c:v>
                </c:pt>
                <c:pt idx="3089">
                  <c:v>8.1491500000000008E-3</c:v>
                </c:pt>
                <c:pt idx="3090">
                  <c:v>5.9833500000000001E-3</c:v>
                </c:pt>
                <c:pt idx="3091">
                  <c:v>2.5644299999999999E-3</c:v>
                </c:pt>
                <c:pt idx="3092">
                  <c:v>-5.5408499999999999E-3</c:v>
                </c:pt>
                <c:pt idx="3093">
                  <c:v>6.9999700000000003E-3</c:v>
                </c:pt>
                <c:pt idx="3094">
                  <c:v>3.6745100000000002E-3</c:v>
                </c:pt>
                <c:pt idx="3095">
                  <c:v>9.0208100000000006E-3</c:v>
                </c:pt>
                <c:pt idx="3096">
                  <c:v>1.8777799999999999E-3</c:v>
                </c:pt>
                <c:pt idx="3097">
                  <c:v>8.72707E-3</c:v>
                </c:pt>
                <c:pt idx="3098">
                  <c:v>-1.30367E-3</c:v>
                </c:pt>
                <c:pt idx="3099">
                  <c:v>-4.8770899999999997E-3</c:v>
                </c:pt>
                <c:pt idx="3100">
                  <c:v>-9.1142700000000007E-3</c:v>
                </c:pt>
                <c:pt idx="3101">
                  <c:v>-3.1938600000000002E-3</c:v>
                </c:pt>
                <c:pt idx="3102">
                  <c:v>1.29681E-2</c:v>
                </c:pt>
                <c:pt idx="3103">
                  <c:v>8.8748899999999999E-3</c:v>
                </c:pt>
                <c:pt idx="3104">
                  <c:v>-8.9893300000000002E-3</c:v>
                </c:pt>
                <c:pt idx="3105">
                  <c:v>2.5177000000000001E-4</c:v>
                </c:pt>
                <c:pt idx="3106">
                  <c:v>-3.8146999999999999E-3</c:v>
                </c:pt>
                <c:pt idx="3107">
                  <c:v>5.2070600000000001E-4</c:v>
                </c:pt>
                <c:pt idx="3108">
                  <c:v>1.84193E-2</c:v>
                </c:pt>
                <c:pt idx="3109">
                  <c:v>-3.2510799999999999E-3</c:v>
                </c:pt>
                <c:pt idx="3110">
                  <c:v>5.8488799999999999E-3</c:v>
                </c:pt>
                <c:pt idx="3111">
                  <c:v>-6.8082799999999999E-3</c:v>
                </c:pt>
                <c:pt idx="3112">
                  <c:v>-1.53637E-3</c:v>
                </c:pt>
                <c:pt idx="3113">
                  <c:v>3.28159E-3</c:v>
                </c:pt>
                <c:pt idx="3114">
                  <c:v>-2.8104800000000002E-3</c:v>
                </c:pt>
                <c:pt idx="3115">
                  <c:v>8.1996900000000008E-3</c:v>
                </c:pt>
                <c:pt idx="3116">
                  <c:v>6.4439800000000002E-3</c:v>
                </c:pt>
                <c:pt idx="3117">
                  <c:v>-6.2370300000000002E-3</c:v>
                </c:pt>
                <c:pt idx="3118">
                  <c:v>-3.82614E-3</c:v>
                </c:pt>
                <c:pt idx="3119">
                  <c:v>4.91238E-3</c:v>
                </c:pt>
                <c:pt idx="3120">
                  <c:v>-9.2363399999999991E-3</c:v>
                </c:pt>
                <c:pt idx="3121">
                  <c:v>-5.3978000000000001E-4</c:v>
                </c:pt>
                <c:pt idx="3122">
                  <c:v>-5.7010699999999999E-3</c:v>
                </c:pt>
                <c:pt idx="3123">
                  <c:v>1.20258E-3</c:v>
                </c:pt>
                <c:pt idx="3124">
                  <c:v>-6.2560999999999997E-4</c:v>
                </c:pt>
                <c:pt idx="3125">
                  <c:v>-1.10397E-2</c:v>
                </c:pt>
                <c:pt idx="3126" formatCode="0.00E+00">
                  <c:v>4.7683699999999999E-5</c:v>
                </c:pt>
                <c:pt idx="3127">
                  <c:v>4.9238199999999998E-3</c:v>
                </c:pt>
                <c:pt idx="3128">
                  <c:v>1.2998599999999999E-3</c:v>
                </c:pt>
                <c:pt idx="3129">
                  <c:v>-5.2328100000000001E-3</c:v>
                </c:pt>
                <c:pt idx="3130">
                  <c:v>-5.7334899999999999E-3</c:v>
                </c:pt>
                <c:pt idx="3131">
                  <c:v>-2.882E-3</c:v>
                </c:pt>
                <c:pt idx="3132">
                  <c:v>-6.6823999999999998E-3</c:v>
                </c:pt>
                <c:pt idx="3133">
                  <c:v>-4.09889E-3</c:v>
                </c:pt>
                <c:pt idx="3134">
                  <c:v>-1.8215200000000001E-3</c:v>
                </c:pt>
                <c:pt idx="3135">
                  <c:v>-5.0802199999999999E-3</c:v>
                </c:pt>
                <c:pt idx="3136">
                  <c:v>4.2314500000000003E-3</c:v>
                </c:pt>
                <c:pt idx="3137">
                  <c:v>-8.0985999999999992E-3</c:v>
                </c:pt>
                <c:pt idx="3138">
                  <c:v>1.9989000000000001E-3</c:v>
                </c:pt>
                <c:pt idx="3139">
                  <c:v>-5.0573299999999996E-3</c:v>
                </c:pt>
                <c:pt idx="3140">
                  <c:v>-1.26286E-2</c:v>
                </c:pt>
                <c:pt idx="3141">
                  <c:v>-1.0456999999999999E-2</c:v>
                </c:pt>
                <c:pt idx="3142">
                  <c:v>1.34745E-2</c:v>
                </c:pt>
                <c:pt idx="3143">
                  <c:v>5.37682E-3</c:v>
                </c:pt>
                <c:pt idx="3144">
                  <c:v>-2.9849999999999999E-4</c:v>
                </c:pt>
                <c:pt idx="3145">
                  <c:v>-1.2042000000000001E-2</c:v>
                </c:pt>
                <c:pt idx="3146">
                  <c:v>4.6825399999999998E-3</c:v>
                </c:pt>
                <c:pt idx="3147">
                  <c:v>1.02539E-2</c:v>
                </c:pt>
                <c:pt idx="3148">
                  <c:v>4.4965700000000001E-3</c:v>
                </c:pt>
                <c:pt idx="3149">
                  <c:v>-3.9596600000000003E-3</c:v>
                </c:pt>
                <c:pt idx="3150">
                  <c:v>-1.7967199999999999E-3</c:v>
                </c:pt>
                <c:pt idx="3151">
                  <c:v>-1.6307800000000001E-4</c:v>
                </c:pt>
                <c:pt idx="3152">
                  <c:v>-5.7210899999999999E-3</c:v>
                </c:pt>
                <c:pt idx="3153">
                  <c:v>8.1539199999999996E-4</c:v>
                </c:pt>
                <c:pt idx="3154">
                  <c:v>3.4160599999999998E-3</c:v>
                </c:pt>
                <c:pt idx="3155" formatCode="0.00E+00">
                  <c:v>9.6321099999999995E-5</c:v>
                </c:pt>
                <c:pt idx="3156">
                  <c:v>-1.2796399999999999E-2</c:v>
                </c:pt>
                <c:pt idx="3157">
                  <c:v>-3.25012E-3</c:v>
                </c:pt>
                <c:pt idx="3158">
                  <c:v>9.1810199999999998E-3</c:v>
                </c:pt>
                <c:pt idx="3159">
                  <c:v>-1.4057200000000001E-3</c:v>
                </c:pt>
                <c:pt idx="3160">
                  <c:v>-6.5364799999999999E-3</c:v>
                </c:pt>
                <c:pt idx="3161">
                  <c:v>3.6058399999999999E-3</c:v>
                </c:pt>
                <c:pt idx="3162">
                  <c:v>-2.44904E-3</c:v>
                </c:pt>
                <c:pt idx="3163">
                  <c:v>4.4755899999999998E-3</c:v>
                </c:pt>
                <c:pt idx="3164">
                  <c:v>2.6178400000000002E-3</c:v>
                </c:pt>
                <c:pt idx="3165">
                  <c:v>-6.0586900000000003E-3</c:v>
                </c:pt>
                <c:pt idx="3166">
                  <c:v>8.2073200000000006E-3</c:v>
                </c:pt>
                <c:pt idx="3167">
                  <c:v>-3.16906E-3</c:v>
                </c:pt>
                <c:pt idx="3168">
                  <c:v>3.8213700000000001E-3</c:v>
                </c:pt>
                <c:pt idx="3169">
                  <c:v>-2.9010799999999999E-3</c:v>
                </c:pt>
                <c:pt idx="3170">
                  <c:v>7.8105899999999996E-4</c:v>
                </c:pt>
                <c:pt idx="3171">
                  <c:v>5.1851299999999996E-3</c:v>
                </c:pt>
                <c:pt idx="3172">
                  <c:v>3.7288700000000002E-4</c:v>
                </c:pt>
                <c:pt idx="3173">
                  <c:v>6.1740900000000001E-3</c:v>
                </c:pt>
                <c:pt idx="3174">
                  <c:v>7.8115499999999996E-3</c:v>
                </c:pt>
                <c:pt idx="3175">
                  <c:v>-6.8321199999999997E-3</c:v>
                </c:pt>
                <c:pt idx="3176">
                  <c:v>3.7221899999999998E-3</c:v>
                </c:pt>
                <c:pt idx="3177">
                  <c:v>4.9495699999999997E-4</c:v>
                </c:pt>
                <c:pt idx="3178">
                  <c:v>4.54712E-3</c:v>
                </c:pt>
                <c:pt idx="3179">
                  <c:v>5.77927E-4</c:v>
                </c:pt>
                <c:pt idx="3180">
                  <c:v>-5.8507899999999998E-3</c:v>
                </c:pt>
                <c:pt idx="3181">
                  <c:v>-2.8858199999999999E-3</c:v>
                </c:pt>
                <c:pt idx="3182">
                  <c:v>1.1964799999999999E-2</c:v>
                </c:pt>
                <c:pt idx="3183">
                  <c:v>-5.66864E-3</c:v>
                </c:pt>
                <c:pt idx="3184">
                  <c:v>-4.5518900000000003E-3</c:v>
                </c:pt>
                <c:pt idx="3185">
                  <c:v>6.7453399999999998E-3</c:v>
                </c:pt>
                <c:pt idx="3186">
                  <c:v>4.22668E-3</c:v>
                </c:pt>
                <c:pt idx="3187">
                  <c:v>6.0730000000000003E-3</c:v>
                </c:pt>
                <c:pt idx="3188" formatCode="0.00E+00">
                  <c:v>-2.61211E-3</c:v>
                </c:pt>
                <c:pt idx="3189">
                  <c:v>-2.6788699999999999E-3</c:v>
                </c:pt>
                <c:pt idx="3190" formatCode="0.00E+00">
                  <c:v>8.2302099999999995E-4</c:v>
                </c:pt>
                <c:pt idx="3191">
                  <c:v>-3.0536700000000001E-3</c:v>
                </c:pt>
                <c:pt idx="3192">
                  <c:v>3.8032500000000002E-3</c:v>
                </c:pt>
                <c:pt idx="3193">
                  <c:v>-1.41144E-4</c:v>
                </c:pt>
                <c:pt idx="3194">
                  <c:v>5.6552900000000005E-4</c:v>
                </c:pt>
                <c:pt idx="3195">
                  <c:v>1.1310600000000001E-2</c:v>
                </c:pt>
                <c:pt idx="3196">
                  <c:v>1.00136E-3</c:v>
                </c:pt>
                <c:pt idx="3197">
                  <c:v>-2.4929000000000002E-3</c:v>
                </c:pt>
                <c:pt idx="3198" formatCode="0.00E+00">
                  <c:v>9.4413799999999994E-5</c:v>
                </c:pt>
                <c:pt idx="3199">
                  <c:v>2.5987599999999999E-3</c:v>
                </c:pt>
                <c:pt idx="3200">
                  <c:v>6.1979299999999999E-3</c:v>
                </c:pt>
                <c:pt idx="3201">
                  <c:v>1.42565E-2</c:v>
                </c:pt>
                <c:pt idx="3202">
                  <c:v>-1.0452300000000001E-3</c:v>
                </c:pt>
                <c:pt idx="3203">
                  <c:v>-8.7842900000000002E-3</c:v>
                </c:pt>
                <c:pt idx="3204" formatCode="0.00E+00">
                  <c:v>-3.9100600000000003E-5</c:v>
                </c:pt>
                <c:pt idx="3205">
                  <c:v>-3.44181E-3</c:v>
                </c:pt>
                <c:pt idx="3206">
                  <c:v>5.5932999999999998E-3</c:v>
                </c:pt>
                <c:pt idx="3207">
                  <c:v>9.0656299999999999E-3</c:v>
                </c:pt>
                <c:pt idx="3208">
                  <c:v>5.6676900000000004E-3</c:v>
                </c:pt>
                <c:pt idx="3209">
                  <c:v>3.3855400000000003E-4</c:v>
                </c:pt>
                <c:pt idx="3210">
                  <c:v>2.5911300000000001E-3</c:v>
                </c:pt>
                <c:pt idx="3211">
                  <c:v>-1.7013499999999999E-3</c:v>
                </c:pt>
                <c:pt idx="3212">
                  <c:v>-1.75381E-3</c:v>
                </c:pt>
                <c:pt idx="3213">
                  <c:v>7.0257200000000001E-3</c:v>
                </c:pt>
                <c:pt idx="3214">
                  <c:v>5.1612899999999998E-3</c:v>
                </c:pt>
                <c:pt idx="3215">
                  <c:v>-2.32697E-4</c:v>
                </c:pt>
                <c:pt idx="3216">
                  <c:v>7.3833500000000003E-3</c:v>
                </c:pt>
                <c:pt idx="3217">
                  <c:v>-3.3226000000000002E-3</c:v>
                </c:pt>
                <c:pt idx="3218">
                  <c:v>2.6140199999999999E-3</c:v>
                </c:pt>
                <c:pt idx="3219">
                  <c:v>2.35271E-3</c:v>
                </c:pt>
                <c:pt idx="3220">
                  <c:v>7.10678E-3</c:v>
                </c:pt>
                <c:pt idx="3221">
                  <c:v>8.5124999999999992E-3</c:v>
                </c:pt>
                <c:pt idx="3222">
                  <c:v>-1.29509E-3</c:v>
                </c:pt>
                <c:pt idx="3223">
                  <c:v>-5.0077400000000001E-3</c:v>
                </c:pt>
                <c:pt idx="3224">
                  <c:v>5.8651000000000005E-4</c:v>
                </c:pt>
                <c:pt idx="3225">
                  <c:v>3.5476699999999997E-4</c:v>
                </c:pt>
                <c:pt idx="3226">
                  <c:v>3.9672900000000001E-3</c:v>
                </c:pt>
                <c:pt idx="3227">
                  <c:v>7.6465600000000002E-3</c:v>
                </c:pt>
                <c:pt idx="3228">
                  <c:v>9.0084099999999997E-3</c:v>
                </c:pt>
                <c:pt idx="3229">
                  <c:v>-3.0212400000000001E-3</c:v>
                </c:pt>
                <c:pt idx="3230">
                  <c:v>2.0799600000000001E-3</c:v>
                </c:pt>
                <c:pt idx="3231">
                  <c:v>6.2017399999999999E-3</c:v>
                </c:pt>
                <c:pt idx="3232">
                  <c:v>5.7067899999999998E-3</c:v>
                </c:pt>
                <c:pt idx="3233">
                  <c:v>-3.6926300000000001E-3</c:v>
                </c:pt>
                <c:pt idx="3234">
                  <c:v>-6.80256E-3</c:v>
                </c:pt>
                <c:pt idx="3235" formatCode="0.00E+00">
                  <c:v>5.7315800000000004E-4</c:v>
                </c:pt>
                <c:pt idx="3236">
                  <c:v>2.37083E-3</c:v>
                </c:pt>
                <c:pt idx="3237">
                  <c:v>-1.31416E-3</c:v>
                </c:pt>
                <c:pt idx="3238">
                  <c:v>-1.5106200000000001E-3</c:v>
                </c:pt>
                <c:pt idx="3239">
                  <c:v>2.5043499999999998E-3</c:v>
                </c:pt>
                <c:pt idx="3240" formatCode="0.00E+00">
                  <c:v>8.0318500000000001E-3</c:v>
                </c:pt>
                <c:pt idx="3241">
                  <c:v>-5.4531099999999997E-3</c:v>
                </c:pt>
                <c:pt idx="3242">
                  <c:v>3.0975299999999998E-3</c:v>
                </c:pt>
                <c:pt idx="3243">
                  <c:v>2.7875899999999999E-3</c:v>
                </c:pt>
                <c:pt idx="3244">
                  <c:v>-4.8255900000000003E-4</c:v>
                </c:pt>
                <c:pt idx="3245">
                  <c:v>2.8371799999999999E-3</c:v>
                </c:pt>
                <c:pt idx="3246">
                  <c:v>6.51836E-3</c:v>
                </c:pt>
                <c:pt idx="3247">
                  <c:v>3.4399000000000001E-3</c:v>
                </c:pt>
                <c:pt idx="3248">
                  <c:v>6.5040599999999997E-4</c:v>
                </c:pt>
                <c:pt idx="3249">
                  <c:v>1.3170199999999999E-3</c:v>
                </c:pt>
                <c:pt idx="3250">
                  <c:v>4.9762699999999997E-3</c:v>
                </c:pt>
                <c:pt idx="3251">
                  <c:v>4.72355E-3</c:v>
                </c:pt>
                <c:pt idx="3252">
                  <c:v>-7.5912500000000003E-4</c:v>
                </c:pt>
                <c:pt idx="3253">
                  <c:v>-1.95503E-3</c:v>
                </c:pt>
                <c:pt idx="3254">
                  <c:v>-4.5557000000000002E-3</c:v>
                </c:pt>
                <c:pt idx="3255">
                  <c:v>3.0136099999999999E-4</c:v>
                </c:pt>
                <c:pt idx="3256">
                  <c:v>1.2494999999999999E-2</c:v>
                </c:pt>
                <c:pt idx="3257">
                  <c:v>8.2340199999999999E-3</c:v>
                </c:pt>
                <c:pt idx="3258">
                  <c:v>1.1090300000000001E-2</c:v>
                </c:pt>
                <c:pt idx="3259">
                  <c:v>6.0854000000000004E-3</c:v>
                </c:pt>
                <c:pt idx="3260">
                  <c:v>-2.8552999999999999E-3</c:v>
                </c:pt>
                <c:pt idx="3261" formatCode="0.00E+00">
                  <c:v>-2.5463100000000001E-4</c:v>
                </c:pt>
                <c:pt idx="3262">
                  <c:v>2.1514899999999998E-3</c:v>
                </c:pt>
                <c:pt idx="3263">
                  <c:v>8.0976499999999996E-3</c:v>
                </c:pt>
                <c:pt idx="3264">
                  <c:v>2.4795500000000001E-3</c:v>
                </c:pt>
                <c:pt idx="3265">
                  <c:v>9.1981900000000002E-3</c:v>
                </c:pt>
                <c:pt idx="3266">
                  <c:v>1.2178400000000001E-2</c:v>
                </c:pt>
                <c:pt idx="3267">
                  <c:v>1.14889E-2</c:v>
                </c:pt>
                <c:pt idx="3268">
                  <c:v>7.9603199999999999E-3</c:v>
                </c:pt>
                <c:pt idx="3269">
                  <c:v>1.3333299999999999E-2</c:v>
                </c:pt>
                <c:pt idx="3270">
                  <c:v>1.49117E-2</c:v>
                </c:pt>
                <c:pt idx="3271">
                  <c:v>1.8870399999999999E-2</c:v>
                </c:pt>
                <c:pt idx="3272">
                  <c:v>8.7165799999999998E-4</c:v>
                </c:pt>
                <c:pt idx="3273">
                  <c:v>9.6559499999999999E-3</c:v>
                </c:pt>
                <c:pt idx="3274">
                  <c:v>8.3341600000000002E-3</c:v>
                </c:pt>
                <c:pt idx="3275">
                  <c:v>1.0929100000000001E-2</c:v>
                </c:pt>
                <c:pt idx="3276">
                  <c:v>1.3648E-2</c:v>
                </c:pt>
                <c:pt idx="3277">
                  <c:v>1.2447400000000001E-2</c:v>
                </c:pt>
                <c:pt idx="3278">
                  <c:v>1.96705E-2</c:v>
                </c:pt>
                <c:pt idx="3279">
                  <c:v>2.22778E-3</c:v>
                </c:pt>
                <c:pt idx="3280">
                  <c:v>7.9460099999999999E-3</c:v>
                </c:pt>
                <c:pt idx="3281">
                  <c:v>7.7505100000000004E-3</c:v>
                </c:pt>
                <c:pt idx="3282">
                  <c:v>1.37415E-2</c:v>
                </c:pt>
                <c:pt idx="3283">
                  <c:v>1.06678E-2</c:v>
                </c:pt>
                <c:pt idx="3284">
                  <c:v>3.12138E-3</c:v>
                </c:pt>
                <c:pt idx="3285">
                  <c:v>5.3215000000000001E-4</c:v>
                </c:pt>
                <c:pt idx="3286">
                  <c:v>7.5902900000000004E-3</c:v>
                </c:pt>
                <c:pt idx="3287">
                  <c:v>1.1632E-2</c:v>
                </c:pt>
                <c:pt idx="3288">
                  <c:v>1.11179E-2</c:v>
                </c:pt>
                <c:pt idx="3289">
                  <c:v>2.4518999999999999E-3</c:v>
                </c:pt>
                <c:pt idx="3290">
                  <c:v>3.8843200000000001E-3</c:v>
                </c:pt>
                <c:pt idx="3291">
                  <c:v>-6.5908399999999997E-3</c:v>
                </c:pt>
                <c:pt idx="3292">
                  <c:v>1.0388400000000001E-2</c:v>
                </c:pt>
                <c:pt idx="3293">
                  <c:v>1.4020899999999999E-2</c:v>
                </c:pt>
                <c:pt idx="3294">
                  <c:v>2.8747600000000002E-2</c:v>
                </c:pt>
                <c:pt idx="3295">
                  <c:v>1.53408E-2</c:v>
                </c:pt>
                <c:pt idx="3296">
                  <c:v>1.04475E-2</c:v>
                </c:pt>
                <c:pt idx="3297">
                  <c:v>1.56565E-2</c:v>
                </c:pt>
                <c:pt idx="3298">
                  <c:v>2.1149600000000001E-2</c:v>
                </c:pt>
                <c:pt idx="3299">
                  <c:v>1.7995799999999999E-2</c:v>
                </c:pt>
                <c:pt idx="3300">
                  <c:v>4.2114300000000004E-3</c:v>
                </c:pt>
                <c:pt idx="3301">
                  <c:v>1.9699100000000001E-2</c:v>
                </c:pt>
                <c:pt idx="3302">
                  <c:v>-6.2046100000000002E-3</c:v>
                </c:pt>
                <c:pt idx="3303">
                  <c:v>1.1892300000000001E-3</c:v>
                </c:pt>
                <c:pt idx="3304">
                  <c:v>-7.0314399999999999E-3</c:v>
                </c:pt>
                <c:pt idx="3305">
                  <c:v>2.3798900000000001E-2</c:v>
                </c:pt>
                <c:pt idx="3306">
                  <c:v>2.45562E-2</c:v>
                </c:pt>
                <c:pt idx="3307">
                  <c:v>1.5716600000000001E-2</c:v>
                </c:pt>
                <c:pt idx="3308">
                  <c:v>1.09205E-2</c:v>
                </c:pt>
                <c:pt idx="3309">
                  <c:v>1.6177199999999999E-2</c:v>
                </c:pt>
                <c:pt idx="3310">
                  <c:v>9.0122199999999996E-3</c:v>
                </c:pt>
                <c:pt idx="3311">
                  <c:v>8.7814299999999998E-3</c:v>
                </c:pt>
                <c:pt idx="3312">
                  <c:v>1.9738200000000001E-2</c:v>
                </c:pt>
                <c:pt idx="3313">
                  <c:v>7.1630499999999998E-3</c:v>
                </c:pt>
                <c:pt idx="3314" formatCode="0.00E+00">
                  <c:v>1.6812299999999999E-2</c:v>
                </c:pt>
                <c:pt idx="3315">
                  <c:v>-6.8883900000000003E-3</c:v>
                </c:pt>
                <c:pt idx="3316">
                  <c:v>1.07241E-2</c:v>
                </c:pt>
                <c:pt idx="3317">
                  <c:v>1.5403699999999999E-2</c:v>
                </c:pt>
                <c:pt idx="3318">
                  <c:v>6.89983E-3</c:v>
                </c:pt>
                <c:pt idx="3319">
                  <c:v>1.7986300000000001E-3</c:v>
                </c:pt>
                <c:pt idx="3320">
                  <c:v>1.2496E-2</c:v>
                </c:pt>
                <c:pt idx="3321">
                  <c:v>3.0689200000000002E-3</c:v>
                </c:pt>
                <c:pt idx="3322" formatCode="0.00E+00">
                  <c:v>3.36361E-3</c:v>
                </c:pt>
                <c:pt idx="3323">
                  <c:v>6.5708199999999998E-3</c:v>
                </c:pt>
                <c:pt idx="3324">
                  <c:v>1.28078E-3</c:v>
                </c:pt>
                <c:pt idx="3325">
                  <c:v>1.48516E-2</c:v>
                </c:pt>
                <c:pt idx="3326" formatCode="0.00E+00">
                  <c:v>-3.6239599999999998E-5</c:v>
                </c:pt>
                <c:pt idx="3327">
                  <c:v>7.2727199999999999E-3</c:v>
                </c:pt>
                <c:pt idx="3328">
                  <c:v>1.4241200000000001E-2</c:v>
                </c:pt>
                <c:pt idx="3329">
                  <c:v>3.5095199999999999E-3</c:v>
                </c:pt>
                <c:pt idx="3330">
                  <c:v>1.7434100000000001E-2</c:v>
                </c:pt>
                <c:pt idx="3331">
                  <c:v>8.1501000000000004E-3</c:v>
                </c:pt>
                <c:pt idx="3332">
                  <c:v>9.2611299999999994E-3</c:v>
                </c:pt>
                <c:pt idx="3333">
                  <c:v>3.7965799999999999E-3</c:v>
                </c:pt>
                <c:pt idx="3334">
                  <c:v>1.15662E-2</c:v>
                </c:pt>
                <c:pt idx="3335">
                  <c:v>-1.75381E-3</c:v>
                </c:pt>
                <c:pt idx="3336">
                  <c:v>1.5262599999999999E-2</c:v>
                </c:pt>
                <c:pt idx="3337">
                  <c:v>2.2766100000000001E-2</c:v>
                </c:pt>
                <c:pt idx="3338">
                  <c:v>9.0303399999999995E-3</c:v>
                </c:pt>
                <c:pt idx="3339">
                  <c:v>1.50671E-2</c:v>
                </c:pt>
                <c:pt idx="3340">
                  <c:v>1.8545200000000001E-2</c:v>
                </c:pt>
                <c:pt idx="3341">
                  <c:v>3.2434500000000002E-3</c:v>
                </c:pt>
                <c:pt idx="3342">
                  <c:v>-6.8130500000000002E-3</c:v>
                </c:pt>
                <c:pt idx="3343">
                  <c:v>5.2947999999999997E-3</c:v>
                </c:pt>
                <c:pt idx="3344">
                  <c:v>2.2707000000000001E-3</c:v>
                </c:pt>
                <c:pt idx="3345">
                  <c:v>7.2431600000000002E-3</c:v>
                </c:pt>
                <c:pt idx="3346">
                  <c:v>7.6274899999999998E-3</c:v>
                </c:pt>
                <c:pt idx="3347">
                  <c:v>6.5736800000000001E-3</c:v>
                </c:pt>
                <c:pt idx="3348">
                  <c:v>-1.9664800000000001E-3</c:v>
                </c:pt>
                <c:pt idx="3349">
                  <c:v>5.2404399999999999E-3</c:v>
                </c:pt>
                <c:pt idx="3350">
                  <c:v>8.4085500000000007E-3</c:v>
                </c:pt>
                <c:pt idx="3351">
                  <c:v>2.5073100000000001E-2</c:v>
                </c:pt>
                <c:pt idx="3352">
                  <c:v>9.8562200000000006E-3</c:v>
                </c:pt>
                <c:pt idx="3353">
                  <c:v>1.03378E-3</c:v>
                </c:pt>
                <c:pt idx="3354">
                  <c:v>5.7554199999999998E-3</c:v>
                </c:pt>
                <c:pt idx="3355">
                  <c:v>6.0062400000000004E-3</c:v>
                </c:pt>
                <c:pt idx="3356">
                  <c:v>6.6776300000000004E-3</c:v>
                </c:pt>
                <c:pt idx="3357">
                  <c:v>1.55344E-2</c:v>
                </c:pt>
                <c:pt idx="3358">
                  <c:v>1.1497500000000001E-2</c:v>
                </c:pt>
                <c:pt idx="3359">
                  <c:v>1.86167E-2</c:v>
                </c:pt>
                <c:pt idx="3360">
                  <c:v>-8.2521399999999998E-3</c:v>
                </c:pt>
                <c:pt idx="3361">
                  <c:v>1.87397E-3</c:v>
                </c:pt>
                <c:pt idx="3362">
                  <c:v>2.2983600000000002E-3</c:v>
                </c:pt>
                <c:pt idx="3363">
                  <c:v>2.3822800000000001E-3</c:v>
                </c:pt>
                <c:pt idx="3364">
                  <c:v>1.14813E-2</c:v>
                </c:pt>
                <c:pt idx="3365">
                  <c:v>-1.0137600000000001E-3</c:v>
                </c:pt>
                <c:pt idx="3366">
                  <c:v>1.4248800000000001E-2</c:v>
                </c:pt>
                <c:pt idx="3367">
                  <c:v>4.2037999999999997E-3</c:v>
                </c:pt>
                <c:pt idx="3368">
                  <c:v>7.6608700000000002E-3</c:v>
                </c:pt>
                <c:pt idx="3369">
                  <c:v>1.53866E-2</c:v>
                </c:pt>
                <c:pt idx="3370">
                  <c:v>4.3277699999999999E-3</c:v>
                </c:pt>
                <c:pt idx="3371">
                  <c:v>7.5540499999999997E-3</c:v>
                </c:pt>
                <c:pt idx="3372">
                  <c:v>1.7490400000000001E-3</c:v>
                </c:pt>
                <c:pt idx="3373">
                  <c:v>9.6540500000000008E-3</c:v>
                </c:pt>
                <c:pt idx="3374">
                  <c:v>1.67923E-2</c:v>
                </c:pt>
                <c:pt idx="3375">
                  <c:v>1.2423500000000001E-2</c:v>
                </c:pt>
                <c:pt idx="3376">
                  <c:v>1.63155E-2</c:v>
                </c:pt>
                <c:pt idx="3377">
                  <c:v>4.3659199999999997E-3</c:v>
                </c:pt>
                <c:pt idx="3378">
                  <c:v>2.08921E-2</c:v>
                </c:pt>
                <c:pt idx="3379">
                  <c:v>1.17512E-2</c:v>
                </c:pt>
                <c:pt idx="3380">
                  <c:v>1.60122E-3</c:v>
                </c:pt>
                <c:pt idx="3381">
                  <c:v>1.28288E-2</c:v>
                </c:pt>
                <c:pt idx="3382">
                  <c:v>7.9841600000000006E-3</c:v>
                </c:pt>
                <c:pt idx="3383">
                  <c:v>1.04399E-2</c:v>
                </c:pt>
                <c:pt idx="3384">
                  <c:v>1.09015E-2</c:v>
                </c:pt>
                <c:pt idx="3385">
                  <c:v>1.0702100000000001E-2</c:v>
                </c:pt>
                <c:pt idx="3386">
                  <c:v>2.7066199999999999E-2</c:v>
                </c:pt>
                <c:pt idx="3387">
                  <c:v>1.1360200000000001E-2</c:v>
                </c:pt>
                <c:pt idx="3388">
                  <c:v>-1.4276499999999999E-3</c:v>
                </c:pt>
                <c:pt idx="3389">
                  <c:v>8.1863400000000003E-3</c:v>
                </c:pt>
                <c:pt idx="3390">
                  <c:v>9.0894700000000005E-3</c:v>
                </c:pt>
                <c:pt idx="3391">
                  <c:v>1.09777E-2</c:v>
                </c:pt>
                <c:pt idx="3392">
                  <c:v>3.4694700000000001E-3</c:v>
                </c:pt>
                <c:pt idx="3393">
                  <c:v>2.3288699999999998E-3</c:v>
                </c:pt>
                <c:pt idx="3394">
                  <c:v>9.5090899999999996E-3</c:v>
                </c:pt>
                <c:pt idx="3395">
                  <c:v>1.3129200000000001E-2</c:v>
                </c:pt>
                <c:pt idx="3396">
                  <c:v>2.0704299999999998E-3</c:v>
                </c:pt>
                <c:pt idx="3397">
                  <c:v>5.7859399999999998E-3</c:v>
                </c:pt>
                <c:pt idx="3398">
                  <c:v>9.6816999999999997E-3</c:v>
                </c:pt>
                <c:pt idx="3399">
                  <c:v>1.66187E-2</c:v>
                </c:pt>
                <c:pt idx="3400">
                  <c:v>-6.5660500000000004E-3</c:v>
                </c:pt>
                <c:pt idx="3401">
                  <c:v>2.56252E-3</c:v>
                </c:pt>
                <c:pt idx="3402">
                  <c:v>1.4142999999999999E-2</c:v>
                </c:pt>
                <c:pt idx="3403">
                  <c:v>1.81675E-3</c:v>
                </c:pt>
                <c:pt idx="3404">
                  <c:v>-5.6171400000000005E-4</c:v>
                </c:pt>
                <c:pt idx="3405">
                  <c:v>6.59561E-3</c:v>
                </c:pt>
                <c:pt idx="3406">
                  <c:v>-1.5239699999999999E-3</c:v>
                </c:pt>
                <c:pt idx="3407">
                  <c:v>5.47409E-4</c:v>
                </c:pt>
                <c:pt idx="3408">
                  <c:v>-4.8799500000000001E-3</c:v>
                </c:pt>
                <c:pt idx="3409">
                  <c:v>-7.4882500000000001E-3</c:v>
                </c:pt>
                <c:pt idx="3410">
                  <c:v>4.9180999999999999E-3</c:v>
                </c:pt>
                <c:pt idx="3411">
                  <c:v>7.28512E-3</c:v>
                </c:pt>
                <c:pt idx="3412">
                  <c:v>1.1301E-3</c:v>
                </c:pt>
                <c:pt idx="3413">
                  <c:v>-7.6093699999999998E-3</c:v>
                </c:pt>
                <c:pt idx="3414">
                  <c:v>5.5408499999999999E-3</c:v>
                </c:pt>
                <c:pt idx="3415">
                  <c:v>-7.0962899999999999E-3</c:v>
                </c:pt>
                <c:pt idx="3416">
                  <c:v>-2.1858200000000002E-3</c:v>
                </c:pt>
                <c:pt idx="3417">
                  <c:v>-4.06265E-4</c:v>
                </c:pt>
                <c:pt idx="3418">
                  <c:v>-3.1967200000000001E-3</c:v>
                </c:pt>
                <c:pt idx="3419">
                  <c:v>-7.4453399999999999E-3</c:v>
                </c:pt>
                <c:pt idx="3420">
                  <c:v>-6.8311700000000001E-3</c:v>
                </c:pt>
                <c:pt idx="3421">
                  <c:v>8.9187599999999995E-3</c:v>
                </c:pt>
                <c:pt idx="3422">
                  <c:v>7.5244899999999998E-4</c:v>
                </c:pt>
                <c:pt idx="3423">
                  <c:v>-2.8791400000000001E-3</c:v>
                </c:pt>
                <c:pt idx="3424">
                  <c:v>-4.7197300000000001E-3</c:v>
                </c:pt>
                <c:pt idx="3425">
                  <c:v>3.1442599999999999E-3</c:v>
                </c:pt>
                <c:pt idx="3426">
                  <c:v>-8.0871600000000001E-4</c:v>
                </c:pt>
                <c:pt idx="3427">
                  <c:v>1.12514E-2</c:v>
                </c:pt>
                <c:pt idx="3428" formatCode="0.00E+00">
                  <c:v>6.67572E-6</c:v>
                </c:pt>
                <c:pt idx="3429">
                  <c:v>-3.1671500000000001E-3</c:v>
                </c:pt>
                <c:pt idx="3430">
                  <c:v>2.1114300000000001E-3</c:v>
                </c:pt>
                <c:pt idx="3431">
                  <c:v>-2.2058500000000001E-3</c:v>
                </c:pt>
                <c:pt idx="3432">
                  <c:v>1.8522299999999998E-2</c:v>
                </c:pt>
                <c:pt idx="3433">
                  <c:v>-4.8332200000000001E-3</c:v>
                </c:pt>
                <c:pt idx="3434">
                  <c:v>-1.0223400000000001E-3</c:v>
                </c:pt>
                <c:pt idx="3435">
                  <c:v>-1.5182500000000001E-3</c:v>
                </c:pt>
                <c:pt idx="3436">
                  <c:v>1.0500000000000001E-2</c:v>
                </c:pt>
                <c:pt idx="3437">
                  <c:v>2.48146E-3</c:v>
                </c:pt>
                <c:pt idx="3438">
                  <c:v>-9.0036400000000003E-3</c:v>
                </c:pt>
                <c:pt idx="3439">
                  <c:v>9.02939E-3</c:v>
                </c:pt>
                <c:pt idx="3440">
                  <c:v>1.9960400000000001E-3</c:v>
                </c:pt>
                <c:pt idx="3441">
                  <c:v>3.7002600000000002E-4</c:v>
                </c:pt>
                <c:pt idx="3442">
                  <c:v>3.3760099999999998E-4</c:v>
                </c:pt>
                <c:pt idx="3443">
                  <c:v>-7.2584199999999998E-3</c:v>
                </c:pt>
                <c:pt idx="3444">
                  <c:v>5.5217699999999996E-3</c:v>
                </c:pt>
                <c:pt idx="3445">
                  <c:v>1.04809E-3</c:v>
                </c:pt>
                <c:pt idx="3446">
                  <c:v>-8.7223100000000005E-3</c:v>
                </c:pt>
                <c:pt idx="3447">
                  <c:v>4.0874500000000003E-3</c:v>
                </c:pt>
                <c:pt idx="3448">
                  <c:v>1.04809E-3</c:v>
                </c:pt>
                <c:pt idx="3449">
                  <c:v>-2.17819E-3</c:v>
                </c:pt>
                <c:pt idx="3450">
                  <c:v>1.5659300000000001E-3</c:v>
                </c:pt>
                <c:pt idx="3451">
                  <c:v>1.96838E-3</c:v>
                </c:pt>
                <c:pt idx="3452">
                  <c:v>2.1657899999999999E-3</c:v>
                </c:pt>
                <c:pt idx="3453">
                  <c:v>-1.1759800000000001E-2</c:v>
                </c:pt>
                <c:pt idx="3454">
                  <c:v>-2.25372E-2</c:v>
                </c:pt>
                <c:pt idx="3455">
                  <c:v>1.13583E-3</c:v>
                </c:pt>
                <c:pt idx="3456">
                  <c:v>3.16811E-3</c:v>
                </c:pt>
                <c:pt idx="3457">
                  <c:v>3.53718E-3</c:v>
                </c:pt>
                <c:pt idx="3458">
                  <c:v>7.9813000000000002E-3</c:v>
                </c:pt>
                <c:pt idx="3459">
                  <c:v>-4.5585599999999997E-3</c:v>
                </c:pt>
                <c:pt idx="3460">
                  <c:v>3.0403100000000001E-3</c:v>
                </c:pt>
                <c:pt idx="3461">
                  <c:v>-1.44482E-2</c:v>
                </c:pt>
                <c:pt idx="3462">
                  <c:v>6.9608700000000001E-3</c:v>
                </c:pt>
                <c:pt idx="3463">
                  <c:v>1.84727E-3</c:v>
                </c:pt>
                <c:pt idx="3464">
                  <c:v>1.9636200000000001E-3</c:v>
                </c:pt>
                <c:pt idx="3465">
                  <c:v>-1.0204299999999999E-2</c:v>
                </c:pt>
                <c:pt idx="3466">
                  <c:v>3.31497E-3</c:v>
                </c:pt>
                <c:pt idx="3467">
                  <c:v>2.6302299999999999E-3</c:v>
                </c:pt>
                <c:pt idx="3468">
                  <c:v>6.1263999999999997E-3</c:v>
                </c:pt>
                <c:pt idx="3469">
                  <c:v>-4.4813199999999996E-3</c:v>
                </c:pt>
                <c:pt idx="3470">
                  <c:v>-2.5014899999999999E-3</c:v>
                </c:pt>
                <c:pt idx="3471">
                  <c:v>4.4870400000000003E-3</c:v>
                </c:pt>
                <c:pt idx="3472">
                  <c:v>-8.5239400000000007E-3</c:v>
                </c:pt>
                <c:pt idx="3473">
                  <c:v>-6.5784499999999996E-3</c:v>
                </c:pt>
                <c:pt idx="3474">
                  <c:v>-1.32198E-2</c:v>
                </c:pt>
                <c:pt idx="3475">
                  <c:v>7.0247699999999996E-3</c:v>
                </c:pt>
                <c:pt idx="3476">
                  <c:v>7.7772099999999997E-3</c:v>
                </c:pt>
                <c:pt idx="3477">
                  <c:v>-1.7890899999999999E-3</c:v>
                </c:pt>
                <c:pt idx="3478">
                  <c:v>-2.2172899999999998E-3</c:v>
                </c:pt>
                <c:pt idx="3479">
                  <c:v>-1.73969E-2</c:v>
                </c:pt>
                <c:pt idx="3480">
                  <c:v>-3.6010700000000001E-3</c:v>
                </c:pt>
                <c:pt idx="3481">
                  <c:v>-3.9901700000000003E-3</c:v>
                </c:pt>
                <c:pt idx="3482">
                  <c:v>7.9050100000000005E-3</c:v>
                </c:pt>
                <c:pt idx="3483">
                  <c:v>1.94025E-2</c:v>
                </c:pt>
                <c:pt idx="3484">
                  <c:v>8.7623600000000003E-3</c:v>
                </c:pt>
                <c:pt idx="3485">
                  <c:v>5.68104E-3</c:v>
                </c:pt>
                <c:pt idx="3486">
                  <c:v>3.96919E-3</c:v>
                </c:pt>
                <c:pt idx="3487">
                  <c:v>1.9254700000000001E-3</c:v>
                </c:pt>
                <c:pt idx="3488">
                  <c:v>7.5435599999999997E-4</c:v>
                </c:pt>
                <c:pt idx="3489">
                  <c:v>-1.3855900000000001E-2</c:v>
                </c:pt>
                <c:pt idx="3490">
                  <c:v>-1.1544199999999999E-2</c:v>
                </c:pt>
                <c:pt idx="3491">
                  <c:v>-9.7608599999999997E-3</c:v>
                </c:pt>
                <c:pt idx="3492">
                  <c:v>3.9501199999999997E-3</c:v>
                </c:pt>
                <c:pt idx="3493">
                  <c:v>-9.01127E-3</c:v>
                </c:pt>
                <c:pt idx="3494">
                  <c:v>1.2073499999999999E-2</c:v>
                </c:pt>
                <c:pt idx="3495">
                  <c:v>7.7438400000000001E-3</c:v>
                </c:pt>
                <c:pt idx="3496">
                  <c:v>1.4356600000000001E-2</c:v>
                </c:pt>
                <c:pt idx="3497">
                  <c:v>1.1274299999999999E-2</c:v>
                </c:pt>
                <c:pt idx="3498">
                  <c:v>4.2877200000000001E-3</c:v>
                </c:pt>
                <c:pt idx="3499">
                  <c:v>4.2924900000000004E-3</c:v>
                </c:pt>
                <c:pt idx="3500">
                  <c:v>6.9170000000000004E-3</c:v>
                </c:pt>
                <c:pt idx="3501">
                  <c:v>1.8526999999999998E-2</c:v>
                </c:pt>
                <c:pt idx="3502">
                  <c:v>5.9289900000000003E-3</c:v>
                </c:pt>
                <c:pt idx="3503">
                  <c:v>4.0492999999999996E-3</c:v>
                </c:pt>
                <c:pt idx="3504">
                  <c:v>-3.5448099999999998E-3</c:v>
                </c:pt>
                <c:pt idx="3505">
                  <c:v>8.2979200000000003E-3</c:v>
                </c:pt>
                <c:pt idx="3506">
                  <c:v>1.10321E-2</c:v>
                </c:pt>
                <c:pt idx="3507">
                  <c:v>9.4814300000000008E-3</c:v>
                </c:pt>
                <c:pt idx="3508">
                  <c:v>7.2221799999999999E-3</c:v>
                </c:pt>
                <c:pt idx="3509">
                  <c:v>7.5721699999999996E-3</c:v>
                </c:pt>
                <c:pt idx="3510">
                  <c:v>4.2858100000000001E-3</c:v>
                </c:pt>
                <c:pt idx="3511">
                  <c:v>-8.0938299999999998E-3</c:v>
                </c:pt>
                <c:pt idx="3512">
                  <c:v>-1.2347199999999999E-2</c:v>
                </c:pt>
                <c:pt idx="3513">
                  <c:v>-5.4836299999999995E-4</c:v>
                </c:pt>
                <c:pt idx="3514">
                  <c:v>1.7080299999999999E-3</c:v>
                </c:pt>
                <c:pt idx="3515">
                  <c:v>3.9310500000000002E-3</c:v>
                </c:pt>
                <c:pt idx="3516">
                  <c:v>-8.0432899999999998E-3</c:v>
                </c:pt>
                <c:pt idx="3517">
                  <c:v>-1.8835099999999999E-3</c:v>
                </c:pt>
                <c:pt idx="3518">
                  <c:v>7.9879800000000004E-3</c:v>
                </c:pt>
                <c:pt idx="3519">
                  <c:v>-1.4343299999999999E-3</c:v>
                </c:pt>
                <c:pt idx="3520">
                  <c:v>-8.0432899999999998E-3</c:v>
                </c:pt>
                <c:pt idx="3521">
                  <c:v>-5.0487500000000003E-3</c:v>
                </c:pt>
                <c:pt idx="3522" formatCode="0.00E+00">
                  <c:v>-1.8119799999999999E-5</c:v>
                </c:pt>
                <c:pt idx="3523">
                  <c:v>1.06564E-2</c:v>
                </c:pt>
                <c:pt idx="3524">
                  <c:v>-3.8366300000000002E-3</c:v>
                </c:pt>
                <c:pt idx="3525">
                  <c:v>8.5563700000000006E-3</c:v>
                </c:pt>
                <c:pt idx="3526">
                  <c:v>1.1079800000000001E-2</c:v>
                </c:pt>
                <c:pt idx="3527">
                  <c:v>3.8776399999999999E-3</c:v>
                </c:pt>
                <c:pt idx="3528">
                  <c:v>-4.8418000000000003E-3</c:v>
                </c:pt>
                <c:pt idx="3529">
                  <c:v>-1.4938399999999999E-2</c:v>
                </c:pt>
                <c:pt idx="3530">
                  <c:v>2.1562600000000001E-3</c:v>
                </c:pt>
                <c:pt idx="3531">
                  <c:v>-3.8671500000000002E-3</c:v>
                </c:pt>
                <c:pt idx="3532">
                  <c:v>-6.6175499999999998E-3</c:v>
                </c:pt>
                <c:pt idx="3533">
                  <c:v>5.85938E-3</c:v>
                </c:pt>
                <c:pt idx="3534">
                  <c:v>1.2789699999999999E-2</c:v>
                </c:pt>
                <c:pt idx="3535">
                  <c:v>-5.0802199999999999E-3</c:v>
                </c:pt>
                <c:pt idx="3536" formatCode="0.00E+00">
                  <c:v>-3.5181000000000001E-3</c:v>
                </c:pt>
                <c:pt idx="3537">
                  <c:v>-9.1877E-3</c:v>
                </c:pt>
                <c:pt idx="3538">
                  <c:v>3.6258699999999998E-3</c:v>
                </c:pt>
                <c:pt idx="3539">
                  <c:v>-1.6379399999999999E-2</c:v>
                </c:pt>
                <c:pt idx="3540">
                  <c:v>-1.3430599999999999E-2</c:v>
                </c:pt>
                <c:pt idx="3541">
                  <c:v>-6.6375699999999995E-4</c:v>
                </c:pt>
                <c:pt idx="3542">
                  <c:v>-6.2894800000000001E-3</c:v>
                </c:pt>
                <c:pt idx="3543">
                  <c:v>-2.33936E-3</c:v>
                </c:pt>
                <c:pt idx="3544">
                  <c:v>1.9483599999999999E-3</c:v>
                </c:pt>
                <c:pt idx="3545">
                  <c:v>-1.0648700000000001E-2</c:v>
                </c:pt>
                <c:pt idx="3546">
                  <c:v>-8.2788500000000008E-3</c:v>
                </c:pt>
                <c:pt idx="3547">
                  <c:v>-2.23999E-2</c:v>
                </c:pt>
                <c:pt idx="3548">
                  <c:v>-2.1637900000000002E-2</c:v>
                </c:pt>
                <c:pt idx="3549">
                  <c:v>-1.0994E-2</c:v>
                </c:pt>
                <c:pt idx="3550">
                  <c:v>-2.39773E-2</c:v>
                </c:pt>
                <c:pt idx="3551">
                  <c:v>-2.19221E-2</c:v>
                </c:pt>
                <c:pt idx="3552">
                  <c:v>-2.18601E-2</c:v>
                </c:pt>
                <c:pt idx="3553">
                  <c:v>-9.94396E-3</c:v>
                </c:pt>
                <c:pt idx="3554">
                  <c:v>-8.2998299999999994E-3</c:v>
                </c:pt>
                <c:pt idx="3555">
                  <c:v>-1.27344E-2</c:v>
                </c:pt>
                <c:pt idx="3556">
                  <c:v>-2.49109E-2</c:v>
                </c:pt>
                <c:pt idx="3557">
                  <c:v>-3.01943E-2</c:v>
                </c:pt>
                <c:pt idx="3558">
                  <c:v>-1.2644799999999999E-2</c:v>
                </c:pt>
                <c:pt idx="3559">
                  <c:v>-1.4992699999999999E-2</c:v>
                </c:pt>
                <c:pt idx="3560">
                  <c:v>-1.93872E-2</c:v>
                </c:pt>
                <c:pt idx="3561">
                  <c:v>-2.92969E-3</c:v>
                </c:pt>
                <c:pt idx="3562">
                  <c:v>-1.4079100000000001E-2</c:v>
                </c:pt>
                <c:pt idx="3563">
                  <c:v>-1.4910700000000001E-2</c:v>
                </c:pt>
                <c:pt idx="3564">
                  <c:v>-1.7489399999999999E-2</c:v>
                </c:pt>
                <c:pt idx="3565">
                  <c:v>-2.3527099999999999E-2</c:v>
                </c:pt>
                <c:pt idx="3566">
                  <c:v>-2.6539799999999999E-2</c:v>
                </c:pt>
                <c:pt idx="3567">
                  <c:v>-2.1040900000000001E-2</c:v>
                </c:pt>
                <c:pt idx="3568">
                  <c:v>-1.46847E-2</c:v>
                </c:pt>
                <c:pt idx="3569">
                  <c:v>-2.9305500000000002E-2</c:v>
                </c:pt>
                <c:pt idx="3570">
                  <c:v>-2.94437E-2</c:v>
                </c:pt>
                <c:pt idx="3571">
                  <c:v>-3.44181E-2</c:v>
                </c:pt>
                <c:pt idx="3572">
                  <c:v>-2.04849E-2</c:v>
                </c:pt>
                <c:pt idx="3573">
                  <c:v>-1.62659E-2</c:v>
                </c:pt>
                <c:pt idx="3574">
                  <c:v>-2.5794000000000001E-2</c:v>
                </c:pt>
                <c:pt idx="3575">
                  <c:v>-1.12371E-2</c:v>
                </c:pt>
                <c:pt idx="3576">
                  <c:v>-1.8132200000000001E-2</c:v>
                </c:pt>
                <c:pt idx="3577">
                  <c:v>-2.9042200000000001E-2</c:v>
                </c:pt>
                <c:pt idx="3578">
                  <c:v>-1.34792E-2</c:v>
                </c:pt>
                <c:pt idx="3579">
                  <c:v>-1.7593399999999999E-2</c:v>
                </c:pt>
                <c:pt idx="3580">
                  <c:v>-1.1198E-2</c:v>
                </c:pt>
                <c:pt idx="3581">
                  <c:v>-8.1348400000000008E-3</c:v>
                </c:pt>
                <c:pt idx="3582">
                  <c:v>-4.4527100000000003E-3</c:v>
                </c:pt>
                <c:pt idx="3583">
                  <c:v>-1.12152E-2</c:v>
                </c:pt>
                <c:pt idx="3584">
                  <c:v>-1.22089E-2</c:v>
                </c:pt>
                <c:pt idx="3585">
                  <c:v>-6.6699999999999997E-3</c:v>
                </c:pt>
                <c:pt idx="3586">
                  <c:v>-1.4858199999999999E-3</c:v>
                </c:pt>
                <c:pt idx="3587">
                  <c:v>-1.5696499999999999E-2</c:v>
                </c:pt>
                <c:pt idx="3588">
                  <c:v>-1.8301999999999999E-2</c:v>
                </c:pt>
                <c:pt idx="3589">
                  <c:v>-1.37959E-2</c:v>
                </c:pt>
                <c:pt idx="3590">
                  <c:v>-2.2530600000000001E-2</c:v>
                </c:pt>
                <c:pt idx="3591">
                  <c:v>-2.1616900000000001E-2</c:v>
                </c:pt>
                <c:pt idx="3592">
                  <c:v>-2.1149600000000001E-2</c:v>
                </c:pt>
                <c:pt idx="3593">
                  <c:v>-1.01128E-2</c:v>
                </c:pt>
                <c:pt idx="3594">
                  <c:v>-5.16987E-3</c:v>
                </c:pt>
                <c:pt idx="3595">
                  <c:v>-1.45378E-2</c:v>
                </c:pt>
                <c:pt idx="3596">
                  <c:v>-1.97763E-2</c:v>
                </c:pt>
                <c:pt idx="3597">
                  <c:v>-2.0369499999999999E-2</c:v>
                </c:pt>
                <c:pt idx="3598">
                  <c:v>-2.2506700000000001E-2</c:v>
                </c:pt>
                <c:pt idx="3599">
                  <c:v>-6.2618300000000003E-3</c:v>
                </c:pt>
                <c:pt idx="3600">
                  <c:v>-1.5367499999999999E-2</c:v>
                </c:pt>
                <c:pt idx="3601">
                  <c:v>-8.7575900000000009E-3</c:v>
                </c:pt>
                <c:pt idx="3602">
                  <c:v>-1.76802E-2</c:v>
                </c:pt>
                <c:pt idx="3603">
                  <c:v>-1.16262E-2</c:v>
                </c:pt>
                <c:pt idx="3604">
                  <c:v>-9.7408300000000007E-3</c:v>
                </c:pt>
                <c:pt idx="3605">
                  <c:v>1.8873200000000001E-3</c:v>
                </c:pt>
                <c:pt idx="3606">
                  <c:v>-6.6995600000000002E-3</c:v>
                </c:pt>
                <c:pt idx="3607">
                  <c:v>1.42479E-3</c:v>
                </c:pt>
                <c:pt idx="3608">
                  <c:v>-1.39723E-2</c:v>
                </c:pt>
                <c:pt idx="3609">
                  <c:v>-2.2953000000000001E-2</c:v>
                </c:pt>
                <c:pt idx="3610">
                  <c:v>-7.5702699999999996E-3</c:v>
                </c:pt>
                <c:pt idx="3611">
                  <c:v>-8.3770800000000003E-3</c:v>
                </c:pt>
                <c:pt idx="3612">
                  <c:v>-2.2506700000000002E-3</c:v>
                </c:pt>
                <c:pt idx="3613">
                  <c:v>-1.78776E-2</c:v>
                </c:pt>
                <c:pt idx="3614">
                  <c:v>5.5980700000000001E-3</c:v>
                </c:pt>
                <c:pt idx="3615">
                  <c:v>-7.5998300000000001E-3</c:v>
                </c:pt>
                <c:pt idx="3616">
                  <c:v>4.5967099999999998E-4</c:v>
                </c:pt>
                <c:pt idx="3617">
                  <c:v>6.3877099999999996E-3</c:v>
                </c:pt>
                <c:pt idx="3618">
                  <c:v>-1.1186600000000001E-3</c:v>
                </c:pt>
                <c:pt idx="3619">
                  <c:v>6.2656400000000003E-4</c:v>
                </c:pt>
                <c:pt idx="3620">
                  <c:v>1.5230199999999999E-3</c:v>
                </c:pt>
                <c:pt idx="3621">
                  <c:v>-1.7750700000000001E-2</c:v>
                </c:pt>
                <c:pt idx="3622">
                  <c:v>-5.62E-3</c:v>
                </c:pt>
                <c:pt idx="3623">
                  <c:v>-1.08147E-2</c:v>
                </c:pt>
                <c:pt idx="3624">
                  <c:v>-1.3409600000000001E-2</c:v>
                </c:pt>
                <c:pt idx="3625">
                  <c:v>-1.28078E-3</c:v>
                </c:pt>
                <c:pt idx="3626">
                  <c:v>-4.5957599999999999E-3</c:v>
                </c:pt>
                <c:pt idx="3627">
                  <c:v>6.7520100000000001E-3</c:v>
                </c:pt>
                <c:pt idx="3628">
                  <c:v>-1.1795E-2</c:v>
                </c:pt>
                <c:pt idx="3629">
                  <c:v>-3.48949E-3</c:v>
                </c:pt>
                <c:pt idx="3630">
                  <c:v>-5.0630600000000003E-3</c:v>
                </c:pt>
                <c:pt idx="3631">
                  <c:v>-1.09196E-2</c:v>
                </c:pt>
                <c:pt idx="3632">
                  <c:v>-1.3928400000000001E-2</c:v>
                </c:pt>
                <c:pt idx="3633">
                  <c:v>-7.3022800000000004E-3</c:v>
                </c:pt>
                <c:pt idx="3634" formatCode="0.00E+00">
                  <c:v>-2.3555799999999999E-3</c:v>
                </c:pt>
                <c:pt idx="3635">
                  <c:v>4.5690499999999998E-3</c:v>
                </c:pt>
                <c:pt idx="3636">
                  <c:v>-1.1272400000000001E-3</c:v>
                </c:pt>
                <c:pt idx="3637">
                  <c:v>-8.05378E-3</c:v>
                </c:pt>
                <c:pt idx="3638">
                  <c:v>-5.8984800000000002E-3</c:v>
                </c:pt>
                <c:pt idx="3639">
                  <c:v>-1.45731E-2</c:v>
                </c:pt>
                <c:pt idx="3640">
                  <c:v>-1.77994E-2</c:v>
                </c:pt>
                <c:pt idx="3641">
                  <c:v>-1.8820799999999999E-2</c:v>
                </c:pt>
                <c:pt idx="3642">
                  <c:v>-5.9328100000000002E-3</c:v>
                </c:pt>
                <c:pt idx="3643">
                  <c:v>-6.6537899999999997E-3</c:v>
                </c:pt>
                <c:pt idx="3644">
                  <c:v>-8.6402900000000001E-3</c:v>
                </c:pt>
                <c:pt idx="3645">
                  <c:v>-1.33104E-2</c:v>
                </c:pt>
                <c:pt idx="3646" formatCode="0.00E+00">
                  <c:v>-2.47955E-5</c:v>
                </c:pt>
                <c:pt idx="3647">
                  <c:v>-9.4337499999999994E-3</c:v>
                </c:pt>
                <c:pt idx="3648">
                  <c:v>-1.6556700000000001E-2</c:v>
                </c:pt>
                <c:pt idx="3649">
                  <c:v>-7.0886600000000001E-3</c:v>
                </c:pt>
                <c:pt idx="3650">
                  <c:v>-1.44253E-2</c:v>
                </c:pt>
                <c:pt idx="3651">
                  <c:v>-9.7751599999999998E-3</c:v>
                </c:pt>
                <c:pt idx="3652">
                  <c:v>-1.43909E-2</c:v>
                </c:pt>
                <c:pt idx="3653">
                  <c:v>1.1364000000000001E-2</c:v>
                </c:pt>
                <c:pt idx="3654">
                  <c:v>-1.2051600000000001E-2</c:v>
                </c:pt>
                <c:pt idx="3655">
                  <c:v>-6.2332200000000003E-3</c:v>
                </c:pt>
                <c:pt idx="3656">
                  <c:v>2.0399099999999998E-3</c:v>
                </c:pt>
                <c:pt idx="3657">
                  <c:v>3.9300899999999998E-3</c:v>
                </c:pt>
                <c:pt idx="3658">
                  <c:v>1.3980900000000001E-3</c:v>
                </c:pt>
                <c:pt idx="3659">
                  <c:v>-1.15795E-2</c:v>
                </c:pt>
                <c:pt idx="3660">
                  <c:v>-1.4610300000000001E-3</c:v>
                </c:pt>
                <c:pt idx="3661">
                  <c:v>-5.84507E-3</c:v>
                </c:pt>
                <c:pt idx="3662">
                  <c:v>7.47585E-3</c:v>
                </c:pt>
                <c:pt idx="3663">
                  <c:v>1.67942E-3</c:v>
                </c:pt>
                <c:pt idx="3664">
                  <c:v>-8.6574600000000005E-3</c:v>
                </c:pt>
                <c:pt idx="3665" formatCode="0.00E+00">
                  <c:v>-5.7220499999999997E-6</c:v>
                </c:pt>
                <c:pt idx="3666">
                  <c:v>-1.4266999999999999E-3</c:v>
                </c:pt>
                <c:pt idx="3667">
                  <c:v>-1.25933E-2</c:v>
                </c:pt>
                <c:pt idx="3668">
                  <c:v>-4.2772299999999999E-3</c:v>
                </c:pt>
                <c:pt idx="3669">
                  <c:v>-1.15347E-2</c:v>
                </c:pt>
                <c:pt idx="3670">
                  <c:v>3.7403100000000002E-3</c:v>
                </c:pt>
                <c:pt idx="3671">
                  <c:v>-3.6125200000000001E-3</c:v>
                </c:pt>
                <c:pt idx="3672">
                  <c:v>-1.34068E-2</c:v>
                </c:pt>
                <c:pt idx="3673">
                  <c:v>-1.07288E-3</c:v>
                </c:pt>
                <c:pt idx="3674">
                  <c:v>-1.33667E-2</c:v>
                </c:pt>
                <c:pt idx="3675">
                  <c:v>-8.5573200000000002E-3</c:v>
                </c:pt>
                <c:pt idx="3676">
                  <c:v>-1.2522699999999999E-2</c:v>
                </c:pt>
                <c:pt idx="3677">
                  <c:v>-1.47724E-2</c:v>
                </c:pt>
                <c:pt idx="3678">
                  <c:v>-1.06096E-2</c:v>
                </c:pt>
                <c:pt idx="3679">
                  <c:v>-1.7873799999999999E-2</c:v>
                </c:pt>
                <c:pt idx="3680">
                  <c:v>-1.8522299999999998E-2</c:v>
                </c:pt>
                <c:pt idx="3681">
                  <c:v>-5.3501099999999999E-3</c:v>
                </c:pt>
                <c:pt idx="3682">
                  <c:v>-8.1844299999999995E-3</c:v>
                </c:pt>
                <c:pt idx="3683">
                  <c:v>-9.9945099999999999E-3</c:v>
                </c:pt>
                <c:pt idx="3684">
                  <c:v>-1.5524899999999999E-2</c:v>
                </c:pt>
                <c:pt idx="3685">
                  <c:v>-2.55547E-2</c:v>
                </c:pt>
                <c:pt idx="3686">
                  <c:v>-1.52864E-2</c:v>
                </c:pt>
                <c:pt idx="3687">
                  <c:v>-4.7874499999999998E-4</c:v>
                </c:pt>
                <c:pt idx="3688">
                  <c:v>-5.6104700000000002E-3</c:v>
                </c:pt>
                <c:pt idx="3689">
                  <c:v>-2.7100599999999999E-2</c:v>
                </c:pt>
                <c:pt idx="3690">
                  <c:v>-2.79102E-2</c:v>
                </c:pt>
                <c:pt idx="3691">
                  <c:v>-2.1381399999999998E-2</c:v>
                </c:pt>
                <c:pt idx="3692">
                  <c:v>-1.1115099999999999E-2</c:v>
                </c:pt>
                <c:pt idx="3693">
                  <c:v>-2.3140899999999999E-2</c:v>
                </c:pt>
                <c:pt idx="3694">
                  <c:v>-1.0416E-2</c:v>
                </c:pt>
                <c:pt idx="3695">
                  <c:v>-1.3503100000000001E-2</c:v>
                </c:pt>
                <c:pt idx="3696">
                  <c:v>-1.67828E-2</c:v>
                </c:pt>
                <c:pt idx="3697">
                  <c:v>-2.1218299999999999E-2</c:v>
                </c:pt>
                <c:pt idx="3698">
                  <c:v>-1.5533399999999999E-2</c:v>
                </c:pt>
                <c:pt idx="3699">
                  <c:v>-9.1590899999999999E-3</c:v>
                </c:pt>
                <c:pt idx="3700">
                  <c:v>-1.03655E-2</c:v>
                </c:pt>
                <c:pt idx="3701">
                  <c:v>-2.2377000000000001E-2</c:v>
                </c:pt>
                <c:pt idx="3702">
                  <c:v>-1.98202E-2</c:v>
                </c:pt>
                <c:pt idx="3703">
                  <c:v>-1.49555E-2</c:v>
                </c:pt>
                <c:pt idx="3704">
                  <c:v>-1.5245399999999999E-2</c:v>
                </c:pt>
                <c:pt idx="3705">
                  <c:v>-6.1092400000000002E-3</c:v>
                </c:pt>
                <c:pt idx="3706">
                  <c:v>-1.08881E-2</c:v>
                </c:pt>
                <c:pt idx="3707">
                  <c:v>-9.2124900000000003E-3</c:v>
                </c:pt>
                <c:pt idx="3708">
                  <c:v>-1.7395999999999998E-2</c:v>
                </c:pt>
                <c:pt idx="3709">
                  <c:v>-1.1946699999999999E-2</c:v>
                </c:pt>
                <c:pt idx="3710">
                  <c:v>-2.03657E-2</c:v>
                </c:pt>
                <c:pt idx="3711">
                  <c:v>-1.16472E-2</c:v>
                </c:pt>
                <c:pt idx="3712">
                  <c:v>-1.2164100000000001E-2</c:v>
                </c:pt>
                <c:pt idx="3713">
                  <c:v>-8.6498300000000005E-4</c:v>
                </c:pt>
                <c:pt idx="3714">
                  <c:v>-5.4655099999999998E-3</c:v>
                </c:pt>
                <c:pt idx="3715">
                  <c:v>-7.1792599999999998E-3</c:v>
                </c:pt>
                <c:pt idx="3716">
                  <c:v>-1.7105100000000002E-2</c:v>
                </c:pt>
                <c:pt idx="3717">
                  <c:v>-5.8650999999999998E-3</c:v>
                </c:pt>
                <c:pt idx="3718">
                  <c:v>-6.8798100000000001E-3</c:v>
                </c:pt>
                <c:pt idx="3719">
                  <c:v>-8.8148099999999993E-3</c:v>
                </c:pt>
                <c:pt idx="3720">
                  <c:v>-5.6400299999999999E-3</c:v>
                </c:pt>
                <c:pt idx="3721">
                  <c:v>-1.8677699999999998E-2</c:v>
                </c:pt>
                <c:pt idx="3722">
                  <c:v>-1.9946100000000001E-2</c:v>
                </c:pt>
                <c:pt idx="3723">
                  <c:v>-1.1205700000000001E-2</c:v>
                </c:pt>
                <c:pt idx="3724">
                  <c:v>-6.99711E-3</c:v>
                </c:pt>
                <c:pt idx="3725">
                  <c:v>-2.9973999999999999E-3</c:v>
                </c:pt>
                <c:pt idx="3726">
                  <c:v>-1.17064E-2</c:v>
                </c:pt>
                <c:pt idx="3727">
                  <c:v>-1.1409799999999999E-2</c:v>
                </c:pt>
                <c:pt idx="3728">
                  <c:v>-1.0010700000000001E-2</c:v>
                </c:pt>
                <c:pt idx="3729">
                  <c:v>-2.30598E-3</c:v>
                </c:pt>
                <c:pt idx="3730">
                  <c:v>-6.8092300000000003E-3</c:v>
                </c:pt>
                <c:pt idx="3731">
                  <c:v>-8.74138E-3</c:v>
                </c:pt>
                <c:pt idx="3732">
                  <c:v>-7.8239399999999997E-3</c:v>
                </c:pt>
                <c:pt idx="3733">
                  <c:v>-9.6569099999999995E-3</c:v>
                </c:pt>
                <c:pt idx="3734">
                  <c:v>-1.1139899999999999E-2</c:v>
                </c:pt>
                <c:pt idx="3735">
                  <c:v>-1.16215E-2</c:v>
                </c:pt>
                <c:pt idx="3736">
                  <c:v>-1.44978E-2</c:v>
                </c:pt>
                <c:pt idx="3737">
                  <c:v>8.2054099999999998E-3</c:v>
                </c:pt>
                <c:pt idx="3738">
                  <c:v>-5.7287199999999996E-3</c:v>
                </c:pt>
                <c:pt idx="3739">
                  <c:v>9.7761199999999993E-3</c:v>
                </c:pt>
                <c:pt idx="3740">
                  <c:v>2.6617099999999999E-3</c:v>
                </c:pt>
                <c:pt idx="3741">
                  <c:v>1.0115600000000001E-2</c:v>
                </c:pt>
                <c:pt idx="3742">
                  <c:v>9.4976399999999999E-3</c:v>
                </c:pt>
                <c:pt idx="3743">
                  <c:v>2.5749200000000001E-4</c:v>
                </c:pt>
                <c:pt idx="3744">
                  <c:v>2.1648399999999999E-3</c:v>
                </c:pt>
                <c:pt idx="3745">
                  <c:v>3.0994399999999999E-4</c:v>
                </c:pt>
                <c:pt idx="3746">
                  <c:v>4.6253199999999996E-3</c:v>
                </c:pt>
                <c:pt idx="3747">
                  <c:v>-4.97723E-3</c:v>
                </c:pt>
                <c:pt idx="3748">
                  <c:v>8.9254399999999998E-3</c:v>
                </c:pt>
                <c:pt idx="3749">
                  <c:v>-2.9087100000000001E-3</c:v>
                </c:pt>
                <c:pt idx="3750">
                  <c:v>7.4291199999999998E-4</c:v>
                </c:pt>
                <c:pt idx="3751">
                  <c:v>2.8085699999999998E-3</c:v>
                </c:pt>
                <c:pt idx="3752">
                  <c:v>1.12715E-2</c:v>
                </c:pt>
                <c:pt idx="3753">
                  <c:v>-3.5991700000000001E-3</c:v>
                </c:pt>
                <c:pt idx="3754">
                  <c:v>6.5832099999999999E-3</c:v>
                </c:pt>
                <c:pt idx="3755">
                  <c:v>-5.1212300000000001E-3</c:v>
                </c:pt>
                <c:pt idx="3756">
                  <c:v>4.27532E-3</c:v>
                </c:pt>
                <c:pt idx="3757">
                  <c:v>5.6324000000000001E-3</c:v>
                </c:pt>
                <c:pt idx="3758">
                  <c:v>-1.7070799999999999E-4</c:v>
                </c:pt>
                <c:pt idx="3759">
                  <c:v>1.5924500000000001E-2</c:v>
                </c:pt>
                <c:pt idx="3760">
                  <c:v>6.5517400000000003E-3</c:v>
                </c:pt>
                <c:pt idx="3761">
                  <c:v>1.26657E-2</c:v>
                </c:pt>
                <c:pt idx="3762">
                  <c:v>3.0899E-3</c:v>
                </c:pt>
                <c:pt idx="3763">
                  <c:v>1.89695E-2</c:v>
                </c:pt>
                <c:pt idx="3764">
                  <c:v>7.5407E-3</c:v>
                </c:pt>
                <c:pt idx="3765">
                  <c:v>1.9566500000000001E-2</c:v>
                </c:pt>
                <c:pt idx="3766">
                  <c:v>1.6880000000000001E-4</c:v>
                </c:pt>
                <c:pt idx="3767">
                  <c:v>2.27003E-2</c:v>
                </c:pt>
                <c:pt idx="3768" formatCode="0.00E+00">
                  <c:v>4.70924E-3</c:v>
                </c:pt>
                <c:pt idx="3769">
                  <c:v>9.0217600000000002E-3</c:v>
                </c:pt>
                <c:pt idx="3770">
                  <c:v>4.89998E-3</c:v>
                </c:pt>
                <c:pt idx="3771">
                  <c:v>1.8321E-2</c:v>
                </c:pt>
                <c:pt idx="3772">
                  <c:v>2.5978999999999999E-2</c:v>
                </c:pt>
                <c:pt idx="3773">
                  <c:v>5.3672800000000003E-3</c:v>
                </c:pt>
                <c:pt idx="3774">
                  <c:v>2.3905800000000001E-2</c:v>
                </c:pt>
                <c:pt idx="3775">
                  <c:v>7.7362100000000003E-3</c:v>
                </c:pt>
                <c:pt idx="3776">
                  <c:v>1.95379E-2</c:v>
                </c:pt>
                <c:pt idx="3777">
                  <c:v>1.3999899999999999E-2</c:v>
                </c:pt>
                <c:pt idx="3778">
                  <c:v>2.64263E-3</c:v>
                </c:pt>
                <c:pt idx="3779">
                  <c:v>7.0772200000000004E-3</c:v>
                </c:pt>
                <c:pt idx="3780" formatCode="0.00E+00">
                  <c:v>9.3727099999999994E-3</c:v>
                </c:pt>
                <c:pt idx="3781">
                  <c:v>-3.8623799999999999E-3</c:v>
                </c:pt>
                <c:pt idx="3782">
                  <c:v>5.9919400000000003E-3</c:v>
                </c:pt>
                <c:pt idx="3783">
                  <c:v>-1.8053100000000001E-3</c:v>
                </c:pt>
                <c:pt idx="3784">
                  <c:v>1.47753E-2</c:v>
                </c:pt>
                <c:pt idx="3785">
                  <c:v>5.4264099999999996E-4</c:v>
                </c:pt>
                <c:pt idx="3786">
                  <c:v>5.9232699999999996E-3</c:v>
                </c:pt>
                <c:pt idx="3787">
                  <c:v>7.8439700000000005E-3</c:v>
                </c:pt>
                <c:pt idx="3788">
                  <c:v>-7.38239E-3</c:v>
                </c:pt>
                <c:pt idx="3789">
                  <c:v>2.5405900000000001E-3</c:v>
                </c:pt>
                <c:pt idx="3790">
                  <c:v>7.7285799999999997E-3</c:v>
                </c:pt>
                <c:pt idx="3791">
                  <c:v>1.3300899999999999E-2</c:v>
                </c:pt>
                <c:pt idx="3792">
                  <c:v>2.5262800000000001E-3</c:v>
                </c:pt>
                <c:pt idx="3793">
                  <c:v>1.10312E-2</c:v>
                </c:pt>
                <c:pt idx="3794">
                  <c:v>1.0503800000000001E-2</c:v>
                </c:pt>
                <c:pt idx="3795">
                  <c:v>1.83296E-3</c:v>
                </c:pt>
                <c:pt idx="3796">
                  <c:v>5.8136000000000004E-3</c:v>
                </c:pt>
                <c:pt idx="3797">
                  <c:v>7.9936999999999994E-3</c:v>
                </c:pt>
                <c:pt idx="3798">
                  <c:v>6.5355300000000003E-3</c:v>
                </c:pt>
                <c:pt idx="3799">
                  <c:v>5.8183699999999998E-3</c:v>
                </c:pt>
                <c:pt idx="3800">
                  <c:v>-2.5825499999999999E-3</c:v>
                </c:pt>
                <c:pt idx="3801">
                  <c:v>1.3629E-2</c:v>
                </c:pt>
                <c:pt idx="3802">
                  <c:v>5.8202699999999998E-3</c:v>
                </c:pt>
                <c:pt idx="3803">
                  <c:v>2.9687899999999998E-3</c:v>
                </c:pt>
                <c:pt idx="3804">
                  <c:v>1.5888199999999999E-3</c:v>
                </c:pt>
                <c:pt idx="3805">
                  <c:v>-7.06673E-4</c:v>
                </c:pt>
                <c:pt idx="3806">
                  <c:v>-6.8254500000000003E-3</c:v>
                </c:pt>
                <c:pt idx="3807">
                  <c:v>-8.9349700000000004E-3</c:v>
                </c:pt>
                <c:pt idx="3808">
                  <c:v>-1.3894999999999999E-2</c:v>
                </c:pt>
                <c:pt idx="3809">
                  <c:v>1.76907E-3</c:v>
                </c:pt>
                <c:pt idx="3810">
                  <c:v>-1.07975E-2</c:v>
                </c:pt>
                <c:pt idx="3811">
                  <c:v>-1.5893000000000001E-2</c:v>
                </c:pt>
                <c:pt idx="3812">
                  <c:v>-2.4564699999999998E-2</c:v>
                </c:pt>
                <c:pt idx="3813">
                  <c:v>-1.1497500000000001E-2</c:v>
                </c:pt>
                <c:pt idx="3814">
                  <c:v>-9.4995500000000007E-3</c:v>
                </c:pt>
                <c:pt idx="3815">
                  <c:v>-1.89152E-2</c:v>
                </c:pt>
                <c:pt idx="3816">
                  <c:v>-2.5325799999999999E-2</c:v>
                </c:pt>
                <c:pt idx="3817">
                  <c:v>-2.4632500000000002E-2</c:v>
                </c:pt>
                <c:pt idx="3818">
                  <c:v>-1.7190899999999999E-2</c:v>
                </c:pt>
                <c:pt idx="3819">
                  <c:v>-8.1233999999999994E-3</c:v>
                </c:pt>
                <c:pt idx="3820">
                  <c:v>-7.4043299999999998E-3</c:v>
                </c:pt>
                <c:pt idx="3821">
                  <c:v>-1.6279200000000001E-2</c:v>
                </c:pt>
                <c:pt idx="3822">
                  <c:v>-1.50032E-2</c:v>
                </c:pt>
                <c:pt idx="3823">
                  <c:v>-1.8268599999999999E-2</c:v>
                </c:pt>
                <c:pt idx="3824">
                  <c:v>-6.8168600000000001E-3</c:v>
                </c:pt>
                <c:pt idx="3825">
                  <c:v>-5.5637400000000002E-3</c:v>
                </c:pt>
                <c:pt idx="3826">
                  <c:v>8.2359300000000007E-3</c:v>
                </c:pt>
                <c:pt idx="3827">
                  <c:v>1.7995800000000001E-3</c:v>
                </c:pt>
                <c:pt idx="3828">
                  <c:v>-1.18542E-3</c:v>
                </c:pt>
                <c:pt idx="3829">
                  <c:v>5.5646899999999997E-3</c:v>
                </c:pt>
                <c:pt idx="3830">
                  <c:v>2.6865000000000001E-3</c:v>
                </c:pt>
                <c:pt idx="3831">
                  <c:v>2.5215099999999998E-3</c:v>
                </c:pt>
                <c:pt idx="3832">
                  <c:v>1.7183299999999999E-2</c:v>
                </c:pt>
                <c:pt idx="3833">
                  <c:v>5.0058400000000001E-3</c:v>
                </c:pt>
                <c:pt idx="3834">
                  <c:v>-7.7724500000000002E-3</c:v>
                </c:pt>
                <c:pt idx="3835">
                  <c:v>-2.2935899999999999E-3</c:v>
                </c:pt>
                <c:pt idx="3836">
                  <c:v>3.4294099999999999E-3</c:v>
                </c:pt>
                <c:pt idx="3837">
                  <c:v>-5.0354000000000002E-4</c:v>
                </c:pt>
                <c:pt idx="3838">
                  <c:v>-4.7731400000000004E-3</c:v>
                </c:pt>
                <c:pt idx="3839">
                  <c:v>5.7745000000000001E-3</c:v>
                </c:pt>
                <c:pt idx="3840">
                  <c:v>1.17588E-3</c:v>
                </c:pt>
                <c:pt idx="3841">
                  <c:v>6.1130500000000003E-4</c:v>
                </c:pt>
                <c:pt idx="3842">
                  <c:v>-3.4332299999999998E-4</c:v>
                </c:pt>
                <c:pt idx="3843">
                  <c:v>1.6139000000000001E-2</c:v>
                </c:pt>
                <c:pt idx="3844">
                  <c:v>1.39122E-2</c:v>
                </c:pt>
                <c:pt idx="3845">
                  <c:v>8.6040500000000002E-3</c:v>
                </c:pt>
                <c:pt idx="3846">
                  <c:v>1.44634E-2</c:v>
                </c:pt>
                <c:pt idx="3847">
                  <c:v>1.1742600000000001E-2</c:v>
                </c:pt>
                <c:pt idx="3848">
                  <c:v>2.02122E-2</c:v>
                </c:pt>
                <c:pt idx="3849">
                  <c:v>1.30749E-2</c:v>
                </c:pt>
                <c:pt idx="3850">
                  <c:v>1.8721600000000001E-2</c:v>
                </c:pt>
                <c:pt idx="3851">
                  <c:v>2.46468E-2</c:v>
                </c:pt>
                <c:pt idx="3852">
                  <c:v>1.88246E-2</c:v>
                </c:pt>
                <c:pt idx="3853">
                  <c:v>1.1505100000000001E-2</c:v>
                </c:pt>
                <c:pt idx="3854">
                  <c:v>1.47858E-2</c:v>
                </c:pt>
                <c:pt idx="3855">
                  <c:v>2.2895800000000001E-2</c:v>
                </c:pt>
                <c:pt idx="3856">
                  <c:v>1.9611400000000001E-2</c:v>
                </c:pt>
                <c:pt idx="3857">
                  <c:v>1.3251300000000001E-2</c:v>
                </c:pt>
                <c:pt idx="3858">
                  <c:v>1.61438E-2</c:v>
                </c:pt>
                <c:pt idx="3859">
                  <c:v>1.3307599999999999E-2</c:v>
                </c:pt>
                <c:pt idx="3860">
                  <c:v>2.1937399999999999E-2</c:v>
                </c:pt>
                <c:pt idx="3861">
                  <c:v>2.45399E-2</c:v>
                </c:pt>
                <c:pt idx="3862">
                  <c:v>2.1422400000000001E-2</c:v>
                </c:pt>
                <c:pt idx="3863">
                  <c:v>2.0055799999999999E-2</c:v>
                </c:pt>
                <c:pt idx="3864">
                  <c:v>1.48973E-2</c:v>
                </c:pt>
                <c:pt idx="3865">
                  <c:v>2.89974E-2</c:v>
                </c:pt>
                <c:pt idx="3866">
                  <c:v>2.5610899999999999E-2</c:v>
                </c:pt>
                <c:pt idx="3867">
                  <c:v>1.93977E-2</c:v>
                </c:pt>
                <c:pt idx="3868">
                  <c:v>2.5797799999999999E-2</c:v>
                </c:pt>
                <c:pt idx="3869">
                  <c:v>2.51398E-2</c:v>
                </c:pt>
                <c:pt idx="3870">
                  <c:v>3.3051499999999998E-2</c:v>
                </c:pt>
                <c:pt idx="3871">
                  <c:v>1.5396099999999999E-2</c:v>
                </c:pt>
                <c:pt idx="3872">
                  <c:v>2.7126299999999999E-2</c:v>
                </c:pt>
                <c:pt idx="3873">
                  <c:v>3.3413900000000003E-2</c:v>
                </c:pt>
                <c:pt idx="3874">
                  <c:v>2.72617E-2</c:v>
                </c:pt>
                <c:pt idx="3875">
                  <c:v>2.07396E-2</c:v>
                </c:pt>
                <c:pt idx="3876">
                  <c:v>3.1627700000000002E-2</c:v>
                </c:pt>
                <c:pt idx="3877">
                  <c:v>3.04508E-2</c:v>
                </c:pt>
                <c:pt idx="3878">
                  <c:v>3.9273299999999997E-2</c:v>
                </c:pt>
                <c:pt idx="3879">
                  <c:v>2.2328400000000002E-2</c:v>
                </c:pt>
                <c:pt idx="3880">
                  <c:v>2.2136699999999999E-2</c:v>
                </c:pt>
                <c:pt idx="3881">
                  <c:v>1.8457399999999999E-2</c:v>
                </c:pt>
                <c:pt idx="3882">
                  <c:v>3.7426000000000001E-2</c:v>
                </c:pt>
                <c:pt idx="3883">
                  <c:v>2.6956600000000001E-2</c:v>
                </c:pt>
                <c:pt idx="3884">
                  <c:v>1.48182E-2</c:v>
                </c:pt>
                <c:pt idx="3885">
                  <c:v>1.8341099999999999E-2</c:v>
                </c:pt>
                <c:pt idx="3886">
                  <c:v>1.5701300000000001E-2</c:v>
                </c:pt>
                <c:pt idx="3887">
                  <c:v>1.4756200000000001E-2</c:v>
                </c:pt>
                <c:pt idx="3888">
                  <c:v>1.9144999999999999E-2</c:v>
                </c:pt>
                <c:pt idx="3889">
                  <c:v>2.5296200000000001E-2</c:v>
                </c:pt>
                <c:pt idx="3890">
                  <c:v>2.2577300000000002E-2</c:v>
                </c:pt>
                <c:pt idx="3891">
                  <c:v>1.9367200000000001E-2</c:v>
                </c:pt>
                <c:pt idx="3892">
                  <c:v>1.5536299999999999E-2</c:v>
                </c:pt>
                <c:pt idx="3893">
                  <c:v>3.00407E-2</c:v>
                </c:pt>
                <c:pt idx="3894">
                  <c:v>1.22852E-2</c:v>
                </c:pt>
                <c:pt idx="3895">
                  <c:v>1.6296399999999999E-2</c:v>
                </c:pt>
                <c:pt idx="3896">
                  <c:v>1.54228E-2</c:v>
                </c:pt>
                <c:pt idx="3897">
                  <c:v>2.0821599999999999E-2</c:v>
                </c:pt>
                <c:pt idx="3898">
                  <c:v>2.742E-2</c:v>
                </c:pt>
                <c:pt idx="3899">
                  <c:v>1.9406300000000001E-2</c:v>
                </c:pt>
                <c:pt idx="3900">
                  <c:v>2.2427599999999999E-2</c:v>
                </c:pt>
                <c:pt idx="3901">
                  <c:v>1.4782E-2</c:v>
                </c:pt>
                <c:pt idx="3902">
                  <c:v>2.8544400000000001E-2</c:v>
                </c:pt>
                <c:pt idx="3903">
                  <c:v>2.0840600000000001E-2</c:v>
                </c:pt>
                <c:pt idx="3904">
                  <c:v>3.2216099999999998E-2</c:v>
                </c:pt>
                <c:pt idx="3905">
                  <c:v>1.3958E-2</c:v>
                </c:pt>
                <c:pt idx="3906">
                  <c:v>1.43042E-2</c:v>
                </c:pt>
                <c:pt idx="3907">
                  <c:v>1.4307E-2</c:v>
                </c:pt>
                <c:pt idx="3908">
                  <c:v>5.5799500000000002E-3</c:v>
                </c:pt>
                <c:pt idx="3909">
                  <c:v>5.7411199999999999E-4</c:v>
                </c:pt>
                <c:pt idx="3910">
                  <c:v>1.99423E-2</c:v>
                </c:pt>
                <c:pt idx="3911">
                  <c:v>1.22519E-2</c:v>
                </c:pt>
                <c:pt idx="3912">
                  <c:v>1.0932900000000001E-2</c:v>
                </c:pt>
                <c:pt idx="3913">
                  <c:v>9.8590899999999992E-3</c:v>
                </c:pt>
                <c:pt idx="3914">
                  <c:v>3.68214E-3</c:v>
                </c:pt>
                <c:pt idx="3915">
                  <c:v>7.2374300000000004E-3</c:v>
                </c:pt>
                <c:pt idx="3916">
                  <c:v>1.6374600000000001E-3</c:v>
                </c:pt>
                <c:pt idx="3917">
                  <c:v>3.26538E-3</c:v>
                </c:pt>
                <c:pt idx="3918">
                  <c:v>4.6825399999999998E-4</c:v>
                </c:pt>
                <c:pt idx="3919">
                  <c:v>-1.1587100000000001E-3</c:v>
                </c:pt>
                <c:pt idx="3920">
                  <c:v>-4.46796E-3</c:v>
                </c:pt>
                <c:pt idx="3921">
                  <c:v>7.6379799999999999E-3</c:v>
                </c:pt>
                <c:pt idx="3922">
                  <c:v>-3.1442599999999999E-3</c:v>
                </c:pt>
                <c:pt idx="3923">
                  <c:v>1.9032500000000001E-2</c:v>
                </c:pt>
                <c:pt idx="3924">
                  <c:v>6.4916599999999998E-3</c:v>
                </c:pt>
                <c:pt idx="3925">
                  <c:v>-5.0792700000000003E-3</c:v>
                </c:pt>
                <c:pt idx="3926">
                  <c:v>-7.6579999999999997E-4</c:v>
                </c:pt>
                <c:pt idx="3927">
                  <c:v>7.7676799999999999E-3</c:v>
                </c:pt>
                <c:pt idx="3928">
                  <c:v>-3.1166100000000001E-3</c:v>
                </c:pt>
                <c:pt idx="3929">
                  <c:v>3.77941E-3</c:v>
                </c:pt>
                <c:pt idx="3930">
                  <c:v>1.5990299999999999E-2</c:v>
                </c:pt>
                <c:pt idx="3931">
                  <c:v>2.9573400000000001E-3</c:v>
                </c:pt>
                <c:pt idx="3932">
                  <c:v>3.1290100000000002E-3</c:v>
                </c:pt>
                <c:pt idx="3933">
                  <c:v>-1.5738499999999999E-2</c:v>
                </c:pt>
                <c:pt idx="3934">
                  <c:v>3.8700100000000001E-3</c:v>
                </c:pt>
                <c:pt idx="3935" formatCode="0.00E+00">
                  <c:v>3.1471299999999998E-5</c:v>
                </c:pt>
                <c:pt idx="3936">
                  <c:v>-4.54521E-3</c:v>
                </c:pt>
                <c:pt idx="3937">
                  <c:v>-7.8735400000000001E-3</c:v>
                </c:pt>
                <c:pt idx="3938">
                  <c:v>-8.8815700000000001E-3</c:v>
                </c:pt>
                <c:pt idx="3939">
                  <c:v>-2.0990399999999999E-3</c:v>
                </c:pt>
                <c:pt idx="3940">
                  <c:v>3.3016199999999999E-3</c:v>
                </c:pt>
                <c:pt idx="3941">
                  <c:v>1.21117E-4</c:v>
                </c:pt>
                <c:pt idx="3942">
                  <c:v>3.6268199999999998E-3</c:v>
                </c:pt>
                <c:pt idx="3943">
                  <c:v>9.25255E-3</c:v>
                </c:pt>
                <c:pt idx="3944">
                  <c:v>-2.5568000000000001E-3</c:v>
                </c:pt>
                <c:pt idx="3945">
                  <c:v>2.25639E-3</c:v>
                </c:pt>
                <c:pt idx="3946">
                  <c:v>1.544E-3</c:v>
                </c:pt>
                <c:pt idx="3947">
                  <c:v>9.7541799999999994E-3</c:v>
                </c:pt>
                <c:pt idx="3948">
                  <c:v>9.0255700000000001E-3</c:v>
                </c:pt>
                <c:pt idx="3949">
                  <c:v>4.13132E-3</c:v>
                </c:pt>
                <c:pt idx="3950">
                  <c:v>2.91157E-3</c:v>
                </c:pt>
                <c:pt idx="3951">
                  <c:v>-1.01089E-3</c:v>
                </c:pt>
                <c:pt idx="3952">
                  <c:v>6.8397500000000003E-3</c:v>
                </c:pt>
                <c:pt idx="3953">
                  <c:v>4.0226000000000003E-3</c:v>
                </c:pt>
                <c:pt idx="3954">
                  <c:v>1.3328599999999999E-2</c:v>
                </c:pt>
                <c:pt idx="3955">
                  <c:v>1.0139499999999999E-2</c:v>
                </c:pt>
                <c:pt idx="3956">
                  <c:v>2.0113000000000002E-3</c:v>
                </c:pt>
                <c:pt idx="3957">
                  <c:v>1.2789699999999999E-2</c:v>
                </c:pt>
                <c:pt idx="3958">
                  <c:v>1.3757699999999999E-2</c:v>
                </c:pt>
                <c:pt idx="3959">
                  <c:v>2.74906E-2</c:v>
                </c:pt>
                <c:pt idx="3960">
                  <c:v>2.10505E-2</c:v>
                </c:pt>
                <c:pt idx="3961">
                  <c:v>1.5026100000000001E-2</c:v>
                </c:pt>
                <c:pt idx="3962">
                  <c:v>3.6201499999999999E-3</c:v>
                </c:pt>
                <c:pt idx="3963">
                  <c:v>4.9200099999999998E-3</c:v>
                </c:pt>
                <c:pt idx="3964">
                  <c:v>1.4472E-2</c:v>
                </c:pt>
                <c:pt idx="3965">
                  <c:v>4.16374E-3</c:v>
                </c:pt>
                <c:pt idx="3966">
                  <c:v>6.6223100000000002E-3</c:v>
                </c:pt>
                <c:pt idx="3967">
                  <c:v>1.04628E-2</c:v>
                </c:pt>
                <c:pt idx="3968">
                  <c:v>8.53252E-3</c:v>
                </c:pt>
                <c:pt idx="3969">
                  <c:v>5.2080199999999998E-3</c:v>
                </c:pt>
                <c:pt idx="3970">
                  <c:v>1.6177199999999999E-2</c:v>
                </c:pt>
                <c:pt idx="3971">
                  <c:v>3.1790699999999998E-2</c:v>
                </c:pt>
                <c:pt idx="3972">
                  <c:v>2.6070599999999999E-2</c:v>
                </c:pt>
                <c:pt idx="3973">
                  <c:v>1.24712E-2</c:v>
                </c:pt>
                <c:pt idx="3974">
                  <c:v>1.4543499999999999E-2</c:v>
                </c:pt>
                <c:pt idx="3975">
                  <c:v>1.2789699999999999E-2</c:v>
                </c:pt>
                <c:pt idx="3976">
                  <c:v>1.8547999999999999E-2</c:v>
                </c:pt>
                <c:pt idx="3977" formatCode="0.00E+00">
                  <c:v>2.1790500000000001E-2</c:v>
                </c:pt>
                <c:pt idx="3978">
                  <c:v>1.31407E-2</c:v>
                </c:pt>
                <c:pt idx="3979">
                  <c:v>1.8877000000000001E-2</c:v>
                </c:pt>
                <c:pt idx="3980">
                  <c:v>1.1188500000000001E-2</c:v>
                </c:pt>
                <c:pt idx="3981">
                  <c:v>1.8264800000000001E-2</c:v>
                </c:pt>
                <c:pt idx="3982">
                  <c:v>1.2745899999999999E-2</c:v>
                </c:pt>
                <c:pt idx="3983">
                  <c:v>2.0117800000000002E-2</c:v>
                </c:pt>
                <c:pt idx="3984">
                  <c:v>2.3117100000000002E-2</c:v>
                </c:pt>
                <c:pt idx="3985">
                  <c:v>1.65224E-2</c:v>
                </c:pt>
                <c:pt idx="3986">
                  <c:v>1.2197499999999999E-3</c:v>
                </c:pt>
                <c:pt idx="3987">
                  <c:v>6.1721800000000002E-3</c:v>
                </c:pt>
                <c:pt idx="3988">
                  <c:v>2.8252599999999999E-2</c:v>
                </c:pt>
                <c:pt idx="3989">
                  <c:v>2.6746700000000002E-2</c:v>
                </c:pt>
                <c:pt idx="3990">
                  <c:v>2.0467800000000001E-2</c:v>
                </c:pt>
                <c:pt idx="3991">
                  <c:v>1.07346E-2</c:v>
                </c:pt>
                <c:pt idx="3992">
                  <c:v>5.2557000000000003E-3</c:v>
                </c:pt>
                <c:pt idx="3993">
                  <c:v>1.0005E-2</c:v>
                </c:pt>
                <c:pt idx="3994">
                  <c:v>1.0018300000000001E-2</c:v>
                </c:pt>
                <c:pt idx="3995">
                  <c:v>1.2105899999999999E-2</c:v>
                </c:pt>
                <c:pt idx="3996">
                  <c:v>8.2931499999999991E-3</c:v>
                </c:pt>
                <c:pt idx="3997">
                  <c:v>-7.2879800000000003E-3</c:v>
                </c:pt>
                <c:pt idx="3998">
                  <c:v>6.9532400000000003E-3</c:v>
                </c:pt>
                <c:pt idx="3999">
                  <c:v>5.4483400000000003E-3</c:v>
                </c:pt>
                <c:pt idx="4000">
                  <c:v>6.3524200000000001E-3</c:v>
                </c:pt>
                <c:pt idx="4001">
                  <c:v>2.0169300000000001E-2</c:v>
                </c:pt>
                <c:pt idx="4002">
                  <c:v>1.40362E-2</c:v>
                </c:pt>
                <c:pt idx="4003">
                  <c:v>1.1220900000000001E-2</c:v>
                </c:pt>
                <c:pt idx="4004">
                  <c:v>8.0947899999999993E-3</c:v>
                </c:pt>
                <c:pt idx="4005">
                  <c:v>1.8349600000000001E-2</c:v>
                </c:pt>
                <c:pt idx="4006">
                  <c:v>5.8994299999999998E-3</c:v>
                </c:pt>
                <c:pt idx="4007">
                  <c:v>1.31006E-2</c:v>
                </c:pt>
                <c:pt idx="4008">
                  <c:v>1.6256300000000001E-2</c:v>
                </c:pt>
                <c:pt idx="4009">
                  <c:v>1.1749300000000001E-2</c:v>
                </c:pt>
                <c:pt idx="4010">
                  <c:v>8.5992800000000008E-3</c:v>
                </c:pt>
                <c:pt idx="4011">
                  <c:v>-3.12233E-3</c:v>
                </c:pt>
                <c:pt idx="4012">
                  <c:v>8.6564999999999993E-3</c:v>
                </c:pt>
                <c:pt idx="4013">
                  <c:v>2.1840100000000001E-2</c:v>
                </c:pt>
                <c:pt idx="4014">
                  <c:v>1.6944899999999999E-2</c:v>
                </c:pt>
                <c:pt idx="4015">
                  <c:v>-1.6613000000000001E-3</c:v>
                </c:pt>
                <c:pt idx="4016">
                  <c:v>-2.0103500000000002E-3</c:v>
                </c:pt>
                <c:pt idx="4017">
                  <c:v>5.7935699999999996E-3</c:v>
                </c:pt>
                <c:pt idx="4018">
                  <c:v>9.1896100000000008E-3</c:v>
                </c:pt>
                <c:pt idx="4019">
                  <c:v>7.4958800000000003E-4</c:v>
                </c:pt>
                <c:pt idx="4020">
                  <c:v>2.6722E-3</c:v>
                </c:pt>
                <c:pt idx="4021">
                  <c:v>5.1565200000000004E-3</c:v>
                </c:pt>
                <c:pt idx="4022">
                  <c:v>-1.75266E-2</c:v>
                </c:pt>
                <c:pt idx="4023">
                  <c:v>3.5238299999999999E-3</c:v>
                </c:pt>
                <c:pt idx="4024">
                  <c:v>-3.12138E-3</c:v>
                </c:pt>
                <c:pt idx="4025">
                  <c:v>1.1625299999999999E-3</c:v>
                </c:pt>
                <c:pt idx="4026">
                  <c:v>-6.4163199999999997E-3</c:v>
                </c:pt>
                <c:pt idx="4027">
                  <c:v>-1.0385500000000001E-3</c:v>
                </c:pt>
                <c:pt idx="4028">
                  <c:v>-2.0551699999999998E-3</c:v>
                </c:pt>
                <c:pt idx="4029">
                  <c:v>-7.47395E-3</c:v>
                </c:pt>
                <c:pt idx="4030">
                  <c:v>5.6772200000000002E-3</c:v>
                </c:pt>
                <c:pt idx="4031">
                  <c:v>8.1157699999999996E-4</c:v>
                </c:pt>
                <c:pt idx="4032">
                  <c:v>1.4437699999999999E-2</c:v>
                </c:pt>
                <c:pt idx="4033">
                  <c:v>2.9859499999999998E-3</c:v>
                </c:pt>
                <c:pt idx="4034">
                  <c:v>7.2126400000000002E-3</c:v>
                </c:pt>
                <c:pt idx="4035">
                  <c:v>5.9957500000000002E-3</c:v>
                </c:pt>
                <c:pt idx="4036">
                  <c:v>-5.5265399999999999E-3</c:v>
                </c:pt>
                <c:pt idx="4037">
                  <c:v>2.1867800000000001E-3</c:v>
                </c:pt>
                <c:pt idx="4038">
                  <c:v>5.7821299999999999E-3</c:v>
                </c:pt>
                <c:pt idx="4039">
                  <c:v>1.0946300000000001E-2</c:v>
                </c:pt>
                <c:pt idx="4040">
                  <c:v>-8.5277600000000005E-3</c:v>
                </c:pt>
                <c:pt idx="4041">
                  <c:v>-3.3187899999999998E-4</c:v>
                </c:pt>
                <c:pt idx="4042">
                  <c:v>-1.5716599999999999E-3</c:v>
                </c:pt>
                <c:pt idx="4043">
                  <c:v>1.6403199999999999E-4</c:v>
                </c:pt>
                <c:pt idx="4044">
                  <c:v>4.2705499999999997E-3</c:v>
                </c:pt>
                <c:pt idx="4045">
                  <c:v>7.6389299999999997E-4</c:v>
                </c:pt>
                <c:pt idx="4046">
                  <c:v>-5.1307700000000002E-4</c:v>
                </c:pt>
                <c:pt idx="4047">
                  <c:v>-8.3942400000000007E-3</c:v>
                </c:pt>
                <c:pt idx="4048">
                  <c:v>4.6939800000000004E-3</c:v>
                </c:pt>
                <c:pt idx="4049">
                  <c:v>8.4257099999999994E-3</c:v>
                </c:pt>
                <c:pt idx="4050">
                  <c:v>9.25255E-3</c:v>
                </c:pt>
                <c:pt idx="4051">
                  <c:v>-6.0739499999999998E-3</c:v>
                </c:pt>
                <c:pt idx="4052">
                  <c:v>-3.7231400000000002E-3</c:v>
                </c:pt>
                <c:pt idx="4053">
                  <c:v>-4.8942600000000001E-3</c:v>
                </c:pt>
                <c:pt idx="4054">
                  <c:v>-5.6800799999999997E-3</c:v>
                </c:pt>
                <c:pt idx="4055">
                  <c:v>8.8930099999999998E-3</c:v>
                </c:pt>
                <c:pt idx="4056">
                  <c:v>-1.22519E-2</c:v>
                </c:pt>
                <c:pt idx="4057">
                  <c:v>5.1078800000000004E-3</c:v>
                </c:pt>
                <c:pt idx="4058">
                  <c:v>-2.8715099999999999E-3</c:v>
                </c:pt>
                <c:pt idx="4059">
                  <c:v>-6.5975199999999999E-3</c:v>
                </c:pt>
                <c:pt idx="4060">
                  <c:v>1.07765E-4</c:v>
                </c:pt>
                <c:pt idx="4061">
                  <c:v>-1.35994E-3</c:v>
                </c:pt>
                <c:pt idx="4062">
                  <c:v>1.6773199999999999E-2</c:v>
                </c:pt>
                <c:pt idx="4063">
                  <c:v>-5.3119700000000001E-3</c:v>
                </c:pt>
                <c:pt idx="4064">
                  <c:v>5.9795400000000004E-4</c:v>
                </c:pt>
                <c:pt idx="4065">
                  <c:v>-1.56689E-3</c:v>
                </c:pt>
                <c:pt idx="4066">
                  <c:v>1.24273E-2</c:v>
                </c:pt>
                <c:pt idx="4067">
                  <c:v>9.9658999999999998E-3</c:v>
                </c:pt>
                <c:pt idx="4068">
                  <c:v>2.81715E-3</c:v>
                </c:pt>
                <c:pt idx="4069">
                  <c:v>6.8263999999999998E-3</c:v>
                </c:pt>
                <c:pt idx="4070">
                  <c:v>-8.34179E-3</c:v>
                </c:pt>
                <c:pt idx="4071">
                  <c:v>3.1814600000000001E-3</c:v>
                </c:pt>
                <c:pt idx="4072">
                  <c:v>1.6078900000000001E-3</c:v>
                </c:pt>
                <c:pt idx="4073">
                  <c:v>-3.5095200000000002E-4</c:v>
                </c:pt>
                <c:pt idx="4074">
                  <c:v>1.11103E-3</c:v>
                </c:pt>
                <c:pt idx="4075">
                  <c:v>-2.4786000000000001E-3</c:v>
                </c:pt>
                <c:pt idx="4076">
                  <c:v>7.5531000000000003E-4</c:v>
                </c:pt>
                <c:pt idx="4077">
                  <c:v>1.4686600000000001E-3</c:v>
                </c:pt>
                <c:pt idx="4078">
                  <c:v>1.7872800000000001E-2</c:v>
                </c:pt>
                <c:pt idx="4079">
                  <c:v>1.16186E-2</c:v>
                </c:pt>
                <c:pt idx="4080">
                  <c:v>2.5005299999999999E-3</c:v>
                </c:pt>
                <c:pt idx="4081">
                  <c:v>-6.22654E-3</c:v>
                </c:pt>
                <c:pt idx="4082">
                  <c:v>-7.7533699999999997E-4</c:v>
                </c:pt>
                <c:pt idx="4083">
                  <c:v>1.34373E-3</c:v>
                </c:pt>
                <c:pt idx="4084">
                  <c:v>4.9304999999999998E-4</c:v>
                </c:pt>
                <c:pt idx="4085">
                  <c:v>1.28746E-3</c:v>
                </c:pt>
                <c:pt idx="4086">
                  <c:v>1.6212500000000001E-3</c:v>
                </c:pt>
                <c:pt idx="4087">
                  <c:v>1.6431799999999999E-3</c:v>
                </c:pt>
                <c:pt idx="4088">
                  <c:v>4.9171400000000004E-3</c:v>
                </c:pt>
                <c:pt idx="4089">
                  <c:v>6.2837600000000002E-3</c:v>
                </c:pt>
                <c:pt idx="4090">
                  <c:v>1.9731499999999999E-3</c:v>
                </c:pt>
                <c:pt idx="4091">
                  <c:v>9.7103099999999998E-3</c:v>
                </c:pt>
                <c:pt idx="4092">
                  <c:v>-6.6623699999999999E-3</c:v>
                </c:pt>
                <c:pt idx="4093">
                  <c:v>2.7627900000000002E-3</c:v>
                </c:pt>
                <c:pt idx="4094">
                  <c:v>-4.6729999999999997E-4</c:v>
                </c:pt>
                <c:pt idx="4095">
                  <c:v>-1.80244E-4</c:v>
                </c:pt>
                <c:pt idx="4096">
                  <c:v>-7.5740800000000004E-3</c:v>
                </c:pt>
                <c:pt idx="4097">
                  <c:v>-3.7546200000000002E-3</c:v>
                </c:pt>
                <c:pt idx="4098">
                  <c:v>3.26538E-3</c:v>
                </c:pt>
                <c:pt idx="4099">
                  <c:v>-2.2621199999999998E-3</c:v>
                </c:pt>
                <c:pt idx="4100">
                  <c:v>3.5266899999999999E-3</c:v>
                </c:pt>
                <c:pt idx="4101">
                  <c:v>5.0258599999999996E-4</c:v>
                </c:pt>
                <c:pt idx="4102">
                  <c:v>1.99318E-4</c:v>
                </c:pt>
                <c:pt idx="4103">
                  <c:v>-8.3818399999999998E-3</c:v>
                </c:pt>
                <c:pt idx="4104">
                  <c:v>-4.7130599999999998E-3</c:v>
                </c:pt>
                <c:pt idx="4105">
                  <c:v>-1.3332400000000001E-3</c:v>
                </c:pt>
                <c:pt idx="4106">
                  <c:v>-4.9324E-3</c:v>
                </c:pt>
                <c:pt idx="4107">
                  <c:v>-2.6512100000000002E-3</c:v>
                </c:pt>
                <c:pt idx="4108">
                  <c:v>-2.7570699999999999E-3</c:v>
                </c:pt>
                <c:pt idx="4109">
                  <c:v>-5.4225899999999997E-3</c:v>
                </c:pt>
                <c:pt idx="4110">
                  <c:v>-2.3174300000000001E-3</c:v>
                </c:pt>
                <c:pt idx="4111">
                  <c:v>-4.4784500000000001E-3</c:v>
                </c:pt>
                <c:pt idx="4112">
                  <c:v>-8.1844299999999995E-3</c:v>
                </c:pt>
                <c:pt idx="4113">
                  <c:v>-6.78062E-4</c:v>
                </c:pt>
                <c:pt idx="4114">
                  <c:v>1.09863E-3</c:v>
                </c:pt>
                <c:pt idx="4115">
                  <c:v>-2.8924900000000002E-3</c:v>
                </c:pt>
                <c:pt idx="4116">
                  <c:v>-1.0671599999999999E-3</c:v>
                </c:pt>
                <c:pt idx="4117">
                  <c:v>-6.7176800000000002E-3</c:v>
                </c:pt>
                <c:pt idx="4118">
                  <c:v>5.8651000000000005E-4</c:v>
                </c:pt>
                <c:pt idx="4119">
                  <c:v>5.2595100000000002E-3</c:v>
                </c:pt>
                <c:pt idx="4120">
                  <c:v>-5.2738199999999996E-4</c:v>
                </c:pt>
                <c:pt idx="4121">
                  <c:v>2.2983600000000002E-3</c:v>
                </c:pt>
                <c:pt idx="4122">
                  <c:v>-1.16863E-2</c:v>
                </c:pt>
                <c:pt idx="4123">
                  <c:v>2.0370499999999999E-3</c:v>
                </c:pt>
                <c:pt idx="4124">
                  <c:v>-1.33858E-2</c:v>
                </c:pt>
                <c:pt idx="4125">
                  <c:v>-9.9716200000000005E-3</c:v>
                </c:pt>
                <c:pt idx="4126">
                  <c:v>-9.9487299999999994E-3</c:v>
                </c:pt>
                <c:pt idx="4127">
                  <c:v>-3.8337699999999998E-3</c:v>
                </c:pt>
                <c:pt idx="4128">
                  <c:v>4.0740999999999998E-3</c:v>
                </c:pt>
                <c:pt idx="4129">
                  <c:v>-2.1173500000000001E-2</c:v>
                </c:pt>
                <c:pt idx="4130">
                  <c:v>-1.0967299999999999E-2</c:v>
                </c:pt>
                <c:pt idx="4131">
                  <c:v>-7.0304900000000004E-3</c:v>
                </c:pt>
                <c:pt idx="4132">
                  <c:v>-2.1031399999999999E-2</c:v>
                </c:pt>
                <c:pt idx="4133">
                  <c:v>-1.12782E-2</c:v>
                </c:pt>
                <c:pt idx="4134">
                  <c:v>-1.6469000000000001E-2</c:v>
                </c:pt>
                <c:pt idx="4135">
                  <c:v>-1.2609499999999999E-2</c:v>
                </c:pt>
                <c:pt idx="4136">
                  <c:v>-8.3589600000000003E-3</c:v>
                </c:pt>
                <c:pt idx="4137">
                  <c:v>-2.82717E-2</c:v>
                </c:pt>
                <c:pt idx="4138">
                  <c:v>-1.49879E-2</c:v>
                </c:pt>
                <c:pt idx="4139">
                  <c:v>-8.8500999999999996E-3</c:v>
                </c:pt>
                <c:pt idx="4140">
                  <c:v>-1.8917099999999999E-2</c:v>
                </c:pt>
                <c:pt idx="4141">
                  <c:v>-1.7257700000000001E-2</c:v>
                </c:pt>
                <c:pt idx="4142">
                  <c:v>-1.41602E-2</c:v>
                </c:pt>
                <c:pt idx="4143">
                  <c:v>-4.2705499999999997E-3</c:v>
                </c:pt>
                <c:pt idx="4144">
                  <c:v>-7.8153600000000004E-3</c:v>
                </c:pt>
                <c:pt idx="4145">
                  <c:v>-1.0767000000000001E-2</c:v>
                </c:pt>
                <c:pt idx="4146">
                  <c:v>-1.4006599999999999E-2</c:v>
                </c:pt>
                <c:pt idx="4147">
                  <c:v>-7.3881099999999998E-3</c:v>
                </c:pt>
                <c:pt idx="4148">
                  <c:v>-2.14672E-3</c:v>
                </c:pt>
                <c:pt idx="4149">
                  <c:v>-3.6306400000000001E-3</c:v>
                </c:pt>
                <c:pt idx="4150">
                  <c:v>-1.12677E-2</c:v>
                </c:pt>
                <c:pt idx="4151">
                  <c:v>-4.4832199999999996E-3</c:v>
                </c:pt>
                <c:pt idx="4152">
                  <c:v>-1.2152700000000001E-2</c:v>
                </c:pt>
                <c:pt idx="4153">
                  <c:v>-1.3290400000000001E-2</c:v>
                </c:pt>
                <c:pt idx="4154">
                  <c:v>-1.1350600000000001E-2</c:v>
                </c:pt>
                <c:pt idx="4155">
                  <c:v>-1.1249500000000001E-2</c:v>
                </c:pt>
                <c:pt idx="4156">
                  <c:v>-5.5160499999999998E-3</c:v>
                </c:pt>
                <c:pt idx="4157">
                  <c:v>-1.00927E-2</c:v>
                </c:pt>
                <c:pt idx="4158">
                  <c:v>-1.3339E-2</c:v>
                </c:pt>
                <c:pt idx="4159">
                  <c:v>-1.57738E-3</c:v>
                </c:pt>
                <c:pt idx="4160">
                  <c:v>-6.69098E-3</c:v>
                </c:pt>
                <c:pt idx="4161">
                  <c:v>-1.43509E-2</c:v>
                </c:pt>
                <c:pt idx="4162">
                  <c:v>-1.08538E-2</c:v>
                </c:pt>
                <c:pt idx="4163">
                  <c:v>-1.1301E-2</c:v>
                </c:pt>
                <c:pt idx="4164">
                  <c:v>-1.3150200000000001E-2</c:v>
                </c:pt>
                <c:pt idx="4165">
                  <c:v>-5.4426199999999996E-3</c:v>
                </c:pt>
                <c:pt idx="4166">
                  <c:v>-1.0272999999999999E-2</c:v>
                </c:pt>
                <c:pt idx="4167">
                  <c:v>-7.3738099999999997E-3</c:v>
                </c:pt>
                <c:pt idx="4168">
                  <c:v>-1.56221E-2</c:v>
                </c:pt>
                <c:pt idx="4169">
                  <c:v>-2.1776199999999999E-2</c:v>
                </c:pt>
                <c:pt idx="4170">
                  <c:v>-2.4390200000000001E-2</c:v>
                </c:pt>
                <c:pt idx="4171">
                  <c:v>-8.8634500000000001E-3</c:v>
                </c:pt>
                <c:pt idx="4172">
                  <c:v>-9.7293899999999992E-3</c:v>
                </c:pt>
                <c:pt idx="4173">
                  <c:v>-1.61695E-2</c:v>
                </c:pt>
                <c:pt idx="4174">
                  <c:v>-1.9479799999999999E-2</c:v>
                </c:pt>
                <c:pt idx="4175">
                  <c:v>-6.7806200000000002E-3</c:v>
                </c:pt>
                <c:pt idx="4176">
                  <c:v>-2.0864500000000001E-2</c:v>
                </c:pt>
                <c:pt idx="4177">
                  <c:v>-1.8680599999999999E-2</c:v>
                </c:pt>
                <c:pt idx="4178">
                  <c:v>-8.7318399999999994E-3</c:v>
                </c:pt>
                <c:pt idx="4179">
                  <c:v>-1.45912E-2</c:v>
                </c:pt>
                <c:pt idx="4180">
                  <c:v>-1.3337099999999999E-2</c:v>
                </c:pt>
                <c:pt idx="4181">
                  <c:v>-2.4622000000000002E-2</c:v>
                </c:pt>
                <c:pt idx="4182">
                  <c:v>-4.9753200000000001E-3</c:v>
                </c:pt>
                <c:pt idx="4183">
                  <c:v>-2.2925399999999999E-2</c:v>
                </c:pt>
                <c:pt idx="4184">
                  <c:v>-7.0209499999999998E-3</c:v>
                </c:pt>
                <c:pt idx="4185">
                  <c:v>-1.6933400000000001E-2</c:v>
                </c:pt>
                <c:pt idx="4186">
                  <c:v>-1.9080199999999999E-2</c:v>
                </c:pt>
                <c:pt idx="4187">
                  <c:v>-8.3770800000000003E-3</c:v>
                </c:pt>
                <c:pt idx="4188">
                  <c:v>-2.92873E-3</c:v>
                </c:pt>
                <c:pt idx="4189">
                  <c:v>-1.6425100000000002E-2</c:v>
                </c:pt>
                <c:pt idx="4190">
                  <c:v>-6.7701300000000001E-3</c:v>
                </c:pt>
                <c:pt idx="4191">
                  <c:v>-9.6511800000000005E-4</c:v>
                </c:pt>
                <c:pt idx="4192">
                  <c:v>-4.3783199999999998E-3</c:v>
                </c:pt>
                <c:pt idx="4193">
                  <c:v>-6.7968400000000002E-3</c:v>
                </c:pt>
                <c:pt idx="4194">
                  <c:v>-6.0386700000000003E-3</c:v>
                </c:pt>
                <c:pt idx="4195">
                  <c:v>-6.2971099999999999E-3</c:v>
                </c:pt>
                <c:pt idx="4196">
                  <c:v>-8.3046000000000005E-3</c:v>
                </c:pt>
                <c:pt idx="4197">
                  <c:v>-6.1111500000000001E-3</c:v>
                </c:pt>
                <c:pt idx="4198">
                  <c:v>-7.8468300000000008E-3</c:v>
                </c:pt>
                <c:pt idx="4199">
                  <c:v>-9.5748900000000008E-3</c:v>
                </c:pt>
                <c:pt idx="4200">
                  <c:v>-4.7016100000000002E-3</c:v>
                </c:pt>
                <c:pt idx="4201">
                  <c:v>8.3656300000000006E-3</c:v>
                </c:pt>
                <c:pt idx="4202">
                  <c:v>-1.1978100000000001E-3</c:v>
                </c:pt>
                <c:pt idx="4203">
                  <c:v>-3.3903100000000001E-3</c:v>
                </c:pt>
                <c:pt idx="4204">
                  <c:v>-8.1920599999999993E-3</c:v>
                </c:pt>
                <c:pt idx="4205" formatCode="0.00E+00">
                  <c:v>-1.32046E-2</c:v>
                </c:pt>
                <c:pt idx="4206">
                  <c:v>-6.2713600000000001E-3</c:v>
                </c:pt>
                <c:pt idx="4207">
                  <c:v>-1.5543E-2</c:v>
                </c:pt>
                <c:pt idx="4208">
                  <c:v>-1.8766399999999999E-2</c:v>
                </c:pt>
                <c:pt idx="4209">
                  <c:v>-9.8981899999999994E-3</c:v>
                </c:pt>
                <c:pt idx="4210">
                  <c:v>-1.1649100000000001E-2</c:v>
                </c:pt>
                <c:pt idx="4211">
                  <c:v>-1.53151E-2</c:v>
                </c:pt>
                <c:pt idx="4212">
                  <c:v>-1.75371E-2</c:v>
                </c:pt>
                <c:pt idx="4213">
                  <c:v>-1.88627E-2</c:v>
                </c:pt>
                <c:pt idx="4214">
                  <c:v>-1.14269E-2</c:v>
                </c:pt>
                <c:pt idx="4215">
                  <c:v>-1.01385E-2</c:v>
                </c:pt>
                <c:pt idx="4216">
                  <c:v>-2.60658E-2</c:v>
                </c:pt>
                <c:pt idx="4217">
                  <c:v>-1.87101E-2</c:v>
                </c:pt>
                <c:pt idx="4218">
                  <c:v>-6.0873000000000003E-3</c:v>
                </c:pt>
                <c:pt idx="4219">
                  <c:v>-9.6540500000000008E-3</c:v>
                </c:pt>
                <c:pt idx="4220">
                  <c:v>-1.5929200000000001E-2</c:v>
                </c:pt>
                <c:pt idx="4221">
                  <c:v>-8.7614100000000007E-3</c:v>
                </c:pt>
                <c:pt idx="4222">
                  <c:v>-3.8862200000000001E-3</c:v>
                </c:pt>
                <c:pt idx="4223">
                  <c:v>-1.9861199999999999E-2</c:v>
                </c:pt>
                <c:pt idx="4224">
                  <c:v>-1.70498E-2</c:v>
                </c:pt>
                <c:pt idx="4225">
                  <c:v>-1.4938399999999999E-2</c:v>
                </c:pt>
                <c:pt idx="4226">
                  <c:v>4.1008E-4</c:v>
                </c:pt>
                <c:pt idx="4227">
                  <c:v>-1.03569E-2</c:v>
                </c:pt>
                <c:pt idx="4228">
                  <c:v>-8.3818399999999998E-3</c:v>
                </c:pt>
                <c:pt idx="4229">
                  <c:v>-1.61333E-2</c:v>
                </c:pt>
                <c:pt idx="4230">
                  <c:v>-3.1499900000000001E-3</c:v>
                </c:pt>
                <c:pt idx="4231">
                  <c:v>-1.0515200000000001E-2</c:v>
                </c:pt>
                <c:pt idx="4232">
                  <c:v>-6.6938400000000004E-3</c:v>
                </c:pt>
                <c:pt idx="4233">
                  <c:v>-1.6837100000000001E-2</c:v>
                </c:pt>
                <c:pt idx="4234">
                  <c:v>-1.9727700000000001E-2</c:v>
                </c:pt>
                <c:pt idx="4235">
                  <c:v>-1.87511E-2</c:v>
                </c:pt>
                <c:pt idx="4236">
                  <c:v>-2.1873500000000001E-2</c:v>
                </c:pt>
                <c:pt idx="4237">
                  <c:v>-1.6716000000000002E-2</c:v>
                </c:pt>
                <c:pt idx="4238">
                  <c:v>-1.4409099999999999E-2</c:v>
                </c:pt>
                <c:pt idx="4239">
                  <c:v>-1.1807399999999999E-2</c:v>
                </c:pt>
                <c:pt idx="4240">
                  <c:v>-1.7528499999999999E-2</c:v>
                </c:pt>
                <c:pt idx="4241">
                  <c:v>-1.56507E-2</c:v>
                </c:pt>
                <c:pt idx="4242" formatCode="0.00E+00">
                  <c:v>-2.4972899999999999E-2</c:v>
                </c:pt>
                <c:pt idx="4243">
                  <c:v>-1.8184700000000002E-2</c:v>
                </c:pt>
                <c:pt idx="4244">
                  <c:v>-9.2401500000000008E-3</c:v>
                </c:pt>
                <c:pt idx="4245">
                  <c:v>-1.09158E-2</c:v>
                </c:pt>
                <c:pt idx="4246">
                  <c:v>-1.26295E-2</c:v>
                </c:pt>
                <c:pt idx="4247">
                  <c:v>-1.9578000000000002E-2</c:v>
                </c:pt>
                <c:pt idx="4248">
                  <c:v>-1.24502E-2</c:v>
                </c:pt>
                <c:pt idx="4249">
                  <c:v>-3.4494399999999998E-3</c:v>
                </c:pt>
                <c:pt idx="4250">
                  <c:v>-9.1237999999999996E-3</c:v>
                </c:pt>
                <c:pt idx="4251">
                  <c:v>-1.2743000000000001E-2</c:v>
                </c:pt>
                <c:pt idx="4252">
                  <c:v>-1.58558E-2</c:v>
                </c:pt>
                <c:pt idx="4253">
                  <c:v>-1.16997E-2</c:v>
                </c:pt>
                <c:pt idx="4254">
                  <c:v>-1.4128699999999999E-2</c:v>
                </c:pt>
                <c:pt idx="4255">
                  <c:v>-5.9557000000000004E-3</c:v>
                </c:pt>
                <c:pt idx="4256">
                  <c:v>-8.5926100000000005E-3</c:v>
                </c:pt>
                <c:pt idx="4257" formatCode="0.00E+00">
                  <c:v>-2.5014899999999999E-3</c:v>
                </c:pt>
                <c:pt idx="4258">
                  <c:v>-1.09596E-2</c:v>
                </c:pt>
                <c:pt idx="4259">
                  <c:v>2.1553000000000002E-3</c:v>
                </c:pt>
                <c:pt idx="4260">
                  <c:v>-6.6661800000000001E-4</c:v>
                </c:pt>
                <c:pt idx="4261">
                  <c:v>-1.20134E-2</c:v>
                </c:pt>
                <c:pt idx="4262">
                  <c:v>-9.0551399999999997E-3</c:v>
                </c:pt>
                <c:pt idx="4263">
                  <c:v>-1.7347300000000001E-3</c:v>
                </c:pt>
                <c:pt idx="4264">
                  <c:v>-8.7738E-3</c:v>
                </c:pt>
                <c:pt idx="4265">
                  <c:v>-1.44634E-2</c:v>
                </c:pt>
                <c:pt idx="4266">
                  <c:v>-1.0165199999999999E-2</c:v>
                </c:pt>
                <c:pt idx="4267" formatCode="0.00E+00">
                  <c:v>7.0314399999999999E-3</c:v>
                </c:pt>
                <c:pt idx="4268">
                  <c:v>-8.1358000000000003E-3</c:v>
                </c:pt>
                <c:pt idx="4269">
                  <c:v>-5.3463E-3</c:v>
                </c:pt>
                <c:pt idx="4270">
                  <c:v>-1.1179E-2</c:v>
                </c:pt>
                <c:pt idx="4271">
                  <c:v>-9.0742099999999992E-3</c:v>
                </c:pt>
                <c:pt idx="4272">
                  <c:v>-9.4585399999999997E-3</c:v>
                </c:pt>
                <c:pt idx="4273">
                  <c:v>-2.3220999999999999E-2</c:v>
                </c:pt>
                <c:pt idx="4274">
                  <c:v>-9.2983200000000005E-3</c:v>
                </c:pt>
                <c:pt idx="4275">
                  <c:v>-6.3857999999999996E-3</c:v>
                </c:pt>
                <c:pt idx="4276">
                  <c:v>3.3979399999999999E-3</c:v>
                </c:pt>
                <c:pt idx="4277">
                  <c:v>-1.70107E-2</c:v>
                </c:pt>
                <c:pt idx="4278">
                  <c:v>-9.7398799999999994E-3</c:v>
                </c:pt>
                <c:pt idx="4279">
                  <c:v>1.5831E-3</c:v>
                </c:pt>
                <c:pt idx="4280">
                  <c:v>-8.1014599999999996E-3</c:v>
                </c:pt>
                <c:pt idx="4281">
                  <c:v>1.9168900000000001E-3</c:v>
                </c:pt>
                <c:pt idx="4282">
                  <c:v>-1.45483E-2</c:v>
                </c:pt>
                <c:pt idx="4283">
                  <c:v>-1.90449E-3</c:v>
                </c:pt>
                <c:pt idx="4284">
                  <c:v>-1.27945E-2</c:v>
                </c:pt>
                <c:pt idx="4285">
                  <c:v>-7.3490099999999996E-3</c:v>
                </c:pt>
                <c:pt idx="4286">
                  <c:v>-6.9704099999999998E-3</c:v>
                </c:pt>
                <c:pt idx="4287">
                  <c:v>-1.09873E-2</c:v>
                </c:pt>
                <c:pt idx="4288">
                  <c:v>-1.62191E-2</c:v>
                </c:pt>
                <c:pt idx="4289">
                  <c:v>-1.8071199999999999E-2</c:v>
                </c:pt>
                <c:pt idx="4290">
                  <c:v>-9.6025499999999996E-3</c:v>
                </c:pt>
                <c:pt idx="4291">
                  <c:v>-1.8531800000000001E-2</c:v>
                </c:pt>
                <c:pt idx="4292">
                  <c:v>-1.36776E-2</c:v>
                </c:pt>
                <c:pt idx="4293">
                  <c:v>-1.1941E-2</c:v>
                </c:pt>
                <c:pt idx="4294">
                  <c:v>-1.39236E-2</c:v>
                </c:pt>
                <c:pt idx="4295">
                  <c:v>-8.2158999999999999E-3</c:v>
                </c:pt>
                <c:pt idx="4296">
                  <c:v>-8.4314300000000002E-3</c:v>
                </c:pt>
                <c:pt idx="4297">
                  <c:v>-1.80149E-2</c:v>
                </c:pt>
                <c:pt idx="4298">
                  <c:v>-1.8338199999999999E-2</c:v>
                </c:pt>
                <c:pt idx="4299">
                  <c:v>-8.8777500000000002E-3</c:v>
                </c:pt>
                <c:pt idx="4300">
                  <c:v>-1.00298E-2</c:v>
                </c:pt>
                <c:pt idx="4301">
                  <c:v>-1.2041100000000001E-2</c:v>
                </c:pt>
                <c:pt idx="4302">
                  <c:v>-1.0579099999999999E-2</c:v>
                </c:pt>
                <c:pt idx="4303">
                  <c:v>-1.1522299999999999E-2</c:v>
                </c:pt>
                <c:pt idx="4304">
                  <c:v>-7.36237E-3</c:v>
                </c:pt>
                <c:pt idx="4305">
                  <c:v>-7.0972400000000003E-3</c:v>
                </c:pt>
                <c:pt idx="4306">
                  <c:v>-1.36242E-2</c:v>
                </c:pt>
                <c:pt idx="4307">
                  <c:v>-1.06812E-2</c:v>
                </c:pt>
                <c:pt idx="4308">
                  <c:v>-1.50948E-2</c:v>
                </c:pt>
                <c:pt idx="4309">
                  <c:v>-1.4740899999999999E-2</c:v>
                </c:pt>
                <c:pt idx="4310">
                  <c:v>-8.6288500000000004E-3</c:v>
                </c:pt>
                <c:pt idx="4311">
                  <c:v>-1.1619600000000001E-2</c:v>
                </c:pt>
                <c:pt idx="4312" formatCode="0.00E+00">
                  <c:v>-1.7097500000000002E-2</c:v>
                </c:pt>
                <c:pt idx="4313">
                  <c:v>-8.6689000000000002E-3</c:v>
                </c:pt>
                <c:pt idx="4314" formatCode="0.00E+00">
                  <c:v>-3.0298199999999999E-3</c:v>
                </c:pt>
                <c:pt idx="4315">
                  <c:v>-1.56975E-2</c:v>
                </c:pt>
                <c:pt idx="4316">
                  <c:v>-1.5986400000000001E-2</c:v>
                </c:pt>
                <c:pt idx="4317">
                  <c:v>-1.46503E-2</c:v>
                </c:pt>
                <c:pt idx="4318">
                  <c:v>-4.8532499999999999E-3</c:v>
                </c:pt>
                <c:pt idx="4319">
                  <c:v>-5.1631899999999998E-3</c:v>
                </c:pt>
                <c:pt idx="4320">
                  <c:v>-2.2668800000000002E-3</c:v>
                </c:pt>
                <c:pt idx="4321">
                  <c:v>-9.1524099999999997E-3</c:v>
                </c:pt>
                <c:pt idx="4322">
                  <c:v>5.7439800000000001E-3</c:v>
                </c:pt>
                <c:pt idx="4323">
                  <c:v>-4.5604699999999996E-3</c:v>
                </c:pt>
                <c:pt idx="4324">
                  <c:v>6.7663200000000001E-3</c:v>
                </c:pt>
                <c:pt idx="4325">
                  <c:v>2.3241E-3</c:v>
                </c:pt>
                <c:pt idx="4326" formatCode="0.00E+00">
                  <c:v>-2.2039400000000002E-3</c:v>
                </c:pt>
                <c:pt idx="4327">
                  <c:v>6.5908399999999997E-3</c:v>
                </c:pt>
                <c:pt idx="4328">
                  <c:v>-1.04399E-2</c:v>
                </c:pt>
                <c:pt idx="4329">
                  <c:v>1.30796E-2</c:v>
                </c:pt>
                <c:pt idx="4330">
                  <c:v>-4.9285900000000001E-3</c:v>
                </c:pt>
                <c:pt idx="4331">
                  <c:v>-5.3920699999999997E-3</c:v>
                </c:pt>
                <c:pt idx="4332">
                  <c:v>-6.0386700000000003E-3</c:v>
                </c:pt>
                <c:pt idx="4333">
                  <c:v>-1.12057E-3</c:v>
                </c:pt>
                <c:pt idx="4334">
                  <c:v>1.8968599999999999E-2</c:v>
                </c:pt>
                <c:pt idx="4335">
                  <c:v>-7.8229900000000002E-3</c:v>
                </c:pt>
                <c:pt idx="4336">
                  <c:v>4.9400300000000002E-4</c:v>
                </c:pt>
                <c:pt idx="4337">
                  <c:v>-1.1957199999999999E-2</c:v>
                </c:pt>
                <c:pt idx="4338">
                  <c:v>3.0803699999999999E-4</c:v>
                </c:pt>
                <c:pt idx="4339">
                  <c:v>-1.0056499999999999E-2</c:v>
                </c:pt>
                <c:pt idx="4340">
                  <c:v>2.2907299999999999E-3</c:v>
                </c:pt>
                <c:pt idx="4341">
                  <c:v>5.7468399999999996E-3</c:v>
                </c:pt>
                <c:pt idx="4342">
                  <c:v>-5.7983399999999999E-4</c:v>
                </c:pt>
                <c:pt idx="4343">
                  <c:v>-4.0607500000000001E-3</c:v>
                </c:pt>
                <c:pt idx="4344">
                  <c:v>-6.7615500000000001E-4</c:v>
                </c:pt>
                <c:pt idx="4345">
                  <c:v>5.6009299999999996E-3</c:v>
                </c:pt>
                <c:pt idx="4346">
                  <c:v>5.0745E-3</c:v>
                </c:pt>
                <c:pt idx="4347">
                  <c:v>-7.4214900000000002E-3</c:v>
                </c:pt>
                <c:pt idx="4348">
                  <c:v>-9.5291100000000004E-3</c:v>
                </c:pt>
                <c:pt idx="4349">
                  <c:v>-8.66222E-3</c:v>
                </c:pt>
                <c:pt idx="4350">
                  <c:v>-3.6258699999999998E-3</c:v>
                </c:pt>
                <c:pt idx="4351">
                  <c:v>-1.9769700000000002E-3</c:v>
                </c:pt>
                <c:pt idx="4352">
                  <c:v>-7.8096399999999996E-3</c:v>
                </c:pt>
                <c:pt idx="4353">
                  <c:v>-6.3476599999999998E-3</c:v>
                </c:pt>
                <c:pt idx="4354">
                  <c:v>-4.7779099999999998E-3</c:v>
                </c:pt>
                <c:pt idx="4355">
                  <c:v>-9.0379699999999993E-3</c:v>
                </c:pt>
                <c:pt idx="4356">
                  <c:v>1.3427700000000001E-3</c:v>
                </c:pt>
                <c:pt idx="4357">
                  <c:v>9.6664400000000001E-3</c:v>
                </c:pt>
                <c:pt idx="4358">
                  <c:v>7.2383899999999999E-4</c:v>
                </c:pt>
                <c:pt idx="4359">
                  <c:v>2.1972699999999999E-3</c:v>
                </c:pt>
                <c:pt idx="4360">
                  <c:v>8.8377000000000004E-3</c:v>
                </c:pt>
                <c:pt idx="4361">
                  <c:v>-4.3554300000000004E-3</c:v>
                </c:pt>
                <c:pt idx="4362">
                  <c:v>1.6775099999999999E-3</c:v>
                </c:pt>
                <c:pt idx="4363">
                  <c:v>1.08185E-2</c:v>
                </c:pt>
                <c:pt idx="4364">
                  <c:v>1.0442699999999999E-2</c:v>
                </c:pt>
                <c:pt idx="4365">
                  <c:v>1.33677E-2</c:v>
                </c:pt>
                <c:pt idx="4366">
                  <c:v>-4.2533900000000001E-3</c:v>
                </c:pt>
                <c:pt idx="4367">
                  <c:v>-1.2890799999999999E-2</c:v>
                </c:pt>
                <c:pt idx="4368">
                  <c:v>4.9877200000000002E-3</c:v>
                </c:pt>
                <c:pt idx="4369">
                  <c:v>5.9928899999999998E-3</c:v>
                </c:pt>
                <c:pt idx="4370">
                  <c:v>-4.2905799999999996E-3</c:v>
                </c:pt>
                <c:pt idx="4371">
                  <c:v>8.6679500000000007E-3</c:v>
                </c:pt>
                <c:pt idx="4372">
                  <c:v>-1.1720700000000001E-3</c:v>
                </c:pt>
                <c:pt idx="4373">
                  <c:v>-6.67667E-3</c:v>
                </c:pt>
                <c:pt idx="4374">
                  <c:v>-5.1298100000000003E-3</c:v>
                </c:pt>
                <c:pt idx="4375">
                  <c:v>5.8765400000000004E-3</c:v>
                </c:pt>
                <c:pt idx="4376">
                  <c:v>-3.1471300000000002E-3</c:v>
                </c:pt>
                <c:pt idx="4377" formatCode="0.00E+00">
                  <c:v>-7.2822599999999996E-3</c:v>
                </c:pt>
                <c:pt idx="4378">
                  <c:v>-1.5929200000000001E-2</c:v>
                </c:pt>
                <c:pt idx="4379">
                  <c:v>-4.7102000000000003E-3</c:v>
                </c:pt>
                <c:pt idx="4380">
                  <c:v>7.5969699999999998E-3</c:v>
                </c:pt>
                <c:pt idx="4381">
                  <c:v>-5.0191899999999998E-3</c:v>
                </c:pt>
                <c:pt idx="4382">
                  <c:v>-1.6432800000000001E-2</c:v>
                </c:pt>
                <c:pt idx="4383">
                  <c:v>1.9331000000000001E-3</c:v>
                </c:pt>
                <c:pt idx="4384">
                  <c:v>-3.5896299999999999E-3</c:v>
                </c:pt>
                <c:pt idx="4385">
                  <c:v>-1.4343299999999999E-3</c:v>
                </c:pt>
                <c:pt idx="4386">
                  <c:v>-2.99358E-3</c:v>
                </c:pt>
                <c:pt idx="4387">
                  <c:v>3.2100700000000002E-3</c:v>
                </c:pt>
                <c:pt idx="4388">
                  <c:v>-3.5467099999999998E-3</c:v>
                </c:pt>
                <c:pt idx="4389">
                  <c:v>-1.15347E-2</c:v>
                </c:pt>
                <c:pt idx="4390">
                  <c:v>-7.5302099999999999E-3</c:v>
                </c:pt>
                <c:pt idx="4391">
                  <c:v>3.9768200000000001E-4</c:v>
                </c:pt>
                <c:pt idx="4392">
                  <c:v>1.32189E-2</c:v>
                </c:pt>
                <c:pt idx="4393">
                  <c:v>-3.66402E-3</c:v>
                </c:pt>
                <c:pt idx="4394">
                  <c:v>-7.71523E-3</c:v>
                </c:pt>
                <c:pt idx="4395">
                  <c:v>5.7954800000000004E-3</c:v>
                </c:pt>
                <c:pt idx="4396">
                  <c:v>-2.7904499999999999E-3</c:v>
                </c:pt>
                <c:pt idx="4397">
                  <c:v>-1.2419700000000001E-2</c:v>
                </c:pt>
                <c:pt idx="4398">
                  <c:v>-5.1994299999999997E-3</c:v>
                </c:pt>
                <c:pt idx="4399">
                  <c:v>-7.5006500000000002E-3</c:v>
                </c:pt>
                <c:pt idx="4400">
                  <c:v>-8.9263899999999993E-3</c:v>
                </c:pt>
                <c:pt idx="4401" formatCode="0.00E+00">
                  <c:v>-1.0057399999999999E-2</c:v>
                </c:pt>
                <c:pt idx="4402">
                  <c:v>-9.7284299999999997E-3</c:v>
                </c:pt>
                <c:pt idx="4403">
                  <c:v>-4.6338999999999998E-3</c:v>
                </c:pt>
                <c:pt idx="4404">
                  <c:v>3.0755999999999999E-3</c:v>
                </c:pt>
                <c:pt idx="4405">
                  <c:v>-1.65329E-2</c:v>
                </c:pt>
                <c:pt idx="4406">
                  <c:v>-1.8568E-3</c:v>
                </c:pt>
                <c:pt idx="4407">
                  <c:v>-1.07784E-2</c:v>
                </c:pt>
                <c:pt idx="4408">
                  <c:v>-2.16198E-3</c:v>
                </c:pt>
                <c:pt idx="4409">
                  <c:v>-4.88186E-3</c:v>
                </c:pt>
                <c:pt idx="4410">
                  <c:v>1.85966E-3</c:v>
                </c:pt>
                <c:pt idx="4411">
                  <c:v>-6.5326700000000002E-4</c:v>
                </c:pt>
                <c:pt idx="4412">
                  <c:v>-4.2791399999999999E-3</c:v>
                </c:pt>
                <c:pt idx="4413">
                  <c:v>2.9754599999999999E-4</c:v>
                </c:pt>
                <c:pt idx="4414">
                  <c:v>-4.9180999999999999E-3</c:v>
                </c:pt>
                <c:pt idx="4415">
                  <c:v>-4.75597E-3</c:v>
                </c:pt>
                <c:pt idx="4416">
                  <c:v>-4.2219199999999997E-3</c:v>
                </c:pt>
                <c:pt idx="4417">
                  <c:v>-9.3250299999999998E-3</c:v>
                </c:pt>
                <c:pt idx="4418">
                  <c:v>-8.4781600000000004E-4</c:v>
                </c:pt>
                <c:pt idx="4419">
                  <c:v>-3.5162000000000001E-3</c:v>
                </c:pt>
                <c:pt idx="4420">
                  <c:v>-3.1909899999999999E-3</c:v>
                </c:pt>
                <c:pt idx="4421">
                  <c:v>9.4366099999999998E-3</c:v>
                </c:pt>
                <c:pt idx="4422">
                  <c:v>8.5525500000000008E-3</c:v>
                </c:pt>
                <c:pt idx="4423">
                  <c:v>1.8758799999999999E-3</c:v>
                </c:pt>
                <c:pt idx="4424">
                  <c:v>-4.97723E-3</c:v>
                </c:pt>
                <c:pt idx="4425">
                  <c:v>-3.3092500000000001E-3</c:v>
                </c:pt>
                <c:pt idx="4426">
                  <c:v>-3.5285899999999999E-3</c:v>
                </c:pt>
                <c:pt idx="4427">
                  <c:v>4.6081500000000001E-3</c:v>
                </c:pt>
                <c:pt idx="4428">
                  <c:v>-5.2738199999999996E-4</c:v>
                </c:pt>
                <c:pt idx="4429">
                  <c:v>1.4448200000000001E-3</c:v>
                </c:pt>
                <c:pt idx="4430">
                  <c:v>7.5254400000000004E-3</c:v>
                </c:pt>
                <c:pt idx="4431">
                  <c:v>1.5077599999999999E-3</c:v>
                </c:pt>
                <c:pt idx="4432">
                  <c:v>1.4513E-2</c:v>
                </c:pt>
                <c:pt idx="4433">
                  <c:v>9.9658999999999998E-3</c:v>
                </c:pt>
                <c:pt idx="4434">
                  <c:v>7.7304799999999996E-3</c:v>
                </c:pt>
                <c:pt idx="4435">
                  <c:v>-9.3650799999999996E-4</c:v>
                </c:pt>
                <c:pt idx="4436">
                  <c:v>4.1580200000000001E-3</c:v>
                </c:pt>
                <c:pt idx="4437">
                  <c:v>6.4764000000000002E-3</c:v>
                </c:pt>
                <c:pt idx="4438">
                  <c:v>1.4813399999999999E-2</c:v>
                </c:pt>
                <c:pt idx="4439">
                  <c:v>6.6032399999999998E-3</c:v>
                </c:pt>
                <c:pt idx="4440">
                  <c:v>2.9258700000000001E-3</c:v>
                </c:pt>
                <c:pt idx="4441">
                  <c:v>1.5457200000000001E-2</c:v>
                </c:pt>
                <c:pt idx="4442">
                  <c:v>7.7066399999999998E-3</c:v>
                </c:pt>
                <c:pt idx="4443">
                  <c:v>1.0725999999999999E-2</c:v>
                </c:pt>
                <c:pt idx="4444">
                  <c:v>1.0651600000000001E-2</c:v>
                </c:pt>
                <c:pt idx="4445">
                  <c:v>1.2321500000000001E-2</c:v>
                </c:pt>
                <c:pt idx="4446">
                  <c:v>4.7521600000000001E-3</c:v>
                </c:pt>
                <c:pt idx="4447">
                  <c:v>1.8043499999999999E-3</c:v>
                </c:pt>
                <c:pt idx="4448">
                  <c:v>3.2234199999999998E-3</c:v>
                </c:pt>
                <c:pt idx="4449">
                  <c:v>1.98002E-2</c:v>
                </c:pt>
                <c:pt idx="4450">
                  <c:v>1.21613E-2</c:v>
                </c:pt>
                <c:pt idx="4451">
                  <c:v>6.2503799999999998E-3</c:v>
                </c:pt>
                <c:pt idx="4452">
                  <c:v>3.2444000000000001E-3</c:v>
                </c:pt>
                <c:pt idx="4453">
                  <c:v>4.8866300000000003E-3</c:v>
                </c:pt>
                <c:pt idx="4454">
                  <c:v>1.12543E-2</c:v>
                </c:pt>
                <c:pt idx="4455">
                  <c:v>1.3256100000000001E-3</c:v>
                </c:pt>
                <c:pt idx="4456">
                  <c:v>5.7792700000000004E-3</c:v>
                </c:pt>
                <c:pt idx="4457">
                  <c:v>1.9544599999999999E-2</c:v>
                </c:pt>
                <c:pt idx="4458">
                  <c:v>9.5071800000000005E-3</c:v>
                </c:pt>
                <c:pt idx="4459">
                  <c:v>1.5071899999999999E-2</c:v>
                </c:pt>
                <c:pt idx="4460">
                  <c:v>2.11773E-2</c:v>
                </c:pt>
                <c:pt idx="4461">
                  <c:v>2.2268300000000001E-2</c:v>
                </c:pt>
                <c:pt idx="4462">
                  <c:v>2.5520299999999999E-2</c:v>
                </c:pt>
                <c:pt idx="4463">
                  <c:v>6.78635E-3</c:v>
                </c:pt>
                <c:pt idx="4464">
                  <c:v>7.8973800000000007E-3</c:v>
                </c:pt>
                <c:pt idx="4465">
                  <c:v>5.9947999999999998E-3</c:v>
                </c:pt>
                <c:pt idx="4466">
                  <c:v>2.61669E-2</c:v>
                </c:pt>
                <c:pt idx="4467">
                  <c:v>2.1313700000000001E-2</c:v>
                </c:pt>
                <c:pt idx="4468">
                  <c:v>2.5706300000000001E-2</c:v>
                </c:pt>
                <c:pt idx="4469">
                  <c:v>8.2492799999999995E-3</c:v>
                </c:pt>
                <c:pt idx="4470">
                  <c:v>1.6746500000000001E-2</c:v>
                </c:pt>
                <c:pt idx="4471">
                  <c:v>8.5411099999999993E-3</c:v>
                </c:pt>
                <c:pt idx="4472">
                  <c:v>1.0960599999999999E-2</c:v>
                </c:pt>
                <c:pt idx="4473">
                  <c:v>1.76592E-2</c:v>
                </c:pt>
                <c:pt idx="4474">
                  <c:v>5.4607400000000004E-3</c:v>
                </c:pt>
                <c:pt idx="4475" formatCode="0.00E+00">
                  <c:v>1.6808500000000001E-2</c:v>
                </c:pt>
                <c:pt idx="4476">
                  <c:v>6.5946599999999996E-3</c:v>
                </c:pt>
                <c:pt idx="4477">
                  <c:v>1.2434000000000001E-2</c:v>
                </c:pt>
                <c:pt idx="4478">
                  <c:v>4.5366299999999998E-3</c:v>
                </c:pt>
                <c:pt idx="4479">
                  <c:v>1.1487000000000001E-2</c:v>
                </c:pt>
                <c:pt idx="4480">
                  <c:v>7.2898900000000003E-3</c:v>
                </c:pt>
                <c:pt idx="4481">
                  <c:v>1.00803E-3</c:v>
                </c:pt>
                <c:pt idx="4482">
                  <c:v>-2.7904499999999999E-3</c:v>
                </c:pt>
                <c:pt idx="4483">
                  <c:v>1.0363600000000001E-2</c:v>
                </c:pt>
                <c:pt idx="4484">
                  <c:v>3.88145E-4</c:v>
                </c:pt>
                <c:pt idx="4485">
                  <c:v>7.8000999999999999E-3</c:v>
                </c:pt>
                <c:pt idx="4486">
                  <c:v>1.31979E-2</c:v>
                </c:pt>
                <c:pt idx="4487">
                  <c:v>1.15528E-2</c:v>
                </c:pt>
                <c:pt idx="4488">
                  <c:v>1.3701400000000001E-2</c:v>
                </c:pt>
                <c:pt idx="4489">
                  <c:v>1.06382E-2</c:v>
                </c:pt>
                <c:pt idx="4490">
                  <c:v>6.1483400000000004E-3</c:v>
                </c:pt>
                <c:pt idx="4491">
                  <c:v>1.39122E-2</c:v>
                </c:pt>
                <c:pt idx="4492" formatCode="0.00E+00">
                  <c:v>7.2774900000000002E-3</c:v>
                </c:pt>
                <c:pt idx="4493">
                  <c:v>-9.9630399999999994E-3</c:v>
                </c:pt>
                <c:pt idx="4494">
                  <c:v>8.5353900000000003E-3</c:v>
                </c:pt>
                <c:pt idx="4495">
                  <c:v>1.7805099999999999E-3</c:v>
                </c:pt>
                <c:pt idx="4496">
                  <c:v>8.5878399999999994E-3</c:v>
                </c:pt>
                <c:pt idx="4497">
                  <c:v>-1.1558499999999999E-3</c:v>
                </c:pt>
                <c:pt idx="4498">
                  <c:v>3.6401699999999999E-3</c:v>
                </c:pt>
                <c:pt idx="4499">
                  <c:v>7.5397499999999996E-3</c:v>
                </c:pt>
                <c:pt idx="4500">
                  <c:v>8.6011899999999999E-3</c:v>
                </c:pt>
                <c:pt idx="4501">
                  <c:v>-9.8171200000000004E-3</c:v>
                </c:pt>
                <c:pt idx="4502">
                  <c:v>1.2518899999999999E-2</c:v>
                </c:pt>
                <c:pt idx="4503">
                  <c:v>6.4630499999999997E-3</c:v>
                </c:pt>
                <c:pt idx="4504">
                  <c:v>3.9043400000000001E-3</c:v>
                </c:pt>
                <c:pt idx="4505">
                  <c:v>9.7084000000000005E-4</c:v>
                </c:pt>
                <c:pt idx="4506">
                  <c:v>3.4704200000000001E-3</c:v>
                </c:pt>
                <c:pt idx="4507">
                  <c:v>8.2941100000000004E-3</c:v>
                </c:pt>
                <c:pt idx="4508">
                  <c:v>-1.51253E-3</c:v>
                </c:pt>
                <c:pt idx="4509">
                  <c:v>-6.0224500000000004E-3</c:v>
                </c:pt>
                <c:pt idx="4510">
                  <c:v>9.4785700000000004E-3</c:v>
                </c:pt>
                <c:pt idx="4511">
                  <c:v>7.7915199999999997E-3</c:v>
                </c:pt>
                <c:pt idx="4512">
                  <c:v>1.1549E-2</c:v>
                </c:pt>
                <c:pt idx="4513">
                  <c:v>7.2240799999999999E-3</c:v>
                </c:pt>
                <c:pt idx="4514">
                  <c:v>7.8077299999999997E-3</c:v>
                </c:pt>
                <c:pt idx="4515">
                  <c:v>4.30584E-3</c:v>
                </c:pt>
                <c:pt idx="4516">
                  <c:v>1.07899E-2</c:v>
                </c:pt>
                <c:pt idx="4517">
                  <c:v>-5.8908500000000004E-3</c:v>
                </c:pt>
                <c:pt idx="4518">
                  <c:v>8.5487400000000009E-3</c:v>
                </c:pt>
                <c:pt idx="4519">
                  <c:v>9.7599000000000002E-3</c:v>
                </c:pt>
                <c:pt idx="4520">
                  <c:v>9.1276199999999995E-3</c:v>
                </c:pt>
                <c:pt idx="4521">
                  <c:v>8.9340200000000008E-3</c:v>
                </c:pt>
                <c:pt idx="4522">
                  <c:v>4.0597899999999998E-3</c:v>
                </c:pt>
                <c:pt idx="4523">
                  <c:v>1.92366E-2</c:v>
                </c:pt>
                <c:pt idx="4524">
                  <c:v>6.4134600000000002E-3</c:v>
                </c:pt>
                <c:pt idx="4525">
                  <c:v>1.7253899999999999E-2</c:v>
                </c:pt>
                <c:pt idx="4526">
                  <c:v>-2.4147000000000001E-3</c:v>
                </c:pt>
                <c:pt idx="4527">
                  <c:v>8.4495499999999999E-4</c:v>
                </c:pt>
                <c:pt idx="4528">
                  <c:v>1.00737E-2</c:v>
                </c:pt>
                <c:pt idx="4529">
                  <c:v>1.5972099999999999E-2</c:v>
                </c:pt>
                <c:pt idx="4530">
                  <c:v>3.0212400000000001E-3</c:v>
                </c:pt>
                <c:pt idx="4531">
                  <c:v>5.1650999999999997E-3</c:v>
                </c:pt>
                <c:pt idx="4532">
                  <c:v>5.10883E-3</c:v>
                </c:pt>
                <c:pt idx="4533">
                  <c:v>1.7138500000000001E-2</c:v>
                </c:pt>
                <c:pt idx="4534">
                  <c:v>8.4810300000000005E-3</c:v>
                </c:pt>
                <c:pt idx="4535">
                  <c:v>2.7141600000000002E-3</c:v>
                </c:pt>
                <c:pt idx="4536">
                  <c:v>-2.89822E-3</c:v>
                </c:pt>
                <c:pt idx="4537">
                  <c:v>8.2921999999999996E-3</c:v>
                </c:pt>
                <c:pt idx="4538">
                  <c:v>9.1438300000000004E-3</c:v>
                </c:pt>
                <c:pt idx="4539">
                  <c:v>1.7756500000000001E-2</c:v>
                </c:pt>
                <c:pt idx="4540">
                  <c:v>9.9477799999999998E-3</c:v>
                </c:pt>
                <c:pt idx="4541">
                  <c:v>9.7331999999999991E-3</c:v>
                </c:pt>
                <c:pt idx="4542">
                  <c:v>1.22337E-2</c:v>
                </c:pt>
                <c:pt idx="4543">
                  <c:v>1.3216E-2</c:v>
                </c:pt>
                <c:pt idx="4544">
                  <c:v>2.5446900000000001E-2</c:v>
                </c:pt>
                <c:pt idx="4545">
                  <c:v>1.53236E-2</c:v>
                </c:pt>
                <c:pt idx="4546">
                  <c:v>9.6836100000000005E-3</c:v>
                </c:pt>
                <c:pt idx="4547">
                  <c:v>2.45094E-3</c:v>
                </c:pt>
                <c:pt idx="4548">
                  <c:v>1.0252000000000001E-2</c:v>
                </c:pt>
                <c:pt idx="4549">
                  <c:v>9.2029599999999996E-3</c:v>
                </c:pt>
                <c:pt idx="4550">
                  <c:v>2.1308899999999999E-2</c:v>
                </c:pt>
                <c:pt idx="4551">
                  <c:v>6.5622299999999996E-3</c:v>
                </c:pt>
                <c:pt idx="4552">
                  <c:v>2.7180699999999999E-2</c:v>
                </c:pt>
                <c:pt idx="4553">
                  <c:v>1.6152400000000001E-2</c:v>
                </c:pt>
                <c:pt idx="4554">
                  <c:v>1.90268E-2</c:v>
                </c:pt>
                <c:pt idx="4555">
                  <c:v>1.8950499999999999E-2</c:v>
                </c:pt>
                <c:pt idx="4556">
                  <c:v>5.66483E-3</c:v>
                </c:pt>
                <c:pt idx="4557">
                  <c:v>1.53589E-2</c:v>
                </c:pt>
                <c:pt idx="4558">
                  <c:v>1.6638799999999999E-2</c:v>
                </c:pt>
                <c:pt idx="4559">
                  <c:v>8.8233900000000004E-3</c:v>
                </c:pt>
                <c:pt idx="4560">
                  <c:v>1.1273399999999999E-2</c:v>
                </c:pt>
                <c:pt idx="4561">
                  <c:v>1.2020100000000001E-2</c:v>
                </c:pt>
                <c:pt idx="4562">
                  <c:v>1.66807E-2</c:v>
                </c:pt>
                <c:pt idx="4563">
                  <c:v>1.1994400000000001E-2</c:v>
                </c:pt>
                <c:pt idx="4564">
                  <c:v>6.9580099999999997E-3</c:v>
                </c:pt>
                <c:pt idx="4565">
                  <c:v>1.59521E-2</c:v>
                </c:pt>
                <c:pt idx="4566">
                  <c:v>5.3214999999999998E-3</c:v>
                </c:pt>
                <c:pt idx="4567">
                  <c:v>1.6786599999999999E-2</c:v>
                </c:pt>
                <c:pt idx="4568">
                  <c:v>1.13039E-2</c:v>
                </c:pt>
                <c:pt idx="4569">
                  <c:v>2.2979699999999999E-2</c:v>
                </c:pt>
                <c:pt idx="4570">
                  <c:v>7.4081399999999997E-3</c:v>
                </c:pt>
                <c:pt idx="4571">
                  <c:v>1.4769600000000001E-2</c:v>
                </c:pt>
                <c:pt idx="4572">
                  <c:v>1.0133700000000001E-2</c:v>
                </c:pt>
                <c:pt idx="4573">
                  <c:v>1.5835800000000001E-2</c:v>
                </c:pt>
                <c:pt idx="4574">
                  <c:v>1.10312E-2</c:v>
                </c:pt>
                <c:pt idx="4575">
                  <c:v>7.6599099999999998E-3</c:v>
                </c:pt>
                <c:pt idx="4576">
                  <c:v>2.12345E-2</c:v>
                </c:pt>
                <c:pt idx="4577">
                  <c:v>2.3648300000000001E-2</c:v>
                </c:pt>
                <c:pt idx="4578">
                  <c:v>9.9649400000000003E-3</c:v>
                </c:pt>
                <c:pt idx="4579">
                  <c:v>1.8181800000000001E-2</c:v>
                </c:pt>
                <c:pt idx="4580">
                  <c:v>1.05515E-2</c:v>
                </c:pt>
                <c:pt idx="4581">
                  <c:v>2.2860499999999999E-2</c:v>
                </c:pt>
                <c:pt idx="4582">
                  <c:v>1.97506E-2</c:v>
                </c:pt>
                <c:pt idx="4583">
                  <c:v>1.5584000000000001E-2</c:v>
                </c:pt>
                <c:pt idx="4584">
                  <c:v>1.4028499999999999E-2</c:v>
                </c:pt>
                <c:pt idx="4585">
                  <c:v>6.2560999999999997E-3</c:v>
                </c:pt>
                <c:pt idx="4586" formatCode="0.00E+00">
                  <c:v>1.1017799999999999E-2</c:v>
                </c:pt>
                <c:pt idx="4587">
                  <c:v>1.7055500000000001E-2</c:v>
                </c:pt>
                <c:pt idx="4588">
                  <c:v>6.3056900000000001E-3</c:v>
                </c:pt>
                <c:pt idx="4589">
                  <c:v>5.6448000000000002E-3</c:v>
                </c:pt>
                <c:pt idx="4590">
                  <c:v>8.6631799999999995E-3</c:v>
                </c:pt>
                <c:pt idx="4591">
                  <c:v>1.31311E-2</c:v>
                </c:pt>
                <c:pt idx="4592">
                  <c:v>2.8114300000000002E-3</c:v>
                </c:pt>
                <c:pt idx="4593">
                  <c:v>8.9397399999999998E-3</c:v>
                </c:pt>
                <c:pt idx="4594">
                  <c:v>2.7351400000000001E-3</c:v>
                </c:pt>
                <c:pt idx="4595">
                  <c:v>1.10483E-2</c:v>
                </c:pt>
                <c:pt idx="4596">
                  <c:v>1.38359E-2</c:v>
                </c:pt>
                <c:pt idx="4597">
                  <c:v>2.6140199999999999E-3</c:v>
                </c:pt>
                <c:pt idx="4598">
                  <c:v>1.30568E-2</c:v>
                </c:pt>
                <c:pt idx="4599">
                  <c:v>1.56565E-2</c:v>
                </c:pt>
                <c:pt idx="4600">
                  <c:v>1.8783600000000001E-2</c:v>
                </c:pt>
                <c:pt idx="4601">
                  <c:v>8.5868799999999999E-3</c:v>
                </c:pt>
                <c:pt idx="4602">
                  <c:v>7.5139999999999998E-3</c:v>
                </c:pt>
                <c:pt idx="4603">
                  <c:v>9.1285700000000008E-3</c:v>
                </c:pt>
                <c:pt idx="4604">
                  <c:v>1.44081E-2</c:v>
                </c:pt>
                <c:pt idx="4605">
                  <c:v>9.5882399999999996E-3</c:v>
                </c:pt>
                <c:pt idx="4606">
                  <c:v>3.91006E-4</c:v>
                </c:pt>
                <c:pt idx="4607">
                  <c:v>5.2595100000000002E-3</c:v>
                </c:pt>
                <c:pt idx="4608">
                  <c:v>2.3475599999999999E-2</c:v>
                </c:pt>
                <c:pt idx="4609">
                  <c:v>7.0304900000000004E-3</c:v>
                </c:pt>
                <c:pt idx="4610">
                  <c:v>9.2029599999999996E-3</c:v>
                </c:pt>
                <c:pt idx="4611">
                  <c:v>7.8563699999999997E-3</c:v>
                </c:pt>
                <c:pt idx="4612">
                  <c:v>1.09062E-2</c:v>
                </c:pt>
                <c:pt idx="4613">
                  <c:v>6.9360699999999999E-3</c:v>
                </c:pt>
                <c:pt idx="4614">
                  <c:v>8.9931500000000001E-3</c:v>
                </c:pt>
                <c:pt idx="4615">
                  <c:v>5.2385299999999999E-3</c:v>
                </c:pt>
                <c:pt idx="4616">
                  <c:v>1.6050299999999999E-3</c:v>
                </c:pt>
                <c:pt idx="4617">
                  <c:v>1.65844E-3</c:v>
                </c:pt>
                <c:pt idx="4618">
                  <c:v>4.2686499999999997E-3</c:v>
                </c:pt>
                <c:pt idx="4619">
                  <c:v>9.0751600000000005E-3</c:v>
                </c:pt>
                <c:pt idx="4620">
                  <c:v>1.15967E-3</c:v>
                </c:pt>
                <c:pt idx="4621">
                  <c:v>-3.4007999999999998E-3</c:v>
                </c:pt>
                <c:pt idx="4622">
                  <c:v>2.2068000000000001E-3</c:v>
                </c:pt>
                <c:pt idx="4623">
                  <c:v>-8.6975099999999999E-4</c:v>
                </c:pt>
                <c:pt idx="4624">
                  <c:v>5.6981999999999996E-3</c:v>
                </c:pt>
                <c:pt idx="4625">
                  <c:v>6.9761299999999997E-3</c:v>
                </c:pt>
                <c:pt idx="4626">
                  <c:v>3.5753299999999998E-3</c:v>
                </c:pt>
                <c:pt idx="4627">
                  <c:v>-1.09415E-2</c:v>
                </c:pt>
                <c:pt idx="4628">
                  <c:v>5.1965700000000002E-3</c:v>
                </c:pt>
                <c:pt idx="4629">
                  <c:v>-1.56612E-2</c:v>
                </c:pt>
                <c:pt idx="4630">
                  <c:v>-2.7637500000000001E-3</c:v>
                </c:pt>
                <c:pt idx="4631">
                  <c:v>8.4657699999999992E-3</c:v>
                </c:pt>
                <c:pt idx="4632">
                  <c:v>-2.14577E-3</c:v>
                </c:pt>
                <c:pt idx="4633">
                  <c:v>7.9374300000000005E-3</c:v>
                </c:pt>
                <c:pt idx="4634">
                  <c:v>-4.00352E-3</c:v>
                </c:pt>
                <c:pt idx="4635">
                  <c:v>1.2273799999999999E-3</c:v>
                </c:pt>
                <c:pt idx="4636">
                  <c:v>8.6336099999999999E-3</c:v>
                </c:pt>
                <c:pt idx="4637">
                  <c:v>-4.3754600000000003E-3</c:v>
                </c:pt>
                <c:pt idx="4638">
                  <c:v>6.2828099999999998E-3</c:v>
                </c:pt>
                <c:pt idx="4639">
                  <c:v>-1.02367E-2</c:v>
                </c:pt>
                <c:pt idx="4640">
                  <c:v>2.8524399999999999E-3</c:v>
                </c:pt>
                <c:pt idx="4641">
                  <c:v>-7.7400200000000002E-3</c:v>
                </c:pt>
                <c:pt idx="4642">
                  <c:v>3.9291400000000001E-4</c:v>
                </c:pt>
                <c:pt idx="4643">
                  <c:v>-8.41141E-4</c:v>
                </c:pt>
                <c:pt idx="4644">
                  <c:v>4.2123799999999999E-3</c:v>
                </c:pt>
                <c:pt idx="4645">
                  <c:v>1.0230100000000001E-2</c:v>
                </c:pt>
                <c:pt idx="4646">
                  <c:v>7.3080100000000002E-3</c:v>
                </c:pt>
                <c:pt idx="4647">
                  <c:v>1.7185200000000001E-2</c:v>
                </c:pt>
                <c:pt idx="4648">
                  <c:v>5.3291299999999996E-3</c:v>
                </c:pt>
                <c:pt idx="4649">
                  <c:v>-3.4809100000000003E-4</c:v>
                </c:pt>
                <c:pt idx="4650">
                  <c:v>2.1048500000000001E-2</c:v>
                </c:pt>
                <c:pt idx="4651">
                  <c:v>-1.2616199999999999E-2</c:v>
                </c:pt>
                <c:pt idx="4652">
                  <c:v>-4.2171500000000002E-3</c:v>
                </c:pt>
                <c:pt idx="4653">
                  <c:v>2.5692000000000002E-3</c:v>
                </c:pt>
                <c:pt idx="4654">
                  <c:v>1.5912099999999998E-2</c:v>
                </c:pt>
                <c:pt idx="4655">
                  <c:v>1.7890900000000001E-2</c:v>
                </c:pt>
                <c:pt idx="4656">
                  <c:v>2.5171300000000001E-2</c:v>
                </c:pt>
                <c:pt idx="4657">
                  <c:v>1.70107E-2</c:v>
                </c:pt>
                <c:pt idx="4658">
                  <c:v>1.72462E-2</c:v>
                </c:pt>
                <c:pt idx="4659">
                  <c:v>1.30358E-2</c:v>
                </c:pt>
                <c:pt idx="4660">
                  <c:v>9.6483200000000002E-3</c:v>
                </c:pt>
                <c:pt idx="4661">
                  <c:v>2.3506200000000001E-2</c:v>
                </c:pt>
                <c:pt idx="4662">
                  <c:v>1.93691E-2</c:v>
                </c:pt>
                <c:pt idx="4663">
                  <c:v>1.57804E-2</c:v>
                </c:pt>
                <c:pt idx="4664">
                  <c:v>-6.2351200000000002E-3</c:v>
                </c:pt>
                <c:pt idx="4665">
                  <c:v>1.3617499999999999E-2</c:v>
                </c:pt>
                <c:pt idx="4666">
                  <c:v>4.8465699999999997E-3</c:v>
                </c:pt>
                <c:pt idx="4667">
                  <c:v>7.9221699999999992E-3</c:v>
                </c:pt>
                <c:pt idx="4668">
                  <c:v>6.9932900000000001E-3</c:v>
                </c:pt>
                <c:pt idx="4669">
                  <c:v>2.67715E-2</c:v>
                </c:pt>
                <c:pt idx="4670">
                  <c:v>-2.23608E-2</c:v>
                </c:pt>
                <c:pt idx="4671">
                  <c:v>1.46141E-2</c:v>
                </c:pt>
                <c:pt idx="4672">
                  <c:v>2.7017600000000001E-3</c:v>
                </c:pt>
                <c:pt idx="4673">
                  <c:v>9.1714899999999992E-3</c:v>
                </c:pt>
                <c:pt idx="4674">
                  <c:v>2.6207899999999999E-2</c:v>
                </c:pt>
                <c:pt idx="4675">
                  <c:v>2.60925E-3</c:v>
                </c:pt>
                <c:pt idx="4676">
                  <c:v>4.4898999999999998E-3</c:v>
                </c:pt>
                <c:pt idx="4677">
                  <c:v>-8.0442399999999994E-3</c:v>
                </c:pt>
                <c:pt idx="4678">
                  <c:v>-1.06163E-2</c:v>
                </c:pt>
                <c:pt idx="4679">
                  <c:v>6.7968400000000002E-3</c:v>
                </c:pt>
                <c:pt idx="4680">
                  <c:v>-9.2792500000000002E-4</c:v>
                </c:pt>
                <c:pt idx="4681">
                  <c:v>3.26729E-3</c:v>
                </c:pt>
                <c:pt idx="4682">
                  <c:v>8.1014599999999996E-3</c:v>
                </c:pt>
                <c:pt idx="4683">
                  <c:v>8.8071799999999995E-3</c:v>
                </c:pt>
                <c:pt idx="4684">
                  <c:v>2.2978800000000001E-2</c:v>
                </c:pt>
                <c:pt idx="4685">
                  <c:v>9.5911E-3</c:v>
                </c:pt>
                <c:pt idx="4686">
                  <c:v>9.7236600000000003E-3</c:v>
                </c:pt>
                <c:pt idx="4687">
                  <c:v>1.42632E-2</c:v>
                </c:pt>
                <c:pt idx="4688">
                  <c:v>2.1217300000000001E-2</c:v>
                </c:pt>
                <c:pt idx="4689">
                  <c:v>1.70364E-2</c:v>
                </c:pt>
                <c:pt idx="4690">
                  <c:v>5.1517500000000001E-3</c:v>
                </c:pt>
                <c:pt idx="4691">
                  <c:v>1.2907E-2</c:v>
                </c:pt>
                <c:pt idx="4692">
                  <c:v>1.3487799999999999E-2</c:v>
                </c:pt>
                <c:pt idx="4693">
                  <c:v>3.1328200000000001E-3</c:v>
                </c:pt>
                <c:pt idx="4694">
                  <c:v>5.2967099999999996E-3</c:v>
                </c:pt>
                <c:pt idx="4695">
                  <c:v>2.7484900000000001E-3</c:v>
                </c:pt>
                <c:pt idx="4696">
                  <c:v>-3.3016199999999999E-3</c:v>
                </c:pt>
                <c:pt idx="4697">
                  <c:v>7.6856600000000004E-3</c:v>
                </c:pt>
                <c:pt idx="4698">
                  <c:v>-4.7683699999999997E-4</c:v>
                </c:pt>
                <c:pt idx="4699">
                  <c:v>7.5044600000000001E-3</c:v>
                </c:pt>
                <c:pt idx="4700">
                  <c:v>-5.6362199999999995E-4</c:v>
                </c:pt>
                <c:pt idx="4701">
                  <c:v>1.9798300000000001E-3</c:v>
                </c:pt>
                <c:pt idx="4702">
                  <c:v>-5.1040599999999997E-3</c:v>
                </c:pt>
                <c:pt idx="4703">
                  <c:v>-2.8467200000000001E-3</c:v>
                </c:pt>
                <c:pt idx="4704">
                  <c:v>-1.89018E-3</c:v>
                </c:pt>
                <c:pt idx="4705">
                  <c:v>3.4475299999999999E-3</c:v>
                </c:pt>
                <c:pt idx="4706">
                  <c:v>1.0233900000000001E-2</c:v>
                </c:pt>
                <c:pt idx="4707">
                  <c:v>2.1787600000000001E-2</c:v>
                </c:pt>
                <c:pt idx="4708">
                  <c:v>3.1900399999999999E-3</c:v>
                </c:pt>
                <c:pt idx="4709">
                  <c:v>1.5937799999999998E-2</c:v>
                </c:pt>
                <c:pt idx="4710">
                  <c:v>5.8317200000000003E-3</c:v>
                </c:pt>
                <c:pt idx="4711">
                  <c:v>1.44835E-2</c:v>
                </c:pt>
                <c:pt idx="4712">
                  <c:v>1.21117E-2</c:v>
                </c:pt>
                <c:pt idx="4713">
                  <c:v>-4.1570699999999997E-3</c:v>
                </c:pt>
                <c:pt idx="4714">
                  <c:v>-4.3230100000000004E-3</c:v>
                </c:pt>
                <c:pt idx="4715">
                  <c:v>1.6861899999999999E-2</c:v>
                </c:pt>
                <c:pt idx="4716">
                  <c:v>1.3984699999999999E-2</c:v>
                </c:pt>
                <c:pt idx="4717">
                  <c:v>-1.59168E-3</c:v>
                </c:pt>
                <c:pt idx="4718">
                  <c:v>3.6230099999999999E-3</c:v>
                </c:pt>
                <c:pt idx="4719">
                  <c:v>-1.5864400000000001E-2</c:v>
                </c:pt>
                <c:pt idx="4720">
                  <c:v>-1.39437E-2</c:v>
                </c:pt>
                <c:pt idx="4721">
                  <c:v>-4.6834900000000002E-3</c:v>
                </c:pt>
                <c:pt idx="4722">
                  <c:v>-8.1844299999999995E-3</c:v>
                </c:pt>
                <c:pt idx="4723">
                  <c:v>3.5304999999999998E-3</c:v>
                </c:pt>
                <c:pt idx="4724">
                  <c:v>-5.0058400000000001E-3</c:v>
                </c:pt>
                <c:pt idx="4725">
                  <c:v>-4.97913E-3</c:v>
                </c:pt>
                <c:pt idx="4726">
                  <c:v>-2.6445399999999999E-3</c:v>
                </c:pt>
                <c:pt idx="4727">
                  <c:v>2.7093899999999999E-3</c:v>
                </c:pt>
                <c:pt idx="4728">
                  <c:v>-1.0995899999999999E-2</c:v>
                </c:pt>
                <c:pt idx="4729">
                  <c:v>1.4319399999999999E-2</c:v>
                </c:pt>
                <c:pt idx="4730">
                  <c:v>5.9795400000000004E-4</c:v>
                </c:pt>
                <c:pt idx="4731">
                  <c:v>-4.54712E-3</c:v>
                </c:pt>
                <c:pt idx="4732">
                  <c:v>-1.37138E-3</c:v>
                </c:pt>
                <c:pt idx="4733">
                  <c:v>-2.62451E-3</c:v>
                </c:pt>
                <c:pt idx="4734">
                  <c:v>-7.8964200000000001E-4</c:v>
                </c:pt>
                <c:pt idx="4735">
                  <c:v>5.0859499999999997E-3</c:v>
                </c:pt>
                <c:pt idx="4736" formatCode="0.00E+00">
                  <c:v>-2.41661E-3</c:v>
                </c:pt>
                <c:pt idx="4737" formatCode="0.00E+00">
                  <c:v>1.39427E-3</c:v>
                </c:pt>
                <c:pt idx="4738">
                  <c:v>-3.1280499999999998E-3</c:v>
                </c:pt>
                <c:pt idx="4739">
                  <c:v>9.7999599999999999E-3</c:v>
                </c:pt>
                <c:pt idx="4740">
                  <c:v>-7.3699999999999998E-3</c:v>
                </c:pt>
                <c:pt idx="4741">
                  <c:v>-1.0423699999999999E-3</c:v>
                </c:pt>
                <c:pt idx="4742">
                  <c:v>6.8340299999999996E-3</c:v>
                </c:pt>
                <c:pt idx="4743">
                  <c:v>1.19305E-3</c:v>
                </c:pt>
                <c:pt idx="4744">
                  <c:v>4.9657800000000004E-3</c:v>
                </c:pt>
                <c:pt idx="4745">
                  <c:v>-3.4789999999999999E-3</c:v>
                </c:pt>
                <c:pt idx="4746">
                  <c:v>5.9347200000000001E-3</c:v>
                </c:pt>
                <c:pt idx="4747">
                  <c:v>-3.1595199999999999E-3</c:v>
                </c:pt>
                <c:pt idx="4748">
                  <c:v>3.2234199999999998E-3</c:v>
                </c:pt>
                <c:pt idx="4749">
                  <c:v>2.5243800000000001E-3</c:v>
                </c:pt>
                <c:pt idx="4750">
                  <c:v>9.3269299999999996E-4</c:v>
                </c:pt>
                <c:pt idx="4751">
                  <c:v>-6.54697E-3</c:v>
                </c:pt>
                <c:pt idx="4752">
                  <c:v>-3.0469899999999999E-3</c:v>
                </c:pt>
                <c:pt idx="4753">
                  <c:v>7.3680899999999999E-3</c:v>
                </c:pt>
                <c:pt idx="4754">
                  <c:v>-1.61123E-2</c:v>
                </c:pt>
                <c:pt idx="4755">
                  <c:v>8.6441E-3</c:v>
                </c:pt>
                <c:pt idx="4756">
                  <c:v>-1.6826600000000001E-2</c:v>
                </c:pt>
                <c:pt idx="4757">
                  <c:v>1.93024E-3</c:v>
                </c:pt>
                <c:pt idx="4758">
                  <c:v>-1.71223E-2</c:v>
                </c:pt>
                <c:pt idx="4759">
                  <c:v>-1.7523799999999999E-2</c:v>
                </c:pt>
                <c:pt idx="4760">
                  <c:v>3.2253300000000002E-3</c:v>
                </c:pt>
                <c:pt idx="4761">
                  <c:v>-5.9785799999999998E-3</c:v>
                </c:pt>
                <c:pt idx="4762">
                  <c:v>-1.6365100000000001E-3</c:v>
                </c:pt>
                <c:pt idx="4763">
                  <c:v>-6.5278999999999997E-3</c:v>
                </c:pt>
                <c:pt idx="4764">
                  <c:v>-7.4367499999999998E-3</c:v>
                </c:pt>
                <c:pt idx="4765">
                  <c:v>-3.98731E-3</c:v>
                </c:pt>
                <c:pt idx="4766">
                  <c:v>-1.07784E-2</c:v>
                </c:pt>
                <c:pt idx="4767">
                  <c:v>-7.9088200000000004E-3</c:v>
                </c:pt>
                <c:pt idx="4768">
                  <c:v>-6.3934300000000003E-3</c:v>
                </c:pt>
                <c:pt idx="4769">
                  <c:v>-8.9006399999999996E-3</c:v>
                </c:pt>
                <c:pt idx="4770">
                  <c:v>-2.9497099999999999E-3</c:v>
                </c:pt>
                <c:pt idx="4771">
                  <c:v>-4.4155099999999999E-4</c:v>
                </c:pt>
                <c:pt idx="4772">
                  <c:v>-2.6749599999999998E-2</c:v>
                </c:pt>
                <c:pt idx="4773">
                  <c:v>-6.0548800000000003E-3</c:v>
                </c:pt>
                <c:pt idx="4774">
                  <c:v>4.22668E-3</c:v>
                </c:pt>
                <c:pt idx="4775">
                  <c:v>-1.16796E-2</c:v>
                </c:pt>
                <c:pt idx="4776">
                  <c:v>1.6317399999999999E-2</c:v>
                </c:pt>
                <c:pt idx="4777">
                  <c:v>-3.10421E-3</c:v>
                </c:pt>
                <c:pt idx="4778">
                  <c:v>1.9340500000000001E-3</c:v>
                </c:pt>
                <c:pt idx="4779">
                  <c:v>-3.37887E-3</c:v>
                </c:pt>
                <c:pt idx="4780">
                  <c:v>-7.7714899999999998E-3</c:v>
                </c:pt>
                <c:pt idx="4781">
                  <c:v>2.8705599999999999E-3</c:v>
                </c:pt>
                <c:pt idx="4782">
                  <c:v>-6.1035199999999999E-4</c:v>
                </c:pt>
                <c:pt idx="4783">
                  <c:v>9.4881099999999993E-3</c:v>
                </c:pt>
                <c:pt idx="4784">
                  <c:v>7.7228499999999999E-3</c:v>
                </c:pt>
                <c:pt idx="4785">
                  <c:v>-1.20821E-2</c:v>
                </c:pt>
                <c:pt idx="4786">
                  <c:v>1.10531E-2</c:v>
                </c:pt>
                <c:pt idx="4787">
                  <c:v>2.3460399999999999E-4</c:v>
                </c:pt>
                <c:pt idx="4788">
                  <c:v>1.3718599999999999E-2</c:v>
                </c:pt>
                <c:pt idx="4789">
                  <c:v>1.03579E-2</c:v>
                </c:pt>
                <c:pt idx="4790">
                  <c:v>-1.5917799999999999E-2</c:v>
                </c:pt>
                <c:pt idx="4791">
                  <c:v>3.6401699999999999E-3</c:v>
                </c:pt>
                <c:pt idx="4792">
                  <c:v>-1.15356E-2</c:v>
                </c:pt>
                <c:pt idx="4793">
                  <c:v>6.1159099999999996E-3</c:v>
                </c:pt>
                <c:pt idx="4794">
                  <c:v>-7.0896099999999997E-3</c:v>
                </c:pt>
                <c:pt idx="4795">
                  <c:v>3.5953500000000002E-4</c:v>
                </c:pt>
                <c:pt idx="4796">
                  <c:v>9.5930100000000008E-3</c:v>
                </c:pt>
                <c:pt idx="4797">
                  <c:v>1.0936700000000001E-2</c:v>
                </c:pt>
                <c:pt idx="4798">
                  <c:v>4.8551599999999999E-3</c:v>
                </c:pt>
                <c:pt idx="4799">
                  <c:v>-1.59168E-3</c:v>
                </c:pt>
                <c:pt idx="4800">
                  <c:v>-6.9408400000000002E-3</c:v>
                </c:pt>
                <c:pt idx="4801">
                  <c:v>-9.9096299999999991E-3</c:v>
                </c:pt>
                <c:pt idx="4802">
                  <c:v>-1.16539E-2</c:v>
                </c:pt>
                <c:pt idx="4803">
                  <c:v>6.2656400000000003E-4</c:v>
                </c:pt>
                <c:pt idx="4804">
                  <c:v>-1.7074599999999999E-2</c:v>
                </c:pt>
                <c:pt idx="4805" formatCode="0.00E+00">
                  <c:v>7.9154999999999997E-5</c:v>
                </c:pt>
                <c:pt idx="4806">
                  <c:v>-1.58215E-3</c:v>
                </c:pt>
                <c:pt idx="4807">
                  <c:v>-9.4642600000000004E-3</c:v>
                </c:pt>
                <c:pt idx="4808">
                  <c:v>-3.7975299999999999E-3</c:v>
                </c:pt>
                <c:pt idx="4809">
                  <c:v>-3.2038700000000003E-2</c:v>
                </c:pt>
                <c:pt idx="4810">
                  <c:v>4.91619E-3</c:v>
                </c:pt>
                <c:pt idx="4811">
                  <c:v>-2.3312599999999999E-2</c:v>
                </c:pt>
                <c:pt idx="4812">
                  <c:v>6.81877E-4</c:v>
                </c:pt>
                <c:pt idx="4813">
                  <c:v>-6.2198599999999998E-3</c:v>
                </c:pt>
                <c:pt idx="4814">
                  <c:v>-1.38397E-2</c:v>
                </c:pt>
                <c:pt idx="4815">
                  <c:v>-9.5996899999999993E-3</c:v>
                </c:pt>
                <c:pt idx="4816">
                  <c:v>-4.7750500000000003E-3</c:v>
                </c:pt>
                <c:pt idx="4817">
                  <c:v>7.0047399999999998E-3</c:v>
                </c:pt>
                <c:pt idx="4818">
                  <c:v>4.0369000000000004E-3</c:v>
                </c:pt>
                <c:pt idx="4819">
                  <c:v>-1.42326E-2</c:v>
                </c:pt>
                <c:pt idx="4820">
                  <c:v>-6.2971099999999999E-3</c:v>
                </c:pt>
                <c:pt idx="4821">
                  <c:v>-8.2197199999999998E-3</c:v>
                </c:pt>
                <c:pt idx="4822">
                  <c:v>-1.7252000000000001E-3</c:v>
                </c:pt>
                <c:pt idx="4823">
                  <c:v>-1.18666E-2</c:v>
                </c:pt>
                <c:pt idx="4824">
                  <c:v>-9.8037699999999994E-4</c:v>
                </c:pt>
                <c:pt idx="4825">
                  <c:v>-8.2673999999999994E-3</c:v>
                </c:pt>
                <c:pt idx="4826">
                  <c:v>-1.60112E-2</c:v>
                </c:pt>
                <c:pt idx="4827">
                  <c:v>-1.56212E-3</c:v>
                </c:pt>
                <c:pt idx="4828">
                  <c:v>-3.9138799999999998E-3</c:v>
                </c:pt>
                <c:pt idx="4829">
                  <c:v>-1.5708E-2</c:v>
                </c:pt>
                <c:pt idx="4830">
                  <c:v>-2.3376500000000001E-2</c:v>
                </c:pt>
                <c:pt idx="4831">
                  <c:v>-4.1770000000000002E-2</c:v>
                </c:pt>
                <c:pt idx="4832">
                  <c:v>-6.9942499999999996E-3</c:v>
                </c:pt>
                <c:pt idx="4833" formatCode="0.00E+00">
                  <c:v>-2.3591999999999998E-2</c:v>
                </c:pt>
                <c:pt idx="4834">
                  <c:v>4.6596500000000004E-3</c:v>
                </c:pt>
                <c:pt idx="4835">
                  <c:v>-2.22588E-3</c:v>
                </c:pt>
                <c:pt idx="4836">
                  <c:v>4.8522900000000004E-3</c:v>
                </c:pt>
                <c:pt idx="4837">
                  <c:v>-5.4836299999999998E-3</c:v>
                </c:pt>
                <c:pt idx="4838">
                  <c:v>-2.7818700000000001E-3</c:v>
                </c:pt>
                <c:pt idx="4839">
                  <c:v>-2.3293500000000002E-2</c:v>
                </c:pt>
                <c:pt idx="4840">
                  <c:v>-1.3210299999999999E-2</c:v>
                </c:pt>
                <c:pt idx="4841">
                  <c:v>7.7915199999999997E-4</c:v>
                </c:pt>
                <c:pt idx="4842">
                  <c:v>-1.9976600000000001E-2</c:v>
                </c:pt>
                <c:pt idx="4843">
                  <c:v>-1.1616700000000001E-2</c:v>
                </c:pt>
                <c:pt idx="4844">
                  <c:v>-2.4224300000000001E-2</c:v>
                </c:pt>
                <c:pt idx="4845">
                  <c:v>-1.08824E-2</c:v>
                </c:pt>
                <c:pt idx="4846">
                  <c:v>-1.3003300000000001E-2</c:v>
                </c:pt>
                <c:pt idx="4847">
                  <c:v>-3.2507899999999999E-2</c:v>
                </c:pt>
                <c:pt idx="4848">
                  <c:v>-2.82145E-2</c:v>
                </c:pt>
                <c:pt idx="4849">
                  <c:v>-1.68839E-2</c:v>
                </c:pt>
                <c:pt idx="4850">
                  <c:v>-3.54118E-2</c:v>
                </c:pt>
                <c:pt idx="4851">
                  <c:v>-1.30472E-2</c:v>
                </c:pt>
                <c:pt idx="4852">
                  <c:v>-3.7436499999999998E-2</c:v>
                </c:pt>
                <c:pt idx="4853">
                  <c:v>-8.9693099999999994E-3</c:v>
                </c:pt>
                <c:pt idx="4854">
                  <c:v>-2.5340999999999999E-2</c:v>
                </c:pt>
                <c:pt idx="4855">
                  <c:v>-1.9801099999999999E-2</c:v>
                </c:pt>
                <c:pt idx="4856">
                  <c:v>-3.2161700000000001E-2</c:v>
                </c:pt>
                <c:pt idx="4857">
                  <c:v>-2.9011700000000001E-2</c:v>
                </c:pt>
                <c:pt idx="4858">
                  <c:v>-2.25086E-2</c:v>
                </c:pt>
                <c:pt idx="4859">
                  <c:v>-3.2619500000000003E-2</c:v>
                </c:pt>
                <c:pt idx="4860">
                  <c:v>-9.8400099999999997E-3</c:v>
                </c:pt>
                <c:pt idx="4861">
                  <c:v>-1.76458E-2</c:v>
                </c:pt>
                <c:pt idx="4862">
                  <c:v>-1.9043000000000001E-2</c:v>
                </c:pt>
                <c:pt idx="4863">
                  <c:v>-2.3766499999999999E-2</c:v>
                </c:pt>
                <c:pt idx="4864">
                  <c:v>-1.1915200000000001E-2</c:v>
                </c:pt>
                <c:pt idx="4865">
                  <c:v>-2.85978E-2</c:v>
                </c:pt>
                <c:pt idx="4866">
                  <c:v>-1.1144599999999999E-2</c:v>
                </c:pt>
                <c:pt idx="4867">
                  <c:v>-2.9849999999999999E-4</c:v>
                </c:pt>
                <c:pt idx="4868">
                  <c:v>-1.9123999999999999E-2</c:v>
                </c:pt>
                <c:pt idx="4869">
                  <c:v>-3.00789E-3</c:v>
                </c:pt>
                <c:pt idx="4870">
                  <c:v>-2.04954E-2</c:v>
                </c:pt>
                <c:pt idx="4871">
                  <c:v>-7.5368900000000001E-3</c:v>
                </c:pt>
                <c:pt idx="4872">
                  <c:v>1.9455000000000001E-4</c:v>
                </c:pt>
                <c:pt idx="4873">
                  <c:v>-2.2335100000000002E-3</c:v>
                </c:pt>
                <c:pt idx="4874">
                  <c:v>-7.5349800000000001E-3</c:v>
                </c:pt>
                <c:pt idx="4875">
                  <c:v>-1.29433E-2</c:v>
                </c:pt>
                <c:pt idx="4876">
                  <c:v>-1.4139199999999999E-2</c:v>
                </c:pt>
                <c:pt idx="4877">
                  <c:v>3.5095199999999999E-3</c:v>
                </c:pt>
                <c:pt idx="4878">
                  <c:v>-2.4147000000000001E-3</c:v>
                </c:pt>
                <c:pt idx="4879">
                  <c:v>7.1144099999999998E-3</c:v>
                </c:pt>
                <c:pt idx="4880">
                  <c:v>-8.5601800000000006E-3</c:v>
                </c:pt>
                <c:pt idx="4881">
                  <c:v>-4.6854000000000002E-3</c:v>
                </c:pt>
                <c:pt idx="4882">
                  <c:v>-7.8582800000000005E-3</c:v>
                </c:pt>
                <c:pt idx="4883">
                  <c:v>1.4133500000000001E-3</c:v>
                </c:pt>
                <c:pt idx="4884">
                  <c:v>2.0541199999999999E-2</c:v>
                </c:pt>
                <c:pt idx="4885">
                  <c:v>1.192E-2</c:v>
                </c:pt>
                <c:pt idx="4886">
                  <c:v>9.1590899999999999E-3</c:v>
                </c:pt>
                <c:pt idx="4887">
                  <c:v>7.0657699999999999E-3</c:v>
                </c:pt>
                <c:pt idx="4888">
                  <c:v>-5.0716399999999997E-3</c:v>
                </c:pt>
                <c:pt idx="4889">
                  <c:v>1.02997E-2</c:v>
                </c:pt>
                <c:pt idx="4890">
                  <c:v>8.4734000000000007E-3</c:v>
                </c:pt>
                <c:pt idx="4891">
                  <c:v>5.44357E-3</c:v>
                </c:pt>
                <c:pt idx="4892">
                  <c:v>1.3369600000000001E-2</c:v>
                </c:pt>
                <c:pt idx="4893">
                  <c:v>2.9535299999999998E-3</c:v>
                </c:pt>
                <c:pt idx="4894">
                  <c:v>-3.5991700000000001E-3</c:v>
                </c:pt>
                <c:pt idx="4895">
                  <c:v>2.1163000000000001E-2</c:v>
                </c:pt>
                <c:pt idx="4896">
                  <c:v>1.52969E-2</c:v>
                </c:pt>
                <c:pt idx="4897">
                  <c:v>-7.4234000000000001E-3</c:v>
                </c:pt>
                <c:pt idx="4898">
                  <c:v>7.3680899999999999E-3</c:v>
                </c:pt>
                <c:pt idx="4899">
                  <c:v>2.51198E-3</c:v>
                </c:pt>
                <c:pt idx="4900">
                  <c:v>-7.2708099999999999E-3</c:v>
                </c:pt>
                <c:pt idx="4901">
                  <c:v>-1.41144E-4</c:v>
                </c:pt>
                <c:pt idx="4902">
                  <c:v>-1.6141900000000001E-2</c:v>
                </c:pt>
                <c:pt idx="4903">
                  <c:v>-5.8679600000000002E-3</c:v>
                </c:pt>
                <c:pt idx="4904">
                  <c:v>-1.06125E-2</c:v>
                </c:pt>
                <c:pt idx="4905" formatCode="0.00E+00">
                  <c:v>2.48241E-3</c:v>
                </c:pt>
                <c:pt idx="4906">
                  <c:v>-7.6303500000000002E-3</c:v>
                </c:pt>
                <c:pt idx="4907">
                  <c:v>-2.2315999999999998E-3</c:v>
                </c:pt>
                <c:pt idx="4908">
                  <c:v>-2.6226E-4</c:v>
                </c:pt>
                <c:pt idx="4909">
                  <c:v>2.5873200000000002E-3</c:v>
                </c:pt>
                <c:pt idx="4910">
                  <c:v>-1.0168099999999999E-2</c:v>
                </c:pt>
                <c:pt idx="4911">
                  <c:v>-1.22433E-2</c:v>
                </c:pt>
                <c:pt idx="4912">
                  <c:v>-1.7323499999999999E-2</c:v>
                </c:pt>
                <c:pt idx="4913">
                  <c:v>-3.0508000000000002E-3</c:v>
                </c:pt>
                <c:pt idx="4914">
                  <c:v>-6.5965700000000004E-3</c:v>
                </c:pt>
                <c:pt idx="4915">
                  <c:v>-6.5097799999999997E-3</c:v>
                </c:pt>
                <c:pt idx="4916">
                  <c:v>1.9903199999999998E-3</c:v>
                </c:pt>
                <c:pt idx="4917">
                  <c:v>-1.7100299999999999E-2</c:v>
                </c:pt>
                <c:pt idx="4918">
                  <c:v>-9.7074499999999994E-3</c:v>
                </c:pt>
                <c:pt idx="4919">
                  <c:v>-1.1764500000000001E-2</c:v>
                </c:pt>
                <c:pt idx="4920">
                  <c:v>-1.1872300000000001E-2</c:v>
                </c:pt>
                <c:pt idx="4921">
                  <c:v>-3.6227200000000001E-2</c:v>
                </c:pt>
                <c:pt idx="4922">
                  <c:v>-5.58853E-4</c:v>
                </c:pt>
                <c:pt idx="4923">
                  <c:v>-3.2248499999999999E-2</c:v>
                </c:pt>
                <c:pt idx="4924">
                  <c:v>-4.5394900000000002E-3</c:v>
                </c:pt>
                <c:pt idx="4925">
                  <c:v>-1.55678E-2</c:v>
                </c:pt>
                <c:pt idx="4926">
                  <c:v>-3.7231400000000002E-3</c:v>
                </c:pt>
                <c:pt idx="4927">
                  <c:v>-1.11132E-2</c:v>
                </c:pt>
                <c:pt idx="4928">
                  <c:v>-1.49736E-2</c:v>
                </c:pt>
                <c:pt idx="4929">
                  <c:v>1.0064099999999999E-2</c:v>
                </c:pt>
                <c:pt idx="4930">
                  <c:v>-3.0941E-2</c:v>
                </c:pt>
                <c:pt idx="4931">
                  <c:v>-2.3651100000000001E-4</c:v>
                </c:pt>
                <c:pt idx="4932">
                  <c:v>-3.0254400000000001E-2</c:v>
                </c:pt>
                <c:pt idx="4933">
                  <c:v>-2.9219599999999998E-2</c:v>
                </c:pt>
                <c:pt idx="4934">
                  <c:v>-2.2235899999999999E-2</c:v>
                </c:pt>
                <c:pt idx="4935">
                  <c:v>-1.9612299999999999E-2</c:v>
                </c:pt>
                <c:pt idx="4936">
                  <c:v>-6.62994E-3</c:v>
                </c:pt>
                <c:pt idx="4937">
                  <c:v>-3.2039600000000001E-2</c:v>
                </c:pt>
                <c:pt idx="4938">
                  <c:v>-1.4924999999999999E-3</c:v>
                </c:pt>
                <c:pt idx="4939">
                  <c:v>-2.48518E-2</c:v>
                </c:pt>
                <c:pt idx="4940">
                  <c:v>-1.1960999999999999E-2</c:v>
                </c:pt>
                <c:pt idx="4941">
                  <c:v>-2.1152500000000001E-2</c:v>
                </c:pt>
                <c:pt idx="4942">
                  <c:v>-1.91097E-2</c:v>
                </c:pt>
                <c:pt idx="4943">
                  <c:v>-1.9141200000000001E-2</c:v>
                </c:pt>
                <c:pt idx="4944">
                  <c:v>-3.0373600000000001E-2</c:v>
                </c:pt>
                <c:pt idx="4945">
                  <c:v>-2.01941E-2</c:v>
                </c:pt>
                <c:pt idx="4946">
                  <c:v>-2.4626700000000001E-2</c:v>
                </c:pt>
                <c:pt idx="4947">
                  <c:v>-1.5332200000000001E-2</c:v>
                </c:pt>
                <c:pt idx="4948">
                  <c:v>-1.3715700000000001E-2</c:v>
                </c:pt>
                <c:pt idx="4949">
                  <c:v>-2.9356E-2</c:v>
                </c:pt>
                <c:pt idx="4950">
                  <c:v>-2.2460000000000001E-2</c:v>
                </c:pt>
                <c:pt idx="4951">
                  <c:v>-1.7587700000000001E-2</c:v>
                </c:pt>
                <c:pt idx="4952">
                  <c:v>-3.1361600000000003E-2</c:v>
                </c:pt>
                <c:pt idx="4953">
                  <c:v>-2.8908699999999999E-2</c:v>
                </c:pt>
                <c:pt idx="4954">
                  <c:v>-2.23713E-2</c:v>
                </c:pt>
                <c:pt idx="4955">
                  <c:v>-2.7927400000000002E-2</c:v>
                </c:pt>
                <c:pt idx="4956">
                  <c:v>-1.5742300000000001E-2</c:v>
                </c:pt>
                <c:pt idx="4957">
                  <c:v>-2.4700199999999999E-2</c:v>
                </c:pt>
                <c:pt idx="4958">
                  <c:v>-1.8050199999999999E-2</c:v>
                </c:pt>
                <c:pt idx="4959" formatCode="0.00E+00">
                  <c:v>-1.6596799999999998E-2</c:v>
                </c:pt>
                <c:pt idx="4960">
                  <c:v>-1.6865700000000001E-2</c:v>
                </c:pt>
                <c:pt idx="4961">
                  <c:v>-2.51427E-2</c:v>
                </c:pt>
                <c:pt idx="4962">
                  <c:v>-2.2088099999999999E-2</c:v>
                </c:pt>
                <c:pt idx="4963">
                  <c:v>-6.7653699999999997E-3</c:v>
                </c:pt>
                <c:pt idx="4964">
                  <c:v>-2.3788500000000001E-2</c:v>
                </c:pt>
                <c:pt idx="4965">
                  <c:v>-1.17702E-2</c:v>
                </c:pt>
                <c:pt idx="4966">
                  <c:v>-6.5841700000000003E-3</c:v>
                </c:pt>
                <c:pt idx="4967">
                  <c:v>-2.1927800000000001E-2</c:v>
                </c:pt>
                <c:pt idx="4968">
                  <c:v>-1.0463699999999999E-2</c:v>
                </c:pt>
                <c:pt idx="4969">
                  <c:v>-1.1112199999999999E-2</c:v>
                </c:pt>
                <c:pt idx="4970">
                  <c:v>-8.0423400000000003E-3</c:v>
                </c:pt>
                <c:pt idx="4971">
                  <c:v>-2.2735600000000002E-2</c:v>
                </c:pt>
                <c:pt idx="4972">
                  <c:v>9.7751600000000011E-4</c:v>
                </c:pt>
                <c:pt idx="4973">
                  <c:v>-2.1734199999999999E-2</c:v>
                </c:pt>
                <c:pt idx="4974" formatCode="0.00E+00">
                  <c:v>5.8698700000000001E-3</c:v>
                </c:pt>
                <c:pt idx="4975">
                  <c:v>-5.20039E-3</c:v>
                </c:pt>
                <c:pt idx="4976">
                  <c:v>7.2717700000000003E-3</c:v>
                </c:pt>
                <c:pt idx="4977">
                  <c:v>-9.9687600000000001E-3</c:v>
                </c:pt>
                <c:pt idx="4978">
                  <c:v>-2.37389E-2</c:v>
                </c:pt>
                <c:pt idx="4979">
                  <c:v>-2.01702E-3</c:v>
                </c:pt>
                <c:pt idx="4980">
                  <c:v>-1.6690300000000002E-2</c:v>
                </c:pt>
                <c:pt idx="4981">
                  <c:v>-4.1685100000000003E-3</c:v>
                </c:pt>
                <c:pt idx="4982">
                  <c:v>-7.1315800000000002E-3</c:v>
                </c:pt>
                <c:pt idx="4983">
                  <c:v>-2.99454E-4</c:v>
                </c:pt>
                <c:pt idx="4984">
                  <c:v>1.7642999999999999E-3</c:v>
                </c:pt>
                <c:pt idx="4985">
                  <c:v>-2.3937199999999998E-3</c:v>
                </c:pt>
                <c:pt idx="4986">
                  <c:v>-4.2018899999999998E-3</c:v>
                </c:pt>
                <c:pt idx="4987">
                  <c:v>5.1727300000000004E-3</c:v>
                </c:pt>
                <c:pt idx="4988">
                  <c:v>-8.7423299999999995E-3</c:v>
                </c:pt>
                <c:pt idx="4989">
                  <c:v>-4.8437100000000002E-3</c:v>
                </c:pt>
                <c:pt idx="4990">
                  <c:v>-2.9497099999999999E-3</c:v>
                </c:pt>
                <c:pt idx="4991">
                  <c:v>1.39227E-2</c:v>
                </c:pt>
                <c:pt idx="4992">
                  <c:v>1.19591E-2</c:v>
                </c:pt>
                <c:pt idx="4993">
                  <c:v>1.39427E-3</c:v>
                </c:pt>
                <c:pt idx="4994">
                  <c:v>7.9565E-3</c:v>
                </c:pt>
                <c:pt idx="4995">
                  <c:v>-9.2802000000000006E-3</c:v>
                </c:pt>
                <c:pt idx="4996">
                  <c:v>1.73683E-2</c:v>
                </c:pt>
                <c:pt idx="4997">
                  <c:v>-1.30835E-2</c:v>
                </c:pt>
                <c:pt idx="4998">
                  <c:v>3.4856800000000001E-3</c:v>
                </c:pt>
                <c:pt idx="4999">
                  <c:v>2.7179700000000001E-3</c:v>
                </c:pt>
                <c:pt idx="5000">
                  <c:v>-6.7586900000000004E-3</c:v>
                </c:pt>
                <c:pt idx="5001">
                  <c:v>-2.52914E-3</c:v>
                </c:pt>
                <c:pt idx="5002">
                  <c:v>7.31754E-3</c:v>
                </c:pt>
                <c:pt idx="5003">
                  <c:v>8.3952000000000002E-3</c:v>
                </c:pt>
                <c:pt idx="5004">
                  <c:v>4.0578799999999998E-3</c:v>
                </c:pt>
                <c:pt idx="5005">
                  <c:v>8.2187700000000002E-3</c:v>
                </c:pt>
                <c:pt idx="5006">
                  <c:v>2.1009399999999999E-3</c:v>
                </c:pt>
                <c:pt idx="5007">
                  <c:v>2.8724699999999998E-3</c:v>
                </c:pt>
                <c:pt idx="5008">
                  <c:v>-2.3571999999999999E-2</c:v>
                </c:pt>
                <c:pt idx="5009">
                  <c:v>4.9133299999999996E-3</c:v>
                </c:pt>
                <c:pt idx="5010">
                  <c:v>-1.27058E-2</c:v>
                </c:pt>
                <c:pt idx="5011">
                  <c:v>-4.6806299999999999E-3</c:v>
                </c:pt>
                <c:pt idx="5012">
                  <c:v>5.3567900000000002E-3</c:v>
                </c:pt>
                <c:pt idx="5013">
                  <c:v>2.4537999999999999E-3</c:v>
                </c:pt>
                <c:pt idx="5014">
                  <c:v>-5.2194600000000004E-3</c:v>
                </c:pt>
                <c:pt idx="5015">
                  <c:v>5.8679600000000002E-3</c:v>
                </c:pt>
                <c:pt idx="5016">
                  <c:v>3.0288699999999999E-3</c:v>
                </c:pt>
                <c:pt idx="5017">
                  <c:v>1.9764899999999998E-2</c:v>
                </c:pt>
                <c:pt idx="5018">
                  <c:v>1.56822E-2</c:v>
                </c:pt>
                <c:pt idx="5019">
                  <c:v>1.6078900000000001E-3</c:v>
                </c:pt>
                <c:pt idx="5020">
                  <c:v>1.36948E-3</c:v>
                </c:pt>
                <c:pt idx="5021">
                  <c:v>3.89099E-3</c:v>
                </c:pt>
                <c:pt idx="5022">
                  <c:v>1.17378E-2</c:v>
                </c:pt>
                <c:pt idx="5023">
                  <c:v>1.87855E-2</c:v>
                </c:pt>
                <c:pt idx="5024">
                  <c:v>6.8664599999999996E-3</c:v>
                </c:pt>
                <c:pt idx="5025">
                  <c:v>-1.87073E-2</c:v>
                </c:pt>
                <c:pt idx="5026">
                  <c:v>-1.52187E-2</c:v>
                </c:pt>
                <c:pt idx="5027">
                  <c:v>1.1501300000000001E-3</c:v>
                </c:pt>
                <c:pt idx="5028">
                  <c:v>-9.0923299999999992E-3</c:v>
                </c:pt>
                <c:pt idx="5029">
                  <c:v>-9.2182199999999992E-3</c:v>
                </c:pt>
                <c:pt idx="5030">
                  <c:v>-2.4896600000000001E-2</c:v>
                </c:pt>
                <c:pt idx="5031">
                  <c:v>-1.47724E-2</c:v>
                </c:pt>
                <c:pt idx="5032">
                  <c:v>-2.24304E-2</c:v>
                </c:pt>
                <c:pt idx="5033">
                  <c:v>-8.0718999999999999E-3</c:v>
                </c:pt>
                <c:pt idx="5034">
                  <c:v>-1.41344E-2</c:v>
                </c:pt>
                <c:pt idx="5035">
                  <c:v>-1.2664799999999999E-3</c:v>
                </c:pt>
                <c:pt idx="5036">
                  <c:v>-1.46561E-2</c:v>
                </c:pt>
                <c:pt idx="5037">
                  <c:v>-2.3145700000000002E-3</c:v>
                </c:pt>
                <c:pt idx="5038">
                  <c:v>-7.9870199999999992E-3</c:v>
                </c:pt>
                <c:pt idx="5039">
                  <c:v>-1.4961199999999999E-2</c:v>
                </c:pt>
                <c:pt idx="5040">
                  <c:v>-1.0921500000000001E-2</c:v>
                </c:pt>
                <c:pt idx="5041">
                  <c:v>3.3435800000000001E-3</c:v>
                </c:pt>
                <c:pt idx="5042">
                  <c:v>-2.43092E-2</c:v>
                </c:pt>
                <c:pt idx="5043">
                  <c:v>-2.4777400000000002E-2</c:v>
                </c:pt>
                <c:pt idx="5044">
                  <c:v>-1.86768E-2</c:v>
                </c:pt>
                <c:pt idx="5045">
                  <c:v>-9.9878299999999996E-3</c:v>
                </c:pt>
                <c:pt idx="5046">
                  <c:v>-1.85871E-3</c:v>
                </c:pt>
                <c:pt idx="5047">
                  <c:v>-2.6782E-2</c:v>
                </c:pt>
                <c:pt idx="5048">
                  <c:v>-8.0757099999999998E-3</c:v>
                </c:pt>
                <c:pt idx="5049">
                  <c:v>-1.39122E-2</c:v>
                </c:pt>
                <c:pt idx="5050">
                  <c:v>-1.6279200000000001E-2</c:v>
                </c:pt>
                <c:pt idx="5051">
                  <c:v>-1.9011500000000001E-2</c:v>
                </c:pt>
                <c:pt idx="5052">
                  <c:v>-6.3047399999999997E-3</c:v>
                </c:pt>
                <c:pt idx="5053">
                  <c:v>-1.4057200000000001E-2</c:v>
                </c:pt>
                <c:pt idx="5054">
                  <c:v>-6.5679600000000003E-3</c:v>
                </c:pt>
                <c:pt idx="5055">
                  <c:v>-1.15929E-2</c:v>
                </c:pt>
                <c:pt idx="5056">
                  <c:v>-1.4388099999999999E-2</c:v>
                </c:pt>
                <c:pt idx="5057">
                  <c:v>-6.5555600000000002E-3</c:v>
                </c:pt>
                <c:pt idx="5058">
                  <c:v>-6.1550099999999998E-3</c:v>
                </c:pt>
                <c:pt idx="5059">
                  <c:v>8.9645399999999998E-4</c:v>
                </c:pt>
                <c:pt idx="5060">
                  <c:v>-2.0981799999999998E-2</c:v>
                </c:pt>
                <c:pt idx="5061">
                  <c:v>-7.8887899999999997E-3</c:v>
                </c:pt>
                <c:pt idx="5062">
                  <c:v>-1.41134E-2</c:v>
                </c:pt>
                <c:pt idx="5063">
                  <c:v>-1.2217499999999999E-2</c:v>
                </c:pt>
                <c:pt idx="5064">
                  <c:v>3.2615700000000001E-3</c:v>
                </c:pt>
                <c:pt idx="5065">
                  <c:v>-1.7673500000000002E-2</c:v>
                </c:pt>
                <c:pt idx="5066">
                  <c:v>-1.54133E-2</c:v>
                </c:pt>
                <c:pt idx="5067">
                  <c:v>-6.2656400000000003E-3</c:v>
                </c:pt>
                <c:pt idx="5068">
                  <c:v>-5.0525700000000002E-3</c:v>
                </c:pt>
                <c:pt idx="5069">
                  <c:v>-5.5894899999999999E-3</c:v>
                </c:pt>
                <c:pt idx="5070">
                  <c:v>-6.2475200000000003E-3</c:v>
                </c:pt>
                <c:pt idx="5071">
                  <c:v>9.5176699999999996E-4</c:v>
                </c:pt>
                <c:pt idx="5072">
                  <c:v>-1.7128E-3</c:v>
                </c:pt>
                <c:pt idx="5073">
                  <c:v>3.6535299999999999E-3</c:v>
                </c:pt>
                <c:pt idx="5074">
                  <c:v>2.9439900000000001E-3</c:v>
                </c:pt>
                <c:pt idx="5075">
                  <c:v>4.8484799999999996E-3</c:v>
                </c:pt>
                <c:pt idx="5076">
                  <c:v>2.3248700000000001E-2</c:v>
                </c:pt>
                <c:pt idx="5077">
                  <c:v>8.6412399999999997E-3</c:v>
                </c:pt>
                <c:pt idx="5078">
                  <c:v>1.49918E-2</c:v>
                </c:pt>
                <c:pt idx="5079">
                  <c:v>5.9595100000000003E-3</c:v>
                </c:pt>
                <c:pt idx="5080">
                  <c:v>1.8768299999999999E-3</c:v>
                </c:pt>
                <c:pt idx="5081">
                  <c:v>1.2661E-2</c:v>
                </c:pt>
                <c:pt idx="5082">
                  <c:v>-3.9100599999999999E-3</c:v>
                </c:pt>
                <c:pt idx="5083">
                  <c:v>-7.8973800000000007E-3</c:v>
                </c:pt>
                <c:pt idx="5084">
                  <c:v>3.8156499999999999E-3</c:v>
                </c:pt>
                <c:pt idx="5085">
                  <c:v>4.03214E-3</c:v>
                </c:pt>
                <c:pt idx="5086">
                  <c:v>2.4717300000000001E-2</c:v>
                </c:pt>
                <c:pt idx="5087">
                  <c:v>1.6855200000000001E-2</c:v>
                </c:pt>
                <c:pt idx="5088">
                  <c:v>1.4761E-2</c:v>
                </c:pt>
                <c:pt idx="5089">
                  <c:v>8.5029600000000004E-3</c:v>
                </c:pt>
                <c:pt idx="5090">
                  <c:v>-5.6886699999999998E-3</c:v>
                </c:pt>
                <c:pt idx="5091">
                  <c:v>1.6589199999999998E-2</c:v>
                </c:pt>
                <c:pt idx="5092">
                  <c:v>1.8817899999999999E-2</c:v>
                </c:pt>
                <c:pt idx="5093">
                  <c:v>2.5843600000000001E-2</c:v>
                </c:pt>
                <c:pt idx="5094">
                  <c:v>2.79808E-2</c:v>
                </c:pt>
                <c:pt idx="5095">
                  <c:v>2.0278899999999999E-2</c:v>
                </c:pt>
                <c:pt idx="5096">
                  <c:v>2.37722E-2</c:v>
                </c:pt>
                <c:pt idx="5097">
                  <c:v>1.86892E-2</c:v>
                </c:pt>
                <c:pt idx="5098">
                  <c:v>1.7701100000000001E-2</c:v>
                </c:pt>
                <c:pt idx="5099">
                  <c:v>3.8051600000000001E-3</c:v>
                </c:pt>
                <c:pt idx="5100">
                  <c:v>1.7185200000000001E-2</c:v>
                </c:pt>
                <c:pt idx="5101">
                  <c:v>1.3380100000000001E-2</c:v>
                </c:pt>
                <c:pt idx="5102">
                  <c:v>7.4167299999999999E-3</c:v>
                </c:pt>
                <c:pt idx="5103">
                  <c:v>2.08092E-2</c:v>
                </c:pt>
                <c:pt idx="5104">
                  <c:v>2.28357E-2</c:v>
                </c:pt>
                <c:pt idx="5105">
                  <c:v>5.5017499999999997E-3</c:v>
                </c:pt>
                <c:pt idx="5106">
                  <c:v>9.2916500000000003E-3</c:v>
                </c:pt>
                <c:pt idx="5107">
                  <c:v>1.4744800000000001E-2</c:v>
                </c:pt>
                <c:pt idx="5108">
                  <c:v>2.1349900000000002E-2</c:v>
                </c:pt>
                <c:pt idx="5109">
                  <c:v>1.54495E-3</c:v>
                </c:pt>
                <c:pt idx="5110">
                  <c:v>7.2679499999999996E-3</c:v>
                </c:pt>
                <c:pt idx="5111">
                  <c:v>1.13592E-2</c:v>
                </c:pt>
                <c:pt idx="5112">
                  <c:v>1.0082199999999999E-2</c:v>
                </c:pt>
                <c:pt idx="5113">
                  <c:v>1.86348E-2</c:v>
                </c:pt>
                <c:pt idx="5114">
                  <c:v>8.4562300000000003E-3</c:v>
                </c:pt>
                <c:pt idx="5115">
                  <c:v>2.03447E-2</c:v>
                </c:pt>
                <c:pt idx="5116">
                  <c:v>2.7246499999999999E-3</c:v>
                </c:pt>
                <c:pt idx="5117">
                  <c:v>-2.6473999999999998E-3</c:v>
                </c:pt>
                <c:pt idx="5118">
                  <c:v>2.3088499999999999E-3</c:v>
                </c:pt>
                <c:pt idx="5119">
                  <c:v>9.8113999999999996E-3</c:v>
                </c:pt>
                <c:pt idx="5120">
                  <c:v>-2.3097999999999999E-3</c:v>
                </c:pt>
                <c:pt idx="5121">
                  <c:v>4.7845800000000001E-3</c:v>
                </c:pt>
                <c:pt idx="5122">
                  <c:v>1.0967299999999999E-2</c:v>
                </c:pt>
                <c:pt idx="5123">
                  <c:v>1.4371900000000001E-3</c:v>
                </c:pt>
                <c:pt idx="5124">
                  <c:v>2.9973999999999999E-3</c:v>
                </c:pt>
                <c:pt idx="5125">
                  <c:v>5.3901699999999997E-3</c:v>
                </c:pt>
                <c:pt idx="5126">
                  <c:v>1.51796E-2</c:v>
                </c:pt>
                <c:pt idx="5127">
                  <c:v>5.2080199999999998E-3</c:v>
                </c:pt>
                <c:pt idx="5128">
                  <c:v>3.6010700000000001E-3</c:v>
                </c:pt>
                <c:pt idx="5129">
                  <c:v>3.9033900000000001E-3</c:v>
                </c:pt>
                <c:pt idx="5130">
                  <c:v>7.5845699999999997E-3</c:v>
                </c:pt>
                <c:pt idx="5131">
                  <c:v>9.9458700000000008E-3</c:v>
                </c:pt>
                <c:pt idx="5132">
                  <c:v>-6.1721800000000002E-3</c:v>
                </c:pt>
                <c:pt idx="5133">
                  <c:v>3.55244E-3</c:v>
                </c:pt>
                <c:pt idx="5134">
                  <c:v>4.3687800000000001E-3</c:v>
                </c:pt>
                <c:pt idx="5135">
                  <c:v>6.5231300000000002E-3</c:v>
                </c:pt>
                <c:pt idx="5136">
                  <c:v>1.06602E-2</c:v>
                </c:pt>
                <c:pt idx="5137">
                  <c:v>9.6597699999999998E-3</c:v>
                </c:pt>
                <c:pt idx="5138">
                  <c:v>-6.3486100000000002E-3</c:v>
                </c:pt>
                <c:pt idx="5139">
                  <c:v>9.1114000000000004E-3</c:v>
                </c:pt>
                <c:pt idx="5140" formatCode="0.00E+00">
                  <c:v>4.00543E-5</c:v>
                </c:pt>
                <c:pt idx="5141">
                  <c:v>8.8186299999999992E-3</c:v>
                </c:pt>
                <c:pt idx="5142">
                  <c:v>4.6777700000000004E-3</c:v>
                </c:pt>
                <c:pt idx="5143">
                  <c:v>6.0167299999999996E-3</c:v>
                </c:pt>
                <c:pt idx="5144">
                  <c:v>-2.1829599999999998E-3</c:v>
                </c:pt>
                <c:pt idx="5145">
                  <c:v>7.1716300000000005E-4</c:v>
                </c:pt>
                <c:pt idx="5146">
                  <c:v>-6.4926100000000002E-3</c:v>
                </c:pt>
                <c:pt idx="5147">
                  <c:v>1.6913399999999999E-2</c:v>
                </c:pt>
                <c:pt idx="5148">
                  <c:v>-4.3744999999999999E-3</c:v>
                </c:pt>
                <c:pt idx="5149">
                  <c:v>2.0389599999999998E-3</c:v>
                </c:pt>
                <c:pt idx="5150">
                  <c:v>-7.5702699999999996E-3</c:v>
                </c:pt>
                <c:pt idx="5151">
                  <c:v>7.2097800000000005E-4</c:v>
                </c:pt>
                <c:pt idx="5152">
                  <c:v>5.2728699999999998E-3</c:v>
                </c:pt>
                <c:pt idx="5153">
                  <c:v>-4.5251800000000002E-3</c:v>
                </c:pt>
                <c:pt idx="5154">
                  <c:v>7.5998300000000001E-3</c:v>
                </c:pt>
                <c:pt idx="5155">
                  <c:v>5.7353999999999999E-3</c:v>
                </c:pt>
                <c:pt idx="5156">
                  <c:v>7.2374300000000004E-3</c:v>
                </c:pt>
                <c:pt idx="5157">
                  <c:v>-8.3112700000000008E-3</c:v>
                </c:pt>
                <c:pt idx="5158">
                  <c:v>1.78432E-3</c:v>
                </c:pt>
                <c:pt idx="5159">
                  <c:v>1.8110299999999999E-3</c:v>
                </c:pt>
                <c:pt idx="5160">
                  <c:v>1.22795E-2</c:v>
                </c:pt>
                <c:pt idx="5161">
                  <c:v>6.5212200000000003E-3</c:v>
                </c:pt>
                <c:pt idx="5162">
                  <c:v>2.6435899999999999E-3</c:v>
                </c:pt>
                <c:pt idx="5163">
                  <c:v>3.7574800000000001E-3</c:v>
                </c:pt>
                <c:pt idx="5164">
                  <c:v>4.2180999999999998E-3</c:v>
                </c:pt>
                <c:pt idx="5165">
                  <c:v>5.6896200000000003E-3</c:v>
                </c:pt>
                <c:pt idx="5166">
                  <c:v>1.18122E-2</c:v>
                </c:pt>
                <c:pt idx="5167">
                  <c:v>5.4016100000000003E-3</c:v>
                </c:pt>
                <c:pt idx="5168">
                  <c:v>-4.5070600000000002E-3</c:v>
                </c:pt>
                <c:pt idx="5169">
                  <c:v>1.7772699999999999E-2</c:v>
                </c:pt>
                <c:pt idx="5170">
                  <c:v>-8.9740800000000004E-4</c:v>
                </c:pt>
                <c:pt idx="5171">
                  <c:v>8.3284399999999995E-3</c:v>
                </c:pt>
                <c:pt idx="5172">
                  <c:v>-4.56333E-3</c:v>
                </c:pt>
                <c:pt idx="5173">
                  <c:v>-2.3469900000000002E-3</c:v>
                </c:pt>
                <c:pt idx="5174">
                  <c:v>1.2134600000000001E-2</c:v>
                </c:pt>
                <c:pt idx="5175">
                  <c:v>-4.2219199999999997E-3</c:v>
                </c:pt>
                <c:pt idx="5176">
                  <c:v>1.1350600000000001E-2</c:v>
                </c:pt>
                <c:pt idx="5177">
                  <c:v>1.7948199999999999E-3</c:v>
                </c:pt>
                <c:pt idx="5178">
                  <c:v>-8.7032299999999993E-3</c:v>
                </c:pt>
                <c:pt idx="5179">
                  <c:v>4.0893600000000002E-3</c:v>
                </c:pt>
                <c:pt idx="5180">
                  <c:v>2.7894999999999999E-3</c:v>
                </c:pt>
                <c:pt idx="5181">
                  <c:v>1.6160000000000001E-2</c:v>
                </c:pt>
                <c:pt idx="5182">
                  <c:v>1.7553300000000001E-2</c:v>
                </c:pt>
                <c:pt idx="5183">
                  <c:v>9.92584E-3</c:v>
                </c:pt>
                <c:pt idx="5184">
                  <c:v>1.2346299999999999E-2</c:v>
                </c:pt>
                <c:pt idx="5185">
                  <c:v>1.5421900000000001E-2</c:v>
                </c:pt>
                <c:pt idx="5186">
                  <c:v>1.35002E-2</c:v>
                </c:pt>
                <c:pt idx="5187">
                  <c:v>1.24178E-2</c:v>
                </c:pt>
                <c:pt idx="5188">
                  <c:v>2.2331199999999999E-2</c:v>
                </c:pt>
                <c:pt idx="5189">
                  <c:v>1.9129799999999999E-2</c:v>
                </c:pt>
                <c:pt idx="5190">
                  <c:v>1.12076E-2</c:v>
                </c:pt>
                <c:pt idx="5191">
                  <c:v>6.6614200000000004E-3</c:v>
                </c:pt>
                <c:pt idx="5192">
                  <c:v>1.7702099999999998E-2</c:v>
                </c:pt>
                <c:pt idx="5193">
                  <c:v>1.17807E-2</c:v>
                </c:pt>
                <c:pt idx="5194">
                  <c:v>2.15902E-2</c:v>
                </c:pt>
                <c:pt idx="5195">
                  <c:v>1.42679E-2</c:v>
                </c:pt>
                <c:pt idx="5196">
                  <c:v>4.5747799999999996E-3</c:v>
                </c:pt>
                <c:pt idx="5197">
                  <c:v>1.6216299999999999E-2</c:v>
                </c:pt>
                <c:pt idx="5198">
                  <c:v>2.2524800000000001E-2</c:v>
                </c:pt>
                <c:pt idx="5199">
                  <c:v>1.77422E-2</c:v>
                </c:pt>
                <c:pt idx="5200">
                  <c:v>2.61049E-2</c:v>
                </c:pt>
                <c:pt idx="5201">
                  <c:v>1.0500000000000001E-2</c:v>
                </c:pt>
                <c:pt idx="5202">
                  <c:v>3.0641600000000001E-2</c:v>
                </c:pt>
                <c:pt idx="5203">
                  <c:v>2.21481E-2</c:v>
                </c:pt>
                <c:pt idx="5204">
                  <c:v>2.58865E-2</c:v>
                </c:pt>
                <c:pt idx="5205">
                  <c:v>3.03001E-2</c:v>
                </c:pt>
                <c:pt idx="5206">
                  <c:v>3.1835599999999999E-2</c:v>
                </c:pt>
                <c:pt idx="5207">
                  <c:v>2.10066E-2</c:v>
                </c:pt>
                <c:pt idx="5208">
                  <c:v>2.39201E-2</c:v>
                </c:pt>
                <c:pt idx="5209">
                  <c:v>1.20134E-2</c:v>
                </c:pt>
                <c:pt idx="5210">
                  <c:v>2.5922799999999999E-2</c:v>
                </c:pt>
                <c:pt idx="5211">
                  <c:v>2.0309399999999998E-2</c:v>
                </c:pt>
                <c:pt idx="5212">
                  <c:v>2.2141500000000001E-2</c:v>
                </c:pt>
                <c:pt idx="5213">
                  <c:v>2.1970699999999999E-2</c:v>
                </c:pt>
                <c:pt idx="5214">
                  <c:v>2.6645700000000001E-2</c:v>
                </c:pt>
                <c:pt idx="5215">
                  <c:v>8.4123600000000007E-3</c:v>
                </c:pt>
                <c:pt idx="5216">
                  <c:v>1.75552E-2</c:v>
                </c:pt>
                <c:pt idx="5217" formatCode="0.00E+00">
                  <c:v>1.7426500000000001E-2</c:v>
                </c:pt>
                <c:pt idx="5218">
                  <c:v>1.7787000000000001E-2</c:v>
                </c:pt>
                <c:pt idx="5219">
                  <c:v>2.3111300000000001E-2</c:v>
                </c:pt>
                <c:pt idx="5220">
                  <c:v>8.9149499999999996E-3</c:v>
                </c:pt>
                <c:pt idx="5221">
                  <c:v>2.7084400000000001E-4</c:v>
                </c:pt>
                <c:pt idx="5222">
                  <c:v>9.4404199999999997E-3</c:v>
                </c:pt>
                <c:pt idx="5223">
                  <c:v>1.5787099999999998E-2</c:v>
                </c:pt>
                <c:pt idx="5224">
                  <c:v>9.5834700000000002E-3</c:v>
                </c:pt>
                <c:pt idx="5225">
                  <c:v>1.77603E-2</c:v>
                </c:pt>
                <c:pt idx="5226">
                  <c:v>1.17435E-2</c:v>
                </c:pt>
                <c:pt idx="5227">
                  <c:v>2.16837E-2</c:v>
                </c:pt>
                <c:pt idx="5228">
                  <c:v>1.5195800000000001E-2</c:v>
                </c:pt>
                <c:pt idx="5229">
                  <c:v>1.9931800000000002E-3</c:v>
                </c:pt>
                <c:pt idx="5230">
                  <c:v>1.2083099999999999E-2</c:v>
                </c:pt>
                <c:pt idx="5231">
                  <c:v>1.7236700000000001E-2</c:v>
                </c:pt>
                <c:pt idx="5232">
                  <c:v>9.4251600000000001E-3</c:v>
                </c:pt>
                <c:pt idx="5233">
                  <c:v>3.6077499999999998E-3</c:v>
                </c:pt>
                <c:pt idx="5234" formatCode="0.00E+00">
                  <c:v>-6.7997000000000001E-4</c:v>
                </c:pt>
                <c:pt idx="5235">
                  <c:v>1.18189E-2</c:v>
                </c:pt>
                <c:pt idx="5236">
                  <c:v>8.1796600000000001E-3</c:v>
                </c:pt>
                <c:pt idx="5237">
                  <c:v>4.0102000000000002E-3</c:v>
                </c:pt>
                <c:pt idx="5238">
                  <c:v>1.26677E-2</c:v>
                </c:pt>
                <c:pt idx="5239">
                  <c:v>-4.7302200000000003E-4</c:v>
                </c:pt>
                <c:pt idx="5240">
                  <c:v>6.0205500000000004E-3</c:v>
                </c:pt>
                <c:pt idx="5241">
                  <c:v>7.8220400000000006E-3</c:v>
                </c:pt>
                <c:pt idx="5242">
                  <c:v>1.0965300000000001E-2</c:v>
                </c:pt>
                <c:pt idx="5243">
                  <c:v>1.50175E-2</c:v>
                </c:pt>
                <c:pt idx="5244">
                  <c:v>2.03266E-2</c:v>
                </c:pt>
                <c:pt idx="5245">
                  <c:v>3.3006699999999999E-3</c:v>
                </c:pt>
                <c:pt idx="5246">
                  <c:v>7.8935600000000009E-3</c:v>
                </c:pt>
                <c:pt idx="5247">
                  <c:v>1.98908E-2</c:v>
                </c:pt>
                <c:pt idx="5248">
                  <c:v>1.2356799999999999E-2</c:v>
                </c:pt>
                <c:pt idx="5249">
                  <c:v>1.2445400000000001E-2</c:v>
                </c:pt>
                <c:pt idx="5250">
                  <c:v>3.9863600000000001E-4</c:v>
                </c:pt>
                <c:pt idx="5251">
                  <c:v>1.48106E-2</c:v>
                </c:pt>
                <c:pt idx="5252">
                  <c:v>2.1260299999999999E-2</c:v>
                </c:pt>
                <c:pt idx="5253">
                  <c:v>2.7393299999999999E-2</c:v>
                </c:pt>
                <c:pt idx="5254">
                  <c:v>5.1813099999999997E-3</c:v>
                </c:pt>
                <c:pt idx="5255">
                  <c:v>1.6111400000000001E-2</c:v>
                </c:pt>
                <c:pt idx="5256">
                  <c:v>2.04973E-2</c:v>
                </c:pt>
                <c:pt idx="5257">
                  <c:v>9.6750299999999994E-3</c:v>
                </c:pt>
                <c:pt idx="5258">
                  <c:v>2.7345700000000001E-2</c:v>
                </c:pt>
                <c:pt idx="5259">
                  <c:v>1.8453600000000001E-2</c:v>
                </c:pt>
                <c:pt idx="5260">
                  <c:v>5.1708199999999996E-3</c:v>
                </c:pt>
                <c:pt idx="5261">
                  <c:v>1.01948E-2</c:v>
                </c:pt>
                <c:pt idx="5262">
                  <c:v>8.4199900000000005E-3</c:v>
                </c:pt>
                <c:pt idx="5263">
                  <c:v>1.3172100000000001E-2</c:v>
                </c:pt>
                <c:pt idx="5264">
                  <c:v>2.07367E-2</c:v>
                </c:pt>
                <c:pt idx="5265">
                  <c:v>4.2457600000000003E-3</c:v>
                </c:pt>
                <c:pt idx="5266">
                  <c:v>9.8190299999999994E-3</c:v>
                </c:pt>
                <c:pt idx="5267">
                  <c:v>3.6239599999999999E-3</c:v>
                </c:pt>
                <c:pt idx="5268">
                  <c:v>2.01263E-2</c:v>
                </c:pt>
                <c:pt idx="5269">
                  <c:v>8.5382500000000007E-3</c:v>
                </c:pt>
                <c:pt idx="5270">
                  <c:v>1.5826199999999999E-2</c:v>
                </c:pt>
                <c:pt idx="5271">
                  <c:v>2.6103000000000001E-2</c:v>
                </c:pt>
                <c:pt idx="5272">
                  <c:v>1.71947E-2</c:v>
                </c:pt>
                <c:pt idx="5273">
                  <c:v>8.1014599999999996E-3</c:v>
                </c:pt>
                <c:pt idx="5274">
                  <c:v>1.5906300000000002E-2</c:v>
                </c:pt>
                <c:pt idx="5275">
                  <c:v>1.5550599999999999E-2</c:v>
                </c:pt>
                <c:pt idx="5276">
                  <c:v>-4.3497099999999997E-3</c:v>
                </c:pt>
                <c:pt idx="5277">
                  <c:v>1.5922499999999999E-2</c:v>
                </c:pt>
                <c:pt idx="5278">
                  <c:v>1.50595E-2</c:v>
                </c:pt>
                <c:pt idx="5279">
                  <c:v>1.58043E-2</c:v>
                </c:pt>
                <c:pt idx="5280">
                  <c:v>-5.9690500000000001E-3</c:v>
                </c:pt>
                <c:pt idx="5281">
                  <c:v>1.32275E-2</c:v>
                </c:pt>
                <c:pt idx="5282">
                  <c:v>1.5392299999999999E-2</c:v>
                </c:pt>
                <c:pt idx="5283">
                  <c:v>1.28069E-2</c:v>
                </c:pt>
                <c:pt idx="5284">
                  <c:v>-9.5233899999999996E-3</c:v>
                </c:pt>
                <c:pt idx="5285">
                  <c:v>1.0604900000000001E-3</c:v>
                </c:pt>
                <c:pt idx="5286">
                  <c:v>1.6599699999999998E-2</c:v>
                </c:pt>
                <c:pt idx="5287">
                  <c:v>-7.12395E-4</c:v>
                </c:pt>
                <c:pt idx="5288">
                  <c:v>7.0667300000000002E-3</c:v>
                </c:pt>
                <c:pt idx="5289">
                  <c:v>5.6152299999999997E-3</c:v>
                </c:pt>
                <c:pt idx="5290">
                  <c:v>1.33505E-2</c:v>
                </c:pt>
                <c:pt idx="5291">
                  <c:v>8.7194400000000002E-3</c:v>
                </c:pt>
                <c:pt idx="5292">
                  <c:v>1.0042199999999999E-3</c:v>
                </c:pt>
                <c:pt idx="5293">
                  <c:v>1.8124600000000001E-2</c:v>
                </c:pt>
                <c:pt idx="5294">
                  <c:v>1.0796500000000001E-2</c:v>
                </c:pt>
                <c:pt idx="5295">
                  <c:v>1.7112700000000002E-2</c:v>
                </c:pt>
                <c:pt idx="5296">
                  <c:v>-2.3822800000000001E-3</c:v>
                </c:pt>
                <c:pt idx="5297">
                  <c:v>1.8327699999999999E-2</c:v>
                </c:pt>
                <c:pt idx="5298">
                  <c:v>7.0981999999999998E-3</c:v>
                </c:pt>
                <c:pt idx="5299">
                  <c:v>1.2789699999999999E-2</c:v>
                </c:pt>
                <c:pt idx="5300">
                  <c:v>-3.3378599999999998E-3</c:v>
                </c:pt>
                <c:pt idx="5301">
                  <c:v>9.74941E-3</c:v>
                </c:pt>
                <c:pt idx="5302">
                  <c:v>1.6817100000000001E-2</c:v>
                </c:pt>
                <c:pt idx="5303">
                  <c:v>-5.7115600000000001E-3</c:v>
                </c:pt>
                <c:pt idx="5304">
                  <c:v>1.5994100000000001E-2</c:v>
                </c:pt>
                <c:pt idx="5305" formatCode="0.00E+00">
                  <c:v>1.43051E-5</c:v>
                </c:pt>
                <c:pt idx="5306">
                  <c:v>3.1832699999999998E-2</c:v>
                </c:pt>
                <c:pt idx="5307">
                  <c:v>-6.1893500000000004E-4</c:v>
                </c:pt>
                <c:pt idx="5308">
                  <c:v>3.2629999999999999E-2</c:v>
                </c:pt>
                <c:pt idx="5309">
                  <c:v>4.8809099999999996E-3</c:v>
                </c:pt>
                <c:pt idx="5310">
                  <c:v>7.4443799999999996E-3</c:v>
                </c:pt>
                <c:pt idx="5311">
                  <c:v>1.41449E-2</c:v>
                </c:pt>
                <c:pt idx="5312">
                  <c:v>1.3485000000000001E-3</c:v>
                </c:pt>
                <c:pt idx="5313">
                  <c:v>7.2050100000000004E-3</c:v>
                </c:pt>
                <c:pt idx="5314">
                  <c:v>-1.28841E-3</c:v>
                </c:pt>
                <c:pt idx="5315">
                  <c:v>1.7147099999999999E-3</c:v>
                </c:pt>
                <c:pt idx="5316">
                  <c:v>2.32124E-3</c:v>
                </c:pt>
                <c:pt idx="5317">
                  <c:v>5.6371700000000004E-3</c:v>
                </c:pt>
                <c:pt idx="5318">
                  <c:v>3.20339E-3</c:v>
                </c:pt>
                <c:pt idx="5319">
                  <c:v>6.4821200000000001E-3</c:v>
                </c:pt>
                <c:pt idx="5320">
                  <c:v>-4.5528399999999998E-3</c:v>
                </c:pt>
                <c:pt idx="5321">
                  <c:v>6.0415299999999998E-3</c:v>
                </c:pt>
                <c:pt idx="5322">
                  <c:v>1.25551E-2</c:v>
                </c:pt>
                <c:pt idx="5323">
                  <c:v>-6.5517400000000003E-3</c:v>
                </c:pt>
                <c:pt idx="5324">
                  <c:v>9.4747500000000005E-3</c:v>
                </c:pt>
                <c:pt idx="5325">
                  <c:v>9.5529599999999992E-3</c:v>
                </c:pt>
                <c:pt idx="5326">
                  <c:v>5.4607400000000004E-3</c:v>
                </c:pt>
                <c:pt idx="5327">
                  <c:v>1.3654700000000001E-2</c:v>
                </c:pt>
                <c:pt idx="5328">
                  <c:v>-4.7588300000000002E-4</c:v>
                </c:pt>
                <c:pt idx="5329">
                  <c:v>-1.83105E-4</c:v>
                </c:pt>
                <c:pt idx="5330">
                  <c:v>-1.4697999999999999E-2</c:v>
                </c:pt>
                <c:pt idx="5331">
                  <c:v>-4.3687800000000001E-3</c:v>
                </c:pt>
                <c:pt idx="5332">
                  <c:v>7.6894800000000003E-3</c:v>
                </c:pt>
                <c:pt idx="5333">
                  <c:v>8.2874300000000001E-3</c:v>
                </c:pt>
                <c:pt idx="5334">
                  <c:v>-2.4032599999999999E-4</c:v>
                </c:pt>
                <c:pt idx="5335">
                  <c:v>-1.0919599999999999E-3</c:v>
                </c:pt>
                <c:pt idx="5336">
                  <c:v>-3.6335000000000002E-4</c:v>
                </c:pt>
                <c:pt idx="5337">
                  <c:v>-1.0953900000000001E-2</c:v>
                </c:pt>
                <c:pt idx="5338">
                  <c:v>9.68456E-3</c:v>
                </c:pt>
                <c:pt idx="5339">
                  <c:v>2.1653200000000001E-2</c:v>
                </c:pt>
                <c:pt idx="5340">
                  <c:v>1.38922E-2</c:v>
                </c:pt>
                <c:pt idx="5341">
                  <c:v>-8.7690400000000005E-3</c:v>
                </c:pt>
                <c:pt idx="5342">
                  <c:v>-1.3170199999999999E-3</c:v>
                </c:pt>
                <c:pt idx="5343">
                  <c:v>9.3946499999999992E-3</c:v>
                </c:pt>
                <c:pt idx="5344">
                  <c:v>1.0312999999999999E-2</c:v>
                </c:pt>
                <c:pt idx="5345">
                  <c:v>1.75571E-3</c:v>
                </c:pt>
                <c:pt idx="5346">
                  <c:v>3.9424899999999999E-3</c:v>
                </c:pt>
                <c:pt idx="5347" formatCode="0.00E+00">
                  <c:v>1.9826900000000001E-3</c:v>
                </c:pt>
                <c:pt idx="5348">
                  <c:v>5.2461599999999997E-3</c:v>
                </c:pt>
                <c:pt idx="5349">
                  <c:v>4.09126E-4</c:v>
                </c:pt>
                <c:pt idx="5350" formatCode="0.00E+00">
                  <c:v>7.1544599999999996E-3</c:v>
                </c:pt>
                <c:pt idx="5351">
                  <c:v>1.57232E-2</c:v>
                </c:pt>
                <c:pt idx="5352">
                  <c:v>4.6577500000000004E-3</c:v>
                </c:pt>
                <c:pt idx="5353">
                  <c:v>3.2606100000000002E-3</c:v>
                </c:pt>
                <c:pt idx="5354">
                  <c:v>3.6706899999999999E-3</c:v>
                </c:pt>
                <c:pt idx="5355">
                  <c:v>6.35624E-3</c:v>
                </c:pt>
                <c:pt idx="5356" formatCode="0.00E+00">
                  <c:v>-2.38419E-5</c:v>
                </c:pt>
                <c:pt idx="5357">
                  <c:v>5.6009299999999996E-3</c:v>
                </c:pt>
                <c:pt idx="5358">
                  <c:v>-5.2032500000000004E-3</c:v>
                </c:pt>
                <c:pt idx="5359">
                  <c:v>1.3417200000000001E-2</c:v>
                </c:pt>
                <c:pt idx="5360">
                  <c:v>7.0609999999999996E-3</c:v>
                </c:pt>
                <c:pt idx="5361">
                  <c:v>3.2730099999999998E-3</c:v>
                </c:pt>
                <c:pt idx="5362">
                  <c:v>-2.4795500000000001E-3</c:v>
                </c:pt>
                <c:pt idx="5363">
                  <c:v>8.9149499999999996E-3</c:v>
                </c:pt>
                <c:pt idx="5364">
                  <c:v>1.31044E-2</c:v>
                </c:pt>
                <c:pt idx="5365">
                  <c:v>3.61824E-3</c:v>
                </c:pt>
                <c:pt idx="5366">
                  <c:v>-1.1425000000000001E-3</c:v>
                </c:pt>
                <c:pt idx="5367">
                  <c:v>1.2785899999999999E-2</c:v>
                </c:pt>
                <c:pt idx="5368">
                  <c:v>2.5386800000000002E-3</c:v>
                </c:pt>
                <c:pt idx="5369">
                  <c:v>8.7566399999999996E-3</c:v>
                </c:pt>
                <c:pt idx="5370">
                  <c:v>6.2999700000000002E-3</c:v>
                </c:pt>
                <c:pt idx="5371">
                  <c:v>1.18513E-2</c:v>
                </c:pt>
                <c:pt idx="5372">
                  <c:v>9.4633100000000008E-3</c:v>
                </c:pt>
                <c:pt idx="5373">
                  <c:v>3.9978000000000001E-3</c:v>
                </c:pt>
                <c:pt idx="5374">
                  <c:v>1.3138800000000001E-2</c:v>
                </c:pt>
                <c:pt idx="5375">
                  <c:v>4.3353999999999997E-3</c:v>
                </c:pt>
                <c:pt idx="5376">
                  <c:v>5.9833500000000001E-3</c:v>
                </c:pt>
                <c:pt idx="5377">
                  <c:v>1.2779200000000001E-3</c:v>
                </c:pt>
                <c:pt idx="5378">
                  <c:v>1.1339200000000001E-3</c:v>
                </c:pt>
                <c:pt idx="5379">
                  <c:v>8.2140000000000008E-3</c:v>
                </c:pt>
                <c:pt idx="5380">
                  <c:v>6.7453399999999998E-3</c:v>
                </c:pt>
                <c:pt idx="5381">
                  <c:v>1.0122300000000001E-2</c:v>
                </c:pt>
                <c:pt idx="5382">
                  <c:v>1.29871E-2</c:v>
                </c:pt>
                <c:pt idx="5383">
                  <c:v>-1.0385500000000001E-3</c:v>
                </c:pt>
                <c:pt idx="5384">
                  <c:v>1.9989E-2</c:v>
                </c:pt>
                <c:pt idx="5385">
                  <c:v>1.13373E-2</c:v>
                </c:pt>
                <c:pt idx="5386">
                  <c:v>1.34401E-2</c:v>
                </c:pt>
                <c:pt idx="5387">
                  <c:v>8.1272099999999993E-3</c:v>
                </c:pt>
                <c:pt idx="5388">
                  <c:v>-4.4107399999999998E-3</c:v>
                </c:pt>
                <c:pt idx="5389">
                  <c:v>7.9193100000000006E-3</c:v>
                </c:pt>
                <c:pt idx="5390">
                  <c:v>3.4618399999999999E-3</c:v>
                </c:pt>
                <c:pt idx="5391" formatCode="0.00E+00">
                  <c:v>3.7574800000000001E-3</c:v>
                </c:pt>
                <c:pt idx="5392">
                  <c:v>-4.9056999999999998E-3</c:v>
                </c:pt>
                <c:pt idx="5393">
                  <c:v>-1.1192300000000001E-2</c:v>
                </c:pt>
                <c:pt idx="5394">
                  <c:v>-7.4367499999999998E-3</c:v>
                </c:pt>
                <c:pt idx="5395">
                  <c:v>-7.12395E-4</c:v>
                </c:pt>
                <c:pt idx="5396">
                  <c:v>-6.6614200000000004E-3</c:v>
                </c:pt>
                <c:pt idx="5397">
                  <c:v>-8.9836099999999997E-4</c:v>
                </c:pt>
                <c:pt idx="5398" formatCode="0.00E+00">
                  <c:v>2.00272E-5</c:v>
                </c:pt>
                <c:pt idx="5399">
                  <c:v>9.2220300000000002E-4</c:v>
                </c:pt>
                <c:pt idx="5400">
                  <c:v>-7.8229900000000002E-3</c:v>
                </c:pt>
                <c:pt idx="5401">
                  <c:v>-1.54152E-2</c:v>
                </c:pt>
                <c:pt idx="5402">
                  <c:v>5.8507899999999998E-3</c:v>
                </c:pt>
                <c:pt idx="5403">
                  <c:v>3.4284599999999999E-3</c:v>
                </c:pt>
                <c:pt idx="5404">
                  <c:v>-1.33858E-2</c:v>
                </c:pt>
                <c:pt idx="5405">
                  <c:v>-2.58579E-2</c:v>
                </c:pt>
                <c:pt idx="5406">
                  <c:v>3.02505E-3</c:v>
                </c:pt>
                <c:pt idx="5407">
                  <c:v>-1.9101099999999999E-2</c:v>
                </c:pt>
                <c:pt idx="5408">
                  <c:v>-1.5725099999999999E-2</c:v>
                </c:pt>
                <c:pt idx="5409">
                  <c:v>1.5554399999999999E-3</c:v>
                </c:pt>
                <c:pt idx="5410">
                  <c:v>2.3879999999999999E-3</c:v>
                </c:pt>
                <c:pt idx="5411">
                  <c:v>-1.9092600000000001E-2</c:v>
                </c:pt>
                <c:pt idx="5412">
                  <c:v>-7.8678099999999994E-3</c:v>
                </c:pt>
                <c:pt idx="5413">
                  <c:v>-1.38998E-2</c:v>
                </c:pt>
                <c:pt idx="5414">
                  <c:v>-1.56384E-2</c:v>
                </c:pt>
                <c:pt idx="5415">
                  <c:v>-1.16968E-2</c:v>
                </c:pt>
                <c:pt idx="5416">
                  <c:v>-2.0320899999999999E-2</c:v>
                </c:pt>
                <c:pt idx="5417">
                  <c:v>-5.7630499999999996E-3</c:v>
                </c:pt>
                <c:pt idx="5418">
                  <c:v>-2.5665299999999999E-2</c:v>
                </c:pt>
                <c:pt idx="5419">
                  <c:v>-1.21899E-2</c:v>
                </c:pt>
                <c:pt idx="5420">
                  <c:v>-1.90706E-2</c:v>
                </c:pt>
                <c:pt idx="5421" formatCode="0.00E+00">
                  <c:v>7.5340300000000001E-5</c:v>
                </c:pt>
                <c:pt idx="5422">
                  <c:v>-2.1607399999999999E-2</c:v>
                </c:pt>
                <c:pt idx="5423">
                  <c:v>-1.02425E-2</c:v>
                </c:pt>
                <c:pt idx="5424">
                  <c:v>-5.6858100000000003E-3</c:v>
                </c:pt>
                <c:pt idx="5425">
                  <c:v>1.92642E-4</c:v>
                </c:pt>
                <c:pt idx="5426">
                  <c:v>-8.3169899999999998E-3</c:v>
                </c:pt>
                <c:pt idx="5427">
                  <c:v>-2.5358199999999998E-3</c:v>
                </c:pt>
                <c:pt idx="5428">
                  <c:v>-9.54056E-3</c:v>
                </c:pt>
                <c:pt idx="5429">
                  <c:v>2.1925E-3</c:v>
                </c:pt>
                <c:pt idx="5430">
                  <c:v>-8.1481899999999996E-3</c:v>
                </c:pt>
                <c:pt idx="5431">
                  <c:v>-8.2063699999999993E-3</c:v>
                </c:pt>
                <c:pt idx="5432">
                  <c:v>-1.85966E-3</c:v>
                </c:pt>
                <c:pt idx="5433">
                  <c:v>-2.4757399999999999E-2</c:v>
                </c:pt>
                <c:pt idx="5434">
                  <c:v>8.8405600000000003E-4</c:v>
                </c:pt>
                <c:pt idx="5435">
                  <c:v>-1.37959E-2</c:v>
                </c:pt>
                <c:pt idx="5436">
                  <c:v>2.7809100000000002E-3</c:v>
                </c:pt>
                <c:pt idx="5437">
                  <c:v>1.4285999999999999E-3</c:v>
                </c:pt>
                <c:pt idx="5438">
                  <c:v>-1.1199000000000001E-2</c:v>
                </c:pt>
                <c:pt idx="5439">
                  <c:v>-1.6067499999999998E-2</c:v>
                </c:pt>
                <c:pt idx="5440">
                  <c:v>3.1757399999999998E-3</c:v>
                </c:pt>
                <c:pt idx="5441">
                  <c:v>-3.66688E-3</c:v>
                </c:pt>
                <c:pt idx="5442">
                  <c:v>3.3235500000000002E-3</c:v>
                </c:pt>
                <c:pt idx="5443">
                  <c:v>-1.0947200000000001E-2</c:v>
                </c:pt>
                <c:pt idx="5444">
                  <c:v>-2.06451E-2</c:v>
                </c:pt>
                <c:pt idx="5445">
                  <c:v>-2.1715200000000001E-3</c:v>
                </c:pt>
                <c:pt idx="5446">
                  <c:v>-5.4502500000000002E-3</c:v>
                </c:pt>
                <c:pt idx="5447">
                  <c:v>-2.3822800000000001E-3</c:v>
                </c:pt>
                <c:pt idx="5448">
                  <c:v>-1.21117E-4</c:v>
                </c:pt>
                <c:pt idx="5449">
                  <c:v>-1.02968E-2</c:v>
                </c:pt>
                <c:pt idx="5450">
                  <c:v>-1.10674E-2</c:v>
                </c:pt>
                <c:pt idx="5451">
                  <c:v>3.1442599999999999E-3</c:v>
                </c:pt>
                <c:pt idx="5452">
                  <c:v>-1.45369E-2</c:v>
                </c:pt>
                <c:pt idx="5453">
                  <c:v>6.6003800000000003E-3</c:v>
                </c:pt>
                <c:pt idx="5454">
                  <c:v>-1.9621799999999998E-2</c:v>
                </c:pt>
                <c:pt idx="5455">
                  <c:v>-2.2792799999999999E-4</c:v>
                </c:pt>
                <c:pt idx="5456">
                  <c:v>-9.7522700000000004E-3</c:v>
                </c:pt>
                <c:pt idx="5457">
                  <c:v>-4.06265E-4</c:v>
                </c:pt>
                <c:pt idx="5458">
                  <c:v>6.0272199999999998E-4</c:v>
                </c:pt>
                <c:pt idx="5459">
                  <c:v>6.5193200000000003E-3</c:v>
                </c:pt>
                <c:pt idx="5460">
                  <c:v>-1.30014E-2</c:v>
                </c:pt>
                <c:pt idx="5461">
                  <c:v>-1.5276E-2</c:v>
                </c:pt>
                <c:pt idx="5462">
                  <c:v>-1.27487E-2</c:v>
                </c:pt>
                <c:pt idx="5463">
                  <c:v>-1.2182200000000001E-2</c:v>
                </c:pt>
                <c:pt idx="5464">
                  <c:v>-1.39265E-2</c:v>
                </c:pt>
                <c:pt idx="5465">
                  <c:v>-4.2944000000000003E-3</c:v>
                </c:pt>
                <c:pt idx="5466">
                  <c:v>-9.8180799999999999E-3</c:v>
                </c:pt>
                <c:pt idx="5467">
                  <c:v>-9.2687599999999992E-3</c:v>
                </c:pt>
                <c:pt idx="5468">
                  <c:v>-1.6397499999999999E-2</c:v>
                </c:pt>
                <c:pt idx="5469">
                  <c:v>-2.1858200000000001E-2</c:v>
                </c:pt>
                <c:pt idx="5470">
                  <c:v>-1.6827600000000002E-2</c:v>
                </c:pt>
                <c:pt idx="5471">
                  <c:v>-1.07431E-2</c:v>
                </c:pt>
                <c:pt idx="5472">
                  <c:v>-1.6789399999999999E-2</c:v>
                </c:pt>
                <c:pt idx="5473">
                  <c:v>-2.1612200000000002E-2</c:v>
                </c:pt>
                <c:pt idx="5474">
                  <c:v>-2.01654E-2</c:v>
                </c:pt>
                <c:pt idx="5475">
                  <c:v>-2.44598E-2</c:v>
                </c:pt>
                <c:pt idx="5476">
                  <c:v>-5.4378500000000001E-3</c:v>
                </c:pt>
                <c:pt idx="5477">
                  <c:v>-1.6806600000000001E-2</c:v>
                </c:pt>
                <c:pt idx="5478">
                  <c:v>-2.2187200000000001E-2</c:v>
                </c:pt>
                <c:pt idx="5479">
                  <c:v>-1.6031299999999998E-2</c:v>
                </c:pt>
                <c:pt idx="5480">
                  <c:v>-1.1462200000000001E-2</c:v>
                </c:pt>
                <c:pt idx="5481">
                  <c:v>-1.24741E-2</c:v>
                </c:pt>
                <c:pt idx="5482">
                  <c:v>-9.7093600000000002E-3</c:v>
                </c:pt>
                <c:pt idx="5483">
                  <c:v>-6.9351200000000003E-3</c:v>
                </c:pt>
                <c:pt idx="5484">
                  <c:v>-8.4409700000000008E-3</c:v>
                </c:pt>
                <c:pt idx="5485">
                  <c:v>-2.2027000000000001E-2</c:v>
                </c:pt>
                <c:pt idx="5486">
                  <c:v>-1.1013999999999999E-2</c:v>
                </c:pt>
                <c:pt idx="5487">
                  <c:v>-1.6401300000000001E-2</c:v>
                </c:pt>
                <c:pt idx="5488" formatCode="0.00E+00">
                  <c:v>-1.58405E-3</c:v>
                </c:pt>
                <c:pt idx="5489">
                  <c:v>1.5335100000000001E-3</c:v>
                </c:pt>
                <c:pt idx="5490">
                  <c:v>-1.30768E-2</c:v>
                </c:pt>
                <c:pt idx="5491">
                  <c:v>-6.8988799999999996E-3</c:v>
                </c:pt>
                <c:pt idx="5492" formatCode="0.00E+00">
                  <c:v>-1.18618E-2</c:v>
                </c:pt>
                <c:pt idx="5493">
                  <c:v>-8.9721699999999998E-3</c:v>
                </c:pt>
                <c:pt idx="5494">
                  <c:v>3.9291400000000001E-4</c:v>
                </c:pt>
                <c:pt idx="5495">
                  <c:v>1.4419599999999999E-3</c:v>
                </c:pt>
                <c:pt idx="5496">
                  <c:v>-1.5342700000000001E-2</c:v>
                </c:pt>
                <c:pt idx="5497">
                  <c:v>-2.58865E-2</c:v>
                </c:pt>
                <c:pt idx="5498">
                  <c:v>-1.1651999999999999E-2</c:v>
                </c:pt>
                <c:pt idx="5499">
                  <c:v>-2.38008E-2</c:v>
                </c:pt>
                <c:pt idx="5500">
                  <c:v>-2.0446800000000001E-3</c:v>
                </c:pt>
                <c:pt idx="5501">
                  <c:v>-1.34611E-2</c:v>
                </c:pt>
                <c:pt idx="5502">
                  <c:v>-1.53656E-2</c:v>
                </c:pt>
                <c:pt idx="5503">
                  <c:v>-1.5577300000000001E-2</c:v>
                </c:pt>
                <c:pt idx="5504">
                  <c:v>-1.43929E-2</c:v>
                </c:pt>
                <c:pt idx="5505">
                  <c:v>-2.4804099999999999E-2</c:v>
                </c:pt>
                <c:pt idx="5506">
                  <c:v>-9.5892000000000008E-3</c:v>
                </c:pt>
                <c:pt idx="5507">
                  <c:v>-1.8350600000000002E-2</c:v>
                </c:pt>
                <c:pt idx="5508">
                  <c:v>-2.3072200000000001E-2</c:v>
                </c:pt>
                <c:pt idx="5509">
                  <c:v>-2.5787399999999999E-2</c:v>
                </c:pt>
                <c:pt idx="5510">
                  <c:v>-1.9297600000000002E-2</c:v>
                </c:pt>
                <c:pt idx="5511">
                  <c:v>-2.2345500000000001E-2</c:v>
                </c:pt>
                <c:pt idx="5512">
                  <c:v>-1.7377900000000002E-2</c:v>
                </c:pt>
                <c:pt idx="5513">
                  <c:v>-2.7697599999999999E-2</c:v>
                </c:pt>
                <c:pt idx="5514">
                  <c:v>-2.4023099999999999E-2</c:v>
                </c:pt>
                <c:pt idx="5515">
                  <c:v>-2.0953200000000002E-2</c:v>
                </c:pt>
                <c:pt idx="5516">
                  <c:v>-2.2449500000000001E-2</c:v>
                </c:pt>
                <c:pt idx="5517">
                  <c:v>-2.48489E-2</c:v>
                </c:pt>
                <c:pt idx="5518">
                  <c:v>-1.07689E-2</c:v>
                </c:pt>
                <c:pt idx="5519">
                  <c:v>-2.7841600000000001E-2</c:v>
                </c:pt>
                <c:pt idx="5520">
                  <c:v>-2.82116E-2</c:v>
                </c:pt>
                <c:pt idx="5521">
                  <c:v>-1.49832E-2</c:v>
                </c:pt>
                <c:pt idx="5522">
                  <c:v>-2.3446999999999999E-2</c:v>
                </c:pt>
                <c:pt idx="5523">
                  <c:v>-1.3891199999999999E-2</c:v>
                </c:pt>
                <c:pt idx="5524">
                  <c:v>-2.5190400000000002E-2</c:v>
                </c:pt>
                <c:pt idx="5525">
                  <c:v>-2.81801E-2</c:v>
                </c:pt>
                <c:pt idx="5526">
                  <c:v>-1.4416699999999999E-2</c:v>
                </c:pt>
                <c:pt idx="5527">
                  <c:v>-2.5742500000000001E-2</c:v>
                </c:pt>
                <c:pt idx="5528">
                  <c:v>-1.35832E-2</c:v>
                </c:pt>
                <c:pt idx="5529">
                  <c:v>-3.0377399999999999E-2</c:v>
                </c:pt>
                <c:pt idx="5530">
                  <c:v>-1.56775E-2</c:v>
                </c:pt>
                <c:pt idx="5531">
                  <c:v>-1.14517E-2</c:v>
                </c:pt>
                <c:pt idx="5532">
                  <c:v>-8.2216300000000006E-3</c:v>
                </c:pt>
                <c:pt idx="5533">
                  <c:v>-2.5320100000000002E-2</c:v>
                </c:pt>
                <c:pt idx="5534">
                  <c:v>-1.6825699999999999E-2</c:v>
                </c:pt>
                <c:pt idx="5535">
                  <c:v>-1.30978E-2</c:v>
                </c:pt>
                <c:pt idx="5536">
                  <c:v>-5.7973900000000004E-3</c:v>
                </c:pt>
                <c:pt idx="5537">
                  <c:v>-1.16825E-3</c:v>
                </c:pt>
                <c:pt idx="5538">
                  <c:v>-1.0947200000000001E-2</c:v>
                </c:pt>
                <c:pt idx="5539">
                  <c:v>4.0245100000000001E-4</c:v>
                </c:pt>
                <c:pt idx="5540">
                  <c:v>-1.97477E-2</c:v>
                </c:pt>
                <c:pt idx="5541">
                  <c:v>-1.17407E-2</c:v>
                </c:pt>
                <c:pt idx="5542">
                  <c:v>-2.49577E-3</c:v>
                </c:pt>
                <c:pt idx="5543">
                  <c:v>-1.24893E-2</c:v>
                </c:pt>
                <c:pt idx="5544">
                  <c:v>8.3827999999999993E-3</c:v>
                </c:pt>
                <c:pt idx="5545">
                  <c:v>-3.2434500000000002E-3</c:v>
                </c:pt>
                <c:pt idx="5546">
                  <c:v>-8.9902899999999997E-3</c:v>
                </c:pt>
                <c:pt idx="5547">
                  <c:v>-3.23296E-3</c:v>
                </c:pt>
                <c:pt idx="5548">
                  <c:v>-1.7499900000000001E-3</c:v>
                </c:pt>
                <c:pt idx="5549">
                  <c:v>-9.2573199999999994E-3</c:v>
                </c:pt>
                <c:pt idx="5550">
                  <c:v>5.8679600000000002E-3</c:v>
                </c:pt>
                <c:pt idx="5551">
                  <c:v>-1.1213300000000001E-2</c:v>
                </c:pt>
                <c:pt idx="5552">
                  <c:v>-1.98555E-3</c:v>
                </c:pt>
                <c:pt idx="5553">
                  <c:v>-1.1728300000000001E-2</c:v>
                </c:pt>
                <c:pt idx="5554">
                  <c:v>-1.5506700000000001E-3</c:v>
                </c:pt>
                <c:pt idx="5555">
                  <c:v>4.29153E-3</c:v>
                </c:pt>
                <c:pt idx="5556">
                  <c:v>-3.3588400000000001E-3</c:v>
                </c:pt>
                <c:pt idx="5557">
                  <c:v>4.7035200000000001E-3</c:v>
                </c:pt>
                <c:pt idx="5558">
                  <c:v>-7.0304900000000004E-3</c:v>
                </c:pt>
                <c:pt idx="5559">
                  <c:v>-5.3329500000000004E-3</c:v>
                </c:pt>
                <c:pt idx="5560">
                  <c:v>4.7807700000000002E-3</c:v>
                </c:pt>
                <c:pt idx="5561">
                  <c:v>-9.2029599999999996E-3</c:v>
                </c:pt>
                <c:pt idx="5562">
                  <c:v>1.17779E-3</c:v>
                </c:pt>
                <c:pt idx="5563">
                  <c:v>3.6144299999999997E-4</c:v>
                </c:pt>
                <c:pt idx="5564">
                  <c:v>-3.9577500000000001E-4</c:v>
                </c:pt>
                <c:pt idx="5565">
                  <c:v>-2.1925E-3</c:v>
                </c:pt>
                <c:pt idx="5566">
                  <c:v>1.6222000000000001E-3</c:v>
                </c:pt>
                <c:pt idx="5567">
                  <c:v>6.9761299999999997E-3</c:v>
                </c:pt>
                <c:pt idx="5568">
                  <c:v>8.5544600000000005E-4</c:v>
                </c:pt>
                <c:pt idx="5569">
                  <c:v>4.9638699999999996E-3</c:v>
                </c:pt>
                <c:pt idx="5570">
                  <c:v>-9.58729E-3</c:v>
                </c:pt>
                <c:pt idx="5571">
                  <c:v>-6.4382600000000003E-3</c:v>
                </c:pt>
                <c:pt idx="5572">
                  <c:v>-7.7238100000000002E-3</c:v>
                </c:pt>
                <c:pt idx="5573">
                  <c:v>-9.8323799999999999E-4</c:v>
                </c:pt>
                <c:pt idx="5574" formatCode="0.00E+00">
                  <c:v>-9.5367399999999999E-7</c:v>
                </c:pt>
                <c:pt idx="5575">
                  <c:v>1.7423600000000001E-3</c:v>
                </c:pt>
                <c:pt idx="5576">
                  <c:v>3.3187899999999998E-4</c:v>
                </c:pt>
                <c:pt idx="5577" formatCode="0.00E+00">
                  <c:v>-1.28775E-2</c:v>
                </c:pt>
                <c:pt idx="5578">
                  <c:v>4.1847200000000003E-3</c:v>
                </c:pt>
                <c:pt idx="5579">
                  <c:v>7.9135899999999999E-3</c:v>
                </c:pt>
                <c:pt idx="5580">
                  <c:v>3.4523000000000003E-4</c:v>
                </c:pt>
                <c:pt idx="5581">
                  <c:v>1.21002E-2</c:v>
                </c:pt>
                <c:pt idx="5582">
                  <c:v>-5.2423499999999998E-3</c:v>
                </c:pt>
                <c:pt idx="5583">
                  <c:v>3.8881300000000001E-3</c:v>
                </c:pt>
                <c:pt idx="5584">
                  <c:v>5.8422099999999996E-3</c:v>
                </c:pt>
                <c:pt idx="5585">
                  <c:v>9.6626300000000002E-3</c:v>
                </c:pt>
                <c:pt idx="5586">
                  <c:v>-6.6184999999999996E-4</c:v>
                </c:pt>
                <c:pt idx="5587">
                  <c:v>-2.9687899999999998E-3</c:v>
                </c:pt>
                <c:pt idx="5588">
                  <c:v>3.32928E-3</c:v>
                </c:pt>
                <c:pt idx="5589">
                  <c:v>2.9678299999999999E-3</c:v>
                </c:pt>
                <c:pt idx="5590">
                  <c:v>2.49348E-2</c:v>
                </c:pt>
                <c:pt idx="5591">
                  <c:v>-2.0189299999999999E-3</c:v>
                </c:pt>
                <c:pt idx="5592">
                  <c:v>2.40135E-3</c:v>
                </c:pt>
                <c:pt idx="5593">
                  <c:v>-9.4442399999999996E-3</c:v>
                </c:pt>
                <c:pt idx="5594">
                  <c:v>6.1321300000000004E-4</c:v>
                </c:pt>
                <c:pt idx="5595">
                  <c:v>1.4371900000000001E-3</c:v>
                </c:pt>
                <c:pt idx="5596">
                  <c:v>-1.25732E-2</c:v>
                </c:pt>
                <c:pt idx="5597">
                  <c:v>-5.3262700000000001E-3</c:v>
                </c:pt>
                <c:pt idx="5598">
                  <c:v>-1.6710300000000001E-2</c:v>
                </c:pt>
                <c:pt idx="5599">
                  <c:v>-1.0449399999999999E-2</c:v>
                </c:pt>
                <c:pt idx="5600">
                  <c:v>-7.4224499999999997E-3</c:v>
                </c:pt>
                <c:pt idx="5601">
                  <c:v>-1.7525700000000002E-2</c:v>
                </c:pt>
                <c:pt idx="5602">
                  <c:v>-2.6967000000000001E-2</c:v>
                </c:pt>
                <c:pt idx="5603">
                  <c:v>-1.7522800000000002E-2</c:v>
                </c:pt>
                <c:pt idx="5604">
                  <c:v>-2.6103999999999999E-2</c:v>
                </c:pt>
                <c:pt idx="5605">
                  <c:v>-1.9003900000000001E-2</c:v>
                </c:pt>
                <c:pt idx="5606">
                  <c:v>-2.7034800000000001E-2</c:v>
                </c:pt>
                <c:pt idx="5607">
                  <c:v>-3.4504899999999998E-2</c:v>
                </c:pt>
                <c:pt idx="5608">
                  <c:v>-2.8672199999999998E-2</c:v>
                </c:pt>
                <c:pt idx="5609">
                  <c:v>-3.3709500000000003E-2</c:v>
                </c:pt>
                <c:pt idx="5610">
                  <c:v>-2.29626E-2</c:v>
                </c:pt>
                <c:pt idx="5611">
                  <c:v>-2.67277E-2</c:v>
                </c:pt>
                <c:pt idx="5612">
                  <c:v>-3.6489500000000001E-2</c:v>
                </c:pt>
                <c:pt idx="5613">
                  <c:v>-2.2234899999999998E-2</c:v>
                </c:pt>
                <c:pt idx="5614">
                  <c:v>-4.4906599999999998E-2</c:v>
                </c:pt>
                <c:pt idx="5615">
                  <c:v>-1.52216E-2</c:v>
                </c:pt>
                <c:pt idx="5616">
                  <c:v>-2.4248100000000002E-2</c:v>
                </c:pt>
                <c:pt idx="5617">
                  <c:v>-1.50986E-2</c:v>
                </c:pt>
                <c:pt idx="5618">
                  <c:v>-2.2497199999999998E-2</c:v>
                </c:pt>
                <c:pt idx="5619">
                  <c:v>-1.4996499999999999E-2</c:v>
                </c:pt>
                <c:pt idx="5620">
                  <c:v>-1.3042399999999999E-2</c:v>
                </c:pt>
                <c:pt idx="5621">
                  <c:v>-1.7118499999999998E-2</c:v>
                </c:pt>
                <c:pt idx="5622">
                  <c:v>-6.6871600000000002E-3</c:v>
                </c:pt>
                <c:pt idx="5623">
                  <c:v>-1.7534299999999999E-2</c:v>
                </c:pt>
                <c:pt idx="5624">
                  <c:v>-1.50995E-2</c:v>
                </c:pt>
                <c:pt idx="5625">
                  <c:v>-1.6004600000000001E-2</c:v>
                </c:pt>
                <c:pt idx="5626">
                  <c:v>-7.7705400000000003E-3</c:v>
                </c:pt>
                <c:pt idx="5627">
                  <c:v>-1.6282999999999999E-2</c:v>
                </c:pt>
                <c:pt idx="5628">
                  <c:v>1.2702900000000001E-3</c:v>
                </c:pt>
                <c:pt idx="5629">
                  <c:v>-2.8905900000000002E-3</c:v>
                </c:pt>
                <c:pt idx="5630">
                  <c:v>1.0518999999999999E-3</c:v>
                </c:pt>
                <c:pt idx="5631">
                  <c:v>-5.6762699999999998E-3</c:v>
                </c:pt>
                <c:pt idx="5632">
                  <c:v>-7.4996899999999998E-3</c:v>
                </c:pt>
                <c:pt idx="5633" formatCode="0.00E+00">
                  <c:v>-1.26457E-3</c:v>
                </c:pt>
                <c:pt idx="5634">
                  <c:v>-4.62818E-3</c:v>
                </c:pt>
                <c:pt idx="5635">
                  <c:v>-5.1755899999999999E-3</c:v>
                </c:pt>
                <c:pt idx="5636">
                  <c:v>3.3426300000000001E-3</c:v>
                </c:pt>
                <c:pt idx="5637">
                  <c:v>-2.76852E-3</c:v>
                </c:pt>
                <c:pt idx="5638">
                  <c:v>-2.2201500000000002E-3</c:v>
                </c:pt>
                <c:pt idx="5639">
                  <c:v>1.5468599999999999E-3</c:v>
                </c:pt>
                <c:pt idx="5640">
                  <c:v>-1.4858199999999999E-3</c:v>
                </c:pt>
                <c:pt idx="5641">
                  <c:v>-6.0167299999999996E-3</c:v>
                </c:pt>
                <c:pt idx="5642">
                  <c:v>4.1971200000000004E-3</c:v>
                </c:pt>
                <c:pt idx="5643">
                  <c:v>2.5529900000000002E-3</c:v>
                </c:pt>
                <c:pt idx="5644">
                  <c:v>2.96593E-4</c:v>
                </c:pt>
                <c:pt idx="5645">
                  <c:v>-2.2707000000000001E-3</c:v>
                </c:pt>
                <c:pt idx="5646">
                  <c:v>-7.6150899999999997E-3</c:v>
                </c:pt>
                <c:pt idx="5647">
                  <c:v>2.4718299999999999E-2</c:v>
                </c:pt>
                <c:pt idx="5648">
                  <c:v>-8.9283000000000001E-3</c:v>
                </c:pt>
                <c:pt idx="5649">
                  <c:v>1.4813399999999999E-2</c:v>
                </c:pt>
                <c:pt idx="5650">
                  <c:v>7.79819E-3</c:v>
                </c:pt>
                <c:pt idx="5651">
                  <c:v>1.24092E-2</c:v>
                </c:pt>
                <c:pt idx="5652">
                  <c:v>3.6268199999999998E-3</c:v>
                </c:pt>
                <c:pt idx="5653">
                  <c:v>3.0775099999999999E-3</c:v>
                </c:pt>
                <c:pt idx="5654">
                  <c:v>8.3694500000000005E-3</c:v>
                </c:pt>
                <c:pt idx="5655">
                  <c:v>2.4537999999999999E-3</c:v>
                </c:pt>
                <c:pt idx="5656">
                  <c:v>1.8534700000000001E-2</c:v>
                </c:pt>
                <c:pt idx="5657">
                  <c:v>2.8142900000000001E-3</c:v>
                </c:pt>
                <c:pt idx="5658">
                  <c:v>-2.2621199999999998E-3</c:v>
                </c:pt>
                <c:pt idx="5659">
                  <c:v>-4.7969799999999997E-4</c:v>
                </c:pt>
                <c:pt idx="5660">
                  <c:v>-3.6077499999999998E-3</c:v>
                </c:pt>
                <c:pt idx="5661">
                  <c:v>-1.7919500000000001E-3</c:v>
                </c:pt>
                <c:pt idx="5662">
                  <c:v>8.9149499999999996E-3</c:v>
                </c:pt>
                <c:pt idx="5663">
                  <c:v>5.4693199999999997E-3</c:v>
                </c:pt>
                <c:pt idx="5664">
                  <c:v>1.7166099999999999E-3</c:v>
                </c:pt>
                <c:pt idx="5665">
                  <c:v>1.80244E-3</c:v>
                </c:pt>
                <c:pt idx="5666">
                  <c:v>-1.60217E-3</c:v>
                </c:pt>
                <c:pt idx="5667">
                  <c:v>3.2091099999999998E-3</c:v>
                </c:pt>
                <c:pt idx="5668">
                  <c:v>-1.5918700000000001E-2</c:v>
                </c:pt>
                <c:pt idx="5669">
                  <c:v>-8.1996900000000008E-3</c:v>
                </c:pt>
                <c:pt idx="5670">
                  <c:v>-3.7393600000000002E-3</c:v>
                </c:pt>
                <c:pt idx="5671">
                  <c:v>-8.2006500000000003E-3</c:v>
                </c:pt>
                <c:pt idx="5672">
                  <c:v>4.8809099999999996E-3</c:v>
                </c:pt>
                <c:pt idx="5673" formatCode="0.00E+00">
                  <c:v>-5.9719100000000004E-3</c:v>
                </c:pt>
                <c:pt idx="5674">
                  <c:v>-6.7338900000000002E-3</c:v>
                </c:pt>
                <c:pt idx="5675">
                  <c:v>-2.3460399999999999E-4</c:v>
                </c:pt>
                <c:pt idx="5676">
                  <c:v>-6.4048799999999999E-3</c:v>
                </c:pt>
                <c:pt idx="5677">
                  <c:v>4.7826800000000001E-3</c:v>
                </c:pt>
                <c:pt idx="5678">
                  <c:v>-1.15757E-2</c:v>
                </c:pt>
                <c:pt idx="5679">
                  <c:v>3.2310500000000001E-3</c:v>
                </c:pt>
                <c:pt idx="5680">
                  <c:v>-1.03178E-2</c:v>
                </c:pt>
                <c:pt idx="5681">
                  <c:v>6.9131899999999996E-3</c:v>
                </c:pt>
                <c:pt idx="5682">
                  <c:v>-1.3610799999999999E-2</c:v>
                </c:pt>
                <c:pt idx="5683">
                  <c:v>1.08337E-2</c:v>
                </c:pt>
                <c:pt idx="5684">
                  <c:v>-2.49767E-3</c:v>
                </c:pt>
                <c:pt idx="5685">
                  <c:v>-1.4452899999999999E-2</c:v>
                </c:pt>
                <c:pt idx="5686">
                  <c:v>-7.8220400000000006E-3</c:v>
                </c:pt>
                <c:pt idx="5687">
                  <c:v>-2.2289300000000001E-2</c:v>
                </c:pt>
                <c:pt idx="5688">
                  <c:v>-6.8111400000000002E-3</c:v>
                </c:pt>
                <c:pt idx="5689">
                  <c:v>-8.9893300000000002E-3</c:v>
                </c:pt>
                <c:pt idx="5690">
                  <c:v>-1.78537E-2</c:v>
                </c:pt>
                <c:pt idx="5691" formatCode="0.00E+00">
                  <c:v>-1.66512E-3</c:v>
                </c:pt>
                <c:pt idx="5692">
                  <c:v>-4.7245000000000004E-3</c:v>
                </c:pt>
                <c:pt idx="5693">
                  <c:v>-8.2302099999999995E-4</c:v>
                </c:pt>
                <c:pt idx="5694">
                  <c:v>5.2738200000000002E-3</c:v>
                </c:pt>
                <c:pt idx="5695">
                  <c:v>-2.8896299999999999E-4</c:v>
                </c:pt>
                <c:pt idx="5696">
                  <c:v>1.44014E-2</c:v>
                </c:pt>
                <c:pt idx="5697">
                  <c:v>2.4130800000000001E-2</c:v>
                </c:pt>
                <c:pt idx="5698">
                  <c:v>9.1161699999999998E-3</c:v>
                </c:pt>
                <c:pt idx="5699">
                  <c:v>8.0165900000000005E-3</c:v>
                </c:pt>
                <c:pt idx="5700">
                  <c:v>2.4681099999999999E-3</c:v>
                </c:pt>
                <c:pt idx="5701">
                  <c:v>5.2690499999999999E-3</c:v>
                </c:pt>
                <c:pt idx="5702">
                  <c:v>4.4164699999999996E-3</c:v>
                </c:pt>
                <c:pt idx="5703">
                  <c:v>-1.4839199999999999E-3</c:v>
                </c:pt>
                <c:pt idx="5704">
                  <c:v>-8.1453299999999992E-3</c:v>
                </c:pt>
                <c:pt idx="5705">
                  <c:v>-4.3468500000000002E-3</c:v>
                </c:pt>
                <c:pt idx="5706">
                  <c:v>-2.3574799999999999E-3</c:v>
                </c:pt>
                <c:pt idx="5707">
                  <c:v>3.1499900000000001E-3</c:v>
                </c:pt>
                <c:pt idx="5708">
                  <c:v>9.2258500000000007E-3</c:v>
                </c:pt>
                <c:pt idx="5709">
                  <c:v>1.71976E-2</c:v>
                </c:pt>
                <c:pt idx="5710">
                  <c:v>4.3029799999999997E-3</c:v>
                </c:pt>
                <c:pt idx="5711">
                  <c:v>-3.1614299999999998E-3</c:v>
                </c:pt>
                <c:pt idx="5712">
                  <c:v>-1.17493E-3</c:v>
                </c:pt>
                <c:pt idx="5713">
                  <c:v>-1.13049E-2</c:v>
                </c:pt>
                <c:pt idx="5714">
                  <c:v>9.5844300000000001E-4</c:v>
                </c:pt>
                <c:pt idx="5715">
                  <c:v>-1.4595E-2</c:v>
                </c:pt>
                <c:pt idx="5716">
                  <c:v>-2.5510799999999998E-3</c:v>
                </c:pt>
                <c:pt idx="5717">
                  <c:v>-1.6361199999999999E-2</c:v>
                </c:pt>
                <c:pt idx="5718">
                  <c:v>-9.8361999999999998E-3</c:v>
                </c:pt>
                <c:pt idx="5719">
                  <c:v>-5.1298100000000003E-3</c:v>
                </c:pt>
                <c:pt idx="5720">
                  <c:v>6.7634599999999998E-3</c:v>
                </c:pt>
                <c:pt idx="5721">
                  <c:v>6.8826699999999996E-3</c:v>
                </c:pt>
                <c:pt idx="5722">
                  <c:v>6.74152E-3</c:v>
                </c:pt>
                <c:pt idx="5723">
                  <c:v>-1.4534999999999999E-2</c:v>
                </c:pt>
                <c:pt idx="5724">
                  <c:v>7.6131799999999998E-3</c:v>
                </c:pt>
                <c:pt idx="5725">
                  <c:v>-9.7847000000000003E-3</c:v>
                </c:pt>
                <c:pt idx="5726">
                  <c:v>-9.0255700000000001E-3</c:v>
                </c:pt>
                <c:pt idx="5727">
                  <c:v>-1.20792E-2</c:v>
                </c:pt>
                <c:pt idx="5728">
                  <c:v>-5.2137399999999997E-3</c:v>
                </c:pt>
                <c:pt idx="5729">
                  <c:v>-2.4604800000000001E-4</c:v>
                </c:pt>
                <c:pt idx="5730">
                  <c:v>2.2993100000000002E-3</c:v>
                </c:pt>
                <c:pt idx="5731">
                  <c:v>4.4918099999999997E-3</c:v>
                </c:pt>
                <c:pt idx="5732">
                  <c:v>1.4615100000000001E-2</c:v>
                </c:pt>
                <c:pt idx="5733">
                  <c:v>1.28746E-2</c:v>
                </c:pt>
                <c:pt idx="5734">
                  <c:v>1.5805199999999998E-2</c:v>
                </c:pt>
                <c:pt idx="5735">
                  <c:v>1.2793499999999999E-2</c:v>
                </c:pt>
                <c:pt idx="5736">
                  <c:v>2.6441599999999999E-2</c:v>
                </c:pt>
                <c:pt idx="5737">
                  <c:v>1.18046E-2</c:v>
                </c:pt>
                <c:pt idx="5738">
                  <c:v>6.1550099999999998E-3</c:v>
                </c:pt>
                <c:pt idx="5739">
                  <c:v>1.7071699999999999E-2</c:v>
                </c:pt>
                <c:pt idx="5740">
                  <c:v>-1.31416E-3</c:v>
                </c:pt>
                <c:pt idx="5741">
                  <c:v>2.9354099999999998E-3</c:v>
                </c:pt>
                <c:pt idx="5742">
                  <c:v>1.0438899999999999E-2</c:v>
                </c:pt>
                <c:pt idx="5743">
                  <c:v>2.45094E-3</c:v>
                </c:pt>
                <c:pt idx="5744">
                  <c:v>1.1912300000000001E-2</c:v>
                </c:pt>
                <c:pt idx="5745">
                  <c:v>6.3848500000000001E-3</c:v>
                </c:pt>
                <c:pt idx="5746">
                  <c:v>1.3074899999999999E-3</c:v>
                </c:pt>
                <c:pt idx="5747">
                  <c:v>1.0687800000000001E-2</c:v>
                </c:pt>
                <c:pt idx="5748">
                  <c:v>1.8532799999999999E-2</c:v>
                </c:pt>
                <c:pt idx="5749">
                  <c:v>1.62296E-2</c:v>
                </c:pt>
                <c:pt idx="5750">
                  <c:v>9.2372900000000004E-3</c:v>
                </c:pt>
                <c:pt idx="5751" formatCode="0.00E+00">
                  <c:v>1.41058E-2</c:v>
                </c:pt>
                <c:pt idx="5752">
                  <c:v>1.3072E-2</c:v>
                </c:pt>
                <c:pt idx="5753">
                  <c:v>1.37749E-2</c:v>
                </c:pt>
                <c:pt idx="5754">
                  <c:v>1.30939E-2</c:v>
                </c:pt>
                <c:pt idx="5755">
                  <c:v>1.9888900000000001E-2</c:v>
                </c:pt>
                <c:pt idx="5756">
                  <c:v>1.19848E-2</c:v>
                </c:pt>
                <c:pt idx="5757">
                  <c:v>1.7914800000000002E-2</c:v>
                </c:pt>
                <c:pt idx="5758">
                  <c:v>2.2028900000000001E-2</c:v>
                </c:pt>
                <c:pt idx="5759">
                  <c:v>1.3813000000000001E-2</c:v>
                </c:pt>
                <c:pt idx="5760">
                  <c:v>2.04926E-2</c:v>
                </c:pt>
                <c:pt idx="5761">
                  <c:v>1.45817E-2</c:v>
                </c:pt>
                <c:pt idx="5762">
                  <c:v>1.0262500000000001E-2</c:v>
                </c:pt>
                <c:pt idx="5763">
                  <c:v>1.31941E-2</c:v>
                </c:pt>
                <c:pt idx="5764">
                  <c:v>1.14679E-2</c:v>
                </c:pt>
                <c:pt idx="5765">
                  <c:v>3.4074800000000001E-3</c:v>
                </c:pt>
                <c:pt idx="5766">
                  <c:v>1.2249899999999999E-2</c:v>
                </c:pt>
                <c:pt idx="5767">
                  <c:v>5.74589E-3</c:v>
                </c:pt>
                <c:pt idx="5768">
                  <c:v>4.1657399999999997E-2</c:v>
                </c:pt>
                <c:pt idx="5769">
                  <c:v>1.9798300000000001E-3</c:v>
                </c:pt>
                <c:pt idx="5770">
                  <c:v>2.0693799999999998E-2</c:v>
                </c:pt>
                <c:pt idx="5771">
                  <c:v>1.6576799999999999E-2</c:v>
                </c:pt>
                <c:pt idx="5772">
                  <c:v>2.3646400000000001E-2</c:v>
                </c:pt>
                <c:pt idx="5773">
                  <c:v>1.17702E-2</c:v>
                </c:pt>
                <c:pt idx="5774">
                  <c:v>1.48497E-2</c:v>
                </c:pt>
                <c:pt idx="5775">
                  <c:v>2.5477400000000001E-2</c:v>
                </c:pt>
                <c:pt idx="5776">
                  <c:v>1.20783E-2</c:v>
                </c:pt>
                <c:pt idx="5777">
                  <c:v>2.1786699999999999E-2</c:v>
                </c:pt>
                <c:pt idx="5778">
                  <c:v>1.0985399999999999E-2</c:v>
                </c:pt>
                <c:pt idx="5779">
                  <c:v>2.0062400000000001E-2</c:v>
                </c:pt>
                <c:pt idx="5780">
                  <c:v>1.8931400000000001E-2</c:v>
                </c:pt>
                <c:pt idx="5781">
                  <c:v>2.0683300000000002E-2</c:v>
                </c:pt>
                <c:pt idx="5782">
                  <c:v>2.45533E-2</c:v>
                </c:pt>
                <c:pt idx="5783">
                  <c:v>1.9125900000000001E-2</c:v>
                </c:pt>
                <c:pt idx="5784">
                  <c:v>1.3772E-2</c:v>
                </c:pt>
                <c:pt idx="5785">
                  <c:v>1.0003099999999999E-2</c:v>
                </c:pt>
                <c:pt idx="5786">
                  <c:v>9.7866099999999994E-3</c:v>
                </c:pt>
                <c:pt idx="5787">
                  <c:v>2.6892699999999999E-2</c:v>
                </c:pt>
                <c:pt idx="5788">
                  <c:v>6.5355300000000003E-3</c:v>
                </c:pt>
                <c:pt idx="5789">
                  <c:v>1.27134E-2</c:v>
                </c:pt>
                <c:pt idx="5790">
                  <c:v>2.22416E-2</c:v>
                </c:pt>
                <c:pt idx="5791">
                  <c:v>2.84958E-3</c:v>
                </c:pt>
                <c:pt idx="5792" formatCode="0.00E+00">
                  <c:v>2.2085199999999999E-2</c:v>
                </c:pt>
                <c:pt idx="5793">
                  <c:v>4.42123E-3</c:v>
                </c:pt>
                <c:pt idx="5794">
                  <c:v>1.5996900000000001E-2</c:v>
                </c:pt>
                <c:pt idx="5795">
                  <c:v>1.65071E-2</c:v>
                </c:pt>
                <c:pt idx="5796">
                  <c:v>9.6464199999999993E-3</c:v>
                </c:pt>
                <c:pt idx="5797">
                  <c:v>-1.0271099999999999E-3</c:v>
                </c:pt>
                <c:pt idx="5798">
                  <c:v>6.8321199999999997E-3</c:v>
                </c:pt>
                <c:pt idx="5799">
                  <c:v>1.5388499999999999E-2</c:v>
                </c:pt>
                <c:pt idx="5800">
                  <c:v>1.93501E-3</c:v>
                </c:pt>
                <c:pt idx="5801">
                  <c:v>6.72531E-3</c:v>
                </c:pt>
                <c:pt idx="5802">
                  <c:v>5.3052899999999998E-3</c:v>
                </c:pt>
                <c:pt idx="5803">
                  <c:v>-3.9892199999999999E-3</c:v>
                </c:pt>
                <c:pt idx="5804">
                  <c:v>-1.9874599999999999E-3</c:v>
                </c:pt>
                <c:pt idx="5805">
                  <c:v>1.38721E-2</c:v>
                </c:pt>
                <c:pt idx="5806">
                  <c:v>7.8792600000000008E-3</c:v>
                </c:pt>
                <c:pt idx="5807">
                  <c:v>1.2047799999999999E-2</c:v>
                </c:pt>
                <c:pt idx="5808">
                  <c:v>-1.95503E-3</c:v>
                </c:pt>
                <c:pt idx="5809">
                  <c:v>-1.7147099999999999E-3</c:v>
                </c:pt>
                <c:pt idx="5810">
                  <c:v>2.78473E-3</c:v>
                </c:pt>
                <c:pt idx="5811">
                  <c:v>-5.2413900000000003E-3</c:v>
                </c:pt>
                <c:pt idx="5812">
                  <c:v>-7.5111400000000004E-3</c:v>
                </c:pt>
                <c:pt idx="5813">
                  <c:v>-8.0804799999999993E-3</c:v>
                </c:pt>
                <c:pt idx="5814">
                  <c:v>-7.15542E-3</c:v>
                </c:pt>
                <c:pt idx="5815">
                  <c:v>-1.9622799999999999E-2</c:v>
                </c:pt>
                <c:pt idx="5816">
                  <c:v>-1.1277199999999999E-2</c:v>
                </c:pt>
                <c:pt idx="5817">
                  <c:v>-1.3093E-2</c:v>
                </c:pt>
                <c:pt idx="5818">
                  <c:v>-1.11723E-2</c:v>
                </c:pt>
                <c:pt idx="5819">
                  <c:v>-4.9200099999999998E-3</c:v>
                </c:pt>
                <c:pt idx="5820">
                  <c:v>-9.984970000000001E-4</c:v>
                </c:pt>
                <c:pt idx="5821">
                  <c:v>-4.1685100000000003E-3</c:v>
                </c:pt>
                <c:pt idx="5822">
                  <c:v>4.7340400000000001E-3</c:v>
                </c:pt>
                <c:pt idx="5823">
                  <c:v>4.6043400000000002E-3</c:v>
                </c:pt>
                <c:pt idx="5824">
                  <c:v>-3.1538E-3</c:v>
                </c:pt>
                <c:pt idx="5825">
                  <c:v>3.87573E-3</c:v>
                </c:pt>
                <c:pt idx="5826">
                  <c:v>-3.5638800000000002E-3</c:v>
                </c:pt>
                <c:pt idx="5827">
                  <c:v>-3.63255E-3</c:v>
                </c:pt>
                <c:pt idx="5828">
                  <c:v>5.1155100000000002E-3</c:v>
                </c:pt>
                <c:pt idx="5829">
                  <c:v>1.6552899999999999E-2</c:v>
                </c:pt>
                <c:pt idx="5830">
                  <c:v>1.78671E-2</c:v>
                </c:pt>
                <c:pt idx="5831">
                  <c:v>1.08252E-2</c:v>
                </c:pt>
                <c:pt idx="5832">
                  <c:v>6.53076E-3</c:v>
                </c:pt>
                <c:pt idx="5833">
                  <c:v>2.7769100000000001E-2</c:v>
                </c:pt>
                <c:pt idx="5834">
                  <c:v>2.3731200000000001E-2</c:v>
                </c:pt>
                <c:pt idx="5835">
                  <c:v>2.6292800000000002E-2</c:v>
                </c:pt>
                <c:pt idx="5836">
                  <c:v>2.77805E-2</c:v>
                </c:pt>
                <c:pt idx="5837">
                  <c:v>8.8586800000000007E-3</c:v>
                </c:pt>
                <c:pt idx="5838">
                  <c:v>5.7191799999999999E-3</c:v>
                </c:pt>
                <c:pt idx="5839">
                  <c:v>5.09262E-3</c:v>
                </c:pt>
                <c:pt idx="5840">
                  <c:v>3.85761E-3</c:v>
                </c:pt>
                <c:pt idx="5841">
                  <c:v>2.5935199999999999E-2</c:v>
                </c:pt>
                <c:pt idx="5842">
                  <c:v>2.2266399999999999E-2</c:v>
                </c:pt>
                <c:pt idx="5843">
                  <c:v>1.24111E-2</c:v>
                </c:pt>
                <c:pt idx="5844">
                  <c:v>1.4896400000000001E-2</c:v>
                </c:pt>
                <c:pt idx="5845">
                  <c:v>1.2335799999999999E-2</c:v>
                </c:pt>
                <c:pt idx="5846">
                  <c:v>8.8090900000000003E-3</c:v>
                </c:pt>
                <c:pt idx="5847">
                  <c:v>1.36957E-2</c:v>
                </c:pt>
                <c:pt idx="5848">
                  <c:v>2.84319E-2</c:v>
                </c:pt>
                <c:pt idx="5849">
                  <c:v>3.3148799999999999E-2</c:v>
                </c:pt>
                <c:pt idx="5850">
                  <c:v>3.1389199999999999E-2</c:v>
                </c:pt>
                <c:pt idx="5851">
                  <c:v>1.92003E-2</c:v>
                </c:pt>
                <c:pt idx="5852">
                  <c:v>1.4974599999999999E-2</c:v>
                </c:pt>
                <c:pt idx="5853">
                  <c:v>2.2356000000000001E-2</c:v>
                </c:pt>
                <c:pt idx="5854">
                  <c:v>2.2986400000000001E-2</c:v>
                </c:pt>
                <c:pt idx="5855">
                  <c:v>2.03114E-2</c:v>
                </c:pt>
                <c:pt idx="5856">
                  <c:v>1.00698E-2</c:v>
                </c:pt>
                <c:pt idx="5857">
                  <c:v>-5.5418000000000004E-3</c:v>
                </c:pt>
                <c:pt idx="5858">
                  <c:v>-6.7205399999999997E-3</c:v>
                </c:pt>
                <c:pt idx="5859">
                  <c:v>4.6539299999999998E-4</c:v>
                </c:pt>
                <c:pt idx="5860">
                  <c:v>4.3182400000000001E-3</c:v>
                </c:pt>
                <c:pt idx="5861">
                  <c:v>2.3548099999999999E-2</c:v>
                </c:pt>
                <c:pt idx="5862">
                  <c:v>1.6689299999999999E-4</c:v>
                </c:pt>
                <c:pt idx="5863">
                  <c:v>1.15423E-2</c:v>
                </c:pt>
                <c:pt idx="5864">
                  <c:v>1.3448699999999999E-2</c:v>
                </c:pt>
                <c:pt idx="5865">
                  <c:v>1.12782E-2</c:v>
                </c:pt>
                <c:pt idx="5866">
                  <c:v>9.1295200000000003E-3</c:v>
                </c:pt>
                <c:pt idx="5867">
                  <c:v>1.3160699999999999E-3</c:v>
                </c:pt>
                <c:pt idx="5868">
                  <c:v>1.1217100000000001E-2</c:v>
                </c:pt>
                <c:pt idx="5869">
                  <c:v>1.19801E-2</c:v>
                </c:pt>
                <c:pt idx="5870">
                  <c:v>1.49088E-2</c:v>
                </c:pt>
                <c:pt idx="5871">
                  <c:v>8.9759799999999997E-3</c:v>
                </c:pt>
                <c:pt idx="5872">
                  <c:v>9.7408300000000007E-3</c:v>
                </c:pt>
                <c:pt idx="5873">
                  <c:v>6.6556899999999997E-3</c:v>
                </c:pt>
                <c:pt idx="5874">
                  <c:v>-1.07346E-2</c:v>
                </c:pt>
                <c:pt idx="5875">
                  <c:v>-1.5449499999999999E-4</c:v>
                </c:pt>
                <c:pt idx="5876">
                  <c:v>1.3341900000000001E-3</c:v>
                </c:pt>
                <c:pt idx="5877">
                  <c:v>3.44086E-3</c:v>
                </c:pt>
                <c:pt idx="5878">
                  <c:v>-6.6347100000000003E-3</c:v>
                </c:pt>
                <c:pt idx="5879">
                  <c:v>-1.1508000000000001E-2</c:v>
                </c:pt>
                <c:pt idx="5880">
                  <c:v>2.4070699999999999E-3</c:v>
                </c:pt>
                <c:pt idx="5881">
                  <c:v>-7.3881099999999998E-3</c:v>
                </c:pt>
                <c:pt idx="5882">
                  <c:v>-2.0866399999999998E-3</c:v>
                </c:pt>
                <c:pt idx="5883">
                  <c:v>-7.3718999999999998E-3</c:v>
                </c:pt>
                <c:pt idx="5884">
                  <c:v>-1.2743900000000001E-2</c:v>
                </c:pt>
                <c:pt idx="5885">
                  <c:v>-7.7972400000000004E-3</c:v>
                </c:pt>
                <c:pt idx="5886">
                  <c:v>-6.3200000000000001E-3</c:v>
                </c:pt>
                <c:pt idx="5887">
                  <c:v>9.1133099999999995E-3</c:v>
                </c:pt>
                <c:pt idx="5888">
                  <c:v>1.1912300000000001E-2</c:v>
                </c:pt>
                <c:pt idx="5889">
                  <c:v>-1.31979E-2</c:v>
                </c:pt>
                <c:pt idx="5890">
                  <c:v>3.31497E-3</c:v>
                </c:pt>
                <c:pt idx="5891">
                  <c:v>3.71456E-3</c:v>
                </c:pt>
                <c:pt idx="5892">
                  <c:v>7.3718999999999998E-3</c:v>
                </c:pt>
                <c:pt idx="5893">
                  <c:v>1.3815900000000001E-2</c:v>
                </c:pt>
                <c:pt idx="5894">
                  <c:v>2.0651800000000001E-2</c:v>
                </c:pt>
                <c:pt idx="5895">
                  <c:v>1.0763200000000001E-2</c:v>
                </c:pt>
                <c:pt idx="5896">
                  <c:v>1.6098000000000001E-2</c:v>
                </c:pt>
                <c:pt idx="5897">
                  <c:v>1.8213300000000002E-2</c:v>
                </c:pt>
                <c:pt idx="5898">
                  <c:v>1.9168899999999999E-2</c:v>
                </c:pt>
                <c:pt idx="5899">
                  <c:v>3.4510600000000002E-2</c:v>
                </c:pt>
                <c:pt idx="5900">
                  <c:v>2.5813099999999999E-2</c:v>
                </c:pt>
                <c:pt idx="5901">
                  <c:v>1.2784999999999999E-2</c:v>
                </c:pt>
                <c:pt idx="5902">
                  <c:v>1.8161799999999999E-2</c:v>
                </c:pt>
                <c:pt idx="5903">
                  <c:v>2.70081E-2</c:v>
                </c:pt>
                <c:pt idx="5904">
                  <c:v>1.6876200000000001E-2</c:v>
                </c:pt>
                <c:pt idx="5905">
                  <c:v>2.8824800000000001E-2</c:v>
                </c:pt>
                <c:pt idx="5906">
                  <c:v>2.6372E-2</c:v>
                </c:pt>
                <c:pt idx="5907">
                  <c:v>1.7549499999999999E-2</c:v>
                </c:pt>
                <c:pt idx="5908">
                  <c:v>1.7328300000000001E-2</c:v>
                </c:pt>
                <c:pt idx="5909">
                  <c:v>3.0483199999999998E-2</c:v>
                </c:pt>
                <c:pt idx="5910">
                  <c:v>1.9756300000000001E-2</c:v>
                </c:pt>
                <c:pt idx="5911">
                  <c:v>2.5148400000000001E-2</c:v>
                </c:pt>
                <c:pt idx="5912">
                  <c:v>1.06287E-2</c:v>
                </c:pt>
                <c:pt idx="5913">
                  <c:v>1.51243E-2</c:v>
                </c:pt>
                <c:pt idx="5914">
                  <c:v>1.9180300000000001E-2</c:v>
                </c:pt>
                <c:pt idx="5915">
                  <c:v>7.9193100000000006E-3</c:v>
                </c:pt>
                <c:pt idx="5916">
                  <c:v>-1.05953E-2</c:v>
                </c:pt>
                <c:pt idx="5917">
                  <c:v>2.2134799999999999E-3</c:v>
                </c:pt>
                <c:pt idx="5918">
                  <c:v>-4.7111499999999998E-4</c:v>
                </c:pt>
                <c:pt idx="5919">
                  <c:v>1.8863700000000001E-3</c:v>
                </c:pt>
                <c:pt idx="5920">
                  <c:v>6.3857999999999996E-3</c:v>
                </c:pt>
                <c:pt idx="5921">
                  <c:v>-4.43554E-3</c:v>
                </c:pt>
                <c:pt idx="5922">
                  <c:v>1.5870100000000002E-2</c:v>
                </c:pt>
                <c:pt idx="5923">
                  <c:v>-4.4307699999999997E-3</c:v>
                </c:pt>
                <c:pt idx="5924">
                  <c:v>3.0202900000000001E-3</c:v>
                </c:pt>
                <c:pt idx="5925">
                  <c:v>7.9288499999999994E-3</c:v>
                </c:pt>
                <c:pt idx="5926">
                  <c:v>4.0082900000000003E-3</c:v>
                </c:pt>
                <c:pt idx="5927">
                  <c:v>-3.37696E-3</c:v>
                </c:pt>
                <c:pt idx="5928">
                  <c:v>-2.0895000000000002E-3</c:v>
                </c:pt>
                <c:pt idx="5929">
                  <c:v>-1.26553E-3</c:v>
                </c:pt>
                <c:pt idx="5930">
                  <c:v>1.1122699999999999E-2</c:v>
                </c:pt>
                <c:pt idx="5931">
                  <c:v>5.4721800000000001E-3</c:v>
                </c:pt>
                <c:pt idx="5932">
                  <c:v>1.8053100000000001E-3</c:v>
                </c:pt>
                <c:pt idx="5933" formatCode="0.00E+00">
                  <c:v>-5.1498400000000001E-5</c:v>
                </c:pt>
                <c:pt idx="5934">
                  <c:v>9.1762500000000004E-3</c:v>
                </c:pt>
                <c:pt idx="5935">
                  <c:v>1.5975E-2</c:v>
                </c:pt>
                <c:pt idx="5936">
                  <c:v>1.41335E-2</c:v>
                </c:pt>
                <c:pt idx="5937">
                  <c:v>7.9116800000000008E-3</c:v>
                </c:pt>
                <c:pt idx="5938">
                  <c:v>6.5288500000000001E-3</c:v>
                </c:pt>
                <c:pt idx="5939">
                  <c:v>1.07956E-3</c:v>
                </c:pt>
                <c:pt idx="5940">
                  <c:v>6.56509E-3</c:v>
                </c:pt>
                <c:pt idx="5941">
                  <c:v>4.2066600000000001E-3</c:v>
                </c:pt>
                <c:pt idx="5942">
                  <c:v>-8.0242200000000003E-3</c:v>
                </c:pt>
                <c:pt idx="5943">
                  <c:v>8.9311600000000005E-3</c:v>
                </c:pt>
                <c:pt idx="5944">
                  <c:v>1.25113E-2</c:v>
                </c:pt>
                <c:pt idx="5945">
                  <c:v>2.7551699999999999E-3</c:v>
                </c:pt>
                <c:pt idx="5946">
                  <c:v>1.0262500000000001E-2</c:v>
                </c:pt>
                <c:pt idx="5947">
                  <c:v>7.2097799999999998E-3</c:v>
                </c:pt>
                <c:pt idx="5948">
                  <c:v>8.3665800000000002E-3</c:v>
                </c:pt>
                <c:pt idx="5949">
                  <c:v>1.24531E-2</c:v>
                </c:pt>
                <c:pt idx="5950">
                  <c:v>-1.50681E-4</c:v>
                </c:pt>
                <c:pt idx="5951">
                  <c:v>2.9859499999999998E-3</c:v>
                </c:pt>
                <c:pt idx="5952">
                  <c:v>-4.5967099999999998E-4</c:v>
                </c:pt>
                <c:pt idx="5953">
                  <c:v>-6.17981E-3</c:v>
                </c:pt>
                <c:pt idx="5954">
                  <c:v>3.0622499999999999E-3</c:v>
                </c:pt>
                <c:pt idx="5955">
                  <c:v>7.0152299999999999E-3</c:v>
                </c:pt>
                <c:pt idx="5956">
                  <c:v>1.6519499999999999E-2</c:v>
                </c:pt>
                <c:pt idx="5957">
                  <c:v>2.13146E-3</c:v>
                </c:pt>
                <c:pt idx="5958">
                  <c:v>4.6997100000000002E-3</c:v>
                </c:pt>
                <c:pt idx="5959">
                  <c:v>1.3008099999999999E-3</c:v>
                </c:pt>
                <c:pt idx="5960">
                  <c:v>1.0452300000000001E-3</c:v>
                </c:pt>
                <c:pt idx="5961">
                  <c:v>8.0747600000000003E-3</c:v>
                </c:pt>
                <c:pt idx="5962">
                  <c:v>6.7997000000000001E-4</c:v>
                </c:pt>
                <c:pt idx="5963">
                  <c:v>1.2905099999999999E-2</c:v>
                </c:pt>
                <c:pt idx="5964">
                  <c:v>-2.7170200000000001E-3</c:v>
                </c:pt>
                <c:pt idx="5965">
                  <c:v>-1.1005399999999999E-3</c:v>
                </c:pt>
                <c:pt idx="5966">
                  <c:v>-6.6919299999999996E-3</c:v>
                </c:pt>
                <c:pt idx="5967">
                  <c:v>1.27134E-2</c:v>
                </c:pt>
                <c:pt idx="5968">
                  <c:v>6.8120999999999998E-3</c:v>
                </c:pt>
                <c:pt idx="5969">
                  <c:v>1.34039E-2</c:v>
                </c:pt>
                <c:pt idx="5970">
                  <c:v>3.1404499999999999E-3</c:v>
                </c:pt>
                <c:pt idx="5971">
                  <c:v>-2.28882E-3</c:v>
                </c:pt>
                <c:pt idx="5972">
                  <c:v>7.7676799999999999E-3</c:v>
                </c:pt>
                <c:pt idx="5973">
                  <c:v>9.25255E-3</c:v>
                </c:pt>
                <c:pt idx="5974">
                  <c:v>1.16711E-2</c:v>
                </c:pt>
                <c:pt idx="5975">
                  <c:v>1.6430899999999998E-2</c:v>
                </c:pt>
                <c:pt idx="5976">
                  <c:v>5.9947999999999998E-3</c:v>
                </c:pt>
                <c:pt idx="5977">
                  <c:v>6.9742199999999997E-3</c:v>
                </c:pt>
                <c:pt idx="5978">
                  <c:v>6.3638699999999998E-3</c:v>
                </c:pt>
                <c:pt idx="5979">
                  <c:v>1.27888E-3</c:v>
                </c:pt>
                <c:pt idx="5980">
                  <c:v>9.5968200000000007E-3</c:v>
                </c:pt>
                <c:pt idx="5981">
                  <c:v>-2.2792799999999999E-4</c:v>
                </c:pt>
                <c:pt idx="5982">
                  <c:v>7.42912E-3</c:v>
                </c:pt>
                <c:pt idx="5983">
                  <c:v>-5.6619599999999997E-3</c:v>
                </c:pt>
                <c:pt idx="5984">
                  <c:v>-9.0503700000000003E-3</c:v>
                </c:pt>
                <c:pt idx="5985">
                  <c:v>-7.2450600000000002E-3</c:v>
                </c:pt>
                <c:pt idx="5986">
                  <c:v>4.2781800000000004E-3</c:v>
                </c:pt>
                <c:pt idx="5987">
                  <c:v>1.6163799999999999E-2</c:v>
                </c:pt>
                <c:pt idx="5988">
                  <c:v>-5.5665999999999997E-3</c:v>
                </c:pt>
                <c:pt idx="5989">
                  <c:v>-1.9092600000000001E-3</c:v>
                </c:pt>
                <c:pt idx="5990">
                  <c:v>-2.37465E-2</c:v>
                </c:pt>
                <c:pt idx="5991">
                  <c:v>3.0927699999999999E-3</c:v>
                </c:pt>
                <c:pt idx="5992">
                  <c:v>-1.1651E-2</c:v>
                </c:pt>
                <c:pt idx="5993">
                  <c:v>-2.8839099999999999E-3</c:v>
                </c:pt>
                <c:pt idx="5994">
                  <c:v>-5.4807700000000003E-3</c:v>
                </c:pt>
                <c:pt idx="5995">
                  <c:v>-8.5906999999999997E-3</c:v>
                </c:pt>
                <c:pt idx="5996" formatCode="0.00E+00">
                  <c:v>-1.90735E-6</c:v>
                </c:pt>
                <c:pt idx="5997">
                  <c:v>-1.45845E-2</c:v>
                </c:pt>
                <c:pt idx="5998">
                  <c:v>-3.9634700000000002E-3</c:v>
                </c:pt>
                <c:pt idx="5999">
                  <c:v>-2.0752000000000001E-3</c:v>
                </c:pt>
                <c:pt idx="6000">
                  <c:v>-1.4514900000000001E-2</c:v>
                </c:pt>
                <c:pt idx="6001">
                  <c:v>-2.5005299999999999E-3</c:v>
                </c:pt>
                <c:pt idx="6002">
                  <c:v>-1.0139499999999999E-2</c:v>
                </c:pt>
                <c:pt idx="6003">
                  <c:v>-3.0536700000000001E-3</c:v>
                </c:pt>
                <c:pt idx="6004">
                  <c:v>-1.0164299999999999E-2</c:v>
                </c:pt>
                <c:pt idx="6005">
                  <c:v>-3.3512099999999999E-3</c:v>
                </c:pt>
                <c:pt idx="6006">
                  <c:v>6.6671400000000002E-3</c:v>
                </c:pt>
                <c:pt idx="6007">
                  <c:v>6.7138700000000003E-3</c:v>
                </c:pt>
                <c:pt idx="6008">
                  <c:v>-6.5431600000000001E-3</c:v>
                </c:pt>
                <c:pt idx="6009">
                  <c:v>-1.8701600000000001E-3</c:v>
                </c:pt>
                <c:pt idx="6010">
                  <c:v>9.2315699999999997E-4</c:v>
                </c:pt>
                <c:pt idx="6011">
                  <c:v>-3.10612E-3</c:v>
                </c:pt>
                <c:pt idx="6012">
                  <c:v>-3.8242300000000001E-3</c:v>
                </c:pt>
                <c:pt idx="6013">
                  <c:v>-1.1634800000000001E-2</c:v>
                </c:pt>
                <c:pt idx="6014">
                  <c:v>-2.69032E-3</c:v>
                </c:pt>
                <c:pt idx="6015">
                  <c:v>-6.9456099999999996E-3</c:v>
                </c:pt>
                <c:pt idx="6016">
                  <c:v>-6.5660500000000004E-3</c:v>
                </c:pt>
                <c:pt idx="6017">
                  <c:v>-2.5116900000000001E-2</c:v>
                </c:pt>
                <c:pt idx="6018">
                  <c:v>-5.77927E-4</c:v>
                </c:pt>
                <c:pt idx="6019">
                  <c:v>-5.2156399999999997E-3</c:v>
                </c:pt>
                <c:pt idx="6020">
                  <c:v>-3.4618399999999999E-3</c:v>
                </c:pt>
                <c:pt idx="6021">
                  <c:v>6.7281700000000003E-3</c:v>
                </c:pt>
                <c:pt idx="6022">
                  <c:v>3.6067999999999998E-3</c:v>
                </c:pt>
                <c:pt idx="6023">
                  <c:v>1.01852E-3</c:v>
                </c:pt>
                <c:pt idx="6024">
                  <c:v>-6.5593700000000001E-3</c:v>
                </c:pt>
                <c:pt idx="6025">
                  <c:v>-1.9078299999999999E-2</c:v>
                </c:pt>
                <c:pt idx="6026">
                  <c:v>-1.23634E-2</c:v>
                </c:pt>
                <c:pt idx="6027">
                  <c:v>-1.17874E-3</c:v>
                </c:pt>
                <c:pt idx="6028">
                  <c:v>-5.8927500000000004E-3</c:v>
                </c:pt>
                <c:pt idx="6029">
                  <c:v>-1.3875999999999999E-3</c:v>
                </c:pt>
                <c:pt idx="6030">
                  <c:v>3.7193300000000002E-4</c:v>
                </c:pt>
                <c:pt idx="6031">
                  <c:v>-1.39904E-3</c:v>
                </c:pt>
                <c:pt idx="6032">
                  <c:v>-7.7876999999999998E-3</c:v>
                </c:pt>
                <c:pt idx="6033">
                  <c:v>1.0943400000000001E-2</c:v>
                </c:pt>
                <c:pt idx="6034" formatCode="0.00E+00">
                  <c:v>1.10168E-2</c:v>
                </c:pt>
                <c:pt idx="6035">
                  <c:v>6.3810300000000002E-3</c:v>
                </c:pt>
                <c:pt idx="6036">
                  <c:v>-5.5637400000000002E-3</c:v>
                </c:pt>
                <c:pt idx="6037">
                  <c:v>-4.35448E-3</c:v>
                </c:pt>
                <c:pt idx="6038">
                  <c:v>-7.3041900000000003E-3</c:v>
                </c:pt>
                <c:pt idx="6039">
                  <c:v>3.5133400000000002E-3</c:v>
                </c:pt>
                <c:pt idx="6040">
                  <c:v>-2.89631E-3</c:v>
                </c:pt>
                <c:pt idx="6041">
                  <c:v>-2.1266899999999999E-4</c:v>
                </c:pt>
                <c:pt idx="6042">
                  <c:v>-1.9950900000000001E-3</c:v>
                </c:pt>
                <c:pt idx="6043">
                  <c:v>1.6489E-3</c:v>
                </c:pt>
                <c:pt idx="6044">
                  <c:v>-1.4150599999999999E-2</c:v>
                </c:pt>
                <c:pt idx="6045">
                  <c:v>-1.7104100000000001E-2</c:v>
                </c:pt>
                <c:pt idx="6046">
                  <c:v>2.8057099999999999E-3</c:v>
                </c:pt>
                <c:pt idx="6047">
                  <c:v>7.4291199999999998E-4</c:v>
                </c:pt>
                <c:pt idx="6048">
                  <c:v>5.6543399999999999E-3</c:v>
                </c:pt>
                <c:pt idx="6049">
                  <c:v>-1.17188E-2</c:v>
                </c:pt>
                <c:pt idx="6050">
                  <c:v>-1.37711E-2</c:v>
                </c:pt>
                <c:pt idx="6051">
                  <c:v>-1.4528299999999999E-2</c:v>
                </c:pt>
                <c:pt idx="6052">
                  <c:v>-8.6517299999999998E-3</c:v>
                </c:pt>
                <c:pt idx="6053">
                  <c:v>-5.3758599999999997E-3</c:v>
                </c:pt>
                <c:pt idx="6054">
                  <c:v>-1.78356E-2</c:v>
                </c:pt>
                <c:pt idx="6055">
                  <c:v>-4.2238199999999997E-3</c:v>
                </c:pt>
                <c:pt idx="6056">
                  <c:v>-8.6031000000000007E-3</c:v>
                </c:pt>
                <c:pt idx="6057">
                  <c:v>1.1243799999999999E-3</c:v>
                </c:pt>
                <c:pt idx="6058">
                  <c:v>-1.47219E-2</c:v>
                </c:pt>
                <c:pt idx="6059">
                  <c:v>2.77042E-3</c:v>
                </c:pt>
                <c:pt idx="6060">
                  <c:v>-5.1212299999999996E-4</c:v>
                </c:pt>
                <c:pt idx="6061">
                  <c:v>2.4471300000000001E-3</c:v>
                </c:pt>
                <c:pt idx="6062">
                  <c:v>-7.3194499999999999E-3</c:v>
                </c:pt>
                <c:pt idx="6063">
                  <c:v>-1.1187600000000001E-2</c:v>
                </c:pt>
                <c:pt idx="6064">
                  <c:v>-8.9960100000000005E-3</c:v>
                </c:pt>
                <c:pt idx="6065">
                  <c:v>2.4061199999999999E-3</c:v>
                </c:pt>
                <c:pt idx="6066">
                  <c:v>-9.7360599999999995E-3</c:v>
                </c:pt>
                <c:pt idx="6067">
                  <c:v>4.1370399999999998E-3</c:v>
                </c:pt>
                <c:pt idx="6068">
                  <c:v>-2.3174300000000001E-3</c:v>
                </c:pt>
                <c:pt idx="6069">
                  <c:v>-1.0038399999999999E-2</c:v>
                </c:pt>
                <c:pt idx="6070">
                  <c:v>-7.1992899999999997E-3</c:v>
                </c:pt>
                <c:pt idx="6071">
                  <c:v>-8.8024100000000003E-4</c:v>
                </c:pt>
                <c:pt idx="6072">
                  <c:v>-2.70748E-3</c:v>
                </c:pt>
                <c:pt idx="6073">
                  <c:v>-2.71893E-3</c:v>
                </c:pt>
                <c:pt idx="6074">
                  <c:v>-1.23129E-2</c:v>
                </c:pt>
                <c:pt idx="6075">
                  <c:v>-1.47285E-2</c:v>
                </c:pt>
                <c:pt idx="6076">
                  <c:v>-8.7814299999999998E-3</c:v>
                </c:pt>
                <c:pt idx="6077">
                  <c:v>-1.4208800000000001E-2</c:v>
                </c:pt>
                <c:pt idx="6078">
                  <c:v>-1.6132400000000002E-2</c:v>
                </c:pt>
                <c:pt idx="6079">
                  <c:v>-8.95023E-3</c:v>
                </c:pt>
                <c:pt idx="6080">
                  <c:v>-2.0773900000000001E-2</c:v>
                </c:pt>
                <c:pt idx="6081">
                  <c:v>-1.5623099999999999E-2</c:v>
                </c:pt>
                <c:pt idx="6082">
                  <c:v>-1.5727999999999999E-2</c:v>
                </c:pt>
                <c:pt idx="6083">
                  <c:v>-2.6655200000000002E-3</c:v>
                </c:pt>
                <c:pt idx="6084">
                  <c:v>-1.2696300000000001E-2</c:v>
                </c:pt>
                <c:pt idx="6085">
                  <c:v>-1.7916700000000001E-2</c:v>
                </c:pt>
                <c:pt idx="6086">
                  <c:v>9.9630399999999994E-3</c:v>
                </c:pt>
                <c:pt idx="6087">
                  <c:v>-1.2325300000000001E-2</c:v>
                </c:pt>
                <c:pt idx="6088">
                  <c:v>2.2306399999999999E-3</c:v>
                </c:pt>
                <c:pt idx="6089">
                  <c:v>-9.9639900000000007E-3</c:v>
                </c:pt>
                <c:pt idx="6090">
                  <c:v>-6.16169E-3</c:v>
                </c:pt>
                <c:pt idx="6091">
                  <c:v>-5.1145599999999998E-3</c:v>
                </c:pt>
                <c:pt idx="6092">
                  <c:v>4.5204199999999998E-3</c:v>
                </c:pt>
                <c:pt idx="6093">
                  <c:v>-7.3003800000000004E-3</c:v>
                </c:pt>
                <c:pt idx="6094">
                  <c:v>-1.02425E-3</c:v>
                </c:pt>
                <c:pt idx="6095">
                  <c:v>-5.4283100000000004E-3</c:v>
                </c:pt>
                <c:pt idx="6096">
                  <c:v>-1.23348E-2</c:v>
                </c:pt>
                <c:pt idx="6097">
                  <c:v>8.2969700000000001E-4</c:v>
                </c:pt>
                <c:pt idx="6098">
                  <c:v>5.7353999999999999E-3</c:v>
                </c:pt>
                <c:pt idx="6099">
                  <c:v>-3.2634700000000001E-3</c:v>
                </c:pt>
                <c:pt idx="6100">
                  <c:v>1.05085E-2</c:v>
                </c:pt>
                <c:pt idx="6101">
                  <c:v>1.21145E-2</c:v>
                </c:pt>
                <c:pt idx="6102">
                  <c:v>1.38292E-2</c:v>
                </c:pt>
                <c:pt idx="6103">
                  <c:v>8.2407000000000001E-3</c:v>
                </c:pt>
                <c:pt idx="6104">
                  <c:v>-1.10245E-3</c:v>
                </c:pt>
                <c:pt idx="6105">
                  <c:v>6.1511999999999999E-3</c:v>
                </c:pt>
                <c:pt idx="6106">
                  <c:v>-1.42479E-3</c:v>
                </c:pt>
                <c:pt idx="6107">
                  <c:v>1.0788000000000001E-2</c:v>
                </c:pt>
                <c:pt idx="6108">
                  <c:v>-9.5758400000000004E-3</c:v>
                </c:pt>
                <c:pt idx="6109">
                  <c:v>5.9127799999999999E-4</c:v>
                </c:pt>
                <c:pt idx="6110">
                  <c:v>-1.8405900000000001E-4</c:v>
                </c:pt>
                <c:pt idx="6111">
                  <c:v>-8.8672600000000001E-3</c:v>
                </c:pt>
                <c:pt idx="6112">
                  <c:v>4.5261399999999997E-3</c:v>
                </c:pt>
                <c:pt idx="6113">
                  <c:v>1.00222E-2</c:v>
                </c:pt>
                <c:pt idx="6114">
                  <c:v>-3.05653E-3</c:v>
                </c:pt>
                <c:pt idx="6115">
                  <c:v>2.75421E-3</c:v>
                </c:pt>
                <c:pt idx="6116">
                  <c:v>-1.3587999999999999E-2</c:v>
                </c:pt>
                <c:pt idx="6117">
                  <c:v>-1.22013E-2</c:v>
                </c:pt>
                <c:pt idx="6118">
                  <c:v>1.45721E-3</c:v>
                </c:pt>
                <c:pt idx="6119">
                  <c:v>-1.3506900000000001E-2</c:v>
                </c:pt>
                <c:pt idx="6120">
                  <c:v>-1.03006E-2</c:v>
                </c:pt>
                <c:pt idx="6121">
                  <c:v>-1.6588200000000001E-2</c:v>
                </c:pt>
                <c:pt idx="6122">
                  <c:v>-2.1699900000000001E-2</c:v>
                </c:pt>
                <c:pt idx="6123">
                  <c:v>-1.34726E-2</c:v>
                </c:pt>
                <c:pt idx="6124">
                  <c:v>-1.8496499999999999E-2</c:v>
                </c:pt>
                <c:pt idx="6125">
                  <c:v>-9.9716200000000005E-3</c:v>
                </c:pt>
                <c:pt idx="6126">
                  <c:v>-1.53017E-2</c:v>
                </c:pt>
                <c:pt idx="6127">
                  <c:v>-1.1611E-2</c:v>
                </c:pt>
                <c:pt idx="6128">
                  <c:v>-2.3860900000000001E-2</c:v>
                </c:pt>
                <c:pt idx="6129">
                  <c:v>-1.39256E-2</c:v>
                </c:pt>
                <c:pt idx="6130">
                  <c:v>-1.3830200000000001E-2</c:v>
                </c:pt>
                <c:pt idx="6131">
                  <c:v>-9.8600400000000005E-3</c:v>
                </c:pt>
                <c:pt idx="6132">
                  <c:v>-3.6630600000000001E-3</c:v>
                </c:pt>
                <c:pt idx="6133">
                  <c:v>-1.0248200000000001E-2</c:v>
                </c:pt>
                <c:pt idx="6134">
                  <c:v>-6.83689E-3</c:v>
                </c:pt>
                <c:pt idx="6135">
                  <c:v>-9.8361999999999998E-3</c:v>
                </c:pt>
                <c:pt idx="6136">
                  <c:v>-3.89194E-3</c:v>
                </c:pt>
                <c:pt idx="6137" formatCode="0.00E+00">
                  <c:v>-5.5608699999999999E-3</c:v>
                </c:pt>
                <c:pt idx="6138">
                  <c:v>-1.9597999999999998E-3</c:v>
                </c:pt>
                <c:pt idx="6139">
                  <c:v>-2.1667499999999998E-3</c:v>
                </c:pt>
                <c:pt idx="6140">
                  <c:v>-6.9904299999999997E-3</c:v>
                </c:pt>
                <c:pt idx="6141">
                  <c:v>-2.2039400000000002E-3</c:v>
                </c:pt>
                <c:pt idx="6142">
                  <c:v>-1.32637E-2</c:v>
                </c:pt>
                <c:pt idx="6143">
                  <c:v>2.08187E-3</c:v>
                </c:pt>
                <c:pt idx="6144">
                  <c:v>4.0578799999999998E-3</c:v>
                </c:pt>
                <c:pt idx="6145">
                  <c:v>-1.6737E-3</c:v>
                </c:pt>
                <c:pt idx="6146">
                  <c:v>9.6321099999999995E-4</c:v>
                </c:pt>
                <c:pt idx="6147">
                  <c:v>-3.0670200000000002E-3</c:v>
                </c:pt>
                <c:pt idx="6148">
                  <c:v>6.3133199999999997E-4</c:v>
                </c:pt>
                <c:pt idx="6149">
                  <c:v>-5.7973900000000004E-3</c:v>
                </c:pt>
                <c:pt idx="6150">
                  <c:v>2.3345900000000001E-3</c:v>
                </c:pt>
                <c:pt idx="6151">
                  <c:v>-2.5901800000000001E-3</c:v>
                </c:pt>
                <c:pt idx="6152">
                  <c:v>-8.5697199999999994E-3</c:v>
                </c:pt>
                <c:pt idx="6153">
                  <c:v>-1.89829E-2</c:v>
                </c:pt>
                <c:pt idx="6154">
                  <c:v>-1.52731E-2</c:v>
                </c:pt>
                <c:pt idx="6155">
                  <c:v>-1.9525500000000001E-2</c:v>
                </c:pt>
                <c:pt idx="6156">
                  <c:v>-1.2224199999999999E-2</c:v>
                </c:pt>
                <c:pt idx="6157">
                  <c:v>-9.8676700000000003E-3</c:v>
                </c:pt>
                <c:pt idx="6158">
                  <c:v>-1.91851E-2</c:v>
                </c:pt>
                <c:pt idx="6159">
                  <c:v>-8.2416499999999997E-3</c:v>
                </c:pt>
                <c:pt idx="6160">
                  <c:v>-1.9749599999999999E-2</c:v>
                </c:pt>
                <c:pt idx="6161">
                  <c:v>-4.3611500000000003E-3</c:v>
                </c:pt>
                <c:pt idx="6162">
                  <c:v>-8.4657699999999992E-3</c:v>
                </c:pt>
                <c:pt idx="6163">
                  <c:v>-3.8185099999999998E-3</c:v>
                </c:pt>
                <c:pt idx="6164">
                  <c:v>-1.9061999999999999E-2</c:v>
                </c:pt>
                <c:pt idx="6165">
                  <c:v>-7.9793899999999994E-3</c:v>
                </c:pt>
                <c:pt idx="6166">
                  <c:v>-7.6379799999999999E-3</c:v>
                </c:pt>
                <c:pt idx="6167">
                  <c:v>-1.406E-2</c:v>
                </c:pt>
                <c:pt idx="6168">
                  <c:v>-1.49593E-2</c:v>
                </c:pt>
                <c:pt idx="6169">
                  <c:v>-1.5634499999999999E-2</c:v>
                </c:pt>
                <c:pt idx="6170">
                  <c:v>-2.03342E-2</c:v>
                </c:pt>
                <c:pt idx="6171">
                  <c:v>-1.24779E-2</c:v>
                </c:pt>
                <c:pt idx="6172">
                  <c:v>-1.18628E-2</c:v>
                </c:pt>
                <c:pt idx="6173">
                  <c:v>-7.7400200000000002E-3</c:v>
                </c:pt>
                <c:pt idx="6174">
                  <c:v>-5.9328100000000002E-3</c:v>
                </c:pt>
                <c:pt idx="6175">
                  <c:v>-1.2693400000000001E-2</c:v>
                </c:pt>
                <c:pt idx="6176">
                  <c:v>-3.82614E-3</c:v>
                </c:pt>
                <c:pt idx="6177">
                  <c:v>-1.0813700000000001E-2</c:v>
                </c:pt>
                <c:pt idx="6178">
                  <c:v>-5.7478E-3</c:v>
                </c:pt>
                <c:pt idx="6179">
                  <c:v>-7.2231300000000003E-3</c:v>
                </c:pt>
                <c:pt idx="6180">
                  <c:v>5.0640099999999999E-3</c:v>
                </c:pt>
                <c:pt idx="6181">
                  <c:v>2.5644299999999999E-3</c:v>
                </c:pt>
                <c:pt idx="6182">
                  <c:v>-1.79863E-2</c:v>
                </c:pt>
                <c:pt idx="6183">
                  <c:v>-1.5450500000000001E-2</c:v>
                </c:pt>
                <c:pt idx="6184">
                  <c:v>-1.0788900000000001E-2</c:v>
                </c:pt>
                <c:pt idx="6185">
                  <c:v>-1.8787400000000001E-4</c:v>
                </c:pt>
                <c:pt idx="6186">
                  <c:v>-1.8158E-3</c:v>
                </c:pt>
                <c:pt idx="6187">
                  <c:v>-1.1507E-2</c:v>
                </c:pt>
                <c:pt idx="6188">
                  <c:v>-4.7044799999999996E-3</c:v>
                </c:pt>
                <c:pt idx="6189">
                  <c:v>-5.68295E-3</c:v>
                </c:pt>
                <c:pt idx="6190">
                  <c:v>-4.5414000000000001E-3</c:v>
                </c:pt>
                <c:pt idx="6191">
                  <c:v>-1.0119400000000001E-2</c:v>
                </c:pt>
                <c:pt idx="6192">
                  <c:v>3.9806399999999997E-3</c:v>
                </c:pt>
                <c:pt idx="6193">
                  <c:v>9.0713500000000006E-3</c:v>
                </c:pt>
                <c:pt idx="6194">
                  <c:v>-4.6577500000000004E-3</c:v>
                </c:pt>
                <c:pt idx="6195">
                  <c:v>-1.2282400000000001E-2</c:v>
                </c:pt>
                <c:pt idx="6196">
                  <c:v>-2.2637399999999998E-2</c:v>
                </c:pt>
                <c:pt idx="6197">
                  <c:v>-1.4740899999999999E-2</c:v>
                </c:pt>
                <c:pt idx="6198">
                  <c:v>-1.11799E-2</c:v>
                </c:pt>
                <c:pt idx="6199">
                  <c:v>-1.4952699999999999E-2</c:v>
                </c:pt>
                <c:pt idx="6200">
                  <c:v>-9.0446499999999996E-3</c:v>
                </c:pt>
                <c:pt idx="6201">
                  <c:v>-1.37777E-2</c:v>
                </c:pt>
                <c:pt idx="6202">
                  <c:v>-7.7991500000000004E-3</c:v>
                </c:pt>
                <c:pt idx="6203">
                  <c:v>-1.1161799999999999E-2</c:v>
                </c:pt>
                <c:pt idx="6204">
                  <c:v>-2.0856899999999999E-3</c:v>
                </c:pt>
                <c:pt idx="6205">
                  <c:v>-1.11828E-2</c:v>
                </c:pt>
                <c:pt idx="6206">
                  <c:v>-7.5883900000000004E-3</c:v>
                </c:pt>
                <c:pt idx="6207">
                  <c:v>-1.71766E-2</c:v>
                </c:pt>
                <c:pt idx="6208">
                  <c:v>-1.2991900000000001E-2</c:v>
                </c:pt>
                <c:pt idx="6209">
                  <c:v>-8.7861999999999992E-3</c:v>
                </c:pt>
                <c:pt idx="6210">
                  <c:v>-3.5162000000000001E-3</c:v>
                </c:pt>
                <c:pt idx="6211">
                  <c:v>-1.10302E-2</c:v>
                </c:pt>
                <c:pt idx="6212">
                  <c:v>-1.2912799999999999E-3</c:v>
                </c:pt>
                <c:pt idx="6213">
                  <c:v>-1.6191500000000001E-2</c:v>
                </c:pt>
                <c:pt idx="6214">
                  <c:v>2.38419E-4</c:v>
                </c:pt>
                <c:pt idx="6215">
                  <c:v>4.3029799999999997E-3</c:v>
                </c:pt>
                <c:pt idx="6216">
                  <c:v>-1.1220000000000001E-2</c:v>
                </c:pt>
                <c:pt idx="6217">
                  <c:v>-5.1021599999999997E-3</c:v>
                </c:pt>
                <c:pt idx="6218">
                  <c:v>-5.1021599999999997E-3</c:v>
                </c:pt>
                <c:pt idx="6219">
                  <c:v>-4.7140100000000002E-3</c:v>
                </c:pt>
                <c:pt idx="6220">
                  <c:v>-3.4532500000000002E-3</c:v>
                </c:pt>
                <c:pt idx="6221">
                  <c:v>-4.5900300000000002E-3</c:v>
                </c:pt>
                <c:pt idx="6222">
                  <c:v>-1.12867E-2</c:v>
                </c:pt>
                <c:pt idx="6223">
                  <c:v>-7.3528299999999999E-4</c:v>
                </c:pt>
                <c:pt idx="6224">
                  <c:v>-1.9944199999999999E-2</c:v>
                </c:pt>
                <c:pt idx="6225">
                  <c:v>-8.3265300000000004E-3</c:v>
                </c:pt>
                <c:pt idx="6226">
                  <c:v>-6.6461599999999999E-3</c:v>
                </c:pt>
                <c:pt idx="6227">
                  <c:v>-1.68896E-3</c:v>
                </c:pt>
                <c:pt idx="6228">
                  <c:v>-1.10521E-2</c:v>
                </c:pt>
                <c:pt idx="6229">
                  <c:v>-4.6195999999999997E-3</c:v>
                </c:pt>
                <c:pt idx="6230">
                  <c:v>-2.3483299999999999E-2</c:v>
                </c:pt>
                <c:pt idx="6231">
                  <c:v>1.4619800000000001E-3</c:v>
                </c:pt>
                <c:pt idx="6232">
                  <c:v>-1.47028E-2</c:v>
                </c:pt>
                <c:pt idx="6233">
                  <c:v>-1.8282900000000001E-2</c:v>
                </c:pt>
                <c:pt idx="6234">
                  <c:v>-1.2221299999999999E-2</c:v>
                </c:pt>
                <c:pt idx="6235">
                  <c:v>-8.7385199999999996E-3</c:v>
                </c:pt>
                <c:pt idx="6236">
                  <c:v>-4.4097900000000002E-3</c:v>
                </c:pt>
                <c:pt idx="6237">
                  <c:v>-1.7639200000000001E-2</c:v>
                </c:pt>
                <c:pt idx="6238">
                  <c:v>-1.542E-2</c:v>
                </c:pt>
                <c:pt idx="6239">
                  <c:v>-6.1168699999999999E-3</c:v>
                </c:pt>
                <c:pt idx="6240">
                  <c:v>6.2141399999999999E-3</c:v>
                </c:pt>
                <c:pt idx="6241" formatCode="0.00E+00">
                  <c:v>-2.3137999999999999E-2</c:v>
                </c:pt>
                <c:pt idx="6242">
                  <c:v>3.8232800000000001E-3</c:v>
                </c:pt>
                <c:pt idx="6243">
                  <c:v>-1.8672899999999999E-2</c:v>
                </c:pt>
                <c:pt idx="6244">
                  <c:v>-7.2841599999999996E-3</c:v>
                </c:pt>
                <c:pt idx="6245">
                  <c:v>-1.2311900000000001E-2</c:v>
                </c:pt>
                <c:pt idx="6246">
                  <c:v>-1.2994800000000001E-2</c:v>
                </c:pt>
                <c:pt idx="6247">
                  <c:v>6.2541999999999997E-3</c:v>
                </c:pt>
                <c:pt idx="6248">
                  <c:v>-2.2107100000000001E-2</c:v>
                </c:pt>
                <c:pt idx="6249">
                  <c:v>-4.6434400000000004E-3</c:v>
                </c:pt>
                <c:pt idx="6250">
                  <c:v>-1.1395499999999999E-2</c:v>
                </c:pt>
                <c:pt idx="6251">
                  <c:v>-1.82533E-3</c:v>
                </c:pt>
                <c:pt idx="6252">
                  <c:v>-1.192E-2</c:v>
                </c:pt>
                <c:pt idx="6253" formatCode="0.00E+00">
                  <c:v>-2.38419E-5</c:v>
                </c:pt>
                <c:pt idx="6254">
                  <c:v>8.7957399999999998E-3</c:v>
                </c:pt>
                <c:pt idx="6255">
                  <c:v>-5.8317200000000003E-3</c:v>
                </c:pt>
                <c:pt idx="6256">
                  <c:v>1.8463100000000001E-3</c:v>
                </c:pt>
                <c:pt idx="6257">
                  <c:v>1.19209E-4</c:v>
                </c:pt>
                <c:pt idx="6258">
                  <c:v>1.11961E-3</c:v>
                </c:pt>
                <c:pt idx="6259">
                  <c:v>-2.23923E-3</c:v>
                </c:pt>
                <c:pt idx="6260">
                  <c:v>8.1262599999999997E-3</c:v>
                </c:pt>
                <c:pt idx="6261">
                  <c:v>-1.6788500000000001E-2</c:v>
                </c:pt>
                <c:pt idx="6262">
                  <c:v>-9.4299299999999996E-3</c:v>
                </c:pt>
                <c:pt idx="6263">
                  <c:v>3.2911300000000002E-3</c:v>
                </c:pt>
                <c:pt idx="6264">
                  <c:v>-4.2076099999999996E-3</c:v>
                </c:pt>
                <c:pt idx="6265">
                  <c:v>1.24931E-4</c:v>
                </c:pt>
                <c:pt idx="6266">
                  <c:v>-1.38245E-2</c:v>
                </c:pt>
                <c:pt idx="6267">
                  <c:v>3.8480799999999998E-3</c:v>
                </c:pt>
                <c:pt idx="6268">
                  <c:v>-3.7498499999999999E-3</c:v>
                </c:pt>
                <c:pt idx="6269">
                  <c:v>-9.6511800000000005E-4</c:v>
                </c:pt>
                <c:pt idx="6270">
                  <c:v>-3.2539399999999999E-3</c:v>
                </c:pt>
                <c:pt idx="6271">
                  <c:v>-3.5018900000000001E-3</c:v>
                </c:pt>
                <c:pt idx="6272">
                  <c:v>4.0350000000000004E-3</c:v>
                </c:pt>
                <c:pt idx="6273">
                  <c:v>-2.0036699999999999E-3</c:v>
                </c:pt>
                <c:pt idx="6274">
                  <c:v>-2.49577E-3</c:v>
                </c:pt>
                <c:pt idx="6275">
                  <c:v>1.02358E-2</c:v>
                </c:pt>
                <c:pt idx="6276">
                  <c:v>-6.6070599999999997E-3</c:v>
                </c:pt>
                <c:pt idx="6277">
                  <c:v>-4.6138799999999999E-3</c:v>
                </c:pt>
                <c:pt idx="6278">
                  <c:v>1.7337800000000001E-3</c:v>
                </c:pt>
                <c:pt idx="6279">
                  <c:v>5.2518799999999996E-3</c:v>
                </c:pt>
                <c:pt idx="6280">
                  <c:v>2.89917E-3</c:v>
                </c:pt>
                <c:pt idx="6281">
                  <c:v>-3.1147000000000002E-3</c:v>
                </c:pt>
                <c:pt idx="6282">
                  <c:v>-1.0164299999999999E-2</c:v>
                </c:pt>
                <c:pt idx="6283">
                  <c:v>-1.5236899999999999E-2</c:v>
                </c:pt>
                <c:pt idx="6284">
                  <c:v>-8.7757100000000008E-3</c:v>
                </c:pt>
                <c:pt idx="6285">
                  <c:v>-2.8514899999999999E-3</c:v>
                </c:pt>
                <c:pt idx="6286">
                  <c:v>-1.9645700000000001E-4</c:v>
                </c:pt>
                <c:pt idx="6287">
                  <c:v>-4.6567900000000001E-3</c:v>
                </c:pt>
                <c:pt idx="6288">
                  <c:v>-3.6430400000000002E-3</c:v>
                </c:pt>
                <c:pt idx="6289">
                  <c:v>-1.20754E-2</c:v>
                </c:pt>
                <c:pt idx="6290">
                  <c:v>-7.1525600000000005E-4</c:v>
                </c:pt>
                <c:pt idx="6291">
                  <c:v>-1.0712599999999999E-2</c:v>
                </c:pt>
                <c:pt idx="6292">
                  <c:v>1.4234500000000001E-2</c:v>
                </c:pt>
                <c:pt idx="6293">
                  <c:v>-1.8008199999999999E-2</c:v>
                </c:pt>
                <c:pt idx="6294">
                  <c:v>-7.8306199999999999E-3</c:v>
                </c:pt>
                <c:pt idx="6295">
                  <c:v>-8.4304800000000006E-3</c:v>
                </c:pt>
                <c:pt idx="6296">
                  <c:v>-4.1246399999999997E-3</c:v>
                </c:pt>
                <c:pt idx="6297">
                  <c:v>8.3827999999999993E-3</c:v>
                </c:pt>
                <c:pt idx="6298">
                  <c:v>-1.04771E-2</c:v>
                </c:pt>
                <c:pt idx="6299">
                  <c:v>9.5491399999999994E-3</c:v>
                </c:pt>
                <c:pt idx="6300">
                  <c:v>2.3107499999999999E-3</c:v>
                </c:pt>
                <c:pt idx="6301">
                  <c:v>7.9793899999999994E-3</c:v>
                </c:pt>
                <c:pt idx="6302">
                  <c:v>-4.5108799999999999E-4</c:v>
                </c:pt>
                <c:pt idx="6303">
                  <c:v>1.96934E-3</c:v>
                </c:pt>
                <c:pt idx="6304">
                  <c:v>3.5762800000000003E-4</c:v>
                </c:pt>
                <c:pt idx="6305">
                  <c:v>-3.3817299999999999E-3</c:v>
                </c:pt>
                <c:pt idx="6306">
                  <c:v>-5.9394799999999996E-3</c:v>
                </c:pt>
                <c:pt idx="6307" formatCode="0.00E+00">
                  <c:v>-2.2697400000000001E-3</c:v>
                </c:pt>
                <c:pt idx="6308">
                  <c:v>-9.0417899999999992E-3</c:v>
                </c:pt>
                <c:pt idx="6309">
                  <c:v>-1.5659300000000001E-3</c:v>
                </c:pt>
                <c:pt idx="6310">
                  <c:v>-3.9901700000000003E-3</c:v>
                </c:pt>
                <c:pt idx="6311">
                  <c:v>-4.06837E-3</c:v>
                </c:pt>
                <c:pt idx="6312">
                  <c:v>-3.2901799999999999E-4</c:v>
                </c:pt>
                <c:pt idx="6313">
                  <c:v>9.8905599999999996E-3</c:v>
                </c:pt>
                <c:pt idx="6314">
                  <c:v>-1.0288200000000001E-2</c:v>
                </c:pt>
                <c:pt idx="6315">
                  <c:v>-2.76852E-3</c:v>
                </c:pt>
                <c:pt idx="6316">
                  <c:v>-1.48144E-2</c:v>
                </c:pt>
                <c:pt idx="6317">
                  <c:v>-5.81264E-3</c:v>
                </c:pt>
                <c:pt idx="6318">
                  <c:v>-8.5048699999999994E-3</c:v>
                </c:pt>
                <c:pt idx="6319">
                  <c:v>-1.4957399999999999E-2</c:v>
                </c:pt>
                <c:pt idx="6320">
                  <c:v>-1.0533300000000001E-2</c:v>
                </c:pt>
                <c:pt idx="6321">
                  <c:v>-2.05078E-2</c:v>
                </c:pt>
                <c:pt idx="6322">
                  <c:v>-5.8317200000000003E-3</c:v>
                </c:pt>
                <c:pt idx="6323">
                  <c:v>-1.8706299999999999E-2</c:v>
                </c:pt>
                <c:pt idx="6324">
                  <c:v>-1.1177100000000001E-2</c:v>
                </c:pt>
                <c:pt idx="6325">
                  <c:v>7.0724500000000001E-3</c:v>
                </c:pt>
                <c:pt idx="6326">
                  <c:v>-2.3516700000000001E-2</c:v>
                </c:pt>
                <c:pt idx="6327">
                  <c:v>8.3398799999999992E-3</c:v>
                </c:pt>
                <c:pt idx="6328">
                  <c:v>-1.5835800000000001E-2</c:v>
                </c:pt>
                <c:pt idx="6329">
                  <c:v>-1.2723E-2</c:v>
                </c:pt>
                <c:pt idx="6330">
                  <c:v>-7.8840300000000002E-3</c:v>
                </c:pt>
                <c:pt idx="6331">
                  <c:v>-2.8209699999999999E-3</c:v>
                </c:pt>
                <c:pt idx="6332">
                  <c:v>-4.2600600000000004E-3</c:v>
                </c:pt>
                <c:pt idx="6333">
                  <c:v>-4.5585599999999997E-3</c:v>
                </c:pt>
                <c:pt idx="6334">
                  <c:v>-4.3430300000000003E-3</c:v>
                </c:pt>
                <c:pt idx="6335">
                  <c:v>4.3601999999999998E-3</c:v>
                </c:pt>
                <c:pt idx="6336">
                  <c:v>-5.3758599999999997E-3</c:v>
                </c:pt>
                <c:pt idx="6337">
                  <c:v>9.1543200000000005E-3</c:v>
                </c:pt>
                <c:pt idx="6338">
                  <c:v>-5.9833500000000001E-3</c:v>
                </c:pt>
                <c:pt idx="6339">
                  <c:v>-1.17683E-3</c:v>
                </c:pt>
                <c:pt idx="6340">
                  <c:v>-8.8939699999999993E-3</c:v>
                </c:pt>
                <c:pt idx="6341">
                  <c:v>-1.9721999999999999E-3</c:v>
                </c:pt>
                <c:pt idx="6342">
                  <c:v>1.96743E-3</c:v>
                </c:pt>
                <c:pt idx="6343">
                  <c:v>-6.1721800000000002E-3</c:v>
                </c:pt>
                <c:pt idx="6344">
                  <c:v>-3.7383999999999998E-3</c:v>
                </c:pt>
                <c:pt idx="6345">
                  <c:v>2.77519E-4</c:v>
                </c:pt>
                <c:pt idx="6346">
                  <c:v>-1.92928E-3</c:v>
                </c:pt>
                <c:pt idx="6347">
                  <c:v>-9.4041799999999998E-3</c:v>
                </c:pt>
                <c:pt idx="6348">
                  <c:v>2.9182399999999999E-3</c:v>
                </c:pt>
                <c:pt idx="6349">
                  <c:v>-1.43051E-4</c:v>
                </c:pt>
                <c:pt idx="6350">
                  <c:v>5.9814500000000001E-3</c:v>
                </c:pt>
                <c:pt idx="6351">
                  <c:v>-2.3593899999999998E-3</c:v>
                </c:pt>
                <c:pt idx="6352">
                  <c:v>5.3615599999999996E-3</c:v>
                </c:pt>
                <c:pt idx="6353">
                  <c:v>-2.62642E-3</c:v>
                </c:pt>
                <c:pt idx="6354">
                  <c:v>-5.0163300000000003E-4</c:v>
                </c:pt>
                <c:pt idx="6355">
                  <c:v>9.7789799999999996E-3</c:v>
                </c:pt>
                <c:pt idx="6356">
                  <c:v>-9.6731200000000003E-3</c:v>
                </c:pt>
                <c:pt idx="6357">
                  <c:v>8.5697199999999994E-3</c:v>
                </c:pt>
                <c:pt idx="6358">
                  <c:v>-9.2887899999999997E-4</c:v>
                </c:pt>
                <c:pt idx="6359">
                  <c:v>1.40562E-2</c:v>
                </c:pt>
                <c:pt idx="6360">
                  <c:v>3.3435800000000001E-3</c:v>
                </c:pt>
                <c:pt idx="6361">
                  <c:v>3.4837700000000002E-3</c:v>
                </c:pt>
                <c:pt idx="6362">
                  <c:v>8.8443800000000006E-3</c:v>
                </c:pt>
                <c:pt idx="6363">
                  <c:v>2.4089799999999998E-3</c:v>
                </c:pt>
                <c:pt idx="6364">
                  <c:v>1.36881E-2</c:v>
                </c:pt>
                <c:pt idx="6365">
                  <c:v>4.3048899999999996E-3</c:v>
                </c:pt>
                <c:pt idx="6366">
                  <c:v>9.7236600000000003E-3</c:v>
                </c:pt>
                <c:pt idx="6367">
                  <c:v>4.8456200000000001E-3</c:v>
                </c:pt>
                <c:pt idx="6368">
                  <c:v>-2.9468499999999999E-4</c:v>
                </c:pt>
                <c:pt idx="6369">
                  <c:v>1.81599E-2</c:v>
                </c:pt>
                <c:pt idx="6370">
                  <c:v>1.1828399999999999E-2</c:v>
                </c:pt>
                <c:pt idx="6371">
                  <c:v>1.9193600000000002E-2</c:v>
                </c:pt>
                <c:pt idx="6372">
                  <c:v>1.7847100000000001E-2</c:v>
                </c:pt>
                <c:pt idx="6373">
                  <c:v>1.4330900000000001E-2</c:v>
                </c:pt>
                <c:pt idx="6374">
                  <c:v>5.2166000000000001E-3</c:v>
                </c:pt>
                <c:pt idx="6375">
                  <c:v>1.1216200000000001E-2</c:v>
                </c:pt>
                <c:pt idx="6376">
                  <c:v>2.0307499999999999E-2</c:v>
                </c:pt>
                <c:pt idx="6377">
                  <c:v>2.2631600000000002E-2</c:v>
                </c:pt>
                <c:pt idx="6378">
                  <c:v>2.1934499999999999E-2</c:v>
                </c:pt>
                <c:pt idx="6379">
                  <c:v>1.0420799999999999E-2</c:v>
                </c:pt>
                <c:pt idx="6380">
                  <c:v>1.54839E-2</c:v>
                </c:pt>
                <c:pt idx="6381">
                  <c:v>2.4473200000000001E-2</c:v>
                </c:pt>
                <c:pt idx="6382">
                  <c:v>2.04716E-2</c:v>
                </c:pt>
                <c:pt idx="6383">
                  <c:v>1.3845400000000001E-2</c:v>
                </c:pt>
                <c:pt idx="6384">
                  <c:v>2.0879700000000001E-2</c:v>
                </c:pt>
                <c:pt idx="6385">
                  <c:v>2.3024599999999999E-2</c:v>
                </c:pt>
                <c:pt idx="6386">
                  <c:v>7.79819E-3</c:v>
                </c:pt>
                <c:pt idx="6387">
                  <c:v>3.1290999999999999E-2</c:v>
                </c:pt>
                <c:pt idx="6388">
                  <c:v>1.37558E-2</c:v>
                </c:pt>
                <c:pt idx="6389">
                  <c:v>2.2542E-2</c:v>
                </c:pt>
                <c:pt idx="6390">
                  <c:v>1.0304499999999999E-2</c:v>
                </c:pt>
                <c:pt idx="6391">
                  <c:v>2.91252E-3</c:v>
                </c:pt>
                <c:pt idx="6392">
                  <c:v>1.0812799999999999E-2</c:v>
                </c:pt>
                <c:pt idx="6393">
                  <c:v>1.7860399999999998E-2</c:v>
                </c:pt>
                <c:pt idx="6394">
                  <c:v>1.77002E-3</c:v>
                </c:pt>
                <c:pt idx="6395">
                  <c:v>1.0931E-2</c:v>
                </c:pt>
                <c:pt idx="6396">
                  <c:v>-9.7789799999999996E-3</c:v>
                </c:pt>
                <c:pt idx="6397">
                  <c:v>-1.14346E-3</c:v>
                </c:pt>
                <c:pt idx="6398">
                  <c:v>1.4019E-4</c:v>
                </c:pt>
                <c:pt idx="6399">
                  <c:v>3.53813E-3</c:v>
                </c:pt>
                <c:pt idx="6400">
                  <c:v>-6.6881199999999997E-3</c:v>
                </c:pt>
                <c:pt idx="6401">
                  <c:v>-1.8835099999999999E-3</c:v>
                </c:pt>
                <c:pt idx="6402">
                  <c:v>-2.2516300000000001E-3</c:v>
                </c:pt>
                <c:pt idx="6403">
                  <c:v>-1.12076E-2</c:v>
                </c:pt>
                <c:pt idx="6404" formatCode="0.00E+00">
                  <c:v>1.7738299999999999E-3</c:v>
                </c:pt>
                <c:pt idx="6405" formatCode="0.00E+00">
                  <c:v>-1.4124899999999999E-2</c:v>
                </c:pt>
                <c:pt idx="6406">
                  <c:v>-2.2125199999999999E-4</c:v>
                </c:pt>
                <c:pt idx="6407">
                  <c:v>-2.10037E-2</c:v>
                </c:pt>
                <c:pt idx="6408">
                  <c:v>-2.00081E-3</c:v>
                </c:pt>
                <c:pt idx="6409">
                  <c:v>-1.15957E-2</c:v>
                </c:pt>
                <c:pt idx="6410">
                  <c:v>-1.0402700000000001E-2</c:v>
                </c:pt>
                <c:pt idx="6411">
                  <c:v>1.6527200000000001E-3</c:v>
                </c:pt>
                <c:pt idx="6412">
                  <c:v>-9.0980499999999999E-3</c:v>
                </c:pt>
                <c:pt idx="6413">
                  <c:v>1.05982E-2</c:v>
                </c:pt>
                <c:pt idx="6414">
                  <c:v>-1.20249E-2</c:v>
                </c:pt>
                <c:pt idx="6415">
                  <c:v>5.4683700000000002E-3</c:v>
                </c:pt>
                <c:pt idx="6416">
                  <c:v>-9.90868E-4</c:v>
                </c:pt>
                <c:pt idx="6417">
                  <c:v>-8.1682200000000003E-3</c:v>
                </c:pt>
                <c:pt idx="6418">
                  <c:v>-8.2330700000000003E-3</c:v>
                </c:pt>
                <c:pt idx="6419">
                  <c:v>-3.0822800000000002E-3</c:v>
                </c:pt>
                <c:pt idx="6420">
                  <c:v>-1.07212E-2</c:v>
                </c:pt>
                <c:pt idx="6421">
                  <c:v>-2.31934E-3</c:v>
                </c:pt>
                <c:pt idx="6422">
                  <c:v>-1.3752E-3</c:v>
                </c:pt>
                <c:pt idx="6423">
                  <c:v>2.0055799999999999E-3</c:v>
                </c:pt>
                <c:pt idx="6424">
                  <c:v>5.7926200000000001E-3</c:v>
                </c:pt>
                <c:pt idx="6425">
                  <c:v>-7.6828E-3</c:v>
                </c:pt>
                <c:pt idx="6426">
                  <c:v>6.2437100000000004E-3</c:v>
                </c:pt>
                <c:pt idx="6427">
                  <c:v>3.41129E-3</c:v>
                </c:pt>
                <c:pt idx="6428">
                  <c:v>2.0061499999999999E-2</c:v>
                </c:pt>
                <c:pt idx="6429">
                  <c:v>7.1516000000000001E-3</c:v>
                </c:pt>
                <c:pt idx="6430">
                  <c:v>-3.6926300000000001E-3</c:v>
                </c:pt>
                <c:pt idx="6431">
                  <c:v>7.7104599999999997E-3</c:v>
                </c:pt>
                <c:pt idx="6432">
                  <c:v>1.65558E-3</c:v>
                </c:pt>
                <c:pt idx="6433">
                  <c:v>1.5288400000000001E-2</c:v>
                </c:pt>
                <c:pt idx="6434">
                  <c:v>8.5878399999999994E-3</c:v>
                </c:pt>
                <c:pt idx="6435">
                  <c:v>1.04008E-2</c:v>
                </c:pt>
                <c:pt idx="6436">
                  <c:v>-1.08719E-3</c:v>
                </c:pt>
                <c:pt idx="6437">
                  <c:v>1.26953E-2</c:v>
                </c:pt>
                <c:pt idx="6438">
                  <c:v>1.9645700000000001E-4</c:v>
                </c:pt>
                <c:pt idx="6439">
                  <c:v>1.6013099999999999E-2</c:v>
                </c:pt>
                <c:pt idx="6440">
                  <c:v>6.8225899999999999E-3</c:v>
                </c:pt>
                <c:pt idx="6441">
                  <c:v>9.9000900000000003E-3</c:v>
                </c:pt>
                <c:pt idx="6442">
                  <c:v>1.04685E-2</c:v>
                </c:pt>
                <c:pt idx="6443">
                  <c:v>1.56975E-3</c:v>
                </c:pt>
                <c:pt idx="6444">
                  <c:v>7.4386600000000004E-4</c:v>
                </c:pt>
                <c:pt idx="6445">
                  <c:v>1.2390099999999999E-2</c:v>
                </c:pt>
                <c:pt idx="6446">
                  <c:v>2.0860699999999999E-2</c:v>
                </c:pt>
                <c:pt idx="6447">
                  <c:v>1.51453E-2</c:v>
                </c:pt>
                <c:pt idx="6448">
                  <c:v>2.00176E-3</c:v>
                </c:pt>
                <c:pt idx="6449">
                  <c:v>3.6354099999999999E-3</c:v>
                </c:pt>
                <c:pt idx="6450">
                  <c:v>1.41335E-2</c:v>
                </c:pt>
                <c:pt idx="6451">
                  <c:v>1.37243E-2</c:v>
                </c:pt>
                <c:pt idx="6452">
                  <c:v>1.8723500000000001E-2</c:v>
                </c:pt>
                <c:pt idx="6453">
                  <c:v>7.7905700000000001E-3</c:v>
                </c:pt>
                <c:pt idx="6454">
                  <c:v>1.37491E-2</c:v>
                </c:pt>
                <c:pt idx="6455">
                  <c:v>7.6704E-3</c:v>
                </c:pt>
                <c:pt idx="6456">
                  <c:v>6.9761299999999997E-3</c:v>
                </c:pt>
                <c:pt idx="6457">
                  <c:v>1.40409E-2</c:v>
                </c:pt>
                <c:pt idx="6458">
                  <c:v>2.1404300000000001E-2</c:v>
                </c:pt>
                <c:pt idx="6459">
                  <c:v>2.1788600000000002E-2</c:v>
                </c:pt>
                <c:pt idx="6460">
                  <c:v>1.32494E-2</c:v>
                </c:pt>
                <c:pt idx="6461">
                  <c:v>2.2867200000000001E-2</c:v>
                </c:pt>
                <c:pt idx="6462">
                  <c:v>2.215E-2</c:v>
                </c:pt>
                <c:pt idx="6463">
                  <c:v>2.3691199999999999E-2</c:v>
                </c:pt>
                <c:pt idx="6464">
                  <c:v>2.4591399999999999E-2</c:v>
                </c:pt>
                <c:pt idx="6465">
                  <c:v>1.9738200000000001E-2</c:v>
                </c:pt>
                <c:pt idx="6466">
                  <c:v>2.0327600000000001E-2</c:v>
                </c:pt>
                <c:pt idx="6467">
                  <c:v>2.1515800000000002E-2</c:v>
                </c:pt>
                <c:pt idx="6468">
                  <c:v>1.5769999999999999E-2</c:v>
                </c:pt>
                <c:pt idx="6469">
                  <c:v>2.5789300000000001E-2</c:v>
                </c:pt>
                <c:pt idx="6470">
                  <c:v>1.39103E-2</c:v>
                </c:pt>
                <c:pt idx="6471">
                  <c:v>2.6092500000000001E-2</c:v>
                </c:pt>
                <c:pt idx="6472">
                  <c:v>1.35479E-2</c:v>
                </c:pt>
                <c:pt idx="6473">
                  <c:v>8.5067700000000003E-3</c:v>
                </c:pt>
                <c:pt idx="6474">
                  <c:v>1.3909299999999999E-2</c:v>
                </c:pt>
                <c:pt idx="6475">
                  <c:v>6.3333499999999997E-3</c:v>
                </c:pt>
                <c:pt idx="6476">
                  <c:v>3.2061600000000003E-2</c:v>
                </c:pt>
                <c:pt idx="6477">
                  <c:v>1.26696E-2</c:v>
                </c:pt>
                <c:pt idx="6478">
                  <c:v>2.24438E-2</c:v>
                </c:pt>
                <c:pt idx="6479">
                  <c:v>1.52283E-2</c:v>
                </c:pt>
                <c:pt idx="6480">
                  <c:v>2.03495E-2</c:v>
                </c:pt>
                <c:pt idx="6481">
                  <c:v>1.2473100000000001E-2</c:v>
                </c:pt>
                <c:pt idx="6482">
                  <c:v>2.2891000000000002E-2</c:v>
                </c:pt>
                <c:pt idx="6483">
                  <c:v>1.08232E-2</c:v>
                </c:pt>
                <c:pt idx="6484">
                  <c:v>1.44262E-2</c:v>
                </c:pt>
                <c:pt idx="6485">
                  <c:v>1.2167900000000001E-2</c:v>
                </c:pt>
                <c:pt idx="6486">
                  <c:v>1.24464E-2</c:v>
                </c:pt>
                <c:pt idx="6487">
                  <c:v>1.8920900000000001E-2</c:v>
                </c:pt>
                <c:pt idx="6488">
                  <c:v>1.10559E-2</c:v>
                </c:pt>
                <c:pt idx="6489">
                  <c:v>2.9940600000000001E-2</c:v>
                </c:pt>
                <c:pt idx="6490">
                  <c:v>1.27773E-2</c:v>
                </c:pt>
                <c:pt idx="6491">
                  <c:v>2.5812100000000001E-2</c:v>
                </c:pt>
                <c:pt idx="6492">
                  <c:v>1.57547E-2</c:v>
                </c:pt>
                <c:pt idx="6493">
                  <c:v>1.7343500000000001E-2</c:v>
                </c:pt>
                <c:pt idx="6494">
                  <c:v>1.80664E-2</c:v>
                </c:pt>
                <c:pt idx="6495">
                  <c:v>1.42717E-2</c:v>
                </c:pt>
                <c:pt idx="6496">
                  <c:v>2.5202800000000001E-2</c:v>
                </c:pt>
                <c:pt idx="6497">
                  <c:v>2.3586300000000001E-2</c:v>
                </c:pt>
                <c:pt idx="6498">
                  <c:v>1.88246E-2</c:v>
                </c:pt>
                <c:pt idx="6499">
                  <c:v>1.7702099999999998E-2</c:v>
                </c:pt>
                <c:pt idx="6500">
                  <c:v>1.04876E-2</c:v>
                </c:pt>
                <c:pt idx="6501">
                  <c:v>1.6889600000000001E-2</c:v>
                </c:pt>
                <c:pt idx="6502">
                  <c:v>2.94857E-2</c:v>
                </c:pt>
                <c:pt idx="6503">
                  <c:v>1.03474E-2</c:v>
                </c:pt>
                <c:pt idx="6504">
                  <c:v>2.53572E-2</c:v>
                </c:pt>
                <c:pt idx="6505">
                  <c:v>9.2268000000000003E-3</c:v>
                </c:pt>
                <c:pt idx="6506">
                  <c:v>1.90706E-2</c:v>
                </c:pt>
                <c:pt idx="6507">
                  <c:v>1.2706800000000001E-2</c:v>
                </c:pt>
                <c:pt idx="6508" formatCode="0.00E+00">
                  <c:v>8.7738000000000006E-5</c:v>
                </c:pt>
                <c:pt idx="6509">
                  <c:v>1.82276E-2</c:v>
                </c:pt>
                <c:pt idx="6510">
                  <c:v>8.1806199999999996E-3</c:v>
                </c:pt>
                <c:pt idx="6511">
                  <c:v>1.4132499999999999E-2</c:v>
                </c:pt>
                <c:pt idx="6512">
                  <c:v>1.17493E-3</c:v>
                </c:pt>
                <c:pt idx="6513">
                  <c:v>1.02205E-2</c:v>
                </c:pt>
                <c:pt idx="6514">
                  <c:v>6.4239500000000003E-3</c:v>
                </c:pt>
                <c:pt idx="6515">
                  <c:v>8.0862E-3</c:v>
                </c:pt>
                <c:pt idx="6516" formatCode="0.00E+00">
                  <c:v>2.47955E-5</c:v>
                </c:pt>
                <c:pt idx="6517">
                  <c:v>-1.3247500000000001E-2</c:v>
                </c:pt>
                <c:pt idx="6518">
                  <c:v>-6.2170000000000003E-3</c:v>
                </c:pt>
                <c:pt idx="6519" formatCode="0.00E+00">
                  <c:v>-4.6253199999999996E-3</c:v>
                </c:pt>
                <c:pt idx="6520">
                  <c:v>-3.01075E-3</c:v>
                </c:pt>
                <c:pt idx="6521">
                  <c:v>6.2780400000000004E-3</c:v>
                </c:pt>
                <c:pt idx="6522">
                  <c:v>-6.2665899999999998E-3</c:v>
                </c:pt>
                <c:pt idx="6523">
                  <c:v>-9.1133099999999995E-3</c:v>
                </c:pt>
                <c:pt idx="6524">
                  <c:v>-9.8171200000000004E-3</c:v>
                </c:pt>
                <c:pt idx="6525">
                  <c:v>-5.4159200000000003E-3</c:v>
                </c:pt>
                <c:pt idx="6526">
                  <c:v>-3.0326799999999998E-3</c:v>
                </c:pt>
                <c:pt idx="6527">
                  <c:v>-2.5787399999999999E-3</c:v>
                </c:pt>
                <c:pt idx="6528">
                  <c:v>-1.2999500000000001E-2</c:v>
                </c:pt>
                <c:pt idx="6529">
                  <c:v>-2.5377300000000002E-3</c:v>
                </c:pt>
                <c:pt idx="6530">
                  <c:v>-1.35269E-2</c:v>
                </c:pt>
                <c:pt idx="6531">
                  <c:v>-1.1426E-2</c:v>
                </c:pt>
                <c:pt idx="6532">
                  <c:v>-3.7326799999999999E-3</c:v>
                </c:pt>
                <c:pt idx="6533">
                  <c:v>1.7147099999999999E-3</c:v>
                </c:pt>
                <c:pt idx="6534">
                  <c:v>-5.6438399999999998E-3</c:v>
                </c:pt>
                <c:pt idx="6535">
                  <c:v>-1.48945E-2</c:v>
                </c:pt>
                <c:pt idx="6536">
                  <c:v>-1.5774699999999999E-2</c:v>
                </c:pt>
                <c:pt idx="6537">
                  <c:v>-8.6021399999999999E-4</c:v>
                </c:pt>
                <c:pt idx="6538">
                  <c:v>1.76716E-3</c:v>
                </c:pt>
                <c:pt idx="6539">
                  <c:v>-9.1648100000000002E-4</c:v>
                </c:pt>
                <c:pt idx="6540">
                  <c:v>-2.0904500000000002E-3</c:v>
                </c:pt>
                <c:pt idx="6541">
                  <c:v>-8.3065000000000005E-4</c:v>
                </c:pt>
                <c:pt idx="6542">
                  <c:v>2.3326900000000001E-3</c:v>
                </c:pt>
                <c:pt idx="6543">
                  <c:v>3.2129300000000001E-3</c:v>
                </c:pt>
                <c:pt idx="6544">
                  <c:v>1.5173000000000001E-2</c:v>
                </c:pt>
                <c:pt idx="6545">
                  <c:v>-4.70924E-3</c:v>
                </c:pt>
                <c:pt idx="6546">
                  <c:v>-4.5738200000000001E-3</c:v>
                </c:pt>
                <c:pt idx="6547">
                  <c:v>-3.2424900000000002E-3</c:v>
                </c:pt>
                <c:pt idx="6548">
                  <c:v>-1.6212500000000001E-3</c:v>
                </c:pt>
                <c:pt idx="6549">
                  <c:v>8.2054099999999998E-3</c:v>
                </c:pt>
                <c:pt idx="6550">
                  <c:v>9.92584E-3</c:v>
                </c:pt>
                <c:pt idx="6551">
                  <c:v>3.6010700000000001E-3</c:v>
                </c:pt>
                <c:pt idx="6552">
                  <c:v>2.0046199999999999E-3</c:v>
                </c:pt>
                <c:pt idx="6553">
                  <c:v>4.7187799999999997E-3</c:v>
                </c:pt>
                <c:pt idx="6554">
                  <c:v>6.2322599999999999E-3</c:v>
                </c:pt>
                <c:pt idx="6555">
                  <c:v>1.0785100000000001E-2</c:v>
                </c:pt>
                <c:pt idx="6556">
                  <c:v>1.9372899999999998E-2</c:v>
                </c:pt>
                <c:pt idx="6557">
                  <c:v>7.5645399999999998E-3</c:v>
                </c:pt>
                <c:pt idx="6558">
                  <c:v>1.20544E-2</c:v>
                </c:pt>
                <c:pt idx="6559">
                  <c:v>6.5345799999999999E-3</c:v>
                </c:pt>
                <c:pt idx="6560">
                  <c:v>6.2951999999999999E-3</c:v>
                </c:pt>
                <c:pt idx="6561">
                  <c:v>1.5020400000000001E-3</c:v>
                </c:pt>
                <c:pt idx="6562">
                  <c:v>1.6785600000000001E-2</c:v>
                </c:pt>
                <c:pt idx="6563">
                  <c:v>1.62764E-2</c:v>
                </c:pt>
                <c:pt idx="6564">
                  <c:v>9.7293899999999992E-3</c:v>
                </c:pt>
                <c:pt idx="6565">
                  <c:v>9.4347000000000007E-3</c:v>
                </c:pt>
                <c:pt idx="6566">
                  <c:v>5.0745E-3</c:v>
                </c:pt>
                <c:pt idx="6567">
                  <c:v>2.0351399999999999E-2</c:v>
                </c:pt>
                <c:pt idx="6568">
                  <c:v>2.5797799999999999E-2</c:v>
                </c:pt>
                <c:pt idx="6569">
                  <c:v>1.15557E-2</c:v>
                </c:pt>
                <c:pt idx="6570">
                  <c:v>1.42679E-2</c:v>
                </c:pt>
                <c:pt idx="6571">
                  <c:v>1.04828E-2</c:v>
                </c:pt>
                <c:pt idx="6572">
                  <c:v>1.97716E-2</c:v>
                </c:pt>
                <c:pt idx="6573">
                  <c:v>2.63977E-2</c:v>
                </c:pt>
                <c:pt idx="6574">
                  <c:v>2.2067099999999999E-2</c:v>
                </c:pt>
                <c:pt idx="6575">
                  <c:v>1.22194E-2</c:v>
                </c:pt>
                <c:pt idx="6576">
                  <c:v>2.0200699999999999E-2</c:v>
                </c:pt>
                <c:pt idx="6577">
                  <c:v>1.56326E-2</c:v>
                </c:pt>
                <c:pt idx="6578">
                  <c:v>2.6303300000000002E-2</c:v>
                </c:pt>
                <c:pt idx="6579">
                  <c:v>2.4769800000000002E-2</c:v>
                </c:pt>
                <c:pt idx="6580">
                  <c:v>1.9566500000000001E-2</c:v>
                </c:pt>
                <c:pt idx="6581">
                  <c:v>2.1593999999999999E-2</c:v>
                </c:pt>
                <c:pt idx="6582" formatCode="0.00E+00">
                  <c:v>9.5396000000000005E-3</c:v>
                </c:pt>
                <c:pt idx="6583">
                  <c:v>1.4080000000000001E-2</c:v>
                </c:pt>
                <c:pt idx="6584">
                  <c:v>1.1040700000000001E-2</c:v>
                </c:pt>
                <c:pt idx="6585">
                  <c:v>2.0756699999999999E-2</c:v>
                </c:pt>
                <c:pt idx="6586">
                  <c:v>1.4816299999999999E-2</c:v>
                </c:pt>
                <c:pt idx="6587">
                  <c:v>4.2638800000000003E-3</c:v>
                </c:pt>
                <c:pt idx="6588">
                  <c:v>1.2999500000000001E-2</c:v>
                </c:pt>
                <c:pt idx="6589">
                  <c:v>1.65844E-3</c:v>
                </c:pt>
                <c:pt idx="6590">
                  <c:v>2.3392699999999999E-2</c:v>
                </c:pt>
                <c:pt idx="6591">
                  <c:v>1.1342E-2</c:v>
                </c:pt>
                <c:pt idx="6592">
                  <c:v>1.14412E-2</c:v>
                </c:pt>
                <c:pt idx="6593">
                  <c:v>9.9782900000000008E-3</c:v>
                </c:pt>
                <c:pt idx="6594">
                  <c:v>1.0715499999999999E-2</c:v>
                </c:pt>
                <c:pt idx="6595">
                  <c:v>1.27192E-2</c:v>
                </c:pt>
                <c:pt idx="6596">
                  <c:v>1.6954400000000001E-2</c:v>
                </c:pt>
                <c:pt idx="6597">
                  <c:v>1.84584E-2</c:v>
                </c:pt>
                <c:pt idx="6598">
                  <c:v>6.8035099999999996E-3</c:v>
                </c:pt>
                <c:pt idx="6599">
                  <c:v>2.0451500000000001E-2</c:v>
                </c:pt>
                <c:pt idx="6600">
                  <c:v>8.6460100000000008E-3</c:v>
                </c:pt>
                <c:pt idx="6601">
                  <c:v>1.3394400000000001E-2</c:v>
                </c:pt>
                <c:pt idx="6602">
                  <c:v>1.7917599999999999E-2</c:v>
                </c:pt>
                <c:pt idx="6603">
                  <c:v>2.1822899999999999E-2</c:v>
                </c:pt>
                <c:pt idx="6604">
                  <c:v>9.7751599999999998E-3</c:v>
                </c:pt>
                <c:pt idx="6605">
                  <c:v>7.0161800000000003E-3</c:v>
                </c:pt>
                <c:pt idx="6606">
                  <c:v>4.12941E-3</c:v>
                </c:pt>
                <c:pt idx="6607">
                  <c:v>1.31664E-2</c:v>
                </c:pt>
                <c:pt idx="6608">
                  <c:v>6.2084200000000001E-3</c:v>
                </c:pt>
                <c:pt idx="6609">
                  <c:v>5.9919400000000003E-3</c:v>
                </c:pt>
                <c:pt idx="6610">
                  <c:v>6.6947899999999999E-3</c:v>
                </c:pt>
                <c:pt idx="6611">
                  <c:v>1.50452E-2</c:v>
                </c:pt>
                <c:pt idx="6612">
                  <c:v>2.5634799999999999E-3</c:v>
                </c:pt>
                <c:pt idx="6613">
                  <c:v>1.0423699999999999E-2</c:v>
                </c:pt>
                <c:pt idx="6614">
                  <c:v>9.6197100000000001E-3</c:v>
                </c:pt>
                <c:pt idx="6615">
                  <c:v>2.2782299999999998E-2</c:v>
                </c:pt>
                <c:pt idx="6616">
                  <c:v>1.6516699999999999E-2</c:v>
                </c:pt>
                <c:pt idx="6617">
                  <c:v>5.3739499999999997E-3</c:v>
                </c:pt>
                <c:pt idx="6618">
                  <c:v>1.3746299999999999E-2</c:v>
                </c:pt>
                <c:pt idx="6619">
                  <c:v>1.017E-2</c:v>
                </c:pt>
                <c:pt idx="6620">
                  <c:v>1.6023599999999999E-2</c:v>
                </c:pt>
                <c:pt idx="6621">
                  <c:v>-4.7903099999999999E-3</c:v>
                </c:pt>
                <c:pt idx="6622">
                  <c:v>-9.9754300000000004E-4</c:v>
                </c:pt>
                <c:pt idx="6623">
                  <c:v>1.5106200000000001E-3</c:v>
                </c:pt>
                <c:pt idx="6624">
                  <c:v>-4.7016100000000002E-3</c:v>
                </c:pt>
                <c:pt idx="6625">
                  <c:v>-2.5634799999999999E-3</c:v>
                </c:pt>
                <c:pt idx="6626">
                  <c:v>6.1302199999999996E-3</c:v>
                </c:pt>
                <c:pt idx="6627">
                  <c:v>-1.40657E-2</c:v>
                </c:pt>
                <c:pt idx="6628">
                  <c:v>2.3822800000000001E-3</c:v>
                </c:pt>
                <c:pt idx="6629">
                  <c:v>-1.2743000000000001E-2</c:v>
                </c:pt>
                <c:pt idx="6630">
                  <c:v>-2.3755999999999998E-3</c:v>
                </c:pt>
                <c:pt idx="6631">
                  <c:v>-5.4311799999999999E-3</c:v>
                </c:pt>
                <c:pt idx="6632">
                  <c:v>-7.36237E-3</c:v>
                </c:pt>
                <c:pt idx="6633">
                  <c:v>4.2610199999999999E-3</c:v>
                </c:pt>
                <c:pt idx="6634">
                  <c:v>-8.32748E-3</c:v>
                </c:pt>
                <c:pt idx="6635">
                  <c:v>-6.1082799999999998E-3</c:v>
                </c:pt>
                <c:pt idx="6636">
                  <c:v>-5.7563800000000002E-3</c:v>
                </c:pt>
                <c:pt idx="6637">
                  <c:v>3.9682399999999996E-3</c:v>
                </c:pt>
                <c:pt idx="6638">
                  <c:v>-7.6370199999999996E-3</c:v>
                </c:pt>
                <c:pt idx="6639">
                  <c:v>-9.4842899999999994E-3</c:v>
                </c:pt>
                <c:pt idx="6640">
                  <c:v>-1.1687299999999999E-2</c:v>
                </c:pt>
                <c:pt idx="6641">
                  <c:v>-6.8817100000000001E-3</c:v>
                </c:pt>
                <c:pt idx="6642">
                  <c:v>-7.0514699999999998E-3</c:v>
                </c:pt>
                <c:pt idx="6643">
                  <c:v>-9.1371500000000001E-3</c:v>
                </c:pt>
                <c:pt idx="6644">
                  <c:v>-2.1059000000000001E-2</c:v>
                </c:pt>
                <c:pt idx="6645">
                  <c:v>-1.75371E-2</c:v>
                </c:pt>
                <c:pt idx="6646">
                  <c:v>-1.7080299999999999E-3</c:v>
                </c:pt>
                <c:pt idx="6647">
                  <c:v>-1.18952E-2</c:v>
                </c:pt>
                <c:pt idx="6648">
                  <c:v>-1.6847600000000001E-2</c:v>
                </c:pt>
                <c:pt idx="6649">
                  <c:v>-1.71824E-2</c:v>
                </c:pt>
                <c:pt idx="6650" formatCode="0.00E+00">
                  <c:v>-6.3362100000000001E-3</c:v>
                </c:pt>
                <c:pt idx="6651">
                  <c:v>-1.5908200000000001E-2</c:v>
                </c:pt>
                <c:pt idx="6652">
                  <c:v>-8.21209E-3</c:v>
                </c:pt>
                <c:pt idx="6653">
                  <c:v>-1.5237799999999999E-2</c:v>
                </c:pt>
                <c:pt idx="6654">
                  <c:v>-1.0806100000000001E-2</c:v>
                </c:pt>
                <c:pt idx="6655">
                  <c:v>-4.44984E-3</c:v>
                </c:pt>
                <c:pt idx="6656">
                  <c:v>-1.68495E-2</c:v>
                </c:pt>
                <c:pt idx="6657">
                  <c:v>-1.15395E-4</c:v>
                </c:pt>
                <c:pt idx="6658">
                  <c:v>-5.8937099999999999E-3</c:v>
                </c:pt>
                <c:pt idx="6659">
                  <c:v>2.7647000000000001E-3</c:v>
                </c:pt>
                <c:pt idx="6660">
                  <c:v>-1.18628E-2</c:v>
                </c:pt>
                <c:pt idx="6661">
                  <c:v>-6.1702700000000003E-3</c:v>
                </c:pt>
                <c:pt idx="6662">
                  <c:v>-5.5751799999999999E-3</c:v>
                </c:pt>
                <c:pt idx="6663">
                  <c:v>-7.9345700000000002E-4</c:v>
                </c:pt>
                <c:pt idx="6664">
                  <c:v>5.9442499999999999E-3</c:v>
                </c:pt>
                <c:pt idx="6665">
                  <c:v>-1.3286600000000001E-2</c:v>
                </c:pt>
                <c:pt idx="6666">
                  <c:v>5.7392099999999998E-3</c:v>
                </c:pt>
                <c:pt idx="6667">
                  <c:v>-1.6631099999999999E-2</c:v>
                </c:pt>
                <c:pt idx="6668">
                  <c:v>-4.0874500000000003E-3</c:v>
                </c:pt>
                <c:pt idx="6669">
                  <c:v>-6.9637299999999996E-3</c:v>
                </c:pt>
                <c:pt idx="6670">
                  <c:v>5.6409800000000003E-3</c:v>
                </c:pt>
                <c:pt idx="6671" formatCode="0.00E+00">
                  <c:v>5.8383899999999997E-3</c:v>
                </c:pt>
                <c:pt idx="6672">
                  <c:v>2.5081600000000001E-4</c:v>
                </c:pt>
                <c:pt idx="6673">
                  <c:v>6.3028299999999997E-3</c:v>
                </c:pt>
                <c:pt idx="6674">
                  <c:v>-3.1642900000000002E-3</c:v>
                </c:pt>
                <c:pt idx="6675">
                  <c:v>8.19778E-3</c:v>
                </c:pt>
                <c:pt idx="6676">
                  <c:v>-3.01075E-3</c:v>
                </c:pt>
                <c:pt idx="6677">
                  <c:v>1.4600800000000001E-3</c:v>
                </c:pt>
                <c:pt idx="6678">
                  <c:v>-1.1076000000000001E-2</c:v>
                </c:pt>
                <c:pt idx="6679">
                  <c:v>-7.7571899999999997E-3</c:v>
                </c:pt>
                <c:pt idx="6680">
                  <c:v>4.7025699999999997E-3</c:v>
                </c:pt>
                <c:pt idx="6681">
                  <c:v>-9.5739399999999995E-3</c:v>
                </c:pt>
                <c:pt idx="6682">
                  <c:v>-2.85053E-3</c:v>
                </c:pt>
                <c:pt idx="6683">
                  <c:v>-4.7006599999999997E-3</c:v>
                </c:pt>
                <c:pt idx="6684">
                  <c:v>-3.2959E-3</c:v>
                </c:pt>
                <c:pt idx="6685">
                  <c:v>3.3540699999999998E-3</c:v>
                </c:pt>
                <c:pt idx="6686">
                  <c:v>-2.4061199999999999E-3</c:v>
                </c:pt>
                <c:pt idx="6687">
                  <c:v>3.0202900000000001E-3</c:v>
                </c:pt>
                <c:pt idx="6688">
                  <c:v>4.2858100000000001E-3</c:v>
                </c:pt>
                <c:pt idx="6689">
                  <c:v>4.1847200000000003E-3</c:v>
                </c:pt>
                <c:pt idx="6690">
                  <c:v>1.1724500000000001E-2</c:v>
                </c:pt>
                <c:pt idx="6691">
                  <c:v>-9.5462800000000001E-4</c:v>
                </c:pt>
                <c:pt idx="6692">
                  <c:v>-3.6535299999999999E-3</c:v>
                </c:pt>
                <c:pt idx="6693">
                  <c:v>3.6411299999999998E-3</c:v>
                </c:pt>
                <c:pt idx="6694">
                  <c:v>-2.6683800000000001E-3</c:v>
                </c:pt>
                <c:pt idx="6695">
                  <c:v>7.2612800000000002E-3</c:v>
                </c:pt>
                <c:pt idx="6696">
                  <c:v>-1.7108900000000001E-3</c:v>
                </c:pt>
                <c:pt idx="6697">
                  <c:v>-5.8517500000000002E-3</c:v>
                </c:pt>
                <c:pt idx="6698">
                  <c:v>-5.1746400000000003E-3</c:v>
                </c:pt>
                <c:pt idx="6699">
                  <c:v>1.58424E-2</c:v>
                </c:pt>
                <c:pt idx="6700">
                  <c:v>4.9247700000000002E-3</c:v>
                </c:pt>
                <c:pt idx="6701">
                  <c:v>6.4363500000000004E-3</c:v>
                </c:pt>
                <c:pt idx="6702">
                  <c:v>-1.7871899999999999E-3</c:v>
                </c:pt>
                <c:pt idx="6703">
                  <c:v>5.3672800000000003E-3</c:v>
                </c:pt>
                <c:pt idx="6704">
                  <c:v>6.4001099999999997E-3</c:v>
                </c:pt>
                <c:pt idx="6705">
                  <c:v>-2.5301E-3</c:v>
                </c:pt>
                <c:pt idx="6706">
                  <c:v>5.5141399999999998E-3</c:v>
                </c:pt>
                <c:pt idx="6707" formatCode="0.00E+00">
                  <c:v>-4.6730000000000002E-5</c:v>
                </c:pt>
                <c:pt idx="6708">
                  <c:v>-1.1406899999999999E-2</c:v>
                </c:pt>
                <c:pt idx="6709">
                  <c:v>1.55354E-3</c:v>
                </c:pt>
                <c:pt idx="6710">
                  <c:v>-2.8019E-3</c:v>
                </c:pt>
                <c:pt idx="6711">
                  <c:v>5.3377199999999998E-3</c:v>
                </c:pt>
                <c:pt idx="6712">
                  <c:v>5.5561100000000004E-3</c:v>
                </c:pt>
                <c:pt idx="6713">
                  <c:v>-1.1252399999999999E-2</c:v>
                </c:pt>
                <c:pt idx="6714">
                  <c:v>-4.1990300000000003E-3</c:v>
                </c:pt>
                <c:pt idx="6715">
                  <c:v>-5.41115E-3</c:v>
                </c:pt>
                <c:pt idx="6716">
                  <c:v>1.18446E-3</c:v>
                </c:pt>
                <c:pt idx="6717">
                  <c:v>-4.2915299999999999E-4</c:v>
                </c:pt>
                <c:pt idx="6718">
                  <c:v>-4.9734100000000002E-3</c:v>
                </c:pt>
                <c:pt idx="6719">
                  <c:v>-4.4870400000000003E-3</c:v>
                </c:pt>
                <c:pt idx="6720">
                  <c:v>-3.5028500000000001E-3</c:v>
                </c:pt>
                <c:pt idx="6721">
                  <c:v>-1.5752800000000001E-2</c:v>
                </c:pt>
                <c:pt idx="6722" formatCode="0.00E+00">
                  <c:v>-7.8210799999999994E-3</c:v>
                </c:pt>
                <c:pt idx="6723">
                  <c:v>-4.0311799999999997E-3</c:v>
                </c:pt>
                <c:pt idx="6724">
                  <c:v>-1.03683E-2</c:v>
                </c:pt>
                <c:pt idx="6725">
                  <c:v>-5.3672800000000003E-3</c:v>
                </c:pt>
                <c:pt idx="6726">
                  <c:v>-8.4648099999999997E-3</c:v>
                </c:pt>
                <c:pt idx="6727">
                  <c:v>-2.4890899999999998E-3</c:v>
                </c:pt>
                <c:pt idx="6728">
                  <c:v>-4.9276399999999996E-3</c:v>
                </c:pt>
                <c:pt idx="6729">
                  <c:v>-1.21336E-2</c:v>
                </c:pt>
                <c:pt idx="6730">
                  <c:v>-3.7260100000000001E-3</c:v>
                </c:pt>
                <c:pt idx="6731">
                  <c:v>-2.99358E-3</c:v>
                </c:pt>
                <c:pt idx="6732">
                  <c:v>6.6089600000000001E-4</c:v>
                </c:pt>
                <c:pt idx="6733">
                  <c:v>3.4503899999999998E-3</c:v>
                </c:pt>
                <c:pt idx="6734">
                  <c:v>-9.6750299999999994E-3</c:v>
                </c:pt>
                <c:pt idx="6735">
                  <c:v>-2.5978099999999999E-3</c:v>
                </c:pt>
                <c:pt idx="6736">
                  <c:v>-1.2149800000000001E-2</c:v>
                </c:pt>
                <c:pt idx="6737">
                  <c:v>-2.06661E-3</c:v>
                </c:pt>
                <c:pt idx="6738">
                  <c:v>-3.0212400000000001E-3</c:v>
                </c:pt>
                <c:pt idx="6739">
                  <c:v>-1.4215500000000001E-2</c:v>
                </c:pt>
                <c:pt idx="6740">
                  <c:v>-5.2795400000000001E-3</c:v>
                </c:pt>
                <c:pt idx="6741">
                  <c:v>-1.42288E-2</c:v>
                </c:pt>
                <c:pt idx="6742">
                  <c:v>-1.3030099999999999E-2</c:v>
                </c:pt>
                <c:pt idx="6743">
                  <c:v>-6.0453399999999997E-3</c:v>
                </c:pt>
                <c:pt idx="6744">
                  <c:v>-1.9486400000000001E-2</c:v>
                </c:pt>
                <c:pt idx="6745">
                  <c:v>-1.45369E-2</c:v>
                </c:pt>
                <c:pt idx="6746">
                  <c:v>-6.2332200000000003E-3</c:v>
                </c:pt>
                <c:pt idx="6747">
                  <c:v>-1.26429E-2</c:v>
                </c:pt>
                <c:pt idx="6748">
                  <c:v>-9.2124900000000003E-3</c:v>
                </c:pt>
                <c:pt idx="6749">
                  <c:v>-8.9416500000000006E-3</c:v>
                </c:pt>
                <c:pt idx="6750">
                  <c:v>-1.2681E-2</c:v>
                </c:pt>
                <c:pt idx="6751">
                  <c:v>-1.0474199999999999E-2</c:v>
                </c:pt>
                <c:pt idx="6752">
                  <c:v>-9.3402899999999994E-3</c:v>
                </c:pt>
                <c:pt idx="6753">
                  <c:v>-9.7780200000000001E-3</c:v>
                </c:pt>
                <c:pt idx="6754">
                  <c:v>-1.70288E-2</c:v>
                </c:pt>
                <c:pt idx="6755">
                  <c:v>-1.42527E-2</c:v>
                </c:pt>
                <c:pt idx="6756">
                  <c:v>-1.87855E-2</c:v>
                </c:pt>
                <c:pt idx="6757">
                  <c:v>-1.3290400000000001E-2</c:v>
                </c:pt>
                <c:pt idx="6758">
                  <c:v>-1.8593800000000001E-2</c:v>
                </c:pt>
                <c:pt idx="6759">
                  <c:v>-2.2428500000000001E-2</c:v>
                </c:pt>
                <c:pt idx="6760">
                  <c:v>-2.15693E-2</c:v>
                </c:pt>
                <c:pt idx="6761">
                  <c:v>-1.88036E-2</c:v>
                </c:pt>
                <c:pt idx="6762">
                  <c:v>-1.9255600000000001E-2</c:v>
                </c:pt>
                <c:pt idx="6763">
                  <c:v>-1.52388E-2</c:v>
                </c:pt>
                <c:pt idx="6764">
                  <c:v>-1.8466E-2</c:v>
                </c:pt>
                <c:pt idx="6765">
                  <c:v>-2.9165300000000002E-2</c:v>
                </c:pt>
                <c:pt idx="6766">
                  <c:v>-9.9191699999999997E-3</c:v>
                </c:pt>
                <c:pt idx="6767">
                  <c:v>-1.8456500000000001E-2</c:v>
                </c:pt>
                <c:pt idx="6768">
                  <c:v>-1.65043E-2</c:v>
                </c:pt>
                <c:pt idx="6769">
                  <c:v>-1.21098E-2</c:v>
                </c:pt>
                <c:pt idx="6770">
                  <c:v>-2.1267899999999999E-2</c:v>
                </c:pt>
                <c:pt idx="6771">
                  <c:v>-2.07834E-2</c:v>
                </c:pt>
                <c:pt idx="6772">
                  <c:v>-1.38321E-2</c:v>
                </c:pt>
                <c:pt idx="6773">
                  <c:v>-1.1274299999999999E-2</c:v>
                </c:pt>
                <c:pt idx="6774">
                  <c:v>-1.5353199999999999E-2</c:v>
                </c:pt>
                <c:pt idx="6775">
                  <c:v>-1.4568299999999999E-2</c:v>
                </c:pt>
                <c:pt idx="6776">
                  <c:v>-1.6132400000000002E-2</c:v>
                </c:pt>
                <c:pt idx="6777">
                  <c:v>-1.3016700000000001E-2</c:v>
                </c:pt>
                <c:pt idx="6778">
                  <c:v>1.5707E-3</c:v>
                </c:pt>
                <c:pt idx="6779">
                  <c:v>-8.5420600000000006E-3</c:v>
                </c:pt>
                <c:pt idx="6780">
                  <c:v>-1.2245199999999999E-2</c:v>
                </c:pt>
                <c:pt idx="6781">
                  <c:v>-5.1946600000000002E-3</c:v>
                </c:pt>
                <c:pt idx="6782">
                  <c:v>-5.4616899999999999E-3</c:v>
                </c:pt>
                <c:pt idx="6783">
                  <c:v>-7.8659100000000003E-3</c:v>
                </c:pt>
                <c:pt idx="6784">
                  <c:v>5.7601899999999999E-4</c:v>
                </c:pt>
                <c:pt idx="6785">
                  <c:v>-7.0972400000000003E-3</c:v>
                </c:pt>
                <c:pt idx="6786">
                  <c:v>2.5367699999999998E-3</c:v>
                </c:pt>
                <c:pt idx="6787">
                  <c:v>-1.27983E-3</c:v>
                </c:pt>
                <c:pt idx="6788">
                  <c:v>-2.0794900000000002E-2</c:v>
                </c:pt>
                <c:pt idx="6789">
                  <c:v>-4.35638E-3</c:v>
                </c:pt>
                <c:pt idx="6790">
                  <c:v>-2.2716500000000001E-3</c:v>
                </c:pt>
                <c:pt idx="6791">
                  <c:v>5.5503799999999999E-4</c:v>
                </c:pt>
                <c:pt idx="6792">
                  <c:v>-4.1542100000000002E-3</c:v>
                </c:pt>
                <c:pt idx="6793">
                  <c:v>-6.9274899999999997E-3</c:v>
                </c:pt>
                <c:pt idx="6794">
                  <c:v>-7.2927499999999998E-3</c:v>
                </c:pt>
                <c:pt idx="6795">
                  <c:v>-3.0994399999999999E-4</c:v>
                </c:pt>
                <c:pt idx="6796">
                  <c:v>-1.41706E-2</c:v>
                </c:pt>
                <c:pt idx="6797">
                  <c:v>-5.7954800000000004E-3</c:v>
                </c:pt>
                <c:pt idx="6798">
                  <c:v>-1.0322599999999999E-2</c:v>
                </c:pt>
                <c:pt idx="6799">
                  <c:v>-1.76229E-2</c:v>
                </c:pt>
                <c:pt idx="6800">
                  <c:v>-1.8513700000000001E-2</c:v>
                </c:pt>
                <c:pt idx="6801">
                  <c:v>-2.1141099999999999E-2</c:v>
                </c:pt>
                <c:pt idx="6802">
                  <c:v>-1.9427300000000002E-2</c:v>
                </c:pt>
                <c:pt idx="6803">
                  <c:v>-1.9813500000000001E-2</c:v>
                </c:pt>
                <c:pt idx="6804">
                  <c:v>-1.28031E-2</c:v>
                </c:pt>
                <c:pt idx="6805">
                  <c:v>-1.9894599999999998E-2</c:v>
                </c:pt>
                <c:pt idx="6806">
                  <c:v>-2.1668400000000001E-2</c:v>
                </c:pt>
                <c:pt idx="6807">
                  <c:v>-1.7233800000000001E-2</c:v>
                </c:pt>
                <c:pt idx="6808">
                  <c:v>-1.4823899999999999E-2</c:v>
                </c:pt>
                <c:pt idx="6809">
                  <c:v>5.2928899999999995E-4</c:v>
                </c:pt>
                <c:pt idx="6810">
                  <c:v>-1.13001E-2</c:v>
                </c:pt>
                <c:pt idx="6811">
                  <c:v>-9.0427400000000005E-3</c:v>
                </c:pt>
                <c:pt idx="6812">
                  <c:v>-1.1118899999999999E-2</c:v>
                </c:pt>
                <c:pt idx="6813">
                  <c:v>-6.5851199999999999E-3</c:v>
                </c:pt>
                <c:pt idx="6814">
                  <c:v>-1.1192300000000001E-2</c:v>
                </c:pt>
                <c:pt idx="6815">
                  <c:v>-1.54819E-2</c:v>
                </c:pt>
                <c:pt idx="6816">
                  <c:v>-1.35145E-2</c:v>
                </c:pt>
                <c:pt idx="6817">
                  <c:v>-8.0738100000000007E-3</c:v>
                </c:pt>
                <c:pt idx="6818">
                  <c:v>-1.23272E-2</c:v>
                </c:pt>
                <c:pt idx="6819">
                  <c:v>-1.15213E-2</c:v>
                </c:pt>
                <c:pt idx="6820">
                  <c:v>-1.13058E-2</c:v>
                </c:pt>
                <c:pt idx="6821">
                  <c:v>-1.7574300000000001E-2</c:v>
                </c:pt>
                <c:pt idx="6822">
                  <c:v>-1.6757999999999999E-2</c:v>
                </c:pt>
                <c:pt idx="6823">
                  <c:v>-1.8301000000000001E-2</c:v>
                </c:pt>
                <c:pt idx="6824">
                  <c:v>-1.08252E-2</c:v>
                </c:pt>
                <c:pt idx="6825">
                  <c:v>-1.22738E-2</c:v>
                </c:pt>
                <c:pt idx="6826">
                  <c:v>-2.3376500000000001E-2</c:v>
                </c:pt>
                <c:pt idx="6827">
                  <c:v>-1.62811E-2</c:v>
                </c:pt>
                <c:pt idx="6828">
                  <c:v>-1.30501E-2</c:v>
                </c:pt>
                <c:pt idx="6829">
                  <c:v>-6.3362100000000001E-3</c:v>
                </c:pt>
                <c:pt idx="6830">
                  <c:v>-9.9573100000000005E-3</c:v>
                </c:pt>
                <c:pt idx="6831">
                  <c:v>-1.2718200000000001E-2</c:v>
                </c:pt>
                <c:pt idx="6832">
                  <c:v>-1.8958099999999999E-2</c:v>
                </c:pt>
                <c:pt idx="6833">
                  <c:v>-9.0227099999999998E-3</c:v>
                </c:pt>
                <c:pt idx="6834">
                  <c:v>-1.4096300000000001E-2</c:v>
                </c:pt>
                <c:pt idx="6835">
                  <c:v>-1.51253E-2</c:v>
                </c:pt>
                <c:pt idx="6836">
                  <c:v>-1.1816999999999999E-2</c:v>
                </c:pt>
                <c:pt idx="6837">
                  <c:v>-7.49397E-3</c:v>
                </c:pt>
                <c:pt idx="6838">
                  <c:v>-5.2986099999999996E-3</c:v>
                </c:pt>
                <c:pt idx="6839">
                  <c:v>-9.3650799999999996E-3</c:v>
                </c:pt>
                <c:pt idx="6840">
                  <c:v>-9.0456000000000009E-3</c:v>
                </c:pt>
                <c:pt idx="6841">
                  <c:v>-1.9760099999999999E-2</c:v>
                </c:pt>
                <c:pt idx="6842">
                  <c:v>-1.30768E-2</c:v>
                </c:pt>
                <c:pt idx="6843">
                  <c:v>-1.4020899999999999E-2</c:v>
                </c:pt>
                <c:pt idx="6844">
                  <c:v>-9.1247600000000009E-3</c:v>
                </c:pt>
                <c:pt idx="6845">
                  <c:v>-8.4676700000000001E-3</c:v>
                </c:pt>
                <c:pt idx="6846">
                  <c:v>-1.9144999999999999E-2</c:v>
                </c:pt>
                <c:pt idx="6847">
                  <c:v>-4.6548800000000001E-3</c:v>
                </c:pt>
                <c:pt idx="6848">
                  <c:v>2.1009399999999999E-3</c:v>
                </c:pt>
                <c:pt idx="6849">
                  <c:v>-4.2581600000000004E-3</c:v>
                </c:pt>
                <c:pt idx="6850">
                  <c:v>5.2843100000000004E-3</c:v>
                </c:pt>
                <c:pt idx="6851">
                  <c:v>-2.7780499999999998E-3</c:v>
                </c:pt>
                <c:pt idx="6852">
                  <c:v>-7.6799399999999997E-3</c:v>
                </c:pt>
                <c:pt idx="6853">
                  <c:v>-1.09625E-2</c:v>
                </c:pt>
                <c:pt idx="6854">
                  <c:v>-6.1531099999999998E-3</c:v>
                </c:pt>
                <c:pt idx="6855">
                  <c:v>-1.58215E-3</c:v>
                </c:pt>
                <c:pt idx="6856">
                  <c:v>-1.6257299999999999E-2</c:v>
                </c:pt>
                <c:pt idx="6857">
                  <c:v>-1.41335E-2</c:v>
                </c:pt>
                <c:pt idx="6858">
                  <c:v>-4.9133299999999996E-3</c:v>
                </c:pt>
                <c:pt idx="6859">
                  <c:v>-9.12666E-3</c:v>
                </c:pt>
                <c:pt idx="6860">
                  <c:v>-1.43061E-2</c:v>
                </c:pt>
                <c:pt idx="6861">
                  <c:v>-1.8910400000000001E-2</c:v>
                </c:pt>
                <c:pt idx="6862">
                  <c:v>-2.27394E-2</c:v>
                </c:pt>
                <c:pt idx="6863">
                  <c:v>-1.54123E-2</c:v>
                </c:pt>
                <c:pt idx="6864">
                  <c:v>-1.70441E-2</c:v>
                </c:pt>
                <c:pt idx="6865">
                  <c:v>-1.7764100000000001E-2</c:v>
                </c:pt>
                <c:pt idx="6866">
                  <c:v>-5.9776300000000003E-3</c:v>
                </c:pt>
                <c:pt idx="6867">
                  <c:v>-1.5398999999999999E-2</c:v>
                </c:pt>
                <c:pt idx="6868">
                  <c:v>-1.3307599999999999E-2</c:v>
                </c:pt>
                <c:pt idx="6869">
                  <c:v>-1.0470399999999999E-2</c:v>
                </c:pt>
                <c:pt idx="6870">
                  <c:v>-1.0514300000000001E-2</c:v>
                </c:pt>
                <c:pt idx="6871">
                  <c:v>-7.3041900000000003E-3</c:v>
                </c:pt>
                <c:pt idx="6872">
                  <c:v>-8.2655000000000003E-3</c:v>
                </c:pt>
                <c:pt idx="6873">
                  <c:v>-1.23596E-2</c:v>
                </c:pt>
                <c:pt idx="6874">
                  <c:v>-2.1513000000000001E-2</c:v>
                </c:pt>
                <c:pt idx="6875">
                  <c:v>-1.3639500000000001E-2</c:v>
                </c:pt>
                <c:pt idx="6876">
                  <c:v>-1.6469000000000001E-2</c:v>
                </c:pt>
                <c:pt idx="6877">
                  <c:v>-1.8993400000000001E-2</c:v>
                </c:pt>
                <c:pt idx="6878">
                  <c:v>-2.3572900000000001E-2</c:v>
                </c:pt>
                <c:pt idx="6879">
                  <c:v>-1.56136E-2</c:v>
                </c:pt>
                <c:pt idx="6880">
                  <c:v>-1.7271999999999999E-2</c:v>
                </c:pt>
                <c:pt idx="6881">
                  <c:v>-6.1903000000000001E-3</c:v>
                </c:pt>
                <c:pt idx="6882">
                  <c:v>-1.44739E-2</c:v>
                </c:pt>
                <c:pt idx="6883">
                  <c:v>-1.3806300000000001E-2</c:v>
                </c:pt>
                <c:pt idx="6884">
                  <c:v>-7.3165900000000004E-3</c:v>
                </c:pt>
                <c:pt idx="6885">
                  <c:v>-8.0366099999999996E-3</c:v>
                </c:pt>
                <c:pt idx="6886">
                  <c:v>-1.28813E-2</c:v>
                </c:pt>
                <c:pt idx="6887">
                  <c:v>-1.2307200000000001E-2</c:v>
                </c:pt>
                <c:pt idx="6888">
                  <c:v>-6.3047399999999997E-3</c:v>
                </c:pt>
                <c:pt idx="6889">
                  <c:v>-2.2754699999999999E-3</c:v>
                </c:pt>
                <c:pt idx="6890">
                  <c:v>-1.0500900000000001E-2</c:v>
                </c:pt>
                <c:pt idx="6891">
                  <c:v>-2.2337900000000001E-2</c:v>
                </c:pt>
                <c:pt idx="6892">
                  <c:v>-9.5987299999999998E-3</c:v>
                </c:pt>
                <c:pt idx="6893">
                  <c:v>-1.6331700000000001E-2</c:v>
                </c:pt>
                <c:pt idx="6894">
                  <c:v>-1.07145E-2</c:v>
                </c:pt>
                <c:pt idx="6895">
                  <c:v>-4.6672800000000002E-3</c:v>
                </c:pt>
                <c:pt idx="6896">
                  <c:v>-4.3048899999999996E-3</c:v>
                </c:pt>
                <c:pt idx="6897">
                  <c:v>-4.3487499999999999E-4</c:v>
                </c:pt>
                <c:pt idx="6898">
                  <c:v>-9.8133100000000004E-3</c:v>
                </c:pt>
                <c:pt idx="6899">
                  <c:v>-3.1604799999999998E-3</c:v>
                </c:pt>
                <c:pt idx="6900">
                  <c:v>-7.9650899999999993E-3</c:v>
                </c:pt>
                <c:pt idx="6901">
                  <c:v>-5.7506600000000003E-3</c:v>
                </c:pt>
                <c:pt idx="6902">
                  <c:v>-5.8364899999999997E-3</c:v>
                </c:pt>
                <c:pt idx="6903">
                  <c:v>-1.1921899999999999E-2</c:v>
                </c:pt>
                <c:pt idx="6904">
                  <c:v>-1.0989199999999999E-2</c:v>
                </c:pt>
                <c:pt idx="6905">
                  <c:v>-1.60217E-3</c:v>
                </c:pt>
                <c:pt idx="6906">
                  <c:v>-3.0021700000000002E-3</c:v>
                </c:pt>
                <c:pt idx="6907">
                  <c:v>-5.2032500000000004E-3</c:v>
                </c:pt>
                <c:pt idx="6908">
                  <c:v>-6.6194499999999998E-3</c:v>
                </c:pt>
                <c:pt idx="6909">
                  <c:v>-1.33457E-2</c:v>
                </c:pt>
                <c:pt idx="6910">
                  <c:v>4.8313100000000001E-3</c:v>
                </c:pt>
                <c:pt idx="6911">
                  <c:v>-2.4986300000000002E-4</c:v>
                </c:pt>
                <c:pt idx="6912">
                  <c:v>-3.1938600000000002E-3</c:v>
                </c:pt>
                <c:pt idx="6913">
                  <c:v>-7.3976500000000004E-3</c:v>
                </c:pt>
                <c:pt idx="6914">
                  <c:v>-5.9776300000000003E-3</c:v>
                </c:pt>
                <c:pt idx="6915">
                  <c:v>-5.4006599999999998E-3</c:v>
                </c:pt>
                <c:pt idx="6916">
                  <c:v>-6.1788600000000004E-3</c:v>
                </c:pt>
                <c:pt idx="6917">
                  <c:v>-1.5528699999999999E-2</c:v>
                </c:pt>
                <c:pt idx="6918">
                  <c:v>-1.3456299999999999E-2</c:v>
                </c:pt>
                <c:pt idx="6919">
                  <c:v>-1.0835600000000001E-2</c:v>
                </c:pt>
                <c:pt idx="6920">
                  <c:v>-1.82142E-2</c:v>
                </c:pt>
                <c:pt idx="6921">
                  <c:v>-4.0807700000000001E-3</c:v>
                </c:pt>
                <c:pt idx="6922">
                  <c:v>-1.0441799999999999E-2</c:v>
                </c:pt>
                <c:pt idx="6923">
                  <c:v>-3.6096600000000002E-3</c:v>
                </c:pt>
                <c:pt idx="6924">
                  <c:v>-5.4521600000000002E-3</c:v>
                </c:pt>
                <c:pt idx="6925">
                  <c:v>8.16345E-4</c:v>
                </c:pt>
                <c:pt idx="6926">
                  <c:v>-6.1750399999999997E-3</c:v>
                </c:pt>
                <c:pt idx="6927">
                  <c:v>2.09618E-3</c:v>
                </c:pt>
                <c:pt idx="6928">
                  <c:v>-2.56157E-3</c:v>
                </c:pt>
                <c:pt idx="6929">
                  <c:v>6.2313100000000003E-3</c:v>
                </c:pt>
                <c:pt idx="6930">
                  <c:v>6.3047399999999997E-3</c:v>
                </c:pt>
                <c:pt idx="6931">
                  <c:v>-3.91006E-4</c:v>
                </c:pt>
                <c:pt idx="6932">
                  <c:v>-4.7349899999999997E-3</c:v>
                </c:pt>
                <c:pt idx="6933">
                  <c:v>2.03228E-3</c:v>
                </c:pt>
                <c:pt idx="6934">
                  <c:v>-1.43147E-3</c:v>
                </c:pt>
                <c:pt idx="6935">
                  <c:v>3.2358199999999999E-3</c:v>
                </c:pt>
                <c:pt idx="6936">
                  <c:v>-1.5716599999999999E-3</c:v>
                </c:pt>
                <c:pt idx="6937">
                  <c:v>-3.1099299999999999E-3</c:v>
                </c:pt>
                <c:pt idx="6938">
                  <c:v>2.1352799999999998E-3</c:v>
                </c:pt>
                <c:pt idx="6939">
                  <c:v>6.6041900000000002E-3</c:v>
                </c:pt>
                <c:pt idx="6940">
                  <c:v>1.01662E-2</c:v>
                </c:pt>
                <c:pt idx="6941">
                  <c:v>6.1130500000000001E-3</c:v>
                </c:pt>
                <c:pt idx="6942">
                  <c:v>1.5087099999999999E-3</c:v>
                </c:pt>
                <c:pt idx="6943">
                  <c:v>7.5330700000000002E-3</c:v>
                </c:pt>
                <c:pt idx="6944">
                  <c:v>4.35448E-3</c:v>
                </c:pt>
                <c:pt idx="6945">
                  <c:v>7.4443799999999996E-3</c:v>
                </c:pt>
                <c:pt idx="6946">
                  <c:v>8.4877000000000008E-3</c:v>
                </c:pt>
                <c:pt idx="6947" formatCode="0.00E+00">
                  <c:v>4.3869000000000003E-5</c:v>
                </c:pt>
                <c:pt idx="6948">
                  <c:v>4.6930299999999999E-3</c:v>
                </c:pt>
                <c:pt idx="6949">
                  <c:v>1.96743E-3</c:v>
                </c:pt>
                <c:pt idx="6950">
                  <c:v>8.9731199999999994E-3</c:v>
                </c:pt>
                <c:pt idx="6951">
                  <c:v>3.9186500000000001E-3</c:v>
                </c:pt>
                <c:pt idx="6952">
                  <c:v>4.19617E-4</c:v>
                </c:pt>
                <c:pt idx="6953">
                  <c:v>6.2322599999999999E-3</c:v>
                </c:pt>
                <c:pt idx="6954">
                  <c:v>-2.92873E-3</c:v>
                </c:pt>
                <c:pt idx="6955">
                  <c:v>6.3934300000000003E-3</c:v>
                </c:pt>
                <c:pt idx="6956">
                  <c:v>6.0758599999999998E-3</c:v>
                </c:pt>
                <c:pt idx="6957">
                  <c:v>-2.44808E-3</c:v>
                </c:pt>
                <c:pt idx="6958">
                  <c:v>2.17438E-4</c:v>
                </c:pt>
                <c:pt idx="6959">
                  <c:v>1.7108900000000001E-3</c:v>
                </c:pt>
                <c:pt idx="6960">
                  <c:v>1.5163399999999999E-4</c:v>
                </c:pt>
                <c:pt idx="6961">
                  <c:v>1.5132899999999999E-2</c:v>
                </c:pt>
                <c:pt idx="6962">
                  <c:v>5.8164599999999999E-3</c:v>
                </c:pt>
                <c:pt idx="6963">
                  <c:v>5.23472E-3</c:v>
                </c:pt>
                <c:pt idx="6964">
                  <c:v>4.62437E-3</c:v>
                </c:pt>
                <c:pt idx="6965">
                  <c:v>6.53076E-3</c:v>
                </c:pt>
                <c:pt idx="6966">
                  <c:v>7.2002400000000001E-3</c:v>
                </c:pt>
                <c:pt idx="6967">
                  <c:v>7.4472399999999999E-3</c:v>
                </c:pt>
                <c:pt idx="6968">
                  <c:v>1.28059E-2</c:v>
                </c:pt>
                <c:pt idx="6969">
                  <c:v>1.06459E-2</c:v>
                </c:pt>
                <c:pt idx="6970">
                  <c:v>7.3337599999999999E-4</c:v>
                </c:pt>
                <c:pt idx="6971">
                  <c:v>1.0038399999999999E-2</c:v>
                </c:pt>
                <c:pt idx="6972">
                  <c:v>5.4149599999999999E-3</c:v>
                </c:pt>
                <c:pt idx="6973">
                  <c:v>9.3154899999999992E-3</c:v>
                </c:pt>
                <c:pt idx="6974">
                  <c:v>3.92246E-3</c:v>
                </c:pt>
                <c:pt idx="6975">
                  <c:v>2.5014899999999999E-3</c:v>
                </c:pt>
                <c:pt idx="6976">
                  <c:v>4.4956199999999997E-3</c:v>
                </c:pt>
                <c:pt idx="6977">
                  <c:v>-2.9106100000000001E-3</c:v>
                </c:pt>
                <c:pt idx="6978">
                  <c:v>-1.52969E-3</c:v>
                </c:pt>
                <c:pt idx="6979">
                  <c:v>-6.1988799999999997E-4</c:v>
                </c:pt>
                <c:pt idx="6980">
                  <c:v>-1.6059900000000001E-3</c:v>
                </c:pt>
                <c:pt idx="6981">
                  <c:v>-1.68896E-3</c:v>
                </c:pt>
                <c:pt idx="6982">
                  <c:v>-5.4731399999999996E-3</c:v>
                </c:pt>
                <c:pt idx="6983">
                  <c:v>-4.73976E-3</c:v>
                </c:pt>
                <c:pt idx="6984">
                  <c:v>-1.12934E-2</c:v>
                </c:pt>
                <c:pt idx="6985">
                  <c:v>4.6348599999999999E-4</c:v>
                </c:pt>
                <c:pt idx="6986" formatCode="0.00E+00">
                  <c:v>1.90735E-6</c:v>
                </c:pt>
                <c:pt idx="6987">
                  <c:v>-3.0679700000000002E-3</c:v>
                </c:pt>
                <c:pt idx="6988">
                  <c:v>3.23391E-3</c:v>
                </c:pt>
                <c:pt idx="6989">
                  <c:v>-6.7977899999999997E-3</c:v>
                </c:pt>
                <c:pt idx="6990">
                  <c:v>-4.7655099999999997E-3</c:v>
                </c:pt>
                <c:pt idx="6991">
                  <c:v>7.6007799999999997E-4</c:v>
                </c:pt>
                <c:pt idx="6992">
                  <c:v>4.8122399999999997E-3</c:v>
                </c:pt>
                <c:pt idx="6993">
                  <c:v>-7.8735400000000001E-3</c:v>
                </c:pt>
                <c:pt idx="6994">
                  <c:v>4.3468500000000002E-3</c:v>
                </c:pt>
                <c:pt idx="6995">
                  <c:v>2.24209E-3</c:v>
                </c:pt>
                <c:pt idx="6996">
                  <c:v>1.07193E-3</c:v>
                </c:pt>
                <c:pt idx="6997">
                  <c:v>7.9231300000000005E-3</c:v>
                </c:pt>
                <c:pt idx="6998">
                  <c:v>1.0461800000000001E-3</c:v>
                </c:pt>
                <c:pt idx="6999">
                  <c:v>5.5847199999999996E-3</c:v>
                </c:pt>
                <c:pt idx="7000">
                  <c:v>-2.1686600000000002E-3</c:v>
                </c:pt>
                <c:pt idx="7001">
                  <c:v>-5.6791300000000001E-3</c:v>
                </c:pt>
                <c:pt idx="7002">
                  <c:v>5.01156E-3</c:v>
                </c:pt>
                <c:pt idx="7003">
                  <c:v>2.1829599999999998E-3</c:v>
                </c:pt>
                <c:pt idx="7004">
                  <c:v>1.0115600000000001E-2</c:v>
                </c:pt>
                <c:pt idx="7005">
                  <c:v>-6.0958899999999996E-3</c:v>
                </c:pt>
                <c:pt idx="7006">
                  <c:v>-2.5224700000000002E-3</c:v>
                </c:pt>
                <c:pt idx="7007">
                  <c:v>8.5763899999999997E-3</c:v>
                </c:pt>
                <c:pt idx="7008">
                  <c:v>2.8219199999999999E-3</c:v>
                </c:pt>
                <c:pt idx="7009">
                  <c:v>6.9351200000000003E-3</c:v>
                </c:pt>
                <c:pt idx="7010">
                  <c:v>-5.2604699999999997E-3</c:v>
                </c:pt>
                <c:pt idx="7011">
                  <c:v>-1.39332E-3</c:v>
                </c:pt>
                <c:pt idx="7012">
                  <c:v>-4.7531099999999996E-3</c:v>
                </c:pt>
                <c:pt idx="7013">
                  <c:v>-6.9046000000000003E-3</c:v>
                </c:pt>
                <c:pt idx="7014">
                  <c:v>5.7439800000000001E-3</c:v>
                </c:pt>
                <c:pt idx="7015">
                  <c:v>-6.5708199999999998E-3</c:v>
                </c:pt>
                <c:pt idx="7016">
                  <c:v>-7.7552799999999998E-3</c:v>
                </c:pt>
                <c:pt idx="7017">
                  <c:v>4.5414000000000001E-3</c:v>
                </c:pt>
                <c:pt idx="7018">
                  <c:v>-1.6851399999999999E-3</c:v>
                </c:pt>
                <c:pt idx="7019">
                  <c:v>4.43363E-3</c:v>
                </c:pt>
                <c:pt idx="7020">
                  <c:v>-4.7883999999999999E-3</c:v>
                </c:pt>
                <c:pt idx="7021">
                  <c:v>3.6725999999999998E-3</c:v>
                </c:pt>
                <c:pt idx="7022">
                  <c:v>1.07002E-2</c:v>
                </c:pt>
                <c:pt idx="7023">
                  <c:v>3.13854E-3</c:v>
                </c:pt>
                <c:pt idx="7024">
                  <c:v>6.8845699999999996E-3</c:v>
                </c:pt>
                <c:pt idx="7025">
                  <c:v>3.5114299999999998E-3</c:v>
                </c:pt>
                <c:pt idx="7026">
                  <c:v>1.03426E-2</c:v>
                </c:pt>
                <c:pt idx="7027">
                  <c:v>2.8762800000000002E-3</c:v>
                </c:pt>
                <c:pt idx="7028">
                  <c:v>1.6515700000000001E-2</c:v>
                </c:pt>
                <c:pt idx="7029">
                  <c:v>-3.0021700000000002E-3</c:v>
                </c:pt>
                <c:pt idx="7030">
                  <c:v>1.14279E-2</c:v>
                </c:pt>
                <c:pt idx="7031">
                  <c:v>9.8066300000000002E-3</c:v>
                </c:pt>
                <c:pt idx="7032">
                  <c:v>3.74794E-3</c:v>
                </c:pt>
                <c:pt idx="7033">
                  <c:v>1.7491300000000001E-2</c:v>
                </c:pt>
                <c:pt idx="7034">
                  <c:v>6.6528300000000002E-3</c:v>
                </c:pt>
                <c:pt idx="7035">
                  <c:v>4.7712299999999996E-3</c:v>
                </c:pt>
                <c:pt idx="7036">
                  <c:v>1.8568E-3</c:v>
                </c:pt>
                <c:pt idx="7037">
                  <c:v>6.4315800000000001E-3</c:v>
                </c:pt>
                <c:pt idx="7038">
                  <c:v>1.2445400000000001E-2</c:v>
                </c:pt>
                <c:pt idx="7039">
                  <c:v>7.9660400000000006E-3</c:v>
                </c:pt>
                <c:pt idx="7040">
                  <c:v>9.7045900000000008E-3</c:v>
                </c:pt>
                <c:pt idx="7041">
                  <c:v>9.7970999999999996E-3</c:v>
                </c:pt>
                <c:pt idx="7042">
                  <c:v>8.4438299999999994E-3</c:v>
                </c:pt>
                <c:pt idx="7043">
                  <c:v>9.1781599999999994E-3</c:v>
                </c:pt>
                <c:pt idx="7044">
                  <c:v>1.9490199999999999E-2</c:v>
                </c:pt>
                <c:pt idx="7045">
                  <c:v>1.1331600000000001E-2</c:v>
                </c:pt>
                <c:pt idx="7046" formatCode="0.00E+00">
                  <c:v>1.35517E-2</c:v>
                </c:pt>
                <c:pt idx="7047">
                  <c:v>1.4677000000000001E-2</c:v>
                </c:pt>
                <c:pt idx="7048">
                  <c:v>9.5472300000000003E-3</c:v>
                </c:pt>
                <c:pt idx="7049">
                  <c:v>2.5608100000000002E-2</c:v>
                </c:pt>
                <c:pt idx="7050">
                  <c:v>1.7117500000000001E-2</c:v>
                </c:pt>
                <c:pt idx="7051">
                  <c:v>2.2753700000000002E-2</c:v>
                </c:pt>
                <c:pt idx="7052">
                  <c:v>2.1158199999999999E-2</c:v>
                </c:pt>
                <c:pt idx="7053">
                  <c:v>1.45779E-2</c:v>
                </c:pt>
                <c:pt idx="7054">
                  <c:v>1.88398E-2</c:v>
                </c:pt>
                <c:pt idx="7055">
                  <c:v>1.7211000000000001E-2</c:v>
                </c:pt>
                <c:pt idx="7056">
                  <c:v>1.4413799999999999E-2</c:v>
                </c:pt>
                <c:pt idx="7057">
                  <c:v>2.85797E-2</c:v>
                </c:pt>
                <c:pt idx="7058">
                  <c:v>2.56615E-2</c:v>
                </c:pt>
                <c:pt idx="7059">
                  <c:v>2.3817999999999999E-2</c:v>
                </c:pt>
                <c:pt idx="7060">
                  <c:v>2.1217300000000001E-2</c:v>
                </c:pt>
                <c:pt idx="7061">
                  <c:v>2.38132E-2</c:v>
                </c:pt>
                <c:pt idx="7062">
                  <c:v>2.8676E-2</c:v>
                </c:pt>
                <c:pt idx="7063">
                  <c:v>3.0597699999999999E-2</c:v>
                </c:pt>
                <c:pt idx="7064">
                  <c:v>2.6142100000000001E-2</c:v>
                </c:pt>
                <c:pt idx="7065">
                  <c:v>1.90659E-2</c:v>
                </c:pt>
                <c:pt idx="7066">
                  <c:v>2.1539699999999998E-2</c:v>
                </c:pt>
                <c:pt idx="7067">
                  <c:v>3.0053099999999999E-2</c:v>
                </c:pt>
                <c:pt idx="7068">
                  <c:v>2.2060400000000001E-2</c:v>
                </c:pt>
                <c:pt idx="7069">
                  <c:v>2.0909299999999999E-2</c:v>
                </c:pt>
                <c:pt idx="7070">
                  <c:v>2.6167900000000001E-2</c:v>
                </c:pt>
                <c:pt idx="7071">
                  <c:v>1.73502E-2</c:v>
                </c:pt>
                <c:pt idx="7072">
                  <c:v>2.0001399999999999E-2</c:v>
                </c:pt>
                <c:pt idx="7073">
                  <c:v>1.4773400000000001E-2</c:v>
                </c:pt>
                <c:pt idx="7074">
                  <c:v>1.4405299999999999E-2</c:v>
                </c:pt>
                <c:pt idx="7075">
                  <c:v>1.49088E-2</c:v>
                </c:pt>
                <c:pt idx="7076">
                  <c:v>1.5577300000000001E-2</c:v>
                </c:pt>
                <c:pt idx="7077">
                  <c:v>1.54057E-2</c:v>
                </c:pt>
                <c:pt idx="7078">
                  <c:v>1.7198600000000001E-2</c:v>
                </c:pt>
                <c:pt idx="7079">
                  <c:v>9.5596299999999995E-3</c:v>
                </c:pt>
                <c:pt idx="7080">
                  <c:v>1.28498E-2</c:v>
                </c:pt>
                <c:pt idx="7081">
                  <c:v>9.1552700000000001E-3</c:v>
                </c:pt>
                <c:pt idx="7082">
                  <c:v>2.5548900000000002E-3</c:v>
                </c:pt>
                <c:pt idx="7083">
                  <c:v>1.2235599999999999E-2</c:v>
                </c:pt>
                <c:pt idx="7084">
                  <c:v>1.39475E-2</c:v>
                </c:pt>
                <c:pt idx="7085">
                  <c:v>4.7588300000000004E-3</c:v>
                </c:pt>
                <c:pt idx="7086">
                  <c:v>8.8472399999999993E-3</c:v>
                </c:pt>
                <c:pt idx="7087">
                  <c:v>8.1920599999999993E-3</c:v>
                </c:pt>
                <c:pt idx="7088">
                  <c:v>1.1835099999999999E-2</c:v>
                </c:pt>
                <c:pt idx="7089">
                  <c:v>1.0115600000000001E-2</c:v>
                </c:pt>
                <c:pt idx="7090">
                  <c:v>1.0680200000000001E-2</c:v>
                </c:pt>
                <c:pt idx="7091">
                  <c:v>2.6388200000000001E-3</c:v>
                </c:pt>
                <c:pt idx="7092">
                  <c:v>3.4198800000000001E-3</c:v>
                </c:pt>
                <c:pt idx="7093">
                  <c:v>8.7986000000000002E-3</c:v>
                </c:pt>
                <c:pt idx="7094">
                  <c:v>9.9926000000000008E-3</c:v>
                </c:pt>
                <c:pt idx="7095">
                  <c:v>1.9936599999999999E-2</c:v>
                </c:pt>
                <c:pt idx="7096">
                  <c:v>7.5798000000000003E-3</c:v>
                </c:pt>
                <c:pt idx="7097">
                  <c:v>8.4047299999999991E-3</c:v>
                </c:pt>
                <c:pt idx="7098">
                  <c:v>1.30577E-2</c:v>
                </c:pt>
                <c:pt idx="7099">
                  <c:v>6.7510599999999997E-3</c:v>
                </c:pt>
                <c:pt idx="7100" formatCode="0.00E+00">
                  <c:v>1.35164E-2</c:v>
                </c:pt>
                <c:pt idx="7101">
                  <c:v>1.6988799999999998E-2</c:v>
                </c:pt>
                <c:pt idx="7102">
                  <c:v>8.4762599999999994E-3</c:v>
                </c:pt>
                <c:pt idx="7103">
                  <c:v>4.22668E-3</c:v>
                </c:pt>
                <c:pt idx="7104">
                  <c:v>8.1853900000000007E-3</c:v>
                </c:pt>
                <c:pt idx="7105">
                  <c:v>1.5708900000000001E-2</c:v>
                </c:pt>
                <c:pt idx="7106">
                  <c:v>1.5691799999999999E-2</c:v>
                </c:pt>
                <c:pt idx="7107">
                  <c:v>1.08871E-2</c:v>
                </c:pt>
                <c:pt idx="7108">
                  <c:v>-2.4509400000000001E-4</c:v>
                </c:pt>
                <c:pt idx="7109">
                  <c:v>9.7665800000000004E-3</c:v>
                </c:pt>
                <c:pt idx="7110">
                  <c:v>6.5584199999999997E-3</c:v>
                </c:pt>
                <c:pt idx="7111">
                  <c:v>7.00951E-4</c:v>
                </c:pt>
                <c:pt idx="7112">
                  <c:v>5.9318499999999998E-4</c:v>
                </c:pt>
                <c:pt idx="7113">
                  <c:v>1.4152500000000001E-3</c:v>
                </c:pt>
                <c:pt idx="7114">
                  <c:v>-1.9226099999999999E-3</c:v>
                </c:pt>
                <c:pt idx="7115">
                  <c:v>1.2779200000000001E-3</c:v>
                </c:pt>
                <c:pt idx="7116">
                  <c:v>-2.0675699999999999E-3</c:v>
                </c:pt>
                <c:pt idx="7117">
                  <c:v>2.5491699999999999E-3</c:v>
                </c:pt>
                <c:pt idx="7118">
                  <c:v>-4.9009300000000004E-3</c:v>
                </c:pt>
                <c:pt idx="7119">
                  <c:v>7.1935699999999998E-3</c:v>
                </c:pt>
                <c:pt idx="7120">
                  <c:v>-3.6411299999999998E-3</c:v>
                </c:pt>
                <c:pt idx="7121">
                  <c:v>4.2400399999999996E-3</c:v>
                </c:pt>
                <c:pt idx="7122">
                  <c:v>1.73569E-3</c:v>
                </c:pt>
                <c:pt idx="7123">
                  <c:v>9.6769300000000003E-3</c:v>
                </c:pt>
                <c:pt idx="7124">
                  <c:v>1.47038E-2</c:v>
                </c:pt>
                <c:pt idx="7125">
                  <c:v>2.1152499999999999E-3</c:v>
                </c:pt>
                <c:pt idx="7126">
                  <c:v>1.4298399999999999E-2</c:v>
                </c:pt>
                <c:pt idx="7127">
                  <c:v>8.6860700000000006E-3</c:v>
                </c:pt>
                <c:pt idx="7128">
                  <c:v>2.0099599999999999E-2</c:v>
                </c:pt>
                <c:pt idx="7129">
                  <c:v>9.7799299999999992E-3</c:v>
                </c:pt>
                <c:pt idx="7130">
                  <c:v>1.50843E-2</c:v>
                </c:pt>
                <c:pt idx="7131">
                  <c:v>3.3016199999999999E-3</c:v>
                </c:pt>
                <c:pt idx="7132">
                  <c:v>1.5891099999999998E-2</c:v>
                </c:pt>
                <c:pt idx="7133">
                  <c:v>1.88656E-2</c:v>
                </c:pt>
                <c:pt idx="7134">
                  <c:v>8.9778900000000005E-3</c:v>
                </c:pt>
                <c:pt idx="7135">
                  <c:v>9.2802000000000006E-3</c:v>
                </c:pt>
                <c:pt idx="7136">
                  <c:v>1.2846E-2</c:v>
                </c:pt>
                <c:pt idx="7137">
                  <c:v>1.7416999999999998E-2</c:v>
                </c:pt>
                <c:pt idx="7138">
                  <c:v>1.11666E-2</c:v>
                </c:pt>
                <c:pt idx="7139">
                  <c:v>1.8658600000000001E-2</c:v>
                </c:pt>
                <c:pt idx="7140">
                  <c:v>1.50709E-2</c:v>
                </c:pt>
                <c:pt idx="7141">
                  <c:v>1.7418900000000001E-2</c:v>
                </c:pt>
                <c:pt idx="7142">
                  <c:v>4.5547499999999998E-3</c:v>
                </c:pt>
                <c:pt idx="7143">
                  <c:v>9.4909699999999996E-3</c:v>
                </c:pt>
                <c:pt idx="7144">
                  <c:v>9.7217599999999994E-3</c:v>
                </c:pt>
                <c:pt idx="7145">
                  <c:v>1.1756900000000001E-2</c:v>
                </c:pt>
                <c:pt idx="7146">
                  <c:v>1.0956799999999999E-2</c:v>
                </c:pt>
                <c:pt idx="7147">
                  <c:v>9.8619499999999995E-3</c:v>
                </c:pt>
                <c:pt idx="7148">
                  <c:v>1.19028E-2</c:v>
                </c:pt>
                <c:pt idx="7149">
                  <c:v>9.6769300000000003E-3</c:v>
                </c:pt>
                <c:pt idx="7150">
                  <c:v>1.6171499999999998E-2</c:v>
                </c:pt>
                <c:pt idx="7151">
                  <c:v>1.4445299999999999E-2</c:v>
                </c:pt>
                <c:pt idx="7152">
                  <c:v>2.2891999999999999E-2</c:v>
                </c:pt>
                <c:pt idx="7153">
                  <c:v>1.16119E-2</c:v>
                </c:pt>
                <c:pt idx="7154">
                  <c:v>1.77059E-2</c:v>
                </c:pt>
                <c:pt idx="7155">
                  <c:v>1.26505E-2</c:v>
                </c:pt>
                <c:pt idx="7156">
                  <c:v>1.80273E-2</c:v>
                </c:pt>
                <c:pt idx="7157">
                  <c:v>9.6397400000000008E-3</c:v>
                </c:pt>
                <c:pt idx="7158">
                  <c:v>2.51942E-2</c:v>
                </c:pt>
                <c:pt idx="7159">
                  <c:v>1.93825E-2</c:v>
                </c:pt>
                <c:pt idx="7160">
                  <c:v>1.8500300000000001E-2</c:v>
                </c:pt>
                <c:pt idx="7161">
                  <c:v>1.83229E-2</c:v>
                </c:pt>
                <c:pt idx="7162">
                  <c:v>1.03693E-2</c:v>
                </c:pt>
                <c:pt idx="7163">
                  <c:v>1.32923E-2</c:v>
                </c:pt>
                <c:pt idx="7164">
                  <c:v>1.9749599999999999E-2</c:v>
                </c:pt>
                <c:pt idx="7165">
                  <c:v>2.0125400000000002E-2</c:v>
                </c:pt>
                <c:pt idx="7166">
                  <c:v>2.38447E-2</c:v>
                </c:pt>
                <c:pt idx="7167">
                  <c:v>1.81732E-2</c:v>
                </c:pt>
                <c:pt idx="7168">
                  <c:v>1.0788900000000001E-2</c:v>
                </c:pt>
                <c:pt idx="7169" formatCode="0.00E+00">
                  <c:v>2.2707000000000001E-2</c:v>
                </c:pt>
                <c:pt idx="7170">
                  <c:v>1.8796E-2</c:v>
                </c:pt>
                <c:pt idx="7171">
                  <c:v>2.22521E-2</c:v>
                </c:pt>
                <c:pt idx="7172">
                  <c:v>1.2235599999999999E-2</c:v>
                </c:pt>
                <c:pt idx="7173">
                  <c:v>1.9923199999999999E-2</c:v>
                </c:pt>
                <c:pt idx="7174">
                  <c:v>9.9840199999999997E-3</c:v>
                </c:pt>
                <c:pt idx="7175">
                  <c:v>1.2455900000000001E-2</c:v>
                </c:pt>
                <c:pt idx="7176">
                  <c:v>1.28603E-2</c:v>
                </c:pt>
                <c:pt idx="7177">
                  <c:v>1.2356799999999999E-2</c:v>
                </c:pt>
                <c:pt idx="7178">
                  <c:v>1.19772E-2</c:v>
                </c:pt>
                <c:pt idx="7179">
                  <c:v>1.6249699999999999E-2</c:v>
                </c:pt>
                <c:pt idx="7180">
                  <c:v>5.7716399999999998E-3</c:v>
                </c:pt>
                <c:pt idx="7181">
                  <c:v>1.22633E-2</c:v>
                </c:pt>
                <c:pt idx="7182">
                  <c:v>2.13852E-2</c:v>
                </c:pt>
                <c:pt idx="7183">
                  <c:v>9.78184E-3</c:v>
                </c:pt>
                <c:pt idx="7184">
                  <c:v>5.0792700000000003E-3</c:v>
                </c:pt>
                <c:pt idx="7185">
                  <c:v>5.3834900000000003E-3</c:v>
                </c:pt>
                <c:pt idx="7186">
                  <c:v>8.7709399999999996E-3</c:v>
                </c:pt>
                <c:pt idx="7187">
                  <c:v>5.58567E-3</c:v>
                </c:pt>
                <c:pt idx="7188">
                  <c:v>5.6743600000000005E-4</c:v>
                </c:pt>
                <c:pt idx="7189">
                  <c:v>3.3721900000000002E-3</c:v>
                </c:pt>
                <c:pt idx="7190">
                  <c:v>4.4078800000000003E-3</c:v>
                </c:pt>
                <c:pt idx="7191">
                  <c:v>2.9354099999999998E-3</c:v>
                </c:pt>
                <c:pt idx="7192">
                  <c:v>7.2345700000000001E-3</c:v>
                </c:pt>
                <c:pt idx="7193">
                  <c:v>-3.0040700000000002E-3</c:v>
                </c:pt>
                <c:pt idx="7194">
                  <c:v>2.7656600000000001E-3</c:v>
                </c:pt>
                <c:pt idx="7195">
                  <c:v>2.94685E-3</c:v>
                </c:pt>
                <c:pt idx="7196">
                  <c:v>4.6529800000000001E-3</c:v>
                </c:pt>
                <c:pt idx="7197">
                  <c:v>1.66216E-2</c:v>
                </c:pt>
                <c:pt idx="7198">
                  <c:v>1.0432200000000001E-2</c:v>
                </c:pt>
                <c:pt idx="7199">
                  <c:v>1.04752E-2</c:v>
                </c:pt>
                <c:pt idx="7200">
                  <c:v>5.3472499999999996E-3</c:v>
                </c:pt>
                <c:pt idx="7201">
                  <c:v>3.5314600000000002E-3</c:v>
                </c:pt>
                <c:pt idx="7202">
                  <c:v>6.2951999999999999E-3</c:v>
                </c:pt>
                <c:pt idx="7203">
                  <c:v>1.20029E-2</c:v>
                </c:pt>
                <c:pt idx="7204">
                  <c:v>4.8561100000000003E-3</c:v>
                </c:pt>
                <c:pt idx="7205" formatCode="0.00E+00">
                  <c:v>9.9182099999999994E-5</c:v>
                </c:pt>
                <c:pt idx="7206">
                  <c:v>2.0303700000000001E-3</c:v>
                </c:pt>
                <c:pt idx="7207">
                  <c:v>3.7174199999999999E-3</c:v>
                </c:pt>
                <c:pt idx="7208">
                  <c:v>1.38216E-2</c:v>
                </c:pt>
                <c:pt idx="7209">
                  <c:v>4.2180999999999998E-3</c:v>
                </c:pt>
                <c:pt idx="7210">
                  <c:v>5.5541999999999996E-3</c:v>
                </c:pt>
                <c:pt idx="7211">
                  <c:v>1.95313E-3</c:v>
                </c:pt>
                <c:pt idx="7212">
                  <c:v>-4.9800900000000004E-3</c:v>
                </c:pt>
                <c:pt idx="7213">
                  <c:v>4.08268E-3</c:v>
                </c:pt>
                <c:pt idx="7214">
                  <c:v>5.0792700000000003E-3</c:v>
                </c:pt>
                <c:pt idx="7215" formatCode="0.00E+00">
                  <c:v>4.00543E-5</c:v>
                </c:pt>
                <c:pt idx="7216">
                  <c:v>-8.3284399999999995E-3</c:v>
                </c:pt>
                <c:pt idx="7217">
                  <c:v>-8.6421999999999992E-3</c:v>
                </c:pt>
                <c:pt idx="7218">
                  <c:v>-5.2261399999999998E-3</c:v>
                </c:pt>
                <c:pt idx="7219">
                  <c:v>-4.16374E-3</c:v>
                </c:pt>
                <c:pt idx="7220">
                  <c:v>-3.6687899999999999E-3</c:v>
                </c:pt>
                <c:pt idx="7221">
                  <c:v>-7.8172699999999994E-3</c:v>
                </c:pt>
                <c:pt idx="7222">
                  <c:v>-1.10893E-2</c:v>
                </c:pt>
                <c:pt idx="7223">
                  <c:v>-1.19209E-3</c:v>
                </c:pt>
                <c:pt idx="7224">
                  <c:v>-7.8735400000000001E-3</c:v>
                </c:pt>
                <c:pt idx="7225">
                  <c:v>6.8950700000000001E-4</c:v>
                </c:pt>
                <c:pt idx="7226">
                  <c:v>-1.3172100000000001E-2</c:v>
                </c:pt>
                <c:pt idx="7227">
                  <c:v>-6.8006500000000001E-3</c:v>
                </c:pt>
                <c:pt idx="7228">
                  <c:v>-1.14536E-2</c:v>
                </c:pt>
                <c:pt idx="7229">
                  <c:v>3.18813E-3</c:v>
                </c:pt>
                <c:pt idx="7230">
                  <c:v>-6.5507899999999999E-3</c:v>
                </c:pt>
                <c:pt idx="7231">
                  <c:v>-2.8247799999999998E-3</c:v>
                </c:pt>
                <c:pt idx="7232">
                  <c:v>-4.4574699999999998E-3</c:v>
                </c:pt>
                <c:pt idx="7233">
                  <c:v>-3.0336400000000002E-3</c:v>
                </c:pt>
                <c:pt idx="7234">
                  <c:v>2.8457600000000001E-3</c:v>
                </c:pt>
                <c:pt idx="7235">
                  <c:v>-9.2029600000000003E-4</c:v>
                </c:pt>
                <c:pt idx="7236">
                  <c:v>2.1161999999999999E-3</c:v>
                </c:pt>
                <c:pt idx="7237">
                  <c:v>-8.7652200000000006E-3</c:v>
                </c:pt>
                <c:pt idx="7238">
                  <c:v>7.0505100000000003E-3</c:v>
                </c:pt>
                <c:pt idx="7239">
                  <c:v>1.4686600000000001E-3</c:v>
                </c:pt>
                <c:pt idx="7240">
                  <c:v>6.53076E-3</c:v>
                </c:pt>
                <c:pt idx="7241">
                  <c:v>3.2253300000000002E-3</c:v>
                </c:pt>
                <c:pt idx="7242">
                  <c:v>3.8061100000000001E-3</c:v>
                </c:pt>
                <c:pt idx="7243">
                  <c:v>1.0204299999999999E-3</c:v>
                </c:pt>
                <c:pt idx="7244">
                  <c:v>-8.1443800000000001E-4</c:v>
                </c:pt>
                <c:pt idx="7245">
                  <c:v>3.7927600000000001E-3</c:v>
                </c:pt>
                <c:pt idx="7246">
                  <c:v>4.3621099999999998E-3</c:v>
                </c:pt>
                <c:pt idx="7247">
                  <c:v>4.3754600000000003E-3</c:v>
                </c:pt>
                <c:pt idx="7248">
                  <c:v>-5.3691899999999996E-4</c:v>
                </c:pt>
                <c:pt idx="7249">
                  <c:v>7.1096400000000004E-3</c:v>
                </c:pt>
                <c:pt idx="7250">
                  <c:v>9.6626300000000002E-3</c:v>
                </c:pt>
                <c:pt idx="7251">
                  <c:v>1.6692200000000001E-2</c:v>
                </c:pt>
                <c:pt idx="7252">
                  <c:v>9.4490100000000007E-3</c:v>
                </c:pt>
                <c:pt idx="7253">
                  <c:v>8.2893399999999992E-3</c:v>
                </c:pt>
                <c:pt idx="7254">
                  <c:v>6.5536500000000003E-3</c:v>
                </c:pt>
                <c:pt idx="7255">
                  <c:v>2.2670699999999998E-2</c:v>
                </c:pt>
                <c:pt idx="7256">
                  <c:v>1.2404399999999999E-2</c:v>
                </c:pt>
                <c:pt idx="7257">
                  <c:v>1.49946E-2</c:v>
                </c:pt>
                <c:pt idx="7258">
                  <c:v>8.3932899999999994E-3</c:v>
                </c:pt>
                <c:pt idx="7259">
                  <c:v>1.4142999999999999E-2</c:v>
                </c:pt>
                <c:pt idx="7260">
                  <c:v>1.37424E-2</c:v>
                </c:pt>
                <c:pt idx="7261">
                  <c:v>1.7509500000000001E-2</c:v>
                </c:pt>
                <c:pt idx="7262">
                  <c:v>2.0259900000000001E-2</c:v>
                </c:pt>
                <c:pt idx="7263">
                  <c:v>9.67026E-3</c:v>
                </c:pt>
                <c:pt idx="7264">
                  <c:v>2.0790099999999999E-2</c:v>
                </c:pt>
                <c:pt idx="7265">
                  <c:v>7.2698600000000004E-3</c:v>
                </c:pt>
                <c:pt idx="7266">
                  <c:v>1.85652E-2</c:v>
                </c:pt>
                <c:pt idx="7267">
                  <c:v>1.8546099999999999E-2</c:v>
                </c:pt>
                <c:pt idx="7268">
                  <c:v>2.0916000000000001E-2</c:v>
                </c:pt>
                <c:pt idx="7269">
                  <c:v>1.3495399999999999E-2</c:v>
                </c:pt>
                <c:pt idx="7270">
                  <c:v>1.0806100000000001E-2</c:v>
                </c:pt>
                <c:pt idx="7271">
                  <c:v>8.4896099999999999E-3</c:v>
                </c:pt>
                <c:pt idx="7272">
                  <c:v>1.8050199999999999E-2</c:v>
                </c:pt>
                <c:pt idx="7273">
                  <c:v>6.2389400000000001E-3</c:v>
                </c:pt>
                <c:pt idx="7274">
                  <c:v>7.8220400000000006E-3</c:v>
                </c:pt>
                <c:pt idx="7275">
                  <c:v>1.27983E-3</c:v>
                </c:pt>
                <c:pt idx="7276">
                  <c:v>4.8418000000000003E-3</c:v>
                </c:pt>
                <c:pt idx="7277">
                  <c:v>3.33118E-3</c:v>
                </c:pt>
                <c:pt idx="7278">
                  <c:v>3.9520299999999996E-3</c:v>
                </c:pt>
                <c:pt idx="7279">
                  <c:v>9.9754300000000004E-4</c:v>
                </c:pt>
                <c:pt idx="7280" formatCode="0.00E+00">
                  <c:v>-8.9645400000000001E-5</c:v>
                </c:pt>
                <c:pt idx="7281">
                  <c:v>2.8638800000000001E-3</c:v>
                </c:pt>
                <c:pt idx="7282">
                  <c:v>3.72982E-3</c:v>
                </c:pt>
                <c:pt idx="7283">
                  <c:v>-1.6975399999999999E-4</c:v>
                </c:pt>
                <c:pt idx="7284">
                  <c:v>-1.63746E-2</c:v>
                </c:pt>
                <c:pt idx="7285">
                  <c:v>-6.2799500000000003E-3</c:v>
                </c:pt>
                <c:pt idx="7286">
                  <c:v>-8.0718999999999999E-3</c:v>
                </c:pt>
                <c:pt idx="7287">
                  <c:v>-6.3076E-3</c:v>
                </c:pt>
                <c:pt idx="7288">
                  <c:v>-7.5645399999999998E-3</c:v>
                </c:pt>
                <c:pt idx="7289">
                  <c:v>-8.4762599999999994E-3</c:v>
                </c:pt>
                <c:pt idx="7290">
                  <c:v>-1.2112599999999999E-2</c:v>
                </c:pt>
                <c:pt idx="7291">
                  <c:v>3.8948099999999999E-3</c:v>
                </c:pt>
                <c:pt idx="7292">
                  <c:v>-6.4706800000000004E-3</c:v>
                </c:pt>
                <c:pt idx="7293">
                  <c:v>3.8175599999999998E-3</c:v>
                </c:pt>
                <c:pt idx="7294">
                  <c:v>-3.6582899999999998E-3</c:v>
                </c:pt>
                <c:pt idx="7295">
                  <c:v>-1.4205000000000001E-2</c:v>
                </c:pt>
                <c:pt idx="7296">
                  <c:v>-5.6314499999999997E-3</c:v>
                </c:pt>
                <c:pt idx="7297">
                  <c:v>-6.3180900000000002E-3</c:v>
                </c:pt>
                <c:pt idx="7298">
                  <c:v>-5.5131900000000003E-3</c:v>
                </c:pt>
                <c:pt idx="7299">
                  <c:v>-1.5649800000000001E-3</c:v>
                </c:pt>
                <c:pt idx="7300">
                  <c:v>-4.73785E-3</c:v>
                </c:pt>
                <c:pt idx="7301">
                  <c:v>-8.5811599999999991E-3</c:v>
                </c:pt>
                <c:pt idx="7302">
                  <c:v>-1.5459099999999999E-3</c:v>
                </c:pt>
                <c:pt idx="7303">
                  <c:v>-8.9569100000000002E-3</c:v>
                </c:pt>
                <c:pt idx="7304">
                  <c:v>-2.8877299999999998E-3</c:v>
                </c:pt>
                <c:pt idx="7305">
                  <c:v>-2.6874500000000001E-3</c:v>
                </c:pt>
                <c:pt idx="7306">
                  <c:v>-1.10502E-2</c:v>
                </c:pt>
                <c:pt idx="7307">
                  <c:v>-5.2871699999999999E-3</c:v>
                </c:pt>
                <c:pt idx="7308">
                  <c:v>-6.9875700000000002E-3</c:v>
                </c:pt>
                <c:pt idx="7309">
                  <c:v>-2.6025800000000002E-3</c:v>
                </c:pt>
                <c:pt idx="7310">
                  <c:v>-5.57137E-3</c:v>
                </c:pt>
                <c:pt idx="7311">
                  <c:v>-9.3002299999999996E-3</c:v>
                </c:pt>
                <c:pt idx="7312">
                  <c:v>-7.5416600000000004E-3</c:v>
                </c:pt>
                <c:pt idx="7313">
                  <c:v>-1.6202899999999999E-2</c:v>
                </c:pt>
                <c:pt idx="7314">
                  <c:v>-7.3652300000000004E-3</c:v>
                </c:pt>
                <c:pt idx="7315">
                  <c:v>-1.5511499999999999E-2</c:v>
                </c:pt>
                <c:pt idx="7316">
                  <c:v>-9.7627600000000005E-3</c:v>
                </c:pt>
                <c:pt idx="7317">
                  <c:v>-7.0419300000000001E-3</c:v>
                </c:pt>
                <c:pt idx="7318">
                  <c:v>-1.11418E-2</c:v>
                </c:pt>
                <c:pt idx="7319">
                  <c:v>-5.56946E-3</c:v>
                </c:pt>
                <c:pt idx="7320">
                  <c:v>-1.6563399999999999E-2</c:v>
                </c:pt>
                <c:pt idx="7321">
                  <c:v>-1.84402E-2</c:v>
                </c:pt>
                <c:pt idx="7322">
                  <c:v>-5.4874399999999997E-3</c:v>
                </c:pt>
                <c:pt idx="7323">
                  <c:v>-6.6995600000000002E-3</c:v>
                </c:pt>
                <c:pt idx="7324">
                  <c:v>-1.15213E-2</c:v>
                </c:pt>
                <c:pt idx="7325">
                  <c:v>-1.89877E-2</c:v>
                </c:pt>
                <c:pt idx="7326">
                  <c:v>-1.06964E-2</c:v>
                </c:pt>
                <c:pt idx="7327">
                  <c:v>-1.21727E-2</c:v>
                </c:pt>
                <c:pt idx="7328">
                  <c:v>-2.3822800000000001E-3</c:v>
                </c:pt>
                <c:pt idx="7329">
                  <c:v>-6.5364799999999999E-3</c:v>
                </c:pt>
                <c:pt idx="7330">
                  <c:v>-1.1192300000000001E-2</c:v>
                </c:pt>
                <c:pt idx="7331">
                  <c:v>-1.10025E-2</c:v>
                </c:pt>
                <c:pt idx="7332">
                  <c:v>-1.23997E-2</c:v>
                </c:pt>
                <c:pt idx="7333">
                  <c:v>-1.1789300000000001E-2</c:v>
                </c:pt>
                <c:pt idx="7334">
                  <c:v>-1.04227E-2</c:v>
                </c:pt>
                <c:pt idx="7335">
                  <c:v>-7.9317099999999998E-3</c:v>
                </c:pt>
                <c:pt idx="7336">
                  <c:v>-5.3758599999999997E-3</c:v>
                </c:pt>
                <c:pt idx="7337">
                  <c:v>-1.2231799999999999E-2</c:v>
                </c:pt>
                <c:pt idx="7338">
                  <c:v>-1.39647E-2</c:v>
                </c:pt>
                <c:pt idx="7339">
                  <c:v>-1.04656E-2</c:v>
                </c:pt>
                <c:pt idx="7340">
                  <c:v>-7.1077299999999996E-3</c:v>
                </c:pt>
                <c:pt idx="7341">
                  <c:v>-5.6152299999999997E-3</c:v>
                </c:pt>
                <c:pt idx="7342">
                  <c:v>-1.1649100000000001E-2</c:v>
                </c:pt>
                <c:pt idx="7343">
                  <c:v>-7.0886600000000001E-3</c:v>
                </c:pt>
                <c:pt idx="7344">
                  <c:v>-1.6951600000000001E-2</c:v>
                </c:pt>
                <c:pt idx="7345">
                  <c:v>-1.2844100000000001E-2</c:v>
                </c:pt>
                <c:pt idx="7346">
                  <c:v>-1.11485E-2</c:v>
                </c:pt>
                <c:pt idx="7347">
                  <c:v>-7.8163099999999999E-3</c:v>
                </c:pt>
                <c:pt idx="7348">
                  <c:v>-7.9851200000000001E-3</c:v>
                </c:pt>
                <c:pt idx="7349">
                  <c:v>-1.0989199999999999E-2</c:v>
                </c:pt>
                <c:pt idx="7350">
                  <c:v>-1.7167100000000001E-2</c:v>
                </c:pt>
                <c:pt idx="7351">
                  <c:v>-6.6804899999999999E-3</c:v>
                </c:pt>
                <c:pt idx="7352">
                  <c:v>-4.0464400000000001E-3</c:v>
                </c:pt>
                <c:pt idx="7353">
                  <c:v>-1.44949E-2</c:v>
                </c:pt>
                <c:pt idx="7354">
                  <c:v>-1.5701300000000001E-2</c:v>
                </c:pt>
                <c:pt idx="7355">
                  <c:v>-1.6663600000000001E-2</c:v>
                </c:pt>
                <c:pt idx="7356">
                  <c:v>-1.21183E-2</c:v>
                </c:pt>
                <c:pt idx="7357">
                  <c:v>-1.6386000000000001E-2</c:v>
                </c:pt>
                <c:pt idx="7358">
                  <c:v>-1.9964200000000001E-2</c:v>
                </c:pt>
                <c:pt idx="7359">
                  <c:v>-1.5667899999999998E-2</c:v>
                </c:pt>
                <c:pt idx="7360">
                  <c:v>-1.07584E-2</c:v>
                </c:pt>
                <c:pt idx="7361">
                  <c:v>-2.4396899999999999E-2</c:v>
                </c:pt>
                <c:pt idx="7362">
                  <c:v>-1.3171199999999999E-2</c:v>
                </c:pt>
                <c:pt idx="7363">
                  <c:v>-1.6034099999999999E-2</c:v>
                </c:pt>
                <c:pt idx="7364">
                  <c:v>-9.8056800000000006E-3</c:v>
                </c:pt>
                <c:pt idx="7365">
                  <c:v>-1.91174E-2</c:v>
                </c:pt>
                <c:pt idx="7366">
                  <c:v>-8.5372899999999995E-3</c:v>
                </c:pt>
                <c:pt idx="7367">
                  <c:v>-7.2116899999999998E-3</c:v>
                </c:pt>
                <c:pt idx="7368">
                  <c:v>-5.45979E-3</c:v>
                </c:pt>
                <c:pt idx="7369">
                  <c:v>-1.56689E-3</c:v>
                </c:pt>
                <c:pt idx="7370">
                  <c:v>-1.0005E-2</c:v>
                </c:pt>
                <c:pt idx="7371">
                  <c:v>-7.9946500000000007E-3</c:v>
                </c:pt>
                <c:pt idx="7372" formatCode="0.00E+00">
                  <c:v>-1.16425E-2</c:v>
                </c:pt>
                <c:pt idx="7373">
                  <c:v>-1.0845199999999999E-2</c:v>
                </c:pt>
                <c:pt idx="7374">
                  <c:v>-1.1754000000000001E-2</c:v>
                </c:pt>
                <c:pt idx="7375">
                  <c:v>8.0490100000000001E-4</c:v>
                </c:pt>
                <c:pt idx="7376">
                  <c:v>-1.5177700000000001E-2</c:v>
                </c:pt>
                <c:pt idx="7377">
                  <c:v>1.02615E-3</c:v>
                </c:pt>
                <c:pt idx="7378">
                  <c:v>-9.6139899999999993E-3</c:v>
                </c:pt>
                <c:pt idx="7379">
                  <c:v>-8.5144000000000001E-3</c:v>
                </c:pt>
                <c:pt idx="7380">
                  <c:v>-1.4355700000000001E-2</c:v>
                </c:pt>
                <c:pt idx="7381">
                  <c:v>-1.05982E-2</c:v>
                </c:pt>
                <c:pt idx="7382">
                  <c:v>-5.1097900000000003E-3</c:v>
                </c:pt>
                <c:pt idx="7383">
                  <c:v>-1.50204E-2</c:v>
                </c:pt>
                <c:pt idx="7384">
                  <c:v>-4.8589699999999998E-3</c:v>
                </c:pt>
                <c:pt idx="7385">
                  <c:v>-1.28813E-2</c:v>
                </c:pt>
                <c:pt idx="7386">
                  <c:v>-9.9325200000000002E-3</c:v>
                </c:pt>
                <c:pt idx="7387">
                  <c:v>-1.13878E-2</c:v>
                </c:pt>
                <c:pt idx="7388">
                  <c:v>1.1234299999999999E-3</c:v>
                </c:pt>
                <c:pt idx="7389">
                  <c:v>-7.5292600000000003E-3</c:v>
                </c:pt>
                <c:pt idx="7390">
                  <c:v>1.7261500000000001E-4</c:v>
                </c:pt>
                <c:pt idx="7391">
                  <c:v>-1.22433E-2</c:v>
                </c:pt>
                <c:pt idx="7392">
                  <c:v>-1.11895E-2</c:v>
                </c:pt>
                <c:pt idx="7393">
                  <c:v>-5.49221E-3</c:v>
                </c:pt>
                <c:pt idx="7394">
                  <c:v>-1.1269599999999999E-2</c:v>
                </c:pt>
                <c:pt idx="7395">
                  <c:v>-7.4119600000000004E-3</c:v>
                </c:pt>
                <c:pt idx="7396">
                  <c:v>-1.0128E-2</c:v>
                </c:pt>
                <c:pt idx="7397">
                  <c:v>-8.6088199999999997E-3</c:v>
                </c:pt>
                <c:pt idx="7398">
                  <c:v>-8.7328000000000006E-3</c:v>
                </c:pt>
                <c:pt idx="7399">
                  <c:v>-1.01986E-2</c:v>
                </c:pt>
                <c:pt idx="7400">
                  <c:v>-1.5454300000000001E-2</c:v>
                </c:pt>
                <c:pt idx="7401">
                  <c:v>-4.7197300000000001E-3</c:v>
                </c:pt>
                <c:pt idx="7402">
                  <c:v>-7.2622299999999997E-3</c:v>
                </c:pt>
                <c:pt idx="7403">
                  <c:v>-1.31407E-2</c:v>
                </c:pt>
                <c:pt idx="7404">
                  <c:v>-1.4571199999999999E-2</c:v>
                </c:pt>
                <c:pt idx="7405">
                  <c:v>-1.5646899999999998E-2</c:v>
                </c:pt>
                <c:pt idx="7406">
                  <c:v>-1.2393E-2</c:v>
                </c:pt>
                <c:pt idx="7407">
                  <c:v>-8.8043199999999992E-3</c:v>
                </c:pt>
                <c:pt idx="7408">
                  <c:v>-1.21107E-2</c:v>
                </c:pt>
                <c:pt idx="7409">
                  <c:v>-1.5159600000000001E-2</c:v>
                </c:pt>
                <c:pt idx="7410">
                  <c:v>-1.3858799999999999E-2</c:v>
                </c:pt>
                <c:pt idx="7411">
                  <c:v>-1.68676E-2</c:v>
                </c:pt>
                <c:pt idx="7412">
                  <c:v>-3.09181E-3</c:v>
                </c:pt>
                <c:pt idx="7413">
                  <c:v>-7.3718999999999998E-3</c:v>
                </c:pt>
                <c:pt idx="7414">
                  <c:v>-8.1624999999999996E-3</c:v>
                </c:pt>
                <c:pt idx="7415">
                  <c:v>-1.49307E-2</c:v>
                </c:pt>
                <c:pt idx="7416">
                  <c:v>-2.03781E-2</c:v>
                </c:pt>
                <c:pt idx="7417">
                  <c:v>-9.23824E-3</c:v>
                </c:pt>
                <c:pt idx="7418">
                  <c:v>-1.5701300000000001E-2</c:v>
                </c:pt>
                <c:pt idx="7419">
                  <c:v>-8.1081399999999998E-3</c:v>
                </c:pt>
                <c:pt idx="7420">
                  <c:v>-1.16863E-2</c:v>
                </c:pt>
                <c:pt idx="7421">
                  <c:v>-7.8973800000000007E-3</c:v>
                </c:pt>
                <c:pt idx="7422">
                  <c:v>-1.09301E-2</c:v>
                </c:pt>
                <c:pt idx="7423">
                  <c:v>-1.25866E-2</c:v>
                </c:pt>
                <c:pt idx="7424">
                  <c:v>-7.4520100000000002E-3</c:v>
                </c:pt>
                <c:pt idx="7425">
                  <c:v>-3.2377199999999999E-3</c:v>
                </c:pt>
                <c:pt idx="7426">
                  <c:v>-1.55668E-2</c:v>
                </c:pt>
                <c:pt idx="7427">
                  <c:v>-1.01414E-2</c:v>
                </c:pt>
                <c:pt idx="7428">
                  <c:v>-1.24712E-2</c:v>
                </c:pt>
                <c:pt idx="7429">
                  <c:v>-1.57757E-2</c:v>
                </c:pt>
                <c:pt idx="7430">
                  <c:v>-2.7265499999999999E-3</c:v>
                </c:pt>
                <c:pt idx="7431">
                  <c:v>-1.02501E-2</c:v>
                </c:pt>
                <c:pt idx="7432">
                  <c:v>-1.1858E-2</c:v>
                </c:pt>
                <c:pt idx="7433">
                  <c:v>-1.1458400000000001E-2</c:v>
                </c:pt>
                <c:pt idx="7434">
                  <c:v>-9.4919199999999992E-3</c:v>
                </c:pt>
                <c:pt idx="7435">
                  <c:v>-7.5263999999999999E-3</c:v>
                </c:pt>
                <c:pt idx="7436">
                  <c:v>-3.3168799999999999E-3</c:v>
                </c:pt>
                <c:pt idx="7437">
                  <c:v>-8.7127699999999999E-3</c:v>
                </c:pt>
                <c:pt idx="7438">
                  <c:v>-7.3518799999999999E-3</c:v>
                </c:pt>
                <c:pt idx="7439">
                  <c:v>-1.1493700000000001E-2</c:v>
                </c:pt>
                <c:pt idx="7440">
                  <c:v>-1.00842E-2</c:v>
                </c:pt>
                <c:pt idx="7441">
                  <c:v>-4.0130599999999997E-3</c:v>
                </c:pt>
                <c:pt idx="7442">
                  <c:v>-7.1773499999999999E-3</c:v>
                </c:pt>
                <c:pt idx="7443">
                  <c:v>3.7164699999999999E-3</c:v>
                </c:pt>
                <c:pt idx="7444">
                  <c:v>-1.60999E-2</c:v>
                </c:pt>
                <c:pt idx="7445">
                  <c:v>-1.36089E-3</c:v>
                </c:pt>
                <c:pt idx="7446">
                  <c:v>-8.5048699999999994E-3</c:v>
                </c:pt>
                <c:pt idx="7447">
                  <c:v>-9.3841600000000008E-3</c:v>
                </c:pt>
                <c:pt idx="7448">
                  <c:v>-2.6807799999999998E-3</c:v>
                </c:pt>
                <c:pt idx="7449">
                  <c:v>-9.9773399999999995E-3</c:v>
                </c:pt>
                <c:pt idx="7450">
                  <c:v>-6.6175499999999998E-3</c:v>
                </c:pt>
                <c:pt idx="7451">
                  <c:v>-7.3070499999999998E-3</c:v>
                </c:pt>
                <c:pt idx="7452">
                  <c:v>-3.5409899999999999E-3</c:v>
                </c:pt>
                <c:pt idx="7453">
                  <c:v>-9.3936900000000001E-4</c:v>
                </c:pt>
                <c:pt idx="7454">
                  <c:v>1.1253400000000001E-3</c:v>
                </c:pt>
                <c:pt idx="7455">
                  <c:v>-5.0067899999999997E-3</c:v>
                </c:pt>
                <c:pt idx="7456">
                  <c:v>3.7479400000000002E-4</c:v>
                </c:pt>
                <c:pt idx="7457">
                  <c:v>-7.9317099999999998E-3</c:v>
                </c:pt>
                <c:pt idx="7458">
                  <c:v>-4.4536599999999999E-4</c:v>
                </c:pt>
                <c:pt idx="7459">
                  <c:v>3.2520299999999999E-3</c:v>
                </c:pt>
                <c:pt idx="7460">
                  <c:v>1.0767000000000001E-3</c:v>
                </c:pt>
                <c:pt idx="7461">
                  <c:v>-6.1712299999999998E-3</c:v>
                </c:pt>
                <c:pt idx="7462">
                  <c:v>-4.5299499999999996E-3</c:v>
                </c:pt>
                <c:pt idx="7463">
                  <c:v>-4.6539299999999998E-4</c:v>
                </c:pt>
                <c:pt idx="7464">
                  <c:v>-2.0847299999999999E-3</c:v>
                </c:pt>
                <c:pt idx="7465">
                  <c:v>-1.2331E-3</c:v>
                </c:pt>
                <c:pt idx="7466">
                  <c:v>-7.9908400000000008E-3</c:v>
                </c:pt>
                <c:pt idx="7467">
                  <c:v>-1.0171899999999999E-2</c:v>
                </c:pt>
                <c:pt idx="7468">
                  <c:v>-2.12955E-3</c:v>
                </c:pt>
                <c:pt idx="7469">
                  <c:v>-8.1253100000000002E-4</c:v>
                </c:pt>
                <c:pt idx="7470">
                  <c:v>-1.0437E-2</c:v>
                </c:pt>
                <c:pt idx="7471">
                  <c:v>-2.5739700000000001E-3</c:v>
                </c:pt>
                <c:pt idx="7472">
                  <c:v>-1.1580500000000001E-2</c:v>
                </c:pt>
                <c:pt idx="7473">
                  <c:v>-1.14346E-2</c:v>
                </c:pt>
                <c:pt idx="7474">
                  <c:v>-1.6937299999999999E-2</c:v>
                </c:pt>
                <c:pt idx="7475">
                  <c:v>-1.0089900000000001E-2</c:v>
                </c:pt>
                <c:pt idx="7476">
                  <c:v>-2.2691699999999999E-2</c:v>
                </c:pt>
                <c:pt idx="7477">
                  <c:v>-1.9832599999999999E-2</c:v>
                </c:pt>
                <c:pt idx="7478">
                  <c:v>-2.3133299999999999E-2</c:v>
                </c:pt>
                <c:pt idx="7479">
                  <c:v>-2.22597E-2</c:v>
                </c:pt>
                <c:pt idx="7480">
                  <c:v>-1.7532300000000001E-2</c:v>
                </c:pt>
                <c:pt idx="7481">
                  <c:v>-2.3241999999999999E-2</c:v>
                </c:pt>
                <c:pt idx="7482">
                  <c:v>-1.7102200000000001E-2</c:v>
                </c:pt>
                <c:pt idx="7483">
                  <c:v>-2.4414999999999999E-2</c:v>
                </c:pt>
                <c:pt idx="7484">
                  <c:v>-2.18134E-2</c:v>
                </c:pt>
                <c:pt idx="7485">
                  <c:v>-2.8939200000000002E-2</c:v>
                </c:pt>
                <c:pt idx="7486">
                  <c:v>-1.9335700000000001E-2</c:v>
                </c:pt>
                <c:pt idx="7487">
                  <c:v>-2.3859999999999999E-2</c:v>
                </c:pt>
                <c:pt idx="7488" formatCode="0.00E+00">
                  <c:v>-2.8831499999999999E-2</c:v>
                </c:pt>
                <c:pt idx="7489">
                  <c:v>-1.9333800000000002E-2</c:v>
                </c:pt>
                <c:pt idx="7490">
                  <c:v>-1.2486499999999999E-2</c:v>
                </c:pt>
                <c:pt idx="7491">
                  <c:v>-1.38435E-2</c:v>
                </c:pt>
                <c:pt idx="7492">
                  <c:v>-1.40676E-2</c:v>
                </c:pt>
                <c:pt idx="7493">
                  <c:v>-1.28288E-2</c:v>
                </c:pt>
                <c:pt idx="7494">
                  <c:v>-9.0980499999999999E-3</c:v>
                </c:pt>
                <c:pt idx="7495">
                  <c:v>-1.11179E-2</c:v>
                </c:pt>
                <c:pt idx="7496">
                  <c:v>-4.8055600000000004E-3</c:v>
                </c:pt>
                <c:pt idx="7497">
                  <c:v>-1.2445399999999999E-3</c:v>
                </c:pt>
                <c:pt idx="7498">
                  <c:v>3.8928999999999999E-3</c:v>
                </c:pt>
                <c:pt idx="7499">
                  <c:v>-3.6725999999999998E-3</c:v>
                </c:pt>
                <c:pt idx="7500">
                  <c:v>6.7606000000000003E-3</c:v>
                </c:pt>
                <c:pt idx="7501">
                  <c:v>8.2597699999999996E-3</c:v>
                </c:pt>
                <c:pt idx="7502">
                  <c:v>-3.2920800000000002E-3</c:v>
                </c:pt>
                <c:pt idx="7503">
                  <c:v>3.93677E-3</c:v>
                </c:pt>
                <c:pt idx="7504">
                  <c:v>-4.3439899999999998E-3</c:v>
                </c:pt>
                <c:pt idx="7505" formatCode="0.00E+00">
                  <c:v>2.56157E-3</c:v>
                </c:pt>
                <c:pt idx="7506">
                  <c:v>1.0929100000000001E-2</c:v>
                </c:pt>
                <c:pt idx="7507">
                  <c:v>4.5061099999999998E-3</c:v>
                </c:pt>
                <c:pt idx="7508">
                  <c:v>2.8162E-3</c:v>
                </c:pt>
                <c:pt idx="7509">
                  <c:v>-6.1864900000000002E-3</c:v>
                </c:pt>
                <c:pt idx="7510">
                  <c:v>-5.2080199999999998E-3</c:v>
                </c:pt>
                <c:pt idx="7511">
                  <c:v>-4.0092499999999998E-3</c:v>
                </c:pt>
                <c:pt idx="7512">
                  <c:v>-9.5691700000000001E-3</c:v>
                </c:pt>
                <c:pt idx="7513">
                  <c:v>-1.1155099999999999E-2</c:v>
                </c:pt>
                <c:pt idx="7514">
                  <c:v>-1.1421199999999999E-2</c:v>
                </c:pt>
                <c:pt idx="7515">
                  <c:v>-1.25895E-2</c:v>
                </c:pt>
                <c:pt idx="7516">
                  <c:v>-1.231E-2</c:v>
                </c:pt>
                <c:pt idx="7517">
                  <c:v>-1.1396399999999999E-2</c:v>
                </c:pt>
                <c:pt idx="7518">
                  <c:v>-1.86272E-2</c:v>
                </c:pt>
                <c:pt idx="7519">
                  <c:v>-1.3423900000000001E-2</c:v>
                </c:pt>
                <c:pt idx="7520">
                  <c:v>-1.6093300000000001E-2</c:v>
                </c:pt>
                <c:pt idx="7521">
                  <c:v>-1.3003300000000001E-2</c:v>
                </c:pt>
                <c:pt idx="7522">
                  <c:v>-1.51567E-2</c:v>
                </c:pt>
                <c:pt idx="7523">
                  <c:v>-1.05209E-2</c:v>
                </c:pt>
                <c:pt idx="7524">
                  <c:v>-5.04398E-3</c:v>
                </c:pt>
                <c:pt idx="7525">
                  <c:v>-1.6407999999999999E-2</c:v>
                </c:pt>
                <c:pt idx="7526">
                  <c:v>4.3296799999999999E-4</c:v>
                </c:pt>
                <c:pt idx="7527">
                  <c:v>-8.9950599999999992E-3</c:v>
                </c:pt>
                <c:pt idx="7528">
                  <c:v>1.57547E-3</c:v>
                </c:pt>
                <c:pt idx="7529">
                  <c:v>-7.2011899999999997E-3</c:v>
                </c:pt>
                <c:pt idx="7530">
                  <c:v>-1.85108E-3</c:v>
                </c:pt>
                <c:pt idx="7531">
                  <c:v>-3.8013500000000002E-3</c:v>
                </c:pt>
                <c:pt idx="7532">
                  <c:v>-7.1344399999999997E-3</c:v>
                </c:pt>
                <c:pt idx="7533">
                  <c:v>-2.6216500000000001E-3</c:v>
                </c:pt>
                <c:pt idx="7534">
                  <c:v>-6.3800800000000002E-4</c:v>
                </c:pt>
                <c:pt idx="7535">
                  <c:v>-1.7385499999999999E-3</c:v>
                </c:pt>
                <c:pt idx="7536">
                  <c:v>-5.3100600000000001E-3</c:v>
                </c:pt>
                <c:pt idx="7537">
                  <c:v>-5.5751799999999999E-3</c:v>
                </c:pt>
                <c:pt idx="7538">
                  <c:v>4.282E-4</c:v>
                </c:pt>
                <c:pt idx="7539">
                  <c:v>-1.02863E-2</c:v>
                </c:pt>
                <c:pt idx="7540">
                  <c:v>-8.1663099999999995E-3</c:v>
                </c:pt>
                <c:pt idx="7541">
                  <c:v>-4.75597E-3</c:v>
                </c:pt>
                <c:pt idx="7542">
                  <c:v>5.28336E-3</c:v>
                </c:pt>
                <c:pt idx="7543">
                  <c:v>-9.1381099999999996E-3</c:v>
                </c:pt>
                <c:pt idx="7544">
                  <c:v>-1.21317E-2</c:v>
                </c:pt>
                <c:pt idx="7545">
                  <c:v>-1.12219E-2</c:v>
                </c:pt>
                <c:pt idx="7546">
                  <c:v>-1.4275599999999999E-2</c:v>
                </c:pt>
                <c:pt idx="7547">
                  <c:v>-5.5093800000000004E-3</c:v>
                </c:pt>
                <c:pt idx="7548">
                  <c:v>-1.3016700000000001E-2</c:v>
                </c:pt>
                <c:pt idx="7549">
                  <c:v>-2.9354099999999998E-3</c:v>
                </c:pt>
                <c:pt idx="7550">
                  <c:v>-6.17981E-3</c:v>
                </c:pt>
                <c:pt idx="7551">
                  <c:v>-3.1824100000000001E-3</c:v>
                </c:pt>
                <c:pt idx="7552">
                  <c:v>-7.9755799999999995E-3</c:v>
                </c:pt>
                <c:pt idx="7553">
                  <c:v>6.8302199999999997E-3</c:v>
                </c:pt>
                <c:pt idx="7554">
                  <c:v>-2.9487599999999999E-3</c:v>
                </c:pt>
                <c:pt idx="7555">
                  <c:v>-6.5517400000000003E-3</c:v>
                </c:pt>
                <c:pt idx="7556">
                  <c:v>-7.5483299999999998E-3</c:v>
                </c:pt>
                <c:pt idx="7557">
                  <c:v>-8.4953300000000006E-3</c:v>
                </c:pt>
                <c:pt idx="7558">
                  <c:v>4.5661900000000004E-3</c:v>
                </c:pt>
                <c:pt idx="7559">
                  <c:v>-6.27708E-3</c:v>
                </c:pt>
                <c:pt idx="7560">
                  <c:v>2.86579E-3</c:v>
                </c:pt>
                <c:pt idx="7561">
                  <c:v>-7.06673E-4</c:v>
                </c:pt>
                <c:pt idx="7562">
                  <c:v>3.2625200000000001E-3</c:v>
                </c:pt>
                <c:pt idx="7563">
                  <c:v>8.5964200000000004E-3</c:v>
                </c:pt>
                <c:pt idx="7564">
                  <c:v>7.2965599999999997E-3</c:v>
                </c:pt>
                <c:pt idx="7565">
                  <c:v>8.4848400000000004E-3</c:v>
                </c:pt>
                <c:pt idx="7566">
                  <c:v>6.8016099999999996E-3</c:v>
                </c:pt>
                <c:pt idx="7567">
                  <c:v>-1.8215199999999999E-4</c:v>
                </c:pt>
                <c:pt idx="7568">
                  <c:v>4.4136000000000002E-3</c:v>
                </c:pt>
                <c:pt idx="7569">
                  <c:v>1.05667E-2</c:v>
                </c:pt>
                <c:pt idx="7570">
                  <c:v>5.4292699999999999E-3</c:v>
                </c:pt>
                <c:pt idx="7571">
                  <c:v>5.12314E-3</c:v>
                </c:pt>
                <c:pt idx="7572">
                  <c:v>1.5831E-3</c:v>
                </c:pt>
                <c:pt idx="7573">
                  <c:v>-4.0378599999999999E-3</c:v>
                </c:pt>
                <c:pt idx="7574">
                  <c:v>-1.87206E-3</c:v>
                </c:pt>
                <c:pt idx="7575">
                  <c:v>-9.2048600000000005E-3</c:v>
                </c:pt>
                <c:pt idx="7576">
                  <c:v>-3.33118E-3</c:v>
                </c:pt>
                <c:pt idx="7577">
                  <c:v>-6.5278999999999997E-3</c:v>
                </c:pt>
                <c:pt idx="7578">
                  <c:v>-4.2123799999999999E-3</c:v>
                </c:pt>
                <c:pt idx="7579">
                  <c:v>1.5449499999999999E-4</c:v>
                </c:pt>
                <c:pt idx="7580">
                  <c:v>-4.7998399999999997E-3</c:v>
                </c:pt>
                <c:pt idx="7581">
                  <c:v>1.21117E-4</c:v>
                </c:pt>
                <c:pt idx="7582">
                  <c:v>3.5667400000000002E-4</c:v>
                </c:pt>
                <c:pt idx="7583">
                  <c:v>5.8231400000000001E-3</c:v>
                </c:pt>
                <c:pt idx="7584">
                  <c:v>2.8944000000000001E-3</c:v>
                </c:pt>
                <c:pt idx="7585">
                  <c:v>4.1675600000000001E-4</c:v>
                </c:pt>
                <c:pt idx="7586">
                  <c:v>-4.5108799999999999E-4</c:v>
                </c:pt>
                <c:pt idx="7587">
                  <c:v>8.3904300000000008E-3</c:v>
                </c:pt>
                <c:pt idx="7588">
                  <c:v>4.6110200000000004E-3</c:v>
                </c:pt>
                <c:pt idx="7589" formatCode="0.00E+00">
                  <c:v>8.2130399999999996E-3</c:v>
                </c:pt>
                <c:pt idx="7590">
                  <c:v>2.2630699999999998E-3</c:v>
                </c:pt>
                <c:pt idx="7591">
                  <c:v>9.7322499999999996E-3</c:v>
                </c:pt>
                <c:pt idx="7592">
                  <c:v>5.0535199999999997E-3</c:v>
                </c:pt>
                <c:pt idx="7593">
                  <c:v>2.1638899999999999E-3</c:v>
                </c:pt>
                <c:pt idx="7594">
                  <c:v>4.6615600000000004E-3</c:v>
                </c:pt>
                <c:pt idx="7595">
                  <c:v>4.1494399999999999E-3</c:v>
                </c:pt>
                <c:pt idx="7596">
                  <c:v>2.17724E-3</c:v>
                </c:pt>
                <c:pt idx="7597">
                  <c:v>5.1221799999999996E-3</c:v>
                </c:pt>
                <c:pt idx="7598">
                  <c:v>1.18732E-3</c:v>
                </c:pt>
                <c:pt idx="7599">
                  <c:v>1.3627999999999999E-3</c:v>
                </c:pt>
                <c:pt idx="7600">
                  <c:v>-3.7317299999999999E-3</c:v>
                </c:pt>
                <c:pt idx="7601">
                  <c:v>-7.5616800000000003E-3</c:v>
                </c:pt>
                <c:pt idx="7602">
                  <c:v>-6.3734100000000004E-3</c:v>
                </c:pt>
                <c:pt idx="7603">
                  <c:v>-8.9674000000000004E-3</c:v>
                </c:pt>
                <c:pt idx="7604">
                  <c:v>-1.2487399999999999E-2</c:v>
                </c:pt>
                <c:pt idx="7605">
                  <c:v>-5.4655099999999998E-3</c:v>
                </c:pt>
                <c:pt idx="7606">
                  <c:v>-7.6513299999999996E-3</c:v>
                </c:pt>
                <c:pt idx="7607">
                  <c:v>-7.6436999999999998E-3</c:v>
                </c:pt>
                <c:pt idx="7608">
                  <c:v>-5.9146900000000002E-3</c:v>
                </c:pt>
                <c:pt idx="7609">
                  <c:v>-3.0498499999999998E-3</c:v>
                </c:pt>
                <c:pt idx="7610">
                  <c:v>-4.56333E-3</c:v>
                </c:pt>
                <c:pt idx="7611">
                  <c:v>-3.6468500000000001E-3</c:v>
                </c:pt>
                <c:pt idx="7612">
                  <c:v>1.7929099999999999E-4</c:v>
                </c:pt>
                <c:pt idx="7613">
                  <c:v>-8.9550000000000003E-4</c:v>
                </c:pt>
                <c:pt idx="7614">
                  <c:v>2.5892300000000001E-3</c:v>
                </c:pt>
                <c:pt idx="7615" formatCode="0.00E+00">
                  <c:v>1.3723400000000001E-3</c:v>
                </c:pt>
                <c:pt idx="7616">
                  <c:v>4.4364900000000004E-3</c:v>
                </c:pt>
                <c:pt idx="7617">
                  <c:v>6.5460199999999996E-3</c:v>
                </c:pt>
                <c:pt idx="7618">
                  <c:v>1.7271000000000001E-3</c:v>
                </c:pt>
                <c:pt idx="7619">
                  <c:v>1.28326E-2</c:v>
                </c:pt>
                <c:pt idx="7620">
                  <c:v>1.7652499999999999E-3</c:v>
                </c:pt>
                <c:pt idx="7621">
                  <c:v>4.8723200000000003E-3</c:v>
                </c:pt>
                <c:pt idx="7622">
                  <c:v>5.8050200000000001E-3</c:v>
                </c:pt>
                <c:pt idx="7623">
                  <c:v>1.08156E-2</c:v>
                </c:pt>
                <c:pt idx="7624">
                  <c:v>4.7102000000000003E-3</c:v>
                </c:pt>
                <c:pt idx="7625">
                  <c:v>4.2610199999999999E-3</c:v>
                </c:pt>
                <c:pt idx="7626">
                  <c:v>2.20776E-3</c:v>
                </c:pt>
                <c:pt idx="7627">
                  <c:v>8.0461500000000002E-3</c:v>
                </c:pt>
                <c:pt idx="7628">
                  <c:v>4.4746400000000002E-3</c:v>
                </c:pt>
                <c:pt idx="7629">
                  <c:v>1.3351400000000001E-3</c:v>
                </c:pt>
                <c:pt idx="7630">
                  <c:v>-1.5115700000000001E-3</c:v>
                </c:pt>
                <c:pt idx="7631">
                  <c:v>9.0789799999999997E-4</c:v>
                </c:pt>
                <c:pt idx="7632">
                  <c:v>3.1671500000000001E-3</c:v>
                </c:pt>
                <c:pt idx="7633">
                  <c:v>2.41852E-3</c:v>
                </c:pt>
                <c:pt idx="7634">
                  <c:v>3.7355399999999999E-3</c:v>
                </c:pt>
                <c:pt idx="7635">
                  <c:v>-2.3336400000000001E-3</c:v>
                </c:pt>
                <c:pt idx="7636">
                  <c:v>3.9167400000000002E-3</c:v>
                </c:pt>
                <c:pt idx="7637">
                  <c:v>4.2505299999999998E-3</c:v>
                </c:pt>
                <c:pt idx="7638">
                  <c:v>1.00327E-2</c:v>
                </c:pt>
                <c:pt idx="7639">
                  <c:v>1.0409399999999999E-2</c:v>
                </c:pt>
                <c:pt idx="7640">
                  <c:v>6.2294000000000004E-3</c:v>
                </c:pt>
                <c:pt idx="7641">
                  <c:v>5.76401E-3</c:v>
                </c:pt>
                <c:pt idx="7642">
                  <c:v>5.0449400000000004E-3</c:v>
                </c:pt>
                <c:pt idx="7643">
                  <c:v>6.8845699999999996E-3</c:v>
                </c:pt>
                <c:pt idx="7644">
                  <c:v>6.4506499999999996E-3</c:v>
                </c:pt>
                <c:pt idx="7645">
                  <c:v>3.9577500000000003E-3</c:v>
                </c:pt>
                <c:pt idx="7646">
                  <c:v>7.3547400000000002E-3</c:v>
                </c:pt>
                <c:pt idx="7647">
                  <c:v>9.1848399999999997E-3</c:v>
                </c:pt>
                <c:pt idx="7648">
                  <c:v>1.0290099999999999E-3</c:v>
                </c:pt>
                <c:pt idx="7649">
                  <c:v>4.529E-3</c:v>
                </c:pt>
                <c:pt idx="7650">
                  <c:v>8.2960099999999995E-3</c:v>
                </c:pt>
                <c:pt idx="7651">
                  <c:v>1.1810299999999999E-2</c:v>
                </c:pt>
                <c:pt idx="7652">
                  <c:v>8.2263900000000001E-3</c:v>
                </c:pt>
                <c:pt idx="7653">
                  <c:v>9.1533699999999992E-3</c:v>
                </c:pt>
                <c:pt idx="7654">
                  <c:v>9.4528200000000007E-3</c:v>
                </c:pt>
                <c:pt idx="7655">
                  <c:v>6.9961499999999996E-3</c:v>
                </c:pt>
                <c:pt idx="7656">
                  <c:v>5.3691900000000002E-3</c:v>
                </c:pt>
                <c:pt idx="7657">
                  <c:v>3.9930299999999998E-3</c:v>
                </c:pt>
                <c:pt idx="7658">
                  <c:v>9.6235299999999999E-3</c:v>
                </c:pt>
                <c:pt idx="7659">
                  <c:v>1.3012900000000001E-2</c:v>
                </c:pt>
                <c:pt idx="7660">
                  <c:v>1.28632E-2</c:v>
                </c:pt>
                <c:pt idx="7661">
                  <c:v>1.58634E-2</c:v>
                </c:pt>
                <c:pt idx="7662" formatCode="0.00E+00">
                  <c:v>1.8692E-2</c:v>
                </c:pt>
                <c:pt idx="7663">
                  <c:v>1.0870899999999999E-2</c:v>
                </c:pt>
                <c:pt idx="7664">
                  <c:v>1.34258E-2</c:v>
                </c:pt>
                <c:pt idx="7665">
                  <c:v>1.25904E-2</c:v>
                </c:pt>
                <c:pt idx="7666">
                  <c:v>9.2697100000000004E-3</c:v>
                </c:pt>
                <c:pt idx="7667" formatCode="0.00E+00">
                  <c:v>1.76907E-2</c:v>
                </c:pt>
                <c:pt idx="7668">
                  <c:v>1.22833E-2</c:v>
                </c:pt>
                <c:pt idx="7669">
                  <c:v>1.2235599999999999E-2</c:v>
                </c:pt>
                <c:pt idx="7670">
                  <c:v>1.31941E-2</c:v>
                </c:pt>
                <c:pt idx="7671">
                  <c:v>5.1841700000000001E-3</c:v>
                </c:pt>
                <c:pt idx="7672">
                  <c:v>1.3380100000000001E-2</c:v>
                </c:pt>
                <c:pt idx="7673">
                  <c:v>8.6269399999999996E-3</c:v>
                </c:pt>
                <c:pt idx="7674">
                  <c:v>8.9302099999999992E-3</c:v>
                </c:pt>
                <c:pt idx="7675">
                  <c:v>1.3823500000000001E-2</c:v>
                </c:pt>
                <c:pt idx="7676">
                  <c:v>1.2351000000000001E-2</c:v>
                </c:pt>
                <c:pt idx="7677">
                  <c:v>4.9676900000000003E-3</c:v>
                </c:pt>
                <c:pt idx="7678">
                  <c:v>4.6758700000000004E-3</c:v>
                </c:pt>
                <c:pt idx="7679">
                  <c:v>9.20582E-3</c:v>
                </c:pt>
                <c:pt idx="7680">
                  <c:v>1.15242E-2</c:v>
                </c:pt>
                <c:pt idx="7681">
                  <c:v>8.2798000000000004E-3</c:v>
                </c:pt>
                <c:pt idx="7682">
                  <c:v>6.0272199999999998E-3</c:v>
                </c:pt>
                <c:pt idx="7683">
                  <c:v>1.1025399999999999E-2</c:v>
                </c:pt>
                <c:pt idx="7684">
                  <c:v>5.1708199999999996E-3</c:v>
                </c:pt>
                <c:pt idx="7685">
                  <c:v>1.0020299999999999E-2</c:v>
                </c:pt>
                <c:pt idx="7686">
                  <c:v>1.0435099999999999E-2</c:v>
                </c:pt>
                <c:pt idx="7687">
                  <c:v>7.6427500000000002E-3</c:v>
                </c:pt>
                <c:pt idx="7688">
                  <c:v>3.2405899999999998E-3</c:v>
                </c:pt>
                <c:pt idx="7689">
                  <c:v>9.3555500000000002E-4</c:v>
                </c:pt>
                <c:pt idx="7690">
                  <c:v>3.9081599999999999E-3</c:v>
                </c:pt>
                <c:pt idx="7691">
                  <c:v>1.10235E-2</c:v>
                </c:pt>
                <c:pt idx="7692">
                  <c:v>1.3524100000000001E-2</c:v>
                </c:pt>
                <c:pt idx="7693">
                  <c:v>1.3395300000000001E-2</c:v>
                </c:pt>
                <c:pt idx="7694">
                  <c:v>6.5402999999999998E-3</c:v>
                </c:pt>
                <c:pt idx="7695">
                  <c:v>-1.5993100000000001E-3</c:v>
                </c:pt>
                <c:pt idx="7696">
                  <c:v>1.8549E-3</c:v>
                </c:pt>
                <c:pt idx="7697">
                  <c:v>4.7349899999999997E-3</c:v>
                </c:pt>
                <c:pt idx="7698">
                  <c:v>7.06005E-3</c:v>
                </c:pt>
                <c:pt idx="7699">
                  <c:v>5.5828099999999997E-3</c:v>
                </c:pt>
                <c:pt idx="7700">
                  <c:v>3.66402E-3</c:v>
                </c:pt>
                <c:pt idx="7701">
                  <c:v>-2.4862299999999999E-3</c:v>
                </c:pt>
                <c:pt idx="7702">
                  <c:v>5.2986099999999996E-3</c:v>
                </c:pt>
                <c:pt idx="7703">
                  <c:v>-6.3610100000000003E-4</c:v>
                </c:pt>
                <c:pt idx="7704">
                  <c:v>1.0333999999999999E-2</c:v>
                </c:pt>
                <c:pt idx="7705">
                  <c:v>3.1004000000000001E-3</c:v>
                </c:pt>
                <c:pt idx="7706">
                  <c:v>7.3204000000000003E-3</c:v>
                </c:pt>
                <c:pt idx="7707">
                  <c:v>5.9146900000000002E-3</c:v>
                </c:pt>
                <c:pt idx="7708">
                  <c:v>5.8259999999999996E-3</c:v>
                </c:pt>
                <c:pt idx="7709">
                  <c:v>6.46782E-3</c:v>
                </c:pt>
                <c:pt idx="7710">
                  <c:v>7.6694500000000004E-3</c:v>
                </c:pt>
                <c:pt idx="7711">
                  <c:v>1.11685E-2</c:v>
                </c:pt>
                <c:pt idx="7712">
                  <c:v>7.4386599999999997E-3</c:v>
                </c:pt>
                <c:pt idx="7713">
                  <c:v>2.77519E-4</c:v>
                </c:pt>
                <c:pt idx="7714">
                  <c:v>6.0873000000000003E-3</c:v>
                </c:pt>
                <c:pt idx="7715">
                  <c:v>1.4190699999999999E-3</c:v>
                </c:pt>
                <c:pt idx="7716">
                  <c:v>1.10083E-2</c:v>
                </c:pt>
                <c:pt idx="7717">
                  <c:v>8.9035E-3</c:v>
                </c:pt>
                <c:pt idx="7718">
                  <c:v>9.5596299999999995E-3</c:v>
                </c:pt>
                <c:pt idx="7719">
                  <c:v>9.2420599999999999E-3</c:v>
                </c:pt>
                <c:pt idx="7720">
                  <c:v>6.3304900000000002E-3</c:v>
                </c:pt>
                <c:pt idx="7721">
                  <c:v>7.5845699999999997E-3</c:v>
                </c:pt>
                <c:pt idx="7722">
                  <c:v>7.8945200000000004E-3</c:v>
                </c:pt>
                <c:pt idx="7723">
                  <c:v>1.0291099999999999E-2</c:v>
                </c:pt>
                <c:pt idx="7724">
                  <c:v>9.9019999999999993E-3</c:v>
                </c:pt>
                <c:pt idx="7725">
                  <c:v>3.5476699999999997E-4</c:v>
                </c:pt>
                <c:pt idx="7726">
                  <c:v>6.7129099999999999E-3</c:v>
                </c:pt>
                <c:pt idx="7727">
                  <c:v>8.5830699999999999E-3</c:v>
                </c:pt>
                <c:pt idx="7728">
                  <c:v>8.3827999999999993E-3</c:v>
                </c:pt>
                <c:pt idx="7729">
                  <c:v>1.43328E-2</c:v>
                </c:pt>
                <c:pt idx="7730">
                  <c:v>1.25408E-2</c:v>
                </c:pt>
                <c:pt idx="7731">
                  <c:v>8.0909699999999994E-3</c:v>
                </c:pt>
                <c:pt idx="7732">
                  <c:v>7.0152299999999999E-3</c:v>
                </c:pt>
                <c:pt idx="7733">
                  <c:v>1.0672600000000001E-2</c:v>
                </c:pt>
                <c:pt idx="7734">
                  <c:v>1.3417200000000001E-2</c:v>
                </c:pt>
                <c:pt idx="7735">
                  <c:v>1.28813E-2</c:v>
                </c:pt>
                <c:pt idx="7736">
                  <c:v>8.8443800000000006E-3</c:v>
                </c:pt>
                <c:pt idx="7737">
                  <c:v>6.9827999999999999E-3</c:v>
                </c:pt>
                <c:pt idx="7738">
                  <c:v>6.7081500000000004E-3</c:v>
                </c:pt>
                <c:pt idx="7739">
                  <c:v>1.8205599999999999E-2</c:v>
                </c:pt>
                <c:pt idx="7740">
                  <c:v>1.4971699999999999E-2</c:v>
                </c:pt>
                <c:pt idx="7741">
                  <c:v>7.25269E-3</c:v>
                </c:pt>
                <c:pt idx="7742">
                  <c:v>4.9428900000000001E-3</c:v>
                </c:pt>
                <c:pt idx="7743">
                  <c:v>1.0542899999999999E-2</c:v>
                </c:pt>
                <c:pt idx="7744">
                  <c:v>1.3801600000000001E-2</c:v>
                </c:pt>
                <c:pt idx="7745">
                  <c:v>1.08337E-2</c:v>
                </c:pt>
                <c:pt idx="7746">
                  <c:v>1.02015E-2</c:v>
                </c:pt>
                <c:pt idx="7747">
                  <c:v>5.9719100000000004E-3</c:v>
                </c:pt>
                <c:pt idx="7748">
                  <c:v>6.5612800000000001E-3</c:v>
                </c:pt>
                <c:pt idx="7749">
                  <c:v>2.7484900000000001E-3</c:v>
                </c:pt>
                <c:pt idx="7750">
                  <c:v>2.43473E-3</c:v>
                </c:pt>
                <c:pt idx="7751">
                  <c:v>2.1381400000000002E-3</c:v>
                </c:pt>
                <c:pt idx="7752">
                  <c:v>6.3838999999999996E-3</c:v>
                </c:pt>
                <c:pt idx="7753">
                  <c:v>4.4164699999999996E-3</c:v>
                </c:pt>
                <c:pt idx="7754">
                  <c:v>2.0561199999999998E-3</c:v>
                </c:pt>
                <c:pt idx="7755">
                  <c:v>3.7279100000000001E-3</c:v>
                </c:pt>
                <c:pt idx="7756">
                  <c:v>6.62804E-3</c:v>
                </c:pt>
                <c:pt idx="7757">
                  <c:v>8.2178100000000007E-3</c:v>
                </c:pt>
                <c:pt idx="7758">
                  <c:v>9.8867399999999998E-3</c:v>
                </c:pt>
                <c:pt idx="7759">
                  <c:v>1.5877700000000002E-2</c:v>
                </c:pt>
                <c:pt idx="7760">
                  <c:v>7.1687699999999997E-3</c:v>
                </c:pt>
                <c:pt idx="7761">
                  <c:v>1.1602400000000001E-2</c:v>
                </c:pt>
                <c:pt idx="7762">
                  <c:v>1.8035900000000001E-2</c:v>
                </c:pt>
                <c:pt idx="7763">
                  <c:v>1.30577E-2</c:v>
                </c:pt>
                <c:pt idx="7764">
                  <c:v>1.77135E-2</c:v>
                </c:pt>
                <c:pt idx="7765">
                  <c:v>1.5746099999999999E-2</c:v>
                </c:pt>
                <c:pt idx="7766">
                  <c:v>1.58739E-2</c:v>
                </c:pt>
                <c:pt idx="7767">
                  <c:v>1.3513600000000001E-2</c:v>
                </c:pt>
                <c:pt idx="7768">
                  <c:v>1.42708E-2</c:v>
                </c:pt>
                <c:pt idx="7769">
                  <c:v>1.88913E-2</c:v>
                </c:pt>
                <c:pt idx="7770">
                  <c:v>1.18017E-2</c:v>
                </c:pt>
                <c:pt idx="7771">
                  <c:v>1.6319299999999998E-2</c:v>
                </c:pt>
                <c:pt idx="7772">
                  <c:v>1.62039E-2</c:v>
                </c:pt>
                <c:pt idx="7773">
                  <c:v>1.85957E-2</c:v>
                </c:pt>
                <c:pt idx="7774">
                  <c:v>2.34795E-2</c:v>
                </c:pt>
                <c:pt idx="7775">
                  <c:v>1.4657E-2</c:v>
                </c:pt>
                <c:pt idx="7776">
                  <c:v>1.8971399999999999E-2</c:v>
                </c:pt>
                <c:pt idx="7777">
                  <c:v>1.6572E-2</c:v>
                </c:pt>
                <c:pt idx="7778">
                  <c:v>1.49307E-2</c:v>
                </c:pt>
                <c:pt idx="7779">
                  <c:v>2.2268300000000001E-2</c:v>
                </c:pt>
                <c:pt idx="7780">
                  <c:v>1.0726899999999999E-2</c:v>
                </c:pt>
                <c:pt idx="7781">
                  <c:v>1.0315899999999999E-2</c:v>
                </c:pt>
                <c:pt idx="7782">
                  <c:v>1.0592499999999999E-2</c:v>
                </c:pt>
                <c:pt idx="7783">
                  <c:v>5.7172799999999999E-3</c:v>
                </c:pt>
                <c:pt idx="7784">
                  <c:v>1.4229800000000001E-2</c:v>
                </c:pt>
                <c:pt idx="7785">
                  <c:v>1.4208800000000001E-2</c:v>
                </c:pt>
                <c:pt idx="7786">
                  <c:v>4.96292E-3</c:v>
                </c:pt>
                <c:pt idx="7787">
                  <c:v>3.07465E-3</c:v>
                </c:pt>
                <c:pt idx="7788">
                  <c:v>7.9488800000000002E-3</c:v>
                </c:pt>
                <c:pt idx="7789">
                  <c:v>1.8013000000000001E-2</c:v>
                </c:pt>
                <c:pt idx="7790">
                  <c:v>1.8461200000000001E-2</c:v>
                </c:pt>
                <c:pt idx="7791">
                  <c:v>9.9592199999999995E-3</c:v>
                </c:pt>
                <c:pt idx="7792">
                  <c:v>4.4145599999999997E-3</c:v>
                </c:pt>
                <c:pt idx="7793">
                  <c:v>3.7507999999999999E-3</c:v>
                </c:pt>
                <c:pt idx="7794">
                  <c:v>1.0975800000000001E-2</c:v>
                </c:pt>
                <c:pt idx="7795">
                  <c:v>1.40476E-2</c:v>
                </c:pt>
                <c:pt idx="7796">
                  <c:v>9.6206699999999996E-3</c:v>
                </c:pt>
                <c:pt idx="7797">
                  <c:v>1.00079E-2</c:v>
                </c:pt>
                <c:pt idx="7798">
                  <c:v>1.0438899999999999E-2</c:v>
                </c:pt>
                <c:pt idx="7799">
                  <c:v>8.9206700000000003E-3</c:v>
                </c:pt>
                <c:pt idx="7800">
                  <c:v>1.1095000000000001E-2</c:v>
                </c:pt>
                <c:pt idx="7801">
                  <c:v>8.3055500000000001E-3</c:v>
                </c:pt>
                <c:pt idx="7802">
                  <c:v>1.5065200000000001E-2</c:v>
                </c:pt>
                <c:pt idx="7803">
                  <c:v>8.3017300000000002E-3</c:v>
                </c:pt>
                <c:pt idx="7804">
                  <c:v>3.2596600000000002E-3</c:v>
                </c:pt>
                <c:pt idx="7805">
                  <c:v>9.6359299999999991E-3</c:v>
                </c:pt>
                <c:pt idx="7806">
                  <c:v>7.1640000000000002E-3</c:v>
                </c:pt>
                <c:pt idx="7807">
                  <c:v>1.46427E-2</c:v>
                </c:pt>
                <c:pt idx="7808">
                  <c:v>1.3167399999999999E-2</c:v>
                </c:pt>
                <c:pt idx="7809">
                  <c:v>4.8694599999999999E-3</c:v>
                </c:pt>
                <c:pt idx="7810">
                  <c:v>5.4645500000000003E-3</c:v>
                </c:pt>
                <c:pt idx="7811">
                  <c:v>1.0028799999999999E-2</c:v>
                </c:pt>
                <c:pt idx="7812">
                  <c:v>9.2268000000000003E-3</c:v>
                </c:pt>
                <c:pt idx="7813">
                  <c:v>1.33505E-2</c:v>
                </c:pt>
                <c:pt idx="7814">
                  <c:v>1.3289499999999999E-2</c:v>
                </c:pt>
                <c:pt idx="7815">
                  <c:v>1.2331999999999999E-2</c:v>
                </c:pt>
                <c:pt idx="7816">
                  <c:v>1.0592499999999999E-2</c:v>
                </c:pt>
                <c:pt idx="7817">
                  <c:v>7.2355300000000004E-3</c:v>
                </c:pt>
                <c:pt idx="7818">
                  <c:v>1.6755099999999998E-2</c:v>
                </c:pt>
                <c:pt idx="7819">
                  <c:v>1.30873E-2</c:v>
                </c:pt>
                <c:pt idx="7820">
                  <c:v>1.07327E-2</c:v>
                </c:pt>
                <c:pt idx="7821">
                  <c:v>8.1863400000000003E-3</c:v>
                </c:pt>
                <c:pt idx="7822">
                  <c:v>1.08986E-2</c:v>
                </c:pt>
                <c:pt idx="7823">
                  <c:v>1.1288599999999999E-2</c:v>
                </c:pt>
                <c:pt idx="7824">
                  <c:v>1.3999899999999999E-2</c:v>
                </c:pt>
                <c:pt idx="7825">
                  <c:v>9.8218899999999998E-3</c:v>
                </c:pt>
                <c:pt idx="7826">
                  <c:v>3.2606100000000002E-3</c:v>
                </c:pt>
                <c:pt idx="7827">
                  <c:v>-1.5554399999999999E-3</c:v>
                </c:pt>
                <c:pt idx="7828">
                  <c:v>5.0964399999999998E-3</c:v>
                </c:pt>
                <c:pt idx="7829">
                  <c:v>6.4792599999999997E-3</c:v>
                </c:pt>
                <c:pt idx="7830">
                  <c:v>6.0176800000000001E-3</c:v>
                </c:pt>
                <c:pt idx="7831">
                  <c:v>4.68922E-3</c:v>
                </c:pt>
                <c:pt idx="7832">
                  <c:v>1.6880000000000001E-4</c:v>
                </c:pt>
                <c:pt idx="7833">
                  <c:v>3.18527E-3</c:v>
                </c:pt>
                <c:pt idx="7834">
                  <c:v>2.2468599999999998E-3</c:v>
                </c:pt>
                <c:pt idx="7835">
                  <c:v>1.06068E-2</c:v>
                </c:pt>
                <c:pt idx="7836">
                  <c:v>9.2687599999999992E-3</c:v>
                </c:pt>
                <c:pt idx="7837">
                  <c:v>6.2313100000000003E-3</c:v>
                </c:pt>
                <c:pt idx="7838">
                  <c:v>-7.8573199999999992E-3</c:v>
                </c:pt>
                <c:pt idx="7839">
                  <c:v>-2.1848700000000002E-3</c:v>
                </c:pt>
                <c:pt idx="7840">
                  <c:v>2.92873E-3</c:v>
                </c:pt>
                <c:pt idx="7841">
                  <c:v>3.0898999999999998E-4</c:v>
                </c:pt>
                <c:pt idx="7842">
                  <c:v>2.6807799999999998E-3</c:v>
                </c:pt>
                <c:pt idx="7843">
                  <c:v>2.7399099999999999E-3</c:v>
                </c:pt>
                <c:pt idx="7844">
                  <c:v>-2.5653799999999999E-3</c:v>
                </c:pt>
                <c:pt idx="7845">
                  <c:v>-4.4221900000000003E-3</c:v>
                </c:pt>
                <c:pt idx="7846">
                  <c:v>1.1405899999999999E-3</c:v>
                </c:pt>
                <c:pt idx="7847">
                  <c:v>-4.5356800000000003E-3</c:v>
                </c:pt>
                <c:pt idx="7848">
                  <c:v>5.2499799999999996E-3</c:v>
                </c:pt>
                <c:pt idx="7849">
                  <c:v>-4.9686399999999996E-4</c:v>
                </c:pt>
                <c:pt idx="7850">
                  <c:v>6.3753100000000004E-3</c:v>
                </c:pt>
                <c:pt idx="7851">
                  <c:v>3.4523000000000003E-4</c:v>
                </c:pt>
                <c:pt idx="7852">
                  <c:v>3.5638800000000002E-3</c:v>
                </c:pt>
                <c:pt idx="7853">
                  <c:v>3.72887E-3</c:v>
                </c:pt>
                <c:pt idx="7854">
                  <c:v>9.4222999999999998E-3</c:v>
                </c:pt>
                <c:pt idx="7855">
                  <c:v>8.3551400000000005E-3</c:v>
                </c:pt>
                <c:pt idx="7856">
                  <c:v>3.9472600000000002E-3</c:v>
                </c:pt>
                <c:pt idx="7857">
                  <c:v>5.3043400000000003E-3</c:v>
                </c:pt>
                <c:pt idx="7858">
                  <c:v>8.8729900000000007E-3</c:v>
                </c:pt>
                <c:pt idx="7859">
                  <c:v>4.4260000000000002E-3</c:v>
                </c:pt>
                <c:pt idx="7860">
                  <c:v>3.2854099999999999E-3</c:v>
                </c:pt>
                <c:pt idx="7861">
                  <c:v>7.36427E-3</c:v>
                </c:pt>
                <c:pt idx="7862">
                  <c:v>4.6768199999999999E-3</c:v>
                </c:pt>
                <c:pt idx="7863">
                  <c:v>6.9046000000000003E-3</c:v>
                </c:pt>
                <c:pt idx="7864">
                  <c:v>4.24099E-3</c:v>
                </c:pt>
                <c:pt idx="7865">
                  <c:v>1.3980900000000001E-3</c:v>
                </c:pt>
                <c:pt idx="7866" formatCode="0.00E+00">
                  <c:v>1.1444099999999999E-5</c:v>
                </c:pt>
                <c:pt idx="7867">
                  <c:v>3.3473999999999998E-4</c:v>
                </c:pt>
                <c:pt idx="7868">
                  <c:v>8.7938300000000007E-3</c:v>
                </c:pt>
                <c:pt idx="7869">
                  <c:v>5.7811700000000004E-3</c:v>
                </c:pt>
                <c:pt idx="7870">
                  <c:v>2.5558500000000001E-3</c:v>
                </c:pt>
                <c:pt idx="7871">
                  <c:v>2.31934E-3</c:v>
                </c:pt>
                <c:pt idx="7872">
                  <c:v>6.1750399999999997E-3</c:v>
                </c:pt>
                <c:pt idx="7873">
                  <c:v>8.6689000000000004E-4</c:v>
                </c:pt>
                <c:pt idx="7874">
                  <c:v>1.3469699999999999E-2</c:v>
                </c:pt>
                <c:pt idx="7875">
                  <c:v>1.0052699999999999E-2</c:v>
                </c:pt>
                <c:pt idx="7876">
                  <c:v>1.12896E-2</c:v>
                </c:pt>
                <c:pt idx="7877">
                  <c:v>4.8961600000000001E-3</c:v>
                </c:pt>
                <c:pt idx="7878">
                  <c:v>9.6139899999999993E-3</c:v>
                </c:pt>
                <c:pt idx="7879" formatCode="0.00E+00">
                  <c:v>2.0942700000000001E-3</c:v>
                </c:pt>
                <c:pt idx="7880">
                  <c:v>9.0122199999999996E-3</c:v>
                </c:pt>
                <c:pt idx="7881">
                  <c:v>1.23663E-2</c:v>
                </c:pt>
                <c:pt idx="7882">
                  <c:v>6.3200000000000001E-3</c:v>
                </c:pt>
                <c:pt idx="7883">
                  <c:v>1.22328E-2</c:v>
                </c:pt>
                <c:pt idx="7884">
                  <c:v>8.3398799999999992E-3</c:v>
                </c:pt>
                <c:pt idx="7885">
                  <c:v>1.06535E-2</c:v>
                </c:pt>
                <c:pt idx="7886">
                  <c:v>7.8220400000000006E-3</c:v>
                </c:pt>
                <c:pt idx="7887">
                  <c:v>1.15786E-2</c:v>
                </c:pt>
                <c:pt idx="7888">
                  <c:v>1.33762E-2</c:v>
                </c:pt>
                <c:pt idx="7889">
                  <c:v>4.2343099999999998E-3</c:v>
                </c:pt>
                <c:pt idx="7890">
                  <c:v>6.5851199999999999E-3</c:v>
                </c:pt>
                <c:pt idx="7891">
                  <c:v>4.7388100000000004E-3</c:v>
                </c:pt>
                <c:pt idx="7892">
                  <c:v>5.6114199999999998E-3</c:v>
                </c:pt>
                <c:pt idx="7893" formatCode="0.00E+00">
                  <c:v>8.6298E-3</c:v>
                </c:pt>
                <c:pt idx="7894">
                  <c:v>6.0558300000000003E-4</c:v>
                </c:pt>
                <c:pt idx="7895">
                  <c:v>-4.7226000000000004E-3</c:v>
                </c:pt>
                <c:pt idx="7896">
                  <c:v>3.7097900000000001E-4</c:v>
                </c:pt>
                <c:pt idx="7897">
                  <c:v>-7.1029700000000001E-3</c:v>
                </c:pt>
                <c:pt idx="7898">
                  <c:v>-1.67274E-3</c:v>
                </c:pt>
                <c:pt idx="7899">
                  <c:v>-5.0620999999999999E-3</c:v>
                </c:pt>
                <c:pt idx="7900">
                  <c:v>-5.9480699999999997E-3</c:v>
                </c:pt>
                <c:pt idx="7901">
                  <c:v>-6.0892100000000003E-3</c:v>
                </c:pt>
                <c:pt idx="7902">
                  <c:v>-8.8024100000000001E-3</c:v>
                </c:pt>
                <c:pt idx="7903">
                  <c:v>-1.14079E-2</c:v>
                </c:pt>
                <c:pt idx="7904">
                  <c:v>-3.9672900000000002E-4</c:v>
                </c:pt>
                <c:pt idx="7905">
                  <c:v>-3.6287300000000001E-3</c:v>
                </c:pt>
                <c:pt idx="7906">
                  <c:v>-2.6702900000000001E-4</c:v>
                </c:pt>
                <c:pt idx="7907">
                  <c:v>-1.3074899999999999E-3</c:v>
                </c:pt>
                <c:pt idx="7908">
                  <c:v>-5.20039E-3</c:v>
                </c:pt>
                <c:pt idx="7909">
                  <c:v>2.9249200000000001E-3</c:v>
                </c:pt>
                <c:pt idx="7910">
                  <c:v>1.35899E-3</c:v>
                </c:pt>
                <c:pt idx="7911">
                  <c:v>9.2334700000000006E-3</c:v>
                </c:pt>
                <c:pt idx="7912">
                  <c:v>-4.3993000000000001E-3</c:v>
                </c:pt>
                <c:pt idx="7913">
                  <c:v>2.0456300000000001E-3</c:v>
                </c:pt>
                <c:pt idx="7914">
                  <c:v>-1.6107599999999999E-3</c:v>
                </c:pt>
                <c:pt idx="7915">
                  <c:v>-1.4696100000000001E-3</c:v>
                </c:pt>
                <c:pt idx="7916">
                  <c:v>5.2404399999999999E-3</c:v>
                </c:pt>
                <c:pt idx="7917">
                  <c:v>4.4841799999999999E-3</c:v>
                </c:pt>
                <c:pt idx="7918">
                  <c:v>5.5437100000000003E-3</c:v>
                </c:pt>
                <c:pt idx="7919">
                  <c:v>1.6078900000000001E-3</c:v>
                </c:pt>
                <c:pt idx="7920">
                  <c:v>1.4285999999999999E-3</c:v>
                </c:pt>
                <c:pt idx="7921">
                  <c:v>9.0599099999999998E-4</c:v>
                </c:pt>
                <c:pt idx="7922">
                  <c:v>1.9149799999999999E-3</c:v>
                </c:pt>
                <c:pt idx="7923">
                  <c:v>1.0108899999999999E-4</c:v>
                </c:pt>
                <c:pt idx="7924">
                  <c:v>1.2769700000000001E-3</c:v>
                </c:pt>
                <c:pt idx="7925">
                  <c:v>-5.49316E-4</c:v>
                </c:pt>
                <c:pt idx="7926">
                  <c:v>-3.3760099999999998E-4</c:v>
                </c:pt>
                <c:pt idx="7927">
                  <c:v>6.9465600000000001E-3</c:v>
                </c:pt>
                <c:pt idx="7928">
                  <c:v>2.7761499999999998E-3</c:v>
                </c:pt>
                <c:pt idx="7929">
                  <c:v>7.0571900000000005E-4</c:v>
                </c:pt>
                <c:pt idx="7930">
                  <c:v>5.2089700000000003E-3</c:v>
                </c:pt>
                <c:pt idx="7931">
                  <c:v>4.7883999999999999E-3</c:v>
                </c:pt>
                <c:pt idx="7932">
                  <c:v>4.32396E-3</c:v>
                </c:pt>
                <c:pt idx="7933">
                  <c:v>2.6674300000000001E-3</c:v>
                </c:pt>
                <c:pt idx="7934">
                  <c:v>-4.2972599999999998E-3</c:v>
                </c:pt>
                <c:pt idx="7935">
                  <c:v>2.7799600000000002E-3</c:v>
                </c:pt>
                <c:pt idx="7936" formatCode="0.00E+00">
                  <c:v>-8.3923299999999997E-5</c:v>
                </c:pt>
                <c:pt idx="7937">
                  <c:v>-2.882E-3</c:v>
                </c:pt>
                <c:pt idx="7938">
                  <c:v>8.7737999999999998E-4</c:v>
                </c:pt>
                <c:pt idx="7939">
                  <c:v>-1.0470399999999999E-2</c:v>
                </c:pt>
                <c:pt idx="7940">
                  <c:v>-9.3097700000000002E-3</c:v>
                </c:pt>
                <c:pt idx="7941">
                  <c:v>-5.6133299999999997E-3</c:v>
                </c:pt>
                <c:pt idx="7942">
                  <c:v>-9.3231200000000007E-3</c:v>
                </c:pt>
                <c:pt idx="7943">
                  <c:v>-5.4464300000000004E-3</c:v>
                </c:pt>
                <c:pt idx="7944">
                  <c:v>-7.7095000000000002E-3</c:v>
                </c:pt>
                <c:pt idx="7945">
                  <c:v>-4.0102000000000002E-3</c:v>
                </c:pt>
                <c:pt idx="7946">
                  <c:v>3.0622499999999999E-3</c:v>
                </c:pt>
                <c:pt idx="7947">
                  <c:v>-1.0326399999999999E-2</c:v>
                </c:pt>
                <c:pt idx="7948">
                  <c:v>-7.6599099999999998E-3</c:v>
                </c:pt>
                <c:pt idx="7949">
                  <c:v>-5.5952099999999998E-3</c:v>
                </c:pt>
                <c:pt idx="7950">
                  <c:v>-3.8146999999999999E-3</c:v>
                </c:pt>
                <c:pt idx="7951">
                  <c:v>1.4514899999999999E-3</c:v>
                </c:pt>
                <c:pt idx="7952">
                  <c:v>1.2273799999999999E-3</c:v>
                </c:pt>
                <c:pt idx="7953">
                  <c:v>-7.4863399999999997E-4</c:v>
                </c:pt>
                <c:pt idx="7954">
                  <c:v>5.4779099999999999E-3</c:v>
                </c:pt>
                <c:pt idx="7955">
                  <c:v>-3.28064E-3</c:v>
                </c:pt>
                <c:pt idx="7956">
                  <c:v>4.1112900000000001E-3</c:v>
                </c:pt>
                <c:pt idx="7957">
                  <c:v>5.1288599999999998E-3</c:v>
                </c:pt>
                <c:pt idx="7958">
                  <c:v>-7.5531000000000003E-4</c:v>
                </c:pt>
                <c:pt idx="7959">
                  <c:v>1.92165E-3</c:v>
                </c:pt>
                <c:pt idx="7960">
                  <c:v>-4.00543E-4</c:v>
                </c:pt>
                <c:pt idx="7961">
                  <c:v>3.9291400000000002E-3</c:v>
                </c:pt>
                <c:pt idx="7962">
                  <c:v>2.5873200000000002E-3</c:v>
                </c:pt>
                <c:pt idx="7963">
                  <c:v>1.25504E-3</c:v>
                </c:pt>
                <c:pt idx="7964">
                  <c:v>5.1650999999999997E-3</c:v>
                </c:pt>
                <c:pt idx="7965">
                  <c:v>-5.6419399999999998E-3</c:v>
                </c:pt>
                <c:pt idx="7966">
                  <c:v>-4.62818E-3</c:v>
                </c:pt>
                <c:pt idx="7967">
                  <c:v>-4.8885300000000003E-3</c:v>
                </c:pt>
                <c:pt idx="7968">
                  <c:v>-6.5383899999999998E-3</c:v>
                </c:pt>
                <c:pt idx="7969">
                  <c:v>-2.69032E-3</c:v>
                </c:pt>
                <c:pt idx="7970">
                  <c:v>-5.08881E-3</c:v>
                </c:pt>
                <c:pt idx="7971">
                  <c:v>1.38569E-3</c:v>
                </c:pt>
                <c:pt idx="7972">
                  <c:v>5.3119700000000001E-3</c:v>
                </c:pt>
                <c:pt idx="7973">
                  <c:v>-4.8932999999999997E-3</c:v>
                </c:pt>
                <c:pt idx="7974">
                  <c:v>1.00136E-4</c:v>
                </c:pt>
                <c:pt idx="7975">
                  <c:v>-1.85108E-3</c:v>
                </c:pt>
                <c:pt idx="7976">
                  <c:v>-1.16329E-2</c:v>
                </c:pt>
                <c:pt idx="7977">
                  <c:v>-3.1928999999999998E-3</c:v>
                </c:pt>
                <c:pt idx="7978">
                  <c:v>-8.7490099999999998E-3</c:v>
                </c:pt>
                <c:pt idx="7979">
                  <c:v>-3.6258699999999998E-3</c:v>
                </c:pt>
                <c:pt idx="7980">
                  <c:v>-3.1595199999999999E-3</c:v>
                </c:pt>
                <c:pt idx="7981">
                  <c:v>8.5163100000000005E-4</c:v>
                </c:pt>
                <c:pt idx="7982">
                  <c:v>1.36757E-3</c:v>
                </c:pt>
                <c:pt idx="7983">
                  <c:v>3.6306400000000001E-3</c:v>
                </c:pt>
                <c:pt idx="7984">
                  <c:v>-2.5901800000000001E-3</c:v>
                </c:pt>
                <c:pt idx="7985">
                  <c:v>-8.5306199999999992E-3</c:v>
                </c:pt>
                <c:pt idx="7986">
                  <c:v>-8.3637200000000005E-4</c:v>
                </c:pt>
                <c:pt idx="7987">
                  <c:v>-4.2800900000000003E-3</c:v>
                </c:pt>
                <c:pt idx="7988" formatCode="0.00E+00">
                  <c:v>-3.4809100000000003E-4</c:v>
                </c:pt>
                <c:pt idx="7989">
                  <c:v>-3.04127E-3</c:v>
                </c:pt>
                <c:pt idx="7990">
                  <c:v>7.0896099999999997E-3</c:v>
                </c:pt>
                <c:pt idx="7991">
                  <c:v>2.1209699999999998E-3</c:v>
                </c:pt>
                <c:pt idx="7992">
                  <c:v>-2.3498500000000001E-3</c:v>
                </c:pt>
                <c:pt idx="7993">
                  <c:v>6.0176800000000003E-4</c:v>
                </c:pt>
                <c:pt idx="7994">
                  <c:v>-6.2417999999999996E-3</c:v>
                </c:pt>
                <c:pt idx="7995">
                  <c:v>2.3078899999999999E-3</c:v>
                </c:pt>
                <c:pt idx="7996">
                  <c:v>7.9631799999999996E-4</c:v>
                </c:pt>
                <c:pt idx="7997">
                  <c:v>-4.5394900000000002E-3</c:v>
                </c:pt>
                <c:pt idx="7998">
                  <c:v>-2.3279199999999998E-3</c:v>
                </c:pt>
                <c:pt idx="7999" formatCode="0.00E+00">
                  <c:v>-2.6473999999999998E-3</c:v>
                </c:pt>
                <c:pt idx="8000">
                  <c:v>-7.7791199999999996E-3</c:v>
                </c:pt>
                <c:pt idx="8001">
                  <c:v>-7.6818499999999996E-3</c:v>
                </c:pt>
                <c:pt idx="8002">
                  <c:v>-1.09081E-2</c:v>
                </c:pt>
                <c:pt idx="8003">
                  <c:v>-6.8817100000000001E-3</c:v>
                </c:pt>
                <c:pt idx="8004">
                  <c:v>-1.0725999999999999E-2</c:v>
                </c:pt>
                <c:pt idx="8005">
                  <c:v>-1.32599E-2</c:v>
                </c:pt>
                <c:pt idx="8006">
                  <c:v>-1.35689E-2</c:v>
                </c:pt>
                <c:pt idx="8007">
                  <c:v>-1.0118500000000001E-2</c:v>
                </c:pt>
                <c:pt idx="8008">
                  <c:v>-1.4201200000000001E-2</c:v>
                </c:pt>
                <c:pt idx="8009" formatCode="0.00E+00">
                  <c:v>-7.6837499999999996E-3</c:v>
                </c:pt>
                <c:pt idx="8010">
                  <c:v>-1.13621E-2</c:v>
                </c:pt>
                <c:pt idx="8011">
                  <c:v>-1.4064800000000001E-2</c:v>
                </c:pt>
                <c:pt idx="8012">
                  <c:v>-9.8733899999999993E-3</c:v>
                </c:pt>
                <c:pt idx="8013">
                  <c:v>-1.3743399999999999E-2</c:v>
                </c:pt>
                <c:pt idx="8014">
                  <c:v>-9.4518699999999994E-3</c:v>
                </c:pt>
                <c:pt idx="8015">
                  <c:v>-1.5729900000000002E-2</c:v>
                </c:pt>
                <c:pt idx="8016">
                  <c:v>-1.4859199999999999E-2</c:v>
                </c:pt>
                <c:pt idx="8017">
                  <c:v>-9.4470999999999999E-3</c:v>
                </c:pt>
                <c:pt idx="8018">
                  <c:v>-1.29032E-2</c:v>
                </c:pt>
                <c:pt idx="8019">
                  <c:v>-1.2433100000000001E-2</c:v>
                </c:pt>
                <c:pt idx="8020">
                  <c:v>-1.7142299999999999E-2</c:v>
                </c:pt>
                <c:pt idx="8021">
                  <c:v>-1.31655E-2</c:v>
                </c:pt>
                <c:pt idx="8022">
                  <c:v>-1.6345999999999999E-2</c:v>
                </c:pt>
                <c:pt idx="8023">
                  <c:v>-1.3247500000000001E-2</c:v>
                </c:pt>
                <c:pt idx="8024">
                  <c:v>-1.3984699999999999E-2</c:v>
                </c:pt>
                <c:pt idx="8025">
                  <c:v>-1.2731599999999999E-2</c:v>
                </c:pt>
                <c:pt idx="8026">
                  <c:v>-2.02513E-2</c:v>
                </c:pt>
                <c:pt idx="8027">
                  <c:v>-1.21517E-2</c:v>
                </c:pt>
                <c:pt idx="8028">
                  <c:v>-2.0439100000000002E-2</c:v>
                </c:pt>
                <c:pt idx="8029">
                  <c:v>-1.54114E-2</c:v>
                </c:pt>
                <c:pt idx="8030">
                  <c:v>-1.7427399999999999E-2</c:v>
                </c:pt>
                <c:pt idx="8031">
                  <c:v>-2.2092799999999999E-2</c:v>
                </c:pt>
                <c:pt idx="8032">
                  <c:v>-1.53227E-2</c:v>
                </c:pt>
                <c:pt idx="8033">
                  <c:v>-1.8036799999999999E-2</c:v>
                </c:pt>
                <c:pt idx="8034">
                  <c:v>-1.9854500000000001E-2</c:v>
                </c:pt>
                <c:pt idx="8035">
                  <c:v>-1.9468300000000001E-2</c:v>
                </c:pt>
                <c:pt idx="8036">
                  <c:v>-1.67618E-2</c:v>
                </c:pt>
                <c:pt idx="8037">
                  <c:v>-1.45626E-2</c:v>
                </c:pt>
                <c:pt idx="8038">
                  <c:v>-1.9158399999999999E-2</c:v>
                </c:pt>
                <c:pt idx="8039">
                  <c:v>-1.5740400000000002E-2</c:v>
                </c:pt>
                <c:pt idx="8040">
                  <c:v>-1.6433699999999999E-2</c:v>
                </c:pt>
                <c:pt idx="8041">
                  <c:v>-1.4553999999999999E-2</c:v>
                </c:pt>
                <c:pt idx="8042">
                  <c:v>-1.1774099999999999E-2</c:v>
                </c:pt>
                <c:pt idx="8043">
                  <c:v>-1.36423E-2</c:v>
                </c:pt>
                <c:pt idx="8044">
                  <c:v>-1.2178400000000001E-2</c:v>
                </c:pt>
                <c:pt idx="8045">
                  <c:v>-5.2537900000000004E-3</c:v>
                </c:pt>
                <c:pt idx="8046">
                  <c:v>-1.41525E-2</c:v>
                </c:pt>
                <c:pt idx="8047">
                  <c:v>-1.66912E-2</c:v>
                </c:pt>
                <c:pt idx="8048">
                  <c:v>-1.2926099999999999E-2</c:v>
                </c:pt>
                <c:pt idx="8049">
                  <c:v>-2.0382899999999999E-2</c:v>
                </c:pt>
                <c:pt idx="8050">
                  <c:v>-1.58195E-2</c:v>
                </c:pt>
                <c:pt idx="8051">
                  <c:v>-1.81341E-2</c:v>
                </c:pt>
                <c:pt idx="8052">
                  <c:v>-1.47791E-2</c:v>
                </c:pt>
                <c:pt idx="8053">
                  <c:v>-1.5665999999999999E-2</c:v>
                </c:pt>
                <c:pt idx="8054">
                  <c:v>-1.6697900000000002E-2</c:v>
                </c:pt>
                <c:pt idx="8055">
                  <c:v>-1.4451E-2</c:v>
                </c:pt>
                <c:pt idx="8056">
                  <c:v>-8.5058200000000007E-3</c:v>
                </c:pt>
                <c:pt idx="8057">
                  <c:v>-7.2927499999999998E-3</c:v>
                </c:pt>
                <c:pt idx="8058">
                  <c:v>-1.23739E-2</c:v>
                </c:pt>
                <c:pt idx="8059">
                  <c:v>-1.3347599999999999E-2</c:v>
                </c:pt>
                <c:pt idx="8060">
                  <c:v>-1.33305E-2</c:v>
                </c:pt>
                <c:pt idx="8061">
                  <c:v>-1.04542E-2</c:v>
                </c:pt>
                <c:pt idx="8062">
                  <c:v>-7.4214900000000002E-3</c:v>
                </c:pt>
                <c:pt idx="8063">
                  <c:v>-1.7430299999999999E-2</c:v>
                </c:pt>
                <c:pt idx="8064">
                  <c:v>-1.24817E-2</c:v>
                </c:pt>
                <c:pt idx="8065">
                  <c:v>-1.6288799999999999E-2</c:v>
                </c:pt>
                <c:pt idx="8066">
                  <c:v>-8.2273499999999996E-3</c:v>
                </c:pt>
                <c:pt idx="8067">
                  <c:v>-7.4281700000000004E-3</c:v>
                </c:pt>
                <c:pt idx="8068">
                  <c:v>-1.27764E-2</c:v>
                </c:pt>
                <c:pt idx="8069">
                  <c:v>-1.71919E-2</c:v>
                </c:pt>
                <c:pt idx="8070">
                  <c:v>-1.0809900000000001E-2</c:v>
                </c:pt>
                <c:pt idx="8071">
                  <c:v>-4.5022999999999999E-3</c:v>
                </c:pt>
                <c:pt idx="8072" formatCode="0.00E+00">
                  <c:v>-6.5059699999999998E-3</c:v>
                </c:pt>
                <c:pt idx="8073">
                  <c:v>-4.6129200000000004E-3</c:v>
                </c:pt>
                <c:pt idx="8074">
                  <c:v>-9.3774800000000005E-3</c:v>
                </c:pt>
                <c:pt idx="8075">
                  <c:v>-1.3358099999999999E-2</c:v>
                </c:pt>
                <c:pt idx="8076">
                  <c:v>-1.6735099999999999E-2</c:v>
                </c:pt>
                <c:pt idx="8077">
                  <c:v>-6.4239500000000003E-3</c:v>
                </c:pt>
                <c:pt idx="8078">
                  <c:v>-1.05953E-2</c:v>
                </c:pt>
                <c:pt idx="8079">
                  <c:v>-4.0836300000000004E-3</c:v>
                </c:pt>
                <c:pt idx="8080">
                  <c:v>-1.3062499999999999E-2</c:v>
                </c:pt>
                <c:pt idx="8081">
                  <c:v>-1.43967E-2</c:v>
                </c:pt>
                <c:pt idx="8082">
                  <c:v>-8.9273500000000006E-3</c:v>
                </c:pt>
                <c:pt idx="8083">
                  <c:v>-8.5115399999999997E-3</c:v>
                </c:pt>
                <c:pt idx="8084">
                  <c:v>-3.4055700000000001E-3</c:v>
                </c:pt>
                <c:pt idx="8085">
                  <c:v>-1.1501300000000001E-3</c:v>
                </c:pt>
                <c:pt idx="8086">
                  <c:v>-6.0949300000000001E-3</c:v>
                </c:pt>
                <c:pt idx="8087">
                  <c:v>-7.1144099999999998E-3</c:v>
                </c:pt>
                <c:pt idx="8088">
                  <c:v>-1.54305E-3</c:v>
                </c:pt>
                <c:pt idx="8089">
                  <c:v>-4.7988900000000001E-3</c:v>
                </c:pt>
                <c:pt idx="8090">
                  <c:v>-6.2942499999999997E-4</c:v>
                </c:pt>
                <c:pt idx="8091">
                  <c:v>-4.2743700000000004E-3</c:v>
                </c:pt>
                <c:pt idx="8092">
                  <c:v>-2.9239700000000001E-3</c:v>
                </c:pt>
                <c:pt idx="8093">
                  <c:v>-9.97257E-3</c:v>
                </c:pt>
                <c:pt idx="8094">
                  <c:v>-2.4633400000000001E-3</c:v>
                </c:pt>
                <c:pt idx="8095">
                  <c:v>-1.45817E-3</c:v>
                </c:pt>
                <c:pt idx="8096">
                  <c:v>-1.03626E-2</c:v>
                </c:pt>
                <c:pt idx="8097">
                  <c:v>-6.0472499999999997E-3</c:v>
                </c:pt>
                <c:pt idx="8098">
                  <c:v>-1.10893E-2</c:v>
                </c:pt>
                <c:pt idx="8099">
                  <c:v>-8.4552800000000008E-3</c:v>
                </c:pt>
                <c:pt idx="8100">
                  <c:v>-1.4762899999999999E-3</c:v>
                </c:pt>
                <c:pt idx="8101">
                  <c:v>-1.9264200000000001E-3</c:v>
                </c:pt>
                <c:pt idx="8102">
                  <c:v>-3.5696E-3</c:v>
                </c:pt>
                <c:pt idx="8103">
                  <c:v>-5.42736E-3</c:v>
                </c:pt>
                <c:pt idx="8104">
                  <c:v>-7.6217699999999999E-3</c:v>
                </c:pt>
                <c:pt idx="8105">
                  <c:v>1.3961799999999999E-3</c:v>
                </c:pt>
                <c:pt idx="8106">
                  <c:v>-1.6040799999999999E-3</c:v>
                </c:pt>
                <c:pt idx="8107">
                  <c:v>-5.4521600000000002E-3</c:v>
                </c:pt>
                <c:pt idx="8108">
                  <c:v>-5.2957500000000001E-3</c:v>
                </c:pt>
                <c:pt idx="8109">
                  <c:v>-2.1648399999999999E-3</c:v>
                </c:pt>
                <c:pt idx="8110">
                  <c:v>-1.3971299999999999E-3</c:v>
                </c:pt>
                <c:pt idx="8111">
                  <c:v>-3.5276399999999999E-3</c:v>
                </c:pt>
                <c:pt idx="8112">
                  <c:v>-1.0869E-2</c:v>
                </c:pt>
                <c:pt idx="8113">
                  <c:v>-6.1225899999999998E-4</c:v>
                </c:pt>
                <c:pt idx="8114">
                  <c:v>-2.73609E-3</c:v>
                </c:pt>
                <c:pt idx="8115">
                  <c:v>-6.5288500000000001E-3</c:v>
                </c:pt>
                <c:pt idx="8116">
                  <c:v>-7.0495599999999999E-3</c:v>
                </c:pt>
                <c:pt idx="8117">
                  <c:v>-1.1013E-2</c:v>
                </c:pt>
                <c:pt idx="8118">
                  <c:v>-8.2187700000000002E-3</c:v>
                </c:pt>
                <c:pt idx="8119">
                  <c:v>-8.2778899999999996E-3</c:v>
                </c:pt>
                <c:pt idx="8120">
                  <c:v>-7.8382499999999997E-3</c:v>
                </c:pt>
                <c:pt idx="8121">
                  <c:v>-8.7461499999999994E-3</c:v>
                </c:pt>
                <c:pt idx="8122">
                  <c:v>-8.4333399999999992E-3</c:v>
                </c:pt>
                <c:pt idx="8123">
                  <c:v>-8.3227200000000005E-3</c:v>
                </c:pt>
                <c:pt idx="8124">
                  <c:v>-3.1194700000000001E-3</c:v>
                </c:pt>
                <c:pt idx="8125">
                  <c:v>-1.2940399999999999E-2</c:v>
                </c:pt>
                <c:pt idx="8126">
                  <c:v>-9.0198499999999994E-3</c:v>
                </c:pt>
                <c:pt idx="8127">
                  <c:v>-1.2105899999999999E-2</c:v>
                </c:pt>
                <c:pt idx="8128">
                  <c:v>-1.0644900000000001E-2</c:v>
                </c:pt>
                <c:pt idx="8129">
                  <c:v>-6.8769499999999997E-3</c:v>
                </c:pt>
                <c:pt idx="8130">
                  <c:v>-1.48106E-2</c:v>
                </c:pt>
                <c:pt idx="8131">
                  <c:v>-6.5526999999999998E-3</c:v>
                </c:pt>
                <c:pt idx="8132">
                  <c:v>-1.3491599999999999E-2</c:v>
                </c:pt>
                <c:pt idx="8133">
                  <c:v>-2.1082900000000002E-2</c:v>
                </c:pt>
                <c:pt idx="8134">
                  <c:v>-1.29528E-2</c:v>
                </c:pt>
                <c:pt idx="8135">
                  <c:v>-1.34687E-2</c:v>
                </c:pt>
                <c:pt idx="8136">
                  <c:v>-2.33831E-2</c:v>
                </c:pt>
                <c:pt idx="8137">
                  <c:v>-1.51787E-2</c:v>
                </c:pt>
                <c:pt idx="8138">
                  <c:v>-2.5643300000000001E-2</c:v>
                </c:pt>
                <c:pt idx="8139">
                  <c:v>-1.8469800000000001E-2</c:v>
                </c:pt>
                <c:pt idx="8140">
                  <c:v>-1.42708E-2</c:v>
                </c:pt>
                <c:pt idx="8141">
                  <c:v>-1.41239E-2</c:v>
                </c:pt>
                <c:pt idx="8142">
                  <c:v>-1.06068E-2</c:v>
                </c:pt>
                <c:pt idx="8143">
                  <c:v>-1.898E-2</c:v>
                </c:pt>
                <c:pt idx="8144">
                  <c:v>-1.8047299999999999E-2</c:v>
                </c:pt>
                <c:pt idx="8145">
                  <c:v>-1.5716600000000001E-2</c:v>
                </c:pt>
                <c:pt idx="8146">
                  <c:v>-1.23167E-2</c:v>
                </c:pt>
                <c:pt idx="8147">
                  <c:v>-1.43404E-2</c:v>
                </c:pt>
                <c:pt idx="8148">
                  <c:v>-1.6383200000000001E-2</c:v>
                </c:pt>
                <c:pt idx="8149">
                  <c:v>-1.5773800000000001E-2</c:v>
                </c:pt>
                <c:pt idx="8150">
                  <c:v>-8.2921999999999996E-3</c:v>
                </c:pt>
                <c:pt idx="8151">
                  <c:v>-9.2592200000000003E-3</c:v>
                </c:pt>
                <c:pt idx="8152">
                  <c:v>-6.2665899999999998E-3</c:v>
                </c:pt>
                <c:pt idx="8153">
                  <c:v>-3.3254600000000001E-3</c:v>
                </c:pt>
                <c:pt idx="8154">
                  <c:v>-1.42183E-2</c:v>
                </c:pt>
                <c:pt idx="8155">
                  <c:v>-7.3385200000000003E-3</c:v>
                </c:pt>
                <c:pt idx="8156">
                  <c:v>-1.0326399999999999E-2</c:v>
                </c:pt>
                <c:pt idx="8157" formatCode="0.00E+00">
                  <c:v>-1.3420100000000001E-2</c:v>
                </c:pt>
                <c:pt idx="8158">
                  <c:v>-4.6005200000000003E-3</c:v>
                </c:pt>
                <c:pt idx="8159">
                  <c:v>-5.7125099999999996E-3</c:v>
                </c:pt>
                <c:pt idx="8160">
                  <c:v>-4.0550200000000003E-3</c:v>
                </c:pt>
                <c:pt idx="8161">
                  <c:v>-7.9994200000000001E-3</c:v>
                </c:pt>
                <c:pt idx="8162">
                  <c:v>-9.8075899999999997E-3</c:v>
                </c:pt>
                <c:pt idx="8163">
                  <c:v>-5.0745E-3</c:v>
                </c:pt>
                <c:pt idx="8164">
                  <c:v>-9.9840199999999997E-3</c:v>
                </c:pt>
                <c:pt idx="8165">
                  <c:v>-7.2097799999999998E-3</c:v>
                </c:pt>
                <c:pt idx="8166">
                  <c:v>-1.19848E-2</c:v>
                </c:pt>
                <c:pt idx="8167">
                  <c:v>-3.6373099999999999E-3</c:v>
                </c:pt>
                <c:pt idx="8168">
                  <c:v>-7.5025600000000001E-3</c:v>
                </c:pt>
                <c:pt idx="8169">
                  <c:v>-2.7952200000000002E-3</c:v>
                </c:pt>
                <c:pt idx="8170">
                  <c:v>-4.5261399999999997E-3</c:v>
                </c:pt>
                <c:pt idx="8171">
                  <c:v>-1.24168E-2</c:v>
                </c:pt>
                <c:pt idx="8172">
                  <c:v>-1.6189599999999998E-2</c:v>
                </c:pt>
                <c:pt idx="8173">
                  <c:v>-2.7093899999999999E-3</c:v>
                </c:pt>
                <c:pt idx="8174">
                  <c:v>-2.2583E-3</c:v>
                </c:pt>
                <c:pt idx="8175">
                  <c:v>-7.8086900000000001E-3</c:v>
                </c:pt>
                <c:pt idx="8176">
                  <c:v>-9.4022800000000007E-3</c:v>
                </c:pt>
                <c:pt idx="8177">
                  <c:v>-4.6625099999999999E-3</c:v>
                </c:pt>
                <c:pt idx="8178">
                  <c:v>-2.8524399999999999E-3</c:v>
                </c:pt>
                <c:pt idx="8179">
                  <c:v>-9.7856499999999999E-3</c:v>
                </c:pt>
                <c:pt idx="8180">
                  <c:v>-2.3889499999999999E-3</c:v>
                </c:pt>
                <c:pt idx="8181">
                  <c:v>-6.4878499999999999E-3</c:v>
                </c:pt>
                <c:pt idx="8182">
                  <c:v>-7.5263999999999999E-3</c:v>
                </c:pt>
                <c:pt idx="8183">
                  <c:v>-1.03617E-2</c:v>
                </c:pt>
                <c:pt idx="8184">
                  <c:v>-1.20039E-2</c:v>
                </c:pt>
                <c:pt idx="8185">
                  <c:v>-6.2198599999999998E-3</c:v>
                </c:pt>
                <c:pt idx="8186">
                  <c:v>-6.6433000000000004E-3</c:v>
                </c:pt>
                <c:pt idx="8187">
                  <c:v>-1.07765E-4</c:v>
                </c:pt>
                <c:pt idx="8188">
                  <c:v>-4.3802299999999997E-3</c:v>
                </c:pt>
                <c:pt idx="8189">
                  <c:v>-9.1857899999999992E-3</c:v>
                </c:pt>
                <c:pt idx="8190">
                  <c:v>-7.6179500000000001E-3</c:v>
                </c:pt>
                <c:pt idx="8191">
                  <c:v>-6.54697E-3</c:v>
                </c:pt>
                <c:pt idx="8192">
                  <c:v>3.05748E-3</c:v>
                </c:pt>
                <c:pt idx="8193">
                  <c:v>-7.5769399999999999E-3</c:v>
                </c:pt>
                <c:pt idx="8194">
                  <c:v>-6.60992E-3</c:v>
                </c:pt>
                <c:pt idx="8195">
                  <c:v>-2.6226000000000001E-3</c:v>
                </c:pt>
                <c:pt idx="8196">
                  <c:v>-5.1784500000000002E-3</c:v>
                </c:pt>
                <c:pt idx="8197">
                  <c:v>8.0966899999999995E-4</c:v>
                </c:pt>
                <c:pt idx="8198">
                  <c:v>-4.15802E-4</c:v>
                </c:pt>
                <c:pt idx="8199">
                  <c:v>-2.30598E-3</c:v>
                </c:pt>
                <c:pt idx="8200">
                  <c:v>-7.5092300000000004E-3</c:v>
                </c:pt>
                <c:pt idx="8201">
                  <c:v>-1.19877E-3</c:v>
                </c:pt>
                <c:pt idx="8202">
                  <c:v>-7.9040499999999993E-3</c:v>
                </c:pt>
                <c:pt idx="8203">
                  <c:v>-3.7364999999999998E-3</c:v>
                </c:pt>
                <c:pt idx="8204">
                  <c:v>-3.6420799999999998E-3</c:v>
                </c:pt>
                <c:pt idx="8205">
                  <c:v>-4.3277699999999999E-3</c:v>
                </c:pt>
                <c:pt idx="8206">
                  <c:v>2.4700200000000002E-4</c:v>
                </c:pt>
                <c:pt idx="8207">
                  <c:v>-9.984970000000001E-4</c:v>
                </c:pt>
                <c:pt idx="8208">
                  <c:v>3.8137399999999999E-3</c:v>
                </c:pt>
                <c:pt idx="8209">
                  <c:v>-2.06661E-3</c:v>
                </c:pt>
                <c:pt idx="8210">
                  <c:v>-2.5758700000000001E-3</c:v>
                </c:pt>
                <c:pt idx="8211">
                  <c:v>-3.8709600000000001E-3</c:v>
                </c:pt>
                <c:pt idx="8212">
                  <c:v>-6.2751799999999998E-4</c:v>
                </c:pt>
                <c:pt idx="8213">
                  <c:v>-2.94685E-3</c:v>
                </c:pt>
                <c:pt idx="8214">
                  <c:v>-2.6826900000000002E-3</c:v>
                </c:pt>
                <c:pt idx="8215">
                  <c:v>-6.0367600000000004E-3</c:v>
                </c:pt>
                <c:pt idx="8216">
                  <c:v>-2.2497200000000002E-3</c:v>
                </c:pt>
                <c:pt idx="8217">
                  <c:v>-4.8542000000000002E-4</c:v>
                </c:pt>
                <c:pt idx="8218">
                  <c:v>-2.2020299999999998E-3</c:v>
                </c:pt>
                <c:pt idx="8219">
                  <c:v>-1.91402E-3</c:v>
                </c:pt>
                <c:pt idx="8220">
                  <c:v>-4.3230100000000004E-3</c:v>
                </c:pt>
                <c:pt idx="8221" formatCode="0.00E+00">
                  <c:v>1.6212500000000001E-5</c:v>
                </c:pt>
                <c:pt idx="8222">
                  <c:v>-4.03595E-3</c:v>
                </c:pt>
                <c:pt idx="8223">
                  <c:v>4.4508000000000004E-3</c:v>
                </c:pt>
                <c:pt idx="8224">
                  <c:v>-3.0927699999999999E-3</c:v>
                </c:pt>
                <c:pt idx="8225">
                  <c:v>4.3144200000000002E-3</c:v>
                </c:pt>
                <c:pt idx="8226">
                  <c:v>3.2300900000000001E-3</c:v>
                </c:pt>
                <c:pt idx="8227">
                  <c:v>6.2675500000000002E-3</c:v>
                </c:pt>
                <c:pt idx="8228">
                  <c:v>2.9687899999999998E-3</c:v>
                </c:pt>
                <c:pt idx="8229">
                  <c:v>2.6664700000000002E-3</c:v>
                </c:pt>
                <c:pt idx="8230">
                  <c:v>6.4935699999999997E-3</c:v>
                </c:pt>
                <c:pt idx="8231">
                  <c:v>-1.21689E-3</c:v>
                </c:pt>
                <c:pt idx="8232">
                  <c:v>-3.6926300000000001E-3</c:v>
                </c:pt>
                <c:pt idx="8233">
                  <c:v>-7.6866100000000002E-4</c:v>
                </c:pt>
                <c:pt idx="8234">
                  <c:v>-9.4222999999999996E-4</c:v>
                </c:pt>
                <c:pt idx="8235">
                  <c:v>2.5825499999999999E-3</c:v>
                </c:pt>
                <c:pt idx="8236">
                  <c:v>7.6532400000000004E-3</c:v>
                </c:pt>
                <c:pt idx="8237">
                  <c:v>-1.03283E-3</c:v>
                </c:pt>
                <c:pt idx="8238">
                  <c:v>-2.6197400000000002E-3</c:v>
                </c:pt>
                <c:pt idx="8239">
                  <c:v>1.9741100000000001E-4</c:v>
                </c:pt>
                <c:pt idx="8240">
                  <c:v>-2.74658E-4</c:v>
                </c:pt>
                <c:pt idx="8241">
                  <c:v>2.9268300000000001E-3</c:v>
                </c:pt>
                <c:pt idx="8242">
                  <c:v>-6.8569200000000001E-4</c:v>
                </c:pt>
                <c:pt idx="8243">
                  <c:v>-2.4528499999999999E-3</c:v>
                </c:pt>
                <c:pt idx="8244">
                  <c:v>2.04849E-3</c:v>
                </c:pt>
                <c:pt idx="8245">
                  <c:v>-8.2397500000000001E-4</c:v>
                </c:pt>
                <c:pt idx="8246">
                  <c:v>-6.3705399999999996E-4</c:v>
                </c:pt>
                <c:pt idx="8247">
                  <c:v>-7.63607E-3</c:v>
                </c:pt>
                <c:pt idx="8248">
                  <c:v>-3.5991700000000001E-3</c:v>
                </c:pt>
                <c:pt idx="8249">
                  <c:v>-5.7792700000000004E-3</c:v>
                </c:pt>
                <c:pt idx="8250">
                  <c:v>-2.1142999999999999E-3</c:v>
                </c:pt>
                <c:pt idx="8251">
                  <c:v>-7.0447900000000004E-3</c:v>
                </c:pt>
                <c:pt idx="8252">
                  <c:v>-1.1301E-2</c:v>
                </c:pt>
                <c:pt idx="8253">
                  <c:v>-6.2322599999999999E-3</c:v>
                </c:pt>
                <c:pt idx="8254">
                  <c:v>-4.4860799999999999E-3</c:v>
                </c:pt>
                <c:pt idx="8255">
                  <c:v>-1.2311900000000001E-3</c:v>
                </c:pt>
                <c:pt idx="8256">
                  <c:v>-6.3228599999999996E-3</c:v>
                </c:pt>
                <c:pt idx="8257">
                  <c:v>-6.8607299999999998E-3</c:v>
                </c:pt>
                <c:pt idx="8258">
                  <c:v>-6.9103200000000002E-3</c:v>
                </c:pt>
                <c:pt idx="8259">
                  <c:v>-3.2930400000000001E-3</c:v>
                </c:pt>
                <c:pt idx="8260">
                  <c:v>-3.4914E-3</c:v>
                </c:pt>
                <c:pt idx="8261">
                  <c:v>-4.1913999999999996E-3</c:v>
                </c:pt>
                <c:pt idx="8262">
                  <c:v>-3.7355399999999999E-3</c:v>
                </c:pt>
                <c:pt idx="8263">
                  <c:v>-3.89194E-3</c:v>
                </c:pt>
                <c:pt idx="8264">
                  <c:v>2.8610199999999999E-4</c:v>
                </c:pt>
                <c:pt idx="8265">
                  <c:v>6.3247700000000004E-3</c:v>
                </c:pt>
                <c:pt idx="8266">
                  <c:v>3.0365000000000001E-3</c:v>
                </c:pt>
                <c:pt idx="8267">
                  <c:v>-4.9018900000000003E-4</c:v>
                </c:pt>
                <c:pt idx="8268">
                  <c:v>-3.1814600000000001E-3</c:v>
                </c:pt>
                <c:pt idx="8269">
                  <c:v>-2.2792799999999999E-4</c:v>
                </c:pt>
                <c:pt idx="8270">
                  <c:v>2.1486299999999999E-3</c:v>
                </c:pt>
                <c:pt idx="8271">
                  <c:v>7.8725800000000005E-3</c:v>
                </c:pt>
                <c:pt idx="8272">
                  <c:v>1.0403600000000001E-2</c:v>
                </c:pt>
                <c:pt idx="8273">
                  <c:v>1.03254E-2</c:v>
                </c:pt>
                <c:pt idx="8274">
                  <c:v>8.6526899999999993E-3</c:v>
                </c:pt>
                <c:pt idx="8275">
                  <c:v>1.4111500000000001E-2</c:v>
                </c:pt>
                <c:pt idx="8276">
                  <c:v>1.0542899999999999E-2</c:v>
                </c:pt>
                <c:pt idx="8277">
                  <c:v>1.4128699999999999E-2</c:v>
                </c:pt>
                <c:pt idx="8278">
                  <c:v>1.02749E-2</c:v>
                </c:pt>
                <c:pt idx="8279">
                  <c:v>1.00613E-2</c:v>
                </c:pt>
                <c:pt idx="8280">
                  <c:v>1.3398200000000001E-2</c:v>
                </c:pt>
                <c:pt idx="8281">
                  <c:v>7.8420599999999997E-3</c:v>
                </c:pt>
                <c:pt idx="8282">
                  <c:v>1.8124600000000001E-2</c:v>
                </c:pt>
                <c:pt idx="8283">
                  <c:v>1.0241500000000001E-2</c:v>
                </c:pt>
                <c:pt idx="8284">
                  <c:v>1.1065500000000001E-2</c:v>
                </c:pt>
                <c:pt idx="8285">
                  <c:v>1.35441E-2</c:v>
                </c:pt>
                <c:pt idx="8286">
                  <c:v>1.5529599999999999E-2</c:v>
                </c:pt>
                <c:pt idx="8287">
                  <c:v>1.23234E-2</c:v>
                </c:pt>
                <c:pt idx="8288">
                  <c:v>9.6740699999999999E-3</c:v>
                </c:pt>
                <c:pt idx="8289">
                  <c:v>7.4558300000000001E-3</c:v>
                </c:pt>
                <c:pt idx="8290">
                  <c:v>5.2452100000000002E-3</c:v>
                </c:pt>
                <c:pt idx="8291">
                  <c:v>7.78198E-3</c:v>
                </c:pt>
                <c:pt idx="8292">
                  <c:v>7.1907000000000004E-3</c:v>
                </c:pt>
                <c:pt idx="8293">
                  <c:v>5.5608699999999999E-3</c:v>
                </c:pt>
                <c:pt idx="8294">
                  <c:v>1.0668800000000001E-2</c:v>
                </c:pt>
                <c:pt idx="8295">
                  <c:v>3.1795500000000002E-3</c:v>
                </c:pt>
                <c:pt idx="8296">
                  <c:v>3.65067E-3</c:v>
                </c:pt>
                <c:pt idx="8297">
                  <c:v>1.0686899999999999E-2</c:v>
                </c:pt>
                <c:pt idx="8298">
                  <c:v>2.73895E-3</c:v>
                </c:pt>
                <c:pt idx="8299">
                  <c:v>5.1126499999999998E-3</c:v>
                </c:pt>
                <c:pt idx="8300">
                  <c:v>5.0458899999999999E-3</c:v>
                </c:pt>
                <c:pt idx="8301">
                  <c:v>4.28963E-3</c:v>
                </c:pt>
                <c:pt idx="8302">
                  <c:v>5.7859399999999998E-3</c:v>
                </c:pt>
                <c:pt idx="8303">
                  <c:v>5.2356700000000004E-3</c:v>
                </c:pt>
                <c:pt idx="8304">
                  <c:v>9.2143999999999993E-3</c:v>
                </c:pt>
                <c:pt idx="8305">
                  <c:v>6.2742199999999996E-3</c:v>
                </c:pt>
                <c:pt idx="8306">
                  <c:v>1.18704E-2</c:v>
                </c:pt>
                <c:pt idx="8307">
                  <c:v>5.9375799999999996E-3</c:v>
                </c:pt>
                <c:pt idx="8308">
                  <c:v>3.9110200000000003E-3</c:v>
                </c:pt>
                <c:pt idx="8309">
                  <c:v>8.6250300000000005E-3</c:v>
                </c:pt>
                <c:pt idx="8310">
                  <c:v>1.03798E-2</c:v>
                </c:pt>
                <c:pt idx="8311">
                  <c:v>1.0005E-2</c:v>
                </c:pt>
                <c:pt idx="8312">
                  <c:v>1.08814E-3</c:v>
                </c:pt>
                <c:pt idx="8313">
                  <c:v>2.882E-3</c:v>
                </c:pt>
                <c:pt idx="8314">
                  <c:v>-1.8205599999999999E-3</c:v>
                </c:pt>
                <c:pt idx="8315">
                  <c:v>4.1828200000000003E-3</c:v>
                </c:pt>
                <c:pt idx="8316">
                  <c:v>-1.47438E-3</c:v>
                </c:pt>
                <c:pt idx="8317">
                  <c:v>7.0877099999999997E-3</c:v>
                </c:pt>
                <c:pt idx="8318">
                  <c:v>6.7930200000000003E-3</c:v>
                </c:pt>
                <c:pt idx="8319">
                  <c:v>2.7799600000000002E-3</c:v>
                </c:pt>
                <c:pt idx="8320">
                  <c:v>5.4283100000000004E-3</c:v>
                </c:pt>
                <c:pt idx="8321">
                  <c:v>3.1824100000000001E-3</c:v>
                </c:pt>
                <c:pt idx="8322">
                  <c:v>7.9841600000000006E-3</c:v>
                </c:pt>
                <c:pt idx="8323">
                  <c:v>9.3669900000000004E-3</c:v>
                </c:pt>
                <c:pt idx="8324">
                  <c:v>1.77479E-3</c:v>
                </c:pt>
                <c:pt idx="8325">
                  <c:v>6.38676E-3</c:v>
                </c:pt>
                <c:pt idx="8326">
                  <c:v>3.4256E-3</c:v>
                </c:pt>
                <c:pt idx="8327">
                  <c:v>9.1237999999999996E-3</c:v>
                </c:pt>
                <c:pt idx="8328">
                  <c:v>5.6981999999999996E-3</c:v>
                </c:pt>
                <c:pt idx="8329">
                  <c:v>9.0475099999999999E-3</c:v>
                </c:pt>
                <c:pt idx="8330">
                  <c:v>2.81525E-3</c:v>
                </c:pt>
                <c:pt idx="8331">
                  <c:v>8.6469700000000004E-3</c:v>
                </c:pt>
                <c:pt idx="8332">
                  <c:v>6.9560999999999998E-3</c:v>
                </c:pt>
                <c:pt idx="8333">
                  <c:v>8.5334799999999995E-3</c:v>
                </c:pt>
                <c:pt idx="8334">
                  <c:v>1.091E-2</c:v>
                </c:pt>
                <c:pt idx="8335">
                  <c:v>1.3382E-2</c:v>
                </c:pt>
                <c:pt idx="8336">
                  <c:v>1.90887E-2</c:v>
                </c:pt>
                <c:pt idx="8337">
                  <c:v>3.19958E-3</c:v>
                </c:pt>
                <c:pt idx="8338">
                  <c:v>1.60036E-2</c:v>
                </c:pt>
                <c:pt idx="8339">
                  <c:v>9.5357900000000006E-3</c:v>
                </c:pt>
                <c:pt idx="8340">
                  <c:v>8.6011899999999999E-3</c:v>
                </c:pt>
                <c:pt idx="8341">
                  <c:v>1.1343000000000001E-2</c:v>
                </c:pt>
                <c:pt idx="8342">
                  <c:v>5.3682299999999999E-3</c:v>
                </c:pt>
                <c:pt idx="8343">
                  <c:v>5.4140100000000003E-3</c:v>
                </c:pt>
                <c:pt idx="8344">
                  <c:v>4.6024300000000002E-3</c:v>
                </c:pt>
                <c:pt idx="8345">
                  <c:v>7.0552799999999997E-3</c:v>
                </c:pt>
                <c:pt idx="8346">
                  <c:v>7.4224499999999997E-3</c:v>
                </c:pt>
                <c:pt idx="8347">
                  <c:v>1.58453E-2</c:v>
                </c:pt>
                <c:pt idx="8348">
                  <c:v>4.8866300000000003E-3</c:v>
                </c:pt>
                <c:pt idx="8349" formatCode="0.00E+00">
                  <c:v>1.2340500000000001E-2</c:v>
                </c:pt>
                <c:pt idx="8350" formatCode="0.00E+00">
                  <c:v>8.2664499999999998E-3</c:v>
                </c:pt>
                <c:pt idx="8351">
                  <c:v>1.38578E-2</c:v>
                </c:pt>
                <c:pt idx="8352">
                  <c:v>7.0066499999999997E-3</c:v>
                </c:pt>
                <c:pt idx="8353">
                  <c:v>2.4061199999999999E-3</c:v>
                </c:pt>
                <c:pt idx="8354">
                  <c:v>4.0759999999999998E-3</c:v>
                </c:pt>
                <c:pt idx="8355">
                  <c:v>9.3879700000000007E-3</c:v>
                </c:pt>
                <c:pt idx="8356">
                  <c:v>6.6499699999999998E-3</c:v>
                </c:pt>
                <c:pt idx="8357">
                  <c:v>1.27668E-2</c:v>
                </c:pt>
                <c:pt idx="8358">
                  <c:v>1.10493E-2</c:v>
                </c:pt>
                <c:pt idx="8359">
                  <c:v>3.8042100000000001E-3</c:v>
                </c:pt>
                <c:pt idx="8360">
                  <c:v>8.8949200000000006E-3</c:v>
                </c:pt>
                <c:pt idx="8361">
                  <c:v>5.8746299999999998E-4</c:v>
                </c:pt>
                <c:pt idx="8362">
                  <c:v>7.0724500000000001E-3</c:v>
                </c:pt>
                <c:pt idx="8363">
                  <c:v>6.2675500000000002E-3</c:v>
                </c:pt>
                <c:pt idx="8364">
                  <c:v>1.1155099999999999E-2</c:v>
                </c:pt>
                <c:pt idx="8365">
                  <c:v>8.5926100000000005E-3</c:v>
                </c:pt>
                <c:pt idx="8366">
                  <c:v>7.6389300000000004E-3</c:v>
                </c:pt>
                <c:pt idx="8367">
                  <c:v>4.4403100000000003E-3</c:v>
                </c:pt>
                <c:pt idx="8368">
                  <c:v>8.7203999999999997E-3</c:v>
                </c:pt>
                <c:pt idx="8369">
                  <c:v>7.85923E-3</c:v>
                </c:pt>
                <c:pt idx="8370">
                  <c:v>8.7423299999999995E-3</c:v>
                </c:pt>
                <c:pt idx="8371">
                  <c:v>6.7815799999999997E-3</c:v>
                </c:pt>
                <c:pt idx="8372">
                  <c:v>3.9157899999999997E-3</c:v>
                </c:pt>
                <c:pt idx="8373">
                  <c:v>5.6819899999999996E-3</c:v>
                </c:pt>
                <c:pt idx="8374">
                  <c:v>9.6912400000000003E-3</c:v>
                </c:pt>
                <c:pt idx="8375" formatCode="0.00E+00">
                  <c:v>9.8600400000000005E-3</c:v>
                </c:pt>
                <c:pt idx="8376">
                  <c:v>5.2604699999999997E-3</c:v>
                </c:pt>
                <c:pt idx="8377">
                  <c:v>4.8027E-3</c:v>
                </c:pt>
                <c:pt idx="8378">
                  <c:v>8.82053E-3</c:v>
                </c:pt>
                <c:pt idx="8379" formatCode="0.00E+00">
                  <c:v>9.5615400000000003E-3</c:v>
                </c:pt>
                <c:pt idx="8380">
                  <c:v>4.9991599999999999E-3</c:v>
                </c:pt>
                <c:pt idx="8381">
                  <c:v>8.3017300000000002E-3</c:v>
                </c:pt>
                <c:pt idx="8382" formatCode="0.00E+00">
                  <c:v>1.2069699999999999E-2</c:v>
                </c:pt>
                <c:pt idx="8383">
                  <c:v>1.30749E-2</c:v>
                </c:pt>
                <c:pt idx="8384">
                  <c:v>1.0039299999999999E-2</c:v>
                </c:pt>
                <c:pt idx="8385">
                  <c:v>8.7680799999999993E-3</c:v>
                </c:pt>
                <c:pt idx="8386">
                  <c:v>6.4296700000000002E-3</c:v>
                </c:pt>
                <c:pt idx="8387">
                  <c:v>7.4825300000000003E-3</c:v>
                </c:pt>
                <c:pt idx="8388">
                  <c:v>1.4233600000000001E-2</c:v>
                </c:pt>
                <c:pt idx="8389">
                  <c:v>9.3612699999999997E-3</c:v>
                </c:pt>
                <c:pt idx="8390">
                  <c:v>1.02539E-2</c:v>
                </c:pt>
                <c:pt idx="8391">
                  <c:v>1.39618E-2</c:v>
                </c:pt>
                <c:pt idx="8392">
                  <c:v>1.6297300000000001E-2</c:v>
                </c:pt>
                <c:pt idx="8393">
                  <c:v>1.6005499999999999E-2</c:v>
                </c:pt>
                <c:pt idx="8394">
                  <c:v>2.1978399999999999E-2</c:v>
                </c:pt>
                <c:pt idx="8395">
                  <c:v>1.3998E-2</c:v>
                </c:pt>
                <c:pt idx="8396">
                  <c:v>1.8659599999999998E-2</c:v>
                </c:pt>
                <c:pt idx="8397">
                  <c:v>1.3668100000000001E-2</c:v>
                </c:pt>
                <c:pt idx="8398">
                  <c:v>1.54409E-2</c:v>
                </c:pt>
                <c:pt idx="8399">
                  <c:v>2.1908799999999999E-2</c:v>
                </c:pt>
                <c:pt idx="8400">
                  <c:v>2.0089099999999999E-2</c:v>
                </c:pt>
                <c:pt idx="8401">
                  <c:v>2.3072200000000001E-2</c:v>
                </c:pt>
                <c:pt idx="8402">
                  <c:v>2.2337900000000001E-2</c:v>
                </c:pt>
                <c:pt idx="8403">
                  <c:v>1.9090699999999999E-2</c:v>
                </c:pt>
                <c:pt idx="8404">
                  <c:v>1.7167999999999999E-2</c:v>
                </c:pt>
                <c:pt idx="8405">
                  <c:v>1.3561200000000001E-2</c:v>
                </c:pt>
                <c:pt idx="8406">
                  <c:v>1.50852E-2</c:v>
                </c:pt>
                <c:pt idx="8407">
                  <c:v>1.7059299999999999E-2</c:v>
                </c:pt>
                <c:pt idx="8408">
                  <c:v>9.3383800000000003E-3</c:v>
                </c:pt>
                <c:pt idx="8409">
                  <c:v>9.1104500000000008E-3</c:v>
                </c:pt>
                <c:pt idx="8410">
                  <c:v>1.03645E-2</c:v>
                </c:pt>
                <c:pt idx="8411">
                  <c:v>1.54381E-2</c:v>
                </c:pt>
                <c:pt idx="8412">
                  <c:v>1.12896E-2</c:v>
                </c:pt>
                <c:pt idx="8413">
                  <c:v>1.8036799999999999E-2</c:v>
                </c:pt>
                <c:pt idx="8414">
                  <c:v>1.29719E-2</c:v>
                </c:pt>
                <c:pt idx="8415">
                  <c:v>1.05457E-2</c:v>
                </c:pt>
                <c:pt idx="8416">
                  <c:v>1.21193E-2</c:v>
                </c:pt>
                <c:pt idx="8417">
                  <c:v>1.5824299999999999E-2</c:v>
                </c:pt>
                <c:pt idx="8418">
                  <c:v>1.2844100000000001E-2</c:v>
                </c:pt>
                <c:pt idx="8419">
                  <c:v>1.51834E-2</c:v>
                </c:pt>
                <c:pt idx="8420">
                  <c:v>1.6858100000000001E-2</c:v>
                </c:pt>
                <c:pt idx="8421">
                  <c:v>8.4724399999999995E-3</c:v>
                </c:pt>
                <c:pt idx="8422">
                  <c:v>1.6456599999999998E-2</c:v>
                </c:pt>
                <c:pt idx="8423">
                  <c:v>1.4090500000000001E-2</c:v>
                </c:pt>
                <c:pt idx="8424">
                  <c:v>2.0468699999999999E-2</c:v>
                </c:pt>
                <c:pt idx="8425">
                  <c:v>1.36204E-2</c:v>
                </c:pt>
                <c:pt idx="8426">
                  <c:v>1.38073E-2</c:v>
                </c:pt>
                <c:pt idx="8427">
                  <c:v>1.5158700000000001E-2</c:v>
                </c:pt>
                <c:pt idx="8428">
                  <c:v>1.6231499999999999E-2</c:v>
                </c:pt>
                <c:pt idx="8429">
                  <c:v>1.4405299999999999E-2</c:v>
                </c:pt>
                <c:pt idx="8430">
                  <c:v>1.6319299999999998E-2</c:v>
                </c:pt>
                <c:pt idx="8431">
                  <c:v>1.1547999999999999E-2</c:v>
                </c:pt>
                <c:pt idx="8432">
                  <c:v>1.719E-2</c:v>
                </c:pt>
                <c:pt idx="8433">
                  <c:v>1.7024000000000001E-2</c:v>
                </c:pt>
                <c:pt idx="8434">
                  <c:v>1.2229E-2</c:v>
                </c:pt>
                <c:pt idx="8435">
                  <c:v>1.2926099999999999E-2</c:v>
                </c:pt>
                <c:pt idx="8436">
                  <c:v>1.31989E-2</c:v>
                </c:pt>
                <c:pt idx="8437">
                  <c:v>1.95923E-2</c:v>
                </c:pt>
                <c:pt idx="8438">
                  <c:v>1.4493900000000001E-2</c:v>
                </c:pt>
                <c:pt idx="8439">
                  <c:v>1.1694899999999999E-2</c:v>
                </c:pt>
                <c:pt idx="8440">
                  <c:v>1.2774499999999999E-2</c:v>
                </c:pt>
                <c:pt idx="8441" formatCode="0.00E+00">
                  <c:v>9.0436900000000001E-3</c:v>
                </c:pt>
                <c:pt idx="8442">
                  <c:v>7.8897499999999992E-3</c:v>
                </c:pt>
                <c:pt idx="8443" formatCode="0.00E+00">
                  <c:v>1.37482E-2</c:v>
                </c:pt>
                <c:pt idx="8444">
                  <c:v>2.3107499999999999E-3</c:v>
                </c:pt>
                <c:pt idx="8445">
                  <c:v>1.10321E-2</c:v>
                </c:pt>
                <c:pt idx="8446">
                  <c:v>1.5249300000000001E-3</c:v>
                </c:pt>
                <c:pt idx="8447">
                  <c:v>4.7082900000000004E-3</c:v>
                </c:pt>
                <c:pt idx="8448">
                  <c:v>9.23824E-3</c:v>
                </c:pt>
                <c:pt idx="8449">
                  <c:v>1.32322E-2</c:v>
                </c:pt>
                <c:pt idx="8450">
                  <c:v>1.2761099999999999E-2</c:v>
                </c:pt>
                <c:pt idx="8451">
                  <c:v>1.1406899999999999E-2</c:v>
                </c:pt>
                <c:pt idx="8452">
                  <c:v>1.44329E-2</c:v>
                </c:pt>
                <c:pt idx="8453">
                  <c:v>9.10854E-3</c:v>
                </c:pt>
                <c:pt idx="8454">
                  <c:v>7.6150899999999997E-3</c:v>
                </c:pt>
                <c:pt idx="8455">
                  <c:v>9.4642600000000004E-3</c:v>
                </c:pt>
                <c:pt idx="8456">
                  <c:v>1.7534299999999999E-2</c:v>
                </c:pt>
                <c:pt idx="8457">
                  <c:v>1.12429E-2</c:v>
                </c:pt>
                <c:pt idx="8458">
                  <c:v>1.6367900000000001E-2</c:v>
                </c:pt>
                <c:pt idx="8459">
                  <c:v>1.53913E-2</c:v>
                </c:pt>
                <c:pt idx="8460">
                  <c:v>1.6253500000000001E-2</c:v>
                </c:pt>
                <c:pt idx="8461">
                  <c:v>1.6415599999999999E-2</c:v>
                </c:pt>
                <c:pt idx="8462">
                  <c:v>8.7699900000000001E-3</c:v>
                </c:pt>
                <c:pt idx="8463">
                  <c:v>1.4136299999999999E-2</c:v>
                </c:pt>
                <c:pt idx="8464">
                  <c:v>1.38569E-2</c:v>
                </c:pt>
                <c:pt idx="8465">
                  <c:v>1.1714E-2</c:v>
                </c:pt>
                <c:pt idx="8466">
                  <c:v>9.0866100000000002E-3</c:v>
                </c:pt>
                <c:pt idx="8467">
                  <c:v>1.43137E-2</c:v>
                </c:pt>
                <c:pt idx="8468">
                  <c:v>1.08299E-2</c:v>
                </c:pt>
                <c:pt idx="8469">
                  <c:v>1.3391500000000001E-2</c:v>
                </c:pt>
                <c:pt idx="8470">
                  <c:v>1.0985399999999999E-2</c:v>
                </c:pt>
                <c:pt idx="8471">
                  <c:v>8.4562300000000003E-3</c:v>
                </c:pt>
                <c:pt idx="8472">
                  <c:v>7.9650899999999993E-3</c:v>
                </c:pt>
                <c:pt idx="8473">
                  <c:v>7.0409799999999996E-3</c:v>
                </c:pt>
                <c:pt idx="8474">
                  <c:v>5.56946E-3</c:v>
                </c:pt>
                <c:pt idx="8475">
                  <c:v>8.4438299999999994E-3</c:v>
                </c:pt>
                <c:pt idx="8476">
                  <c:v>3.68404E-3</c:v>
                </c:pt>
                <c:pt idx="8477">
                  <c:v>1.18523E-2</c:v>
                </c:pt>
                <c:pt idx="8478">
                  <c:v>1.48869E-3</c:v>
                </c:pt>
                <c:pt idx="8479">
                  <c:v>8.9960100000000005E-3</c:v>
                </c:pt>
                <c:pt idx="8480">
                  <c:v>9.4699899999999993E-3</c:v>
                </c:pt>
                <c:pt idx="8481">
                  <c:v>7.4663200000000002E-3</c:v>
                </c:pt>
                <c:pt idx="8482">
                  <c:v>1.02253E-2</c:v>
                </c:pt>
                <c:pt idx="8483">
                  <c:v>9.7112699999999993E-3</c:v>
                </c:pt>
                <c:pt idx="8484">
                  <c:v>1.1658699999999999E-2</c:v>
                </c:pt>
                <c:pt idx="8485">
                  <c:v>1.18084E-2</c:v>
                </c:pt>
                <c:pt idx="8486">
                  <c:v>1.68629E-2</c:v>
                </c:pt>
                <c:pt idx="8487">
                  <c:v>7.6761199999999998E-3</c:v>
                </c:pt>
                <c:pt idx="8488">
                  <c:v>1.02243E-2</c:v>
                </c:pt>
                <c:pt idx="8489">
                  <c:v>4.5642900000000004E-3</c:v>
                </c:pt>
                <c:pt idx="8490">
                  <c:v>1.3258000000000001E-2</c:v>
                </c:pt>
                <c:pt idx="8491">
                  <c:v>1.1072200000000001E-2</c:v>
                </c:pt>
                <c:pt idx="8492">
                  <c:v>1.5497199999999999E-2</c:v>
                </c:pt>
                <c:pt idx="8493">
                  <c:v>1.231E-2</c:v>
                </c:pt>
                <c:pt idx="8494">
                  <c:v>8.6469700000000004E-3</c:v>
                </c:pt>
                <c:pt idx="8495">
                  <c:v>1.3070099999999999E-2</c:v>
                </c:pt>
                <c:pt idx="8496">
                  <c:v>1.48191E-2</c:v>
                </c:pt>
                <c:pt idx="8497">
                  <c:v>1.87359E-2</c:v>
                </c:pt>
                <c:pt idx="8498">
                  <c:v>1.29709E-2</c:v>
                </c:pt>
                <c:pt idx="8499">
                  <c:v>8.3160400000000002E-3</c:v>
                </c:pt>
                <c:pt idx="8500">
                  <c:v>8.0194499999999991E-3</c:v>
                </c:pt>
                <c:pt idx="8501">
                  <c:v>1.3402000000000001E-2</c:v>
                </c:pt>
                <c:pt idx="8502">
                  <c:v>1.2335799999999999E-2</c:v>
                </c:pt>
                <c:pt idx="8503">
                  <c:v>4.8637400000000001E-3</c:v>
                </c:pt>
                <c:pt idx="8504">
                  <c:v>3.6859499999999999E-3</c:v>
                </c:pt>
                <c:pt idx="8505">
                  <c:v>8.1300699999999997E-3</c:v>
                </c:pt>
                <c:pt idx="8506">
                  <c:v>3.9262799999999999E-3</c:v>
                </c:pt>
                <c:pt idx="8507">
                  <c:v>6.5774900000000001E-3</c:v>
                </c:pt>
                <c:pt idx="8508">
                  <c:v>3.6296800000000001E-3</c:v>
                </c:pt>
                <c:pt idx="8509">
                  <c:v>8.0776199999999995E-4</c:v>
                </c:pt>
                <c:pt idx="8510">
                  <c:v>1.89781E-4</c:v>
                </c:pt>
                <c:pt idx="8511">
                  <c:v>9.3460099999999996E-4</c:v>
                </c:pt>
                <c:pt idx="8512">
                  <c:v>-2.0799600000000001E-3</c:v>
                </c:pt>
                <c:pt idx="8513">
                  <c:v>4.2228700000000001E-3</c:v>
                </c:pt>
                <c:pt idx="8514">
                  <c:v>6.19602E-3</c:v>
                </c:pt>
                <c:pt idx="8515">
                  <c:v>4.0721899999999998E-3</c:v>
                </c:pt>
                <c:pt idx="8516">
                  <c:v>6.8721800000000003E-3</c:v>
                </c:pt>
                <c:pt idx="8517">
                  <c:v>7.2879800000000003E-3</c:v>
                </c:pt>
                <c:pt idx="8518">
                  <c:v>4.6644199999999999E-3</c:v>
                </c:pt>
                <c:pt idx="8519">
                  <c:v>5.4950700000000003E-3</c:v>
                </c:pt>
                <c:pt idx="8520">
                  <c:v>5.6190500000000004E-3</c:v>
                </c:pt>
                <c:pt idx="8521">
                  <c:v>5.69916E-3</c:v>
                </c:pt>
                <c:pt idx="8522">
                  <c:v>6.2723199999999996E-3</c:v>
                </c:pt>
                <c:pt idx="8523">
                  <c:v>1.0354E-2</c:v>
                </c:pt>
                <c:pt idx="8524">
                  <c:v>4.9076099999999998E-3</c:v>
                </c:pt>
                <c:pt idx="8525">
                  <c:v>8.6059599999999993E-3</c:v>
                </c:pt>
                <c:pt idx="8526">
                  <c:v>8.4943799999999993E-3</c:v>
                </c:pt>
                <c:pt idx="8527">
                  <c:v>4.5490299999999999E-3</c:v>
                </c:pt>
                <c:pt idx="8528">
                  <c:v>8.4409700000000008E-3</c:v>
                </c:pt>
                <c:pt idx="8529">
                  <c:v>2.62356E-3</c:v>
                </c:pt>
                <c:pt idx="8530">
                  <c:v>6.29139E-3</c:v>
                </c:pt>
                <c:pt idx="8531">
                  <c:v>-9.75609E-4</c:v>
                </c:pt>
                <c:pt idx="8532">
                  <c:v>-1.7642999999999999E-4</c:v>
                </c:pt>
                <c:pt idx="8533">
                  <c:v>7.3451999999999996E-3</c:v>
                </c:pt>
                <c:pt idx="8534">
                  <c:v>3.9749099999999999E-3</c:v>
                </c:pt>
                <c:pt idx="8535">
                  <c:v>-1.4200199999999999E-3</c:v>
                </c:pt>
                <c:pt idx="8536">
                  <c:v>-4.8904400000000002E-3</c:v>
                </c:pt>
                <c:pt idx="8537">
                  <c:v>-4.3668700000000001E-3</c:v>
                </c:pt>
                <c:pt idx="8538">
                  <c:v>-5.7249099999999997E-3</c:v>
                </c:pt>
                <c:pt idx="8539">
                  <c:v>-3.5820000000000001E-3</c:v>
                </c:pt>
                <c:pt idx="8540">
                  <c:v>-2.01225E-4</c:v>
                </c:pt>
                <c:pt idx="8541">
                  <c:v>-3.3874500000000002E-3</c:v>
                </c:pt>
                <c:pt idx="8542">
                  <c:v>8.9931500000000003E-4</c:v>
                </c:pt>
                <c:pt idx="8543">
                  <c:v>-9.5138500000000008E-3</c:v>
                </c:pt>
                <c:pt idx="8544">
                  <c:v>-3.2920800000000002E-3</c:v>
                </c:pt>
                <c:pt idx="8545">
                  <c:v>2.5253300000000001E-3</c:v>
                </c:pt>
                <c:pt idx="8546">
                  <c:v>4.5137399999999996E-3</c:v>
                </c:pt>
                <c:pt idx="8547">
                  <c:v>2.09618E-3</c:v>
                </c:pt>
                <c:pt idx="8548">
                  <c:v>6.3896199999999997E-4</c:v>
                </c:pt>
                <c:pt idx="8549">
                  <c:v>-5.0716399999999997E-3</c:v>
                </c:pt>
                <c:pt idx="8550">
                  <c:v>-6.7453399999999998E-3</c:v>
                </c:pt>
                <c:pt idx="8551" formatCode="0.00E+00">
                  <c:v>-1.61648E-3</c:v>
                </c:pt>
                <c:pt idx="8552">
                  <c:v>1.31321E-3</c:v>
                </c:pt>
                <c:pt idx="8553">
                  <c:v>-1.08719E-3</c:v>
                </c:pt>
                <c:pt idx="8554">
                  <c:v>-1.97029E-3</c:v>
                </c:pt>
                <c:pt idx="8555" formatCode="0.00E+00">
                  <c:v>-7.1525600000000005E-5</c:v>
                </c:pt>
                <c:pt idx="8556">
                  <c:v>-4.7483400000000002E-3</c:v>
                </c:pt>
                <c:pt idx="8557" formatCode="0.00E+00">
                  <c:v>-4.1961700000000002E-5</c:v>
                </c:pt>
                <c:pt idx="8558">
                  <c:v>1.93882E-3</c:v>
                </c:pt>
                <c:pt idx="8559">
                  <c:v>1.0747899999999999E-3</c:v>
                </c:pt>
                <c:pt idx="8560">
                  <c:v>3.1833600000000001E-3</c:v>
                </c:pt>
                <c:pt idx="8561">
                  <c:v>-2.9058500000000002E-3</c:v>
                </c:pt>
                <c:pt idx="8562">
                  <c:v>1.7642999999999999E-3</c:v>
                </c:pt>
                <c:pt idx="8563">
                  <c:v>3.10707E-3</c:v>
                </c:pt>
                <c:pt idx="8564">
                  <c:v>2.32124E-3</c:v>
                </c:pt>
                <c:pt idx="8565">
                  <c:v>5.1078800000000004E-3</c:v>
                </c:pt>
                <c:pt idx="8566">
                  <c:v>6.7510599999999997E-3</c:v>
                </c:pt>
                <c:pt idx="8567">
                  <c:v>-2.4766900000000001E-3</c:v>
                </c:pt>
                <c:pt idx="8568">
                  <c:v>4.8446699999999998E-4</c:v>
                </c:pt>
                <c:pt idx="8569">
                  <c:v>-3.9777800000000002E-3</c:v>
                </c:pt>
                <c:pt idx="8570">
                  <c:v>1.9016300000000001E-3</c:v>
                </c:pt>
                <c:pt idx="8571">
                  <c:v>7.6084100000000003E-3</c:v>
                </c:pt>
                <c:pt idx="8572">
                  <c:v>-5.0640099999999996E-4</c:v>
                </c:pt>
                <c:pt idx="8573">
                  <c:v>9.6416500000000001E-4</c:v>
                </c:pt>
                <c:pt idx="8574">
                  <c:v>-3.0384100000000001E-3</c:v>
                </c:pt>
                <c:pt idx="8575">
                  <c:v>-4.7273599999999999E-3</c:v>
                </c:pt>
                <c:pt idx="8576">
                  <c:v>-5.5599200000000005E-4</c:v>
                </c:pt>
                <c:pt idx="8577">
                  <c:v>-6.7081500000000004E-3</c:v>
                </c:pt>
                <c:pt idx="8578">
                  <c:v>-2.04849E-3</c:v>
                </c:pt>
                <c:pt idx="8579">
                  <c:v>-5.8031100000000002E-3</c:v>
                </c:pt>
                <c:pt idx="8580">
                  <c:v>-4.5051600000000002E-3</c:v>
                </c:pt>
                <c:pt idx="8581">
                  <c:v>-7.8048700000000002E-3</c:v>
                </c:pt>
                <c:pt idx="8582">
                  <c:v>-1.0097500000000001E-2</c:v>
                </c:pt>
                <c:pt idx="8583">
                  <c:v>-8.7652200000000006E-3</c:v>
                </c:pt>
                <c:pt idx="8584">
                  <c:v>-1.1158899999999999E-2</c:v>
                </c:pt>
                <c:pt idx="8585">
                  <c:v>-1.5518199999999999E-2</c:v>
                </c:pt>
                <c:pt idx="8586">
                  <c:v>-1.48182E-2</c:v>
                </c:pt>
                <c:pt idx="8587">
                  <c:v>-1.0110900000000001E-2</c:v>
                </c:pt>
                <c:pt idx="8588">
                  <c:v>-9.4041799999999998E-3</c:v>
                </c:pt>
                <c:pt idx="8589">
                  <c:v>-3.5953500000000002E-4</c:v>
                </c:pt>
                <c:pt idx="8590">
                  <c:v>-5.3892100000000002E-3</c:v>
                </c:pt>
                <c:pt idx="8591">
                  <c:v>-8.6784399999999999E-4</c:v>
                </c:pt>
                <c:pt idx="8592">
                  <c:v>-9.4604500000000005E-3</c:v>
                </c:pt>
                <c:pt idx="8593">
                  <c:v>-7.3871600000000003E-3</c:v>
                </c:pt>
                <c:pt idx="8594">
                  <c:v>-4.9180999999999999E-3</c:v>
                </c:pt>
                <c:pt idx="8595">
                  <c:v>-7.9479200000000007E-3</c:v>
                </c:pt>
                <c:pt idx="8596">
                  <c:v>-6.89793E-3</c:v>
                </c:pt>
                <c:pt idx="8597">
                  <c:v>-4.2619700000000003E-3</c:v>
                </c:pt>
                <c:pt idx="8598">
                  <c:v>2.2964499999999998E-3</c:v>
                </c:pt>
                <c:pt idx="8599">
                  <c:v>-2.62642E-3</c:v>
                </c:pt>
                <c:pt idx="8600">
                  <c:v>2.5215099999999998E-3</c:v>
                </c:pt>
                <c:pt idx="8601">
                  <c:v>-1.6126599999999999E-3</c:v>
                </c:pt>
                <c:pt idx="8602">
                  <c:v>1.0280599999999999E-3</c:v>
                </c:pt>
                <c:pt idx="8603">
                  <c:v>-1.06525E-3</c:v>
                </c:pt>
                <c:pt idx="8604">
                  <c:v>-7.9212199999999997E-3</c:v>
                </c:pt>
                <c:pt idx="8605">
                  <c:v>-1.06897E-2</c:v>
                </c:pt>
                <c:pt idx="8606">
                  <c:v>-1.5239699999999999E-3</c:v>
                </c:pt>
                <c:pt idx="8607">
                  <c:v>-2.5177000000000001E-4</c:v>
                </c:pt>
                <c:pt idx="8608">
                  <c:v>-4.6825399999999998E-4</c:v>
                </c:pt>
                <c:pt idx="8609">
                  <c:v>-8.4218999999999995E-3</c:v>
                </c:pt>
                <c:pt idx="8610" formatCode="0.00E+00">
                  <c:v>-7.8792600000000008E-3</c:v>
                </c:pt>
                <c:pt idx="8611">
                  <c:v>-1.2522699999999999E-2</c:v>
                </c:pt>
                <c:pt idx="8612">
                  <c:v>-5.2843100000000004E-3</c:v>
                </c:pt>
                <c:pt idx="8613">
                  <c:v>-4.9190500000000003E-3</c:v>
                </c:pt>
                <c:pt idx="8614">
                  <c:v>-7.8744899999999996E-3</c:v>
                </c:pt>
                <c:pt idx="8615">
                  <c:v>-1.20926E-3</c:v>
                </c:pt>
                <c:pt idx="8616">
                  <c:v>-3.2062499999999999E-3</c:v>
                </c:pt>
                <c:pt idx="8617">
                  <c:v>-2.9535299999999998E-3</c:v>
                </c:pt>
                <c:pt idx="8618">
                  <c:v>3.1242399999999999E-3</c:v>
                </c:pt>
                <c:pt idx="8619">
                  <c:v>-1.56403E-4</c:v>
                </c:pt>
                <c:pt idx="8620">
                  <c:v>2.8676999999999999E-3</c:v>
                </c:pt>
                <c:pt idx="8621">
                  <c:v>6.1054200000000003E-3</c:v>
                </c:pt>
                <c:pt idx="8622">
                  <c:v>-3.49045E-3</c:v>
                </c:pt>
                <c:pt idx="8623">
                  <c:v>3.4980800000000002E-3</c:v>
                </c:pt>
                <c:pt idx="8624">
                  <c:v>4.0864899999999999E-3</c:v>
                </c:pt>
                <c:pt idx="8625">
                  <c:v>5.6543399999999999E-3</c:v>
                </c:pt>
                <c:pt idx="8626">
                  <c:v>7.8897499999999992E-3</c:v>
                </c:pt>
                <c:pt idx="8627">
                  <c:v>-3.4999800000000002E-4</c:v>
                </c:pt>
                <c:pt idx="8628">
                  <c:v>-3.2262800000000002E-3</c:v>
                </c:pt>
                <c:pt idx="8629">
                  <c:v>8.8920600000000002E-3</c:v>
                </c:pt>
                <c:pt idx="8630">
                  <c:v>3.7584300000000001E-3</c:v>
                </c:pt>
                <c:pt idx="8631">
                  <c:v>8.5611300000000001E-3</c:v>
                </c:pt>
                <c:pt idx="8632">
                  <c:v>2.5787399999999999E-3</c:v>
                </c:pt>
                <c:pt idx="8633">
                  <c:v>7.8439700000000005E-3</c:v>
                </c:pt>
                <c:pt idx="8634">
                  <c:v>-2.2973999999999998E-3</c:v>
                </c:pt>
                <c:pt idx="8635">
                  <c:v>-5.7191799999999999E-3</c:v>
                </c:pt>
                <c:pt idx="8636" formatCode="0.00E+00">
                  <c:v>-1.7833700000000001E-4</c:v>
                </c:pt>
                <c:pt idx="8637">
                  <c:v>1.0967300000000001E-4</c:v>
                </c:pt>
                <c:pt idx="8638">
                  <c:v>-8.0490100000000001E-4</c:v>
                </c:pt>
                <c:pt idx="8639">
                  <c:v>-7.4853899999999998E-3</c:v>
                </c:pt>
                <c:pt idx="8640">
                  <c:v>-1.35736E-2</c:v>
                </c:pt>
                <c:pt idx="8641">
                  <c:v>-8.9788400000000001E-3</c:v>
                </c:pt>
                <c:pt idx="8642">
                  <c:v>-3.0708300000000001E-3</c:v>
                </c:pt>
                <c:pt idx="8643">
                  <c:v>-9.7827899999999995E-3</c:v>
                </c:pt>
                <c:pt idx="8644">
                  <c:v>-9.8533600000000002E-3</c:v>
                </c:pt>
                <c:pt idx="8645">
                  <c:v>-1.1518499999999999E-2</c:v>
                </c:pt>
                <c:pt idx="8646">
                  <c:v>-1.5958799999999999E-2</c:v>
                </c:pt>
                <c:pt idx="8647">
                  <c:v>-1.1658699999999999E-2</c:v>
                </c:pt>
                <c:pt idx="8648">
                  <c:v>-1.0182399999999999E-2</c:v>
                </c:pt>
                <c:pt idx="8649">
                  <c:v>-9.6645399999999992E-3</c:v>
                </c:pt>
                <c:pt idx="8650">
                  <c:v>-8.5134500000000005E-3</c:v>
                </c:pt>
                <c:pt idx="8651">
                  <c:v>-1.1324900000000001E-2</c:v>
                </c:pt>
                <c:pt idx="8652">
                  <c:v>-1.1523200000000001E-2</c:v>
                </c:pt>
                <c:pt idx="8653">
                  <c:v>-1.1360200000000001E-2</c:v>
                </c:pt>
                <c:pt idx="8654">
                  <c:v>-1.04055E-2</c:v>
                </c:pt>
                <c:pt idx="8655">
                  <c:v>-1.10502E-2</c:v>
                </c:pt>
                <c:pt idx="8656">
                  <c:v>-8.96454E-3</c:v>
                </c:pt>
                <c:pt idx="8657">
                  <c:v>-1.1346800000000001E-2</c:v>
                </c:pt>
                <c:pt idx="8658">
                  <c:v>-1.03979E-2</c:v>
                </c:pt>
                <c:pt idx="8659">
                  <c:v>-9.2268000000000003E-3</c:v>
                </c:pt>
                <c:pt idx="8660">
                  <c:v>-1.28012E-2</c:v>
                </c:pt>
                <c:pt idx="8661">
                  <c:v>-4.9829499999999999E-3</c:v>
                </c:pt>
                <c:pt idx="8662">
                  <c:v>-1.11103E-2</c:v>
                </c:pt>
                <c:pt idx="8663">
                  <c:v>-1.52254E-2</c:v>
                </c:pt>
                <c:pt idx="8664">
                  <c:v>-9.8638500000000004E-3</c:v>
                </c:pt>
                <c:pt idx="8665">
                  <c:v>-1.2472199999999999E-2</c:v>
                </c:pt>
                <c:pt idx="8666">
                  <c:v>-9.8438299999999996E-3</c:v>
                </c:pt>
                <c:pt idx="8667">
                  <c:v>-8.2616800000000004E-3</c:v>
                </c:pt>
                <c:pt idx="8668">
                  <c:v>-3.4027100000000002E-3</c:v>
                </c:pt>
                <c:pt idx="8669">
                  <c:v>-1.36271E-2</c:v>
                </c:pt>
                <c:pt idx="8670">
                  <c:v>-1.0129000000000001E-2</c:v>
                </c:pt>
                <c:pt idx="8671">
                  <c:v>-9.5892000000000008E-3</c:v>
                </c:pt>
                <c:pt idx="8672">
                  <c:v>-1.08786E-2</c:v>
                </c:pt>
                <c:pt idx="8673">
                  <c:v>-6.2780400000000004E-3</c:v>
                </c:pt>
                <c:pt idx="8674">
                  <c:v>-9.1228500000000001E-3</c:v>
                </c:pt>
                <c:pt idx="8675">
                  <c:v>-1.6141900000000001E-2</c:v>
                </c:pt>
                <c:pt idx="8676">
                  <c:v>-1.8610000000000002E-2</c:v>
                </c:pt>
                <c:pt idx="8677">
                  <c:v>-2.4492300000000002E-2</c:v>
                </c:pt>
                <c:pt idx="8678">
                  <c:v>-1.5191100000000001E-2</c:v>
                </c:pt>
                <c:pt idx="8679">
                  <c:v>-5.8965700000000003E-3</c:v>
                </c:pt>
                <c:pt idx="8680">
                  <c:v>-1.70879E-2</c:v>
                </c:pt>
                <c:pt idx="8681">
                  <c:v>-2.1225899999999999E-2</c:v>
                </c:pt>
                <c:pt idx="8682">
                  <c:v>-2.1747599999999999E-2</c:v>
                </c:pt>
                <c:pt idx="8683">
                  <c:v>-1.7452200000000001E-2</c:v>
                </c:pt>
                <c:pt idx="8684">
                  <c:v>-1.6228699999999999E-2</c:v>
                </c:pt>
                <c:pt idx="8685">
                  <c:v>-8.9549999999999994E-3</c:v>
                </c:pt>
                <c:pt idx="8686">
                  <c:v>-1.4726599999999999E-2</c:v>
                </c:pt>
                <c:pt idx="8687">
                  <c:v>-1.33686E-2</c:v>
                </c:pt>
                <c:pt idx="8688">
                  <c:v>-1.7906200000000001E-2</c:v>
                </c:pt>
                <c:pt idx="8689">
                  <c:v>-1.1069300000000001E-2</c:v>
                </c:pt>
                <c:pt idx="8690">
                  <c:v>-1.2392E-2</c:v>
                </c:pt>
                <c:pt idx="8691">
                  <c:v>-8.5563700000000006E-3</c:v>
                </c:pt>
                <c:pt idx="8692">
                  <c:v>-8.9197200000000008E-3</c:v>
                </c:pt>
                <c:pt idx="8693">
                  <c:v>-1.6194299999999998E-2</c:v>
                </c:pt>
                <c:pt idx="8694">
                  <c:v>-1.1929499999999999E-2</c:v>
                </c:pt>
                <c:pt idx="8695">
                  <c:v>-1.2610400000000001E-2</c:v>
                </c:pt>
                <c:pt idx="8696">
                  <c:v>-9.8657599999999995E-3</c:v>
                </c:pt>
                <c:pt idx="8697">
                  <c:v>-7.3871600000000003E-3</c:v>
                </c:pt>
                <c:pt idx="8698">
                  <c:v>-1.29023E-2</c:v>
                </c:pt>
                <c:pt idx="8699">
                  <c:v>-6.8903000000000002E-3</c:v>
                </c:pt>
                <c:pt idx="8700">
                  <c:v>-8.1720400000000002E-3</c:v>
                </c:pt>
                <c:pt idx="8701">
                  <c:v>-5.9366200000000001E-3</c:v>
                </c:pt>
                <c:pt idx="8702">
                  <c:v>-5.8202699999999998E-3</c:v>
                </c:pt>
                <c:pt idx="8703">
                  <c:v>-5.2766799999999997E-3</c:v>
                </c:pt>
                <c:pt idx="8704">
                  <c:v>-8.2397500000000005E-3</c:v>
                </c:pt>
                <c:pt idx="8705">
                  <c:v>-1.10264E-2</c:v>
                </c:pt>
                <c:pt idx="8706">
                  <c:v>-9.9144000000000003E-3</c:v>
                </c:pt>
                <c:pt idx="8707">
                  <c:v>-1.37701E-2</c:v>
                </c:pt>
                <c:pt idx="8708">
                  <c:v>-1.03827E-2</c:v>
                </c:pt>
                <c:pt idx="8709">
                  <c:v>-1.0305399999999999E-2</c:v>
                </c:pt>
                <c:pt idx="8710">
                  <c:v>-1.5464800000000001E-2</c:v>
                </c:pt>
                <c:pt idx="8711">
                  <c:v>-1.25656E-2</c:v>
                </c:pt>
                <c:pt idx="8712">
                  <c:v>-1.59826E-2</c:v>
                </c:pt>
                <c:pt idx="8713">
                  <c:v>-2.1333700000000001E-2</c:v>
                </c:pt>
                <c:pt idx="8714">
                  <c:v>-1.84174E-2</c:v>
                </c:pt>
                <c:pt idx="8715">
                  <c:v>-1.9108799999999999E-2</c:v>
                </c:pt>
                <c:pt idx="8716">
                  <c:v>-2.3181E-2</c:v>
                </c:pt>
                <c:pt idx="8717">
                  <c:v>-1.6223899999999999E-2</c:v>
                </c:pt>
                <c:pt idx="8718">
                  <c:v>-1.86319E-2</c:v>
                </c:pt>
                <c:pt idx="8719">
                  <c:v>-1.8347700000000002E-2</c:v>
                </c:pt>
                <c:pt idx="8720">
                  <c:v>-1.6072300000000001E-2</c:v>
                </c:pt>
                <c:pt idx="8721">
                  <c:v>-1.5266399999999999E-2</c:v>
                </c:pt>
                <c:pt idx="8722">
                  <c:v>-1.36051E-2</c:v>
                </c:pt>
                <c:pt idx="8723">
                  <c:v>-1.10464E-2</c:v>
                </c:pt>
                <c:pt idx="8724">
                  <c:v>-1.2126899999999999E-2</c:v>
                </c:pt>
                <c:pt idx="8725">
                  <c:v>-1.6923000000000001E-2</c:v>
                </c:pt>
                <c:pt idx="8726">
                  <c:v>-1.12181E-2</c:v>
                </c:pt>
                <c:pt idx="8727">
                  <c:v>-1.40457E-2</c:v>
                </c:pt>
                <c:pt idx="8728">
                  <c:v>-1.13974E-2</c:v>
                </c:pt>
                <c:pt idx="8729">
                  <c:v>-9.9058199999999992E-3</c:v>
                </c:pt>
                <c:pt idx="8730">
                  <c:v>-1.61028E-2</c:v>
                </c:pt>
                <c:pt idx="8731">
                  <c:v>-9.8295199999999996E-3</c:v>
                </c:pt>
                <c:pt idx="8732">
                  <c:v>-1.3538400000000001E-2</c:v>
                </c:pt>
                <c:pt idx="8733">
                  <c:v>-1.2441600000000001E-2</c:v>
                </c:pt>
                <c:pt idx="8734">
                  <c:v>-1.2689600000000001E-2</c:v>
                </c:pt>
                <c:pt idx="8735">
                  <c:v>-7.3842999999999999E-3</c:v>
                </c:pt>
                <c:pt idx="8736">
                  <c:v>-1.34182E-2</c:v>
                </c:pt>
                <c:pt idx="8737">
                  <c:v>-1.3650900000000001E-2</c:v>
                </c:pt>
                <c:pt idx="8738">
                  <c:v>-1.52674E-2</c:v>
                </c:pt>
                <c:pt idx="8739">
                  <c:v>-1.24788E-2</c:v>
                </c:pt>
                <c:pt idx="8740">
                  <c:v>-1.37196E-2</c:v>
                </c:pt>
                <c:pt idx="8741">
                  <c:v>-1.13373E-2</c:v>
                </c:pt>
                <c:pt idx="8742">
                  <c:v>-1.43547E-2</c:v>
                </c:pt>
                <c:pt idx="8743">
                  <c:v>-1.6591100000000001E-2</c:v>
                </c:pt>
                <c:pt idx="8744" formatCode="0.00E+00">
                  <c:v>-1.52044E-2</c:v>
                </c:pt>
                <c:pt idx="8745">
                  <c:v>-1.51644E-2</c:v>
                </c:pt>
                <c:pt idx="8746">
                  <c:v>-1.21841E-2</c:v>
                </c:pt>
                <c:pt idx="8747">
                  <c:v>-1.19781E-2</c:v>
                </c:pt>
                <c:pt idx="8748">
                  <c:v>-1.53236E-2</c:v>
                </c:pt>
                <c:pt idx="8749">
                  <c:v>-1.20955E-2</c:v>
                </c:pt>
                <c:pt idx="8750">
                  <c:v>-1.5817600000000001E-2</c:v>
                </c:pt>
                <c:pt idx="8751">
                  <c:v>-1.4240299999999999E-2</c:v>
                </c:pt>
                <c:pt idx="8752">
                  <c:v>-1.2058299999999999E-2</c:v>
                </c:pt>
                <c:pt idx="8753">
                  <c:v>-1.7599099999999999E-2</c:v>
                </c:pt>
                <c:pt idx="8754">
                  <c:v>-8.7013200000000002E-3</c:v>
                </c:pt>
                <c:pt idx="8755">
                  <c:v>-1.56107E-2</c:v>
                </c:pt>
                <c:pt idx="8756">
                  <c:v>-5.9966999999999998E-3</c:v>
                </c:pt>
                <c:pt idx="8757">
                  <c:v>-9.9544500000000001E-3</c:v>
                </c:pt>
                <c:pt idx="8758">
                  <c:v>-1.1691999999999999E-2</c:v>
                </c:pt>
                <c:pt idx="8759">
                  <c:v>-1.15862E-2</c:v>
                </c:pt>
                <c:pt idx="8760">
                  <c:v>-1.29833E-2</c:v>
                </c:pt>
                <c:pt idx="8761">
                  <c:v>-1.0384600000000001E-2</c:v>
                </c:pt>
                <c:pt idx="8762">
                  <c:v>-1.9323300000000002E-2</c:v>
                </c:pt>
                <c:pt idx="8763">
                  <c:v>-1.5464800000000001E-2</c:v>
                </c:pt>
                <c:pt idx="8764">
                  <c:v>-8.2826600000000007E-3</c:v>
                </c:pt>
                <c:pt idx="8765">
                  <c:v>-9.3164400000000005E-3</c:v>
                </c:pt>
                <c:pt idx="8766">
                  <c:v>-7.3251699999999998E-3</c:v>
                </c:pt>
                <c:pt idx="8767">
                  <c:v>-9.9353800000000006E-3</c:v>
                </c:pt>
                <c:pt idx="8768">
                  <c:v>-1.3769099999999999E-2</c:v>
                </c:pt>
                <c:pt idx="8769">
                  <c:v>-7.6484700000000001E-3</c:v>
                </c:pt>
                <c:pt idx="8770">
                  <c:v>-1.01595E-2</c:v>
                </c:pt>
                <c:pt idx="8771">
                  <c:v>-1.3413400000000001E-2</c:v>
                </c:pt>
                <c:pt idx="8772">
                  <c:v>-1.16072E-2</c:v>
                </c:pt>
                <c:pt idx="8773">
                  <c:v>-1.26696E-2</c:v>
                </c:pt>
                <c:pt idx="8774">
                  <c:v>-1.5619299999999999E-2</c:v>
                </c:pt>
                <c:pt idx="8775">
                  <c:v>-1.04542E-2</c:v>
                </c:pt>
                <c:pt idx="8776">
                  <c:v>-1.2230899999999999E-2</c:v>
                </c:pt>
                <c:pt idx="8777">
                  <c:v>-9.7217599999999994E-3</c:v>
                </c:pt>
                <c:pt idx="8778">
                  <c:v>-1.09386E-2</c:v>
                </c:pt>
                <c:pt idx="8779">
                  <c:v>-1.9098299999999999E-2</c:v>
                </c:pt>
                <c:pt idx="8780">
                  <c:v>-1.8254300000000001E-2</c:v>
                </c:pt>
                <c:pt idx="8781">
                  <c:v>-1.5683200000000001E-2</c:v>
                </c:pt>
                <c:pt idx="8782">
                  <c:v>-1.21975E-2</c:v>
                </c:pt>
                <c:pt idx="8783">
                  <c:v>-1.28746E-2</c:v>
                </c:pt>
                <c:pt idx="8784">
                  <c:v>-9.3317000000000001E-3</c:v>
                </c:pt>
                <c:pt idx="8785">
                  <c:v>-9.6178099999999992E-3</c:v>
                </c:pt>
                <c:pt idx="8786">
                  <c:v>-8.1205400000000007E-3</c:v>
                </c:pt>
                <c:pt idx="8787">
                  <c:v>-6.7338900000000002E-3</c:v>
                </c:pt>
                <c:pt idx="8788">
                  <c:v>-1.04437E-2</c:v>
                </c:pt>
                <c:pt idx="8789">
                  <c:v>-7.4996899999999998E-3</c:v>
                </c:pt>
                <c:pt idx="8790">
                  <c:v>-4.1332199999999999E-3</c:v>
                </c:pt>
                <c:pt idx="8791">
                  <c:v>-6.2665899999999998E-3</c:v>
                </c:pt>
                <c:pt idx="8792">
                  <c:v>-4.6787299999999999E-3</c:v>
                </c:pt>
                <c:pt idx="8793">
                  <c:v>-7.8573199999999992E-3</c:v>
                </c:pt>
                <c:pt idx="8794">
                  <c:v>-1.9588499999999998E-3</c:v>
                </c:pt>
                <c:pt idx="8795">
                  <c:v>-4.3869E-3</c:v>
                </c:pt>
                <c:pt idx="8796">
                  <c:v>-7.2383899999999999E-3</c:v>
                </c:pt>
                <c:pt idx="8797" formatCode="0.00E+00">
                  <c:v>-1.00117E-2</c:v>
                </c:pt>
                <c:pt idx="8798">
                  <c:v>-5.0468400000000004E-3</c:v>
                </c:pt>
                <c:pt idx="8799">
                  <c:v>-4.1379900000000002E-3</c:v>
                </c:pt>
                <c:pt idx="8800">
                  <c:v>-3.1423599999999999E-3</c:v>
                </c:pt>
                <c:pt idx="8801">
                  <c:v>-2.7618400000000002E-3</c:v>
                </c:pt>
                <c:pt idx="8802">
                  <c:v>-1.5087099999999999E-3</c:v>
                </c:pt>
                <c:pt idx="8803">
                  <c:v>-4.4727300000000003E-3</c:v>
                </c:pt>
                <c:pt idx="8804">
                  <c:v>3.1566599999999998E-4</c:v>
                </c:pt>
                <c:pt idx="8805">
                  <c:v>-1.15929E-2</c:v>
                </c:pt>
                <c:pt idx="8806">
                  <c:v>-1.0118500000000001E-2</c:v>
                </c:pt>
                <c:pt idx="8807">
                  <c:v>-5.4092400000000001E-3</c:v>
                </c:pt>
                <c:pt idx="8808">
                  <c:v>-8.4104499999999999E-3</c:v>
                </c:pt>
                <c:pt idx="8809">
                  <c:v>1.6365100000000001E-3</c:v>
                </c:pt>
                <c:pt idx="8810">
                  <c:v>-1.0528600000000001E-3</c:v>
                </c:pt>
                <c:pt idx="8811">
                  <c:v>-1.86539E-3</c:v>
                </c:pt>
                <c:pt idx="8812">
                  <c:v>9.9945099999999994E-4</c:v>
                </c:pt>
                <c:pt idx="8813">
                  <c:v>4.0369000000000004E-3</c:v>
                </c:pt>
                <c:pt idx="8814">
                  <c:v>-2.8696099999999999E-3</c:v>
                </c:pt>
                <c:pt idx="8815">
                  <c:v>-4.45175E-3</c:v>
                </c:pt>
                <c:pt idx="8816">
                  <c:v>4.1008E-4</c:v>
                </c:pt>
                <c:pt idx="8817">
                  <c:v>-5.3377199999999998E-3</c:v>
                </c:pt>
                <c:pt idx="8818">
                  <c:v>-4.0397599999999999E-3</c:v>
                </c:pt>
                <c:pt idx="8819">
                  <c:v>-1.9731499999999999E-3</c:v>
                </c:pt>
                <c:pt idx="8820">
                  <c:v>2.25544E-3</c:v>
                </c:pt>
                <c:pt idx="8821">
                  <c:v>-4.6129200000000004E-3</c:v>
                </c:pt>
                <c:pt idx="8822">
                  <c:v>2.88105E-3</c:v>
                </c:pt>
                <c:pt idx="8823">
                  <c:v>-5.0268200000000004E-3</c:v>
                </c:pt>
                <c:pt idx="8824">
                  <c:v>-6.7806200000000002E-3</c:v>
                </c:pt>
                <c:pt idx="8825">
                  <c:v>-8.8214900000000004E-4</c:v>
                </c:pt>
                <c:pt idx="8826">
                  <c:v>-7.93839E-3</c:v>
                </c:pt>
                <c:pt idx="8827">
                  <c:v>-2.70367E-3</c:v>
                </c:pt>
                <c:pt idx="8828">
                  <c:v>-1.2203200000000001E-2</c:v>
                </c:pt>
                <c:pt idx="8829">
                  <c:v>-9.9210700000000006E-3</c:v>
                </c:pt>
                <c:pt idx="8830">
                  <c:v>-1.12E-2</c:v>
                </c:pt>
                <c:pt idx="8831">
                  <c:v>-9.0551399999999997E-3</c:v>
                </c:pt>
                <c:pt idx="8832">
                  <c:v>-1.11828E-2</c:v>
                </c:pt>
                <c:pt idx="8833" formatCode="0.00E+00">
                  <c:v>-1.30405E-2</c:v>
                </c:pt>
                <c:pt idx="8834">
                  <c:v>-1.5100499999999999E-2</c:v>
                </c:pt>
                <c:pt idx="8835">
                  <c:v>-1.2530299999999999E-2</c:v>
                </c:pt>
                <c:pt idx="8836">
                  <c:v>-1.47934E-2</c:v>
                </c:pt>
                <c:pt idx="8837">
                  <c:v>-8.6097699999999992E-3</c:v>
                </c:pt>
                <c:pt idx="8838">
                  <c:v>-1.1428799999999999E-2</c:v>
                </c:pt>
                <c:pt idx="8839">
                  <c:v>-1.60456E-2</c:v>
                </c:pt>
                <c:pt idx="8840">
                  <c:v>-8.9187599999999995E-3</c:v>
                </c:pt>
                <c:pt idx="8841">
                  <c:v>-1.1475600000000001E-2</c:v>
                </c:pt>
                <c:pt idx="8842">
                  <c:v>-7.7114100000000001E-3</c:v>
                </c:pt>
                <c:pt idx="8843">
                  <c:v>-1.11942E-2</c:v>
                </c:pt>
                <c:pt idx="8844">
                  <c:v>-7.4262599999999996E-3</c:v>
                </c:pt>
                <c:pt idx="8845">
                  <c:v>-1.38855E-2</c:v>
                </c:pt>
                <c:pt idx="8846">
                  <c:v>-1.3433499999999999E-2</c:v>
                </c:pt>
                <c:pt idx="8847">
                  <c:v>-1.09415E-2</c:v>
                </c:pt>
                <c:pt idx="8848">
                  <c:v>-5.1183699999999997E-3</c:v>
                </c:pt>
                <c:pt idx="8849">
                  <c:v>-4.8723200000000003E-3</c:v>
                </c:pt>
                <c:pt idx="8850">
                  <c:v>-1.54305E-3</c:v>
                </c:pt>
                <c:pt idx="8851">
                  <c:v>-1.3448699999999999E-2</c:v>
                </c:pt>
                <c:pt idx="8852">
                  <c:v>-1.4596E-2</c:v>
                </c:pt>
                <c:pt idx="8853">
                  <c:v>-8.7747599999999995E-3</c:v>
                </c:pt>
                <c:pt idx="8854">
                  <c:v>-3.4341799999999998E-3</c:v>
                </c:pt>
                <c:pt idx="8855">
                  <c:v>-6.42109E-3</c:v>
                </c:pt>
                <c:pt idx="8856">
                  <c:v>-8.6421999999999992E-3</c:v>
                </c:pt>
                <c:pt idx="8857">
                  <c:v>-7.49207E-3</c:v>
                </c:pt>
                <c:pt idx="8858">
                  <c:v>-1.25389E-2</c:v>
                </c:pt>
                <c:pt idx="8859">
                  <c:v>-4.2944000000000003E-3</c:v>
                </c:pt>
                <c:pt idx="8860">
                  <c:v>-3.7221899999999998E-3</c:v>
                </c:pt>
                <c:pt idx="8861">
                  <c:v>-1.87206E-3</c:v>
                </c:pt>
                <c:pt idx="8862">
                  <c:v>-1.20735E-3</c:v>
                </c:pt>
                <c:pt idx="8863">
                  <c:v>-1.82533E-3</c:v>
                </c:pt>
                <c:pt idx="8864">
                  <c:v>-2.0713799999999998E-3</c:v>
                </c:pt>
                <c:pt idx="8865">
                  <c:v>-2.4833699999999999E-3</c:v>
                </c:pt>
                <c:pt idx="8866">
                  <c:v>-1.6222000000000001E-3</c:v>
                </c:pt>
                <c:pt idx="8867">
                  <c:v>-5.74589E-3</c:v>
                </c:pt>
                <c:pt idx="8868">
                  <c:v>2.4089799999999998E-3</c:v>
                </c:pt>
                <c:pt idx="8869">
                  <c:v>-7.2193099999999996E-3</c:v>
                </c:pt>
                <c:pt idx="8870">
                  <c:v>-6.1445199999999997E-3</c:v>
                </c:pt>
                <c:pt idx="8871">
                  <c:v>-3.9005300000000001E-3</c:v>
                </c:pt>
                <c:pt idx="8872">
                  <c:v>-1.5564000000000001E-3</c:v>
                </c:pt>
                <c:pt idx="8873">
                  <c:v>-1.1720700000000001E-3</c:v>
                </c:pt>
                <c:pt idx="8874">
                  <c:v>-2.1953599999999999E-3</c:v>
                </c:pt>
                <c:pt idx="8875">
                  <c:v>-7.2584199999999998E-3</c:v>
                </c:pt>
                <c:pt idx="8876">
                  <c:v>-7.4033700000000003E-3</c:v>
                </c:pt>
                <c:pt idx="8877">
                  <c:v>-4.3554300000000004E-3</c:v>
                </c:pt>
                <c:pt idx="8878">
                  <c:v>-3.6382699999999999E-3</c:v>
                </c:pt>
                <c:pt idx="8879">
                  <c:v>-3.6096600000000002E-3</c:v>
                </c:pt>
                <c:pt idx="8880">
                  <c:v>-6.4458800000000002E-3</c:v>
                </c:pt>
                <c:pt idx="8881">
                  <c:v>-8.8815700000000001E-3</c:v>
                </c:pt>
                <c:pt idx="8882">
                  <c:v>-2.6550300000000001E-3</c:v>
                </c:pt>
                <c:pt idx="8883">
                  <c:v>-3.8366300000000002E-3</c:v>
                </c:pt>
                <c:pt idx="8884">
                  <c:v>-3.1890899999999999E-3</c:v>
                </c:pt>
                <c:pt idx="8885">
                  <c:v>-1.59264E-3</c:v>
                </c:pt>
                <c:pt idx="8886">
                  <c:v>-4.9533800000000003E-3</c:v>
                </c:pt>
                <c:pt idx="8887">
                  <c:v>-6.4382600000000003E-3</c:v>
                </c:pt>
                <c:pt idx="8888">
                  <c:v>-8.7757100000000008E-3</c:v>
                </c:pt>
                <c:pt idx="8889">
                  <c:v>3.9815900000000001E-3</c:v>
                </c:pt>
                <c:pt idx="8890" formatCode="0.00E+00">
                  <c:v>5.1498400000000001E-5</c:v>
                </c:pt>
                <c:pt idx="8891">
                  <c:v>-3.0231499999999999E-4</c:v>
                </c:pt>
                <c:pt idx="8892">
                  <c:v>-2.3775100000000002E-3</c:v>
                </c:pt>
                <c:pt idx="8893">
                  <c:v>4.6920799999999998E-4</c:v>
                </c:pt>
                <c:pt idx="8894">
                  <c:v>-1.0938600000000001E-3</c:v>
                </c:pt>
                <c:pt idx="8895">
                  <c:v>2.3879999999999999E-3</c:v>
                </c:pt>
                <c:pt idx="8896">
                  <c:v>1.8186599999999999E-3</c:v>
                </c:pt>
                <c:pt idx="8897">
                  <c:v>6.1893499999999997E-3</c:v>
                </c:pt>
                <c:pt idx="8898">
                  <c:v>4.0369000000000004E-3</c:v>
                </c:pt>
                <c:pt idx="8899">
                  <c:v>-3.5553E-3</c:v>
                </c:pt>
                <c:pt idx="8900">
                  <c:v>1.19495E-3</c:v>
                </c:pt>
                <c:pt idx="8901">
                  <c:v>3.8232800000000001E-3</c:v>
                </c:pt>
                <c:pt idx="8902">
                  <c:v>9.0637200000000008E-3</c:v>
                </c:pt>
                <c:pt idx="8903">
                  <c:v>3.5753299999999998E-3</c:v>
                </c:pt>
                <c:pt idx="8904">
                  <c:v>3.9091100000000004E-3</c:v>
                </c:pt>
                <c:pt idx="8905">
                  <c:v>3.4341799999999998E-3</c:v>
                </c:pt>
                <c:pt idx="8906">
                  <c:v>4.5003899999999999E-3</c:v>
                </c:pt>
                <c:pt idx="8907" formatCode="0.00E+00">
                  <c:v>7.6799399999999997E-3</c:v>
                </c:pt>
                <c:pt idx="8908">
                  <c:v>6.0777699999999997E-3</c:v>
                </c:pt>
                <c:pt idx="8909">
                  <c:v>-3.1375899999999999E-4</c:v>
                </c:pt>
                <c:pt idx="8910">
                  <c:v>2.2230100000000001E-3</c:v>
                </c:pt>
                <c:pt idx="8911">
                  <c:v>7.9345700000000002E-4</c:v>
                </c:pt>
                <c:pt idx="8912">
                  <c:v>4.2982100000000002E-3</c:v>
                </c:pt>
                <c:pt idx="8913">
                  <c:v>4.4794099999999996E-3</c:v>
                </c:pt>
                <c:pt idx="8914">
                  <c:v>3.1557099999999999E-3</c:v>
                </c:pt>
                <c:pt idx="8915">
                  <c:v>4.2066600000000001E-3</c:v>
                </c:pt>
                <c:pt idx="8916">
                  <c:v>-7.4958800000000003E-4</c:v>
                </c:pt>
                <c:pt idx="8917">
                  <c:v>-1.9721999999999999E-3</c:v>
                </c:pt>
                <c:pt idx="8918">
                  <c:v>-9.3746200000000002E-4</c:v>
                </c:pt>
                <c:pt idx="8919">
                  <c:v>-5.3215000000000001E-4</c:v>
                </c:pt>
                <c:pt idx="8920">
                  <c:v>-3.5476699999999997E-4</c:v>
                </c:pt>
                <c:pt idx="8921">
                  <c:v>7.8392000000000002E-4</c:v>
                </c:pt>
                <c:pt idx="8922">
                  <c:v>-2.2506699999999999E-4</c:v>
                </c:pt>
                <c:pt idx="8923">
                  <c:v>3.5800900000000002E-3</c:v>
                </c:pt>
                <c:pt idx="8924" formatCode="0.00E+00">
                  <c:v>-7.3432900000000006E-5</c:v>
                </c:pt>
                <c:pt idx="8925" formatCode="0.00E+00">
                  <c:v>9.2506399999999999E-5</c:v>
                </c:pt>
                <c:pt idx="8926">
                  <c:v>-9.2411000000000001E-4</c:v>
                </c:pt>
                <c:pt idx="8927">
                  <c:v>4.9915300000000001E-3</c:v>
                </c:pt>
                <c:pt idx="8928">
                  <c:v>-8.8882399999999997E-4</c:v>
                </c:pt>
                <c:pt idx="8929">
                  <c:v>1.93691E-3</c:v>
                </c:pt>
                <c:pt idx="8930">
                  <c:v>2.8705599999999999E-3</c:v>
                </c:pt>
                <c:pt idx="8931">
                  <c:v>3.0298199999999999E-3</c:v>
                </c:pt>
                <c:pt idx="8932">
                  <c:v>2.2792799999999999E-4</c:v>
                </c:pt>
                <c:pt idx="8933">
                  <c:v>-9.1457400000000003E-4</c:v>
                </c:pt>
                <c:pt idx="8934">
                  <c:v>4.3592500000000003E-3</c:v>
                </c:pt>
                <c:pt idx="8935">
                  <c:v>3.7975299999999999E-3</c:v>
                </c:pt>
                <c:pt idx="8936">
                  <c:v>3.0994399999999999E-4</c:v>
                </c:pt>
                <c:pt idx="8937" formatCode="0.00E+00">
                  <c:v>4.3869000000000003E-5</c:v>
                </c:pt>
                <c:pt idx="8938">
                  <c:v>8.3455999999999999E-3</c:v>
                </c:pt>
                <c:pt idx="8939">
                  <c:v>5.0497099999999998E-3</c:v>
                </c:pt>
                <c:pt idx="8940">
                  <c:v>3.7593800000000001E-3</c:v>
                </c:pt>
                <c:pt idx="8941">
                  <c:v>4.7578799999999999E-3</c:v>
                </c:pt>
                <c:pt idx="8942">
                  <c:v>9.2105899999999994E-3</c:v>
                </c:pt>
                <c:pt idx="8943">
                  <c:v>4.7245000000000004E-3</c:v>
                </c:pt>
                <c:pt idx="8944">
                  <c:v>1.1075E-2</c:v>
                </c:pt>
                <c:pt idx="8945">
                  <c:v>1.1273399999999999E-2</c:v>
                </c:pt>
                <c:pt idx="8946">
                  <c:v>7.7219000000000003E-3</c:v>
                </c:pt>
                <c:pt idx="8947">
                  <c:v>9.3660400000000008E-3</c:v>
                </c:pt>
                <c:pt idx="8948">
                  <c:v>8.9759799999999997E-3</c:v>
                </c:pt>
                <c:pt idx="8949">
                  <c:v>1.50061E-2</c:v>
                </c:pt>
                <c:pt idx="8950">
                  <c:v>8.3074599999999992E-3</c:v>
                </c:pt>
                <c:pt idx="8951">
                  <c:v>3.76129E-3</c:v>
                </c:pt>
                <c:pt idx="8952">
                  <c:v>1.01137E-2</c:v>
                </c:pt>
                <c:pt idx="8953">
                  <c:v>9.4852400000000007E-3</c:v>
                </c:pt>
                <c:pt idx="8954">
                  <c:v>5.6676900000000004E-3</c:v>
                </c:pt>
                <c:pt idx="8955">
                  <c:v>1.17731E-2</c:v>
                </c:pt>
                <c:pt idx="8956">
                  <c:v>8.0366099999999996E-3</c:v>
                </c:pt>
                <c:pt idx="8957">
                  <c:v>9.7427399999999997E-3</c:v>
                </c:pt>
                <c:pt idx="8958">
                  <c:v>-2.4862299999999999E-3</c:v>
                </c:pt>
                <c:pt idx="8959">
                  <c:v>7.18975E-3</c:v>
                </c:pt>
                <c:pt idx="8960">
                  <c:v>1.54772E-2</c:v>
                </c:pt>
                <c:pt idx="8961">
                  <c:v>6.86741E-3</c:v>
                </c:pt>
                <c:pt idx="8962">
                  <c:v>5.4655099999999998E-3</c:v>
                </c:pt>
                <c:pt idx="8963">
                  <c:v>3.0670200000000002E-3</c:v>
                </c:pt>
                <c:pt idx="8964">
                  <c:v>3.0374500000000001E-3</c:v>
                </c:pt>
                <c:pt idx="8965">
                  <c:v>6.6347100000000003E-3</c:v>
                </c:pt>
                <c:pt idx="8966">
                  <c:v>3.7498499999999999E-3</c:v>
                </c:pt>
                <c:pt idx="8967">
                  <c:v>7.9870199999999992E-3</c:v>
                </c:pt>
                <c:pt idx="8968">
                  <c:v>8.4800699999999993E-3</c:v>
                </c:pt>
                <c:pt idx="8969">
                  <c:v>1.25237E-2</c:v>
                </c:pt>
                <c:pt idx="8970">
                  <c:v>1.7311099999999999E-2</c:v>
                </c:pt>
                <c:pt idx="8971">
                  <c:v>1.40581E-2</c:v>
                </c:pt>
                <c:pt idx="8972">
                  <c:v>1.4229800000000001E-2</c:v>
                </c:pt>
                <c:pt idx="8973">
                  <c:v>1.2894600000000001E-2</c:v>
                </c:pt>
                <c:pt idx="8974">
                  <c:v>1.0034599999999999E-2</c:v>
                </c:pt>
                <c:pt idx="8975">
                  <c:v>7.8000999999999999E-3</c:v>
                </c:pt>
                <c:pt idx="8976">
                  <c:v>9.1628999999999999E-3</c:v>
                </c:pt>
                <c:pt idx="8977">
                  <c:v>6.6528300000000002E-3</c:v>
                </c:pt>
                <c:pt idx="8978">
                  <c:v>1.4514000000000001E-2</c:v>
                </c:pt>
                <c:pt idx="8979">
                  <c:v>1.0397E-2</c:v>
                </c:pt>
                <c:pt idx="8980">
                  <c:v>1.0554300000000001E-2</c:v>
                </c:pt>
                <c:pt idx="8981">
                  <c:v>1.51691E-2</c:v>
                </c:pt>
                <c:pt idx="8982">
                  <c:v>1.8805499999999999E-2</c:v>
                </c:pt>
                <c:pt idx="8983">
                  <c:v>1.19896E-2</c:v>
                </c:pt>
                <c:pt idx="8984">
                  <c:v>7.0514699999999998E-3</c:v>
                </c:pt>
                <c:pt idx="8985">
                  <c:v>1.07946E-2</c:v>
                </c:pt>
                <c:pt idx="8986">
                  <c:v>1.4398599999999999E-2</c:v>
                </c:pt>
                <c:pt idx="8987">
                  <c:v>2.10686E-2</c:v>
                </c:pt>
                <c:pt idx="8988">
                  <c:v>1.91202E-2</c:v>
                </c:pt>
                <c:pt idx="8989">
                  <c:v>1.6725500000000001E-2</c:v>
                </c:pt>
                <c:pt idx="8990">
                  <c:v>1.53084E-2</c:v>
                </c:pt>
                <c:pt idx="8991">
                  <c:v>1.85156E-2</c:v>
                </c:pt>
                <c:pt idx="8992">
                  <c:v>1.3264700000000001E-2</c:v>
                </c:pt>
                <c:pt idx="8993">
                  <c:v>1.4163E-2</c:v>
                </c:pt>
                <c:pt idx="8994">
                  <c:v>1.6895299999999999E-2</c:v>
                </c:pt>
                <c:pt idx="8995">
                  <c:v>1.6663600000000001E-2</c:v>
                </c:pt>
                <c:pt idx="8996">
                  <c:v>1.7746000000000001E-2</c:v>
                </c:pt>
                <c:pt idx="8997">
                  <c:v>1.47171E-2</c:v>
                </c:pt>
                <c:pt idx="8998">
                  <c:v>1.65224E-2</c:v>
                </c:pt>
                <c:pt idx="8999">
                  <c:v>2.01082E-2</c:v>
                </c:pt>
                <c:pt idx="9000">
                  <c:v>1.72987E-2</c:v>
                </c:pt>
                <c:pt idx="9001">
                  <c:v>1.8425899999999999E-2</c:v>
                </c:pt>
                <c:pt idx="9002" formatCode="0.00E+00">
                  <c:v>1.41277E-2</c:v>
                </c:pt>
                <c:pt idx="9003">
                  <c:v>1.82877E-2</c:v>
                </c:pt>
                <c:pt idx="9004">
                  <c:v>1.90344E-2</c:v>
                </c:pt>
                <c:pt idx="9005">
                  <c:v>1.2390099999999999E-2</c:v>
                </c:pt>
                <c:pt idx="9006">
                  <c:v>1.6902E-2</c:v>
                </c:pt>
                <c:pt idx="9007">
                  <c:v>1.33934E-2</c:v>
                </c:pt>
                <c:pt idx="9008">
                  <c:v>1.07327E-2</c:v>
                </c:pt>
                <c:pt idx="9009">
                  <c:v>1.6367900000000001E-2</c:v>
                </c:pt>
                <c:pt idx="9010">
                  <c:v>1.3207399999999999E-2</c:v>
                </c:pt>
                <c:pt idx="9011">
                  <c:v>1.2598E-2</c:v>
                </c:pt>
                <c:pt idx="9012">
                  <c:v>1.2558E-2</c:v>
                </c:pt>
                <c:pt idx="9013">
                  <c:v>1.21479E-2</c:v>
                </c:pt>
                <c:pt idx="9014">
                  <c:v>8.3999599999999997E-3</c:v>
                </c:pt>
                <c:pt idx="9015">
                  <c:v>1.4014199999999999E-2</c:v>
                </c:pt>
                <c:pt idx="9016">
                  <c:v>1.39618E-2</c:v>
                </c:pt>
                <c:pt idx="9017">
                  <c:v>1.21841E-2</c:v>
                </c:pt>
                <c:pt idx="9018">
                  <c:v>1.5619299999999999E-2</c:v>
                </c:pt>
                <c:pt idx="9019">
                  <c:v>1.2436900000000001E-2</c:v>
                </c:pt>
                <c:pt idx="9020">
                  <c:v>2.0566899999999999E-2</c:v>
                </c:pt>
                <c:pt idx="9021">
                  <c:v>1.2016300000000001E-2</c:v>
                </c:pt>
                <c:pt idx="9022">
                  <c:v>7.6494199999999997E-3</c:v>
                </c:pt>
                <c:pt idx="9023">
                  <c:v>7.22027E-3</c:v>
                </c:pt>
                <c:pt idx="9024">
                  <c:v>9.3860599999999999E-3</c:v>
                </c:pt>
                <c:pt idx="9025">
                  <c:v>1.01023E-2</c:v>
                </c:pt>
                <c:pt idx="9026">
                  <c:v>1.0020299999999999E-2</c:v>
                </c:pt>
                <c:pt idx="9027">
                  <c:v>8.1358000000000003E-3</c:v>
                </c:pt>
                <c:pt idx="9028">
                  <c:v>5.6600599999999997E-3</c:v>
                </c:pt>
                <c:pt idx="9029">
                  <c:v>7.18784E-3</c:v>
                </c:pt>
                <c:pt idx="9030">
                  <c:v>1.1393500000000001E-2</c:v>
                </c:pt>
                <c:pt idx="9031">
                  <c:v>1.1252399999999999E-2</c:v>
                </c:pt>
                <c:pt idx="9032">
                  <c:v>4.7426200000000003E-3</c:v>
                </c:pt>
                <c:pt idx="9033">
                  <c:v>5.0125100000000004E-3</c:v>
                </c:pt>
                <c:pt idx="9034">
                  <c:v>-2.2716500000000001E-3</c:v>
                </c:pt>
                <c:pt idx="9035">
                  <c:v>1.9016300000000001E-3</c:v>
                </c:pt>
                <c:pt idx="9036">
                  <c:v>3.7374499999999998E-3</c:v>
                </c:pt>
                <c:pt idx="9037">
                  <c:v>6.7644100000000002E-3</c:v>
                </c:pt>
                <c:pt idx="9038">
                  <c:v>7.2450600000000002E-3</c:v>
                </c:pt>
                <c:pt idx="9039">
                  <c:v>1.6183899999999999E-3</c:v>
                </c:pt>
                <c:pt idx="9040">
                  <c:v>9.6187600000000005E-3</c:v>
                </c:pt>
                <c:pt idx="9041">
                  <c:v>1.0554300000000001E-2</c:v>
                </c:pt>
                <c:pt idx="9042">
                  <c:v>5.3167300000000004E-3</c:v>
                </c:pt>
                <c:pt idx="9043">
                  <c:v>6.9398899999999998E-3</c:v>
                </c:pt>
                <c:pt idx="9044">
                  <c:v>4.1151E-3</c:v>
                </c:pt>
                <c:pt idx="9045">
                  <c:v>6.0615499999999998E-3</c:v>
                </c:pt>
                <c:pt idx="9046">
                  <c:v>7.9813000000000002E-3</c:v>
                </c:pt>
                <c:pt idx="9047">
                  <c:v>1.10397E-2</c:v>
                </c:pt>
                <c:pt idx="9048">
                  <c:v>1.0397E-2</c:v>
                </c:pt>
                <c:pt idx="9049">
                  <c:v>5.5780400000000003E-3</c:v>
                </c:pt>
                <c:pt idx="9050">
                  <c:v>1.13726E-2</c:v>
                </c:pt>
                <c:pt idx="9051">
                  <c:v>1.30329E-2</c:v>
                </c:pt>
                <c:pt idx="9052">
                  <c:v>1.13478E-2</c:v>
                </c:pt>
                <c:pt idx="9053">
                  <c:v>9.0274799999999992E-3</c:v>
                </c:pt>
                <c:pt idx="9054">
                  <c:v>1.34392E-2</c:v>
                </c:pt>
                <c:pt idx="9055">
                  <c:v>8.5945099999999996E-3</c:v>
                </c:pt>
                <c:pt idx="9056">
                  <c:v>1.3312299999999999E-2</c:v>
                </c:pt>
                <c:pt idx="9057">
                  <c:v>1.10846E-2</c:v>
                </c:pt>
                <c:pt idx="9058">
                  <c:v>1.28784E-2</c:v>
                </c:pt>
                <c:pt idx="9059">
                  <c:v>1.55706E-2</c:v>
                </c:pt>
                <c:pt idx="9060">
                  <c:v>1.4089600000000001E-2</c:v>
                </c:pt>
                <c:pt idx="9061">
                  <c:v>1.38578E-2</c:v>
                </c:pt>
                <c:pt idx="9062">
                  <c:v>1.17235E-2</c:v>
                </c:pt>
                <c:pt idx="9063">
                  <c:v>8.02135E-3</c:v>
                </c:pt>
                <c:pt idx="9064">
                  <c:v>8.7738E-3</c:v>
                </c:pt>
                <c:pt idx="9065">
                  <c:v>1.3710999999999999E-2</c:v>
                </c:pt>
                <c:pt idx="9066">
                  <c:v>1.2340500000000001E-2</c:v>
                </c:pt>
                <c:pt idx="9067">
                  <c:v>1.5756599999999999E-2</c:v>
                </c:pt>
                <c:pt idx="9068">
                  <c:v>8.4371600000000008E-3</c:v>
                </c:pt>
                <c:pt idx="9069">
                  <c:v>8.6879699999999997E-3</c:v>
                </c:pt>
                <c:pt idx="9070">
                  <c:v>7.9460099999999999E-3</c:v>
                </c:pt>
                <c:pt idx="9071">
                  <c:v>8.9817000000000004E-3</c:v>
                </c:pt>
                <c:pt idx="9072">
                  <c:v>1.23196E-2</c:v>
                </c:pt>
                <c:pt idx="9073">
                  <c:v>1.3062499999999999E-2</c:v>
                </c:pt>
                <c:pt idx="9074">
                  <c:v>3.4332299999999998E-3</c:v>
                </c:pt>
                <c:pt idx="9075">
                  <c:v>6.9084200000000002E-3</c:v>
                </c:pt>
                <c:pt idx="9076">
                  <c:v>1.5514399999999999E-2</c:v>
                </c:pt>
                <c:pt idx="9077">
                  <c:v>2.11182E-2</c:v>
                </c:pt>
                <c:pt idx="9078">
                  <c:v>1.6825699999999999E-2</c:v>
                </c:pt>
                <c:pt idx="9079">
                  <c:v>1.4329E-2</c:v>
                </c:pt>
                <c:pt idx="9080">
                  <c:v>2.1396600000000002E-2</c:v>
                </c:pt>
                <c:pt idx="9081">
                  <c:v>1.55888E-2</c:v>
                </c:pt>
                <c:pt idx="9082">
                  <c:v>1.77603E-2</c:v>
                </c:pt>
                <c:pt idx="9083">
                  <c:v>2.37103E-2</c:v>
                </c:pt>
                <c:pt idx="9084">
                  <c:v>2.6306199999999998E-2</c:v>
                </c:pt>
                <c:pt idx="9085">
                  <c:v>2.0878799999999999E-2</c:v>
                </c:pt>
                <c:pt idx="9086">
                  <c:v>1.5399899999999999E-2</c:v>
                </c:pt>
                <c:pt idx="9087" formatCode="0.00E+00">
                  <c:v>2.0024299999999998E-2</c:v>
                </c:pt>
                <c:pt idx="9088">
                  <c:v>2.0805400000000002E-2</c:v>
                </c:pt>
                <c:pt idx="9089">
                  <c:v>1.8092199999999999E-2</c:v>
                </c:pt>
                <c:pt idx="9090">
                  <c:v>2.1040900000000001E-2</c:v>
                </c:pt>
                <c:pt idx="9091">
                  <c:v>1.6633999999999999E-2</c:v>
                </c:pt>
                <c:pt idx="9092">
                  <c:v>9.0742099999999992E-3</c:v>
                </c:pt>
                <c:pt idx="9093">
                  <c:v>1.45063E-2</c:v>
                </c:pt>
                <c:pt idx="9094">
                  <c:v>1.54333E-2</c:v>
                </c:pt>
                <c:pt idx="9095">
                  <c:v>1.6230600000000001E-2</c:v>
                </c:pt>
                <c:pt idx="9096">
                  <c:v>1.3019599999999999E-2</c:v>
                </c:pt>
                <c:pt idx="9097">
                  <c:v>1.38998E-2</c:v>
                </c:pt>
                <c:pt idx="9098">
                  <c:v>1.3322799999999999E-2</c:v>
                </c:pt>
                <c:pt idx="9099">
                  <c:v>9.0799299999999999E-3</c:v>
                </c:pt>
                <c:pt idx="9100">
                  <c:v>9.6893299999999995E-3</c:v>
                </c:pt>
                <c:pt idx="9101">
                  <c:v>8.15105E-3</c:v>
                </c:pt>
                <c:pt idx="9102">
                  <c:v>1.51024E-2</c:v>
                </c:pt>
                <c:pt idx="9103">
                  <c:v>9.8352400000000003E-3</c:v>
                </c:pt>
                <c:pt idx="9104">
                  <c:v>7.5912499999999999E-3</c:v>
                </c:pt>
                <c:pt idx="9105">
                  <c:v>1.07613E-2</c:v>
                </c:pt>
                <c:pt idx="9106">
                  <c:v>1.05734E-2</c:v>
                </c:pt>
                <c:pt idx="9107">
                  <c:v>1.37758E-2</c:v>
                </c:pt>
                <c:pt idx="9108">
                  <c:v>1.2022E-2</c:v>
                </c:pt>
                <c:pt idx="9109">
                  <c:v>1.32465E-2</c:v>
                </c:pt>
                <c:pt idx="9110">
                  <c:v>9.9754300000000004E-3</c:v>
                </c:pt>
                <c:pt idx="9111">
                  <c:v>1.19238E-2</c:v>
                </c:pt>
                <c:pt idx="9112">
                  <c:v>5.7630499999999996E-3</c:v>
                </c:pt>
                <c:pt idx="9113">
                  <c:v>1.1720700000000001E-2</c:v>
                </c:pt>
                <c:pt idx="9114">
                  <c:v>9.5167199999999993E-3</c:v>
                </c:pt>
                <c:pt idx="9115">
                  <c:v>9.6187600000000005E-3</c:v>
                </c:pt>
                <c:pt idx="9116">
                  <c:v>9.0637200000000008E-3</c:v>
                </c:pt>
                <c:pt idx="9117">
                  <c:v>7.3528300000000003E-3</c:v>
                </c:pt>
                <c:pt idx="9118">
                  <c:v>9.5558199999999996E-3</c:v>
                </c:pt>
                <c:pt idx="9119">
                  <c:v>8.2511900000000003E-3</c:v>
                </c:pt>
                <c:pt idx="9120">
                  <c:v>9.8495500000000003E-3</c:v>
                </c:pt>
                <c:pt idx="9121">
                  <c:v>6.9551500000000002E-3</c:v>
                </c:pt>
                <c:pt idx="9122">
                  <c:v>1.00842E-2</c:v>
                </c:pt>
                <c:pt idx="9123">
                  <c:v>1.59807E-2</c:v>
                </c:pt>
                <c:pt idx="9124">
                  <c:v>1.39341E-2</c:v>
                </c:pt>
                <c:pt idx="9125">
                  <c:v>1.5893000000000001E-2</c:v>
                </c:pt>
                <c:pt idx="9126">
                  <c:v>1.7829899999999999E-2</c:v>
                </c:pt>
                <c:pt idx="9127">
                  <c:v>8.2349799999999994E-3</c:v>
                </c:pt>
                <c:pt idx="9128">
                  <c:v>5.5847199999999996E-3</c:v>
                </c:pt>
                <c:pt idx="9129">
                  <c:v>1.04866E-2</c:v>
                </c:pt>
                <c:pt idx="9130">
                  <c:v>9.2248899999999995E-3</c:v>
                </c:pt>
                <c:pt idx="9131">
                  <c:v>1.1605300000000001E-2</c:v>
                </c:pt>
                <c:pt idx="9132">
                  <c:v>1.07136E-2</c:v>
                </c:pt>
                <c:pt idx="9133">
                  <c:v>1.2440700000000001E-2</c:v>
                </c:pt>
                <c:pt idx="9134">
                  <c:v>8.2511900000000003E-3</c:v>
                </c:pt>
                <c:pt idx="9135">
                  <c:v>5.4235500000000001E-3</c:v>
                </c:pt>
                <c:pt idx="9136">
                  <c:v>1.2779199999999999E-2</c:v>
                </c:pt>
                <c:pt idx="9137">
                  <c:v>1.3134E-2</c:v>
                </c:pt>
                <c:pt idx="9138">
                  <c:v>8.3084100000000004E-3</c:v>
                </c:pt>
                <c:pt idx="9139">
                  <c:v>5.0039300000000002E-3</c:v>
                </c:pt>
                <c:pt idx="9140">
                  <c:v>7.4663200000000002E-3</c:v>
                </c:pt>
                <c:pt idx="9141">
                  <c:v>6.0443900000000002E-3</c:v>
                </c:pt>
                <c:pt idx="9142">
                  <c:v>2.0284700000000001E-3</c:v>
                </c:pt>
                <c:pt idx="9143">
                  <c:v>9.3278900000000001E-3</c:v>
                </c:pt>
                <c:pt idx="9144">
                  <c:v>6.6013299999999999E-3</c:v>
                </c:pt>
                <c:pt idx="9145">
                  <c:v>5.8765400000000004E-3</c:v>
                </c:pt>
                <c:pt idx="9146">
                  <c:v>3.7374499999999998E-3</c:v>
                </c:pt>
                <c:pt idx="9147">
                  <c:v>2.32029E-3</c:v>
                </c:pt>
                <c:pt idx="9148">
                  <c:v>2.8905900000000002E-3</c:v>
                </c:pt>
                <c:pt idx="9149">
                  <c:v>5.4826700000000003E-3</c:v>
                </c:pt>
                <c:pt idx="9150">
                  <c:v>7.0037800000000002E-3</c:v>
                </c:pt>
                <c:pt idx="9151">
                  <c:v>1.1117E-2</c:v>
                </c:pt>
                <c:pt idx="9152">
                  <c:v>8.4953300000000006E-3</c:v>
                </c:pt>
                <c:pt idx="9153">
                  <c:v>2.6483499999999998E-3</c:v>
                </c:pt>
                <c:pt idx="9154">
                  <c:v>6.8283099999999998E-3</c:v>
                </c:pt>
                <c:pt idx="9155">
                  <c:v>6.0100600000000002E-3</c:v>
                </c:pt>
                <c:pt idx="9156">
                  <c:v>6.6614200000000004E-3</c:v>
                </c:pt>
                <c:pt idx="9157">
                  <c:v>1.07975E-2</c:v>
                </c:pt>
                <c:pt idx="9158">
                  <c:v>6.3924799999999999E-3</c:v>
                </c:pt>
                <c:pt idx="9159">
                  <c:v>1.8205599999999999E-3</c:v>
                </c:pt>
                <c:pt idx="9160">
                  <c:v>8.6488699999999995E-3</c:v>
                </c:pt>
                <c:pt idx="9161">
                  <c:v>8.0814400000000005E-3</c:v>
                </c:pt>
                <c:pt idx="9162">
                  <c:v>6.89983E-3</c:v>
                </c:pt>
                <c:pt idx="9163">
                  <c:v>3.8204200000000002E-3</c:v>
                </c:pt>
                <c:pt idx="9164">
                  <c:v>6.7338900000000002E-3</c:v>
                </c:pt>
                <c:pt idx="9165">
                  <c:v>9.4175300000000003E-3</c:v>
                </c:pt>
                <c:pt idx="9166">
                  <c:v>6.8139999999999997E-3</c:v>
                </c:pt>
                <c:pt idx="9167">
                  <c:v>5.3253199999999997E-3</c:v>
                </c:pt>
                <c:pt idx="9168">
                  <c:v>9.0589499999999996E-3</c:v>
                </c:pt>
                <c:pt idx="9169">
                  <c:v>6.3571900000000004E-3</c:v>
                </c:pt>
                <c:pt idx="9170">
                  <c:v>6.9713600000000002E-3</c:v>
                </c:pt>
                <c:pt idx="9171">
                  <c:v>6.4945200000000002E-3</c:v>
                </c:pt>
                <c:pt idx="9172">
                  <c:v>6.9456099999999996E-3</c:v>
                </c:pt>
                <c:pt idx="9173">
                  <c:v>1.0129000000000001E-2</c:v>
                </c:pt>
                <c:pt idx="9174">
                  <c:v>3.6849999999999999E-3</c:v>
                </c:pt>
                <c:pt idx="9175">
                  <c:v>5.0153699999999999E-3</c:v>
                </c:pt>
                <c:pt idx="9176">
                  <c:v>5.2738200000000002E-3</c:v>
                </c:pt>
                <c:pt idx="9177">
                  <c:v>8.1901600000000001E-3</c:v>
                </c:pt>
                <c:pt idx="9178">
                  <c:v>4.8151000000000001E-3</c:v>
                </c:pt>
                <c:pt idx="9179">
                  <c:v>9.2878300000000004E-3</c:v>
                </c:pt>
                <c:pt idx="9180">
                  <c:v>9.8762499999999996E-3</c:v>
                </c:pt>
                <c:pt idx="9181">
                  <c:v>3.4542100000000001E-3</c:v>
                </c:pt>
                <c:pt idx="9182">
                  <c:v>7.9832099999999993E-3</c:v>
                </c:pt>
                <c:pt idx="9183">
                  <c:v>6.7205399999999997E-3</c:v>
                </c:pt>
                <c:pt idx="9184">
                  <c:v>1.30863E-2</c:v>
                </c:pt>
                <c:pt idx="9185">
                  <c:v>2.5415400000000001E-3</c:v>
                </c:pt>
                <c:pt idx="9186">
                  <c:v>9.2754399999999994E-3</c:v>
                </c:pt>
                <c:pt idx="9187">
                  <c:v>3.41129E-3</c:v>
                </c:pt>
                <c:pt idx="9188">
                  <c:v>4.8179599999999996E-3</c:v>
                </c:pt>
                <c:pt idx="9189">
                  <c:v>3.1509400000000001E-3</c:v>
                </c:pt>
                <c:pt idx="9190">
                  <c:v>1.0020299999999999E-2</c:v>
                </c:pt>
                <c:pt idx="9191">
                  <c:v>1.06459E-2</c:v>
                </c:pt>
                <c:pt idx="9192">
                  <c:v>1.9979500000000001E-3</c:v>
                </c:pt>
                <c:pt idx="9193">
                  <c:v>7.6742199999999998E-3</c:v>
                </c:pt>
                <c:pt idx="9194">
                  <c:v>8.1205400000000007E-3</c:v>
                </c:pt>
                <c:pt idx="9195">
                  <c:v>8.9674000000000004E-3</c:v>
                </c:pt>
                <c:pt idx="9196">
                  <c:v>5.8155100000000003E-3</c:v>
                </c:pt>
                <c:pt idx="9197">
                  <c:v>5.7773599999999996E-3</c:v>
                </c:pt>
                <c:pt idx="9198">
                  <c:v>3.7374499999999998E-3</c:v>
                </c:pt>
                <c:pt idx="9199">
                  <c:v>2.0074799999999999E-3</c:v>
                </c:pt>
                <c:pt idx="9200">
                  <c:v>7.0609999999999996E-3</c:v>
                </c:pt>
                <c:pt idx="9201">
                  <c:v>4.0054299999999999E-3</c:v>
                </c:pt>
                <c:pt idx="9202">
                  <c:v>1.08051E-3</c:v>
                </c:pt>
                <c:pt idx="9203">
                  <c:v>3.6335E-3</c:v>
                </c:pt>
                <c:pt idx="9204">
                  <c:v>1.05209E-2</c:v>
                </c:pt>
                <c:pt idx="9205">
                  <c:v>1.54009E-2</c:v>
                </c:pt>
                <c:pt idx="9206">
                  <c:v>9.8638500000000004E-3</c:v>
                </c:pt>
                <c:pt idx="9207" formatCode="0.00E+00">
                  <c:v>9.5291100000000004E-3</c:v>
                </c:pt>
                <c:pt idx="9208">
                  <c:v>5.0182300000000003E-3</c:v>
                </c:pt>
                <c:pt idx="9209">
                  <c:v>7.9488800000000002E-3</c:v>
                </c:pt>
                <c:pt idx="9210">
                  <c:v>4.8885300000000003E-3</c:v>
                </c:pt>
                <c:pt idx="9211">
                  <c:v>6.43349E-3</c:v>
                </c:pt>
                <c:pt idx="9212">
                  <c:v>8.0051400000000009E-3</c:v>
                </c:pt>
                <c:pt idx="9213">
                  <c:v>6.9122300000000001E-3</c:v>
                </c:pt>
                <c:pt idx="9214">
                  <c:v>7.7381100000000003E-3</c:v>
                </c:pt>
                <c:pt idx="9215">
                  <c:v>2.24018E-3</c:v>
                </c:pt>
                <c:pt idx="9216">
                  <c:v>2.0589800000000002E-3</c:v>
                </c:pt>
                <c:pt idx="9217">
                  <c:v>7.13921E-3</c:v>
                </c:pt>
                <c:pt idx="9218">
                  <c:v>7.9965599999999998E-3</c:v>
                </c:pt>
                <c:pt idx="9219">
                  <c:v>-4.3649700000000001E-3</c:v>
                </c:pt>
                <c:pt idx="9220">
                  <c:v>-5.5561100000000004E-3</c:v>
                </c:pt>
                <c:pt idx="9221">
                  <c:v>-6.3190499999999997E-3</c:v>
                </c:pt>
                <c:pt idx="9222">
                  <c:v>-3.2148400000000001E-3</c:v>
                </c:pt>
                <c:pt idx="9223">
                  <c:v>5.3997000000000003E-3</c:v>
                </c:pt>
                <c:pt idx="9224">
                  <c:v>3.4942599999999999E-3</c:v>
                </c:pt>
                <c:pt idx="9225">
                  <c:v>2.6283299999999999E-3</c:v>
                </c:pt>
                <c:pt idx="9226">
                  <c:v>-1.4114399999999999E-3</c:v>
                </c:pt>
                <c:pt idx="9227">
                  <c:v>-3.4141499999999999E-3</c:v>
                </c:pt>
                <c:pt idx="9228">
                  <c:v>-3.2405899999999998E-3</c:v>
                </c:pt>
                <c:pt idx="9229">
                  <c:v>-1.80912E-3</c:v>
                </c:pt>
                <c:pt idx="9230">
                  <c:v>-5.4073300000000001E-3</c:v>
                </c:pt>
                <c:pt idx="9231">
                  <c:v>-9.82857E-3</c:v>
                </c:pt>
                <c:pt idx="9232">
                  <c:v>-6.8092300000000003E-3</c:v>
                </c:pt>
                <c:pt idx="9233">
                  <c:v>-4.5747799999999996E-3</c:v>
                </c:pt>
                <c:pt idx="9234">
                  <c:v>-1.8043499999999999E-3</c:v>
                </c:pt>
                <c:pt idx="9235">
                  <c:v>-4.8828099999999996E-3</c:v>
                </c:pt>
                <c:pt idx="9236">
                  <c:v>7.3718999999999998E-4</c:v>
                </c:pt>
                <c:pt idx="9237">
                  <c:v>-6.3104600000000004E-3</c:v>
                </c:pt>
                <c:pt idx="9238">
                  <c:v>-6.2360799999999997E-3</c:v>
                </c:pt>
                <c:pt idx="9239">
                  <c:v>-7.3671300000000004E-3</c:v>
                </c:pt>
                <c:pt idx="9240">
                  <c:v>-5.26714E-3</c:v>
                </c:pt>
                <c:pt idx="9241">
                  <c:v>-7.2469700000000001E-3</c:v>
                </c:pt>
                <c:pt idx="9242">
                  <c:v>-5.7210899999999999E-3</c:v>
                </c:pt>
                <c:pt idx="9243">
                  <c:v>-7.18784E-3</c:v>
                </c:pt>
                <c:pt idx="9244">
                  <c:v>-7.5979200000000002E-3</c:v>
                </c:pt>
                <c:pt idx="9245">
                  <c:v>-9.1772099999999999E-3</c:v>
                </c:pt>
                <c:pt idx="9246">
                  <c:v>-1.0862399999999999E-2</c:v>
                </c:pt>
                <c:pt idx="9247">
                  <c:v>-1.08328E-2</c:v>
                </c:pt>
                <c:pt idx="9248">
                  <c:v>-1.4115300000000001E-2</c:v>
                </c:pt>
                <c:pt idx="9249">
                  <c:v>-1.2422600000000001E-2</c:v>
                </c:pt>
                <c:pt idx="9250">
                  <c:v>-1.22471E-2</c:v>
                </c:pt>
                <c:pt idx="9251">
                  <c:v>-1.03064E-2</c:v>
                </c:pt>
                <c:pt idx="9252">
                  <c:v>-1.1339200000000001E-2</c:v>
                </c:pt>
                <c:pt idx="9253">
                  <c:v>-1.21279E-2</c:v>
                </c:pt>
                <c:pt idx="9254">
                  <c:v>-1.3051999999999999E-2</c:v>
                </c:pt>
                <c:pt idx="9255">
                  <c:v>-1.2445400000000001E-2</c:v>
                </c:pt>
                <c:pt idx="9256">
                  <c:v>-1.4248800000000001E-2</c:v>
                </c:pt>
                <c:pt idx="9257">
                  <c:v>-8.7165799999999998E-3</c:v>
                </c:pt>
                <c:pt idx="9258">
                  <c:v>-6.9665899999999999E-3</c:v>
                </c:pt>
                <c:pt idx="9259" formatCode="0.00E+00">
                  <c:v>-6.8759900000000002E-3</c:v>
                </c:pt>
                <c:pt idx="9260">
                  <c:v>-1.1180900000000001E-2</c:v>
                </c:pt>
                <c:pt idx="9261">
                  <c:v>-6.5774900000000001E-3</c:v>
                </c:pt>
                <c:pt idx="9262">
                  <c:v>-8.2282999999999992E-3</c:v>
                </c:pt>
                <c:pt idx="9263">
                  <c:v>-8.4543199999999995E-3</c:v>
                </c:pt>
                <c:pt idx="9264">
                  <c:v>-5.76401E-3</c:v>
                </c:pt>
                <c:pt idx="9265">
                  <c:v>-7.0714999999999997E-3</c:v>
                </c:pt>
                <c:pt idx="9266">
                  <c:v>-7.9488800000000002E-3</c:v>
                </c:pt>
                <c:pt idx="9267">
                  <c:v>-1.00584E-2</c:v>
                </c:pt>
                <c:pt idx="9268">
                  <c:v>-1.11456E-2</c:v>
                </c:pt>
                <c:pt idx="9269">
                  <c:v>-1.15604E-2</c:v>
                </c:pt>
                <c:pt idx="9270">
                  <c:v>-6.2131900000000004E-3</c:v>
                </c:pt>
                <c:pt idx="9271">
                  <c:v>-7.0476499999999999E-3</c:v>
                </c:pt>
                <c:pt idx="9272">
                  <c:v>-2.8705599999999999E-3</c:v>
                </c:pt>
                <c:pt idx="9273">
                  <c:v>-4.9839000000000003E-3</c:v>
                </c:pt>
                <c:pt idx="9274" formatCode="0.00E+00">
                  <c:v>-5.93853E-3</c:v>
                </c:pt>
                <c:pt idx="9275">
                  <c:v>-3.18527E-3</c:v>
                </c:pt>
                <c:pt idx="9276">
                  <c:v>-6.4268099999999998E-3</c:v>
                </c:pt>
                <c:pt idx="9277">
                  <c:v>-3.1499900000000001E-3</c:v>
                </c:pt>
                <c:pt idx="9278">
                  <c:v>-2.9869100000000002E-3</c:v>
                </c:pt>
                <c:pt idx="9279">
                  <c:v>-2.0980799999999999E-4</c:v>
                </c:pt>
                <c:pt idx="9280">
                  <c:v>-4.6176899999999998E-3</c:v>
                </c:pt>
                <c:pt idx="9281">
                  <c:v>-6.7834899999999997E-3</c:v>
                </c:pt>
                <c:pt idx="9282" formatCode="0.00E+00">
                  <c:v>-1.90735E-6</c:v>
                </c:pt>
                <c:pt idx="9283">
                  <c:v>-1.3475399999999999E-3</c:v>
                </c:pt>
                <c:pt idx="9284" formatCode="0.00E+00">
                  <c:v>-2.2125199999999999E-3</c:v>
                </c:pt>
                <c:pt idx="9285">
                  <c:v>2.2792799999999998E-3</c:v>
                </c:pt>
                <c:pt idx="9286">
                  <c:v>-1.8835099999999999E-3</c:v>
                </c:pt>
                <c:pt idx="9287">
                  <c:v>-7.4481999999999999E-4</c:v>
                </c:pt>
                <c:pt idx="9288">
                  <c:v>-4.9381299999999998E-3</c:v>
                </c:pt>
                <c:pt idx="9289">
                  <c:v>-2.3803700000000001E-3</c:v>
                </c:pt>
                <c:pt idx="9290">
                  <c:v>-3.8890800000000001E-3</c:v>
                </c:pt>
                <c:pt idx="9291" formatCode="0.00E+00">
                  <c:v>-3.8146999999999999E-3</c:v>
                </c:pt>
                <c:pt idx="9292">
                  <c:v>-4.7111499999999999E-3</c:v>
                </c:pt>
                <c:pt idx="9293">
                  <c:v>-1.1310599999999999E-3</c:v>
                </c:pt>
                <c:pt idx="9294">
                  <c:v>-2.1734200000000001E-3</c:v>
                </c:pt>
                <c:pt idx="9295">
                  <c:v>-5.9328100000000002E-3</c:v>
                </c:pt>
                <c:pt idx="9296">
                  <c:v>-1.1539499999999999E-2</c:v>
                </c:pt>
                <c:pt idx="9297">
                  <c:v>-7.3680899999999999E-3</c:v>
                </c:pt>
                <c:pt idx="9298">
                  <c:v>-8.7747599999999995E-3</c:v>
                </c:pt>
                <c:pt idx="9299">
                  <c:v>-6.7701300000000001E-3</c:v>
                </c:pt>
                <c:pt idx="9300">
                  <c:v>-7.4768100000000004E-3</c:v>
                </c:pt>
                <c:pt idx="9301">
                  <c:v>-1.11237E-2</c:v>
                </c:pt>
                <c:pt idx="9302">
                  <c:v>-7.5950599999999998E-3</c:v>
                </c:pt>
                <c:pt idx="9303">
                  <c:v>-7.2450600000000002E-3</c:v>
                </c:pt>
                <c:pt idx="9304">
                  <c:v>-9.52625E-3</c:v>
                </c:pt>
                <c:pt idx="9305">
                  <c:v>-1.5332200000000001E-2</c:v>
                </c:pt>
                <c:pt idx="9306">
                  <c:v>-9.6435500000000007E-3</c:v>
                </c:pt>
                <c:pt idx="9307">
                  <c:v>-1.15862E-2</c:v>
                </c:pt>
                <c:pt idx="9308">
                  <c:v>-1.3901699999999999E-2</c:v>
                </c:pt>
                <c:pt idx="9309">
                  <c:v>-1.80197E-2</c:v>
                </c:pt>
                <c:pt idx="9310">
                  <c:v>-1.5916799999999998E-2</c:v>
                </c:pt>
                <c:pt idx="9311">
                  <c:v>-6.1988800000000004E-3</c:v>
                </c:pt>
                <c:pt idx="9312">
                  <c:v>-8.6965600000000007E-3</c:v>
                </c:pt>
                <c:pt idx="9313">
                  <c:v>-1.41239E-2</c:v>
                </c:pt>
                <c:pt idx="9314">
                  <c:v>-1.67923E-2</c:v>
                </c:pt>
                <c:pt idx="9315">
                  <c:v>-1.3121600000000001E-2</c:v>
                </c:pt>
                <c:pt idx="9316">
                  <c:v>-1.474E-2</c:v>
                </c:pt>
                <c:pt idx="9317">
                  <c:v>-1.6559600000000001E-2</c:v>
                </c:pt>
                <c:pt idx="9318">
                  <c:v>-1.63593E-2</c:v>
                </c:pt>
                <c:pt idx="9319">
                  <c:v>-1.33743E-2</c:v>
                </c:pt>
                <c:pt idx="9320">
                  <c:v>-1.4874500000000001E-2</c:v>
                </c:pt>
                <c:pt idx="9321">
                  <c:v>-1.55468E-2</c:v>
                </c:pt>
                <c:pt idx="9322">
                  <c:v>-1.52912E-2</c:v>
                </c:pt>
                <c:pt idx="9323" formatCode="0.00E+00">
                  <c:v>-1.6785600000000001E-2</c:v>
                </c:pt>
                <c:pt idx="9324">
                  <c:v>-1.9808800000000001E-2</c:v>
                </c:pt>
                <c:pt idx="9325">
                  <c:v>-1.6686400000000001E-2</c:v>
                </c:pt>
                <c:pt idx="9326">
                  <c:v>-1.62992E-2</c:v>
                </c:pt>
                <c:pt idx="9327">
                  <c:v>-1.5657399999999998E-2</c:v>
                </c:pt>
                <c:pt idx="9328">
                  <c:v>-8.8119500000000007E-3</c:v>
                </c:pt>
                <c:pt idx="9329">
                  <c:v>-1.5108099999999999E-2</c:v>
                </c:pt>
                <c:pt idx="9330" formatCode="0.00E+00">
                  <c:v>-1.58453E-2</c:v>
                </c:pt>
                <c:pt idx="9331">
                  <c:v>-1.11752E-2</c:v>
                </c:pt>
                <c:pt idx="9332">
                  <c:v>-1.1533699999999999E-2</c:v>
                </c:pt>
                <c:pt idx="9333">
                  <c:v>-8.0327999999999997E-3</c:v>
                </c:pt>
                <c:pt idx="9334">
                  <c:v>-1.0136600000000001E-2</c:v>
                </c:pt>
                <c:pt idx="9335">
                  <c:v>-1.18666E-2</c:v>
                </c:pt>
                <c:pt idx="9336">
                  <c:v>-1.15843E-2</c:v>
                </c:pt>
                <c:pt idx="9337">
                  <c:v>-9.2725800000000008E-3</c:v>
                </c:pt>
                <c:pt idx="9338">
                  <c:v>-8.1081399999999998E-3</c:v>
                </c:pt>
                <c:pt idx="9339">
                  <c:v>-1.55678E-2</c:v>
                </c:pt>
                <c:pt idx="9340">
                  <c:v>-1.3195999999999999E-2</c:v>
                </c:pt>
                <c:pt idx="9341">
                  <c:v>-6.5402999999999998E-3</c:v>
                </c:pt>
                <c:pt idx="9342">
                  <c:v>-1.3038599999999999E-2</c:v>
                </c:pt>
                <c:pt idx="9343">
                  <c:v>-1.24779E-2</c:v>
                </c:pt>
                <c:pt idx="9344">
                  <c:v>-1.27773E-2</c:v>
                </c:pt>
                <c:pt idx="9345">
                  <c:v>-6.2198599999999998E-3</c:v>
                </c:pt>
                <c:pt idx="9346">
                  <c:v>-1.15099E-2</c:v>
                </c:pt>
                <c:pt idx="9347">
                  <c:v>-1.5655499999999999E-2</c:v>
                </c:pt>
                <c:pt idx="9348" formatCode="0.00E+00">
                  <c:v>-1.03359E-2</c:v>
                </c:pt>
                <c:pt idx="9349">
                  <c:v>-7.5807599999999998E-3</c:v>
                </c:pt>
                <c:pt idx="9350">
                  <c:v>-1.17416E-2</c:v>
                </c:pt>
                <c:pt idx="9351">
                  <c:v>-1.0028799999999999E-2</c:v>
                </c:pt>
                <c:pt idx="9352">
                  <c:v>-1.0423699999999999E-2</c:v>
                </c:pt>
                <c:pt idx="9353">
                  <c:v>-1.4100100000000001E-2</c:v>
                </c:pt>
                <c:pt idx="9354">
                  <c:v>-1.6628299999999999E-2</c:v>
                </c:pt>
                <c:pt idx="9355">
                  <c:v>-1.13182E-2</c:v>
                </c:pt>
                <c:pt idx="9356">
                  <c:v>-8.9588199999999993E-3</c:v>
                </c:pt>
                <c:pt idx="9357">
                  <c:v>-9.1161699999999998E-3</c:v>
                </c:pt>
                <c:pt idx="9358">
                  <c:v>-5.55325E-3</c:v>
                </c:pt>
                <c:pt idx="9359">
                  <c:v>-9.3908299999999993E-3</c:v>
                </c:pt>
                <c:pt idx="9360">
                  <c:v>-6.8550099999999999E-3</c:v>
                </c:pt>
                <c:pt idx="9361">
                  <c:v>-1.11065E-2</c:v>
                </c:pt>
                <c:pt idx="9362">
                  <c:v>-1.12505E-2</c:v>
                </c:pt>
                <c:pt idx="9363">
                  <c:v>-8.6507800000000003E-3</c:v>
                </c:pt>
                <c:pt idx="9364">
                  <c:v>-5.9185000000000001E-3</c:v>
                </c:pt>
                <c:pt idx="9365">
                  <c:v>-4.7721899999999999E-3</c:v>
                </c:pt>
                <c:pt idx="9366">
                  <c:v>-7.4062299999999998E-3</c:v>
                </c:pt>
                <c:pt idx="9367">
                  <c:v>-5.8975199999999998E-3</c:v>
                </c:pt>
                <c:pt idx="9368">
                  <c:v>-5.2080199999999998E-3</c:v>
                </c:pt>
                <c:pt idx="9369">
                  <c:v>-4.2171500000000002E-3</c:v>
                </c:pt>
                <c:pt idx="9370">
                  <c:v>-2.1715200000000001E-3</c:v>
                </c:pt>
                <c:pt idx="9371">
                  <c:v>-5.5427599999999999E-3</c:v>
                </c:pt>
                <c:pt idx="9372">
                  <c:v>-9.5901500000000004E-3</c:v>
                </c:pt>
                <c:pt idx="9373">
                  <c:v>-7.5397499999999996E-3</c:v>
                </c:pt>
                <c:pt idx="9374">
                  <c:v>-4.2200099999999997E-3</c:v>
                </c:pt>
                <c:pt idx="9375">
                  <c:v>-1.76907E-3</c:v>
                </c:pt>
                <c:pt idx="9376">
                  <c:v>-7.7772099999999997E-3</c:v>
                </c:pt>
                <c:pt idx="9377">
                  <c:v>-8.7490099999999998E-3</c:v>
                </c:pt>
                <c:pt idx="9378">
                  <c:v>-9.7770700000000006E-3</c:v>
                </c:pt>
                <c:pt idx="9379">
                  <c:v>-1.27096E-2</c:v>
                </c:pt>
                <c:pt idx="9380">
                  <c:v>-1.0179499999999999E-2</c:v>
                </c:pt>
                <c:pt idx="9381">
                  <c:v>-5.26714E-3</c:v>
                </c:pt>
                <c:pt idx="9382">
                  <c:v>-1.2016300000000001E-2</c:v>
                </c:pt>
                <c:pt idx="9383">
                  <c:v>-1.41268E-2</c:v>
                </c:pt>
                <c:pt idx="9384">
                  <c:v>-1.49231E-2</c:v>
                </c:pt>
                <c:pt idx="9385">
                  <c:v>-1.4409999999999999E-2</c:v>
                </c:pt>
                <c:pt idx="9386">
                  <c:v>-1.11065E-2</c:v>
                </c:pt>
                <c:pt idx="9387">
                  <c:v>-1.3278999999999999E-2</c:v>
                </c:pt>
                <c:pt idx="9388">
                  <c:v>-2.0790099999999999E-2</c:v>
                </c:pt>
                <c:pt idx="9389">
                  <c:v>-1.44958E-2</c:v>
                </c:pt>
                <c:pt idx="9390">
                  <c:v>-1.6881E-2</c:v>
                </c:pt>
                <c:pt idx="9391">
                  <c:v>-1.06106E-2</c:v>
                </c:pt>
                <c:pt idx="9392">
                  <c:v>-9.6998199999999996E-3</c:v>
                </c:pt>
                <c:pt idx="9393">
                  <c:v>-1.4974599999999999E-2</c:v>
                </c:pt>
                <c:pt idx="9394" formatCode="0.00E+00">
                  <c:v>-1.9165000000000001E-2</c:v>
                </c:pt>
                <c:pt idx="9395">
                  <c:v>-1.6454699999999999E-2</c:v>
                </c:pt>
                <c:pt idx="9396">
                  <c:v>-1.1649100000000001E-2</c:v>
                </c:pt>
                <c:pt idx="9397">
                  <c:v>-1.2083999999999999E-2</c:v>
                </c:pt>
                <c:pt idx="9398">
                  <c:v>-8.9511899999999995E-3</c:v>
                </c:pt>
                <c:pt idx="9399">
                  <c:v>-1.33896E-2</c:v>
                </c:pt>
                <c:pt idx="9400">
                  <c:v>-7.3556899999999998E-3</c:v>
                </c:pt>
                <c:pt idx="9401">
                  <c:v>-1.4608400000000001E-2</c:v>
                </c:pt>
                <c:pt idx="9402">
                  <c:v>-1.4316600000000001E-2</c:v>
                </c:pt>
                <c:pt idx="9403">
                  <c:v>-1.6056999999999998E-2</c:v>
                </c:pt>
                <c:pt idx="9404">
                  <c:v>-1.6984900000000001E-2</c:v>
                </c:pt>
                <c:pt idx="9405">
                  <c:v>-1.22814E-2</c:v>
                </c:pt>
                <c:pt idx="9406">
                  <c:v>-1.43318E-2</c:v>
                </c:pt>
                <c:pt idx="9407">
                  <c:v>-1.3876899999999999E-2</c:v>
                </c:pt>
                <c:pt idx="9408">
                  <c:v>-9.9840199999999997E-3</c:v>
                </c:pt>
                <c:pt idx="9409">
                  <c:v>-1.0621999999999999E-2</c:v>
                </c:pt>
                <c:pt idx="9410">
                  <c:v>-1.4748600000000001E-2</c:v>
                </c:pt>
                <c:pt idx="9411">
                  <c:v>-1.36385E-2</c:v>
                </c:pt>
                <c:pt idx="9412">
                  <c:v>-1.52826E-2</c:v>
                </c:pt>
                <c:pt idx="9413">
                  <c:v>-1.55449E-2</c:v>
                </c:pt>
                <c:pt idx="9414">
                  <c:v>-1.53008E-2</c:v>
                </c:pt>
                <c:pt idx="9415">
                  <c:v>-1.46608E-2</c:v>
                </c:pt>
                <c:pt idx="9416">
                  <c:v>-1.38359E-2</c:v>
                </c:pt>
                <c:pt idx="9417">
                  <c:v>-1.16673E-2</c:v>
                </c:pt>
                <c:pt idx="9418">
                  <c:v>-1.7979599999999998E-2</c:v>
                </c:pt>
                <c:pt idx="9419">
                  <c:v>-1.83725E-2</c:v>
                </c:pt>
                <c:pt idx="9420">
                  <c:v>-2.19069E-2</c:v>
                </c:pt>
                <c:pt idx="9421">
                  <c:v>-1.74284E-2</c:v>
                </c:pt>
                <c:pt idx="9422">
                  <c:v>-1.7174700000000001E-2</c:v>
                </c:pt>
                <c:pt idx="9423">
                  <c:v>-1.79081E-2</c:v>
                </c:pt>
                <c:pt idx="9424">
                  <c:v>-2.2234E-2</c:v>
                </c:pt>
                <c:pt idx="9425">
                  <c:v>-1.6703599999999999E-2</c:v>
                </c:pt>
                <c:pt idx="9426">
                  <c:v>-1.42918E-2</c:v>
                </c:pt>
                <c:pt idx="9427">
                  <c:v>-1.75085E-2</c:v>
                </c:pt>
                <c:pt idx="9428">
                  <c:v>-1.6416500000000001E-2</c:v>
                </c:pt>
                <c:pt idx="9429">
                  <c:v>-1.32952E-2</c:v>
                </c:pt>
                <c:pt idx="9430">
                  <c:v>-1.3103500000000001E-2</c:v>
                </c:pt>
                <c:pt idx="9431">
                  <c:v>-1.3870199999999999E-2</c:v>
                </c:pt>
                <c:pt idx="9432">
                  <c:v>-1.05047E-2</c:v>
                </c:pt>
                <c:pt idx="9433">
                  <c:v>-1.3005299999999999E-2</c:v>
                </c:pt>
                <c:pt idx="9434">
                  <c:v>-8.2130399999999996E-3</c:v>
                </c:pt>
                <c:pt idx="9435">
                  <c:v>-1.3217899999999999E-2</c:v>
                </c:pt>
                <c:pt idx="9436">
                  <c:v>-1.0719299999999999E-2</c:v>
                </c:pt>
                <c:pt idx="9437">
                  <c:v>-1.26944E-2</c:v>
                </c:pt>
                <c:pt idx="9438">
                  <c:v>-7.09057E-3</c:v>
                </c:pt>
                <c:pt idx="9439">
                  <c:v>-1.0785100000000001E-2</c:v>
                </c:pt>
                <c:pt idx="9440">
                  <c:v>-8.2845699999999998E-3</c:v>
                </c:pt>
                <c:pt idx="9441">
                  <c:v>-3.0117E-3</c:v>
                </c:pt>
                <c:pt idx="9442">
                  <c:v>-8.9807499999999992E-3</c:v>
                </c:pt>
                <c:pt idx="9443">
                  <c:v>-8.37421E-3</c:v>
                </c:pt>
                <c:pt idx="9444">
                  <c:v>-1.4110599999999999E-2</c:v>
                </c:pt>
                <c:pt idx="9445">
                  <c:v>-2.0040499999999999E-2</c:v>
                </c:pt>
                <c:pt idx="9446">
                  <c:v>-1.9350099999999999E-2</c:v>
                </c:pt>
                <c:pt idx="9447">
                  <c:v>-1.6480399999999999E-2</c:v>
                </c:pt>
                <c:pt idx="9448">
                  <c:v>-1.22509E-2</c:v>
                </c:pt>
                <c:pt idx="9449">
                  <c:v>-1.0172799999999999E-2</c:v>
                </c:pt>
                <c:pt idx="9450">
                  <c:v>-1.5601200000000001E-2</c:v>
                </c:pt>
                <c:pt idx="9451">
                  <c:v>-1.84975E-2</c:v>
                </c:pt>
                <c:pt idx="9452">
                  <c:v>-1.7647699999999999E-2</c:v>
                </c:pt>
                <c:pt idx="9453">
                  <c:v>-1.32198E-2</c:v>
                </c:pt>
                <c:pt idx="9454">
                  <c:v>-1.9298599999999999E-2</c:v>
                </c:pt>
                <c:pt idx="9455">
                  <c:v>-1.5543899999999999E-2</c:v>
                </c:pt>
                <c:pt idx="9456">
                  <c:v>-2.06223E-2</c:v>
                </c:pt>
                <c:pt idx="9457">
                  <c:v>-1.5714599999999999E-2</c:v>
                </c:pt>
                <c:pt idx="9458">
                  <c:v>-1.37959E-2</c:v>
                </c:pt>
                <c:pt idx="9459">
                  <c:v>-1.66626E-2</c:v>
                </c:pt>
                <c:pt idx="9460">
                  <c:v>-1.6967800000000002E-2</c:v>
                </c:pt>
                <c:pt idx="9461">
                  <c:v>-1.44796E-2</c:v>
                </c:pt>
                <c:pt idx="9462">
                  <c:v>-1.7854700000000001E-2</c:v>
                </c:pt>
                <c:pt idx="9463">
                  <c:v>-1.7117500000000001E-2</c:v>
                </c:pt>
                <c:pt idx="9464">
                  <c:v>-1.3067199999999999E-2</c:v>
                </c:pt>
                <c:pt idx="9465">
                  <c:v>-1.1265799999999999E-2</c:v>
                </c:pt>
                <c:pt idx="9466">
                  <c:v>-7.06005E-3</c:v>
                </c:pt>
                <c:pt idx="9467">
                  <c:v>-9.2935599999999993E-3</c:v>
                </c:pt>
                <c:pt idx="9468">
                  <c:v>-8.4037799999999996E-3</c:v>
                </c:pt>
                <c:pt idx="9469">
                  <c:v>-9.5481899999999998E-3</c:v>
                </c:pt>
                <c:pt idx="9470">
                  <c:v>-6.8426099999999998E-3</c:v>
                </c:pt>
                <c:pt idx="9471">
                  <c:v>-9.3421900000000002E-3</c:v>
                </c:pt>
                <c:pt idx="9472">
                  <c:v>1.0967300000000001E-4</c:v>
                </c:pt>
                <c:pt idx="9473">
                  <c:v>-5.1879900000000002E-4</c:v>
                </c:pt>
                <c:pt idx="9474" formatCode="0.00E+00">
                  <c:v>-1.90735E-5</c:v>
                </c:pt>
                <c:pt idx="9475">
                  <c:v>6.3896200000000004E-3</c:v>
                </c:pt>
                <c:pt idx="9476">
                  <c:v>4.5318600000000004E-3</c:v>
                </c:pt>
                <c:pt idx="9477">
                  <c:v>7.7066399999999998E-3</c:v>
                </c:pt>
                <c:pt idx="9478">
                  <c:v>7.65228E-3</c:v>
                </c:pt>
                <c:pt idx="9479">
                  <c:v>3.0336400000000002E-3</c:v>
                </c:pt>
                <c:pt idx="9480">
                  <c:v>2.3946800000000002E-3</c:v>
                </c:pt>
                <c:pt idx="9481">
                  <c:v>4.8255900000000003E-4</c:v>
                </c:pt>
                <c:pt idx="9482">
                  <c:v>8.8071799999999995E-3</c:v>
                </c:pt>
                <c:pt idx="9483">
                  <c:v>1.13306E-2</c:v>
                </c:pt>
                <c:pt idx="9484">
                  <c:v>5.3081500000000002E-3</c:v>
                </c:pt>
                <c:pt idx="9485">
                  <c:v>3.0946699999999999E-3</c:v>
                </c:pt>
                <c:pt idx="9486">
                  <c:v>-4.7016099999999997E-4</c:v>
                </c:pt>
                <c:pt idx="9487">
                  <c:v>-2.0255999999999998E-3</c:v>
                </c:pt>
                <c:pt idx="9488">
                  <c:v>5.00965E-3</c:v>
                </c:pt>
                <c:pt idx="9489">
                  <c:v>2.8162E-3</c:v>
                </c:pt>
                <c:pt idx="9490">
                  <c:v>1.45721E-3</c:v>
                </c:pt>
                <c:pt idx="9491">
                  <c:v>-4.32396E-3</c:v>
                </c:pt>
                <c:pt idx="9492">
                  <c:v>-1.2292900000000001E-3</c:v>
                </c:pt>
                <c:pt idx="9493">
                  <c:v>2.7942700000000001E-4</c:v>
                </c:pt>
                <c:pt idx="9494" formatCode="0.00E+00">
                  <c:v>-8.5830700000000005E-6</c:v>
                </c:pt>
                <c:pt idx="9495">
                  <c:v>-8.7013200000000002E-3</c:v>
                </c:pt>
                <c:pt idx="9496">
                  <c:v>-5.87368E-3</c:v>
                </c:pt>
                <c:pt idx="9497">
                  <c:v>-4.6043400000000002E-3</c:v>
                </c:pt>
                <c:pt idx="9498">
                  <c:v>-3.6115600000000002E-3</c:v>
                </c:pt>
                <c:pt idx="9499">
                  <c:v>-3.87478E-3</c:v>
                </c:pt>
                <c:pt idx="9500">
                  <c:v>-8.6488699999999995E-3</c:v>
                </c:pt>
                <c:pt idx="9501">
                  <c:v>-5.37682E-3</c:v>
                </c:pt>
                <c:pt idx="9502">
                  <c:v>-6.4621000000000001E-3</c:v>
                </c:pt>
                <c:pt idx="9503">
                  <c:v>-8.6383799999999993E-3</c:v>
                </c:pt>
                <c:pt idx="9504">
                  <c:v>-3.7899000000000001E-3</c:v>
                </c:pt>
                <c:pt idx="9505">
                  <c:v>-4.7292699999999998E-3</c:v>
                </c:pt>
                <c:pt idx="9506">
                  <c:v>-5.2909899999999998E-3</c:v>
                </c:pt>
                <c:pt idx="9507">
                  <c:v>-8.1014599999999996E-3</c:v>
                </c:pt>
                <c:pt idx="9508">
                  <c:v>-7.52449E-3</c:v>
                </c:pt>
                <c:pt idx="9509">
                  <c:v>-7.8878400000000001E-3</c:v>
                </c:pt>
                <c:pt idx="9510">
                  <c:v>-3.6849999999999999E-3</c:v>
                </c:pt>
                <c:pt idx="9511">
                  <c:v>-6.43349E-3</c:v>
                </c:pt>
                <c:pt idx="9512">
                  <c:v>-9.5758400000000004E-3</c:v>
                </c:pt>
                <c:pt idx="9513">
                  <c:v>-1.2304300000000001E-2</c:v>
                </c:pt>
                <c:pt idx="9514">
                  <c:v>-1.4896400000000001E-2</c:v>
                </c:pt>
                <c:pt idx="9515">
                  <c:v>-1.1572799999999999E-2</c:v>
                </c:pt>
                <c:pt idx="9516">
                  <c:v>-1.6433699999999999E-2</c:v>
                </c:pt>
                <c:pt idx="9517">
                  <c:v>-1.79653E-2</c:v>
                </c:pt>
                <c:pt idx="9518">
                  <c:v>-1.48144E-2</c:v>
                </c:pt>
                <c:pt idx="9519">
                  <c:v>-1.45168E-2</c:v>
                </c:pt>
                <c:pt idx="9520">
                  <c:v>-1.3880699999999999E-2</c:v>
                </c:pt>
                <c:pt idx="9521">
                  <c:v>-1.9910799999999999E-2</c:v>
                </c:pt>
                <c:pt idx="9522">
                  <c:v>-1.5882500000000001E-2</c:v>
                </c:pt>
                <c:pt idx="9523">
                  <c:v>-1.8711100000000001E-2</c:v>
                </c:pt>
                <c:pt idx="9524">
                  <c:v>-1.4953599999999999E-2</c:v>
                </c:pt>
                <c:pt idx="9525">
                  <c:v>-1.5615499999999999E-2</c:v>
                </c:pt>
                <c:pt idx="9526">
                  <c:v>-1.55344E-2</c:v>
                </c:pt>
                <c:pt idx="9527">
                  <c:v>-1.6458500000000001E-2</c:v>
                </c:pt>
                <c:pt idx="9528">
                  <c:v>-1.6167600000000001E-2</c:v>
                </c:pt>
                <c:pt idx="9529">
                  <c:v>-1.1698699999999999E-2</c:v>
                </c:pt>
                <c:pt idx="9530">
                  <c:v>-1.11666E-2</c:v>
                </c:pt>
                <c:pt idx="9531">
                  <c:v>-5.4397600000000001E-3</c:v>
                </c:pt>
                <c:pt idx="9532">
                  <c:v>-4.6358099999999998E-3</c:v>
                </c:pt>
                <c:pt idx="9533">
                  <c:v>-6.0644100000000001E-3</c:v>
                </c:pt>
                <c:pt idx="9534">
                  <c:v>-3.5619699999999998E-3</c:v>
                </c:pt>
                <c:pt idx="9535">
                  <c:v>-5.4788600000000003E-3</c:v>
                </c:pt>
                <c:pt idx="9536">
                  <c:v>-2.01797E-3</c:v>
                </c:pt>
                <c:pt idx="9537">
                  <c:v>-7.0772200000000004E-3</c:v>
                </c:pt>
                <c:pt idx="9538">
                  <c:v>-5.4235500000000001E-3</c:v>
                </c:pt>
                <c:pt idx="9539">
                  <c:v>-4.4298200000000001E-3</c:v>
                </c:pt>
                <c:pt idx="9540">
                  <c:v>-6.4754500000000002E-4</c:v>
                </c:pt>
                <c:pt idx="9541">
                  <c:v>-4.99344E-3</c:v>
                </c:pt>
                <c:pt idx="9542">
                  <c:v>-1.8196099999999999E-3</c:v>
                </c:pt>
                <c:pt idx="9543">
                  <c:v>-6.6061000000000002E-3</c:v>
                </c:pt>
                <c:pt idx="9544">
                  <c:v>-9.01508E-3</c:v>
                </c:pt>
                <c:pt idx="9545">
                  <c:v>-6.6814400000000003E-3</c:v>
                </c:pt>
                <c:pt idx="9546">
                  <c:v>-2.44808E-3</c:v>
                </c:pt>
                <c:pt idx="9547">
                  <c:v>-3.7717800000000002E-3</c:v>
                </c:pt>
                <c:pt idx="9548">
                  <c:v>-7.6799399999999997E-3</c:v>
                </c:pt>
                <c:pt idx="9549">
                  <c:v>-5.2566499999999999E-3</c:v>
                </c:pt>
                <c:pt idx="9550">
                  <c:v>3.4627899999999999E-3</c:v>
                </c:pt>
                <c:pt idx="9551">
                  <c:v>3.1004000000000001E-3</c:v>
                </c:pt>
                <c:pt idx="9552">
                  <c:v>-3.31402E-3</c:v>
                </c:pt>
                <c:pt idx="9553">
                  <c:v>-1.20735E-3</c:v>
                </c:pt>
                <c:pt idx="9554">
                  <c:v>1.04904E-3</c:v>
                </c:pt>
                <c:pt idx="9555">
                  <c:v>-1.07861E-3</c:v>
                </c:pt>
                <c:pt idx="9556">
                  <c:v>3.0469899999999999E-3</c:v>
                </c:pt>
                <c:pt idx="9557">
                  <c:v>9.2411000000000004E-3</c:v>
                </c:pt>
                <c:pt idx="9558">
                  <c:v>-1.7423600000000001E-3</c:v>
                </c:pt>
                <c:pt idx="9559">
                  <c:v>2.5415400000000001E-3</c:v>
                </c:pt>
                <c:pt idx="9560">
                  <c:v>2.1829599999999998E-3</c:v>
                </c:pt>
                <c:pt idx="9561">
                  <c:v>6.9217699999999998E-3</c:v>
                </c:pt>
                <c:pt idx="9562">
                  <c:v>3.1948099999999999E-4</c:v>
                </c:pt>
                <c:pt idx="9563">
                  <c:v>4.5585599999999998E-4</c:v>
                </c:pt>
                <c:pt idx="9564">
                  <c:v>1.8196099999999999E-3</c:v>
                </c:pt>
                <c:pt idx="9565">
                  <c:v>1.91975E-3</c:v>
                </c:pt>
                <c:pt idx="9566">
                  <c:v>7.0200000000000002E-3</c:v>
                </c:pt>
                <c:pt idx="9567">
                  <c:v>7.2030999999999996E-3</c:v>
                </c:pt>
                <c:pt idx="9568">
                  <c:v>1.21832E-2</c:v>
                </c:pt>
                <c:pt idx="9569">
                  <c:v>9.78184E-3</c:v>
                </c:pt>
                <c:pt idx="9570">
                  <c:v>5.47409E-3</c:v>
                </c:pt>
                <c:pt idx="9571">
                  <c:v>3.6268199999999998E-3</c:v>
                </c:pt>
                <c:pt idx="9572">
                  <c:v>3.4332299999999998E-3</c:v>
                </c:pt>
                <c:pt idx="9573">
                  <c:v>4.1542100000000002E-3</c:v>
                </c:pt>
                <c:pt idx="9574">
                  <c:v>6.2808999999999999E-3</c:v>
                </c:pt>
                <c:pt idx="9575">
                  <c:v>2.0923600000000001E-3</c:v>
                </c:pt>
                <c:pt idx="9576">
                  <c:v>3.6535299999999999E-3</c:v>
                </c:pt>
                <c:pt idx="9577">
                  <c:v>9.1066399999999992E-3</c:v>
                </c:pt>
                <c:pt idx="9578">
                  <c:v>1.0420799999999999E-2</c:v>
                </c:pt>
                <c:pt idx="9579">
                  <c:v>1.0763200000000001E-2</c:v>
                </c:pt>
                <c:pt idx="9580">
                  <c:v>7.9431499999999995E-3</c:v>
                </c:pt>
                <c:pt idx="9581">
                  <c:v>3.8490299999999998E-3</c:v>
                </c:pt>
                <c:pt idx="9582">
                  <c:v>1.18256E-4</c:v>
                </c:pt>
                <c:pt idx="9583">
                  <c:v>7.7428799999999997E-3</c:v>
                </c:pt>
                <c:pt idx="9584">
                  <c:v>4.7645600000000001E-3</c:v>
                </c:pt>
                <c:pt idx="9585">
                  <c:v>1.67465E-3</c:v>
                </c:pt>
                <c:pt idx="9586">
                  <c:v>-4.1227299999999998E-3</c:v>
                </c:pt>
                <c:pt idx="9587">
                  <c:v>-4.8847200000000004E-3</c:v>
                </c:pt>
                <c:pt idx="9588">
                  <c:v>-4.6634699999999999E-4</c:v>
                </c:pt>
                <c:pt idx="9589">
                  <c:v>9.4165800000000008E-3</c:v>
                </c:pt>
                <c:pt idx="9590">
                  <c:v>8.03566E-3</c:v>
                </c:pt>
                <c:pt idx="9591">
                  <c:v>1.3707199999999999E-2</c:v>
                </c:pt>
                <c:pt idx="9592">
                  <c:v>1.67122E-2</c:v>
                </c:pt>
                <c:pt idx="9593">
                  <c:v>9.4299299999999996E-3</c:v>
                </c:pt>
                <c:pt idx="9594">
                  <c:v>6.8845699999999996E-3</c:v>
                </c:pt>
                <c:pt idx="9595">
                  <c:v>1.0829E-2</c:v>
                </c:pt>
                <c:pt idx="9596">
                  <c:v>9.6473700000000006E-3</c:v>
                </c:pt>
                <c:pt idx="9597">
                  <c:v>7.71713E-3</c:v>
                </c:pt>
                <c:pt idx="9598">
                  <c:v>7.1764000000000003E-3</c:v>
                </c:pt>
                <c:pt idx="9599">
                  <c:v>5.7773599999999996E-3</c:v>
                </c:pt>
                <c:pt idx="9600">
                  <c:v>1.8741600000000001E-2</c:v>
                </c:pt>
                <c:pt idx="9601">
                  <c:v>1.9741100000000001E-2</c:v>
                </c:pt>
                <c:pt idx="9602">
                  <c:v>2.1677999999999999E-2</c:v>
                </c:pt>
                <c:pt idx="9603">
                  <c:v>1.4936400000000001E-2</c:v>
                </c:pt>
                <c:pt idx="9604">
                  <c:v>1.0499E-2</c:v>
                </c:pt>
                <c:pt idx="9605">
                  <c:v>4.8780400000000002E-3</c:v>
                </c:pt>
                <c:pt idx="9606">
                  <c:v>2.2466699999999999E-2</c:v>
                </c:pt>
                <c:pt idx="9607">
                  <c:v>2.981E-2</c:v>
                </c:pt>
                <c:pt idx="9608">
                  <c:v>1.22795E-2</c:v>
                </c:pt>
                <c:pt idx="9609">
                  <c:v>-5.5904400000000003E-3</c:v>
                </c:pt>
                <c:pt idx="9610">
                  <c:v>2.7151100000000002E-3</c:v>
                </c:pt>
                <c:pt idx="9611">
                  <c:v>5.7220500000000002E-3</c:v>
                </c:pt>
                <c:pt idx="9612">
                  <c:v>1.46313E-2</c:v>
                </c:pt>
                <c:pt idx="9613">
                  <c:v>1.30615E-2</c:v>
                </c:pt>
                <c:pt idx="9614">
                  <c:v>-1.20316E-2</c:v>
                </c:pt>
                <c:pt idx="9615">
                  <c:v>-1.46255E-2</c:v>
                </c:pt>
                <c:pt idx="9616">
                  <c:v>-1.2066800000000001E-2</c:v>
                </c:pt>
                <c:pt idx="9617">
                  <c:v>2.1530199999999999E-2</c:v>
                </c:pt>
                <c:pt idx="9618" formatCode="0.00E+00">
                  <c:v>1.11904E-2</c:v>
                </c:pt>
                <c:pt idx="9619">
                  <c:v>5.9366200000000001E-3</c:v>
                </c:pt>
                <c:pt idx="9620">
                  <c:v>-1.5878699999999999E-3</c:v>
                </c:pt>
                <c:pt idx="9621">
                  <c:v>2.2229200000000001E-2</c:v>
                </c:pt>
                <c:pt idx="9622">
                  <c:v>5.3990400000000001E-2</c:v>
                </c:pt>
                <c:pt idx="9623">
                  <c:v>2.0941700000000001E-2</c:v>
                </c:pt>
                <c:pt idx="9624">
                  <c:v>7.1706799999999996E-3</c:v>
                </c:pt>
                <c:pt idx="9625">
                  <c:v>-1.9788699999999999E-2</c:v>
                </c:pt>
                <c:pt idx="9626">
                  <c:v>-8.1787100000000005E-3</c:v>
                </c:pt>
                <c:pt idx="9627">
                  <c:v>1.06344E-2</c:v>
                </c:pt>
                <c:pt idx="9628">
                  <c:v>5.7220500000000002E-3</c:v>
                </c:pt>
                <c:pt idx="9629">
                  <c:v>9.54056E-3</c:v>
                </c:pt>
                <c:pt idx="9630">
                  <c:v>3.1801200000000002E-2</c:v>
                </c:pt>
                <c:pt idx="9631">
                  <c:v>3.7900900000000001E-2</c:v>
                </c:pt>
                <c:pt idx="9632">
                  <c:v>3.7088400000000001E-2</c:v>
                </c:pt>
                <c:pt idx="9633">
                  <c:v>1.68285E-2</c:v>
                </c:pt>
                <c:pt idx="9634">
                  <c:v>9.8648099999999999E-3</c:v>
                </c:pt>
                <c:pt idx="9635">
                  <c:v>1.7094600000000001E-2</c:v>
                </c:pt>
                <c:pt idx="9636">
                  <c:v>3.0345899999999999E-2</c:v>
                </c:pt>
                <c:pt idx="9637">
                  <c:v>4.2285000000000003E-2</c:v>
                </c:pt>
                <c:pt idx="9638">
                  <c:v>2.0885500000000001E-2</c:v>
                </c:pt>
                <c:pt idx="9639">
                  <c:v>1.2221299999999999E-2</c:v>
                </c:pt>
                <c:pt idx="9640">
                  <c:v>6.4258600000000003E-3</c:v>
                </c:pt>
                <c:pt idx="9641">
                  <c:v>7.5054199999999998E-4</c:v>
                </c:pt>
                <c:pt idx="9642">
                  <c:v>-1.0231000000000001E-2</c:v>
                </c:pt>
                <c:pt idx="9643">
                  <c:v>4.8770899999999997E-3</c:v>
                </c:pt>
                <c:pt idx="9644">
                  <c:v>9.6387899999999995E-3</c:v>
                </c:pt>
                <c:pt idx="9645">
                  <c:v>1.4939300000000001E-2</c:v>
                </c:pt>
                <c:pt idx="9646">
                  <c:v>2.0794900000000002E-2</c:v>
                </c:pt>
                <c:pt idx="9647">
                  <c:v>1.83077E-2</c:v>
                </c:pt>
                <c:pt idx="9648">
                  <c:v>1.4677000000000001E-2</c:v>
                </c:pt>
                <c:pt idx="9649">
                  <c:v>-3.4160599999999998E-3</c:v>
                </c:pt>
                <c:pt idx="9650">
                  <c:v>-1.04628E-2</c:v>
                </c:pt>
                <c:pt idx="9651">
                  <c:v>4.2200099999999997E-3</c:v>
                </c:pt>
                <c:pt idx="9652">
                  <c:v>5.29957E-3</c:v>
                </c:pt>
                <c:pt idx="9653">
                  <c:v>3.9291400000000001E-4</c:v>
                </c:pt>
                <c:pt idx="9654">
                  <c:v>-2.0566000000000001E-2</c:v>
                </c:pt>
                <c:pt idx="9655">
                  <c:v>-1.42221E-2</c:v>
                </c:pt>
                <c:pt idx="9656">
                  <c:v>8.8796599999999993E-3</c:v>
                </c:pt>
                <c:pt idx="9657">
                  <c:v>-1.5564000000000001E-3</c:v>
                </c:pt>
                <c:pt idx="9658">
                  <c:v>-2.3136099999999998E-3</c:v>
                </c:pt>
                <c:pt idx="9659">
                  <c:v>3.1814600000000001E-3</c:v>
                </c:pt>
                <c:pt idx="9660" formatCode="0.00E+00">
                  <c:v>1.33905E-2</c:v>
                </c:pt>
                <c:pt idx="9661">
                  <c:v>5.9471100000000002E-3</c:v>
                </c:pt>
                <c:pt idx="9662">
                  <c:v>2.2131899999999999E-2</c:v>
                </c:pt>
                <c:pt idx="9663">
                  <c:v>1.6031299999999998E-2</c:v>
                </c:pt>
                <c:pt idx="9664">
                  <c:v>1.60322E-2</c:v>
                </c:pt>
                <c:pt idx="9665">
                  <c:v>1.11246E-2</c:v>
                </c:pt>
                <c:pt idx="9666">
                  <c:v>2.1230700000000002E-2</c:v>
                </c:pt>
                <c:pt idx="9667">
                  <c:v>4.5976599999999999E-3</c:v>
                </c:pt>
                <c:pt idx="9668">
                  <c:v>4.1666000000000003E-3</c:v>
                </c:pt>
                <c:pt idx="9669">
                  <c:v>-4.85134E-3</c:v>
                </c:pt>
                <c:pt idx="9670">
                  <c:v>5.9843099999999996E-3</c:v>
                </c:pt>
                <c:pt idx="9671">
                  <c:v>1.9605600000000001E-2</c:v>
                </c:pt>
                <c:pt idx="9672">
                  <c:v>5.8336300000000002E-3</c:v>
                </c:pt>
                <c:pt idx="9673">
                  <c:v>9.4347000000000007E-3</c:v>
                </c:pt>
                <c:pt idx="9674">
                  <c:v>-1.8281899999999999E-3</c:v>
                </c:pt>
                <c:pt idx="9675">
                  <c:v>8.7833400000000004E-4</c:v>
                </c:pt>
                <c:pt idx="9676">
                  <c:v>-2.65884E-3</c:v>
                </c:pt>
                <c:pt idx="9677">
                  <c:v>8.9092300000000006E-3</c:v>
                </c:pt>
                <c:pt idx="9678">
                  <c:v>7.9870199999999992E-3</c:v>
                </c:pt>
                <c:pt idx="9679">
                  <c:v>1.12152E-2</c:v>
                </c:pt>
                <c:pt idx="9680">
                  <c:v>2.3596800000000001E-2</c:v>
                </c:pt>
                <c:pt idx="9681">
                  <c:v>3.07522E-2</c:v>
                </c:pt>
                <c:pt idx="9682">
                  <c:v>4.0427200000000003E-2</c:v>
                </c:pt>
                <c:pt idx="9683">
                  <c:v>2.73504E-2</c:v>
                </c:pt>
                <c:pt idx="9684">
                  <c:v>1.7888100000000001E-2</c:v>
                </c:pt>
                <c:pt idx="9685">
                  <c:v>9.3831999999999995E-3</c:v>
                </c:pt>
                <c:pt idx="9686">
                  <c:v>2.4086E-2</c:v>
                </c:pt>
                <c:pt idx="9687">
                  <c:v>3.54509E-2</c:v>
                </c:pt>
                <c:pt idx="9688">
                  <c:v>3.5615899999999999E-2</c:v>
                </c:pt>
                <c:pt idx="9689">
                  <c:v>2.7403799999999999E-2</c:v>
                </c:pt>
                <c:pt idx="9690">
                  <c:v>3.5464299999999997E-2</c:v>
                </c:pt>
                <c:pt idx="9691">
                  <c:v>2.97976E-2</c:v>
                </c:pt>
                <c:pt idx="9692">
                  <c:v>2.4440799999999999E-2</c:v>
                </c:pt>
                <c:pt idx="9693">
                  <c:v>5.6257199999999999E-3</c:v>
                </c:pt>
                <c:pt idx="9694">
                  <c:v>6.0749100000000004E-4</c:v>
                </c:pt>
                <c:pt idx="9695">
                  <c:v>1.07946E-2</c:v>
                </c:pt>
                <c:pt idx="9696">
                  <c:v>1.5776600000000002E-2</c:v>
                </c:pt>
                <c:pt idx="9697">
                  <c:v>2.1659899999999999E-2</c:v>
                </c:pt>
                <c:pt idx="9698">
                  <c:v>9.3021400000000004E-3</c:v>
                </c:pt>
                <c:pt idx="9699">
                  <c:v>2.5937100000000001E-2</c:v>
                </c:pt>
                <c:pt idx="9700">
                  <c:v>2.53992E-2</c:v>
                </c:pt>
                <c:pt idx="9701">
                  <c:v>1.8878900000000001E-2</c:v>
                </c:pt>
                <c:pt idx="9702">
                  <c:v>1.5950200000000001E-2</c:v>
                </c:pt>
                <c:pt idx="9703">
                  <c:v>1.9738200000000001E-2</c:v>
                </c:pt>
                <c:pt idx="9704">
                  <c:v>2.9897699999999999E-2</c:v>
                </c:pt>
                <c:pt idx="9705">
                  <c:v>2.38132E-2</c:v>
                </c:pt>
                <c:pt idx="9706">
                  <c:v>2.4910000000000002E-3</c:v>
                </c:pt>
                <c:pt idx="9707">
                  <c:v>1.8711100000000001E-2</c:v>
                </c:pt>
                <c:pt idx="9708">
                  <c:v>2.5865599999999999E-2</c:v>
                </c:pt>
                <c:pt idx="9709">
                  <c:v>3.1360600000000002E-2</c:v>
                </c:pt>
                <c:pt idx="9710">
                  <c:v>3.5383199999999997E-2</c:v>
                </c:pt>
                <c:pt idx="9711">
                  <c:v>2.17276E-2</c:v>
                </c:pt>
                <c:pt idx="9712">
                  <c:v>2.1505400000000001E-2</c:v>
                </c:pt>
                <c:pt idx="9713">
                  <c:v>1.0925300000000001E-2</c:v>
                </c:pt>
                <c:pt idx="9714">
                  <c:v>1.40038E-2</c:v>
                </c:pt>
                <c:pt idx="9715">
                  <c:v>1.7458000000000001E-2</c:v>
                </c:pt>
                <c:pt idx="9716">
                  <c:v>1.3336199999999999E-2</c:v>
                </c:pt>
                <c:pt idx="9717">
                  <c:v>1.42212E-2</c:v>
                </c:pt>
                <c:pt idx="9718">
                  <c:v>5.9680899999999997E-3</c:v>
                </c:pt>
                <c:pt idx="9719">
                  <c:v>1.27954E-2</c:v>
                </c:pt>
                <c:pt idx="9720">
                  <c:v>1.6985900000000002E-2</c:v>
                </c:pt>
                <c:pt idx="9721">
                  <c:v>1.3485E-2</c:v>
                </c:pt>
                <c:pt idx="9722">
                  <c:v>1.2919399999999999E-2</c:v>
                </c:pt>
                <c:pt idx="9723">
                  <c:v>2.14243E-2</c:v>
                </c:pt>
                <c:pt idx="9724">
                  <c:v>3.0340200000000001E-2</c:v>
                </c:pt>
                <c:pt idx="9725">
                  <c:v>5.6762699999999998E-3</c:v>
                </c:pt>
                <c:pt idx="9726">
                  <c:v>5.2528399999999999E-3</c:v>
                </c:pt>
                <c:pt idx="9727">
                  <c:v>6.1998399999999999E-3</c:v>
                </c:pt>
                <c:pt idx="9728">
                  <c:v>9.3107199999999998E-3</c:v>
                </c:pt>
                <c:pt idx="9729">
                  <c:v>1.3729099999999999E-2</c:v>
                </c:pt>
                <c:pt idx="9730">
                  <c:v>7.7505100000000004E-3</c:v>
                </c:pt>
                <c:pt idx="9731">
                  <c:v>2.3340199999999998E-2</c:v>
                </c:pt>
                <c:pt idx="9732">
                  <c:v>2.16055E-2</c:v>
                </c:pt>
                <c:pt idx="9733">
                  <c:v>1.68839E-2</c:v>
                </c:pt>
                <c:pt idx="9734">
                  <c:v>1.06783E-2</c:v>
                </c:pt>
                <c:pt idx="9735">
                  <c:v>-3.5762799999999998E-3</c:v>
                </c:pt>
                <c:pt idx="9736">
                  <c:v>2.72751E-4</c:v>
                </c:pt>
                <c:pt idx="9737">
                  <c:v>1.9407300000000001E-3</c:v>
                </c:pt>
                <c:pt idx="9738">
                  <c:v>1.98908E-2</c:v>
                </c:pt>
                <c:pt idx="9739">
                  <c:v>2.8122899999999999E-2</c:v>
                </c:pt>
                <c:pt idx="9740">
                  <c:v>1.8359199999999999E-2</c:v>
                </c:pt>
                <c:pt idx="9741">
                  <c:v>2.80094E-2</c:v>
                </c:pt>
                <c:pt idx="9742">
                  <c:v>3.3712399999999997E-2</c:v>
                </c:pt>
                <c:pt idx="9743">
                  <c:v>3.2272299999999997E-2</c:v>
                </c:pt>
                <c:pt idx="9744">
                  <c:v>1.7346400000000001E-2</c:v>
                </c:pt>
                <c:pt idx="9745">
                  <c:v>2.34947E-2</c:v>
                </c:pt>
                <c:pt idx="9746">
                  <c:v>1.6717900000000001E-2</c:v>
                </c:pt>
                <c:pt idx="9747">
                  <c:v>2.0801500000000001E-2</c:v>
                </c:pt>
                <c:pt idx="9748">
                  <c:v>2.3442299999999999E-2</c:v>
                </c:pt>
                <c:pt idx="9749">
                  <c:v>2.6031499999999999E-2</c:v>
                </c:pt>
                <c:pt idx="9750">
                  <c:v>2.3384100000000001E-2</c:v>
                </c:pt>
                <c:pt idx="9751">
                  <c:v>1.44262E-2</c:v>
                </c:pt>
                <c:pt idx="9752">
                  <c:v>2.6964200000000001E-2</c:v>
                </c:pt>
                <c:pt idx="9753">
                  <c:v>1.0164299999999999E-2</c:v>
                </c:pt>
                <c:pt idx="9754">
                  <c:v>2.0408599999999999E-2</c:v>
                </c:pt>
                <c:pt idx="9755">
                  <c:v>2.55756E-2</c:v>
                </c:pt>
                <c:pt idx="9756">
                  <c:v>2.3322099999999998E-2</c:v>
                </c:pt>
                <c:pt idx="9757">
                  <c:v>1.0683099999999999E-2</c:v>
                </c:pt>
                <c:pt idx="9758">
                  <c:v>1.32561E-2</c:v>
                </c:pt>
                <c:pt idx="9759">
                  <c:v>2.58636E-2</c:v>
                </c:pt>
                <c:pt idx="9760">
                  <c:v>1.7714500000000001E-2</c:v>
                </c:pt>
                <c:pt idx="9761">
                  <c:v>9.4509099999999999E-3</c:v>
                </c:pt>
                <c:pt idx="9762">
                  <c:v>1.03035E-2</c:v>
                </c:pt>
                <c:pt idx="9763">
                  <c:v>1.4878300000000001E-2</c:v>
                </c:pt>
                <c:pt idx="9764">
                  <c:v>9.2983200000000001E-4</c:v>
                </c:pt>
                <c:pt idx="9765" formatCode="0.00E+00">
                  <c:v>7.7438400000000003E-4</c:v>
                </c:pt>
                <c:pt idx="9766">
                  <c:v>1.9655200000000001E-3</c:v>
                </c:pt>
                <c:pt idx="9767">
                  <c:v>6.9656400000000004E-3</c:v>
                </c:pt>
                <c:pt idx="9768">
                  <c:v>1.6012200000000001E-2</c:v>
                </c:pt>
                <c:pt idx="9769">
                  <c:v>8.2874299999999995E-4</c:v>
                </c:pt>
                <c:pt idx="9770">
                  <c:v>5.2232700000000003E-3</c:v>
                </c:pt>
                <c:pt idx="9771">
                  <c:v>4.7254599999999999E-3</c:v>
                </c:pt>
                <c:pt idx="9772">
                  <c:v>1.7849899999999998E-2</c:v>
                </c:pt>
                <c:pt idx="9773">
                  <c:v>1.44768E-2</c:v>
                </c:pt>
                <c:pt idx="9774">
                  <c:v>5.3901699999999997E-3</c:v>
                </c:pt>
                <c:pt idx="9775">
                  <c:v>1.4157299999999999E-2</c:v>
                </c:pt>
                <c:pt idx="9776">
                  <c:v>-3.4227400000000001E-3</c:v>
                </c:pt>
                <c:pt idx="9777">
                  <c:v>7.0733999999999997E-3</c:v>
                </c:pt>
                <c:pt idx="9778">
                  <c:v>4.7893500000000004E-3</c:v>
                </c:pt>
                <c:pt idx="9779">
                  <c:v>-2.97737E-3</c:v>
                </c:pt>
                <c:pt idx="9780">
                  <c:v>4.3725999999999999E-3</c:v>
                </c:pt>
                <c:pt idx="9781">
                  <c:v>2.9984500000000001E-2</c:v>
                </c:pt>
                <c:pt idx="9782">
                  <c:v>7.78198E-3</c:v>
                </c:pt>
                <c:pt idx="9783">
                  <c:v>5.4244999999999996E-3</c:v>
                </c:pt>
                <c:pt idx="9784">
                  <c:v>-8.3246199999999996E-3</c:v>
                </c:pt>
                <c:pt idx="9785">
                  <c:v>-7.7505100000000004E-3</c:v>
                </c:pt>
                <c:pt idx="9786">
                  <c:v>2.9182399999999999E-3</c:v>
                </c:pt>
                <c:pt idx="9787">
                  <c:v>6.93321E-4</c:v>
                </c:pt>
                <c:pt idx="9788">
                  <c:v>-1.8882799999999999E-4</c:v>
                </c:pt>
                <c:pt idx="9789">
                  <c:v>1.53198E-2</c:v>
                </c:pt>
                <c:pt idx="9790">
                  <c:v>2.38838E-2</c:v>
                </c:pt>
                <c:pt idx="9791">
                  <c:v>1.69821E-2</c:v>
                </c:pt>
                <c:pt idx="9792">
                  <c:v>8.4505099999999996E-3</c:v>
                </c:pt>
                <c:pt idx="9793">
                  <c:v>1.27954E-2</c:v>
                </c:pt>
                <c:pt idx="9794">
                  <c:v>1.5721300000000001E-2</c:v>
                </c:pt>
                <c:pt idx="9795">
                  <c:v>1.5054700000000001E-2</c:v>
                </c:pt>
                <c:pt idx="9796">
                  <c:v>7.4968300000000003E-3</c:v>
                </c:pt>
                <c:pt idx="9797">
                  <c:v>1.7575299999999999E-2</c:v>
                </c:pt>
                <c:pt idx="9798">
                  <c:v>8.4800699999999993E-3</c:v>
                </c:pt>
                <c:pt idx="9799">
                  <c:v>1.18303E-2</c:v>
                </c:pt>
                <c:pt idx="9800">
                  <c:v>8.2273499999999996E-3</c:v>
                </c:pt>
                <c:pt idx="9801">
                  <c:v>3.9987599999999996E-3</c:v>
                </c:pt>
                <c:pt idx="9802">
                  <c:v>2.3508100000000001E-2</c:v>
                </c:pt>
                <c:pt idx="9803">
                  <c:v>1.88551E-2</c:v>
                </c:pt>
                <c:pt idx="9804">
                  <c:v>1.7167100000000001E-2</c:v>
                </c:pt>
                <c:pt idx="9805">
                  <c:v>6.7625000000000003E-3</c:v>
                </c:pt>
                <c:pt idx="9806">
                  <c:v>1.8776899999999999E-2</c:v>
                </c:pt>
                <c:pt idx="9807">
                  <c:v>1.15814E-2</c:v>
                </c:pt>
                <c:pt idx="9808">
                  <c:v>1.8792199999999998E-2</c:v>
                </c:pt>
                <c:pt idx="9809">
                  <c:v>1.24254E-2</c:v>
                </c:pt>
                <c:pt idx="9810">
                  <c:v>1.3470599999999999E-2</c:v>
                </c:pt>
                <c:pt idx="9811">
                  <c:v>1.0787E-2</c:v>
                </c:pt>
                <c:pt idx="9812">
                  <c:v>3.1534199999999998E-2</c:v>
                </c:pt>
                <c:pt idx="9813">
                  <c:v>2.2668799999999999E-2</c:v>
                </c:pt>
                <c:pt idx="9814">
                  <c:v>1.79291E-3</c:v>
                </c:pt>
                <c:pt idx="9815">
                  <c:v>1.6023599999999999E-2</c:v>
                </c:pt>
                <c:pt idx="9816">
                  <c:v>1.94521E-2</c:v>
                </c:pt>
                <c:pt idx="9817">
                  <c:v>1.07841E-2</c:v>
                </c:pt>
                <c:pt idx="9818">
                  <c:v>9.8800699999999995E-4</c:v>
                </c:pt>
                <c:pt idx="9819">
                  <c:v>-1.88065E-3</c:v>
                </c:pt>
                <c:pt idx="9820">
                  <c:v>-1.32351E-2</c:v>
                </c:pt>
                <c:pt idx="9821">
                  <c:v>3.2587100000000002E-3</c:v>
                </c:pt>
                <c:pt idx="9822">
                  <c:v>-1.67942E-3</c:v>
                </c:pt>
                <c:pt idx="9823">
                  <c:v>4.43363E-3</c:v>
                </c:pt>
                <c:pt idx="9824">
                  <c:v>-1.20211E-2</c:v>
                </c:pt>
                <c:pt idx="9825">
                  <c:v>-1.16081E-2</c:v>
                </c:pt>
                <c:pt idx="9826">
                  <c:v>-1.1691099999999999E-2</c:v>
                </c:pt>
                <c:pt idx="9827">
                  <c:v>3.3893600000000001E-3</c:v>
                </c:pt>
                <c:pt idx="9828">
                  <c:v>-1.17435E-2</c:v>
                </c:pt>
                <c:pt idx="9829">
                  <c:v>-1.24893E-2</c:v>
                </c:pt>
                <c:pt idx="9830">
                  <c:v>-1.45092E-2</c:v>
                </c:pt>
                <c:pt idx="9831">
                  <c:v>-5.1546099999999996E-3</c:v>
                </c:pt>
                <c:pt idx="9832">
                  <c:v>1.5485799999999999E-2</c:v>
                </c:pt>
                <c:pt idx="9833">
                  <c:v>7.8391999999999993E-3</c:v>
                </c:pt>
                <c:pt idx="9834">
                  <c:v>3.1118399999999998E-3</c:v>
                </c:pt>
                <c:pt idx="9835">
                  <c:v>3.8528400000000002E-3</c:v>
                </c:pt>
                <c:pt idx="9836">
                  <c:v>1.49059E-3</c:v>
                </c:pt>
                <c:pt idx="9837">
                  <c:v>1.19877E-3</c:v>
                </c:pt>
                <c:pt idx="9838">
                  <c:v>-8.8272100000000003E-3</c:v>
                </c:pt>
                <c:pt idx="9839">
                  <c:v>-6.91605E-3</c:v>
                </c:pt>
                <c:pt idx="9840">
                  <c:v>-5.0373099999999997E-3</c:v>
                </c:pt>
                <c:pt idx="9841">
                  <c:v>4.7273599999999999E-3</c:v>
                </c:pt>
                <c:pt idx="9842">
                  <c:v>6.9618200000000005E-4</c:v>
                </c:pt>
                <c:pt idx="9843">
                  <c:v>-5.8460200000000004E-4</c:v>
                </c:pt>
                <c:pt idx="9844">
                  <c:v>5.92422E-3</c:v>
                </c:pt>
                <c:pt idx="9845">
                  <c:v>7.1334800000000004E-4</c:v>
                </c:pt>
                <c:pt idx="9846" formatCode="0.00E+00">
                  <c:v>7.6293900000000005E-5</c:v>
                </c:pt>
                <c:pt idx="9847">
                  <c:v>4.86565E-3</c:v>
                </c:pt>
                <c:pt idx="9848">
                  <c:v>2.7504000000000001E-3</c:v>
                </c:pt>
                <c:pt idx="9849">
                  <c:v>-8.2263900000000001E-3</c:v>
                </c:pt>
                <c:pt idx="9850">
                  <c:v>5.63431E-3</c:v>
                </c:pt>
                <c:pt idx="9851">
                  <c:v>1.7351200000000001E-2</c:v>
                </c:pt>
                <c:pt idx="9852">
                  <c:v>4.7226000000000004E-3</c:v>
                </c:pt>
                <c:pt idx="9853">
                  <c:v>-2.5510799999999998E-3</c:v>
                </c:pt>
                <c:pt idx="9854">
                  <c:v>1.3294200000000001E-2</c:v>
                </c:pt>
                <c:pt idx="9855">
                  <c:v>6.8712199999999999E-3</c:v>
                </c:pt>
                <c:pt idx="9856">
                  <c:v>-9.6693000000000005E-3</c:v>
                </c:pt>
                <c:pt idx="9857">
                  <c:v>-9.1705299999999997E-3</c:v>
                </c:pt>
                <c:pt idx="9858">
                  <c:v>-4.8961600000000001E-3</c:v>
                </c:pt>
                <c:pt idx="9859">
                  <c:v>-1.07422E-2</c:v>
                </c:pt>
                <c:pt idx="9860">
                  <c:v>-3.26633E-3</c:v>
                </c:pt>
                <c:pt idx="9861">
                  <c:v>3.7879900000000002E-3</c:v>
                </c:pt>
                <c:pt idx="9862">
                  <c:v>-6.1416599999999997E-4</c:v>
                </c:pt>
                <c:pt idx="9863">
                  <c:v>-1.26038E-2</c:v>
                </c:pt>
                <c:pt idx="9864">
                  <c:v>-8.0432899999999998E-3</c:v>
                </c:pt>
                <c:pt idx="9865">
                  <c:v>3.1747799999999999E-3</c:v>
                </c:pt>
                <c:pt idx="9866">
                  <c:v>3.4999800000000002E-4</c:v>
                </c:pt>
                <c:pt idx="9867">
                  <c:v>1.6946800000000001E-3</c:v>
                </c:pt>
                <c:pt idx="9868">
                  <c:v>-2.5834999999999999E-3</c:v>
                </c:pt>
                <c:pt idx="9869">
                  <c:v>7.1506499999999997E-3</c:v>
                </c:pt>
                <c:pt idx="9870">
                  <c:v>-3.6258699999999998E-3</c:v>
                </c:pt>
                <c:pt idx="9871">
                  <c:v>1.15061E-2</c:v>
                </c:pt>
                <c:pt idx="9872">
                  <c:v>1.56021E-3</c:v>
                </c:pt>
                <c:pt idx="9873">
                  <c:v>9.2268000000000003E-3</c:v>
                </c:pt>
                <c:pt idx="9874">
                  <c:v>7.6408400000000003E-3</c:v>
                </c:pt>
                <c:pt idx="9875">
                  <c:v>1.11971E-2</c:v>
                </c:pt>
                <c:pt idx="9876">
                  <c:v>3.7765500000000002E-4</c:v>
                </c:pt>
                <c:pt idx="9877">
                  <c:v>6.66046E-3</c:v>
                </c:pt>
                <c:pt idx="9878">
                  <c:v>3.10802E-3</c:v>
                </c:pt>
                <c:pt idx="9879">
                  <c:v>-7.2183600000000001E-3</c:v>
                </c:pt>
                <c:pt idx="9880">
                  <c:v>1.0133700000000001E-2</c:v>
                </c:pt>
                <c:pt idx="9881">
                  <c:v>-5.5437100000000003E-3</c:v>
                </c:pt>
                <c:pt idx="9882">
                  <c:v>4.3010699999999999E-4</c:v>
                </c:pt>
                <c:pt idx="9883">
                  <c:v>-6.4067799999999999E-3</c:v>
                </c:pt>
                <c:pt idx="9884">
                  <c:v>6.1731299999999998E-3</c:v>
                </c:pt>
                <c:pt idx="9885">
                  <c:v>4.0721899999999998E-3</c:v>
                </c:pt>
                <c:pt idx="9886">
                  <c:v>1.38283E-3</c:v>
                </c:pt>
                <c:pt idx="9887">
                  <c:v>-2.0027200000000001E-4</c:v>
                </c:pt>
                <c:pt idx="9888">
                  <c:v>9.8896000000000001E-3</c:v>
                </c:pt>
                <c:pt idx="9889">
                  <c:v>8.8596300000000003E-4</c:v>
                </c:pt>
                <c:pt idx="9890">
                  <c:v>1.0929100000000001E-2</c:v>
                </c:pt>
                <c:pt idx="9891">
                  <c:v>9.76753E-3</c:v>
                </c:pt>
                <c:pt idx="9892">
                  <c:v>1.00136E-3</c:v>
                </c:pt>
                <c:pt idx="9893">
                  <c:v>-6.0529700000000004E-3</c:v>
                </c:pt>
                <c:pt idx="9894">
                  <c:v>-5.1364899999999996E-3</c:v>
                </c:pt>
                <c:pt idx="9895">
                  <c:v>-5.5980700000000001E-3</c:v>
                </c:pt>
                <c:pt idx="9896">
                  <c:v>-1.09873E-2</c:v>
                </c:pt>
                <c:pt idx="9897">
                  <c:v>-4.4937099999999997E-3</c:v>
                </c:pt>
                <c:pt idx="9898">
                  <c:v>-5.09071E-3</c:v>
                </c:pt>
                <c:pt idx="9899">
                  <c:v>3.9768200000000001E-4</c:v>
                </c:pt>
                <c:pt idx="9900">
                  <c:v>-7.9555500000000005E-3</c:v>
                </c:pt>
                <c:pt idx="9901">
                  <c:v>-2.8324099999999999E-4</c:v>
                </c:pt>
                <c:pt idx="9902">
                  <c:v>4.4889500000000002E-3</c:v>
                </c:pt>
                <c:pt idx="9903">
                  <c:v>9.4375599999999994E-3</c:v>
                </c:pt>
                <c:pt idx="9904">
                  <c:v>-6.4697299999999999E-3</c:v>
                </c:pt>
                <c:pt idx="9905">
                  <c:v>-1.4308E-2</c:v>
                </c:pt>
                <c:pt idx="9906">
                  <c:v>-1.2884100000000001E-2</c:v>
                </c:pt>
                <c:pt idx="9907">
                  <c:v>-7.0962899999999999E-3</c:v>
                </c:pt>
                <c:pt idx="9908">
                  <c:v>5.1784500000000002E-3</c:v>
                </c:pt>
                <c:pt idx="9909">
                  <c:v>-1.0182399999999999E-2</c:v>
                </c:pt>
                <c:pt idx="9910">
                  <c:v>2.8305100000000001E-3</c:v>
                </c:pt>
                <c:pt idx="9911">
                  <c:v>1.1692E-3</c:v>
                </c:pt>
                <c:pt idx="9912">
                  <c:v>3.2567999999999998E-3</c:v>
                </c:pt>
                <c:pt idx="9913">
                  <c:v>-7.6446500000000002E-3</c:v>
                </c:pt>
                <c:pt idx="9914">
                  <c:v>-2.7751899999999999E-3</c:v>
                </c:pt>
                <c:pt idx="9915">
                  <c:v>2.4938600000000001E-3</c:v>
                </c:pt>
                <c:pt idx="9916">
                  <c:v>-1.4245000000000001E-2</c:v>
                </c:pt>
                <c:pt idx="9917">
                  <c:v>-1.36271E-2</c:v>
                </c:pt>
                <c:pt idx="9918">
                  <c:v>-1.7923399999999999E-2</c:v>
                </c:pt>
                <c:pt idx="9919">
                  <c:v>-8.3532299999999997E-3</c:v>
                </c:pt>
                <c:pt idx="9920">
                  <c:v>-1.20144E-2</c:v>
                </c:pt>
                <c:pt idx="9921">
                  <c:v>9.7942400000000001E-4</c:v>
                </c:pt>
                <c:pt idx="9922">
                  <c:v>-1.29967E-2</c:v>
                </c:pt>
                <c:pt idx="9923">
                  <c:v>-4.6024300000000002E-3</c:v>
                </c:pt>
                <c:pt idx="9924">
                  <c:v>-7.5073199999999996E-3</c:v>
                </c:pt>
                <c:pt idx="9925">
                  <c:v>-1.5132E-2</c:v>
                </c:pt>
                <c:pt idx="9926">
                  <c:v>-1.0581999999999999E-2</c:v>
                </c:pt>
                <c:pt idx="9927">
                  <c:v>-2.7800600000000002E-2</c:v>
                </c:pt>
                <c:pt idx="9928">
                  <c:v>-1.12E-2</c:v>
                </c:pt>
                <c:pt idx="9929">
                  <c:v>-1.25799E-2</c:v>
                </c:pt>
                <c:pt idx="9930">
                  <c:v>-1.3977099999999999E-2</c:v>
                </c:pt>
                <c:pt idx="9931">
                  <c:v>-2.4720200000000001E-2</c:v>
                </c:pt>
                <c:pt idx="9932">
                  <c:v>-2.15797E-2</c:v>
                </c:pt>
                <c:pt idx="9933">
                  <c:v>-1.7473200000000001E-2</c:v>
                </c:pt>
                <c:pt idx="9934">
                  <c:v>-1.0711699999999999E-2</c:v>
                </c:pt>
                <c:pt idx="9935">
                  <c:v>-1.30119E-2</c:v>
                </c:pt>
                <c:pt idx="9936">
                  <c:v>-1.19524E-2</c:v>
                </c:pt>
                <c:pt idx="9937">
                  <c:v>-7.9422E-3</c:v>
                </c:pt>
                <c:pt idx="9938">
                  <c:v>-4.37069E-3</c:v>
                </c:pt>
                <c:pt idx="9939" formatCode="0.00E+00">
                  <c:v>-1.29795E-2</c:v>
                </c:pt>
                <c:pt idx="9940">
                  <c:v>-1.47791E-2</c:v>
                </c:pt>
                <c:pt idx="9941">
                  <c:v>-3.3389099999999998E-2</c:v>
                </c:pt>
                <c:pt idx="9942">
                  <c:v>-2.0978900000000002E-2</c:v>
                </c:pt>
                <c:pt idx="9943">
                  <c:v>-1.8011099999999999E-2</c:v>
                </c:pt>
                <c:pt idx="9944">
                  <c:v>-1.35899E-3</c:v>
                </c:pt>
                <c:pt idx="9945">
                  <c:v>-1.4914500000000001E-2</c:v>
                </c:pt>
                <c:pt idx="9946">
                  <c:v>-4.1439999999999998E-2</c:v>
                </c:pt>
                <c:pt idx="9947">
                  <c:v>-4.2113299999999999E-2</c:v>
                </c:pt>
                <c:pt idx="9948">
                  <c:v>-2.0854899999999999E-2</c:v>
                </c:pt>
                <c:pt idx="9949">
                  <c:v>-1.4104800000000001E-2</c:v>
                </c:pt>
                <c:pt idx="9950">
                  <c:v>-1.2626600000000001E-3</c:v>
                </c:pt>
                <c:pt idx="9951">
                  <c:v>-2.4988199999999999E-2</c:v>
                </c:pt>
                <c:pt idx="9952">
                  <c:v>-2.7972199999999999E-2</c:v>
                </c:pt>
                <c:pt idx="9953">
                  <c:v>-2.3262999999999999E-2</c:v>
                </c:pt>
                <c:pt idx="9954">
                  <c:v>-3.1604799999999998E-3</c:v>
                </c:pt>
                <c:pt idx="9955">
                  <c:v>2.6546500000000001E-2</c:v>
                </c:pt>
                <c:pt idx="9956">
                  <c:v>-1.05057E-2</c:v>
                </c:pt>
                <c:pt idx="9957">
                  <c:v>8.3589600000000003E-3</c:v>
                </c:pt>
                <c:pt idx="9958">
                  <c:v>-6.43539E-3</c:v>
                </c:pt>
                <c:pt idx="9959">
                  <c:v>3.3178300000000001E-2</c:v>
                </c:pt>
                <c:pt idx="9960">
                  <c:v>2.036E-2</c:v>
                </c:pt>
                <c:pt idx="9961">
                  <c:v>-1.6181000000000001E-2</c:v>
                </c:pt>
                <c:pt idx="9962">
                  <c:v>-2.56195E-2</c:v>
                </c:pt>
                <c:pt idx="9963">
                  <c:v>-3.2187500000000001E-2</c:v>
                </c:pt>
                <c:pt idx="9964" formatCode="0.00E+00">
                  <c:v>-1.25532E-2</c:v>
                </c:pt>
                <c:pt idx="9965">
                  <c:v>-1.4903100000000001E-2</c:v>
                </c:pt>
                <c:pt idx="9966">
                  <c:v>-4.9943899999999996E-3</c:v>
                </c:pt>
                <c:pt idx="9967">
                  <c:v>2.9173899999999999E-2</c:v>
                </c:pt>
                <c:pt idx="9968">
                  <c:v>4.7788600000000001E-2</c:v>
                </c:pt>
                <c:pt idx="9969">
                  <c:v>1.9923199999999999E-2</c:v>
                </c:pt>
                <c:pt idx="9970">
                  <c:v>-4.1656499999999999E-3</c:v>
                </c:pt>
                <c:pt idx="9971">
                  <c:v>-4.6887400000000003E-2</c:v>
                </c:pt>
                <c:pt idx="9972">
                  <c:v>-1.0903400000000001E-2</c:v>
                </c:pt>
                <c:pt idx="9973">
                  <c:v>7.6398799999999999E-3</c:v>
                </c:pt>
                <c:pt idx="9974">
                  <c:v>1.7891899999999999E-2</c:v>
                </c:pt>
                <c:pt idx="9975">
                  <c:v>6.8540600000000004E-3</c:v>
                </c:pt>
                <c:pt idx="9976">
                  <c:v>-1.4564499999999999E-2</c:v>
                </c:pt>
                <c:pt idx="9977">
                  <c:v>-8.2912400000000001E-3</c:v>
                </c:pt>
                <c:pt idx="9978">
                  <c:v>1.3656600000000001E-3</c:v>
                </c:pt>
                <c:pt idx="9979">
                  <c:v>-1.08042E-2</c:v>
                </c:pt>
                <c:pt idx="9980">
                  <c:v>-3.0983900000000002E-2</c:v>
                </c:pt>
                <c:pt idx="9981">
                  <c:v>-1.83783E-2</c:v>
                </c:pt>
                <c:pt idx="9982">
                  <c:v>-1.90134E-2</c:v>
                </c:pt>
                <c:pt idx="9983">
                  <c:v>-1.0851899999999999E-2</c:v>
                </c:pt>
                <c:pt idx="9984">
                  <c:v>-4.2152400000000003E-3</c:v>
                </c:pt>
                <c:pt idx="9985">
                  <c:v>-8.27694E-3</c:v>
                </c:pt>
                <c:pt idx="9986">
                  <c:v>-2.0197900000000001E-2</c:v>
                </c:pt>
                <c:pt idx="9987">
                  <c:v>-4.0340399999999998E-2</c:v>
                </c:pt>
                <c:pt idx="9988">
                  <c:v>-1.69611E-2</c:v>
                </c:pt>
                <c:pt idx="9989">
                  <c:v>-3.00827E-2</c:v>
                </c:pt>
                <c:pt idx="9990">
                  <c:v>-4.6248400000000002E-2</c:v>
                </c:pt>
                <c:pt idx="9991">
                  <c:v>-5.1427800000000003E-2</c:v>
                </c:pt>
                <c:pt idx="9992">
                  <c:v>-3.02305E-2</c:v>
                </c:pt>
                <c:pt idx="9993">
                  <c:v>1.16072E-2</c:v>
                </c:pt>
                <c:pt idx="9994">
                  <c:v>1.1364900000000001E-2</c:v>
                </c:pt>
                <c:pt idx="9995">
                  <c:v>-1.45817E-3</c:v>
                </c:pt>
                <c:pt idx="9996">
                  <c:v>-1.9741099999999998E-3</c:v>
                </c:pt>
                <c:pt idx="9997">
                  <c:v>4.6949399999999999E-3</c:v>
                </c:pt>
                <c:pt idx="9998">
                  <c:v>6.9780299999999996E-3</c:v>
                </c:pt>
                <c:pt idx="9999">
                  <c:v>4.2056999999999999E-4</c:v>
                </c:pt>
                <c:pt idx="10000">
                  <c:v>5.6886699999999998E-3</c:v>
                </c:pt>
                <c:pt idx="10001">
                  <c:v>-4.4937099999999997E-3</c:v>
                </c:pt>
                <c:pt idx="10002">
                  <c:v>-2.1625499999999999E-2</c:v>
                </c:pt>
                <c:pt idx="10003">
                  <c:v>-9.0885199999999992E-3</c:v>
                </c:pt>
                <c:pt idx="10004">
                  <c:v>-1.0799400000000001E-2</c:v>
                </c:pt>
                <c:pt idx="10005">
                  <c:v>-3.0259100000000001E-2</c:v>
                </c:pt>
                <c:pt idx="10006">
                  <c:v>-5.2207000000000003E-2</c:v>
                </c:pt>
                <c:pt idx="10007">
                  <c:v>-3.3883099999999999E-2</c:v>
                </c:pt>
                <c:pt idx="10008">
                  <c:v>-3.4527799999999997E-2</c:v>
                </c:pt>
                <c:pt idx="10009">
                  <c:v>-2.4051699999999999E-2</c:v>
                </c:pt>
                <c:pt idx="10010">
                  <c:v>-3.7701600000000002E-2</c:v>
                </c:pt>
                <c:pt idx="10011">
                  <c:v>-3.47519E-3</c:v>
                </c:pt>
                <c:pt idx="10012">
                  <c:v>-8.0938299999999998E-3</c:v>
                </c:pt>
                <c:pt idx="10013">
                  <c:v>3.7422200000000001E-3</c:v>
                </c:pt>
                <c:pt idx="10014">
                  <c:v>-3.1642900000000002E-2</c:v>
                </c:pt>
                <c:pt idx="10015">
                  <c:v>-2.39019E-2</c:v>
                </c:pt>
                <c:pt idx="10016">
                  <c:v>-1.0725E-2</c:v>
                </c:pt>
                <c:pt idx="10017">
                  <c:v>-1.52283E-2</c:v>
                </c:pt>
                <c:pt idx="10018">
                  <c:v>5.4550200000000001E-4</c:v>
                </c:pt>
                <c:pt idx="10019">
                  <c:v>-8.4495499999999999E-4</c:v>
                </c:pt>
                <c:pt idx="10020">
                  <c:v>1.7385499999999999E-3</c:v>
                </c:pt>
                <c:pt idx="10021">
                  <c:v>-1.5770900000000001E-2</c:v>
                </c:pt>
                <c:pt idx="10022">
                  <c:v>-8.2016000000000001E-4</c:v>
                </c:pt>
                <c:pt idx="10023" formatCode="0.00E+00">
                  <c:v>-4.0283200000000002E-3</c:v>
                </c:pt>
                <c:pt idx="10024">
                  <c:v>8.6240799999999992E-3</c:v>
                </c:pt>
                <c:pt idx="10025">
                  <c:v>-2.2704100000000001E-2</c:v>
                </c:pt>
                <c:pt idx="10026">
                  <c:v>-2.53782E-2</c:v>
                </c:pt>
                <c:pt idx="10027">
                  <c:v>-1.16177E-2</c:v>
                </c:pt>
                <c:pt idx="10028">
                  <c:v>4.0969800000000001E-3</c:v>
                </c:pt>
                <c:pt idx="10029">
                  <c:v>-3.14264E-2</c:v>
                </c:pt>
                <c:pt idx="10030">
                  <c:v>-2.98386E-2</c:v>
                </c:pt>
                <c:pt idx="10031">
                  <c:v>-4.10709E-2</c:v>
                </c:pt>
                <c:pt idx="10032">
                  <c:v>-3.00179E-2</c:v>
                </c:pt>
                <c:pt idx="10033">
                  <c:v>-9.4127700000000009E-3</c:v>
                </c:pt>
                <c:pt idx="10034">
                  <c:v>-2.28329E-2</c:v>
                </c:pt>
                <c:pt idx="10035">
                  <c:v>-2.4606699999999999E-2</c:v>
                </c:pt>
                <c:pt idx="10036">
                  <c:v>-2.11544E-2</c:v>
                </c:pt>
                <c:pt idx="10037">
                  <c:v>-7.1258500000000004E-3</c:v>
                </c:pt>
                <c:pt idx="10038">
                  <c:v>-7.9441099999999997E-4</c:v>
                </c:pt>
                <c:pt idx="10039">
                  <c:v>-4.1856799999999998E-3</c:v>
                </c:pt>
                <c:pt idx="10040">
                  <c:v>-2.3327799999999999E-2</c:v>
                </c:pt>
                <c:pt idx="10041">
                  <c:v>-3.4589799999999997E-2</c:v>
                </c:pt>
                <c:pt idx="10042">
                  <c:v>-2.6835399999999999E-2</c:v>
                </c:pt>
                <c:pt idx="10043">
                  <c:v>-3.4765200000000003E-2</c:v>
                </c:pt>
                <c:pt idx="10044">
                  <c:v>-3.0571899999999999E-2</c:v>
                </c:pt>
                <c:pt idx="10045">
                  <c:v>-3.5875299999999999E-2</c:v>
                </c:pt>
                <c:pt idx="10046">
                  <c:v>-1.8781699999999998E-2</c:v>
                </c:pt>
                <c:pt idx="10047">
                  <c:v>-1.9852600000000001E-2</c:v>
                </c:pt>
                <c:pt idx="10048">
                  <c:v>-1.6345999999999999E-2</c:v>
                </c:pt>
                <c:pt idx="10049">
                  <c:v>-3.2486000000000001E-2</c:v>
                </c:pt>
                <c:pt idx="10050">
                  <c:v>-2.8033300000000001E-2</c:v>
                </c:pt>
                <c:pt idx="10051">
                  <c:v>-2.4561900000000001E-2</c:v>
                </c:pt>
                <c:pt idx="10052">
                  <c:v>-2.0211199999999999E-2</c:v>
                </c:pt>
                <c:pt idx="10053">
                  <c:v>-2.3508999999999999E-2</c:v>
                </c:pt>
                <c:pt idx="10054">
                  <c:v>-4.4214200000000002E-2</c:v>
                </c:pt>
                <c:pt idx="10055">
                  <c:v>-3.0121800000000001E-2</c:v>
                </c:pt>
                <c:pt idx="10056">
                  <c:v>-3.7454599999999998E-2</c:v>
                </c:pt>
                <c:pt idx="10057">
                  <c:v>-6.5755800000000001E-3</c:v>
                </c:pt>
                <c:pt idx="10058">
                  <c:v>-3.3230799999999998E-2</c:v>
                </c:pt>
                <c:pt idx="10059">
                  <c:v>-1.76125E-2</c:v>
                </c:pt>
                <c:pt idx="10060">
                  <c:v>-1.5443800000000001E-2</c:v>
                </c:pt>
                <c:pt idx="10061">
                  <c:v>-2.8533899999999999E-3</c:v>
                </c:pt>
                <c:pt idx="10062">
                  <c:v>-1.406E-2</c:v>
                </c:pt>
                <c:pt idx="10063">
                  <c:v>-1.11389E-2</c:v>
                </c:pt>
                <c:pt idx="10064">
                  <c:v>-1.1816999999999999E-2</c:v>
                </c:pt>
                <c:pt idx="10065">
                  <c:v>-1.34077E-2</c:v>
                </c:pt>
                <c:pt idx="10066">
                  <c:v>-4.1055700000000002E-3</c:v>
                </c:pt>
                <c:pt idx="10067">
                  <c:v>-1.2728700000000001E-2</c:v>
                </c:pt>
                <c:pt idx="10068">
                  <c:v>-1.3465899999999999E-2</c:v>
                </c:pt>
                <c:pt idx="10069">
                  <c:v>-1.78099E-2</c:v>
                </c:pt>
                <c:pt idx="10070">
                  <c:v>-1.2879399999999999E-2</c:v>
                </c:pt>
                <c:pt idx="10071">
                  <c:v>-1.22509E-2</c:v>
                </c:pt>
                <c:pt idx="10072">
                  <c:v>-1.19781E-2</c:v>
                </c:pt>
                <c:pt idx="10073">
                  <c:v>-2.4341600000000001E-2</c:v>
                </c:pt>
                <c:pt idx="10074">
                  <c:v>-1.8039699999999999E-2</c:v>
                </c:pt>
                <c:pt idx="10075">
                  <c:v>-1.9430200000000002E-2</c:v>
                </c:pt>
                <c:pt idx="10076">
                  <c:v>-1.3278999999999999E-2</c:v>
                </c:pt>
                <c:pt idx="10077">
                  <c:v>5.3167300000000004E-3</c:v>
                </c:pt>
                <c:pt idx="10078">
                  <c:v>1.44701E-2</c:v>
                </c:pt>
                <c:pt idx="10079">
                  <c:v>9.3145399999999996E-3</c:v>
                </c:pt>
                <c:pt idx="10080">
                  <c:v>1.10416E-2</c:v>
                </c:pt>
                <c:pt idx="10081">
                  <c:v>-7.1907000000000004E-3</c:v>
                </c:pt>
                <c:pt idx="10082">
                  <c:v>1.2023900000000001E-2</c:v>
                </c:pt>
                <c:pt idx="10083">
                  <c:v>-2.7112999999999998E-3</c:v>
                </c:pt>
                <c:pt idx="10084">
                  <c:v>-1.05457E-2</c:v>
                </c:pt>
                <c:pt idx="10085">
                  <c:v>-1.92528E-2</c:v>
                </c:pt>
                <c:pt idx="10086">
                  <c:v>-6.4086899999999999E-3</c:v>
                </c:pt>
                <c:pt idx="10087">
                  <c:v>-1.4744800000000001E-2</c:v>
                </c:pt>
                <c:pt idx="10088">
                  <c:v>-1.17302E-2</c:v>
                </c:pt>
                <c:pt idx="10089">
                  <c:v>1.14412E-2</c:v>
                </c:pt>
                <c:pt idx="10090">
                  <c:v>-1.11961E-3</c:v>
                </c:pt>
                <c:pt idx="10091">
                  <c:v>-6.5231300000000002E-3</c:v>
                </c:pt>
                <c:pt idx="10092">
                  <c:v>-1.3133000000000001E-2</c:v>
                </c:pt>
                <c:pt idx="10093">
                  <c:v>-1.0312999999999999E-2</c:v>
                </c:pt>
                <c:pt idx="10094">
                  <c:v>-6.7872999999999996E-3</c:v>
                </c:pt>
                <c:pt idx="10095">
                  <c:v>-2.14291E-3</c:v>
                </c:pt>
                <c:pt idx="10096">
                  <c:v>-8.6011899999999999E-3</c:v>
                </c:pt>
                <c:pt idx="10097">
                  <c:v>-6.0005199999999996E-3</c:v>
                </c:pt>
                <c:pt idx="10098">
                  <c:v>-1.13773E-2</c:v>
                </c:pt>
                <c:pt idx="10099">
                  <c:v>-2.1396600000000002E-2</c:v>
                </c:pt>
                <c:pt idx="10100">
                  <c:v>-1.1490800000000001E-2</c:v>
                </c:pt>
                <c:pt idx="10101">
                  <c:v>-1.95017E-2</c:v>
                </c:pt>
                <c:pt idx="10102">
                  <c:v>-1.85881E-2</c:v>
                </c:pt>
                <c:pt idx="10103">
                  <c:v>-1.91326E-2</c:v>
                </c:pt>
                <c:pt idx="10104">
                  <c:v>-1.40305E-2</c:v>
                </c:pt>
                <c:pt idx="10105">
                  <c:v>-1.49488E-2</c:v>
                </c:pt>
                <c:pt idx="10106">
                  <c:v>-2.03514E-3</c:v>
                </c:pt>
                <c:pt idx="10107">
                  <c:v>-1.00327E-2</c:v>
                </c:pt>
                <c:pt idx="10108">
                  <c:v>-1.9867900000000001E-2</c:v>
                </c:pt>
                <c:pt idx="10109">
                  <c:v>4.5356800000000003E-3</c:v>
                </c:pt>
                <c:pt idx="10110">
                  <c:v>-7.9498299999999997E-3</c:v>
                </c:pt>
                <c:pt idx="10111">
                  <c:v>-1.30644E-2</c:v>
                </c:pt>
                <c:pt idx="10112">
                  <c:v>-1.61858E-2</c:v>
                </c:pt>
                <c:pt idx="10113">
                  <c:v>-2.3243E-2</c:v>
                </c:pt>
                <c:pt idx="10114">
                  <c:v>-2.5062600000000001E-2</c:v>
                </c:pt>
                <c:pt idx="10115">
                  <c:v>-9.5653500000000002E-3</c:v>
                </c:pt>
                <c:pt idx="10116">
                  <c:v>-1.71995E-2</c:v>
                </c:pt>
                <c:pt idx="10117">
                  <c:v>-1.46246E-2</c:v>
                </c:pt>
                <c:pt idx="10118">
                  <c:v>-2.5054900000000001E-2</c:v>
                </c:pt>
                <c:pt idx="10119">
                  <c:v>-1.4870599999999999E-2</c:v>
                </c:pt>
                <c:pt idx="10120">
                  <c:v>-1.7113699999999999E-2</c:v>
                </c:pt>
                <c:pt idx="10121">
                  <c:v>-2.6342399999999998E-2</c:v>
                </c:pt>
                <c:pt idx="10122">
                  <c:v>-2.44551E-2</c:v>
                </c:pt>
                <c:pt idx="10123">
                  <c:v>3.2119800000000001E-3</c:v>
                </c:pt>
                <c:pt idx="10124">
                  <c:v>1.0828000000000001E-2</c:v>
                </c:pt>
                <c:pt idx="10125">
                  <c:v>1.4991799999999999E-3</c:v>
                </c:pt>
                <c:pt idx="10126">
                  <c:v>-1.4752400000000001E-2</c:v>
                </c:pt>
                <c:pt idx="10127">
                  <c:v>-2.88105E-3</c:v>
                </c:pt>
                <c:pt idx="10128">
                  <c:v>-1.5583000000000001E-3</c:v>
                </c:pt>
                <c:pt idx="10129">
                  <c:v>-1.5714599999999999E-2</c:v>
                </c:pt>
                <c:pt idx="10130">
                  <c:v>-3.0834199999999999E-2</c:v>
                </c:pt>
                <c:pt idx="10131">
                  <c:v>-2.0093900000000001E-2</c:v>
                </c:pt>
                <c:pt idx="10132">
                  <c:v>-3.6067999999999998E-3</c:v>
                </c:pt>
                <c:pt idx="10133">
                  <c:v>-8.0385200000000004E-3</c:v>
                </c:pt>
                <c:pt idx="10134">
                  <c:v>-8.7080000000000005E-3</c:v>
                </c:pt>
                <c:pt idx="10135">
                  <c:v>-3.2396299999999999E-3</c:v>
                </c:pt>
                <c:pt idx="10136">
                  <c:v>9.4394700000000002E-3</c:v>
                </c:pt>
                <c:pt idx="10137">
                  <c:v>-1.5254999999999999E-2</c:v>
                </c:pt>
                <c:pt idx="10138">
                  <c:v>-7.5330700000000002E-3</c:v>
                </c:pt>
                <c:pt idx="10139">
                  <c:v>-9.8123599999999991E-3</c:v>
                </c:pt>
                <c:pt idx="10140">
                  <c:v>-1.9582700000000001E-2</c:v>
                </c:pt>
                <c:pt idx="10141">
                  <c:v>-1.6103699999999999E-2</c:v>
                </c:pt>
                <c:pt idx="10142">
                  <c:v>-1.5640299999999999E-2</c:v>
                </c:pt>
                <c:pt idx="10143">
                  <c:v>-9.23824E-3</c:v>
                </c:pt>
                <c:pt idx="10144">
                  <c:v>-6.0730000000000003E-3</c:v>
                </c:pt>
                <c:pt idx="10145">
                  <c:v>-1.87387E-2</c:v>
                </c:pt>
                <c:pt idx="10146">
                  <c:v>-1.01843E-2</c:v>
                </c:pt>
                <c:pt idx="10147">
                  <c:v>-2.4562799999999999E-2</c:v>
                </c:pt>
                <c:pt idx="10148">
                  <c:v>-9.4261199999999996E-3</c:v>
                </c:pt>
                <c:pt idx="10149">
                  <c:v>9.5329300000000002E-3</c:v>
                </c:pt>
                <c:pt idx="10150">
                  <c:v>5.4121000000000004E-3</c:v>
                </c:pt>
                <c:pt idx="10151">
                  <c:v>-9.5701199999999997E-3</c:v>
                </c:pt>
                <c:pt idx="10152">
                  <c:v>-1.6176200000000002E-2</c:v>
                </c:pt>
                <c:pt idx="10153">
                  <c:v>-1.59359E-3</c:v>
                </c:pt>
                <c:pt idx="10154">
                  <c:v>-3.5038000000000001E-3</c:v>
                </c:pt>
                <c:pt idx="10155">
                  <c:v>-4.5681000000000003E-3</c:v>
                </c:pt>
                <c:pt idx="10156">
                  <c:v>-2.2316900000000001E-2</c:v>
                </c:pt>
                <c:pt idx="10157">
                  <c:v>-3.3918400000000001E-2</c:v>
                </c:pt>
                <c:pt idx="10158">
                  <c:v>-1.4626500000000001E-2</c:v>
                </c:pt>
                <c:pt idx="10159">
                  <c:v>-1.20792E-2</c:v>
                </c:pt>
                <c:pt idx="10160">
                  <c:v>-2.4887099999999999E-2</c:v>
                </c:pt>
                <c:pt idx="10161">
                  <c:v>-2.3108500000000001E-2</c:v>
                </c:pt>
                <c:pt idx="10162">
                  <c:v>-4.6186400000000002E-3</c:v>
                </c:pt>
                <c:pt idx="10163">
                  <c:v>7.5635900000000002E-3</c:v>
                </c:pt>
                <c:pt idx="10164">
                  <c:v>6.10065E-3</c:v>
                </c:pt>
                <c:pt idx="10165">
                  <c:v>8.4343000000000005E-3</c:v>
                </c:pt>
                <c:pt idx="10166">
                  <c:v>-2.37083E-3</c:v>
                </c:pt>
                <c:pt idx="10167">
                  <c:v>-2.22588E-3</c:v>
                </c:pt>
                <c:pt idx="10168">
                  <c:v>-4.5013400000000004E-3</c:v>
                </c:pt>
                <c:pt idx="10169">
                  <c:v>-3.5648300000000002E-3</c:v>
                </c:pt>
                <c:pt idx="10170">
                  <c:v>9.38225E-3</c:v>
                </c:pt>
                <c:pt idx="10171">
                  <c:v>-3.5905799999999999E-3</c:v>
                </c:pt>
                <c:pt idx="10172">
                  <c:v>4.5270900000000001E-3</c:v>
                </c:pt>
                <c:pt idx="10173">
                  <c:v>1.6132400000000002E-2</c:v>
                </c:pt>
                <c:pt idx="10174">
                  <c:v>1.54209E-2</c:v>
                </c:pt>
                <c:pt idx="10175">
                  <c:v>-9.3936900000000001E-4</c:v>
                </c:pt>
                <c:pt idx="10176">
                  <c:v>-7.1277600000000003E-3</c:v>
                </c:pt>
                <c:pt idx="10177">
                  <c:v>2.6149699999999999E-3</c:v>
                </c:pt>
                <c:pt idx="10178">
                  <c:v>-8.8596300000000003E-4</c:v>
                </c:pt>
                <c:pt idx="10179">
                  <c:v>5.3682299999999999E-3</c:v>
                </c:pt>
                <c:pt idx="10180">
                  <c:v>-7.4100499999999998E-4</c:v>
                </c:pt>
                <c:pt idx="10181">
                  <c:v>1.4535899999999999E-2</c:v>
                </c:pt>
                <c:pt idx="10182">
                  <c:v>1.7273899999999998E-2</c:v>
                </c:pt>
                <c:pt idx="10183">
                  <c:v>1.44844E-2</c:v>
                </c:pt>
                <c:pt idx="10184">
                  <c:v>1.22766E-2</c:v>
                </c:pt>
                <c:pt idx="10185">
                  <c:v>2.3140000000000001E-2</c:v>
                </c:pt>
                <c:pt idx="10186">
                  <c:v>1.7628700000000001E-2</c:v>
                </c:pt>
                <c:pt idx="10187">
                  <c:v>5.3167300000000004E-3</c:v>
                </c:pt>
                <c:pt idx="10188">
                  <c:v>9.2716199999999995E-3</c:v>
                </c:pt>
                <c:pt idx="10189">
                  <c:v>9.0742099999999992E-3</c:v>
                </c:pt>
                <c:pt idx="10190">
                  <c:v>1.1299099999999999E-2</c:v>
                </c:pt>
                <c:pt idx="10191">
                  <c:v>2.0685200000000001E-2</c:v>
                </c:pt>
                <c:pt idx="10192">
                  <c:v>1.93224E-2</c:v>
                </c:pt>
                <c:pt idx="10193">
                  <c:v>1.89199E-2</c:v>
                </c:pt>
                <c:pt idx="10194">
                  <c:v>1.5332200000000001E-2</c:v>
                </c:pt>
                <c:pt idx="10195">
                  <c:v>1.1302E-2</c:v>
                </c:pt>
                <c:pt idx="10196">
                  <c:v>4.40598E-4</c:v>
                </c:pt>
                <c:pt idx="10197">
                  <c:v>-5.2318599999999996E-3</c:v>
                </c:pt>
                <c:pt idx="10198">
                  <c:v>1.6527199999999999E-2</c:v>
                </c:pt>
                <c:pt idx="10199">
                  <c:v>8.7976500000000006E-3</c:v>
                </c:pt>
                <c:pt idx="10200">
                  <c:v>-1.7192800000000001E-2</c:v>
                </c:pt>
                <c:pt idx="10201">
                  <c:v>-2.52724E-3</c:v>
                </c:pt>
                <c:pt idx="10202">
                  <c:v>1.37825E-2</c:v>
                </c:pt>
                <c:pt idx="10203">
                  <c:v>5.69916E-3</c:v>
                </c:pt>
                <c:pt idx="10204">
                  <c:v>-6.9265400000000001E-3</c:v>
                </c:pt>
                <c:pt idx="10205">
                  <c:v>1.4132499999999999E-2</c:v>
                </c:pt>
                <c:pt idx="10206">
                  <c:v>3.8051600000000001E-3</c:v>
                </c:pt>
                <c:pt idx="10207">
                  <c:v>3.3397700000000002E-3</c:v>
                </c:pt>
                <c:pt idx="10208">
                  <c:v>2.7453399999999999E-2</c:v>
                </c:pt>
                <c:pt idx="10209">
                  <c:v>1.0932000000000001E-2</c:v>
                </c:pt>
                <c:pt idx="10210">
                  <c:v>9.6197100000000001E-3</c:v>
                </c:pt>
                <c:pt idx="10211">
                  <c:v>3.6811800000000002E-4</c:v>
                </c:pt>
                <c:pt idx="10212">
                  <c:v>1.3606099999999999E-2</c:v>
                </c:pt>
                <c:pt idx="10213">
                  <c:v>7.5092300000000004E-3</c:v>
                </c:pt>
                <c:pt idx="10214">
                  <c:v>5.9204100000000001E-3</c:v>
                </c:pt>
                <c:pt idx="10215">
                  <c:v>9.3050000000000008E-3</c:v>
                </c:pt>
                <c:pt idx="10216">
                  <c:v>-1.04885E-2</c:v>
                </c:pt>
                <c:pt idx="10217">
                  <c:v>-5.6886699999999998E-3</c:v>
                </c:pt>
                <c:pt idx="10218">
                  <c:v>-2.02045E-2</c:v>
                </c:pt>
                <c:pt idx="10219">
                  <c:v>-1.1224700000000001E-2</c:v>
                </c:pt>
                <c:pt idx="10220">
                  <c:v>-2.30598E-3</c:v>
                </c:pt>
                <c:pt idx="10221">
                  <c:v>-1.15347E-2</c:v>
                </c:pt>
                <c:pt idx="10222">
                  <c:v>-1.02024E-2</c:v>
                </c:pt>
                <c:pt idx="10223">
                  <c:v>3.0012099999999998E-3</c:v>
                </c:pt>
                <c:pt idx="10224">
                  <c:v>-6.3476599999999998E-3</c:v>
                </c:pt>
                <c:pt idx="10225">
                  <c:v>1.0071800000000001E-2</c:v>
                </c:pt>
                <c:pt idx="10226">
                  <c:v>2.0114900000000002E-2</c:v>
                </c:pt>
                <c:pt idx="10227">
                  <c:v>5.6705499999999999E-3</c:v>
                </c:pt>
                <c:pt idx="10228">
                  <c:v>1.8371599999999998E-2</c:v>
                </c:pt>
                <c:pt idx="10229">
                  <c:v>8.0795299999999997E-3</c:v>
                </c:pt>
                <c:pt idx="10230">
                  <c:v>-1.68343E-2</c:v>
                </c:pt>
                <c:pt idx="10231">
                  <c:v>4.3554300000000004E-3</c:v>
                </c:pt>
                <c:pt idx="10232">
                  <c:v>6.6709500000000001E-3</c:v>
                </c:pt>
                <c:pt idx="10233">
                  <c:v>-2.3388900000000001E-2</c:v>
                </c:pt>
                <c:pt idx="10234">
                  <c:v>1.85518E-2</c:v>
                </c:pt>
                <c:pt idx="10235">
                  <c:v>1.21613E-2</c:v>
                </c:pt>
                <c:pt idx="10236">
                  <c:v>2.85206E-2</c:v>
                </c:pt>
                <c:pt idx="10237">
                  <c:v>1.19343E-2</c:v>
                </c:pt>
                <c:pt idx="10238">
                  <c:v>9.9353800000000006E-3</c:v>
                </c:pt>
                <c:pt idx="10239">
                  <c:v>1.8305800000000001E-2</c:v>
                </c:pt>
                <c:pt idx="10240">
                  <c:v>1.3844499999999999E-2</c:v>
                </c:pt>
                <c:pt idx="10241">
                  <c:v>1.6632999999999998E-2</c:v>
                </c:pt>
                <c:pt idx="10242">
                  <c:v>-1.0982499999999999E-2</c:v>
                </c:pt>
                <c:pt idx="10243">
                  <c:v>1.16711E-2</c:v>
                </c:pt>
                <c:pt idx="10244">
                  <c:v>4.2343099999999998E-3</c:v>
                </c:pt>
                <c:pt idx="10245">
                  <c:v>1.5770900000000001E-2</c:v>
                </c:pt>
                <c:pt idx="10246">
                  <c:v>4.3582899999999999E-4</c:v>
                </c:pt>
                <c:pt idx="10247">
                  <c:v>3.5409899999999999E-3</c:v>
                </c:pt>
                <c:pt idx="10248">
                  <c:v>2.1899200000000001E-2</c:v>
                </c:pt>
                <c:pt idx="10249">
                  <c:v>1.3146400000000001E-2</c:v>
                </c:pt>
                <c:pt idx="10250">
                  <c:v>-6.3180900000000002E-3</c:v>
                </c:pt>
                <c:pt idx="10251">
                  <c:v>-1.52111E-3</c:v>
                </c:pt>
                <c:pt idx="10252">
                  <c:v>2.5888399999999999E-2</c:v>
                </c:pt>
                <c:pt idx="10253">
                  <c:v>-7.3204000000000003E-3</c:v>
                </c:pt>
                <c:pt idx="10254">
                  <c:v>1.6518600000000001E-2</c:v>
                </c:pt>
                <c:pt idx="10255">
                  <c:v>-1.93691E-3</c:v>
                </c:pt>
                <c:pt idx="10256">
                  <c:v>-1.9409200000000001E-2</c:v>
                </c:pt>
                <c:pt idx="10257">
                  <c:v>2.0446800000000001E-3</c:v>
                </c:pt>
                <c:pt idx="10258">
                  <c:v>-2.6817299999999998E-3</c:v>
                </c:pt>
                <c:pt idx="10259">
                  <c:v>-1.5418100000000001E-2</c:v>
                </c:pt>
                <c:pt idx="10260">
                  <c:v>-8.1043199999999999E-3</c:v>
                </c:pt>
                <c:pt idx="10261">
                  <c:v>-1.30758E-2</c:v>
                </c:pt>
                <c:pt idx="10262">
                  <c:v>1.2234699999999999E-2</c:v>
                </c:pt>
                <c:pt idx="10263">
                  <c:v>-1.4738100000000001E-2</c:v>
                </c:pt>
                <c:pt idx="10264">
                  <c:v>-3.60203E-3</c:v>
                </c:pt>
                <c:pt idx="10265">
                  <c:v>1.9011500000000001E-2</c:v>
                </c:pt>
                <c:pt idx="10266">
                  <c:v>1.2216600000000001E-3</c:v>
                </c:pt>
                <c:pt idx="10267">
                  <c:v>1.13811E-2</c:v>
                </c:pt>
                <c:pt idx="10268">
                  <c:v>2.62547E-3</c:v>
                </c:pt>
                <c:pt idx="10269">
                  <c:v>5.9661899999999997E-3</c:v>
                </c:pt>
                <c:pt idx="10270" formatCode="0.00E+00">
                  <c:v>4.4145599999999997E-3</c:v>
                </c:pt>
                <c:pt idx="10271">
                  <c:v>2.1580700000000001E-2</c:v>
                </c:pt>
                <c:pt idx="10272">
                  <c:v>1.64604E-2</c:v>
                </c:pt>
                <c:pt idx="10273" formatCode="0.00E+00">
                  <c:v>-1.29128E-2</c:v>
                </c:pt>
                <c:pt idx="10274">
                  <c:v>1.0287299999999999E-2</c:v>
                </c:pt>
                <c:pt idx="10275">
                  <c:v>3.5980199999999997E-2</c:v>
                </c:pt>
                <c:pt idx="10276">
                  <c:v>1.55649E-2</c:v>
                </c:pt>
                <c:pt idx="10277">
                  <c:v>6.27708E-3</c:v>
                </c:pt>
                <c:pt idx="10278">
                  <c:v>1.54839E-2</c:v>
                </c:pt>
                <c:pt idx="10279">
                  <c:v>1.77603E-2</c:v>
                </c:pt>
                <c:pt idx="10280">
                  <c:v>2.3042699999999999E-2</c:v>
                </c:pt>
                <c:pt idx="10281">
                  <c:v>3.1172800000000001E-2</c:v>
                </c:pt>
                <c:pt idx="10282">
                  <c:v>4.0717099999999999E-2</c:v>
                </c:pt>
                <c:pt idx="10283">
                  <c:v>1.5727000000000001E-2</c:v>
                </c:pt>
                <c:pt idx="10284">
                  <c:v>3.7447000000000001E-2</c:v>
                </c:pt>
                <c:pt idx="10285">
                  <c:v>3.2279000000000002E-2</c:v>
                </c:pt>
                <c:pt idx="10286">
                  <c:v>4.0743799999999997E-2</c:v>
                </c:pt>
                <c:pt idx="10287">
                  <c:v>3.3680000000000002E-2</c:v>
                </c:pt>
                <c:pt idx="10288">
                  <c:v>3.14913E-2</c:v>
                </c:pt>
                <c:pt idx="10289">
                  <c:v>3.33204E-2</c:v>
                </c:pt>
                <c:pt idx="10290">
                  <c:v>8.9120899999999992E-3</c:v>
                </c:pt>
                <c:pt idx="10291">
                  <c:v>2.46363E-2</c:v>
                </c:pt>
                <c:pt idx="10292">
                  <c:v>3.1623800000000001E-2</c:v>
                </c:pt>
                <c:pt idx="10293">
                  <c:v>2.8104799999999999E-2</c:v>
                </c:pt>
                <c:pt idx="10294">
                  <c:v>1.42469E-2</c:v>
                </c:pt>
                <c:pt idx="10295">
                  <c:v>2.5235199999999999E-2</c:v>
                </c:pt>
                <c:pt idx="10296">
                  <c:v>2.8519599999999999E-2</c:v>
                </c:pt>
                <c:pt idx="10297">
                  <c:v>4.36239E-2</c:v>
                </c:pt>
                <c:pt idx="10298">
                  <c:v>4.6801599999999999E-2</c:v>
                </c:pt>
                <c:pt idx="10299">
                  <c:v>3.9214100000000002E-2</c:v>
                </c:pt>
                <c:pt idx="10300">
                  <c:v>4.3777499999999997E-2</c:v>
                </c:pt>
                <c:pt idx="10301">
                  <c:v>3.3002900000000002E-2</c:v>
                </c:pt>
                <c:pt idx="10302">
                  <c:v>3.8323400000000001E-2</c:v>
                </c:pt>
                <c:pt idx="10303">
                  <c:v>1.8282900000000001E-2</c:v>
                </c:pt>
                <c:pt idx="10304">
                  <c:v>2.7666099999999999E-2</c:v>
                </c:pt>
                <c:pt idx="10305">
                  <c:v>2.0862599999999999E-2</c:v>
                </c:pt>
                <c:pt idx="10306">
                  <c:v>2.57387E-2</c:v>
                </c:pt>
                <c:pt idx="10307">
                  <c:v>1.48363E-2</c:v>
                </c:pt>
                <c:pt idx="10308">
                  <c:v>1.28345E-2</c:v>
                </c:pt>
                <c:pt idx="10309">
                  <c:v>1.90496E-2</c:v>
                </c:pt>
                <c:pt idx="10310">
                  <c:v>1.7502799999999999E-2</c:v>
                </c:pt>
                <c:pt idx="10311">
                  <c:v>2.3597699999999999E-2</c:v>
                </c:pt>
                <c:pt idx="10312">
                  <c:v>2.6445400000000001E-2</c:v>
                </c:pt>
                <c:pt idx="10313">
                  <c:v>2.2539099999999999E-2</c:v>
                </c:pt>
                <c:pt idx="10314">
                  <c:v>1.50671E-2</c:v>
                </c:pt>
                <c:pt idx="10315">
                  <c:v>1.7802200000000001E-2</c:v>
                </c:pt>
                <c:pt idx="10316">
                  <c:v>2.1806699999999998E-2</c:v>
                </c:pt>
                <c:pt idx="10317">
                  <c:v>1.7861399999999999E-2</c:v>
                </c:pt>
                <c:pt idx="10318">
                  <c:v>2.69632E-2</c:v>
                </c:pt>
                <c:pt idx="10319">
                  <c:v>-4.8446699999999997E-3</c:v>
                </c:pt>
                <c:pt idx="10320">
                  <c:v>1.07794E-2</c:v>
                </c:pt>
                <c:pt idx="10321">
                  <c:v>1.03359E-2</c:v>
                </c:pt>
                <c:pt idx="10322">
                  <c:v>1.55993E-2</c:v>
                </c:pt>
                <c:pt idx="10323">
                  <c:v>9.3193100000000008E-3</c:v>
                </c:pt>
                <c:pt idx="10324">
                  <c:v>9.3240700000000003E-3</c:v>
                </c:pt>
                <c:pt idx="10325">
                  <c:v>-1.5239699999999999E-3</c:v>
                </c:pt>
                <c:pt idx="10326">
                  <c:v>-1.1353500000000001E-2</c:v>
                </c:pt>
                <c:pt idx="10327">
                  <c:v>4.0226000000000003E-3</c:v>
                </c:pt>
                <c:pt idx="10328">
                  <c:v>-5.49221E-3</c:v>
                </c:pt>
                <c:pt idx="10329">
                  <c:v>-9.3450500000000006E-3</c:v>
                </c:pt>
                <c:pt idx="10330">
                  <c:v>-1.34468E-3</c:v>
                </c:pt>
                <c:pt idx="10331">
                  <c:v>8.4238100000000003E-3</c:v>
                </c:pt>
                <c:pt idx="10332">
                  <c:v>1.55487E-2</c:v>
                </c:pt>
                <c:pt idx="10333">
                  <c:v>7.5721699999999996E-3</c:v>
                </c:pt>
                <c:pt idx="10334">
                  <c:v>-2.1343199999999999E-3</c:v>
                </c:pt>
                <c:pt idx="10335">
                  <c:v>1.3339E-2</c:v>
                </c:pt>
                <c:pt idx="10336">
                  <c:v>6.6804899999999999E-3</c:v>
                </c:pt>
                <c:pt idx="10337">
                  <c:v>-9.9353800000000006E-3</c:v>
                </c:pt>
                <c:pt idx="10338">
                  <c:v>9.6511800000000005E-3</c:v>
                </c:pt>
                <c:pt idx="10339">
                  <c:v>2.5390599999999999E-2</c:v>
                </c:pt>
                <c:pt idx="10340">
                  <c:v>1.50394E-2</c:v>
                </c:pt>
                <c:pt idx="10341">
                  <c:v>2.62814E-2</c:v>
                </c:pt>
                <c:pt idx="10342">
                  <c:v>1.4939300000000001E-2</c:v>
                </c:pt>
                <c:pt idx="10343">
                  <c:v>2.07081E-2</c:v>
                </c:pt>
                <c:pt idx="10344">
                  <c:v>1.59855E-2</c:v>
                </c:pt>
                <c:pt idx="10345">
                  <c:v>1.9947099999999999E-2</c:v>
                </c:pt>
                <c:pt idx="10346">
                  <c:v>1.70679E-2</c:v>
                </c:pt>
                <c:pt idx="10347">
                  <c:v>2.3940099999999999E-2</c:v>
                </c:pt>
                <c:pt idx="10348">
                  <c:v>1.7341599999999999E-2</c:v>
                </c:pt>
                <c:pt idx="10349">
                  <c:v>3.4006099999999997E-2</c:v>
                </c:pt>
                <c:pt idx="10350">
                  <c:v>1.3405800000000001E-2</c:v>
                </c:pt>
                <c:pt idx="10351">
                  <c:v>1.62449E-2</c:v>
                </c:pt>
                <c:pt idx="10352">
                  <c:v>1.8218000000000002E-2</c:v>
                </c:pt>
                <c:pt idx="10353">
                  <c:v>-2.6016199999999998E-3</c:v>
                </c:pt>
                <c:pt idx="10354">
                  <c:v>3.9720500000000004E-3</c:v>
                </c:pt>
                <c:pt idx="10355">
                  <c:v>9.9019999999999993E-3</c:v>
                </c:pt>
                <c:pt idx="10356">
                  <c:v>1.3299E-2</c:v>
                </c:pt>
                <c:pt idx="10357">
                  <c:v>8.9073199999999998E-4</c:v>
                </c:pt>
                <c:pt idx="10358">
                  <c:v>6.3495599999999998E-3</c:v>
                </c:pt>
                <c:pt idx="10359">
                  <c:v>3.0469899999999999E-3</c:v>
                </c:pt>
                <c:pt idx="10360">
                  <c:v>5.4264099999999996E-4</c:v>
                </c:pt>
                <c:pt idx="10361">
                  <c:v>-1.17683E-3</c:v>
                </c:pt>
                <c:pt idx="10362">
                  <c:v>1.0349300000000001E-2</c:v>
                </c:pt>
                <c:pt idx="10363">
                  <c:v>7.1649599999999997E-3</c:v>
                </c:pt>
                <c:pt idx="10364">
                  <c:v>7.3118200000000001E-3</c:v>
                </c:pt>
                <c:pt idx="10365">
                  <c:v>2.4604800000000001E-3</c:v>
                </c:pt>
                <c:pt idx="10366">
                  <c:v>6.3438399999999999E-3</c:v>
                </c:pt>
                <c:pt idx="10367">
                  <c:v>1.2606600000000001E-2</c:v>
                </c:pt>
                <c:pt idx="10368">
                  <c:v>4.5213700000000002E-3</c:v>
                </c:pt>
                <c:pt idx="10369">
                  <c:v>-1.1157E-2</c:v>
                </c:pt>
                <c:pt idx="10370">
                  <c:v>4.0254599999999998E-3</c:v>
                </c:pt>
                <c:pt idx="10371">
                  <c:v>-1.0272E-2</c:v>
                </c:pt>
                <c:pt idx="10372">
                  <c:v>-1.3859700000000001E-2</c:v>
                </c:pt>
                <c:pt idx="10373">
                  <c:v>2.1056200000000001E-2</c:v>
                </c:pt>
                <c:pt idx="10374">
                  <c:v>1.7311099999999999E-2</c:v>
                </c:pt>
                <c:pt idx="10375">
                  <c:v>1.3682400000000001E-2</c:v>
                </c:pt>
                <c:pt idx="10376">
                  <c:v>-7.7629100000000003E-4</c:v>
                </c:pt>
                <c:pt idx="10377">
                  <c:v>2.48146E-3</c:v>
                </c:pt>
                <c:pt idx="10378">
                  <c:v>9.5119499999999999E-3</c:v>
                </c:pt>
                <c:pt idx="10379">
                  <c:v>5.1784499999999996E-4</c:v>
                </c:pt>
                <c:pt idx="10380">
                  <c:v>5.83649E-4</c:v>
                </c:pt>
                <c:pt idx="10381">
                  <c:v>8.3341600000000002E-3</c:v>
                </c:pt>
                <c:pt idx="10382">
                  <c:v>1.4539699999999999E-2</c:v>
                </c:pt>
                <c:pt idx="10383">
                  <c:v>-1.01318E-2</c:v>
                </c:pt>
                <c:pt idx="10384">
                  <c:v>6.7548800000000004E-3</c:v>
                </c:pt>
                <c:pt idx="10385">
                  <c:v>3.02172E-2</c:v>
                </c:pt>
                <c:pt idx="10386">
                  <c:v>4.1949300000000002E-2</c:v>
                </c:pt>
                <c:pt idx="10387">
                  <c:v>4.5537900000000003E-3</c:v>
                </c:pt>
                <c:pt idx="10388">
                  <c:v>1.5436200000000001E-2</c:v>
                </c:pt>
                <c:pt idx="10389">
                  <c:v>4.5318600000000004E-3</c:v>
                </c:pt>
                <c:pt idx="10390">
                  <c:v>1.50948E-2</c:v>
                </c:pt>
                <c:pt idx="10391">
                  <c:v>-2.99358E-3</c:v>
                </c:pt>
                <c:pt idx="10392">
                  <c:v>7.4319800000000004E-3</c:v>
                </c:pt>
                <c:pt idx="10393">
                  <c:v>2.05002E-2</c:v>
                </c:pt>
                <c:pt idx="10394">
                  <c:v>1.5998800000000001E-2</c:v>
                </c:pt>
                <c:pt idx="10395">
                  <c:v>1.9608500000000001E-2</c:v>
                </c:pt>
                <c:pt idx="10396">
                  <c:v>1.9007699999999999E-2</c:v>
                </c:pt>
                <c:pt idx="10397">
                  <c:v>3.4539199999999999E-2</c:v>
                </c:pt>
                <c:pt idx="10398">
                  <c:v>2.0533599999999999E-2</c:v>
                </c:pt>
                <c:pt idx="10399">
                  <c:v>1.91927E-2</c:v>
                </c:pt>
                <c:pt idx="10400">
                  <c:v>3.5263099999999999E-2</c:v>
                </c:pt>
                <c:pt idx="10401">
                  <c:v>2.2260700000000001E-2</c:v>
                </c:pt>
                <c:pt idx="10402">
                  <c:v>2.3161899999999999E-2</c:v>
                </c:pt>
                <c:pt idx="10403">
                  <c:v>2.9609699999999999E-2</c:v>
                </c:pt>
                <c:pt idx="10404">
                  <c:v>5.4498699999999997E-2</c:v>
                </c:pt>
                <c:pt idx="10405">
                  <c:v>2.9998799999999999E-2</c:v>
                </c:pt>
                <c:pt idx="10406">
                  <c:v>1.5856700000000001E-2</c:v>
                </c:pt>
                <c:pt idx="10407">
                  <c:v>2.6441599999999999E-2</c:v>
                </c:pt>
                <c:pt idx="10408">
                  <c:v>4.6516399999999999E-2</c:v>
                </c:pt>
                <c:pt idx="10409">
                  <c:v>1.1040700000000001E-2</c:v>
                </c:pt>
                <c:pt idx="10410" formatCode="0.00E+00">
                  <c:v>1.754E-2</c:v>
                </c:pt>
                <c:pt idx="10411">
                  <c:v>4.1430500000000002E-2</c:v>
                </c:pt>
                <c:pt idx="10412">
                  <c:v>4.1233100000000002E-2</c:v>
                </c:pt>
                <c:pt idx="10413">
                  <c:v>3.0967700000000001E-2</c:v>
                </c:pt>
                <c:pt idx="10414">
                  <c:v>2.67353E-2</c:v>
                </c:pt>
                <c:pt idx="10415">
                  <c:v>4.4301E-2</c:v>
                </c:pt>
                <c:pt idx="10416" formatCode="0.00E+00">
                  <c:v>2.7167299999999998E-2</c:v>
                </c:pt>
                <c:pt idx="10417">
                  <c:v>2.6292799999999999E-3</c:v>
                </c:pt>
                <c:pt idx="10418">
                  <c:v>1.44463E-2</c:v>
                </c:pt>
                <c:pt idx="10419">
                  <c:v>4.3799400000000002E-2</c:v>
                </c:pt>
                <c:pt idx="10420">
                  <c:v>2.16866E-2</c:v>
                </c:pt>
                <c:pt idx="10421">
                  <c:v>1.7045999999999999E-2</c:v>
                </c:pt>
                <c:pt idx="10422">
                  <c:v>1.39551E-2</c:v>
                </c:pt>
                <c:pt idx="10423">
                  <c:v>1.3539300000000001E-2</c:v>
                </c:pt>
                <c:pt idx="10424">
                  <c:v>9.889600000000001E-4</c:v>
                </c:pt>
                <c:pt idx="10425">
                  <c:v>5.8803600000000003E-3</c:v>
                </c:pt>
                <c:pt idx="10426">
                  <c:v>1.8114100000000001E-2</c:v>
                </c:pt>
                <c:pt idx="10427">
                  <c:v>6.5574600000000002E-3</c:v>
                </c:pt>
                <c:pt idx="10428">
                  <c:v>-7.3308899999999996E-3</c:v>
                </c:pt>
                <c:pt idx="10429">
                  <c:v>-6.5536500000000003E-3</c:v>
                </c:pt>
                <c:pt idx="10430">
                  <c:v>8.4495499999999999E-4</c:v>
                </c:pt>
                <c:pt idx="10431">
                  <c:v>3.60298E-3</c:v>
                </c:pt>
                <c:pt idx="10432">
                  <c:v>-5.0926200000000002E-4</c:v>
                </c:pt>
                <c:pt idx="10433">
                  <c:v>-1.18628E-2</c:v>
                </c:pt>
                <c:pt idx="10434">
                  <c:v>-6.1922100000000001E-3</c:v>
                </c:pt>
                <c:pt idx="10435">
                  <c:v>-6.4010600000000001E-3</c:v>
                </c:pt>
                <c:pt idx="10436">
                  <c:v>-1.77193E-2</c:v>
                </c:pt>
                <c:pt idx="10437">
                  <c:v>5.6257199999999999E-3</c:v>
                </c:pt>
                <c:pt idx="10438">
                  <c:v>8.9349700000000004E-3</c:v>
                </c:pt>
                <c:pt idx="10439">
                  <c:v>-2.3565299999999999E-3</c:v>
                </c:pt>
                <c:pt idx="10440">
                  <c:v>1.6872399999999999E-2</c:v>
                </c:pt>
                <c:pt idx="10441">
                  <c:v>-1.4374700000000001E-2</c:v>
                </c:pt>
                <c:pt idx="10442">
                  <c:v>5.1078800000000004E-3</c:v>
                </c:pt>
                <c:pt idx="10443" formatCode="0.00E+00">
                  <c:v>1.3351400000000001E-5</c:v>
                </c:pt>
                <c:pt idx="10444">
                  <c:v>-1.1968599999999999E-3</c:v>
                </c:pt>
                <c:pt idx="10445">
                  <c:v>8.0423400000000003E-3</c:v>
                </c:pt>
                <c:pt idx="10446">
                  <c:v>1.02472E-2</c:v>
                </c:pt>
                <c:pt idx="10447">
                  <c:v>-1.2894600000000001E-2</c:v>
                </c:pt>
                <c:pt idx="10448">
                  <c:v>-8.4752999999999998E-3</c:v>
                </c:pt>
                <c:pt idx="10449">
                  <c:v>-2.9716500000000002E-3</c:v>
                </c:pt>
                <c:pt idx="10450">
                  <c:v>8.2140000000000008E-3</c:v>
                </c:pt>
                <c:pt idx="10451">
                  <c:v>1.8251400000000001E-2</c:v>
                </c:pt>
                <c:pt idx="10452">
                  <c:v>-1.6818E-2</c:v>
                </c:pt>
                <c:pt idx="10453">
                  <c:v>4.3067899999999996E-3</c:v>
                </c:pt>
                <c:pt idx="10454">
                  <c:v>2.45428E-2</c:v>
                </c:pt>
                <c:pt idx="10455">
                  <c:v>7.8277599999999996E-3</c:v>
                </c:pt>
                <c:pt idx="10456">
                  <c:v>1.0637300000000001E-2</c:v>
                </c:pt>
                <c:pt idx="10457">
                  <c:v>6.0710900000000003E-3</c:v>
                </c:pt>
                <c:pt idx="10458">
                  <c:v>1.10998E-2</c:v>
                </c:pt>
                <c:pt idx="10459">
                  <c:v>-1.7979599999999998E-2</c:v>
                </c:pt>
                <c:pt idx="10460">
                  <c:v>-3.4055700000000001E-3</c:v>
                </c:pt>
                <c:pt idx="10461">
                  <c:v>-6.4248999999999999E-3</c:v>
                </c:pt>
                <c:pt idx="10462">
                  <c:v>3.28064E-3</c:v>
                </c:pt>
                <c:pt idx="10463">
                  <c:v>-2.2966400000000001E-2</c:v>
                </c:pt>
                <c:pt idx="10464">
                  <c:v>4.9858100000000002E-3</c:v>
                </c:pt>
                <c:pt idx="10465">
                  <c:v>6.0710900000000003E-3</c:v>
                </c:pt>
                <c:pt idx="10466">
                  <c:v>-2.1052399999999999E-2</c:v>
                </c:pt>
                <c:pt idx="10467">
                  <c:v>-6.1607399999999996E-3</c:v>
                </c:pt>
                <c:pt idx="10468">
                  <c:v>-1.1577600000000001E-3</c:v>
                </c:pt>
                <c:pt idx="10469">
                  <c:v>-3.44276E-3</c:v>
                </c:pt>
                <c:pt idx="10470" formatCode="0.00E+00">
                  <c:v>-4.7683700000000004E-6</c:v>
                </c:pt>
                <c:pt idx="10471">
                  <c:v>-1.10598E-2</c:v>
                </c:pt>
                <c:pt idx="10472">
                  <c:v>7.8544600000000006E-3</c:v>
                </c:pt>
                <c:pt idx="10473">
                  <c:v>5.0964399999999998E-3</c:v>
                </c:pt>
                <c:pt idx="10474">
                  <c:v>6.5088300000000002E-3</c:v>
                </c:pt>
                <c:pt idx="10475">
                  <c:v>-4.9104700000000001E-3</c:v>
                </c:pt>
                <c:pt idx="10476">
                  <c:v>6.7577399999999999E-3</c:v>
                </c:pt>
                <c:pt idx="10477">
                  <c:v>-1.99223E-2</c:v>
                </c:pt>
                <c:pt idx="10478">
                  <c:v>-8.2311599999999995E-3</c:v>
                </c:pt>
                <c:pt idx="10479">
                  <c:v>4.1685100000000003E-3</c:v>
                </c:pt>
                <c:pt idx="10480">
                  <c:v>-5.3014799999999999E-3</c:v>
                </c:pt>
                <c:pt idx="10481">
                  <c:v>1.5311200000000001E-2</c:v>
                </c:pt>
                <c:pt idx="10482">
                  <c:v>-1.1184700000000001E-2</c:v>
                </c:pt>
                <c:pt idx="10483">
                  <c:v>-1.6328800000000001E-2</c:v>
                </c:pt>
                <c:pt idx="10484">
                  <c:v>-1.62373E-2</c:v>
                </c:pt>
                <c:pt idx="10485">
                  <c:v>-1.46036E-2</c:v>
                </c:pt>
                <c:pt idx="10486">
                  <c:v>-1.59521E-2</c:v>
                </c:pt>
                <c:pt idx="10487">
                  <c:v>-1.7510399999999999E-2</c:v>
                </c:pt>
                <c:pt idx="10488">
                  <c:v>-2.63386E-2</c:v>
                </c:pt>
                <c:pt idx="10489">
                  <c:v>-9.6483200000000002E-3</c:v>
                </c:pt>
                <c:pt idx="10490">
                  <c:v>-9.8638500000000004E-3</c:v>
                </c:pt>
                <c:pt idx="10491">
                  <c:v>-2.6915600000000001E-2</c:v>
                </c:pt>
                <c:pt idx="10492">
                  <c:v>-2.33698E-2</c:v>
                </c:pt>
                <c:pt idx="10493">
                  <c:v>-7.7724499999999998E-4</c:v>
                </c:pt>
                <c:pt idx="10494">
                  <c:v>-2.0656600000000001E-2</c:v>
                </c:pt>
                <c:pt idx="10495">
                  <c:v>-2.0771999999999999E-2</c:v>
                </c:pt>
                <c:pt idx="10496">
                  <c:v>-1.16568E-2</c:v>
                </c:pt>
                <c:pt idx="10497">
                  <c:v>-1.43251E-2</c:v>
                </c:pt>
                <c:pt idx="10498">
                  <c:v>2.1705600000000002E-3</c:v>
                </c:pt>
                <c:pt idx="10499">
                  <c:v>1.6784699999999999E-4</c:v>
                </c:pt>
                <c:pt idx="10500">
                  <c:v>-6.7672699999999997E-3</c:v>
                </c:pt>
                <c:pt idx="10501">
                  <c:v>-2.14767E-3</c:v>
                </c:pt>
                <c:pt idx="10502">
                  <c:v>-1.0416E-2</c:v>
                </c:pt>
                <c:pt idx="10503">
                  <c:v>6.2179599999999998E-4</c:v>
                </c:pt>
                <c:pt idx="10504">
                  <c:v>4.3792700000000002E-3</c:v>
                </c:pt>
                <c:pt idx="10505">
                  <c:v>6.54697E-3</c:v>
                </c:pt>
                <c:pt idx="10506">
                  <c:v>3.0797999999999999E-2</c:v>
                </c:pt>
                <c:pt idx="10507">
                  <c:v>6.69289E-3</c:v>
                </c:pt>
                <c:pt idx="10508">
                  <c:v>-8.1911099999999997E-3</c:v>
                </c:pt>
                <c:pt idx="10509">
                  <c:v>2.4862299999999999E-3</c:v>
                </c:pt>
                <c:pt idx="10510">
                  <c:v>1.76096E-2</c:v>
                </c:pt>
                <c:pt idx="10511">
                  <c:v>2.4147000000000001E-3</c:v>
                </c:pt>
                <c:pt idx="10512">
                  <c:v>1.21288E-2</c:v>
                </c:pt>
                <c:pt idx="10513">
                  <c:v>2.8633100000000002E-2</c:v>
                </c:pt>
                <c:pt idx="10514">
                  <c:v>4.7362300000000003E-2</c:v>
                </c:pt>
                <c:pt idx="10515">
                  <c:v>2.43979E-2</c:v>
                </c:pt>
                <c:pt idx="10516">
                  <c:v>2.2968300000000001E-2</c:v>
                </c:pt>
                <c:pt idx="10517">
                  <c:v>2.8436699999999999E-2</c:v>
                </c:pt>
                <c:pt idx="10518">
                  <c:v>3.4977899999999999E-2</c:v>
                </c:pt>
                <c:pt idx="10519">
                  <c:v>1.6676900000000001E-2</c:v>
                </c:pt>
                <c:pt idx="10520">
                  <c:v>2.35233E-2</c:v>
                </c:pt>
                <c:pt idx="10521">
                  <c:v>3.0571000000000001E-2</c:v>
                </c:pt>
                <c:pt idx="10522">
                  <c:v>2.7782399999999999E-2</c:v>
                </c:pt>
                <c:pt idx="10523">
                  <c:v>3.0285800000000002E-2</c:v>
                </c:pt>
                <c:pt idx="10524">
                  <c:v>1.06506E-2</c:v>
                </c:pt>
                <c:pt idx="10525">
                  <c:v>1.58529E-2</c:v>
                </c:pt>
                <c:pt idx="10526">
                  <c:v>2.6216500000000001E-3</c:v>
                </c:pt>
                <c:pt idx="10527">
                  <c:v>-7.5883900000000004E-3</c:v>
                </c:pt>
                <c:pt idx="10528">
                  <c:v>1.14021E-2</c:v>
                </c:pt>
                <c:pt idx="10529">
                  <c:v>-8.5439699999999997E-3</c:v>
                </c:pt>
                <c:pt idx="10530">
                  <c:v>-6.4268099999999998E-3</c:v>
                </c:pt>
                <c:pt idx="10531">
                  <c:v>7.0200000000000002E-3</c:v>
                </c:pt>
                <c:pt idx="10532">
                  <c:v>-4.4164699999999996E-3</c:v>
                </c:pt>
                <c:pt idx="10533">
                  <c:v>-2.2720299999999999E-2</c:v>
                </c:pt>
                <c:pt idx="10534">
                  <c:v>-6.2141399999999999E-3</c:v>
                </c:pt>
                <c:pt idx="10535">
                  <c:v>-2.9478099999999999E-3</c:v>
                </c:pt>
                <c:pt idx="10536">
                  <c:v>-2.3021700000000001E-3</c:v>
                </c:pt>
                <c:pt idx="10537">
                  <c:v>-8.61168E-3</c:v>
                </c:pt>
                <c:pt idx="10538">
                  <c:v>-1.74208E-2</c:v>
                </c:pt>
                <c:pt idx="10539">
                  <c:v>3.2758700000000002E-3</c:v>
                </c:pt>
                <c:pt idx="10540">
                  <c:v>-1.2989E-3</c:v>
                </c:pt>
                <c:pt idx="10541">
                  <c:v>-2.5693899999999999E-2</c:v>
                </c:pt>
                <c:pt idx="10542">
                  <c:v>-2.1142999999999999E-2</c:v>
                </c:pt>
                <c:pt idx="10543">
                  <c:v>-1.7074599999999999E-2</c:v>
                </c:pt>
                <c:pt idx="10544">
                  <c:v>-1.52073E-2</c:v>
                </c:pt>
                <c:pt idx="10545">
                  <c:v>-1.9656199999999999E-2</c:v>
                </c:pt>
                <c:pt idx="10546">
                  <c:v>-7.1401600000000004E-3</c:v>
                </c:pt>
                <c:pt idx="10547">
                  <c:v>1.84917E-3</c:v>
                </c:pt>
                <c:pt idx="10548">
                  <c:v>-1.73092E-2</c:v>
                </c:pt>
                <c:pt idx="10549">
                  <c:v>-1.09663E-2</c:v>
                </c:pt>
                <c:pt idx="10550">
                  <c:v>-1.8020600000000001E-2</c:v>
                </c:pt>
                <c:pt idx="10551">
                  <c:v>-7.5263999999999999E-3</c:v>
                </c:pt>
                <c:pt idx="10552">
                  <c:v>-1.34964E-2</c:v>
                </c:pt>
                <c:pt idx="10553">
                  <c:v>6.0462999999999999E-4</c:v>
                </c:pt>
                <c:pt idx="10554">
                  <c:v>5.0249099999999996E-3</c:v>
                </c:pt>
                <c:pt idx="10555">
                  <c:v>-2.7255100000000001E-2</c:v>
                </c:pt>
                <c:pt idx="10556">
                  <c:v>-1.6450900000000001E-2</c:v>
                </c:pt>
                <c:pt idx="10557">
                  <c:v>-5.0401700000000001E-3</c:v>
                </c:pt>
                <c:pt idx="10558">
                  <c:v>3.0660599999999998E-3</c:v>
                </c:pt>
                <c:pt idx="10559">
                  <c:v>-2.15015E-2</c:v>
                </c:pt>
                <c:pt idx="10560">
                  <c:v>-3.3635100000000001E-2</c:v>
                </c:pt>
                <c:pt idx="10561">
                  <c:v>-2.08769E-2</c:v>
                </c:pt>
                <c:pt idx="10562">
                  <c:v>-3.29599E-2</c:v>
                </c:pt>
                <c:pt idx="10563">
                  <c:v>-1.47257E-2</c:v>
                </c:pt>
                <c:pt idx="10564">
                  <c:v>-1.8668199999999999E-2</c:v>
                </c:pt>
                <c:pt idx="10565">
                  <c:v>-1.7448399999999999E-2</c:v>
                </c:pt>
                <c:pt idx="10566">
                  <c:v>-1.3740499999999999E-2</c:v>
                </c:pt>
                <c:pt idx="10567">
                  <c:v>-1.2966200000000001E-2</c:v>
                </c:pt>
                <c:pt idx="10568">
                  <c:v>-3.01208E-2</c:v>
                </c:pt>
                <c:pt idx="10569">
                  <c:v>-2.6441599999999999E-2</c:v>
                </c:pt>
                <c:pt idx="10570">
                  <c:v>-2.1026599999999999E-2</c:v>
                </c:pt>
                <c:pt idx="10571">
                  <c:v>-1.26734E-2</c:v>
                </c:pt>
                <c:pt idx="10572">
                  <c:v>-8.2998299999999994E-3</c:v>
                </c:pt>
                <c:pt idx="10573">
                  <c:v>-1.8983799999999999E-2</c:v>
                </c:pt>
                <c:pt idx="10574">
                  <c:v>-1.0911000000000001E-2</c:v>
                </c:pt>
                <c:pt idx="10575">
                  <c:v>-2.3623499999999999E-2</c:v>
                </c:pt>
                <c:pt idx="10576">
                  <c:v>-2.3960100000000002E-2</c:v>
                </c:pt>
                <c:pt idx="10577">
                  <c:v>-7.2536500000000004E-3</c:v>
                </c:pt>
                <c:pt idx="10578">
                  <c:v>-1.29681E-2</c:v>
                </c:pt>
                <c:pt idx="10579">
                  <c:v>-2.1910700000000002E-2</c:v>
                </c:pt>
                <c:pt idx="10580" formatCode="0.00E+00">
                  <c:v>-6.8826699999999996E-3</c:v>
                </c:pt>
                <c:pt idx="10581">
                  <c:v>-1.6414600000000001E-2</c:v>
                </c:pt>
                <c:pt idx="10582">
                  <c:v>-3.1271899999999998E-2</c:v>
                </c:pt>
                <c:pt idx="10583">
                  <c:v>1.4505399999999999E-3</c:v>
                </c:pt>
                <c:pt idx="10584">
                  <c:v>-8.19778E-3</c:v>
                </c:pt>
                <c:pt idx="10585">
                  <c:v>-3.22876E-2</c:v>
                </c:pt>
                <c:pt idx="10586">
                  <c:v>-2.5115999999999999E-2</c:v>
                </c:pt>
                <c:pt idx="10587">
                  <c:v>-1.87931E-2</c:v>
                </c:pt>
                <c:pt idx="10588">
                  <c:v>-1.64814E-2</c:v>
                </c:pt>
                <c:pt idx="10589">
                  <c:v>-2.3771299999999999E-2</c:v>
                </c:pt>
                <c:pt idx="10590">
                  <c:v>-2.1095300000000001E-2</c:v>
                </c:pt>
                <c:pt idx="10591">
                  <c:v>-2.0548799999999999E-2</c:v>
                </c:pt>
                <c:pt idx="10592">
                  <c:v>-3.4191100000000002E-2</c:v>
                </c:pt>
                <c:pt idx="10593">
                  <c:v>-2.8543499999999999E-2</c:v>
                </c:pt>
                <c:pt idx="10594">
                  <c:v>-3.3901199999999999E-2</c:v>
                </c:pt>
                <c:pt idx="10595">
                  <c:v>-3.2773999999999998E-2</c:v>
                </c:pt>
                <c:pt idx="10596">
                  <c:v>-3.7792199999999998E-2</c:v>
                </c:pt>
                <c:pt idx="10597">
                  <c:v>-2.3664500000000002E-2</c:v>
                </c:pt>
                <c:pt idx="10598">
                  <c:v>-2.17123E-2</c:v>
                </c:pt>
                <c:pt idx="10599">
                  <c:v>-2.21272E-2</c:v>
                </c:pt>
                <c:pt idx="10600">
                  <c:v>-2.8308900000000001E-2</c:v>
                </c:pt>
                <c:pt idx="10601">
                  <c:v>-3.4390400000000002E-2</c:v>
                </c:pt>
                <c:pt idx="10602">
                  <c:v>-2.8868700000000001E-2</c:v>
                </c:pt>
                <c:pt idx="10603">
                  <c:v>-3.16057E-2</c:v>
                </c:pt>
                <c:pt idx="10604">
                  <c:v>-8.9082699999999994E-3</c:v>
                </c:pt>
                <c:pt idx="10605">
                  <c:v>-1.5275E-2</c:v>
                </c:pt>
                <c:pt idx="10606">
                  <c:v>-2.1705599999999999E-2</c:v>
                </c:pt>
                <c:pt idx="10607">
                  <c:v>-2.6214600000000001E-2</c:v>
                </c:pt>
                <c:pt idx="10608">
                  <c:v>-3.3211699999999997E-2</c:v>
                </c:pt>
                <c:pt idx="10609">
                  <c:v>2.99454E-3</c:v>
                </c:pt>
                <c:pt idx="10610">
                  <c:v>-1.6983000000000002E-2</c:v>
                </c:pt>
                <c:pt idx="10611">
                  <c:v>-1.72625E-2</c:v>
                </c:pt>
                <c:pt idx="10612">
                  <c:v>-3.4020399999999999E-2</c:v>
                </c:pt>
                <c:pt idx="10613">
                  <c:v>1.8138900000000001E-3</c:v>
                </c:pt>
                <c:pt idx="10614">
                  <c:v>-9.2143999999999993E-3</c:v>
                </c:pt>
                <c:pt idx="10615">
                  <c:v>-7.2498299999999996E-3</c:v>
                </c:pt>
                <c:pt idx="10616">
                  <c:v>4.85134E-3</c:v>
                </c:pt>
                <c:pt idx="10617">
                  <c:v>6.0939800000000004E-4</c:v>
                </c:pt>
                <c:pt idx="10618">
                  <c:v>2.3145700000000002E-3</c:v>
                </c:pt>
                <c:pt idx="10619">
                  <c:v>-1.3971300000000001E-2</c:v>
                </c:pt>
                <c:pt idx="10620">
                  <c:v>-3.2138800000000001E-3</c:v>
                </c:pt>
                <c:pt idx="10621">
                  <c:v>-4.1389499999999997E-3</c:v>
                </c:pt>
                <c:pt idx="10622">
                  <c:v>-7.3394799999999998E-3</c:v>
                </c:pt>
                <c:pt idx="10623">
                  <c:v>1.41668E-2</c:v>
                </c:pt>
                <c:pt idx="10624">
                  <c:v>1.10207E-2</c:v>
                </c:pt>
                <c:pt idx="10625">
                  <c:v>1.9941300000000002E-3</c:v>
                </c:pt>
                <c:pt idx="10626">
                  <c:v>-6.7920699999999999E-3</c:v>
                </c:pt>
                <c:pt idx="10627">
                  <c:v>1.4220200000000001E-2</c:v>
                </c:pt>
                <c:pt idx="10628">
                  <c:v>3.4828200000000002E-3</c:v>
                </c:pt>
                <c:pt idx="10629">
                  <c:v>-9.9334699999999998E-3</c:v>
                </c:pt>
                <c:pt idx="10630">
                  <c:v>5.1622400000000002E-3</c:v>
                </c:pt>
                <c:pt idx="10631">
                  <c:v>1.35345E-2</c:v>
                </c:pt>
                <c:pt idx="10632">
                  <c:v>4.1132E-3</c:v>
                </c:pt>
                <c:pt idx="10633">
                  <c:v>1.2846000000000001E-3</c:v>
                </c:pt>
                <c:pt idx="10634">
                  <c:v>1.8646200000000002E-2</c:v>
                </c:pt>
                <c:pt idx="10635">
                  <c:v>1.3729099999999999E-2</c:v>
                </c:pt>
                <c:pt idx="10636">
                  <c:v>8.5954699999999992E-3</c:v>
                </c:pt>
                <c:pt idx="10637">
                  <c:v>-6.3428900000000003E-3</c:v>
                </c:pt>
                <c:pt idx="10638">
                  <c:v>6.5050100000000003E-3</c:v>
                </c:pt>
                <c:pt idx="10639">
                  <c:v>-1.30434E-2</c:v>
                </c:pt>
                <c:pt idx="10640">
                  <c:v>-1.2430200000000001E-2</c:v>
                </c:pt>
                <c:pt idx="10641">
                  <c:v>4.6062499999999999E-4</c:v>
                </c:pt>
                <c:pt idx="10642">
                  <c:v>1.59454E-3</c:v>
                </c:pt>
                <c:pt idx="10643">
                  <c:v>-1.14527E-2</c:v>
                </c:pt>
                <c:pt idx="10644">
                  <c:v>9.2067699999999995E-3</c:v>
                </c:pt>
                <c:pt idx="10645">
                  <c:v>-9.5672599999999993E-3</c:v>
                </c:pt>
                <c:pt idx="10646">
                  <c:v>-1.35546E-2</c:v>
                </c:pt>
                <c:pt idx="10647">
                  <c:v>-1.33686E-2</c:v>
                </c:pt>
                <c:pt idx="10648">
                  <c:v>-1.32675E-2</c:v>
                </c:pt>
                <c:pt idx="10649">
                  <c:v>-1.46255E-2</c:v>
                </c:pt>
                <c:pt idx="10650">
                  <c:v>-2.2254900000000001E-2</c:v>
                </c:pt>
                <c:pt idx="10651">
                  <c:v>-2.2702199999999999E-2</c:v>
                </c:pt>
                <c:pt idx="10652">
                  <c:v>-7.2431600000000002E-3</c:v>
                </c:pt>
                <c:pt idx="10653">
                  <c:v>-1.1061700000000001E-2</c:v>
                </c:pt>
                <c:pt idx="10654">
                  <c:v>-1.24102E-2</c:v>
                </c:pt>
                <c:pt idx="10655">
                  <c:v>-2.24304E-2</c:v>
                </c:pt>
                <c:pt idx="10656">
                  <c:v>-2.1002799999999999E-2</c:v>
                </c:pt>
                <c:pt idx="10657">
                  <c:v>-1.6340299999999999E-2</c:v>
                </c:pt>
                <c:pt idx="10658">
                  <c:v>-3.1930899999999998E-2</c:v>
                </c:pt>
                <c:pt idx="10659">
                  <c:v>-4.3297799999999997E-2</c:v>
                </c:pt>
                <c:pt idx="10660">
                  <c:v>-1.9392E-2</c:v>
                </c:pt>
                <c:pt idx="10661">
                  <c:v>-3.9846399999999997E-2</c:v>
                </c:pt>
                <c:pt idx="10662">
                  <c:v>-3.8337699999999998E-3</c:v>
                </c:pt>
                <c:pt idx="10663">
                  <c:v>-3.0812300000000001E-2</c:v>
                </c:pt>
                <c:pt idx="10664">
                  <c:v>-2.6175500000000001E-2</c:v>
                </c:pt>
                <c:pt idx="10665">
                  <c:v>-2.7262700000000001E-2</c:v>
                </c:pt>
                <c:pt idx="10666">
                  <c:v>-3.7378300000000003E-2</c:v>
                </c:pt>
                <c:pt idx="10667">
                  <c:v>-3.6738399999999997E-2</c:v>
                </c:pt>
                <c:pt idx="10668">
                  <c:v>-2.2719400000000001E-2</c:v>
                </c:pt>
                <c:pt idx="10669" formatCode="0.00E+00">
                  <c:v>-3.3065799999999999E-2</c:v>
                </c:pt>
                <c:pt idx="10670">
                  <c:v>-2.44856E-2</c:v>
                </c:pt>
                <c:pt idx="10671">
                  <c:v>-8.7299300000000003E-3</c:v>
                </c:pt>
                <c:pt idx="10672">
                  <c:v>-1.6127599999999999E-2</c:v>
                </c:pt>
                <c:pt idx="10673">
                  <c:v>-3.2342000000000003E-2</c:v>
                </c:pt>
                <c:pt idx="10674">
                  <c:v>-3.2303800000000001E-2</c:v>
                </c:pt>
                <c:pt idx="10675">
                  <c:v>-1.3917000000000001E-2</c:v>
                </c:pt>
                <c:pt idx="10676">
                  <c:v>-3.4448600000000003E-2</c:v>
                </c:pt>
                <c:pt idx="10677">
                  <c:v>-3.3391999999999998E-2</c:v>
                </c:pt>
                <c:pt idx="10678">
                  <c:v>-1.1468900000000001E-2</c:v>
                </c:pt>
                <c:pt idx="10679">
                  <c:v>-3.7975299999999999E-3</c:v>
                </c:pt>
                <c:pt idx="10680">
                  <c:v>-8.2330700000000003E-3</c:v>
                </c:pt>
                <c:pt idx="10681">
                  <c:v>-2.7699499999999998E-2</c:v>
                </c:pt>
                <c:pt idx="10682">
                  <c:v>-6.7186399999999997E-3</c:v>
                </c:pt>
                <c:pt idx="10683">
                  <c:v>-1.8877999999999999E-2</c:v>
                </c:pt>
                <c:pt idx="10684">
                  <c:v>-2.2089999999999999E-2</c:v>
                </c:pt>
                <c:pt idx="10685">
                  <c:v>-1.9451099999999999E-2</c:v>
                </c:pt>
                <c:pt idx="10686">
                  <c:v>-1.7252900000000002E-2</c:v>
                </c:pt>
                <c:pt idx="10687">
                  <c:v>-2.48775E-2</c:v>
                </c:pt>
                <c:pt idx="10688">
                  <c:v>-1.4904000000000001E-2</c:v>
                </c:pt>
                <c:pt idx="10689">
                  <c:v>-2.2463799999999999E-2</c:v>
                </c:pt>
                <c:pt idx="10690">
                  <c:v>-1.8648100000000001E-2</c:v>
                </c:pt>
                <c:pt idx="10691">
                  <c:v>1.02539E-2</c:v>
                </c:pt>
                <c:pt idx="10692">
                  <c:v>-8.4505099999999996E-3</c:v>
                </c:pt>
                <c:pt idx="10693">
                  <c:v>-1.2602800000000001E-2</c:v>
                </c:pt>
                <c:pt idx="10694">
                  <c:v>-1.0171899999999999E-2</c:v>
                </c:pt>
                <c:pt idx="10695">
                  <c:v>9.3526800000000004E-3</c:v>
                </c:pt>
                <c:pt idx="10696">
                  <c:v>-9.2620800000000007E-3</c:v>
                </c:pt>
                <c:pt idx="10697">
                  <c:v>3.8528400000000001E-4</c:v>
                </c:pt>
                <c:pt idx="10698">
                  <c:v>-2.5548000000000001E-2</c:v>
                </c:pt>
                <c:pt idx="10699">
                  <c:v>8.7928799999999994E-3</c:v>
                </c:pt>
                <c:pt idx="10700">
                  <c:v>-1.7426500000000001E-2</c:v>
                </c:pt>
                <c:pt idx="10701">
                  <c:v>-1.1591000000000001E-2</c:v>
                </c:pt>
                <c:pt idx="10702">
                  <c:v>-1.03474E-2</c:v>
                </c:pt>
                <c:pt idx="10703">
                  <c:v>-6.1550099999999998E-3</c:v>
                </c:pt>
                <c:pt idx="10704">
                  <c:v>-5.3911200000000001E-3</c:v>
                </c:pt>
                <c:pt idx="10705">
                  <c:v>-1.5159600000000001E-2</c:v>
                </c:pt>
                <c:pt idx="10706">
                  <c:v>-1.9845000000000002E-2</c:v>
                </c:pt>
                <c:pt idx="10707">
                  <c:v>-1.0407400000000001E-2</c:v>
                </c:pt>
                <c:pt idx="10708">
                  <c:v>-1.8649099999999998E-2</c:v>
                </c:pt>
                <c:pt idx="10709">
                  <c:v>1.21784E-3</c:v>
                </c:pt>
                <c:pt idx="10710">
                  <c:v>-5.8031100000000002E-3</c:v>
                </c:pt>
                <c:pt idx="10711">
                  <c:v>-1.01128E-2</c:v>
                </c:pt>
                <c:pt idx="10712">
                  <c:v>2.4890900000000001E-4</c:v>
                </c:pt>
                <c:pt idx="10713">
                  <c:v>-3.0600499999999999E-2</c:v>
                </c:pt>
                <c:pt idx="10714">
                  <c:v>-1.35756E-2</c:v>
                </c:pt>
                <c:pt idx="10715">
                  <c:v>-4.81701E-3</c:v>
                </c:pt>
                <c:pt idx="10716">
                  <c:v>-7.29942E-3</c:v>
                </c:pt>
                <c:pt idx="10717" formatCode="0.00E+00">
                  <c:v>-8.4867499999999995E-3</c:v>
                </c:pt>
                <c:pt idx="10718">
                  <c:v>-3.8518900000000002E-3</c:v>
                </c:pt>
                <c:pt idx="10719">
                  <c:v>4.0187799999999996E-3</c:v>
                </c:pt>
                <c:pt idx="10720">
                  <c:v>-1.8057799999999999E-2</c:v>
                </c:pt>
                <c:pt idx="10721">
                  <c:v>4.8332200000000001E-3</c:v>
                </c:pt>
                <c:pt idx="10722">
                  <c:v>-3.9501199999999997E-3</c:v>
                </c:pt>
                <c:pt idx="10723">
                  <c:v>-3.4999800000000002E-4</c:v>
                </c:pt>
                <c:pt idx="10724">
                  <c:v>-2.1444299999999999E-2</c:v>
                </c:pt>
                <c:pt idx="10725">
                  <c:v>-9.4423300000000005E-3</c:v>
                </c:pt>
                <c:pt idx="10726">
                  <c:v>7.8020099999999998E-3</c:v>
                </c:pt>
                <c:pt idx="10727">
                  <c:v>1.1797000000000001E-3</c:v>
                </c:pt>
                <c:pt idx="10728">
                  <c:v>-1.0355E-2</c:v>
                </c:pt>
                <c:pt idx="10729">
                  <c:v>8.7728500000000004E-3</c:v>
                </c:pt>
                <c:pt idx="10730">
                  <c:v>-7.9374300000000005E-3</c:v>
                </c:pt>
                <c:pt idx="10731">
                  <c:v>-3.9558400000000004E-3</c:v>
                </c:pt>
                <c:pt idx="10732">
                  <c:v>-1.05381E-2</c:v>
                </c:pt>
                <c:pt idx="10733">
                  <c:v>-7.1516000000000001E-3</c:v>
                </c:pt>
                <c:pt idx="10734">
                  <c:v>1.36423E-2</c:v>
                </c:pt>
                <c:pt idx="10735">
                  <c:v>2.44522E-2</c:v>
                </c:pt>
                <c:pt idx="10736">
                  <c:v>6.8292600000000002E-3</c:v>
                </c:pt>
                <c:pt idx="10737">
                  <c:v>1.9692399999999999E-2</c:v>
                </c:pt>
                <c:pt idx="10738">
                  <c:v>3.2148400000000001E-3</c:v>
                </c:pt>
                <c:pt idx="10739">
                  <c:v>8.6317100000000008E-3</c:v>
                </c:pt>
                <c:pt idx="10740">
                  <c:v>-2.7504000000000001E-3</c:v>
                </c:pt>
                <c:pt idx="10741">
                  <c:v>2.3002600000000002E-3</c:v>
                </c:pt>
                <c:pt idx="10742">
                  <c:v>1.77765E-3</c:v>
                </c:pt>
                <c:pt idx="10743">
                  <c:v>-4.7635999999999998E-3</c:v>
                </c:pt>
                <c:pt idx="10744">
                  <c:v>2.07958E-2</c:v>
                </c:pt>
                <c:pt idx="10745">
                  <c:v>-3.2129300000000001E-3</c:v>
                </c:pt>
                <c:pt idx="10746">
                  <c:v>1.0788000000000001E-2</c:v>
                </c:pt>
                <c:pt idx="10747">
                  <c:v>-4.7302200000000003E-4</c:v>
                </c:pt>
                <c:pt idx="10748">
                  <c:v>1.0741199999999999E-2</c:v>
                </c:pt>
                <c:pt idx="10749">
                  <c:v>3.18623E-3</c:v>
                </c:pt>
                <c:pt idx="10750">
                  <c:v>-7.76196E-3</c:v>
                </c:pt>
                <c:pt idx="10751">
                  <c:v>2.1397599999999999E-2</c:v>
                </c:pt>
                <c:pt idx="10752">
                  <c:v>1.0024099999999999E-2</c:v>
                </c:pt>
                <c:pt idx="10753">
                  <c:v>-2.6769599999999999E-3</c:v>
                </c:pt>
                <c:pt idx="10754">
                  <c:v>7.1592299999999999E-3</c:v>
                </c:pt>
                <c:pt idx="10755">
                  <c:v>6.6986099999999998E-3</c:v>
                </c:pt>
                <c:pt idx="10756">
                  <c:v>5.7067899999999998E-3</c:v>
                </c:pt>
                <c:pt idx="10757">
                  <c:v>-1.64423E-2</c:v>
                </c:pt>
                <c:pt idx="10758">
                  <c:v>1.6296399999999999E-2</c:v>
                </c:pt>
                <c:pt idx="10759">
                  <c:v>2.3031200000000001E-3</c:v>
                </c:pt>
                <c:pt idx="10760">
                  <c:v>2.7809100000000002E-3</c:v>
                </c:pt>
                <c:pt idx="10761">
                  <c:v>-2.7618400000000002E-3</c:v>
                </c:pt>
                <c:pt idx="10762">
                  <c:v>1.10483E-2</c:v>
                </c:pt>
                <c:pt idx="10763">
                  <c:v>1.0437E-2</c:v>
                </c:pt>
                <c:pt idx="10764">
                  <c:v>-9.6120800000000003E-3</c:v>
                </c:pt>
                <c:pt idx="10765">
                  <c:v>-1.6517599999999999E-3</c:v>
                </c:pt>
                <c:pt idx="10766">
                  <c:v>1.6613000000000001E-3</c:v>
                </c:pt>
                <c:pt idx="10767">
                  <c:v>-4.3010699999999997E-3</c:v>
                </c:pt>
                <c:pt idx="10768">
                  <c:v>-7.1048699999999999E-4</c:v>
                </c:pt>
                <c:pt idx="10769">
                  <c:v>2.3965800000000002E-3</c:v>
                </c:pt>
                <c:pt idx="10770">
                  <c:v>2.1286E-3</c:v>
                </c:pt>
                <c:pt idx="10771">
                  <c:v>-7.6007799999999997E-3</c:v>
                </c:pt>
                <c:pt idx="10772">
                  <c:v>-5.1546099999999996E-3</c:v>
                </c:pt>
                <c:pt idx="10773">
                  <c:v>-3.3397700000000002E-3</c:v>
                </c:pt>
                <c:pt idx="10774">
                  <c:v>-8.91781E-3</c:v>
                </c:pt>
                <c:pt idx="10775">
                  <c:v>-4.3029799999999997E-3</c:v>
                </c:pt>
                <c:pt idx="10776">
                  <c:v>-2.0504999999999999E-2</c:v>
                </c:pt>
                <c:pt idx="10777">
                  <c:v>-2.53782E-2</c:v>
                </c:pt>
                <c:pt idx="10778">
                  <c:v>-1.7798399999999999E-2</c:v>
                </c:pt>
                <c:pt idx="10779">
                  <c:v>-1.8967600000000001E-2</c:v>
                </c:pt>
                <c:pt idx="10780">
                  <c:v>-1.8438300000000001E-2</c:v>
                </c:pt>
                <c:pt idx="10781">
                  <c:v>-2.2061299999999999E-2</c:v>
                </c:pt>
                <c:pt idx="10782">
                  <c:v>1.09482E-3</c:v>
                </c:pt>
                <c:pt idx="10783">
                  <c:v>-2.2232100000000001E-2</c:v>
                </c:pt>
                <c:pt idx="10784">
                  <c:v>-1.27554E-2</c:v>
                </c:pt>
                <c:pt idx="10785">
                  <c:v>-1.15633E-2</c:v>
                </c:pt>
                <c:pt idx="10786">
                  <c:v>-1.2955700000000001E-2</c:v>
                </c:pt>
                <c:pt idx="10787">
                  <c:v>-2.7971300000000001E-3</c:v>
                </c:pt>
                <c:pt idx="10788">
                  <c:v>1.45597E-2</c:v>
                </c:pt>
                <c:pt idx="10789">
                  <c:v>-7.9078699999999991E-3</c:v>
                </c:pt>
                <c:pt idx="10790">
                  <c:v>-3.04127E-3</c:v>
                </c:pt>
                <c:pt idx="10791">
                  <c:v>-2.14138E-2</c:v>
                </c:pt>
                <c:pt idx="10792">
                  <c:v>-1.40543E-2</c:v>
                </c:pt>
                <c:pt idx="10793">
                  <c:v>-1.0666800000000001E-2</c:v>
                </c:pt>
                <c:pt idx="10794">
                  <c:v>3.58486E-3</c:v>
                </c:pt>
                <c:pt idx="10795">
                  <c:v>9.8686199999999998E-3</c:v>
                </c:pt>
                <c:pt idx="10796">
                  <c:v>-6.9227200000000003E-3</c:v>
                </c:pt>
                <c:pt idx="10797">
                  <c:v>-5.4836299999999995E-4</c:v>
                </c:pt>
                <c:pt idx="10798">
                  <c:v>-4.5061099999999998E-3</c:v>
                </c:pt>
                <c:pt idx="10799">
                  <c:v>-7.9307600000000002E-3</c:v>
                </c:pt>
                <c:pt idx="10800">
                  <c:v>-1.11704E-2</c:v>
                </c:pt>
                <c:pt idx="10801">
                  <c:v>1.7566700000000001E-3</c:v>
                </c:pt>
                <c:pt idx="10802">
                  <c:v>-2.1515800000000002E-2</c:v>
                </c:pt>
                <c:pt idx="10803">
                  <c:v>6.6013299999999999E-3</c:v>
                </c:pt>
                <c:pt idx="10804">
                  <c:v>6.21033E-3</c:v>
                </c:pt>
                <c:pt idx="10805">
                  <c:v>-1.57833E-3</c:v>
                </c:pt>
                <c:pt idx="10806">
                  <c:v>9.1133099999999995E-3</c:v>
                </c:pt>
                <c:pt idx="10807">
                  <c:v>-3.17001E-3</c:v>
                </c:pt>
                <c:pt idx="10808">
                  <c:v>-1.39542E-2</c:v>
                </c:pt>
                <c:pt idx="10809">
                  <c:v>-2.9315899999999999E-2</c:v>
                </c:pt>
                <c:pt idx="10810">
                  <c:v>-8.9206700000000003E-3</c:v>
                </c:pt>
                <c:pt idx="10811">
                  <c:v>1.38283E-4</c:v>
                </c:pt>
                <c:pt idx="10812">
                  <c:v>1.3195E-2</c:v>
                </c:pt>
                <c:pt idx="10813">
                  <c:v>-1.6489E-3</c:v>
                </c:pt>
                <c:pt idx="10814">
                  <c:v>2.6044800000000002E-3</c:v>
                </c:pt>
                <c:pt idx="10815">
                  <c:v>-1.49879E-2</c:v>
                </c:pt>
                <c:pt idx="10816">
                  <c:v>-8.5849800000000007E-3</c:v>
                </c:pt>
                <c:pt idx="10817">
                  <c:v>6.35433E-3</c:v>
                </c:pt>
                <c:pt idx="10818">
                  <c:v>1.2437800000000001E-2</c:v>
                </c:pt>
                <c:pt idx="10819">
                  <c:v>-7.1382499999999996E-3</c:v>
                </c:pt>
                <c:pt idx="10820">
                  <c:v>-6.4449299999999998E-3</c:v>
                </c:pt>
                <c:pt idx="10821">
                  <c:v>1.04752E-2</c:v>
                </c:pt>
                <c:pt idx="10822">
                  <c:v>7.60555E-3</c:v>
                </c:pt>
                <c:pt idx="10823">
                  <c:v>-3.4952199999999998E-3</c:v>
                </c:pt>
                <c:pt idx="10824">
                  <c:v>-7.7686300000000003E-3</c:v>
                </c:pt>
                <c:pt idx="10825">
                  <c:v>-6.0453399999999997E-3</c:v>
                </c:pt>
                <c:pt idx="10826">
                  <c:v>-2.2168199999999999E-2</c:v>
                </c:pt>
                <c:pt idx="10827">
                  <c:v>4.3525700000000001E-3</c:v>
                </c:pt>
                <c:pt idx="10828">
                  <c:v>1.69849E-3</c:v>
                </c:pt>
                <c:pt idx="10829">
                  <c:v>7.5015999999999998E-3</c:v>
                </c:pt>
                <c:pt idx="10830">
                  <c:v>-1.20115E-2</c:v>
                </c:pt>
                <c:pt idx="10831">
                  <c:v>4.8437100000000002E-3</c:v>
                </c:pt>
                <c:pt idx="10832">
                  <c:v>-8.1882499999999993E-3</c:v>
                </c:pt>
                <c:pt idx="10833">
                  <c:v>7.3928800000000001E-3</c:v>
                </c:pt>
                <c:pt idx="10834">
                  <c:v>-1.53952E-2</c:v>
                </c:pt>
                <c:pt idx="10835">
                  <c:v>-6.3142800000000002E-3</c:v>
                </c:pt>
                <c:pt idx="10836">
                  <c:v>-1.30682E-2</c:v>
                </c:pt>
                <c:pt idx="10837">
                  <c:v>-7.5473800000000002E-3</c:v>
                </c:pt>
                <c:pt idx="10838">
                  <c:v>-2.8123900000000001E-3</c:v>
                </c:pt>
                <c:pt idx="10839">
                  <c:v>6.5937000000000001E-3</c:v>
                </c:pt>
                <c:pt idx="10840">
                  <c:v>1.05171E-2</c:v>
                </c:pt>
                <c:pt idx="10841">
                  <c:v>-6.5412500000000002E-3</c:v>
                </c:pt>
                <c:pt idx="10842">
                  <c:v>1.05095E-2</c:v>
                </c:pt>
                <c:pt idx="10843">
                  <c:v>2.04563E-2</c:v>
                </c:pt>
                <c:pt idx="10844">
                  <c:v>-3.7488899999999999E-3</c:v>
                </c:pt>
                <c:pt idx="10845">
                  <c:v>1.31588E-2</c:v>
                </c:pt>
                <c:pt idx="10846">
                  <c:v>-3.9348600000000001E-3</c:v>
                </c:pt>
                <c:pt idx="10847">
                  <c:v>3.6687899999999999E-3</c:v>
                </c:pt>
                <c:pt idx="10848">
                  <c:v>7.1449299999999999E-3</c:v>
                </c:pt>
                <c:pt idx="10849">
                  <c:v>1.53542E-3</c:v>
                </c:pt>
                <c:pt idx="10850">
                  <c:v>1.52636E-2</c:v>
                </c:pt>
                <c:pt idx="10851">
                  <c:v>9.8714800000000002E-3</c:v>
                </c:pt>
                <c:pt idx="10852">
                  <c:v>1.8763499999999999E-2</c:v>
                </c:pt>
                <c:pt idx="10853" formatCode="0.00E+00">
                  <c:v>2.9915799999999999E-2</c:v>
                </c:pt>
                <c:pt idx="10854">
                  <c:v>1.2900399999999999E-2</c:v>
                </c:pt>
                <c:pt idx="10855">
                  <c:v>1.3070099999999999E-2</c:v>
                </c:pt>
                <c:pt idx="10856">
                  <c:v>2.2115699999999999E-3</c:v>
                </c:pt>
                <c:pt idx="10857">
                  <c:v>1.8031100000000001E-2</c:v>
                </c:pt>
                <c:pt idx="10858">
                  <c:v>1.8739700000000001E-2</c:v>
                </c:pt>
                <c:pt idx="10859">
                  <c:v>6.2637300000000003E-3</c:v>
                </c:pt>
                <c:pt idx="10860">
                  <c:v>2.35958E-2</c:v>
                </c:pt>
                <c:pt idx="10861">
                  <c:v>2.15359E-2</c:v>
                </c:pt>
                <c:pt idx="10862">
                  <c:v>1.96857E-2</c:v>
                </c:pt>
                <c:pt idx="10863">
                  <c:v>-7.0409799999999996E-3</c:v>
                </c:pt>
                <c:pt idx="10864">
                  <c:v>1.9843099999999999E-2</c:v>
                </c:pt>
                <c:pt idx="10865">
                  <c:v>1.49803E-2</c:v>
                </c:pt>
                <c:pt idx="10866">
                  <c:v>2.6498799999999999E-2</c:v>
                </c:pt>
                <c:pt idx="10867">
                  <c:v>3.1147999999999999E-2</c:v>
                </c:pt>
                <c:pt idx="10868">
                  <c:v>1.21374E-2</c:v>
                </c:pt>
                <c:pt idx="10869">
                  <c:v>1.3322799999999999E-3</c:v>
                </c:pt>
                <c:pt idx="10870">
                  <c:v>1.8075000000000001E-2</c:v>
                </c:pt>
                <c:pt idx="10871">
                  <c:v>2.2107100000000001E-2</c:v>
                </c:pt>
                <c:pt idx="10872">
                  <c:v>1.24273E-2</c:v>
                </c:pt>
                <c:pt idx="10873">
                  <c:v>7.0066499999999997E-3</c:v>
                </c:pt>
                <c:pt idx="10874">
                  <c:v>3.5939199999999998E-2</c:v>
                </c:pt>
                <c:pt idx="10875">
                  <c:v>5.4702800000000001E-3</c:v>
                </c:pt>
                <c:pt idx="10876">
                  <c:v>2.7140600000000001E-2</c:v>
                </c:pt>
                <c:pt idx="10877">
                  <c:v>1.4140099999999999E-2</c:v>
                </c:pt>
                <c:pt idx="10878">
                  <c:v>3.83463E-2</c:v>
                </c:pt>
                <c:pt idx="10879">
                  <c:v>1.89199E-2</c:v>
                </c:pt>
                <c:pt idx="10880">
                  <c:v>1.1691999999999999E-2</c:v>
                </c:pt>
                <c:pt idx="10881">
                  <c:v>1.8560400000000001E-2</c:v>
                </c:pt>
                <c:pt idx="10882">
                  <c:v>9.8161700000000008E-3</c:v>
                </c:pt>
                <c:pt idx="10883">
                  <c:v>2.0646100000000001E-2</c:v>
                </c:pt>
                <c:pt idx="10884">
                  <c:v>1.7990099999999998E-2</c:v>
                </c:pt>
                <c:pt idx="10885">
                  <c:v>2.45066E-2</c:v>
                </c:pt>
                <c:pt idx="10886">
                  <c:v>2.0525000000000002E-2</c:v>
                </c:pt>
                <c:pt idx="10887">
                  <c:v>2.7891200000000001E-2</c:v>
                </c:pt>
                <c:pt idx="10888">
                  <c:v>1.9761999999999998E-2</c:v>
                </c:pt>
                <c:pt idx="10889">
                  <c:v>3.3645599999999998E-2</c:v>
                </c:pt>
                <c:pt idx="10890">
                  <c:v>1.7801299999999999E-2</c:v>
                </c:pt>
                <c:pt idx="10891">
                  <c:v>2.5747300000000001E-2</c:v>
                </c:pt>
                <c:pt idx="10892">
                  <c:v>3.6525700000000002E-4</c:v>
                </c:pt>
                <c:pt idx="10893">
                  <c:v>1.0416999999999999E-2</c:v>
                </c:pt>
                <c:pt idx="10894">
                  <c:v>2.6462599999999999E-2</c:v>
                </c:pt>
                <c:pt idx="10895">
                  <c:v>2.08092E-2</c:v>
                </c:pt>
                <c:pt idx="10896">
                  <c:v>1.8365900000000001E-2</c:v>
                </c:pt>
                <c:pt idx="10897">
                  <c:v>1.40848E-2</c:v>
                </c:pt>
                <c:pt idx="10898">
                  <c:v>1.06306E-2</c:v>
                </c:pt>
                <c:pt idx="10899">
                  <c:v>5.84507E-3</c:v>
                </c:pt>
                <c:pt idx="10900">
                  <c:v>1.3268500000000001E-2</c:v>
                </c:pt>
                <c:pt idx="10901">
                  <c:v>9.6139899999999993E-3</c:v>
                </c:pt>
                <c:pt idx="10902">
                  <c:v>1.1684399999999999E-2</c:v>
                </c:pt>
                <c:pt idx="10903">
                  <c:v>3.8490299999999998E-3</c:v>
                </c:pt>
                <c:pt idx="10904">
                  <c:v>1.01023E-2</c:v>
                </c:pt>
                <c:pt idx="10905">
                  <c:v>1.84298E-2</c:v>
                </c:pt>
                <c:pt idx="10906" formatCode="0.00E+00">
                  <c:v>3.9625199999999998E-3</c:v>
                </c:pt>
                <c:pt idx="10907">
                  <c:v>1.62086E-2</c:v>
                </c:pt>
                <c:pt idx="10908">
                  <c:v>4.7655099999999997E-3</c:v>
                </c:pt>
                <c:pt idx="10909" formatCode="0.00E+00">
                  <c:v>1.2042000000000001E-2</c:v>
                </c:pt>
                <c:pt idx="10910">
                  <c:v>1.37892E-2</c:v>
                </c:pt>
                <c:pt idx="10911">
                  <c:v>2.4832699999999999E-2</c:v>
                </c:pt>
                <c:pt idx="10912">
                  <c:v>2.2951099999999999E-2</c:v>
                </c:pt>
                <c:pt idx="10913">
                  <c:v>2.25544E-3</c:v>
                </c:pt>
                <c:pt idx="10914">
                  <c:v>3.9005300000000001E-4</c:v>
                </c:pt>
                <c:pt idx="10915">
                  <c:v>2.0710900000000001E-2</c:v>
                </c:pt>
                <c:pt idx="10916">
                  <c:v>1.3729999999999999E-2</c:v>
                </c:pt>
                <c:pt idx="10917">
                  <c:v>2.5106400000000001E-2</c:v>
                </c:pt>
                <c:pt idx="10918">
                  <c:v>9.9134400000000008E-3</c:v>
                </c:pt>
                <c:pt idx="10919">
                  <c:v>2.4476999999999999E-2</c:v>
                </c:pt>
                <c:pt idx="10920">
                  <c:v>2.8896299999999999E-4</c:v>
                </c:pt>
                <c:pt idx="10921">
                  <c:v>1.1522299999999999E-2</c:v>
                </c:pt>
                <c:pt idx="10922">
                  <c:v>8.9788400000000001E-3</c:v>
                </c:pt>
                <c:pt idx="10923">
                  <c:v>2.83279E-2</c:v>
                </c:pt>
                <c:pt idx="10924">
                  <c:v>5.7830800000000003E-3</c:v>
                </c:pt>
                <c:pt idx="10925">
                  <c:v>1.6239199999999999E-2</c:v>
                </c:pt>
                <c:pt idx="10926">
                  <c:v>2.9912899999999999E-2</c:v>
                </c:pt>
                <c:pt idx="10927">
                  <c:v>2.7719500000000001E-2</c:v>
                </c:pt>
                <c:pt idx="10928">
                  <c:v>-3.26633E-3</c:v>
                </c:pt>
                <c:pt idx="10929">
                  <c:v>1.5144299999999999E-2</c:v>
                </c:pt>
                <c:pt idx="10930">
                  <c:v>3.9672900000000002E-4</c:v>
                </c:pt>
                <c:pt idx="10931">
                  <c:v>-1.5173000000000001E-3</c:v>
                </c:pt>
                <c:pt idx="10932">
                  <c:v>-2.28882E-3</c:v>
                </c:pt>
                <c:pt idx="10933">
                  <c:v>2.0072E-2</c:v>
                </c:pt>
                <c:pt idx="10934">
                  <c:v>3.96385E-2</c:v>
                </c:pt>
                <c:pt idx="10935">
                  <c:v>1.92165E-3</c:v>
                </c:pt>
                <c:pt idx="10936">
                  <c:v>1.7653499999999999E-2</c:v>
                </c:pt>
                <c:pt idx="10937">
                  <c:v>4.5728699999999997E-3</c:v>
                </c:pt>
                <c:pt idx="10938">
                  <c:v>1.02186E-2</c:v>
                </c:pt>
                <c:pt idx="10939">
                  <c:v>2.5758700000000001E-3</c:v>
                </c:pt>
                <c:pt idx="10940">
                  <c:v>7.7114100000000001E-3</c:v>
                </c:pt>
                <c:pt idx="10941">
                  <c:v>-4.5270900000000001E-3</c:v>
                </c:pt>
                <c:pt idx="10942" formatCode="0.00E+00">
                  <c:v>-2.34842E-2</c:v>
                </c:pt>
                <c:pt idx="10943">
                  <c:v>-2.5320099999999999E-3</c:v>
                </c:pt>
                <c:pt idx="10944">
                  <c:v>1.0042199999999999E-2</c:v>
                </c:pt>
                <c:pt idx="10945">
                  <c:v>1.3427700000000001E-3</c:v>
                </c:pt>
                <c:pt idx="10946">
                  <c:v>-1.40343E-2</c:v>
                </c:pt>
                <c:pt idx="10947">
                  <c:v>1.8135999999999999E-2</c:v>
                </c:pt>
                <c:pt idx="10948">
                  <c:v>-4.9781800000000002E-4</c:v>
                </c:pt>
                <c:pt idx="10949">
                  <c:v>-1.70612E-3</c:v>
                </c:pt>
                <c:pt idx="10950">
                  <c:v>-1.51834E-2</c:v>
                </c:pt>
                <c:pt idx="10951">
                  <c:v>-5.4559700000000001E-3</c:v>
                </c:pt>
                <c:pt idx="10952">
                  <c:v>4.6062500000000001E-3</c:v>
                </c:pt>
                <c:pt idx="10953">
                  <c:v>6.26087E-3</c:v>
                </c:pt>
                <c:pt idx="10954">
                  <c:v>8.3064999999999996E-3</c:v>
                </c:pt>
                <c:pt idx="10955">
                  <c:v>8.6021399999999994E-3</c:v>
                </c:pt>
                <c:pt idx="10956">
                  <c:v>1.87054E-2</c:v>
                </c:pt>
                <c:pt idx="10957">
                  <c:v>6.6881199999999997E-3</c:v>
                </c:pt>
                <c:pt idx="10958">
                  <c:v>9.8485900000000008E-3</c:v>
                </c:pt>
                <c:pt idx="10959">
                  <c:v>1.32961E-2</c:v>
                </c:pt>
                <c:pt idx="10960">
                  <c:v>2.5873200000000002E-3</c:v>
                </c:pt>
                <c:pt idx="10961">
                  <c:v>5.12314E-3</c:v>
                </c:pt>
                <c:pt idx="10962">
                  <c:v>1.29766E-2</c:v>
                </c:pt>
                <c:pt idx="10963">
                  <c:v>9.9039100000000001E-3</c:v>
                </c:pt>
                <c:pt idx="10964">
                  <c:v>-1.6975399999999999E-4</c:v>
                </c:pt>
                <c:pt idx="10965">
                  <c:v>1.94597E-2</c:v>
                </c:pt>
                <c:pt idx="10966">
                  <c:v>3.5953500000000002E-4</c:v>
                </c:pt>
                <c:pt idx="10967">
                  <c:v>8.0966899999999995E-4</c:v>
                </c:pt>
                <c:pt idx="10968">
                  <c:v>2.8400399999999998E-3</c:v>
                </c:pt>
                <c:pt idx="10969">
                  <c:v>1.16606E-2</c:v>
                </c:pt>
                <c:pt idx="10970">
                  <c:v>9.9267999999999995E-3</c:v>
                </c:pt>
                <c:pt idx="10971">
                  <c:v>2.2458100000000002E-2</c:v>
                </c:pt>
                <c:pt idx="10972">
                  <c:v>2.48022E-2</c:v>
                </c:pt>
                <c:pt idx="10973">
                  <c:v>3.0719799999999998E-2</c:v>
                </c:pt>
                <c:pt idx="10974">
                  <c:v>5.1097900000000003E-3</c:v>
                </c:pt>
                <c:pt idx="10975">
                  <c:v>1.8366799999999999E-2</c:v>
                </c:pt>
                <c:pt idx="10976">
                  <c:v>2.3007400000000001E-2</c:v>
                </c:pt>
                <c:pt idx="10977">
                  <c:v>1.47057E-2</c:v>
                </c:pt>
                <c:pt idx="10978">
                  <c:v>6.3533799999999996E-3</c:v>
                </c:pt>
                <c:pt idx="10979">
                  <c:v>2.0523099999999999E-2</c:v>
                </c:pt>
                <c:pt idx="10980">
                  <c:v>3.3901199999999999E-2</c:v>
                </c:pt>
                <c:pt idx="10981">
                  <c:v>2.0939800000000001E-2</c:v>
                </c:pt>
                <c:pt idx="10982">
                  <c:v>2.5906599999999998E-2</c:v>
                </c:pt>
                <c:pt idx="10983">
                  <c:v>2.0571699999999998E-2</c:v>
                </c:pt>
                <c:pt idx="10984">
                  <c:v>2.69556E-2</c:v>
                </c:pt>
                <c:pt idx="10985">
                  <c:v>1.32303E-2</c:v>
                </c:pt>
                <c:pt idx="10986">
                  <c:v>3.15895E-2</c:v>
                </c:pt>
                <c:pt idx="10987">
                  <c:v>4.7550200000000004E-3</c:v>
                </c:pt>
                <c:pt idx="10988">
                  <c:v>1.22414E-2</c:v>
                </c:pt>
                <c:pt idx="10989">
                  <c:v>1.4216400000000001E-2</c:v>
                </c:pt>
                <c:pt idx="10990">
                  <c:v>2.9982600000000002E-2</c:v>
                </c:pt>
                <c:pt idx="10991">
                  <c:v>2.2956799999999999E-2</c:v>
                </c:pt>
                <c:pt idx="10992">
                  <c:v>2.5436400000000001E-2</c:v>
                </c:pt>
                <c:pt idx="10993">
                  <c:v>1.5713700000000001E-2</c:v>
                </c:pt>
                <c:pt idx="10994">
                  <c:v>2.4995799999999999E-2</c:v>
                </c:pt>
                <c:pt idx="10995">
                  <c:v>4.4622400000000001E-3</c:v>
                </c:pt>
                <c:pt idx="10996">
                  <c:v>2.81782E-2</c:v>
                </c:pt>
                <c:pt idx="10997">
                  <c:v>-5.7735399999999997E-3</c:v>
                </c:pt>
                <c:pt idx="10998">
                  <c:v>1.17006E-2</c:v>
                </c:pt>
                <c:pt idx="10999">
                  <c:v>5.4884E-3</c:v>
                </c:pt>
                <c:pt idx="11000">
                  <c:v>1.2268100000000001E-2</c:v>
                </c:pt>
                <c:pt idx="11001">
                  <c:v>1.57337E-2</c:v>
                </c:pt>
                <c:pt idx="11002">
                  <c:v>2.27785E-2</c:v>
                </c:pt>
                <c:pt idx="11003">
                  <c:v>1.82066E-2</c:v>
                </c:pt>
                <c:pt idx="11004">
                  <c:v>1.0615299999999999E-2</c:v>
                </c:pt>
                <c:pt idx="11005">
                  <c:v>9.4575900000000001E-3</c:v>
                </c:pt>
                <c:pt idx="11006">
                  <c:v>1.5188200000000001E-2</c:v>
                </c:pt>
                <c:pt idx="11007">
                  <c:v>1.19972E-3</c:v>
                </c:pt>
                <c:pt idx="11008" formatCode="0.00E+00">
                  <c:v>1.21479E-2</c:v>
                </c:pt>
                <c:pt idx="11009">
                  <c:v>1.8962900000000001E-2</c:v>
                </c:pt>
                <c:pt idx="11010">
                  <c:v>1.0013599999999999E-2</c:v>
                </c:pt>
                <c:pt idx="11011">
                  <c:v>5.9032400000000004E-4</c:v>
                </c:pt>
                <c:pt idx="11012">
                  <c:v>1.8218999999999999E-2</c:v>
                </c:pt>
                <c:pt idx="11013">
                  <c:v>3.6716499999999998E-3</c:v>
                </c:pt>
                <c:pt idx="11014">
                  <c:v>3.2463100000000001E-3</c:v>
                </c:pt>
                <c:pt idx="11015">
                  <c:v>-6.8578700000000003E-3</c:v>
                </c:pt>
                <c:pt idx="11016">
                  <c:v>1.57127E-2</c:v>
                </c:pt>
                <c:pt idx="11017">
                  <c:v>1.8083599999999998E-2</c:v>
                </c:pt>
                <c:pt idx="11018">
                  <c:v>1.43137E-2</c:v>
                </c:pt>
                <c:pt idx="11019">
                  <c:v>-9.0265299999999996E-3</c:v>
                </c:pt>
                <c:pt idx="11020">
                  <c:v>-1.6679799999999999E-3</c:v>
                </c:pt>
                <c:pt idx="11021">
                  <c:v>4.6606099999999999E-3</c:v>
                </c:pt>
                <c:pt idx="11022">
                  <c:v>-1.4971699999999999E-2</c:v>
                </c:pt>
                <c:pt idx="11023">
                  <c:v>2.39639E-2</c:v>
                </c:pt>
                <c:pt idx="11024">
                  <c:v>-8.8367500000000009E-3</c:v>
                </c:pt>
                <c:pt idx="11025">
                  <c:v>4.7578799999999999E-3</c:v>
                </c:pt>
                <c:pt idx="11026">
                  <c:v>-2.73705E-3</c:v>
                </c:pt>
                <c:pt idx="11027">
                  <c:v>1.6101799999999999E-2</c:v>
                </c:pt>
                <c:pt idx="11028">
                  <c:v>6.0596499999999998E-3</c:v>
                </c:pt>
                <c:pt idx="11029">
                  <c:v>1.5032800000000001E-2</c:v>
                </c:pt>
                <c:pt idx="11030">
                  <c:v>9.9821100000000006E-3</c:v>
                </c:pt>
                <c:pt idx="11031">
                  <c:v>1.5170100000000001E-2</c:v>
                </c:pt>
                <c:pt idx="11032">
                  <c:v>1.0413199999999999E-2</c:v>
                </c:pt>
                <c:pt idx="11033">
                  <c:v>-7.3671300000000004E-3</c:v>
                </c:pt>
                <c:pt idx="11034">
                  <c:v>9.5701199999999997E-3</c:v>
                </c:pt>
                <c:pt idx="11035">
                  <c:v>1.32227E-2</c:v>
                </c:pt>
                <c:pt idx="11036">
                  <c:v>1.6272499999999999E-2</c:v>
                </c:pt>
                <c:pt idx="11037">
                  <c:v>1.0518999999999999E-3</c:v>
                </c:pt>
                <c:pt idx="11038">
                  <c:v>-3.8137399999999999E-3</c:v>
                </c:pt>
                <c:pt idx="11039" formatCode="0.00E+00">
                  <c:v>3.3654200000000002E-2</c:v>
                </c:pt>
                <c:pt idx="11040">
                  <c:v>9.7408300000000007E-3</c:v>
                </c:pt>
                <c:pt idx="11041">
                  <c:v>5.7249099999999997E-3</c:v>
                </c:pt>
                <c:pt idx="11042">
                  <c:v>1.76592E-2</c:v>
                </c:pt>
                <c:pt idx="11043" formatCode="0.00E+00">
                  <c:v>-1.52588E-5</c:v>
                </c:pt>
                <c:pt idx="11044">
                  <c:v>1.50566E-2</c:v>
                </c:pt>
                <c:pt idx="11045">
                  <c:v>2.2907299999999999E-3</c:v>
                </c:pt>
                <c:pt idx="11046">
                  <c:v>6.3848500000000001E-3</c:v>
                </c:pt>
                <c:pt idx="11047">
                  <c:v>9.2964199999999997E-3</c:v>
                </c:pt>
                <c:pt idx="11048">
                  <c:v>7.8239399999999997E-3</c:v>
                </c:pt>
                <c:pt idx="11049">
                  <c:v>1.2907E-2</c:v>
                </c:pt>
                <c:pt idx="11050">
                  <c:v>7.8582800000000003E-4</c:v>
                </c:pt>
                <c:pt idx="11051">
                  <c:v>-2.01216E-2</c:v>
                </c:pt>
                <c:pt idx="11052">
                  <c:v>-5.9690500000000001E-3</c:v>
                </c:pt>
                <c:pt idx="11053">
                  <c:v>1.92642E-4</c:v>
                </c:pt>
                <c:pt idx="11054">
                  <c:v>2.48518E-2</c:v>
                </c:pt>
                <c:pt idx="11055" formatCode="0.00E+00">
                  <c:v>8.4876999999999994E-5</c:v>
                </c:pt>
                <c:pt idx="11056">
                  <c:v>-1.23672E-2</c:v>
                </c:pt>
                <c:pt idx="11057">
                  <c:v>4.21047E-3</c:v>
                </c:pt>
                <c:pt idx="11058">
                  <c:v>-8.7623600000000003E-3</c:v>
                </c:pt>
                <c:pt idx="11059">
                  <c:v>6.0625100000000001E-3</c:v>
                </c:pt>
                <c:pt idx="11060">
                  <c:v>-4.9018900000000003E-4</c:v>
                </c:pt>
                <c:pt idx="11061">
                  <c:v>-9.8447799999999992E-3</c:v>
                </c:pt>
                <c:pt idx="11062">
                  <c:v>-6.5250400000000002E-3</c:v>
                </c:pt>
                <c:pt idx="11063">
                  <c:v>-6.3619599999999998E-3</c:v>
                </c:pt>
                <c:pt idx="11064">
                  <c:v>1.36528E-2</c:v>
                </c:pt>
                <c:pt idx="11065">
                  <c:v>1.6689299999999999E-4</c:v>
                </c:pt>
                <c:pt idx="11066">
                  <c:v>1.30272E-3</c:v>
                </c:pt>
                <c:pt idx="11067">
                  <c:v>-1.46389E-3</c:v>
                </c:pt>
                <c:pt idx="11068">
                  <c:v>4.0588400000000002E-3</c:v>
                </c:pt>
                <c:pt idx="11069">
                  <c:v>-1.2989E-3</c:v>
                </c:pt>
                <c:pt idx="11070">
                  <c:v>-1.9907000000000001E-2</c:v>
                </c:pt>
                <c:pt idx="11071">
                  <c:v>2.9851900000000001E-2</c:v>
                </c:pt>
                <c:pt idx="11072">
                  <c:v>1.2195599999999999E-2</c:v>
                </c:pt>
                <c:pt idx="11073">
                  <c:v>2.5653799999999999E-3</c:v>
                </c:pt>
                <c:pt idx="11074">
                  <c:v>2.2983600000000002E-3</c:v>
                </c:pt>
                <c:pt idx="11075">
                  <c:v>3.7765500000000002E-4</c:v>
                </c:pt>
                <c:pt idx="11076">
                  <c:v>2.1012300000000001E-2</c:v>
                </c:pt>
                <c:pt idx="11077">
                  <c:v>-1.6167600000000001E-2</c:v>
                </c:pt>
                <c:pt idx="11078">
                  <c:v>-1.03102E-2</c:v>
                </c:pt>
                <c:pt idx="11079">
                  <c:v>-2.93159E-3</c:v>
                </c:pt>
                <c:pt idx="11080">
                  <c:v>4.4250499999999998E-3</c:v>
                </c:pt>
                <c:pt idx="11081">
                  <c:v>1.64919E-2</c:v>
                </c:pt>
                <c:pt idx="11082">
                  <c:v>1.28164E-2</c:v>
                </c:pt>
                <c:pt idx="11083">
                  <c:v>1.95408E-3</c:v>
                </c:pt>
                <c:pt idx="11084">
                  <c:v>-6.4992899999999996E-3</c:v>
                </c:pt>
                <c:pt idx="11085">
                  <c:v>2.8753300000000002E-3</c:v>
                </c:pt>
                <c:pt idx="11086">
                  <c:v>2.53239E-2</c:v>
                </c:pt>
                <c:pt idx="11087">
                  <c:v>1.42574E-2</c:v>
                </c:pt>
                <c:pt idx="11088">
                  <c:v>2.2668800000000002E-3</c:v>
                </c:pt>
                <c:pt idx="11089">
                  <c:v>2.0394300000000001E-2</c:v>
                </c:pt>
                <c:pt idx="11090">
                  <c:v>1.43137E-2</c:v>
                </c:pt>
                <c:pt idx="11091">
                  <c:v>2.5166500000000001E-2</c:v>
                </c:pt>
                <c:pt idx="11092">
                  <c:v>2.04306E-2</c:v>
                </c:pt>
                <c:pt idx="11093">
                  <c:v>1.22614E-2</c:v>
                </c:pt>
                <c:pt idx="11094">
                  <c:v>3.12862E-2</c:v>
                </c:pt>
                <c:pt idx="11095">
                  <c:v>2.77042E-3</c:v>
                </c:pt>
                <c:pt idx="11096">
                  <c:v>2.4655300000000002E-2</c:v>
                </c:pt>
                <c:pt idx="11097">
                  <c:v>1.45798E-2</c:v>
                </c:pt>
                <c:pt idx="11098">
                  <c:v>2.9596299999999999E-2</c:v>
                </c:pt>
                <c:pt idx="11099">
                  <c:v>2.06375E-2</c:v>
                </c:pt>
                <c:pt idx="11100">
                  <c:v>2.9694600000000002E-2</c:v>
                </c:pt>
                <c:pt idx="11101">
                  <c:v>2.5056800000000001E-2</c:v>
                </c:pt>
                <c:pt idx="11102">
                  <c:v>1.8349600000000001E-2</c:v>
                </c:pt>
                <c:pt idx="11103">
                  <c:v>1.04628E-2</c:v>
                </c:pt>
                <c:pt idx="11104">
                  <c:v>3.9949399999999998E-3</c:v>
                </c:pt>
                <c:pt idx="11105">
                  <c:v>4.6634700000000001E-2</c:v>
                </c:pt>
                <c:pt idx="11106">
                  <c:v>1.64061E-2</c:v>
                </c:pt>
                <c:pt idx="11107">
                  <c:v>-2.4318699999999999E-4</c:v>
                </c:pt>
                <c:pt idx="11108">
                  <c:v>2.3140000000000001E-2</c:v>
                </c:pt>
                <c:pt idx="11109">
                  <c:v>1.5051800000000001E-2</c:v>
                </c:pt>
                <c:pt idx="11110">
                  <c:v>3.0094099999999999E-2</c:v>
                </c:pt>
                <c:pt idx="11111">
                  <c:v>-9.6302000000000002E-3</c:v>
                </c:pt>
                <c:pt idx="11112">
                  <c:v>3.4998899999999999E-2</c:v>
                </c:pt>
                <c:pt idx="11113">
                  <c:v>1.36442E-2</c:v>
                </c:pt>
                <c:pt idx="11114">
                  <c:v>1.11542E-2</c:v>
                </c:pt>
                <c:pt idx="11115">
                  <c:v>1.78432E-3</c:v>
                </c:pt>
                <c:pt idx="11116">
                  <c:v>6.6556899999999997E-3</c:v>
                </c:pt>
                <c:pt idx="11117">
                  <c:v>8.6221700000000002E-3</c:v>
                </c:pt>
                <c:pt idx="11118">
                  <c:v>1.7152799999999999E-2</c:v>
                </c:pt>
                <c:pt idx="11119">
                  <c:v>2.2579200000000001E-2</c:v>
                </c:pt>
                <c:pt idx="11120">
                  <c:v>5.8584199999999996E-3</c:v>
                </c:pt>
                <c:pt idx="11121">
                  <c:v>1.7097500000000002E-2</c:v>
                </c:pt>
                <c:pt idx="11122">
                  <c:v>-7.267E-3</c:v>
                </c:pt>
                <c:pt idx="11123">
                  <c:v>-2.6655200000000002E-3</c:v>
                </c:pt>
                <c:pt idx="11124">
                  <c:v>4.3821299999999997E-3</c:v>
                </c:pt>
                <c:pt idx="11125">
                  <c:v>-1.51997E-2</c:v>
                </c:pt>
                <c:pt idx="11126">
                  <c:v>1.45855E-2</c:v>
                </c:pt>
                <c:pt idx="11127">
                  <c:v>9.70268E-3</c:v>
                </c:pt>
                <c:pt idx="11128">
                  <c:v>7.1506499999999997E-3</c:v>
                </c:pt>
                <c:pt idx="11129">
                  <c:v>-1.9298599999999999E-2</c:v>
                </c:pt>
                <c:pt idx="11130">
                  <c:v>-1.27811E-2</c:v>
                </c:pt>
                <c:pt idx="11131">
                  <c:v>1.25446E-2</c:v>
                </c:pt>
                <c:pt idx="11132">
                  <c:v>-1.08719E-3</c:v>
                </c:pt>
                <c:pt idx="11133">
                  <c:v>-6.9379799999999998E-3</c:v>
                </c:pt>
                <c:pt idx="11134">
                  <c:v>4.4975299999999996E-3</c:v>
                </c:pt>
                <c:pt idx="11135">
                  <c:v>-1.86558E-2</c:v>
                </c:pt>
                <c:pt idx="11136">
                  <c:v>-1.10826E-2</c:v>
                </c:pt>
                <c:pt idx="11137">
                  <c:v>-2.1782900000000001E-2</c:v>
                </c:pt>
                <c:pt idx="11138">
                  <c:v>-7.4319800000000004E-3</c:v>
                </c:pt>
                <c:pt idx="11139" formatCode="0.00E+00">
                  <c:v>4.7683700000000004E-6</c:v>
                </c:pt>
                <c:pt idx="11140">
                  <c:v>2.03133E-3</c:v>
                </c:pt>
                <c:pt idx="11141">
                  <c:v>-4.6939800000000004E-3</c:v>
                </c:pt>
                <c:pt idx="11142">
                  <c:v>-3.4456300000000002E-2</c:v>
                </c:pt>
                <c:pt idx="11143">
                  <c:v>-3.7099800000000002E-2</c:v>
                </c:pt>
                <c:pt idx="11144">
                  <c:v>-2.9333100000000001E-2</c:v>
                </c:pt>
                <c:pt idx="11145">
                  <c:v>-1.44958E-3</c:v>
                </c:pt>
                <c:pt idx="11146">
                  <c:v>-8.2149500000000004E-3</c:v>
                </c:pt>
                <c:pt idx="11147">
                  <c:v>-1.7305399999999999E-2</c:v>
                </c:pt>
                <c:pt idx="11148">
                  <c:v>-1.21984E-2</c:v>
                </c:pt>
                <c:pt idx="11149">
                  <c:v>-9.9620799999999999E-3</c:v>
                </c:pt>
                <c:pt idx="11150">
                  <c:v>-2.12421E-2</c:v>
                </c:pt>
                <c:pt idx="11151">
                  <c:v>-2.9147099999999999E-2</c:v>
                </c:pt>
                <c:pt idx="11152">
                  <c:v>-3.2994299999999997E-2</c:v>
                </c:pt>
                <c:pt idx="11153">
                  <c:v>-3.4623099999999997E-2</c:v>
                </c:pt>
                <c:pt idx="11154">
                  <c:v>-1.6586299999999998E-2</c:v>
                </c:pt>
                <c:pt idx="11155">
                  <c:v>-2.4191899999999999E-2</c:v>
                </c:pt>
                <c:pt idx="11156">
                  <c:v>-5.2013399999999996E-3</c:v>
                </c:pt>
                <c:pt idx="11157">
                  <c:v>-1.8074E-2</c:v>
                </c:pt>
                <c:pt idx="11158">
                  <c:v>-2.7096700000000001E-2</c:v>
                </c:pt>
                <c:pt idx="11159">
                  <c:v>-2.40631E-2</c:v>
                </c:pt>
                <c:pt idx="11160">
                  <c:v>-3.1957600000000003E-2</c:v>
                </c:pt>
                <c:pt idx="11161">
                  <c:v>-1.0746E-2</c:v>
                </c:pt>
                <c:pt idx="11162">
                  <c:v>-2.4317700000000001E-2</c:v>
                </c:pt>
                <c:pt idx="11163">
                  <c:v>-1.0417900000000001E-2</c:v>
                </c:pt>
                <c:pt idx="11164">
                  <c:v>-2.3166699999999998E-2</c:v>
                </c:pt>
                <c:pt idx="11165">
                  <c:v>-1.2248999999999999E-2</c:v>
                </c:pt>
                <c:pt idx="11166">
                  <c:v>-1.74675E-2</c:v>
                </c:pt>
                <c:pt idx="11167">
                  <c:v>-4.14753E-3</c:v>
                </c:pt>
                <c:pt idx="11168">
                  <c:v>-1.78251E-2</c:v>
                </c:pt>
                <c:pt idx="11169">
                  <c:v>-2.7737600000000001E-2</c:v>
                </c:pt>
                <c:pt idx="11170">
                  <c:v>-8.6793900000000004E-3</c:v>
                </c:pt>
                <c:pt idx="11171">
                  <c:v>-2.70262E-2</c:v>
                </c:pt>
                <c:pt idx="11172">
                  <c:v>-5.9966999999999998E-3</c:v>
                </c:pt>
                <c:pt idx="11173">
                  <c:v>-2.28901E-2</c:v>
                </c:pt>
                <c:pt idx="11174">
                  <c:v>-1.9559900000000002E-2</c:v>
                </c:pt>
                <c:pt idx="11175">
                  <c:v>-3.5314600000000002E-3</c:v>
                </c:pt>
                <c:pt idx="11176">
                  <c:v>-1.65539E-2</c:v>
                </c:pt>
                <c:pt idx="11177">
                  <c:v>-2.78482E-2</c:v>
                </c:pt>
                <c:pt idx="11178">
                  <c:v>-2.24304E-2</c:v>
                </c:pt>
                <c:pt idx="11179">
                  <c:v>-1.0067899999999999E-2</c:v>
                </c:pt>
                <c:pt idx="11180">
                  <c:v>-1.6004600000000001E-2</c:v>
                </c:pt>
                <c:pt idx="11181">
                  <c:v>-3.9981799999999998E-2</c:v>
                </c:pt>
                <c:pt idx="11182">
                  <c:v>-1.0579099999999999E-2</c:v>
                </c:pt>
                <c:pt idx="11183">
                  <c:v>-1.51682E-2</c:v>
                </c:pt>
                <c:pt idx="11184">
                  <c:v>-3.2294299999999998E-2</c:v>
                </c:pt>
                <c:pt idx="11185">
                  <c:v>-3.6557199999999998E-2</c:v>
                </c:pt>
                <c:pt idx="11186">
                  <c:v>-9.65214E-3</c:v>
                </c:pt>
                <c:pt idx="11187">
                  <c:v>9.0885200000000003E-4</c:v>
                </c:pt>
                <c:pt idx="11188">
                  <c:v>-2.23293E-2</c:v>
                </c:pt>
                <c:pt idx="11189">
                  <c:v>-2.98824E-2</c:v>
                </c:pt>
                <c:pt idx="11190">
                  <c:v>-1.27487E-2</c:v>
                </c:pt>
                <c:pt idx="11191">
                  <c:v>-2.78225E-2</c:v>
                </c:pt>
                <c:pt idx="11192">
                  <c:v>-2.5078799999999998E-2</c:v>
                </c:pt>
                <c:pt idx="11193">
                  <c:v>-2.1390900000000002E-3</c:v>
                </c:pt>
                <c:pt idx="11194">
                  <c:v>-1.9245099999999999E-3</c:v>
                </c:pt>
                <c:pt idx="11195">
                  <c:v>-2.5386800000000001E-2</c:v>
                </c:pt>
                <c:pt idx="11196">
                  <c:v>-2.71378E-2</c:v>
                </c:pt>
                <c:pt idx="11197">
                  <c:v>-7.8039199999999998E-3</c:v>
                </c:pt>
                <c:pt idx="11198">
                  <c:v>-1.67589E-2</c:v>
                </c:pt>
                <c:pt idx="11199">
                  <c:v>-1.88837E-2</c:v>
                </c:pt>
                <c:pt idx="11200">
                  <c:v>1.4734300000000001E-2</c:v>
                </c:pt>
                <c:pt idx="11201">
                  <c:v>1.5573500000000001E-3</c:v>
                </c:pt>
                <c:pt idx="11202">
                  <c:v>-1.53542E-4</c:v>
                </c:pt>
                <c:pt idx="11203">
                  <c:v>-9.4690299999999998E-3</c:v>
                </c:pt>
                <c:pt idx="11204">
                  <c:v>1.0013599999999999E-2</c:v>
                </c:pt>
                <c:pt idx="11205">
                  <c:v>3.68118E-3</c:v>
                </c:pt>
                <c:pt idx="11206">
                  <c:v>-2.1850600000000001E-2</c:v>
                </c:pt>
                <c:pt idx="11207">
                  <c:v>9.74941E-3</c:v>
                </c:pt>
                <c:pt idx="11208">
                  <c:v>1.22538E-2</c:v>
                </c:pt>
                <c:pt idx="11209">
                  <c:v>4.8561100000000003E-3</c:v>
                </c:pt>
                <c:pt idx="11210">
                  <c:v>-1.3303799999999999E-2</c:v>
                </c:pt>
                <c:pt idx="11211">
                  <c:v>2.08969E-2</c:v>
                </c:pt>
                <c:pt idx="11212">
                  <c:v>4.2324099999999998E-3</c:v>
                </c:pt>
                <c:pt idx="11213">
                  <c:v>-1.5332200000000001E-2</c:v>
                </c:pt>
                <c:pt idx="11214">
                  <c:v>4.1246399999999997E-3</c:v>
                </c:pt>
                <c:pt idx="11215">
                  <c:v>3.3473999999999998E-4</c:v>
                </c:pt>
                <c:pt idx="11216">
                  <c:v>2.6022E-2</c:v>
                </c:pt>
                <c:pt idx="11217">
                  <c:v>-1.24826E-2</c:v>
                </c:pt>
                <c:pt idx="11218">
                  <c:v>1.57547E-2</c:v>
                </c:pt>
                <c:pt idx="11219">
                  <c:v>9.3765299999999992E-3</c:v>
                </c:pt>
                <c:pt idx="11220">
                  <c:v>-1.5994100000000001E-2</c:v>
                </c:pt>
                <c:pt idx="11221">
                  <c:v>-9.3984600000000008E-3</c:v>
                </c:pt>
                <c:pt idx="11222">
                  <c:v>2.8140100000000001E-2</c:v>
                </c:pt>
                <c:pt idx="11223">
                  <c:v>2.07853E-2</c:v>
                </c:pt>
                <c:pt idx="11224">
                  <c:v>-1.6887699999999999E-2</c:v>
                </c:pt>
                <c:pt idx="11225">
                  <c:v>1.40953E-2</c:v>
                </c:pt>
                <c:pt idx="11226">
                  <c:v>1.51176E-2</c:v>
                </c:pt>
                <c:pt idx="11227">
                  <c:v>6.5231300000000002E-3</c:v>
                </c:pt>
                <c:pt idx="11228">
                  <c:v>1.2116399999999999E-2</c:v>
                </c:pt>
                <c:pt idx="11229">
                  <c:v>6.5355300000000003E-3</c:v>
                </c:pt>
                <c:pt idx="11230">
                  <c:v>7.5798000000000003E-3</c:v>
                </c:pt>
                <c:pt idx="11231">
                  <c:v>-2.38991E-2</c:v>
                </c:pt>
                <c:pt idx="11232">
                  <c:v>7.38239E-3</c:v>
                </c:pt>
                <c:pt idx="11233">
                  <c:v>9.5090899999999996E-3</c:v>
                </c:pt>
                <c:pt idx="11234">
                  <c:v>-6.9065100000000003E-3</c:v>
                </c:pt>
                <c:pt idx="11235">
                  <c:v>-2.1839099999999998E-3</c:v>
                </c:pt>
                <c:pt idx="11236">
                  <c:v>-5.72968E-3</c:v>
                </c:pt>
                <c:pt idx="11237">
                  <c:v>1.4772400000000001E-3</c:v>
                </c:pt>
                <c:pt idx="11238">
                  <c:v>-2.9156700000000001E-2</c:v>
                </c:pt>
                <c:pt idx="11239">
                  <c:v>1.9474E-3</c:v>
                </c:pt>
                <c:pt idx="11240" formatCode="0.00E+00">
                  <c:v>1.8186599999999999E-3</c:v>
                </c:pt>
                <c:pt idx="11241">
                  <c:v>-1.00012E-2</c:v>
                </c:pt>
                <c:pt idx="11242">
                  <c:v>-3.6853799999999999E-2</c:v>
                </c:pt>
                <c:pt idx="11243">
                  <c:v>-4.12941E-4</c:v>
                </c:pt>
                <c:pt idx="11244">
                  <c:v>-1.3128300000000001E-2</c:v>
                </c:pt>
                <c:pt idx="11245">
                  <c:v>-2.11124E-2</c:v>
                </c:pt>
                <c:pt idx="11246">
                  <c:v>-6.1283099999999997E-3</c:v>
                </c:pt>
                <c:pt idx="11247">
                  <c:v>-1.08232E-2</c:v>
                </c:pt>
                <c:pt idx="11248">
                  <c:v>-1.10226E-2</c:v>
                </c:pt>
                <c:pt idx="11249">
                  <c:v>-1.40152E-2</c:v>
                </c:pt>
                <c:pt idx="11250">
                  <c:v>-1.01776E-2</c:v>
                </c:pt>
                <c:pt idx="11251">
                  <c:v>-1.0345500000000001E-2</c:v>
                </c:pt>
                <c:pt idx="11252">
                  <c:v>-8.1348400000000008E-3</c:v>
                </c:pt>
                <c:pt idx="11253">
                  <c:v>-1.44768E-3</c:v>
                </c:pt>
                <c:pt idx="11254">
                  <c:v>-1.3365699999999999E-2</c:v>
                </c:pt>
                <c:pt idx="11255">
                  <c:v>-1.9020100000000002E-2</c:v>
                </c:pt>
                <c:pt idx="11256">
                  <c:v>-1.72205E-2</c:v>
                </c:pt>
                <c:pt idx="11257">
                  <c:v>-3.49007E-2</c:v>
                </c:pt>
                <c:pt idx="11258">
                  <c:v>-1.92652E-2</c:v>
                </c:pt>
                <c:pt idx="11259">
                  <c:v>-1.9312900000000001E-2</c:v>
                </c:pt>
                <c:pt idx="11260">
                  <c:v>-2.08845E-2</c:v>
                </c:pt>
                <c:pt idx="11261">
                  <c:v>-1.23348E-2</c:v>
                </c:pt>
                <c:pt idx="11262">
                  <c:v>-1.8848400000000001E-2</c:v>
                </c:pt>
                <c:pt idx="11263">
                  <c:v>-1.98078E-2</c:v>
                </c:pt>
                <c:pt idx="11264">
                  <c:v>-2.6982300000000001E-2</c:v>
                </c:pt>
                <c:pt idx="11265">
                  <c:v>-1.86663E-2</c:v>
                </c:pt>
                <c:pt idx="11266">
                  <c:v>-1.99165E-2</c:v>
                </c:pt>
                <c:pt idx="11267">
                  <c:v>-1.77965E-2</c:v>
                </c:pt>
                <c:pt idx="11268">
                  <c:v>-2.6308999999999999E-2</c:v>
                </c:pt>
                <c:pt idx="11269">
                  <c:v>-2.91271E-2</c:v>
                </c:pt>
                <c:pt idx="11270">
                  <c:v>-2.2466699999999999E-2</c:v>
                </c:pt>
                <c:pt idx="11271">
                  <c:v>-9.49383E-3</c:v>
                </c:pt>
                <c:pt idx="11272">
                  <c:v>-8.1110000000000002E-3</c:v>
                </c:pt>
                <c:pt idx="11273">
                  <c:v>-3.0530000000000002E-2</c:v>
                </c:pt>
                <c:pt idx="11274">
                  <c:v>-1.6220100000000001E-2</c:v>
                </c:pt>
                <c:pt idx="11275">
                  <c:v>-1.5903500000000001E-2</c:v>
                </c:pt>
                <c:pt idx="11276">
                  <c:v>-1.7405500000000001E-2</c:v>
                </c:pt>
                <c:pt idx="11277">
                  <c:v>-1.9086800000000001E-2</c:v>
                </c:pt>
                <c:pt idx="11278">
                  <c:v>-3.1804100000000002E-2</c:v>
                </c:pt>
                <c:pt idx="11279">
                  <c:v>-2.4688700000000001E-2</c:v>
                </c:pt>
                <c:pt idx="11280">
                  <c:v>-3.9915100000000002E-2</c:v>
                </c:pt>
                <c:pt idx="11281">
                  <c:v>-1.06354E-2</c:v>
                </c:pt>
                <c:pt idx="11282">
                  <c:v>-3.2170299999999999E-2</c:v>
                </c:pt>
                <c:pt idx="11283">
                  <c:v>-1.3570799999999999E-2</c:v>
                </c:pt>
                <c:pt idx="11284">
                  <c:v>-2.6888800000000001E-2</c:v>
                </c:pt>
                <c:pt idx="11285">
                  <c:v>-2.2964499999999999E-2</c:v>
                </c:pt>
                <c:pt idx="11286">
                  <c:v>-2.07081E-2</c:v>
                </c:pt>
                <c:pt idx="11287">
                  <c:v>-2.72932E-2</c:v>
                </c:pt>
                <c:pt idx="11288">
                  <c:v>-2.2738499999999998E-2</c:v>
                </c:pt>
                <c:pt idx="11289">
                  <c:v>-2.4495099999999999E-2</c:v>
                </c:pt>
                <c:pt idx="11290">
                  <c:v>-2.3405100000000002E-2</c:v>
                </c:pt>
                <c:pt idx="11291">
                  <c:v>-3.8562800000000001E-2</c:v>
                </c:pt>
                <c:pt idx="11292">
                  <c:v>-1.0164299999999999E-2</c:v>
                </c:pt>
                <c:pt idx="11293" formatCode="0.00E+00">
                  <c:v>-1.5640299999999999E-2</c:v>
                </c:pt>
                <c:pt idx="11294">
                  <c:v>-3.1891799999999998E-2</c:v>
                </c:pt>
                <c:pt idx="11295">
                  <c:v>-2.9505699999999999E-2</c:v>
                </c:pt>
                <c:pt idx="11296">
                  <c:v>-3.28093E-2</c:v>
                </c:pt>
                <c:pt idx="11297">
                  <c:v>-1.43118E-2</c:v>
                </c:pt>
                <c:pt idx="11298">
                  <c:v>-1.39141E-2</c:v>
                </c:pt>
                <c:pt idx="11299" formatCode="0.00E+00">
                  <c:v>-1.7649700000000001E-2</c:v>
                </c:pt>
                <c:pt idx="11300">
                  <c:v>-1.8335299999999999E-2</c:v>
                </c:pt>
                <c:pt idx="11301">
                  <c:v>-3.1315799999999998E-2</c:v>
                </c:pt>
                <c:pt idx="11302">
                  <c:v>-3.1619099999999997E-2</c:v>
                </c:pt>
                <c:pt idx="11303">
                  <c:v>-1.6804699999999999E-2</c:v>
                </c:pt>
                <c:pt idx="11304">
                  <c:v>-1.3949400000000001E-2</c:v>
                </c:pt>
                <c:pt idx="11305">
                  <c:v>-2.2200600000000001E-2</c:v>
                </c:pt>
                <c:pt idx="11306">
                  <c:v>-2.43254E-2</c:v>
                </c:pt>
                <c:pt idx="11307">
                  <c:v>-2.4310100000000001E-2</c:v>
                </c:pt>
                <c:pt idx="11308">
                  <c:v>-1.2760199999999999E-2</c:v>
                </c:pt>
                <c:pt idx="11309">
                  <c:v>-1.46646E-2</c:v>
                </c:pt>
                <c:pt idx="11310">
                  <c:v>1.6117099999999999E-2</c:v>
                </c:pt>
                <c:pt idx="11311">
                  <c:v>-2.0297099999999998E-2</c:v>
                </c:pt>
                <c:pt idx="11312">
                  <c:v>-1.80349E-2</c:v>
                </c:pt>
                <c:pt idx="11313">
                  <c:v>-2.0057700000000001E-2</c:v>
                </c:pt>
                <c:pt idx="11314">
                  <c:v>-9.4337499999999994E-3</c:v>
                </c:pt>
                <c:pt idx="11315">
                  <c:v>-1.6681700000000001E-2</c:v>
                </c:pt>
                <c:pt idx="11316">
                  <c:v>-1.24178E-2</c:v>
                </c:pt>
                <c:pt idx="11317">
                  <c:v>-2.9754599999999999E-4</c:v>
                </c:pt>
                <c:pt idx="11318">
                  <c:v>8.5754400000000001E-3</c:v>
                </c:pt>
                <c:pt idx="11319">
                  <c:v>-1.7812700000000001E-2</c:v>
                </c:pt>
                <c:pt idx="11320">
                  <c:v>-1.27306E-2</c:v>
                </c:pt>
                <c:pt idx="11321">
                  <c:v>6.8569200000000001E-4</c:v>
                </c:pt>
                <c:pt idx="11322">
                  <c:v>-7.9574599999999995E-3</c:v>
                </c:pt>
                <c:pt idx="11323">
                  <c:v>-1.88217E-2</c:v>
                </c:pt>
                <c:pt idx="11324">
                  <c:v>-1.3380099999999999E-3</c:v>
                </c:pt>
                <c:pt idx="11325">
                  <c:v>-1.8358199999999999E-3</c:v>
                </c:pt>
                <c:pt idx="11326">
                  <c:v>-2.3215300000000001E-2</c:v>
                </c:pt>
                <c:pt idx="11327">
                  <c:v>1.1370699999999999E-2</c:v>
                </c:pt>
                <c:pt idx="11328">
                  <c:v>1.47552E-2</c:v>
                </c:pt>
                <c:pt idx="11329">
                  <c:v>5.3453399999999996E-3</c:v>
                </c:pt>
                <c:pt idx="11330">
                  <c:v>-4.04835E-3</c:v>
                </c:pt>
                <c:pt idx="11331">
                  <c:v>-1.1466E-2</c:v>
                </c:pt>
                <c:pt idx="11332">
                  <c:v>1.07107E-2</c:v>
                </c:pt>
                <c:pt idx="11333">
                  <c:v>-2.45142E-2</c:v>
                </c:pt>
                <c:pt idx="11334">
                  <c:v>-3.9129300000000002E-3</c:v>
                </c:pt>
                <c:pt idx="11335">
                  <c:v>7.0638699999999999E-3</c:v>
                </c:pt>
                <c:pt idx="11336">
                  <c:v>1.20544E-2</c:v>
                </c:pt>
                <c:pt idx="11337">
                  <c:v>5.7334899999999999E-3</c:v>
                </c:pt>
                <c:pt idx="11338">
                  <c:v>-1.87397E-3</c:v>
                </c:pt>
                <c:pt idx="11339">
                  <c:v>1.88398E-2</c:v>
                </c:pt>
                <c:pt idx="11340">
                  <c:v>1.2149800000000001E-2</c:v>
                </c:pt>
                <c:pt idx="11341">
                  <c:v>5.0029799999999998E-3</c:v>
                </c:pt>
                <c:pt idx="11342">
                  <c:v>1.6384100000000001E-3</c:v>
                </c:pt>
                <c:pt idx="11343">
                  <c:v>-2.0851100000000001E-2</c:v>
                </c:pt>
                <c:pt idx="11344">
                  <c:v>2.5444E-3</c:v>
                </c:pt>
                <c:pt idx="11345">
                  <c:v>-1.43061E-2</c:v>
                </c:pt>
                <c:pt idx="11346">
                  <c:v>-3.12233E-3</c:v>
                </c:pt>
                <c:pt idx="11347">
                  <c:v>-3.0963899999999999E-2</c:v>
                </c:pt>
                <c:pt idx="11348">
                  <c:v>-1.09701E-2</c:v>
                </c:pt>
                <c:pt idx="11349">
                  <c:v>-1.04904E-3</c:v>
                </c:pt>
                <c:pt idx="11350">
                  <c:v>-4.3554300000000004E-3</c:v>
                </c:pt>
                <c:pt idx="11351">
                  <c:v>-2.9248199999999999E-2</c:v>
                </c:pt>
                <c:pt idx="11352">
                  <c:v>-2.2209199999999998E-2</c:v>
                </c:pt>
                <c:pt idx="11353">
                  <c:v>-8.3389299999999996E-3</c:v>
                </c:pt>
                <c:pt idx="11354">
                  <c:v>9.1657600000000002E-3</c:v>
                </c:pt>
                <c:pt idx="11355">
                  <c:v>-2.0307499999999999E-2</c:v>
                </c:pt>
                <c:pt idx="11356">
                  <c:v>-2.0454400000000001E-2</c:v>
                </c:pt>
                <c:pt idx="11357">
                  <c:v>-7.4520100000000002E-3</c:v>
                </c:pt>
                <c:pt idx="11358">
                  <c:v>-1.36642E-2</c:v>
                </c:pt>
                <c:pt idx="11359">
                  <c:v>-3.6819499999999998E-2</c:v>
                </c:pt>
                <c:pt idx="11360">
                  <c:v>-4.6752000000000002E-2</c:v>
                </c:pt>
                <c:pt idx="11361">
                  <c:v>-1.05066E-2</c:v>
                </c:pt>
                <c:pt idx="11362">
                  <c:v>-1.2472199999999999E-2</c:v>
                </c:pt>
                <c:pt idx="11363">
                  <c:v>-1.34506E-2</c:v>
                </c:pt>
                <c:pt idx="11364">
                  <c:v>-3.1156500000000002E-3</c:v>
                </c:pt>
                <c:pt idx="11365">
                  <c:v>-4.1065199999999998E-3</c:v>
                </c:pt>
                <c:pt idx="11366">
                  <c:v>-1.36204E-2</c:v>
                </c:pt>
                <c:pt idx="11367">
                  <c:v>9.3555500000000007E-3</c:v>
                </c:pt>
                <c:pt idx="11368">
                  <c:v>4.9390800000000002E-3</c:v>
                </c:pt>
                <c:pt idx="11369">
                  <c:v>-3.01914E-2</c:v>
                </c:pt>
                <c:pt idx="11370">
                  <c:v>-5.54447E-2</c:v>
                </c:pt>
                <c:pt idx="11371">
                  <c:v>3.5696E-3</c:v>
                </c:pt>
                <c:pt idx="11372">
                  <c:v>-1.04618E-2</c:v>
                </c:pt>
                <c:pt idx="11373">
                  <c:v>-2.1814299999999998E-2</c:v>
                </c:pt>
                <c:pt idx="11374">
                  <c:v>-3.3103E-2</c:v>
                </c:pt>
                <c:pt idx="11375">
                  <c:v>-1.7703099999999999E-2</c:v>
                </c:pt>
                <c:pt idx="11376">
                  <c:v>-1.7866099999999999E-2</c:v>
                </c:pt>
                <c:pt idx="11377">
                  <c:v>-4.3650599999999998E-2</c:v>
                </c:pt>
                <c:pt idx="11378">
                  <c:v>-1.8013999999999999E-2</c:v>
                </c:pt>
                <c:pt idx="11379">
                  <c:v>-9.6941000000000006E-3</c:v>
                </c:pt>
                <c:pt idx="11380">
                  <c:v>-1.42717E-2</c:v>
                </c:pt>
                <c:pt idx="11381">
                  <c:v>-4.7834399999999999E-2</c:v>
                </c:pt>
                <c:pt idx="11382">
                  <c:v>-3.2601400000000003E-2</c:v>
                </c:pt>
                <c:pt idx="11383">
                  <c:v>-1.43862E-2</c:v>
                </c:pt>
                <c:pt idx="11384">
                  <c:v>-1.7769799999999999E-2</c:v>
                </c:pt>
                <c:pt idx="11385">
                  <c:v>-2.0057700000000001E-2</c:v>
                </c:pt>
                <c:pt idx="11386">
                  <c:v>-3.5061799999999997E-2</c:v>
                </c:pt>
                <c:pt idx="11387">
                  <c:v>-2.67172E-2</c:v>
                </c:pt>
                <c:pt idx="11388">
                  <c:v>-1.99966E-2</c:v>
                </c:pt>
                <c:pt idx="11389">
                  <c:v>-2.1001800000000001E-2</c:v>
                </c:pt>
                <c:pt idx="11390">
                  <c:v>3.76415E-3</c:v>
                </c:pt>
                <c:pt idx="11391">
                  <c:v>-2.86579E-3</c:v>
                </c:pt>
                <c:pt idx="11392">
                  <c:v>1.2149800000000001E-3</c:v>
                </c:pt>
                <c:pt idx="11393">
                  <c:v>-8.4686299999999996E-3</c:v>
                </c:pt>
                <c:pt idx="11394">
                  <c:v>-1.14441E-4</c:v>
                </c:pt>
                <c:pt idx="11395">
                  <c:v>-8.2569099999999993E-3</c:v>
                </c:pt>
                <c:pt idx="11396">
                  <c:v>-1.9095399999999998E-2</c:v>
                </c:pt>
                <c:pt idx="11397">
                  <c:v>7.3909800000000001E-3</c:v>
                </c:pt>
                <c:pt idx="11398">
                  <c:v>-1.6036000000000002E-2</c:v>
                </c:pt>
                <c:pt idx="11399">
                  <c:v>-5.8078800000000005E-4</c:v>
                </c:pt>
                <c:pt idx="11400">
                  <c:v>-1.55125E-2</c:v>
                </c:pt>
                <c:pt idx="11401">
                  <c:v>-1.7480900000000001E-3</c:v>
                </c:pt>
                <c:pt idx="11402">
                  <c:v>2.3697900000000001E-2</c:v>
                </c:pt>
                <c:pt idx="11403">
                  <c:v>-8.8653599999999992E-3</c:v>
                </c:pt>
                <c:pt idx="11404">
                  <c:v>-2.6493099999999999E-2</c:v>
                </c:pt>
                <c:pt idx="11405">
                  <c:v>-1.18227E-2</c:v>
                </c:pt>
                <c:pt idx="11406">
                  <c:v>2.1104800000000001E-3</c:v>
                </c:pt>
                <c:pt idx="11407">
                  <c:v>1.17588E-3</c:v>
                </c:pt>
                <c:pt idx="11408">
                  <c:v>-9.8571800000000001E-3</c:v>
                </c:pt>
                <c:pt idx="11409">
                  <c:v>1.6119000000000001E-2</c:v>
                </c:pt>
                <c:pt idx="11410">
                  <c:v>9.5291100000000004E-3</c:v>
                </c:pt>
                <c:pt idx="11411">
                  <c:v>-2.7341800000000001E-3</c:v>
                </c:pt>
                <c:pt idx="11412">
                  <c:v>1.4915499999999999E-3</c:v>
                </c:pt>
                <c:pt idx="11413">
                  <c:v>5.58853E-4</c:v>
                </c:pt>
                <c:pt idx="11414">
                  <c:v>-9.0694399999999998E-3</c:v>
                </c:pt>
                <c:pt idx="11415">
                  <c:v>-2.2981600000000001E-2</c:v>
                </c:pt>
                <c:pt idx="11416">
                  <c:v>-8.9769399999999992E-3</c:v>
                </c:pt>
                <c:pt idx="11417">
                  <c:v>-5.9204100000000001E-3</c:v>
                </c:pt>
                <c:pt idx="11418">
                  <c:v>-2.2088099999999999E-2</c:v>
                </c:pt>
                <c:pt idx="11419">
                  <c:v>-3.9195999999999996E-3</c:v>
                </c:pt>
                <c:pt idx="11420">
                  <c:v>-1.45121E-2</c:v>
                </c:pt>
                <c:pt idx="11421">
                  <c:v>-1.2297600000000001E-2</c:v>
                </c:pt>
                <c:pt idx="11422">
                  <c:v>-2.3225800000000001E-2</c:v>
                </c:pt>
                <c:pt idx="11423">
                  <c:v>3.80993E-3</c:v>
                </c:pt>
                <c:pt idx="11424">
                  <c:v>-2.81334E-4</c:v>
                </c:pt>
                <c:pt idx="11425">
                  <c:v>-1.30081E-2</c:v>
                </c:pt>
                <c:pt idx="11426">
                  <c:v>-5.0229999999999997E-3</c:v>
                </c:pt>
                <c:pt idx="11427">
                  <c:v>-1.05667E-3</c:v>
                </c:pt>
                <c:pt idx="11428">
                  <c:v>6.1893500000000004E-4</c:v>
                </c:pt>
                <c:pt idx="11429">
                  <c:v>1.8127399999999998E-2</c:v>
                </c:pt>
                <c:pt idx="11430">
                  <c:v>8.8310200000000002E-3</c:v>
                </c:pt>
                <c:pt idx="11431">
                  <c:v>1.6212500000000001E-2</c:v>
                </c:pt>
                <c:pt idx="11432">
                  <c:v>-9.2458699999999998E-3</c:v>
                </c:pt>
                <c:pt idx="11433">
                  <c:v>5.7210899999999999E-3</c:v>
                </c:pt>
                <c:pt idx="11434">
                  <c:v>5.2681000000000004E-3</c:v>
                </c:pt>
                <c:pt idx="11435">
                  <c:v>-1.30472E-2</c:v>
                </c:pt>
                <c:pt idx="11436">
                  <c:v>8.3017300000000002E-3</c:v>
                </c:pt>
                <c:pt idx="11437">
                  <c:v>2.3303999999999998E-2</c:v>
                </c:pt>
                <c:pt idx="11438">
                  <c:v>7.9851200000000001E-3</c:v>
                </c:pt>
                <c:pt idx="11439">
                  <c:v>-3.41034E-3</c:v>
                </c:pt>
                <c:pt idx="11440">
                  <c:v>2.4698299999999999E-2</c:v>
                </c:pt>
                <c:pt idx="11441">
                  <c:v>2.88553E-2</c:v>
                </c:pt>
                <c:pt idx="11442">
                  <c:v>1.85337E-2</c:v>
                </c:pt>
                <c:pt idx="11443">
                  <c:v>1.8932299999999999E-2</c:v>
                </c:pt>
                <c:pt idx="11444">
                  <c:v>3.8330999999999997E-2</c:v>
                </c:pt>
                <c:pt idx="11445">
                  <c:v>1.6632999999999998E-2</c:v>
                </c:pt>
                <c:pt idx="11446">
                  <c:v>2.5234200000000002E-3</c:v>
                </c:pt>
                <c:pt idx="11447">
                  <c:v>7.8697200000000002E-3</c:v>
                </c:pt>
                <c:pt idx="11448">
                  <c:v>3.0391700000000001E-2</c:v>
                </c:pt>
                <c:pt idx="11449">
                  <c:v>4.8505800000000002E-2</c:v>
                </c:pt>
                <c:pt idx="11450">
                  <c:v>4.0289899999999997E-2</c:v>
                </c:pt>
                <c:pt idx="11451">
                  <c:v>1.9389199999999999E-2</c:v>
                </c:pt>
                <c:pt idx="11452">
                  <c:v>4.3315899999999997E-2</c:v>
                </c:pt>
                <c:pt idx="11453">
                  <c:v>2.83833E-2</c:v>
                </c:pt>
                <c:pt idx="11454">
                  <c:v>3.7107500000000001E-3</c:v>
                </c:pt>
                <c:pt idx="11455">
                  <c:v>3.7075999999999998E-2</c:v>
                </c:pt>
                <c:pt idx="11456">
                  <c:v>1.7599099999999999E-2</c:v>
                </c:pt>
                <c:pt idx="11457">
                  <c:v>9.7875600000000007E-3</c:v>
                </c:pt>
                <c:pt idx="11458">
                  <c:v>6.5212200000000003E-3</c:v>
                </c:pt>
                <c:pt idx="11459">
                  <c:v>2.3236300000000001E-2</c:v>
                </c:pt>
                <c:pt idx="11460">
                  <c:v>3.1347300000000002E-2</c:v>
                </c:pt>
                <c:pt idx="11461">
                  <c:v>4.3697400000000004E-3</c:v>
                </c:pt>
                <c:pt idx="11462" formatCode="0.00E+00">
                  <c:v>-6.0739499999999998E-3</c:v>
                </c:pt>
                <c:pt idx="11463">
                  <c:v>4.50172E-2</c:v>
                </c:pt>
                <c:pt idx="11464">
                  <c:v>2.35367E-3</c:v>
                </c:pt>
                <c:pt idx="11465">
                  <c:v>2.7751899999999999E-3</c:v>
                </c:pt>
                <c:pt idx="11466">
                  <c:v>2.8215400000000002E-2</c:v>
                </c:pt>
                <c:pt idx="11467">
                  <c:v>1.9913699999999999E-2</c:v>
                </c:pt>
                <c:pt idx="11468">
                  <c:v>1.2893699999999999E-2</c:v>
                </c:pt>
                <c:pt idx="11469">
                  <c:v>8.2368900000000002E-3</c:v>
                </c:pt>
                <c:pt idx="11470">
                  <c:v>2.2880600000000001E-2</c:v>
                </c:pt>
                <c:pt idx="11471">
                  <c:v>1.4787700000000001E-2</c:v>
                </c:pt>
                <c:pt idx="11472">
                  <c:v>6.6375699999999995E-4</c:v>
                </c:pt>
                <c:pt idx="11473">
                  <c:v>1.12009E-2</c:v>
                </c:pt>
                <c:pt idx="11474">
                  <c:v>9.4985999999999994E-3</c:v>
                </c:pt>
                <c:pt idx="11475" formatCode="0.00E+00">
                  <c:v>8.6994199999999994E-3</c:v>
                </c:pt>
                <c:pt idx="11476">
                  <c:v>1.41916E-2</c:v>
                </c:pt>
                <c:pt idx="11477">
                  <c:v>-2.2192000000000002E-3</c:v>
                </c:pt>
                <c:pt idx="11478">
                  <c:v>9.3727099999999994E-3</c:v>
                </c:pt>
                <c:pt idx="11479">
                  <c:v>9.5443699999999999E-3</c:v>
                </c:pt>
                <c:pt idx="11480">
                  <c:v>-5.2051500000000004E-3</c:v>
                </c:pt>
                <c:pt idx="11481">
                  <c:v>4.7626500000000002E-3</c:v>
                </c:pt>
                <c:pt idx="11482">
                  <c:v>-2.5820699999999999E-2</c:v>
                </c:pt>
                <c:pt idx="11483">
                  <c:v>3.3655199999999999E-3</c:v>
                </c:pt>
                <c:pt idx="11484">
                  <c:v>-2.6922199999999999E-3</c:v>
                </c:pt>
                <c:pt idx="11485">
                  <c:v>5.55706E-3</c:v>
                </c:pt>
                <c:pt idx="11486">
                  <c:v>1.6103699999999999E-2</c:v>
                </c:pt>
                <c:pt idx="11487">
                  <c:v>6.5727199999999998E-3</c:v>
                </c:pt>
                <c:pt idx="11488">
                  <c:v>-1.6329799999999998E-2</c:v>
                </c:pt>
                <c:pt idx="11489">
                  <c:v>5.7258600000000002E-3</c:v>
                </c:pt>
                <c:pt idx="11490">
                  <c:v>-2.5505099999999999E-2</c:v>
                </c:pt>
                <c:pt idx="11491">
                  <c:v>-1.91641E-2</c:v>
                </c:pt>
                <c:pt idx="11492">
                  <c:v>-7.0180900000000003E-3</c:v>
                </c:pt>
                <c:pt idx="11493">
                  <c:v>3.6306400000000001E-3</c:v>
                </c:pt>
                <c:pt idx="11494">
                  <c:v>3.7651099999999999E-3</c:v>
                </c:pt>
                <c:pt idx="11495">
                  <c:v>-1.1716799999999999E-2</c:v>
                </c:pt>
                <c:pt idx="11496">
                  <c:v>-9.9449199999999995E-3</c:v>
                </c:pt>
                <c:pt idx="11497">
                  <c:v>-2.6149699999999999E-3</c:v>
                </c:pt>
                <c:pt idx="11498">
                  <c:v>-2.1124799999999999E-2</c:v>
                </c:pt>
                <c:pt idx="11499" formatCode="0.00E+00">
                  <c:v>-4.2915299999999999E-5</c:v>
                </c:pt>
                <c:pt idx="11500">
                  <c:v>-4.9867599999999998E-3</c:v>
                </c:pt>
                <c:pt idx="11501">
                  <c:v>-3.9377199999999996E-3</c:v>
                </c:pt>
                <c:pt idx="11502">
                  <c:v>1.2696300000000001E-2</c:v>
                </c:pt>
                <c:pt idx="11503">
                  <c:v>5.2909899999999998E-3</c:v>
                </c:pt>
                <c:pt idx="11504">
                  <c:v>1.24359E-2</c:v>
                </c:pt>
                <c:pt idx="11505">
                  <c:v>2.5205599999999998E-3</c:v>
                </c:pt>
                <c:pt idx="11506">
                  <c:v>-5.5646899999999997E-3</c:v>
                </c:pt>
                <c:pt idx="11507">
                  <c:v>8.5439699999999997E-3</c:v>
                </c:pt>
                <c:pt idx="11508">
                  <c:v>6.8788499999999997E-3</c:v>
                </c:pt>
                <c:pt idx="11509">
                  <c:v>5.1984800000000001E-3</c:v>
                </c:pt>
                <c:pt idx="11510">
                  <c:v>1.19104E-2</c:v>
                </c:pt>
                <c:pt idx="11511">
                  <c:v>-4.5547499999999998E-3</c:v>
                </c:pt>
                <c:pt idx="11512">
                  <c:v>2.04659E-3</c:v>
                </c:pt>
                <c:pt idx="11513">
                  <c:v>3.9300899999999998E-3</c:v>
                </c:pt>
                <c:pt idx="11514">
                  <c:v>1.3238E-2</c:v>
                </c:pt>
                <c:pt idx="11515">
                  <c:v>-6.8006500000000001E-3</c:v>
                </c:pt>
                <c:pt idx="11516">
                  <c:v>-9.4623599999999995E-3</c:v>
                </c:pt>
                <c:pt idx="11517">
                  <c:v>1.2361499999999999E-2</c:v>
                </c:pt>
                <c:pt idx="11518">
                  <c:v>1.4568299999999999E-2</c:v>
                </c:pt>
                <c:pt idx="11519">
                  <c:v>1.8212300000000001E-2</c:v>
                </c:pt>
                <c:pt idx="11520">
                  <c:v>6.0090999999999999E-3</c:v>
                </c:pt>
                <c:pt idx="11521">
                  <c:v>-3.3273700000000001E-3</c:v>
                </c:pt>
                <c:pt idx="11522">
                  <c:v>1.8517499999999999E-2</c:v>
                </c:pt>
                <c:pt idx="11523">
                  <c:v>9.0208100000000006E-3</c:v>
                </c:pt>
                <c:pt idx="11524">
                  <c:v>6.0434299999999998E-3</c:v>
                </c:pt>
                <c:pt idx="11525">
                  <c:v>2.2473300000000002E-2</c:v>
                </c:pt>
                <c:pt idx="11526">
                  <c:v>1.17626E-2</c:v>
                </c:pt>
                <c:pt idx="11527">
                  <c:v>-8.9311600000000005E-3</c:v>
                </c:pt>
                <c:pt idx="11528">
                  <c:v>1.0270100000000001E-2</c:v>
                </c:pt>
                <c:pt idx="11529">
                  <c:v>9.6797900000000006E-3</c:v>
                </c:pt>
                <c:pt idx="11530">
                  <c:v>1.4805799999999999E-2</c:v>
                </c:pt>
                <c:pt idx="11531">
                  <c:v>1.9679100000000001E-2</c:v>
                </c:pt>
                <c:pt idx="11532">
                  <c:v>1.71976E-2</c:v>
                </c:pt>
                <c:pt idx="11533">
                  <c:v>1.4211700000000001E-2</c:v>
                </c:pt>
                <c:pt idx="11534">
                  <c:v>1.47533E-3</c:v>
                </c:pt>
                <c:pt idx="11535">
                  <c:v>-3.87192E-3</c:v>
                </c:pt>
                <c:pt idx="11536">
                  <c:v>2.5225600000000001E-2</c:v>
                </c:pt>
                <c:pt idx="11537">
                  <c:v>6.6595100000000004E-3</c:v>
                </c:pt>
                <c:pt idx="11538">
                  <c:v>3.0169499999999998E-2</c:v>
                </c:pt>
                <c:pt idx="11539">
                  <c:v>1.51205E-2</c:v>
                </c:pt>
                <c:pt idx="11540">
                  <c:v>7.1525599999999996E-3</c:v>
                </c:pt>
                <c:pt idx="11541">
                  <c:v>2.99864E-2</c:v>
                </c:pt>
                <c:pt idx="11542">
                  <c:v>2.4504700000000001E-2</c:v>
                </c:pt>
                <c:pt idx="11543">
                  <c:v>1.7352099999999999E-2</c:v>
                </c:pt>
                <c:pt idx="11544">
                  <c:v>1.85547E-2</c:v>
                </c:pt>
                <c:pt idx="11545">
                  <c:v>5.2480699999999996E-3</c:v>
                </c:pt>
                <c:pt idx="11546">
                  <c:v>6.1254500000000002E-3</c:v>
                </c:pt>
                <c:pt idx="11547">
                  <c:v>7.1649599999999997E-3</c:v>
                </c:pt>
                <c:pt idx="11548">
                  <c:v>1.27411E-2</c:v>
                </c:pt>
                <c:pt idx="11549">
                  <c:v>1.1876100000000001E-2</c:v>
                </c:pt>
                <c:pt idx="11550">
                  <c:v>1.5335100000000001E-2</c:v>
                </c:pt>
                <c:pt idx="11551">
                  <c:v>2.2190100000000001E-2</c:v>
                </c:pt>
                <c:pt idx="11552">
                  <c:v>3.2402E-2</c:v>
                </c:pt>
                <c:pt idx="11553">
                  <c:v>6.5135999999999996E-3</c:v>
                </c:pt>
                <c:pt idx="11554">
                  <c:v>1.9799199999999999E-2</c:v>
                </c:pt>
                <c:pt idx="11555">
                  <c:v>2.3724599999999998E-2</c:v>
                </c:pt>
                <c:pt idx="11556">
                  <c:v>1.6263E-2</c:v>
                </c:pt>
                <c:pt idx="11557">
                  <c:v>7.0419300000000001E-3</c:v>
                </c:pt>
                <c:pt idx="11558">
                  <c:v>-9.3650799999999996E-4</c:v>
                </c:pt>
                <c:pt idx="11559">
                  <c:v>4.8499100000000003E-2</c:v>
                </c:pt>
                <c:pt idx="11560">
                  <c:v>3.8617100000000001E-2</c:v>
                </c:pt>
                <c:pt idx="11561">
                  <c:v>4.1861500000000003E-2</c:v>
                </c:pt>
                <c:pt idx="11562">
                  <c:v>4.2566300000000001E-2</c:v>
                </c:pt>
                <c:pt idx="11563" formatCode="0.00E+00">
                  <c:v>1.192E-2</c:v>
                </c:pt>
                <c:pt idx="11564">
                  <c:v>2.09312E-2</c:v>
                </c:pt>
                <c:pt idx="11565">
                  <c:v>5.6552900000000005E-4</c:v>
                </c:pt>
                <c:pt idx="11566">
                  <c:v>2.7797700000000002E-2</c:v>
                </c:pt>
                <c:pt idx="11567">
                  <c:v>3.9690999999999997E-2</c:v>
                </c:pt>
                <c:pt idx="11568">
                  <c:v>2.2426600000000001E-2</c:v>
                </c:pt>
                <c:pt idx="11569">
                  <c:v>2.4284400000000001E-2</c:v>
                </c:pt>
                <c:pt idx="11570">
                  <c:v>4.3334999999999999E-2</c:v>
                </c:pt>
                <c:pt idx="11571">
                  <c:v>1.7448399999999999E-2</c:v>
                </c:pt>
                <c:pt idx="11572">
                  <c:v>3.5480499999999998E-2</c:v>
                </c:pt>
                <c:pt idx="11573">
                  <c:v>1.1169399999999999E-2</c:v>
                </c:pt>
                <c:pt idx="11574">
                  <c:v>3.8939500000000002E-2</c:v>
                </c:pt>
                <c:pt idx="11575">
                  <c:v>2.76327E-2</c:v>
                </c:pt>
                <c:pt idx="11576">
                  <c:v>2.0052899999999999E-2</c:v>
                </c:pt>
                <c:pt idx="11577">
                  <c:v>3.28426E-2</c:v>
                </c:pt>
                <c:pt idx="11578" formatCode="0.00E+00">
                  <c:v>3.0622499999999999E-3</c:v>
                </c:pt>
                <c:pt idx="11579">
                  <c:v>2.5411599999999999E-2</c:v>
                </c:pt>
                <c:pt idx="11580">
                  <c:v>2.8202999999999999E-2</c:v>
                </c:pt>
                <c:pt idx="11581">
                  <c:v>3.2159800000000002E-2</c:v>
                </c:pt>
                <c:pt idx="11582">
                  <c:v>7.8306199999999999E-3</c:v>
                </c:pt>
                <c:pt idx="11583">
                  <c:v>3.7356399999999998E-2</c:v>
                </c:pt>
                <c:pt idx="11584">
                  <c:v>1.1343000000000001E-2</c:v>
                </c:pt>
                <c:pt idx="11585">
                  <c:v>1.87054E-2</c:v>
                </c:pt>
                <c:pt idx="11586">
                  <c:v>2.1492000000000001E-2</c:v>
                </c:pt>
                <c:pt idx="11587">
                  <c:v>6.8168600000000001E-3</c:v>
                </c:pt>
                <c:pt idx="11588">
                  <c:v>1.7269099999999999E-2</c:v>
                </c:pt>
                <c:pt idx="11589">
                  <c:v>1.4490100000000001E-2</c:v>
                </c:pt>
                <c:pt idx="11590">
                  <c:v>2.6285200000000002E-2</c:v>
                </c:pt>
                <c:pt idx="11591">
                  <c:v>1.85518E-2</c:v>
                </c:pt>
                <c:pt idx="11592">
                  <c:v>-3.0117E-3</c:v>
                </c:pt>
                <c:pt idx="11593">
                  <c:v>-3.5263999999999997E-2</c:v>
                </c:pt>
                <c:pt idx="11594">
                  <c:v>4.4603300000000002E-3</c:v>
                </c:pt>
                <c:pt idx="11595">
                  <c:v>1.6383200000000001E-2</c:v>
                </c:pt>
                <c:pt idx="11596" formatCode="0.00E+00">
                  <c:v>-2.30408E-3</c:v>
                </c:pt>
                <c:pt idx="11597">
                  <c:v>2.49672E-3</c:v>
                </c:pt>
                <c:pt idx="11598">
                  <c:v>1.45273E-2</c:v>
                </c:pt>
                <c:pt idx="11599">
                  <c:v>3.1004000000000001E-3</c:v>
                </c:pt>
                <c:pt idx="11600">
                  <c:v>-8.0957400000000006E-3</c:v>
                </c:pt>
                <c:pt idx="11601">
                  <c:v>-6.4220400000000004E-3</c:v>
                </c:pt>
                <c:pt idx="11602">
                  <c:v>-7.6389299999999997E-4</c:v>
                </c:pt>
                <c:pt idx="11603">
                  <c:v>9.9916499999999995E-3</c:v>
                </c:pt>
                <c:pt idx="11604">
                  <c:v>-1.7328300000000001E-3</c:v>
                </c:pt>
                <c:pt idx="11605">
                  <c:v>1.32322E-2</c:v>
                </c:pt>
                <c:pt idx="11606">
                  <c:v>4.9972500000000002E-4</c:v>
                </c:pt>
                <c:pt idx="11607">
                  <c:v>3.4236000000000003E-2</c:v>
                </c:pt>
                <c:pt idx="11608">
                  <c:v>2.2777599999999999E-2</c:v>
                </c:pt>
                <c:pt idx="11609">
                  <c:v>1.08433E-2</c:v>
                </c:pt>
                <c:pt idx="11610">
                  <c:v>-7.2345700000000001E-3</c:v>
                </c:pt>
                <c:pt idx="11611">
                  <c:v>1.8033999999999999E-3</c:v>
                </c:pt>
                <c:pt idx="11612">
                  <c:v>-1.9159299999999999E-3</c:v>
                </c:pt>
                <c:pt idx="11613">
                  <c:v>2.5891299999999999E-2</c:v>
                </c:pt>
                <c:pt idx="11614">
                  <c:v>3.6712599999999998E-2</c:v>
                </c:pt>
                <c:pt idx="11615">
                  <c:v>1.6269700000000002E-2</c:v>
                </c:pt>
                <c:pt idx="11616">
                  <c:v>-3.34644E-3</c:v>
                </c:pt>
                <c:pt idx="11617">
                  <c:v>2.9935799999999999E-2</c:v>
                </c:pt>
                <c:pt idx="11618">
                  <c:v>3.3894500000000001E-2</c:v>
                </c:pt>
                <c:pt idx="11619">
                  <c:v>3.8791699999999998E-2</c:v>
                </c:pt>
                <c:pt idx="11620">
                  <c:v>1.5176800000000001E-2</c:v>
                </c:pt>
                <c:pt idx="11621">
                  <c:v>1.22118E-2</c:v>
                </c:pt>
                <c:pt idx="11622">
                  <c:v>1.00374E-2</c:v>
                </c:pt>
                <c:pt idx="11623">
                  <c:v>8.5945099999999996E-3</c:v>
                </c:pt>
                <c:pt idx="11624">
                  <c:v>1.1201900000000001E-2</c:v>
                </c:pt>
                <c:pt idx="11625">
                  <c:v>2.64893E-2</c:v>
                </c:pt>
                <c:pt idx="11626">
                  <c:v>4.2782800000000003E-2</c:v>
                </c:pt>
                <c:pt idx="11627">
                  <c:v>6.4153700000000001E-3</c:v>
                </c:pt>
                <c:pt idx="11628">
                  <c:v>-1.86253E-3</c:v>
                </c:pt>
                <c:pt idx="11629">
                  <c:v>2.9487599999999999E-3</c:v>
                </c:pt>
                <c:pt idx="11630">
                  <c:v>2.4520900000000002E-2</c:v>
                </c:pt>
                <c:pt idx="11631">
                  <c:v>-1.7579999999999998E-2</c:v>
                </c:pt>
                <c:pt idx="11632">
                  <c:v>-6.29139E-3</c:v>
                </c:pt>
                <c:pt idx="11633">
                  <c:v>3.68404E-3</c:v>
                </c:pt>
                <c:pt idx="11634">
                  <c:v>-2.8696099999999999E-3</c:v>
                </c:pt>
                <c:pt idx="11635">
                  <c:v>2.2948300000000001E-2</c:v>
                </c:pt>
                <c:pt idx="11636">
                  <c:v>1.74723E-2</c:v>
                </c:pt>
                <c:pt idx="11637">
                  <c:v>2.6090599999999999E-2</c:v>
                </c:pt>
                <c:pt idx="11638">
                  <c:v>3.16525E-2</c:v>
                </c:pt>
                <c:pt idx="11639">
                  <c:v>3.2509799999999998E-2</c:v>
                </c:pt>
                <c:pt idx="11640">
                  <c:v>4.8976899999999997E-2</c:v>
                </c:pt>
                <c:pt idx="11641">
                  <c:v>4.4578600000000003E-2</c:v>
                </c:pt>
                <c:pt idx="11642">
                  <c:v>3.5941099999999997E-2</c:v>
                </c:pt>
                <c:pt idx="11643">
                  <c:v>2.5586100000000001E-2</c:v>
                </c:pt>
                <c:pt idx="11644">
                  <c:v>4.8318899999999998E-2</c:v>
                </c:pt>
                <c:pt idx="11645">
                  <c:v>4.1302699999999998E-2</c:v>
                </c:pt>
                <c:pt idx="11646">
                  <c:v>2.1326999999999999E-2</c:v>
                </c:pt>
                <c:pt idx="11647">
                  <c:v>2.5509799999999999E-2</c:v>
                </c:pt>
                <c:pt idx="11648">
                  <c:v>4.7833399999999998E-2</c:v>
                </c:pt>
                <c:pt idx="11649">
                  <c:v>2.00644E-2</c:v>
                </c:pt>
                <c:pt idx="11650">
                  <c:v>1.29023E-2</c:v>
                </c:pt>
                <c:pt idx="11651">
                  <c:v>5.0659199999999998E-3</c:v>
                </c:pt>
                <c:pt idx="11652">
                  <c:v>2.3828499999999999E-2</c:v>
                </c:pt>
                <c:pt idx="11653">
                  <c:v>2.45008E-2</c:v>
                </c:pt>
                <c:pt idx="11654">
                  <c:v>1.8301000000000001E-3</c:v>
                </c:pt>
                <c:pt idx="11655">
                  <c:v>3.4135800000000001E-2</c:v>
                </c:pt>
                <c:pt idx="11656">
                  <c:v>2.84958E-3</c:v>
                </c:pt>
                <c:pt idx="11657">
                  <c:v>1.5392299999999999E-2</c:v>
                </c:pt>
                <c:pt idx="11658">
                  <c:v>3.2504999999999999E-2</c:v>
                </c:pt>
                <c:pt idx="11659">
                  <c:v>3.3516900000000002E-2</c:v>
                </c:pt>
                <c:pt idx="11660">
                  <c:v>2.51503E-2</c:v>
                </c:pt>
                <c:pt idx="11661">
                  <c:v>2.6722900000000001E-2</c:v>
                </c:pt>
                <c:pt idx="11662">
                  <c:v>1.56717E-2</c:v>
                </c:pt>
                <c:pt idx="11663">
                  <c:v>7.7609999999999997E-3</c:v>
                </c:pt>
                <c:pt idx="11664">
                  <c:v>7.5559599999999996E-3</c:v>
                </c:pt>
                <c:pt idx="11665">
                  <c:v>4.2638800000000003E-3</c:v>
                </c:pt>
                <c:pt idx="11666">
                  <c:v>1.3715700000000001E-2</c:v>
                </c:pt>
                <c:pt idx="11667">
                  <c:v>1.54638E-2</c:v>
                </c:pt>
                <c:pt idx="11668">
                  <c:v>3.0927699999999999E-3</c:v>
                </c:pt>
                <c:pt idx="11669">
                  <c:v>1.1011099999999999E-2</c:v>
                </c:pt>
                <c:pt idx="11670">
                  <c:v>1.0576199999999999E-2</c:v>
                </c:pt>
                <c:pt idx="11671">
                  <c:v>9.2172599999999997E-3</c:v>
                </c:pt>
                <c:pt idx="11672">
                  <c:v>1.2371099999999999E-2</c:v>
                </c:pt>
                <c:pt idx="11673">
                  <c:v>1.4921200000000001E-2</c:v>
                </c:pt>
                <c:pt idx="11674">
                  <c:v>8.3446500000000003E-3</c:v>
                </c:pt>
                <c:pt idx="11675">
                  <c:v>1.89199E-2</c:v>
                </c:pt>
                <c:pt idx="11676">
                  <c:v>1.7899499999999999E-2</c:v>
                </c:pt>
                <c:pt idx="11677">
                  <c:v>2.2676499999999999E-2</c:v>
                </c:pt>
                <c:pt idx="11678">
                  <c:v>2.69175E-2</c:v>
                </c:pt>
                <c:pt idx="11679">
                  <c:v>2.3225800000000001E-2</c:v>
                </c:pt>
                <c:pt idx="11680">
                  <c:v>2.5808299999999999E-2</c:v>
                </c:pt>
                <c:pt idx="11681">
                  <c:v>1.8615700000000001E-3</c:v>
                </c:pt>
                <c:pt idx="11682">
                  <c:v>2.7053799999999999E-2</c:v>
                </c:pt>
                <c:pt idx="11683">
                  <c:v>2.9480900000000001E-2</c:v>
                </c:pt>
                <c:pt idx="11684">
                  <c:v>1.7984400000000001E-2</c:v>
                </c:pt>
                <c:pt idx="11685">
                  <c:v>1.29461E-2</c:v>
                </c:pt>
                <c:pt idx="11686">
                  <c:v>3.2548899999999999E-2</c:v>
                </c:pt>
                <c:pt idx="11687">
                  <c:v>4.02613E-2</c:v>
                </c:pt>
                <c:pt idx="11688">
                  <c:v>2.3822800000000001E-3</c:v>
                </c:pt>
                <c:pt idx="11689">
                  <c:v>1.0437E-2</c:v>
                </c:pt>
                <c:pt idx="11690">
                  <c:v>1.87511E-2</c:v>
                </c:pt>
                <c:pt idx="11691">
                  <c:v>2.5181800000000001E-2</c:v>
                </c:pt>
                <c:pt idx="11692">
                  <c:v>7.7667200000000004E-3</c:v>
                </c:pt>
                <c:pt idx="11693">
                  <c:v>2.4836500000000001E-2</c:v>
                </c:pt>
                <c:pt idx="11694">
                  <c:v>1.5519099999999999E-2</c:v>
                </c:pt>
                <c:pt idx="11695">
                  <c:v>3.8283299999999999E-2</c:v>
                </c:pt>
                <c:pt idx="11696">
                  <c:v>1.87283E-2</c:v>
                </c:pt>
                <c:pt idx="11697">
                  <c:v>-1.8348699999999999E-3</c:v>
                </c:pt>
                <c:pt idx="11698">
                  <c:v>2.0112000000000001E-2</c:v>
                </c:pt>
                <c:pt idx="11699">
                  <c:v>2.25344E-2</c:v>
                </c:pt>
                <c:pt idx="11700">
                  <c:v>1.0367400000000001E-2</c:v>
                </c:pt>
                <c:pt idx="11701">
                  <c:v>-1.00708E-3</c:v>
                </c:pt>
                <c:pt idx="11702">
                  <c:v>-6.9999700000000003E-3</c:v>
                </c:pt>
                <c:pt idx="11703">
                  <c:v>-4.2619700000000003E-3</c:v>
                </c:pt>
                <c:pt idx="11704">
                  <c:v>-4.9734100000000002E-3</c:v>
                </c:pt>
                <c:pt idx="11705">
                  <c:v>-1.6217200000000001E-2</c:v>
                </c:pt>
                <c:pt idx="11706">
                  <c:v>1.4125800000000001E-2</c:v>
                </c:pt>
                <c:pt idx="11707">
                  <c:v>7.1611399999999999E-3</c:v>
                </c:pt>
                <c:pt idx="11708">
                  <c:v>-1.9969899999999999E-2</c:v>
                </c:pt>
                <c:pt idx="11709">
                  <c:v>-2.1028499999999999E-2</c:v>
                </c:pt>
                <c:pt idx="11710">
                  <c:v>-2.2411299999999999E-4</c:v>
                </c:pt>
                <c:pt idx="11711">
                  <c:v>2.4777400000000002E-2</c:v>
                </c:pt>
                <c:pt idx="11712">
                  <c:v>6.11496E-3</c:v>
                </c:pt>
                <c:pt idx="11713">
                  <c:v>-1.34964E-2</c:v>
                </c:pt>
                <c:pt idx="11714">
                  <c:v>-4.5108799999999999E-4</c:v>
                </c:pt>
                <c:pt idx="11715">
                  <c:v>2.5234200000000002E-3</c:v>
                </c:pt>
                <c:pt idx="11716" formatCode="0.00E+00">
                  <c:v>1.3193099999999999E-2</c:v>
                </c:pt>
                <c:pt idx="11717">
                  <c:v>-1.4123899999999999E-3</c:v>
                </c:pt>
                <c:pt idx="11718">
                  <c:v>2.18E-2</c:v>
                </c:pt>
                <c:pt idx="11719">
                  <c:v>1.1968599999999999E-3</c:v>
                </c:pt>
                <c:pt idx="11720">
                  <c:v>-1.5734700000000001E-2</c:v>
                </c:pt>
                <c:pt idx="11721">
                  <c:v>1.6393700000000001E-2</c:v>
                </c:pt>
                <c:pt idx="11722">
                  <c:v>4.1675599999999998E-3</c:v>
                </c:pt>
                <c:pt idx="11723">
                  <c:v>6.3629200000000002E-3</c:v>
                </c:pt>
                <c:pt idx="11724">
                  <c:v>-9.3774800000000005E-3</c:v>
                </c:pt>
                <c:pt idx="11725">
                  <c:v>-3.2281900000000001E-3</c:v>
                </c:pt>
                <c:pt idx="11726">
                  <c:v>2.3965800000000002E-3</c:v>
                </c:pt>
                <c:pt idx="11727">
                  <c:v>-1.8276199999999999E-2</c:v>
                </c:pt>
                <c:pt idx="11728" formatCode="0.00E+00">
                  <c:v>-1.21078E-2</c:v>
                </c:pt>
                <c:pt idx="11729">
                  <c:v>9.9458700000000008E-3</c:v>
                </c:pt>
                <c:pt idx="11730">
                  <c:v>-2.6531200000000001E-3</c:v>
                </c:pt>
                <c:pt idx="11731">
                  <c:v>-1.37815E-2</c:v>
                </c:pt>
                <c:pt idx="11732">
                  <c:v>8.4142699999999997E-3</c:v>
                </c:pt>
                <c:pt idx="11733">
                  <c:v>4.8131900000000002E-3</c:v>
                </c:pt>
                <c:pt idx="11734">
                  <c:v>-2.7273200000000001E-2</c:v>
                </c:pt>
                <c:pt idx="11735">
                  <c:v>1.6765599999999999E-3</c:v>
                </c:pt>
                <c:pt idx="11736">
                  <c:v>-2.9420900000000001E-3</c:v>
                </c:pt>
                <c:pt idx="11737">
                  <c:v>-4.3106100000000003E-3</c:v>
                </c:pt>
                <c:pt idx="11738">
                  <c:v>-1.52035E-2</c:v>
                </c:pt>
                <c:pt idx="11739">
                  <c:v>1.1091200000000001E-2</c:v>
                </c:pt>
                <c:pt idx="11740">
                  <c:v>2.8247799999999998E-3</c:v>
                </c:pt>
                <c:pt idx="11741">
                  <c:v>-1.10989E-2</c:v>
                </c:pt>
                <c:pt idx="11742">
                  <c:v>-1.14708E-2</c:v>
                </c:pt>
                <c:pt idx="11743">
                  <c:v>7.1687699999999997E-3</c:v>
                </c:pt>
                <c:pt idx="11744">
                  <c:v>-1.0757399999999999E-3</c:v>
                </c:pt>
                <c:pt idx="11745">
                  <c:v>7.90977E-3</c:v>
                </c:pt>
                <c:pt idx="11746" formatCode="0.00E+00">
                  <c:v>9.7341500000000004E-3</c:v>
                </c:pt>
                <c:pt idx="11747">
                  <c:v>-1.13659E-2</c:v>
                </c:pt>
                <c:pt idx="11748">
                  <c:v>1.07355E-2</c:v>
                </c:pt>
                <c:pt idx="11749">
                  <c:v>3.9091100000000004E-3</c:v>
                </c:pt>
                <c:pt idx="11750">
                  <c:v>8.5153599999999996E-3</c:v>
                </c:pt>
                <c:pt idx="11751">
                  <c:v>-9.8190299999999994E-3</c:v>
                </c:pt>
                <c:pt idx="11752">
                  <c:v>-4.6806299999999999E-3</c:v>
                </c:pt>
                <c:pt idx="11753">
                  <c:v>2.0227399999999999E-3</c:v>
                </c:pt>
                <c:pt idx="11754">
                  <c:v>1.8110299999999999E-3</c:v>
                </c:pt>
                <c:pt idx="11755">
                  <c:v>3.28064E-3</c:v>
                </c:pt>
                <c:pt idx="11756">
                  <c:v>1.59311E-2</c:v>
                </c:pt>
                <c:pt idx="11757">
                  <c:v>8.0337499999999992E-3</c:v>
                </c:pt>
                <c:pt idx="11758">
                  <c:v>-5.7582900000000001E-3</c:v>
                </c:pt>
                <c:pt idx="11759">
                  <c:v>7.9364799999999992E-3</c:v>
                </c:pt>
                <c:pt idx="11760">
                  <c:v>8.6879699999999997E-3</c:v>
                </c:pt>
                <c:pt idx="11761">
                  <c:v>-5.6886699999999998E-3</c:v>
                </c:pt>
                <c:pt idx="11762">
                  <c:v>-6.3705400000000001E-3</c:v>
                </c:pt>
                <c:pt idx="11763">
                  <c:v>3.3893600000000001E-3</c:v>
                </c:pt>
                <c:pt idx="11764">
                  <c:v>-1.5249300000000001E-3</c:v>
                </c:pt>
                <c:pt idx="11765">
                  <c:v>-1.8600499999999999E-2</c:v>
                </c:pt>
                <c:pt idx="11766">
                  <c:v>-5.0535199999999997E-3</c:v>
                </c:pt>
                <c:pt idx="11767">
                  <c:v>1.8262899999999999E-2</c:v>
                </c:pt>
                <c:pt idx="11768">
                  <c:v>4.7273599999999999E-3</c:v>
                </c:pt>
                <c:pt idx="11769">
                  <c:v>9.2191700000000005E-3</c:v>
                </c:pt>
                <c:pt idx="11770">
                  <c:v>3.81088E-3</c:v>
                </c:pt>
                <c:pt idx="11771">
                  <c:v>1.3483E-2</c:v>
                </c:pt>
                <c:pt idx="11772">
                  <c:v>-3.4227400000000001E-3</c:v>
                </c:pt>
                <c:pt idx="11773">
                  <c:v>-1.7706900000000001E-2</c:v>
                </c:pt>
                <c:pt idx="11774">
                  <c:v>8.8396099999999995E-3</c:v>
                </c:pt>
                <c:pt idx="11775">
                  <c:v>3.7355399999999999E-3</c:v>
                </c:pt>
                <c:pt idx="11776">
                  <c:v>-8.9511899999999995E-3</c:v>
                </c:pt>
                <c:pt idx="11777">
                  <c:v>3.7345899999999999E-3</c:v>
                </c:pt>
                <c:pt idx="11778">
                  <c:v>-5.8278999999999996E-3</c:v>
                </c:pt>
                <c:pt idx="11779">
                  <c:v>-2.6531200000000001E-3</c:v>
                </c:pt>
                <c:pt idx="11780">
                  <c:v>-1.0352099999999999E-2</c:v>
                </c:pt>
                <c:pt idx="11781">
                  <c:v>5.9509300000000001E-3</c:v>
                </c:pt>
                <c:pt idx="11782">
                  <c:v>-2.5548899999999999E-2</c:v>
                </c:pt>
                <c:pt idx="11783">
                  <c:v>-1.2859300000000001E-2</c:v>
                </c:pt>
                <c:pt idx="11784">
                  <c:v>-1.20096E-2</c:v>
                </c:pt>
                <c:pt idx="11785">
                  <c:v>1.9430200000000002E-2</c:v>
                </c:pt>
                <c:pt idx="11786">
                  <c:v>4.3611500000000003E-3</c:v>
                </c:pt>
                <c:pt idx="11787">
                  <c:v>-5.1679600000000001E-3</c:v>
                </c:pt>
                <c:pt idx="11788">
                  <c:v>-9.5472300000000003E-3</c:v>
                </c:pt>
                <c:pt idx="11789">
                  <c:v>-5.9947999999999998E-3</c:v>
                </c:pt>
                <c:pt idx="11790">
                  <c:v>3.31402E-3</c:v>
                </c:pt>
                <c:pt idx="11791">
                  <c:v>-1.2472199999999999E-2</c:v>
                </c:pt>
                <c:pt idx="11792">
                  <c:v>-9.55868E-3</c:v>
                </c:pt>
                <c:pt idx="11793">
                  <c:v>-1.2042000000000001E-2</c:v>
                </c:pt>
                <c:pt idx="11794">
                  <c:v>-1.5764199999999999E-2</c:v>
                </c:pt>
                <c:pt idx="11795">
                  <c:v>-1.65176E-2</c:v>
                </c:pt>
                <c:pt idx="11796">
                  <c:v>5.9862099999999996E-3</c:v>
                </c:pt>
                <c:pt idx="11797">
                  <c:v>-4.8074700000000003E-3</c:v>
                </c:pt>
                <c:pt idx="11798">
                  <c:v>-5.6552900000000005E-4</c:v>
                </c:pt>
                <c:pt idx="11799">
                  <c:v>-2.4042099999999999E-3</c:v>
                </c:pt>
                <c:pt idx="11800">
                  <c:v>-2.7275099999999998E-3</c:v>
                </c:pt>
                <c:pt idx="11801">
                  <c:v>-8.6803399999999999E-3</c:v>
                </c:pt>
                <c:pt idx="11802">
                  <c:v>-2.28024E-2</c:v>
                </c:pt>
                <c:pt idx="11803">
                  <c:v>7.25269E-3</c:v>
                </c:pt>
                <c:pt idx="11804">
                  <c:v>4.6548800000000001E-3</c:v>
                </c:pt>
                <c:pt idx="11805">
                  <c:v>-9.1867400000000005E-3</c:v>
                </c:pt>
                <c:pt idx="11806">
                  <c:v>-3.6745100000000002E-3</c:v>
                </c:pt>
                <c:pt idx="11807">
                  <c:v>-5.5456200000000002E-3</c:v>
                </c:pt>
                <c:pt idx="11808">
                  <c:v>6.0939800000000004E-4</c:v>
                </c:pt>
                <c:pt idx="11809">
                  <c:v>-1.2750600000000001E-2</c:v>
                </c:pt>
                <c:pt idx="11810">
                  <c:v>3.8328199999999998E-3</c:v>
                </c:pt>
                <c:pt idx="11811">
                  <c:v>-1.99919E-2</c:v>
                </c:pt>
                <c:pt idx="11812">
                  <c:v>-1.00946E-2</c:v>
                </c:pt>
                <c:pt idx="11813">
                  <c:v>-8.7537799999999992E-3</c:v>
                </c:pt>
                <c:pt idx="11814">
                  <c:v>-7.6866100000000002E-4</c:v>
                </c:pt>
                <c:pt idx="11815">
                  <c:v>4.5852699999999998E-3</c:v>
                </c:pt>
                <c:pt idx="11816">
                  <c:v>-1.49593E-2</c:v>
                </c:pt>
                <c:pt idx="11817">
                  <c:v>-2.2281599999999999E-2</c:v>
                </c:pt>
                <c:pt idx="11818">
                  <c:v>1.05572E-3</c:v>
                </c:pt>
                <c:pt idx="11819">
                  <c:v>-1.1057900000000001E-2</c:v>
                </c:pt>
                <c:pt idx="11820">
                  <c:v>-1.30615E-2</c:v>
                </c:pt>
                <c:pt idx="11821">
                  <c:v>-3.5400399999999999E-3</c:v>
                </c:pt>
                <c:pt idx="11822">
                  <c:v>3.5152400000000002E-3</c:v>
                </c:pt>
                <c:pt idx="11823">
                  <c:v>-8.0652199999999997E-3</c:v>
                </c:pt>
                <c:pt idx="11824">
                  <c:v>-1.7769799999999999E-2</c:v>
                </c:pt>
                <c:pt idx="11825">
                  <c:v>-1.40038E-2</c:v>
                </c:pt>
                <c:pt idx="11826">
                  <c:v>-6.93321E-4</c:v>
                </c:pt>
                <c:pt idx="11827">
                  <c:v>-7.7438400000000001E-3</c:v>
                </c:pt>
                <c:pt idx="11828">
                  <c:v>-1.81551E-2</c:v>
                </c:pt>
                <c:pt idx="11829">
                  <c:v>-2.4149899999999998E-2</c:v>
                </c:pt>
                <c:pt idx="11830">
                  <c:v>-2.63214E-4</c:v>
                </c:pt>
                <c:pt idx="11831">
                  <c:v>-1.3791100000000001E-2</c:v>
                </c:pt>
                <c:pt idx="11832">
                  <c:v>-3.4679399999999999E-2</c:v>
                </c:pt>
                <c:pt idx="11833">
                  <c:v>-2.30618E-2</c:v>
                </c:pt>
                <c:pt idx="11834">
                  <c:v>-1.5550599999999999E-2</c:v>
                </c:pt>
                <c:pt idx="11835">
                  <c:v>-2.2190100000000001E-2</c:v>
                </c:pt>
                <c:pt idx="11836">
                  <c:v>-1.8981899999999999E-2</c:v>
                </c:pt>
                <c:pt idx="11837">
                  <c:v>-1.10521E-2</c:v>
                </c:pt>
                <c:pt idx="11838">
                  <c:v>-1.3582199999999999E-2</c:v>
                </c:pt>
                <c:pt idx="11839">
                  <c:v>-2.3083699999999999E-2</c:v>
                </c:pt>
                <c:pt idx="11840">
                  <c:v>-1.41859E-2</c:v>
                </c:pt>
                <c:pt idx="11841">
                  <c:v>-5.1584200000000004E-3</c:v>
                </c:pt>
                <c:pt idx="11842">
                  <c:v>-1.1461300000000001E-2</c:v>
                </c:pt>
                <c:pt idx="11843">
                  <c:v>-2.2575399999999999E-2</c:v>
                </c:pt>
                <c:pt idx="11844">
                  <c:v>-1.35231E-2</c:v>
                </c:pt>
                <c:pt idx="11845">
                  <c:v>-1.32484E-2</c:v>
                </c:pt>
                <c:pt idx="11846">
                  <c:v>-2.1755199999999999E-2</c:v>
                </c:pt>
                <c:pt idx="11847">
                  <c:v>-1.3193099999999999E-2</c:v>
                </c:pt>
                <c:pt idx="11848">
                  <c:v>-3.8690600000000001E-3</c:v>
                </c:pt>
                <c:pt idx="11849">
                  <c:v>-1.8176100000000001E-2</c:v>
                </c:pt>
                <c:pt idx="11850">
                  <c:v>-3.1056400000000001E-2</c:v>
                </c:pt>
                <c:pt idx="11851">
                  <c:v>-1.7097500000000002E-2</c:v>
                </c:pt>
                <c:pt idx="11852">
                  <c:v>-8.1281700000000005E-3</c:v>
                </c:pt>
                <c:pt idx="11853">
                  <c:v>-1.9148800000000001E-2</c:v>
                </c:pt>
                <c:pt idx="11854">
                  <c:v>-2.1034199999999999E-2</c:v>
                </c:pt>
                <c:pt idx="11855">
                  <c:v>-1.7294899999999998E-2</c:v>
                </c:pt>
                <c:pt idx="11856">
                  <c:v>-2.5491699999999999E-2</c:v>
                </c:pt>
                <c:pt idx="11857">
                  <c:v>-3.98731E-3</c:v>
                </c:pt>
                <c:pt idx="11858">
                  <c:v>-4.9552900000000002E-3</c:v>
                </c:pt>
                <c:pt idx="11859" formatCode="0.00E+00">
                  <c:v>1.09482E-3</c:v>
                </c:pt>
                <c:pt idx="11860">
                  <c:v>-1.8809300000000001E-2</c:v>
                </c:pt>
                <c:pt idx="11861">
                  <c:v>-8.2464200000000008E-3</c:v>
                </c:pt>
                <c:pt idx="11862">
                  <c:v>-2.2096600000000001E-2</c:v>
                </c:pt>
                <c:pt idx="11863" formatCode="0.00E+00">
                  <c:v>-3.7088400000000001E-3</c:v>
                </c:pt>
                <c:pt idx="11864">
                  <c:v>-6.3753100000000004E-3</c:v>
                </c:pt>
                <c:pt idx="11865">
                  <c:v>-1.74713E-3</c:v>
                </c:pt>
                <c:pt idx="11866">
                  <c:v>-1.0114700000000001E-2</c:v>
                </c:pt>
                <c:pt idx="11867">
                  <c:v>5.5789899999999998E-3</c:v>
                </c:pt>
                <c:pt idx="11868">
                  <c:v>-2.0885500000000001E-4</c:v>
                </c:pt>
                <c:pt idx="11869">
                  <c:v>-1.08194E-2</c:v>
                </c:pt>
                <c:pt idx="11870">
                  <c:v>-4.1103399999999997E-3</c:v>
                </c:pt>
                <c:pt idx="11871">
                  <c:v>6.2637300000000003E-3</c:v>
                </c:pt>
                <c:pt idx="11872">
                  <c:v>-1.2955700000000001E-2</c:v>
                </c:pt>
                <c:pt idx="11873">
                  <c:v>-1.6689300000000001E-2</c:v>
                </c:pt>
                <c:pt idx="11874">
                  <c:v>4.05025E-3</c:v>
                </c:pt>
                <c:pt idx="11875">
                  <c:v>-1.9775399999999999E-2</c:v>
                </c:pt>
                <c:pt idx="11876">
                  <c:v>3.12138E-3</c:v>
                </c:pt>
                <c:pt idx="11877">
                  <c:v>-1.4290799999999999E-2</c:v>
                </c:pt>
                <c:pt idx="11878">
                  <c:v>-5.2690499999999999E-3</c:v>
                </c:pt>
                <c:pt idx="11879">
                  <c:v>1.0877599999999999E-2</c:v>
                </c:pt>
                <c:pt idx="11880">
                  <c:v>-2.0172099999999998E-2</c:v>
                </c:pt>
                <c:pt idx="11881">
                  <c:v>-3.0231499999999999E-4</c:v>
                </c:pt>
                <c:pt idx="11882">
                  <c:v>-1.93691E-2</c:v>
                </c:pt>
                <c:pt idx="11883">
                  <c:v>-1.4420499999999999E-2</c:v>
                </c:pt>
                <c:pt idx="11884">
                  <c:v>-1.7780299999999999E-2</c:v>
                </c:pt>
                <c:pt idx="11885">
                  <c:v>1.61648E-3</c:v>
                </c:pt>
                <c:pt idx="11886">
                  <c:v>-5.6104700000000002E-3</c:v>
                </c:pt>
                <c:pt idx="11887">
                  <c:v>-1.63879E-2</c:v>
                </c:pt>
                <c:pt idx="11888">
                  <c:v>-1.2435E-2</c:v>
                </c:pt>
                <c:pt idx="11889">
                  <c:v>-2.5917099999999998E-2</c:v>
                </c:pt>
                <c:pt idx="11890">
                  <c:v>-6.0081499999999999E-4</c:v>
                </c:pt>
                <c:pt idx="11891">
                  <c:v>-1.7433199999999999E-2</c:v>
                </c:pt>
                <c:pt idx="11892">
                  <c:v>-2.48203E-2</c:v>
                </c:pt>
                <c:pt idx="11893" formatCode="0.00E+00">
                  <c:v>-3.2403899999999999E-2</c:v>
                </c:pt>
                <c:pt idx="11894">
                  <c:v>-2.4833699999999999E-3</c:v>
                </c:pt>
                <c:pt idx="11895">
                  <c:v>-9.7513200000000008E-3</c:v>
                </c:pt>
                <c:pt idx="11896">
                  <c:v>-1.6040800000000001E-2</c:v>
                </c:pt>
                <c:pt idx="11897">
                  <c:v>-1.45845E-2</c:v>
                </c:pt>
                <c:pt idx="11898">
                  <c:v>-1.5748000000000002E-2</c:v>
                </c:pt>
                <c:pt idx="11899">
                  <c:v>-1.6710300000000001E-2</c:v>
                </c:pt>
                <c:pt idx="11900">
                  <c:v>-2.2874800000000001E-2</c:v>
                </c:pt>
                <c:pt idx="11901">
                  <c:v>-2.1106699999999999E-2</c:v>
                </c:pt>
                <c:pt idx="11902">
                  <c:v>-4.48666E-2</c:v>
                </c:pt>
                <c:pt idx="11903">
                  <c:v>-2.70443E-2</c:v>
                </c:pt>
                <c:pt idx="11904" formatCode="0.00E+00">
                  <c:v>-4.1784300000000003E-2</c:v>
                </c:pt>
                <c:pt idx="11905">
                  <c:v>-1.06211E-2</c:v>
                </c:pt>
                <c:pt idx="11906">
                  <c:v>-2.3047399999999999E-2</c:v>
                </c:pt>
                <c:pt idx="11907">
                  <c:v>-3.9544099999999999E-2</c:v>
                </c:pt>
                <c:pt idx="11908">
                  <c:v>-2.4593400000000001E-2</c:v>
                </c:pt>
                <c:pt idx="11909">
                  <c:v>-3.4529700000000003E-2</c:v>
                </c:pt>
                <c:pt idx="11910">
                  <c:v>-1.48621E-2</c:v>
                </c:pt>
                <c:pt idx="11911">
                  <c:v>-1.3690000000000001E-2</c:v>
                </c:pt>
                <c:pt idx="11912">
                  <c:v>-1.47543E-2</c:v>
                </c:pt>
                <c:pt idx="11913">
                  <c:v>-2.9196699999999999E-2</c:v>
                </c:pt>
                <c:pt idx="11914">
                  <c:v>-2.0636600000000001E-2</c:v>
                </c:pt>
                <c:pt idx="11915">
                  <c:v>-1.35946E-2</c:v>
                </c:pt>
                <c:pt idx="11916">
                  <c:v>-8.9769399999999992E-3</c:v>
                </c:pt>
                <c:pt idx="11917">
                  <c:v>-2.4141300000000001E-2</c:v>
                </c:pt>
                <c:pt idx="11918">
                  <c:v>2.0389599999999998E-3</c:v>
                </c:pt>
                <c:pt idx="11919">
                  <c:v>2.22397E-3</c:v>
                </c:pt>
                <c:pt idx="11920">
                  <c:v>-1.9582700000000001E-2</c:v>
                </c:pt>
                <c:pt idx="11921">
                  <c:v>-9.7484600000000005E-3</c:v>
                </c:pt>
                <c:pt idx="11922">
                  <c:v>4.7254599999999999E-3</c:v>
                </c:pt>
                <c:pt idx="11923">
                  <c:v>-8.9931500000000001E-3</c:v>
                </c:pt>
                <c:pt idx="11924">
                  <c:v>-1.4672299999999999E-2</c:v>
                </c:pt>
                <c:pt idx="11925">
                  <c:v>-2.8511000000000002E-2</c:v>
                </c:pt>
                <c:pt idx="11926">
                  <c:v>-2.7322800000000001E-2</c:v>
                </c:pt>
                <c:pt idx="11927">
                  <c:v>-5.97095E-3</c:v>
                </c:pt>
                <c:pt idx="11928">
                  <c:v>-2.0898799999999999E-2</c:v>
                </c:pt>
                <c:pt idx="11929">
                  <c:v>-5.8870299999999997E-3</c:v>
                </c:pt>
                <c:pt idx="11930">
                  <c:v>-1.9320500000000001E-2</c:v>
                </c:pt>
                <c:pt idx="11931" formatCode="0.00E+00">
                  <c:v>-7.3099100000000002E-3</c:v>
                </c:pt>
                <c:pt idx="11932">
                  <c:v>-1.7613400000000001E-2</c:v>
                </c:pt>
                <c:pt idx="11933">
                  <c:v>-1.2707700000000001E-2</c:v>
                </c:pt>
                <c:pt idx="11934">
                  <c:v>-1.7045000000000001E-2</c:v>
                </c:pt>
                <c:pt idx="11935">
                  <c:v>-2.3036000000000001E-2</c:v>
                </c:pt>
                <c:pt idx="11936">
                  <c:v>-1.89257E-2</c:v>
                </c:pt>
                <c:pt idx="11937">
                  <c:v>-2.1430000000000001E-2</c:v>
                </c:pt>
                <c:pt idx="11938">
                  <c:v>-2.6165999999999998E-2</c:v>
                </c:pt>
                <c:pt idx="11939">
                  <c:v>-2.6484500000000001E-2</c:v>
                </c:pt>
                <c:pt idx="11940">
                  <c:v>-7.5330700000000002E-3</c:v>
                </c:pt>
                <c:pt idx="11941">
                  <c:v>-3.9348599999999997E-2</c:v>
                </c:pt>
                <c:pt idx="11942">
                  <c:v>-3.0707399999999999E-2</c:v>
                </c:pt>
                <c:pt idx="11943">
                  <c:v>-2.9753700000000001E-2</c:v>
                </c:pt>
                <c:pt idx="11944">
                  <c:v>-3.0613899999999999E-2</c:v>
                </c:pt>
                <c:pt idx="11945">
                  <c:v>-2.18315E-2</c:v>
                </c:pt>
                <c:pt idx="11946">
                  <c:v>-4.1563999999999997E-2</c:v>
                </c:pt>
                <c:pt idx="11947">
                  <c:v>-3.5889600000000001E-2</c:v>
                </c:pt>
                <c:pt idx="11948">
                  <c:v>-3.5227799999999997E-2</c:v>
                </c:pt>
                <c:pt idx="11949">
                  <c:v>-1.1568999999999999E-2</c:v>
                </c:pt>
                <c:pt idx="11950">
                  <c:v>-4.44202E-2</c:v>
                </c:pt>
                <c:pt idx="11951">
                  <c:v>-4.3327299999999999E-2</c:v>
                </c:pt>
                <c:pt idx="11952">
                  <c:v>-4.8693699999999999E-2</c:v>
                </c:pt>
                <c:pt idx="11953">
                  <c:v>-5.3581200000000002E-2</c:v>
                </c:pt>
                <c:pt idx="11954">
                  <c:v>-3.4612700000000003E-2</c:v>
                </c:pt>
                <c:pt idx="11955">
                  <c:v>-3.2676700000000003E-2</c:v>
                </c:pt>
                <c:pt idx="11956">
                  <c:v>-1.7076500000000001E-2</c:v>
                </c:pt>
                <c:pt idx="11957">
                  <c:v>-3.0525199999999999E-2</c:v>
                </c:pt>
                <c:pt idx="11958">
                  <c:v>-2.20547E-2</c:v>
                </c:pt>
                <c:pt idx="11959">
                  <c:v>-3.0355500000000001E-2</c:v>
                </c:pt>
                <c:pt idx="11960">
                  <c:v>-2.1191600000000001E-2</c:v>
                </c:pt>
                <c:pt idx="11961">
                  <c:v>-2.7338000000000001E-2</c:v>
                </c:pt>
                <c:pt idx="11962">
                  <c:v>-3.6974E-2</c:v>
                </c:pt>
                <c:pt idx="11963">
                  <c:v>-3.92208E-2</c:v>
                </c:pt>
                <c:pt idx="11964">
                  <c:v>-2.4787900000000002E-2</c:v>
                </c:pt>
                <c:pt idx="11965">
                  <c:v>-1.99575E-2</c:v>
                </c:pt>
                <c:pt idx="11966">
                  <c:v>4.7273599999999999E-3</c:v>
                </c:pt>
                <c:pt idx="11967">
                  <c:v>-1.9167900000000002E-2</c:v>
                </c:pt>
                <c:pt idx="11968">
                  <c:v>-1.4977499999999999E-2</c:v>
                </c:pt>
                <c:pt idx="11969">
                  <c:v>-1.4848699999999999E-2</c:v>
                </c:pt>
                <c:pt idx="11970">
                  <c:v>8.1338899999999995E-3</c:v>
                </c:pt>
                <c:pt idx="11971">
                  <c:v>-1.441E-3</c:v>
                </c:pt>
                <c:pt idx="11972">
                  <c:v>-2.7828200000000001E-3</c:v>
                </c:pt>
                <c:pt idx="11973">
                  <c:v>-1.56116E-3</c:v>
                </c:pt>
                <c:pt idx="11974">
                  <c:v>6.4201400000000004E-3</c:v>
                </c:pt>
                <c:pt idx="11975">
                  <c:v>-7.6704E-3</c:v>
                </c:pt>
                <c:pt idx="11976" formatCode="0.00E+00">
                  <c:v>4.94671E-3</c:v>
                </c:pt>
                <c:pt idx="11977" formatCode="0.00E+00">
                  <c:v>-6.5803500000000001E-5</c:v>
                </c:pt>
                <c:pt idx="11978" formatCode="0.00E+00">
                  <c:v>-2.7656599999999999E-5</c:v>
                </c:pt>
                <c:pt idx="11979">
                  <c:v>-6.2532400000000002E-3</c:v>
                </c:pt>
                <c:pt idx="11980">
                  <c:v>-1.7318699999999999E-2</c:v>
                </c:pt>
                <c:pt idx="11981">
                  <c:v>-1.01709E-2</c:v>
                </c:pt>
                <c:pt idx="11982">
                  <c:v>-1.34182E-2</c:v>
                </c:pt>
                <c:pt idx="11983">
                  <c:v>-1.2430200000000001E-2</c:v>
                </c:pt>
                <c:pt idx="11984">
                  <c:v>-2.213E-2</c:v>
                </c:pt>
                <c:pt idx="11985">
                  <c:v>-1.0766E-2</c:v>
                </c:pt>
                <c:pt idx="11986">
                  <c:v>-9.7436899999999993E-3</c:v>
                </c:pt>
                <c:pt idx="11987">
                  <c:v>-9.4871499999999997E-3</c:v>
                </c:pt>
                <c:pt idx="11988">
                  <c:v>-1.91641E-2</c:v>
                </c:pt>
                <c:pt idx="11989">
                  <c:v>3.3502599999999999E-3</c:v>
                </c:pt>
                <c:pt idx="11990">
                  <c:v>-2.5205599999999998E-3</c:v>
                </c:pt>
                <c:pt idx="11991">
                  <c:v>-1.90344E-2</c:v>
                </c:pt>
                <c:pt idx="11992">
                  <c:v>3.7822699999999999E-3</c:v>
                </c:pt>
                <c:pt idx="11993">
                  <c:v>-1.92003E-2</c:v>
                </c:pt>
                <c:pt idx="11994">
                  <c:v>-1.5853900000000001E-2</c:v>
                </c:pt>
                <c:pt idx="11995">
                  <c:v>-3.9520299999999996E-3</c:v>
                </c:pt>
                <c:pt idx="11996">
                  <c:v>-3.0050300000000001E-3</c:v>
                </c:pt>
                <c:pt idx="11997">
                  <c:v>1.26772E-2</c:v>
                </c:pt>
                <c:pt idx="11998">
                  <c:v>-4.4574699999999998E-3</c:v>
                </c:pt>
                <c:pt idx="11999" formatCode="0.00E+00">
                  <c:v>4.3554300000000004E-3</c:v>
                </c:pt>
                <c:pt idx="12000">
                  <c:v>7.3194499999999999E-3</c:v>
                </c:pt>
                <c:pt idx="12001">
                  <c:v>-1.10998E-2</c:v>
                </c:pt>
                <c:pt idx="12002">
                  <c:v>-1.0139499999999999E-2</c:v>
                </c:pt>
                <c:pt idx="12003">
                  <c:v>-1.63097E-2</c:v>
                </c:pt>
                <c:pt idx="12004">
                  <c:v>-5.55515E-3</c:v>
                </c:pt>
                <c:pt idx="12005">
                  <c:v>-6.6461599999999999E-3</c:v>
                </c:pt>
                <c:pt idx="12006">
                  <c:v>-3.02505E-3</c:v>
                </c:pt>
                <c:pt idx="12007">
                  <c:v>5.8374400000000002E-3</c:v>
                </c:pt>
                <c:pt idx="12008">
                  <c:v>-3.3836399999999998E-3</c:v>
                </c:pt>
                <c:pt idx="12009">
                  <c:v>-2.1765699999999999E-2</c:v>
                </c:pt>
                <c:pt idx="12010">
                  <c:v>-3.1328200000000001E-3</c:v>
                </c:pt>
                <c:pt idx="12011">
                  <c:v>-3.0221900000000001E-3</c:v>
                </c:pt>
                <c:pt idx="12012">
                  <c:v>-1.3609899999999999E-2</c:v>
                </c:pt>
                <c:pt idx="12013">
                  <c:v>-2.2576300000000001E-2</c:v>
                </c:pt>
                <c:pt idx="12014">
                  <c:v>-2.5271399999999999E-2</c:v>
                </c:pt>
                <c:pt idx="12015">
                  <c:v>-6.3991500000000002E-4</c:v>
                </c:pt>
                <c:pt idx="12016">
                  <c:v>-7.9250299999999996E-3</c:v>
                </c:pt>
                <c:pt idx="12017">
                  <c:v>-9.3507799999999995E-3</c:v>
                </c:pt>
                <c:pt idx="12018">
                  <c:v>-2.0728099999999999E-2</c:v>
                </c:pt>
                <c:pt idx="12019">
                  <c:v>-1.5749900000000001E-2</c:v>
                </c:pt>
                <c:pt idx="12020">
                  <c:v>-1.3452499999999999E-2</c:v>
                </c:pt>
                <c:pt idx="12021">
                  <c:v>-1.8986699999999999E-2</c:v>
                </c:pt>
                <c:pt idx="12022">
                  <c:v>-3.0810400000000002E-2</c:v>
                </c:pt>
                <c:pt idx="12023">
                  <c:v>-2.15149E-2</c:v>
                </c:pt>
                <c:pt idx="12024">
                  <c:v>-1.9968E-2</c:v>
                </c:pt>
                <c:pt idx="12025">
                  <c:v>-1.9915599999999999E-2</c:v>
                </c:pt>
                <c:pt idx="12026">
                  <c:v>-4.1370399999999998E-3</c:v>
                </c:pt>
                <c:pt idx="12027">
                  <c:v>-9.9496800000000007E-3</c:v>
                </c:pt>
                <c:pt idx="12028" formatCode="0.00E+00">
                  <c:v>-4.6844499999999997E-3</c:v>
                </c:pt>
                <c:pt idx="12029">
                  <c:v>-4.3993000000000001E-3</c:v>
                </c:pt>
                <c:pt idx="12030">
                  <c:v>-1.0700200000000001E-3</c:v>
                </c:pt>
                <c:pt idx="12031">
                  <c:v>-2.6269000000000001E-2</c:v>
                </c:pt>
                <c:pt idx="12032">
                  <c:v>0</c:v>
                </c:pt>
                <c:pt idx="12033">
                  <c:v>-1.47038E-2</c:v>
                </c:pt>
                <c:pt idx="12034">
                  <c:v>3.3855400000000003E-4</c:v>
                </c:pt>
                <c:pt idx="12035">
                  <c:v>6.6375699999999995E-4</c:v>
                </c:pt>
                <c:pt idx="12036">
                  <c:v>1.21107E-2</c:v>
                </c:pt>
                <c:pt idx="12037">
                  <c:v>6.6490200000000003E-3</c:v>
                </c:pt>
                <c:pt idx="12038">
                  <c:v>-2.5386800000000002E-3</c:v>
                </c:pt>
                <c:pt idx="12039">
                  <c:v>3.65162E-3</c:v>
                </c:pt>
                <c:pt idx="12040">
                  <c:v>1.18532E-2</c:v>
                </c:pt>
                <c:pt idx="12041">
                  <c:v>2.9640199999999999E-3</c:v>
                </c:pt>
                <c:pt idx="12042">
                  <c:v>1.3290400000000001E-2</c:v>
                </c:pt>
                <c:pt idx="12043">
                  <c:v>-1.4591199999999999E-4</c:v>
                </c:pt>
                <c:pt idx="12044">
                  <c:v>8.9759799999999997E-3</c:v>
                </c:pt>
                <c:pt idx="12045">
                  <c:v>6.9065100000000003E-3</c:v>
                </c:pt>
                <c:pt idx="12046">
                  <c:v>1.44815E-2</c:v>
                </c:pt>
                <c:pt idx="12047">
                  <c:v>5.2070600000000003E-3</c:v>
                </c:pt>
                <c:pt idx="12048">
                  <c:v>-1.1331600000000001E-2</c:v>
                </c:pt>
                <c:pt idx="12049">
                  <c:v>5.2270900000000002E-3</c:v>
                </c:pt>
                <c:pt idx="12050">
                  <c:v>-4.18663E-4</c:v>
                </c:pt>
                <c:pt idx="12051">
                  <c:v>-1.8612900000000002E-2</c:v>
                </c:pt>
                <c:pt idx="12052">
                  <c:v>-2.6890799999999999E-2</c:v>
                </c:pt>
                <c:pt idx="12053">
                  <c:v>-1.43328E-2</c:v>
                </c:pt>
                <c:pt idx="12054">
                  <c:v>-2.8415699999999999E-2</c:v>
                </c:pt>
                <c:pt idx="12055">
                  <c:v>-1.2146000000000001E-2</c:v>
                </c:pt>
                <c:pt idx="12056">
                  <c:v>-1.17111E-2</c:v>
                </c:pt>
                <c:pt idx="12057">
                  <c:v>-1.9772499999999998E-2</c:v>
                </c:pt>
                <c:pt idx="12058">
                  <c:v>-2.3251500000000001E-2</c:v>
                </c:pt>
                <c:pt idx="12059">
                  <c:v>-9.4709400000000006E-3</c:v>
                </c:pt>
                <c:pt idx="12060">
                  <c:v>-2.38914E-2</c:v>
                </c:pt>
                <c:pt idx="12061">
                  <c:v>-3.3065799999999999E-2</c:v>
                </c:pt>
                <c:pt idx="12062">
                  <c:v>-2.4133700000000001E-2</c:v>
                </c:pt>
                <c:pt idx="12063">
                  <c:v>-2.0464900000000001E-2</c:v>
                </c:pt>
                <c:pt idx="12064">
                  <c:v>-1.4521600000000001E-2</c:v>
                </c:pt>
                <c:pt idx="12065">
                  <c:v>-2.0174000000000001E-2</c:v>
                </c:pt>
                <c:pt idx="12066">
                  <c:v>-1.5519099999999999E-2</c:v>
                </c:pt>
                <c:pt idx="12067">
                  <c:v>-2.58923E-2</c:v>
                </c:pt>
                <c:pt idx="12068">
                  <c:v>-1.43051E-4</c:v>
                </c:pt>
                <c:pt idx="12069">
                  <c:v>-1.15747E-2</c:v>
                </c:pt>
                <c:pt idx="12070">
                  <c:v>-1.36147E-2</c:v>
                </c:pt>
                <c:pt idx="12071">
                  <c:v>-8.0728499999999995E-3</c:v>
                </c:pt>
                <c:pt idx="12072">
                  <c:v>-1.9749599999999999E-2</c:v>
                </c:pt>
                <c:pt idx="12073">
                  <c:v>-2.30227E-2</c:v>
                </c:pt>
                <c:pt idx="12074">
                  <c:v>-2.2983600000000002E-3</c:v>
                </c:pt>
                <c:pt idx="12075">
                  <c:v>-6.3619599999999998E-3</c:v>
                </c:pt>
                <c:pt idx="12076">
                  <c:v>1.46675E-3</c:v>
                </c:pt>
                <c:pt idx="12077">
                  <c:v>-9.6111300000000007E-3</c:v>
                </c:pt>
                <c:pt idx="12078">
                  <c:v>7.5845699999999997E-3</c:v>
                </c:pt>
                <c:pt idx="12079">
                  <c:v>-7.0009199999999999E-3</c:v>
                </c:pt>
                <c:pt idx="12080">
                  <c:v>-7.7438400000000001E-3</c:v>
                </c:pt>
                <c:pt idx="12081">
                  <c:v>-6.1197300000000003E-3</c:v>
                </c:pt>
                <c:pt idx="12082">
                  <c:v>3.2243699999999998E-3</c:v>
                </c:pt>
                <c:pt idx="12083">
                  <c:v>-2.71988E-3</c:v>
                </c:pt>
                <c:pt idx="12084">
                  <c:v>-4.31061E-4</c:v>
                </c:pt>
                <c:pt idx="12085">
                  <c:v>4.2867699999999996E-3</c:v>
                </c:pt>
                <c:pt idx="12086">
                  <c:v>4.8713699999999999E-3</c:v>
                </c:pt>
                <c:pt idx="12087">
                  <c:v>-7.9698600000000005E-3</c:v>
                </c:pt>
                <c:pt idx="12088" formatCode="0.00E+00">
                  <c:v>7.0505100000000003E-3</c:v>
                </c:pt>
                <c:pt idx="12089">
                  <c:v>-4.6777700000000004E-3</c:v>
                </c:pt>
                <c:pt idx="12090">
                  <c:v>5.9471100000000002E-3</c:v>
                </c:pt>
                <c:pt idx="12091">
                  <c:v>-2.4871799999999999E-3</c:v>
                </c:pt>
                <c:pt idx="12092">
                  <c:v>-1.03216E-2</c:v>
                </c:pt>
                <c:pt idx="12093">
                  <c:v>8.0776200000000006E-3</c:v>
                </c:pt>
                <c:pt idx="12094">
                  <c:v>-9.8228499999999993E-3</c:v>
                </c:pt>
                <c:pt idx="12095">
                  <c:v>1.15643E-2</c:v>
                </c:pt>
                <c:pt idx="12096">
                  <c:v>8.9931500000000003E-4</c:v>
                </c:pt>
                <c:pt idx="12097">
                  <c:v>9.1533699999999992E-3</c:v>
                </c:pt>
                <c:pt idx="12098">
                  <c:v>-6.1674099999999999E-3</c:v>
                </c:pt>
                <c:pt idx="12099">
                  <c:v>5.62E-3</c:v>
                </c:pt>
                <c:pt idx="12100">
                  <c:v>1.52225E-2</c:v>
                </c:pt>
                <c:pt idx="12101">
                  <c:v>1.3752E-3</c:v>
                </c:pt>
                <c:pt idx="12102">
                  <c:v>1.1982899999999999E-2</c:v>
                </c:pt>
                <c:pt idx="12103">
                  <c:v>-7.3738099999999997E-3</c:v>
                </c:pt>
                <c:pt idx="12104">
                  <c:v>1.6830399999999999E-2</c:v>
                </c:pt>
                <c:pt idx="12105" formatCode="0.00E+00">
                  <c:v>1.8986699999999999E-2</c:v>
                </c:pt>
                <c:pt idx="12106">
                  <c:v>1.4161099999999999E-2</c:v>
                </c:pt>
                <c:pt idx="12107">
                  <c:v>2.0797699999999999E-2</c:v>
                </c:pt>
                <c:pt idx="12108">
                  <c:v>2.2180600000000002E-2</c:v>
                </c:pt>
                <c:pt idx="12109">
                  <c:v>2.4217599999999999E-2</c:v>
                </c:pt>
                <c:pt idx="12110">
                  <c:v>1.2530299999999999E-2</c:v>
                </c:pt>
                <c:pt idx="12111">
                  <c:v>8.7671299999999997E-3</c:v>
                </c:pt>
                <c:pt idx="12112">
                  <c:v>1.4437699999999999E-2</c:v>
                </c:pt>
                <c:pt idx="12113">
                  <c:v>1.5377E-2</c:v>
                </c:pt>
                <c:pt idx="12114">
                  <c:v>-9.4222999999999996E-4</c:v>
                </c:pt>
                <c:pt idx="12115">
                  <c:v>1.70612E-3</c:v>
                </c:pt>
                <c:pt idx="12116">
                  <c:v>1.12543E-2</c:v>
                </c:pt>
                <c:pt idx="12117">
                  <c:v>1.47362E-2</c:v>
                </c:pt>
                <c:pt idx="12118">
                  <c:v>1.04914E-2</c:v>
                </c:pt>
                <c:pt idx="12119">
                  <c:v>6.8302199999999997E-3</c:v>
                </c:pt>
                <c:pt idx="12120" formatCode="0.00E+00">
                  <c:v>9.0999600000000007E-3</c:v>
                </c:pt>
                <c:pt idx="12121">
                  <c:v>2.8019E-3</c:v>
                </c:pt>
                <c:pt idx="12122">
                  <c:v>5.8927500000000004E-3</c:v>
                </c:pt>
                <c:pt idx="12123">
                  <c:v>1.1860799999999999E-2</c:v>
                </c:pt>
                <c:pt idx="12124">
                  <c:v>-5.4988900000000002E-3</c:v>
                </c:pt>
                <c:pt idx="12125">
                  <c:v>7.3347100000000004E-3</c:v>
                </c:pt>
                <c:pt idx="12126">
                  <c:v>1.14374E-2</c:v>
                </c:pt>
                <c:pt idx="12127">
                  <c:v>7.7390699999999998E-3</c:v>
                </c:pt>
                <c:pt idx="12128">
                  <c:v>-4.48227E-3</c:v>
                </c:pt>
                <c:pt idx="12129">
                  <c:v>9.5090899999999996E-3</c:v>
                </c:pt>
                <c:pt idx="12130">
                  <c:v>8.96454E-3</c:v>
                </c:pt>
                <c:pt idx="12131">
                  <c:v>-8.9445099999999993E-3</c:v>
                </c:pt>
                <c:pt idx="12132">
                  <c:v>-1.0690699999999999E-2</c:v>
                </c:pt>
                <c:pt idx="12133">
                  <c:v>2.8705599999999999E-3</c:v>
                </c:pt>
                <c:pt idx="12134">
                  <c:v>1.08118E-2</c:v>
                </c:pt>
                <c:pt idx="12135">
                  <c:v>-1.7807E-2</c:v>
                </c:pt>
                <c:pt idx="12136">
                  <c:v>-3.3349999999999999E-3</c:v>
                </c:pt>
                <c:pt idx="12137">
                  <c:v>-1.48497E-2</c:v>
                </c:pt>
                <c:pt idx="12138">
                  <c:v>-4.5614200000000001E-3</c:v>
                </c:pt>
                <c:pt idx="12139">
                  <c:v>-5.7554199999999998E-3</c:v>
                </c:pt>
                <c:pt idx="12140">
                  <c:v>-3.87192E-3</c:v>
                </c:pt>
                <c:pt idx="12141">
                  <c:v>-7.5998300000000001E-3</c:v>
                </c:pt>
                <c:pt idx="12142">
                  <c:v>-1.2199399999999999E-2</c:v>
                </c:pt>
                <c:pt idx="12143">
                  <c:v>6.8817100000000001E-3</c:v>
                </c:pt>
                <c:pt idx="12144">
                  <c:v>1.1693E-2</c:v>
                </c:pt>
                <c:pt idx="12145">
                  <c:v>8.6898800000000005E-3</c:v>
                </c:pt>
                <c:pt idx="12146">
                  <c:v>-1.11456E-2</c:v>
                </c:pt>
                <c:pt idx="12147">
                  <c:v>8.2969700000000007E-3</c:v>
                </c:pt>
                <c:pt idx="12148">
                  <c:v>1.6329799999999998E-2</c:v>
                </c:pt>
                <c:pt idx="12149">
                  <c:v>-5.3148300000000004E-3</c:v>
                </c:pt>
                <c:pt idx="12150">
                  <c:v>2.32697E-4</c:v>
                </c:pt>
                <c:pt idx="12151">
                  <c:v>9.0694399999999998E-3</c:v>
                </c:pt>
                <c:pt idx="12152">
                  <c:v>1.3742400000000001E-3</c:v>
                </c:pt>
                <c:pt idx="12153">
                  <c:v>7.2488800000000001E-3</c:v>
                </c:pt>
                <c:pt idx="12154">
                  <c:v>-2.1743800000000001E-3</c:v>
                </c:pt>
                <c:pt idx="12155">
                  <c:v>1.8090200000000001E-2</c:v>
                </c:pt>
                <c:pt idx="12156">
                  <c:v>1.50394E-2</c:v>
                </c:pt>
                <c:pt idx="12157">
                  <c:v>-8.0299400000000002E-4</c:v>
                </c:pt>
                <c:pt idx="12158">
                  <c:v>-1.2207E-4</c:v>
                </c:pt>
                <c:pt idx="12159">
                  <c:v>-1.60027E-3</c:v>
                </c:pt>
                <c:pt idx="12160">
                  <c:v>1.10388E-2</c:v>
                </c:pt>
                <c:pt idx="12161">
                  <c:v>-7.4005099999999999E-3</c:v>
                </c:pt>
                <c:pt idx="12162">
                  <c:v>7.2269400000000003E-3</c:v>
                </c:pt>
                <c:pt idx="12163">
                  <c:v>1.9790599999999998E-2</c:v>
                </c:pt>
                <c:pt idx="12164">
                  <c:v>1.7079400000000002E-2</c:v>
                </c:pt>
                <c:pt idx="12165" formatCode="0.00E+00">
                  <c:v>5.16987E-3</c:v>
                </c:pt>
                <c:pt idx="12166">
                  <c:v>1.25971E-2</c:v>
                </c:pt>
                <c:pt idx="12167">
                  <c:v>3.0783700000000001E-2</c:v>
                </c:pt>
                <c:pt idx="12168">
                  <c:v>1.9424400000000001E-2</c:v>
                </c:pt>
                <c:pt idx="12169">
                  <c:v>1.7086E-2</c:v>
                </c:pt>
                <c:pt idx="12170">
                  <c:v>1.7403600000000002E-2</c:v>
                </c:pt>
                <c:pt idx="12171">
                  <c:v>2.3199999999999998E-2</c:v>
                </c:pt>
                <c:pt idx="12172">
                  <c:v>1.7478899999999999E-2</c:v>
                </c:pt>
                <c:pt idx="12173">
                  <c:v>4.61006E-3</c:v>
                </c:pt>
                <c:pt idx="12174">
                  <c:v>1.8071199999999999E-2</c:v>
                </c:pt>
                <c:pt idx="12175">
                  <c:v>1.81885E-2</c:v>
                </c:pt>
                <c:pt idx="12176">
                  <c:v>1.8329600000000001E-2</c:v>
                </c:pt>
                <c:pt idx="12177">
                  <c:v>4.8332200000000001E-3</c:v>
                </c:pt>
                <c:pt idx="12178">
                  <c:v>2.0494499999999999E-2</c:v>
                </c:pt>
                <c:pt idx="12179">
                  <c:v>1.01461E-2</c:v>
                </c:pt>
                <c:pt idx="12180">
                  <c:v>-1.45531E-3</c:v>
                </c:pt>
                <c:pt idx="12181">
                  <c:v>9.6559499999999999E-3</c:v>
                </c:pt>
                <c:pt idx="12182">
                  <c:v>1.6622499999999998E-2</c:v>
                </c:pt>
                <c:pt idx="12183">
                  <c:v>1.3318999999999999E-2</c:v>
                </c:pt>
                <c:pt idx="12184">
                  <c:v>1.5356099999999999E-2</c:v>
                </c:pt>
                <c:pt idx="12185">
                  <c:v>1.29032E-2</c:v>
                </c:pt>
                <c:pt idx="12186">
                  <c:v>2.23789E-2</c:v>
                </c:pt>
                <c:pt idx="12187">
                  <c:v>1.8194200000000001E-2</c:v>
                </c:pt>
                <c:pt idx="12188">
                  <c:v>-5.2890799999999998E-3</c:v>
                </c:pt>
                <c:pt idx="12189">
                  <c:v>4.1132E-3</c:v>
                </c:pt>
                <c:pt idx="12190">
                  <c:v>1.04084E-2</c:v>
                </c:pt>
                <c:pt idx="12191">
                  <c:v>-5.6772200000000002E-3</c:v>
                </c:pt>
                <c:pt idx="12192">
                  <c:v>1.14412E-2</c:v>
                </c:pt>
                <c:pt idx="12193">
                  <c:v>8.5420600000000006E-3</c:v>
                </c:pt>
                <c:pt idx="12194">
                  <c:v>1.69172E-2</c:v>
                </c:pt>
                <c:pt idx="12195">
                  <c:v>1.25513E-2</c:v>
                </c:pt>
                <c:pt idx="12196">
                  <c:v>-5.1202799999999996E-3</c:v>
                </c:pt>
                <c:pt idx="12197">
                  <c:v>2.3017900000000001E-2</c:v>
                </c:pt>
                <c:pt idx="12198">
                  <c:v>2.85521E-2</c:v>
                </c:pt>
                <c:pt idx="12199">
                  <c:v>1.6735099999999999E-2</c:v>
                </c:pt>
                <c:pt idx="12200">
                  <c:v>2.09055E-2</c:v>
                </c:pt>
                <c:pt idx="12201">
                  <c:v>2.3731200000000001E-2</c:v>
                </c:pt>
                <c:pt idx="12202">
                  <c:v>2.2872E-2</c:v>
                </c:pt>
                <c:pt idx="12203">
                  <c:v>1.7320599999999998E-2</c:v>
                </c:pt>
                <c:pt idx="12204">
                  <c:v>1.6353599999999999E-2</c:v>
                </c:pt>
                <c:pt idx="12205">
                  <c:v>3.9923699999999999E-2</c:v>
                </c:pt>
                <c:pt idx="12206">
                  <c:v>2.8889700000000001E-2</c:v>
                </c:pt>
                <c:pt idx="12207">
                  <c:v>4.7678900000000003E-2</c:v>
                </c:pt>
                <c:pt idx="12208">
                  <c:v>2.8062799999999999E-2</c:v>
                </c:pt>
                <c:pt idx="12209">
                  <c:v>2.9014600000000002E-2</c:v>
                </c:pt>
                <c:pt idx="12210">
                  <c:v>3.0356399999999999E-2</c:v>
                </c:pt>
                <c:pt idx="12211">
                  <c:v>3.6412199999999999E-2</c:v>
                </c:pt>
                <c:pt idx="12212">
                  <c:v>2.51265E-2</c:v>
                </c:pt>
                <c:pt idx="12213">
                  <c:v>2.5249500000000001E-2</c:v>
                </c:pt>
                <c:pt idx="12214">
                  <c:v>1.7209100000000001E-2</c:v>
                </c:pt>
                <c:pt idx="12215">
                  <c:v>4.2753199999999998E-2</c:v>
                </c:pt>
                <c:pt idx="12216">
                  <c:v>4.7185900000000003E-2</c:v>
                </c:pt>
                <c:pt idx="12217">
                  <c:v>2.8216399999999999E-2</c:v>
                </c:pt>
                <c:pt idx="12218">
                  <c:v>3.6002199999999998E-2</c:v>
                </c:pt>
                <c:pt idx="12219">
                  <c:v>2.30894E-2</c:v>
                </c:pt>
                <c:pt idx="12220">
                  <c:v>4.0028599999999998E-2</c:v>
                </c:pt>
                <c:pt idx="12221">
                  <c:v>1.4110599999999999E-2</c:v>
                </c:pt>
                <c:pt idx="12222">
                  <c:v>2.4216700000000001E-2</c:v>
                </c:pt>
                <c:pt idx="12223">
                  <c:v>4.2665500000000002E-2</c:v>
                </c:pt>
                <c:pt idx="12224">
                  <c:v>1.16148E-2</c:v>
                </c:pt>
                <c:pt idx="12225">
                  <c:v>1.6300200000000001E-2</c:v>
                </c:pt>
                <c:pt idx="12226">
                  <c:v>1.56212E-3</c:v>
                </c:pt>
                <c:pt idx="12227">
                  <c:v>3.2155000000000003E-2</c:v>
                </c:pt>
                <c:pt idx="12228">
                  <c:v>2.8516799999999998E-2</c:v>
                </c:pt>
                <c:pt idx="12229">
                  <c:v>6.1979299999999999E-3</c:v>
                </c:pt>
                <c:pt idx="12230">
                  <c:v>1.9767799999999999E-2</c:v>
                </c:pt>
                <c:pt idx="12231">
                  <c:v>8.3732600000000004E-3</c:v>
                </c:pt>
                <c:pt idx="12232">
                  <c:v>1.3567900000000001E-2</c:v>
                </c:pt>
                <c:pt idx="12233">
                  <c:v>1.7591499999999999E-2</c:v>
                </c:pt>
                <c:pt idx="12234">
                  <c:v>6.2990199999999998E-3</c:v>
                </c:pt>
                <c:pt idx="12235">
                  <c:v>8.2387899999999993E-3</c:v>
                </c:pt>
                <c:pt idx="12236">
                  <c:v>1.1202800000000001E-2</c:v>
                </c:pt>
                <c:pt idx="12237">
                  <c:v>7.6808900000000001E-3</c:v>
                </c:pt>
                <c:pt idx="12238">
                  <c:v>-1.7738299999999999E-3</c:v>
                </c:pt>
                <c:pt idx="12239">
                  <c:v>2.00825E-2</c:v>
                </c:pt>
                <c:pt idx="12240">
                  <c:v>2.52199E-2</c:v>
                </c:pt>
                <c:pt idx="12241">
                  <c:v>2.3348799999999999E-2</c:v>
                </c:pt>
                <c:pt idx="12242">
                  <c:v>-2.10762E-4</c:v>
                </c:pt>
                <c:pt idx="12243">
                  <c:v>-9.7980500000000009E-3</c:v>
                </c:pt>
                <c:pt idx="12244">
                  <c:v>8.0871600000000001E-4</c:v>
                </c:pt>
                <c:pt idx="12245">
                  <c:v>2.1711299999999999E-2</c:v>
                </c:pt>
                <c:pt idx="12246">
                  <c:v>5.6924799999999998E-3</c:v>
                </c:pt>
                <c:pt idx="12247">
                  <c:v>1.4370000000000001E-2</c:v>
                </c:pt>
                <c:pt idx="12248">
                  <c:v>2.89793E-2</c:v>
                </c:pt>
                <c:pt idx="12249">
                  <c:v>1.5637399999999999E-2</c:v>
                </c:pt>
                <c:pt idx="12250">
                  <c:v>6.2236799999999997E-3</c:v>
                </c:pt>
                <c:pt idx="12251">
                  <c:v>9.7351099999999999E-3</c:v>
                </c:pt>
                <c:pt idx="12252">
                  <c:v>2.22397E-3</c:v>
                </c:pt>
                <c:pt idx="12253">
                  <c:v>3.8337699999999998E-3</c:v>
                </c:pt>
                <c:pt idx="12254">
                  <c:v>-6.9465600000000001E-3</c:v>
                </c:pt>
                <c:pt idx="12255">
                  <c:v>1.50738E-2</c:v>
                </c:pt>
                <c:pt idx="12256">
                  <c:v>2.4025899999999999E-2</c:v>
                </c:pt>
                <c:pt idx="12257">
                  <c:v>1.46675E-3</c:v>
                </c:pt>
                <c:pt idx="12258">
                  <c:v>1.33305E-2</c:v>
                </c:pt>
                <c:pt idx="12259">
                  <c:v>9.1505100000000006E-3</c:v>
                </c:pt>
                <c:pt idx="12260">
                  <c:v>-9.6359299999999991E-3</c:v>
                </c:pt>
                <c:pt idx="12261">
                  <c:v>-3.9720500000000004E-3</c:v>
                </c:pt>
                <c:pt idx="12262">
                  <c:v>8.8968299999999997E-3</c:v>
                </c:pt>
                <c:pt idx="12263">
                  <c:v>8.14724E-3</c:v>
                </c:pt>
                <c:pt idx="12264">
                  <c:v>3.1089799999999999E-4</c:v>
                </c:pt>
                <c:pt idx="12265">
                  <c:v>3.0450799999999999E-3</c:v>
                </c:pt>
                <c:pt idx="12266">
                  <c:v>2.7409599999999999E-2</c:v>
                </c:pt>
                <c:pt idx="12267">
                  <c:v>4.1322700000000004E-3</c:v>
                </c:pt>
                <c:pt idx="12268">
                  <c:v>2.9630699999999999E-3</c:v>
                </c:pt>
                <c:pt idx="12269">
                  <c:v>8.3217599999999992E-3</c:v>
                </c:pt>
                <c:pt idx="12270">
                  <c:v>2.22492E-2</c:v>
                </c:pt>
                <c:pt idx="12271">
                  <c:v>-1.7480900000000001E-3</c:v>
                </c:pt>
                <c:pt idx="12272">
                  <c:v>-3.7507999999999999E-3</c:v>
                </c:pt>
                <c:pt idx="12273">
                  <c:v>3.1050700000000001E-2</c:v>
                </c:pt>
                <c:pt idx="12274">
                  <c:v>3.12319E-2</c:v>
                </c:pt>
                <c:pt idx="12275">
                  <c:v>9.7236600000000003E-3</c:v>
                </c:pt>
                <c:pt idx="12276">
                  <c:v>2.7684199999999999E-2</c:v>
                </c:pt>
                <c:pt idx="12277">
                  <c:v>2.77109E-2</c:v>
                </c:pt>
                <c:pt idx="12278">
                  <c:v>4.1853000000000001E-2</c:v>
                </c:pt>
                <c:pt idx="12279">
                  <c:v>1.3517400000000001E-2</c:v>
                </c:pt>
                <c:pt idx="12280">
                  <c:v>9.9172600000000007E-3</c:v>
                </c:pt>
                <c:pt idx="12281">
                  <c:v>3.2759700000000003E-2</c:v>
                </c:pt>
                <c:pt idx="12282">
                  <c:v>2.39248E-2</c:v>
                </c:pt>
                <c:pt idx="12283">
                  <c:v>2.6502600000000001E-2</c:v>
                </c:pt>
                <c:pt idx="12284">
                  <c:v>2.6645700000000001E-2</c:v>
                </c:pt>
                <c:pt idx="12285">
                  <c:v>3.03726E-2</c:v>
                </c:pt>
                <c:pt idx="12286">
                  <c:v>3.09334E-2</c:v>
                </c:pt>
                <c:pt idx="12287">
                  <c:v>1.26696E-2</c:v>
                </c:pt>
                <c:pt idx="12288">
                  <c:v>1.8524200000000001E-2</c:v>
                </c:pt>
                <c:pt idx="12289">
                  <c:v>2.1946899999999998E-2</c:v>
                </c:pt>
                <c:pt idx="12290">
                  <c:v>2.4461700000000001E-3</c:v>
                </c:pt>
                <c:pt idx="12291">
                  <c:v>1.70288E-2</c:v>
                </c:pt>
                <c:pt idx="12292">
                  <c:v>1.6702700000000001E-2</c:v>
                </c:pt>
                <c:pt idx="12293">
                  <c:v>8.7165799999999998E-3</c:v>
                </c:pt>
                <c:pt idx="12294">
                  <c:v>1.51787E-2</c:v>
                </c:pt>
                <c:pt idx="12295">
                  <c:v>1.4082900000000001E-2</c:v>
                </c:pt>
                <c:pt idx="12296">
                  <c:v>2.0685200000000001E-2</c:v>
                </c:pt>
                <c:pt idx="12297">
                  <c:v>1.2256599999999999E-2</c:v>
                </c:pt>
                <c:pt idx="12298">
                  <c:v>-2.6025800000000002E-3</c:v>
                </c:pt>
                <c:pt idx="12299">
                  <c:v>-1.0936700000000001E-2</c:v>
                </c:pt>
                <c:pt idx="12300">
                  <c:v>-1.74427E-3</c:v>
                </c:pt>
                <c:pt idx="12301">
                  <c:v>-1.09768E-3</c:v>
                </c:pt>
                <c:pt idx="12302">
                  <c:v>-2.1715200000000001E-3</c:v>
                </c:pt>
                <c:pt idx="12303">
                  <c:v>2.5215099999999998E-3</c:v>
                </c:pt>
                <c:pt idx="12304">
                  <c:v>-6.9312999999999996E-3</c:v>
                </c:pt>
                <c:pt idx="12305">
                  <c:v>-6.91795E-3</c:v>
                </c:pt>
                <c:pt idx="12306">
                  <c:v>-2.2325499999999998E-3</c:v>
                </c:pt>
                <c:pt idx="12307">
                  <c:v>5.4693199999999997E-3</c:v>
                </c:pt>
                <c:pt idx="12308">
                  <c:v>1.11542E-2</c:v>
                </c:pt>
                <c:pt idx="12309">
                  <c:v>-2.9268300000000001E-3</c:v>
                </c:pt>
                <c:pt idx="12310">
                  <c:v>4.1837699999999999E-3</c:v>
                </c:pt>
                <c:pt idx="12311">
                  <c:v>1.5205400000000001E-2</c:v>
                </c:pt>
                <c:pt idx="12312">
                  <c:v>1.0746E-2</c:v>
                </c:pt>
                <c:pt idx="12313">
                  <c:v>7.7705400000000003E-3</c:v>
                </c:pt>
                <c:pt idx="12314">
                  <c:v>2.4134599999999999E-2</c:v>
                </c:pt>
                <c:pt idx="12315">
                  <c:v>1.30987E-2</c:v>
                </c:pt>
                <c:pt idx="12316">
                  <c:v>1.4042900000000001E-2</c:v>
                </c:pt>
                <c:pt idx="12317">
                  <c:v>1.93586E-2</c:v>
                </c:pt>
                <c:pt idx="12318">
                  <c:v>3.9605099999999997E-2</c:v>
                </c:pt>
                <c:pt idx="12319">
                  <c:v>2.47993E-2</c:v>
                </c:pt>
                <c:pt idx="12320">
                  <c:v>2.54354E-2</c:v>
                </c:pt>
                <c:pt idx="12321">
                  <c:v>2.01797E-3</c:v>
                </c:pt>
                <c:pt idx="12322">
                  <c:v>2.43406E-2</c:v>
                </c:pt>
                <c:pt idx="12323">
                  <c:v>1.89619E-2</c:v>
                </c:pt>
                <c:pt idx="12324">
                  <c:v>2.74048E-2</c:v>
                </c:pt>
                <c:pt idx="12325">
                  <c:v>2.4914700000000001E-2</c:v>
                </c:pt>
                <c:pt idx="12326" formatCode="0.00E+00">
                  <c:v>1.5909199999999998E-2</c:v>
                </c:pt>
                <c:pt idx="12327">
                  <c:v>3.7573799999999997E-2</c:v>
                </c:pt>
                <c:pt idx="12328">
                  <c:v>1.29795E-2</c:v>
                </c:pt>
                <c:pt idx="12329">
                  <c:v>2.1773299999999999E-2</c:v>
                </c:pt>
                <c:pt idx="12330">
                  <c:v>1.17807E-2</c:v>
                </c:pt>
                <c:pt idx="12331">
                  <c:v>6.8168600000000001E-3</c:v>
                </c:pt>
                <c:pt idx="12332">
                  <c:v>1.19276E-2</c:v>
                </c:pt>
                <c:pt idx="12333">
                  <c:v>1.18952E-2</c:v>
                </c:pt>
                <c:pt idx="12334">
                  <c:v>2.0771000000000001E-3</c:v>
                </c:pt>
                <c:pt idx="12335">
                  <c:v>9.2134499999999998E-3</c:v>
                </c:pt>
                <c:pt idx="12336">
                  <c:v>-4.3172799999999997E-3</c:v>
                </c:pt>
                <c:pt idx="12337">
                  <c:v>6.3266800000000003E-3</c:v>
                </c:pt>
                <c:pt idx="12338">
                  <c:v>1.28717E-2</c:v>
                </c:pt>
                <c:pt idx="12339">
                  <c:v>4.1790000000000004E-3</c:v>
                </c:pt>
                <c:pt idx="12340">
                  <c:v>1.15566E-2</c:v>
                </c:pt>
                <c:pt idx="12341">
                  <c:v>7.9364799999999992E-3</c:v>
                </c:pt>
                <c:pt idx="12342">
                  <c:v>2.1228799999999999E-2</c:v>
                </c:pt>
                <c:pt idx="12343">
                  <c:v>-1.68228E-3</c:v>
                </c:pt>
                <c:pt idx="12344">
                  <c:v>1.18093E-2</c:v>
                </c:pt>
                <c:pt idx="12345">
                  <c:v>6.8922000000000002E-3</c:v>
                </c:pt>
                <c:pt idx="12346">
                  <c:v>1.7185200000000001E-2</c:v>
                </c:pt>
                <c:pt idx="12347">
                  <c:v>1.46561E-2</c:v>
                </c:pt>
                <c:pt idx="12348">
                  <c:v>9.1104500000000008E-3</c:v>
                </c:pt>
                <c:pt idx="12349">
                  <c:v>2.85978E-2</c:v>
                </c:pt>
                <c:pt idx="12350">
                  <c:v>1.8949500000000001E-2</c:v>
                </c:pt>
                <c:pt idx="12351">
                  <c:v>4.5747799999999996E-3</c:v>
                </c:pt>
                <c:pt idx="12352">
                  <c:v>1.1489900000000001E-2</c:v>
                </c:pt>
                <c:pt idx="12353">
                  <c:v>2.7434299999999998E-2</c:v>
                </c:pt>
                <c:pt idx="12354">
                  <c:v>2.0904499999999999E-2</c:v>
                </c:pt>
                <c:pt idx="12355">
                  <c:v>2.3936300000000001E-2</c:v>
                </c:pt>
                <c:pt idx="12356" formatCode="0.00E+00">
                  <c:v>2.25544E-3</c:v>
                </c:pt>
                <c:pt idx="12357">
                  <c:v>2.5874100000000001E-2</c:v>
                </c:pt>
                <c:pt idx="12358">
                  <c:v>1.21651E-2</c:v>
                </c:pt>
                <c:pt idx="12359">
                  <c:v>2.73762E-2</c:v>
                </c:pt>
                <c:pt idx="12360">
                  <c:v>2.8924900000000002E-3</c:v>
                </c:pt>
                <c:pt idx="12361">
                  <c:v>2.35929E-2</c:v>
                </c:pt>
                <c:pt idx="12362">
                  <c:v>1.68734E-2</c:v>
                </c:pt>
                <c:pt idx="12363">
                  <c:v>2.7624099999999999E-2</c:v>
                </c:pt>
                <c:pt idx="12364">
                  <c:v>1.94159E-2</c:v>
                </c:pt>
                <c:pt idx="12365">
                  <c:v>3.3550300000000002E-3</c:v>
                </c:pt>
                <c:pt idx="12366">
                  <c:v>5.8183699999999998E-3</c:v>
                </c:pt>
                <c:pt idx="12367">
                  <c:v>9.1009100000000002E-3</c:v>
                </c:pt>
                <c:pt idx="12368">
                  <c:v>2.00176E-2</c:v>
                </c:pt>
                <c:pt idx="12369">
                  <c:v>3.72887E-3</c:v>
                </c:pt>
                <c:pt idx="12370">
                  <c:v>1.0683099999999999E-2</c:v>
                </c:pt>
                <c:pt idx="12371">
                  <c:v>9.0494200000000007E-3</c:v>
                </c:pt>
                <c:pt idx="12372">
                  <c:v>9.2134499999999998E-3</c:v>
                </c:pt>
                <c:pt idx="12373">
                  <c:v>6.3266800000000003E-3</c:v>
                </c:pt>
                <c:pt idx="12374">
                  <c:v>1.8316300000000001E-2</c:v>
                </c:pt>
                <c:pt idx="12375">
                  <c:v>2.5781599999999998E-2</c:v>
                </c:pt>
                <c:pt idx="12376">
                  <c:v>1.13001E-2</c:v>
                </c:pt>
                <c:pt idx="12377">
                  <c:v>-6.8359400000000004E-3</c:v>
                </c:pt>
                <c:pt idx="12378">
                  <c:v>1.09005E-2</c:v>
                </c:pt>
                <c:pt idx="12379">
                  <c:v>1.02463E-2</c:v>
                </c:pt>
                <c:pt idx="12380">
                  <c:v>1.4385200000000001E-2</c:v>
                </c:pt>
                <c:pt idx="12381">
                  <c:v>1.93768E-2</c:v>
                </c:pt>
                <c:pt idx="12382">
                  <c:v>2.31466E-2</c:v>
                </c:pt>
                <c:pt idx="12383">
                  <c:v>2.5387799999999999E-2</c:v>
                </c:pt>
                <c:pt idx="12384">
                  <c:v>1.76458E-2</c:v>
                </c:pt>
                <c:pt idx="12385">
                  <c:v>1.4424299999999999E-2</c:v>
                </c:pt>
                <c:pt idx="12386">
                  <c:v>3.6381700000000003E-2</c:v>
                </c:pt>
                <c:pt idx="12387">
                  <c:v>5.5465699999999998E-3</c:v>
                </c:pt>
                <c:pt idx="12388">
                  <c:v>9.1104500000000008E-3</c:v>
                </c:pt>
                <c:pt idx="12389">
                  <c:v>1.8740699999999999E-2</c:v>
                </c:pt>
                <c:pt idx="12390">
                  <c:v>1.4942199999999999E-2</c:v>
                </c:pt>
                <c:pt idx="12391">
                  <c:v>4.6806299999999999E-3</c:v>
                </c:pt>
                <c:pt idx="12392">
                  <c:v>5.0935700000000004E-3</c:v>
                </c:pt>
                <c:pt idx="12393">
                  <c:v>1.37606E-2</c:v>
                </c:pt>
                <c:pt idx="12394">
                  <c:v>2.0957900000000002E-2</c:v>
                </c:pt>
                <c:pt idx="12395">
                  <c:v>1.29509E-3</c:v>
                </c:pt>
                <c:pt idx="12396">
                  <c:v>-4.9734100000000002E-3</c:v>
                </c:pt>
                <c:pt idx="12397">
                  <c:v>2.8266900000000002E-3</c:v>
                </c:pt>
                <c:pt idx="12398">
                  <c:v>1.34888E-2</c:v>
                </c:pt>
                <c:pt idx="12399">
                  <c:v>1.1912300000000001E-2</c:v>
                </c:pt>
                <c:pt idx="12400">
                  <c:v>4.1627900000000004E-3</c:v>
                </c:pt>
                <c:pt idx="12401">
                  <c:v>7.06005E-3</c:v>
                </c:pt>
                <c:pt idx="12402">
                  <c:v>-9.6416499999999999E-3</c:v>
                </c:pt>
                <c:pt idx="12403">
                  <c:v>-4.4412599999999998E-3</c:v>
                </c:pt>
                <c:pt idx="12404">
                  <c:v>1.0266300000000001E-2</c:v>
                </c:pt>
                <c:pt idx="12405">
                  <c:v>1.6775100000000001E-2</c:v>
                </c:pt>
                <c:pt idx="12406">
                  <c:v>3.7088400000000001E-3</c:v>
                </c:pt>
                <c:pt idx="12407">
                  <c:v>-2.3746499999999999E-4</c:v>
                </c:pt>
                <c:pt idx="12408">
                  <c:v>7.15542E-3</c:v>
                </c:pt>
                <c:pt idx="12409">
                  <c:v>-2.6998500000000002E-3</c:v>
                </c:pt>
                <c:pt idx="12410">
                  <c:v>1.9960400000000001E-3</c:v>
                </c:pt>
                <c:pt idx="12411">
                  <c:v>-5.2309000000000001E-3</c:v>
                </c:pt>
                <c:pt idx="12412">
                  <c:v>7.0953399999999995E-4</c:v>
                </c:pt>
                <c:pt idx="12413">
                  <c:v>-7.49016E-3</c:v>
                </c:pt>
                <c:pt idx="12414">
                  <c:v>1.4330900000000001E-2</c:v>
                </c:pt>
                <c:pt idx="12415">
                  <c:v>1.25275E-2</c:v>
                </c:pt>
                <c:pt idx="12416">
                  <c:v>-4.5766799999999996E-3</c:v>
                </c:pt>
                <c:pt idx="12417">
                  <c:v>-1.1126499999999999E-2</c:v>
                </c:pt>
                <c:pt idx="12418">
                  <c:v>-2.1130599999999999E-2</c:v>
                </c:pt>
                <c:pt idx="12419">
                  <c:v>-1.14059E-2</c:v>
                </c:pt>
                <c:pt idx="12420">
                  <c:v>1.4772400000000001E-3</c:v>
                </c:pt>
                <c:pt idx="12421">
                  <c:v>-1.31197E-2</c:v>
                </c:pt>
                <c:pt idx="12422">
                  <c:v>-1.3595599999999999E-2</c:v>
                </c:pt>
                <c:pt idx="12423">
                  <c:v>-6.1750399999999997E-3</c:v>
                </c:pt>
                <c:pt idx="12424">
                  <c:v>-9.1676699999999993E-3</c:v>
                </c:pt>
                <c:pt idx="12425">
                  <c:v>-1.79787E-2</c:v>
                </c:pt>
                <c:pt idx="12426">
                  <c:v>-2.1453900000000001E-2</c:v>
                </c:pt>
                <c:pt idx="12427">
                  <c:v>5.3215000000000001E-4</c:v>
                </c:pt>
                <c:pt idx="12428">
                  <c:v>-2.3489000000000001E-3</c:v>
                </c:pt>
                <c:pt idx="12429">
                  <c:v>-2.23532E-2</c:v>
                </c:pt>
                <c:pt idx="12430">
                  <c:v>-1.9208900000000001E-2</c:v>
                </c:pt>
                <c:pt idx="12431">
                  <c:v>-1.1606200000000001E-2</c:v>
                </c:pt>
                <c:pt idx="12432">
                  <c:v>-2.12421E-2</c:v>
                </c:pt>
                <c:pt idx="12433">
                  <c:v>-7.6293899999999998E-3</c:v>
                </c:pt>
                <c:pt idx="12434">
                  <c:v>-1.2605699999999999E-2</c:v>
                </c:pt>
                <c:pt idx="12435">
                  <c:v>3.07274E-3</c:v>
                </c:pt>
                <c:pt idx="12436">
                  <c:v>-1.25599E-3</c:v>
                </c:pt>
                <c:pt idx="12437">
                  <c:v>-1.4464400000000001E-2</c:v>
                </c:pt>
                <c:pt idx="12438">
                  <c:v>-7.28512E-3</c:v>
                </c:pt>
                <c:pt idx="12439">
                  <c:v>-1.76411E-2</c:v>
                </c:pt>
                <c:pt idx="12440">
                  <c:v>8.0194499999999991E-3</c:v>
                </c:pt>
                <c:pt idx="12441">
                  <c:v>-2.30503E-3</c:v>
                </c:pt>
                <c:pt idx="12442">
                  <c:v>-1.0269199999999999E-2</c:v>
                </c:pt>
                <c:pt idx="12443">
                  <c:v>1.0614400000000001E-3</c:v>
                </c:pt>
                <c:pt idx="12444">
                  <c:v>1.0005999999999999E-2</c:v>
                </c:pt>
                <c:pt idx="12445">
                  <c:v>4.4898999999999998E-3</c:v>
                </c:pt>
                <c:pt idx="12446">
                  <c:v>-9.7503699999999995E-3</c:v>
                </c:pt>
                <c:pt idx="12447">
                  <c:v>-5.8364899999999997E-3</c:v>
                </c:pt>
                <c:pt idx="12448">
                  <c:v>7.6999700000000004E-3</c:v>
                </c:pt>
                <c:pt idx="12449">
                  <c:v>9.6216200000000009E-3</c:v>
                </c:pt>
                <c:pt idx="12450">
                  <c:v>8.9206700000000003E-3</c:v>
                </c:pt>
                <c:pt idx="12451">
                  <c:v>6.5135999999999996E-3</c:v>
                </c:pt>
                <c:pt idx="12452">
                  <c:v>1.04799E-2</c:v>
                </c:pt>
                <c:pt idx="12453">
                  <c:v>1.3560300000000001E-2</c:v>
                </c:pt>
                <c:pt idx="12454">
                  <c:v>9.3326599999999996E-3</c:v>
                </c:pt>
                <c:pt idx="12455">
                  <c:v>-4.3869E-3</c:v>
                </c:pt>
                <c:pt idx="12456">
                  <c:v>2.3119899999999999E-2</c:v>
                </c:pt>
                <c:pt idx="12457">
                  <c:v>9.8600400000000005E-3</c:v>
                </c:pt>
                <c:pt idx="12458">
                  <c:v>-1.35994E-3</c:v>
                </c:pt>
                <c:pt idx="12459">
                  <c:v>9.9477799999999998E-3</c:v>
                </c:pt>
                <c:pt idx="12460">
                  <c:v>2.1843000000000001E-2</c:v>
                </c:pt>
                <c:pt idx="12461">
                  <c:v>1.36557E-2</c:v>
                </c:pt>
                <c:pt idx="12462">
                  <c:v>8.5582699999999998E-3</c:v>
                </c:pt>
                <c:pt idx="12463">
                  <c:v>-1.3852099999999999E-2</c:v>
                </c:pt>
                <c:pt idx="12464">
                  <c:v>1.7066000000000001E-2</c:v>
                </c:pt>
                <c:pt idx="12465">
                  <c:v>-1.3408700000000001E-3</c:v>
                </c:pt>
                <c:pt idx="12466">
                  <c:v>9.7198500000000004E-3</c:v>
                </c:pt>
                <c:pt idx="12467">
                  <c:v>3.5152400000000002E-3</c:v>
                </c:pt>
                <c:pt idx="12468">
                  <c:v>-5.1917999999999999E-3</c:v>
                </c:pt>
                <c:pt idx="12469">
                  <c:v>3.9825399999999997E-3</c:v>
                </c:pt>
                <c:pt idx="12470">
                  <c:v>-9.2487300000000001E-3</c:v>
                </c:pt>
                <c:pt idx="12471">
                  <c:v>4.1675600000000001E-4</c:v>
                </c:pt>
                <c:pt idx="12472">
                  <c:v>-1.2307200000000001E-2</c:v>
                </c:pt>
                <c:pt idx="12473">
                  <c:v>-9.5453299999999994E-3</c:v>
                </c:pt>
                <c:pt idx="12474">
                  <c:v>-3.7231400000000002E-3</c:v>
                </c:pt>
                <c:pt idx="12475">
                  <c:v>-1.6777E-2</c:v>
                </c:pt>
                <c:pt idx="12476">
                  <c:v>-2.3324000000000001E-2</c:v>
                </c:pt>
                <c:pt idx="12477">
                  <c:v>-3.4296E-2</c:v>
                </c:pt>
                <c:pt idx="12478">
                  <c:v>1.0071800000000001E-2</c:v>
                </c:pt>
                <c:pt idx="12479">
                  <c:v>-2.09713E-3</c:v>
                </c:pt>
                <c:pt idx="12480">
                  <c:v>-5.6428900000000002E-3</c:v>
                </c:pt>
                <c:pt idx="12481">
                  <c:v>-5.4073300000000001E-3</c:v>
                </c:pt>
                <c:pt idx="12482">
                  <c:v>-1.5946399999999999E-2</c:v>
                </c:pt>
                <c:pt idx="12483">
                  <c:v>-6.3857999999999996E-3</c:v>
                </c:pt>
                <c:pt idx="12484">
                  <c:v>-1.1414499999999999E-2</c:v>
                </c:pt>
                <c:pt idx="12485">
                  <c:v>2.5491699999999999E-3</c:v>
                </c:pt>
                <c:pt idx="12486">
                  <c:v>-1.6076099999999999E-2</c:v>
                </c:pt>
                <c:pt idx="12487">
                  <c:v>-2.51036E-2</c:v>
                </c:pt>
                <c:pt idx="12488">
                  <c:v>-7.7419300000000002E-3</c:v>
                </c:pt>
                <c:pt idx="12489">
                  <c:v>-1.06096E-2</c:v>
                </c:pt>
                <c:pt idx="12490">
                  <c:v>-1.18742E-2</c:v>
                </c:pt>
                <c:pt idx="12491">
                  <c:v>-8.8844300000000005E-3</c:v>
                </c:pt>
                <c:pt idx="12492">
                  <c:v>-2.9459E-3</c:v>
                </c:pt>
                <c:pt idx="12493">
                  <c:v>-1.85156E-2</c:v>
                </c:pt>
                <c:pt idx="12494">
                  <c:v>-1.54562E-2</c:v>
                </c:pt>
                <c:pt idx="12495">
                  <c:v>-8.8653599999999992E-3</c:v>
                </c:pt>
                <c:pt idx="12496">
                  <c:v>5.9957500000000002E-3</c:v>
                </c:pt>
                <c:pt idx="12497">
                  <c:v>-1.66836E-2</c:v>
                </c:pt>
                <c:pt idx="12498">
                  <c:v>-1.27592E-2</c:v>
                </c:pt>
                <c:pt idx="12499">
                  <c:v>-1.3845400000000001E-2</c:v>
                </c:pt>
                <c:pt idx="12500">
                  <c:v>-7.7571899999999997E-3</c:v>
                </c:pt>
                <c:pt idx="12501">
                  <c:v>-3.6268199999999998E-3</c:v>
                </c:pt>
                <c:pt idx="12502">
                  <c:v>-4.6396299999999996E-3</c:v>
                </c:pt>
                <c:pt idx="12503">
                  <c:v>-2.1856299999999999E-2</c:v>
                </c:pt>
                <c:pt idx="12504">
                  <c:v>-2.3179100000000001E-2</c:v>
                </c:pt>
                <c:pt idx="12505">
                  <c:v>-2.0004299999999999E-2</c:v>
                </c:pt>
                <c:pt idx="12506">
                  <c:v>-2.5337200000000001E-2</c:v>
                </c:pt>
                <c:pt idx="12507">
                  <c:v>-1.05343E-2</c:v>
                </c:pt>
                <c:pt idx="12508">
                  <c:v>-6.2198599999999998E-3</c:v>
                </c:pt>
                <c:pt idx="12509">
                  <c:v>-1.8768299999999999E-3</c:v>
                </c:pt>
                <c:pt idx="12510">
                  <c:v>-3.7394499999999997E-2</c:v>
                </c:pt>
                <c:pt idx="12511">
                  <c:v>-1.8057799999999999E-2</c:v>
                </c:pt>
                <c:pt idx="12512">
                  <c:v>-5.2633300000000001E-3</c:v>
                </c:pt>
                <c:pt idx="12513">
                  <c:v>-1.37806E-2</c:v>
                </c:pt>
                <c:pt idx="12514">
                  <c:v>-2.99425E-2</c:v>
                </c:pt>
                <c:pt idx="12515">
                  <c:v>-2.9453300000000002E-2</c:v>
                </c:pt>
                <c:pt idx="12516">
                  <c:v>-2.8458600000000001E-2</c:v>
                </c:pt>
                <c:pt idx="12517">
                  <c:v>-1.6437500000000001E-2</c:v>
                </c:pt>
                <c:pt idx="12518">
                  <c:v>-1.09167E-2</c:v>
                </c:pt>
                <c:pt idx="12519">
                  <c:v>-1.18017E-2</c:v>
                </c:pt>
                <c:pt idx="12520">
                  <c:v>3.0021700000000002E-3</c:v>
                </c:pt>
                <c:pt idx="12521">
                  <c:v>-1.64394E-2</c:v>
                </c:pt>
                <c:pt idx="12522">
                  <c:v>-1.8412600000000001E-2</c:v>
                </c:pt>
                <c:pt idx="12523">
                  <c:v>-1.07946E-2</c:v>
                </c:pt>
                <c:pt idx="12524">
                  <c:v>-1.8665299999999999E-2</c:v>
                </c:pt>
                <c:pt idx="12525">
                  <c:v>-1.3311399999999999E-2</c:v>
                </c:pt>
                <c:pt idx="12526">
                  <c:v>-1.9368199999999999E-2</c:v>
                </c:pt>
                <c:pt idx="12527">
                  <c:v>-1.2991000000000001E-2</c:v>
                </c:pt>
                <c:pt idx="12528">
                  <c:v>-2.6559800000000001E-2</c:v>
                </c:pt>
                <c:pt idx="12529">
                  <c:v>-1.7632499999999999E-2</c:v>
                </c:pt>
                <c:pt idx="12530">
                  <c:v>-2.3550999999999999E-2</c:v>
                </c:pt>
                <c:pt idx="12531">
                  <c:v>-1.2836500000000001E-2</c:v>
                </c:pt>
                <c:pt idx="12532">
                  <c:v>-1.9593200000000002E-2</c:v>
                </c:pt>
                <c:pt idx="12533">
                  <c:v>-1.6189599999999998E-2</c:v>
                </c:pt>
                <c:pt idx="12534">
                  <c:v>-2.7732799999999998E-2</c:v>
                </c:pt>
                <c:pt idx="12535">
                  <c:v>-3.0657799999999999E-2</c:v>
                </c:pt>
                <c:pt idx="12536">
                  <c:v>-4.3430299999999998E-2</c:v>
                </c:pt>
                <c:pt idx="12537">
                  <c:v>-2.24876E-2</c:v>
                </c:pt>
                <c:pt idx="12538">
                  <c:v>-8.0452000000000006E-3</c:v>
                </c:pt>
                <c:pt idx="12539">
                  <c:v>-1.42174E-2</c:v>
                </c:pt>
                <c:pt idx="12540" formatCode="0.00E+00">
                  <c:v>-1.29642E-2</c:v>
                </c:pt>
                <c:pt idx="12541">
                  <c:v>-2.1131500000000001E-2</c:v>
                </c:pt>
                <c:pt idx="12542">
                  <c:v>-2.7382900000000002E-2</c:v>
                </c:pt>
                <c:pt idx="12543">
                  <c:v>-3.4708999999999997E-2</c:v>
                </c:pt>
                <c:pt idx="12544">
                  <c:v>-3.2607999999999998E-2</c:v>
                </c:pt>
                <c:pt idx="12545">
                  <c:v>-3.27835E-2</c:v>
                </c:pt>
                <c:pt idx="12546">
                  <c:v>-2.0057700000000001E-2</c:v>
                </c:pt>
                <c:pt idx="12547">
                  <c:v>-2.7753799999999999E-2</c:v>
                </c:pt>
                <c:pt idx="12548">
                  <c:v>-1.64289E-2</c:v>
                </c:pt>
                <c:pt idx="12549">
                  <c:v>-1.43318E-2</c:v>
                </c:pt>
                <c:pt idx="12550">
                  <c:v>-1.30978E-2</c:v>
                </c:pt>
                <c:pt idx="12551">
                  <c:v>-2.7214100000000001E-2</c:v>
                </c:pt>
                <c:pt idx="12552">
                  <c:v>-3.1997699999999997E-2</c:v>
                </c:pt>
                <c:pt idx="12553">
                  <c:v>-3.3354799999999997E-2</c:v>
                </c:pt>
                <c:pt idx="12554">
                  <c:v>-1.06354E-2</c:v>
                </c:pt>
                <c:pt idx="12555">
                  <c:v>-3.2244700000000001E-2</c:v>
                </c:pt>
                <c:pt idx="12556">
                  <c:v>-2.04802E-2</c:v>
                </c:pt>
                <c:pt idx="12557">
                  <c:v>-4.7903099999999999E-3</c:v>
                </c:pt>
                <c:pt idx="12558">
                  <c:v>-9.6559499999999999E-3</c:v>
                </c:pt>
                <c:pt idx="12559">
                  <c:v>2.8791400000000001E-3</c:v>
                </c:pt>
                <c:pt idx="12560">
                  <c:v>-5.7449299999999997E-3</c:v>
                </c:pt>
                <c:pt idx="12561">
                  <c:v>-6.2198599999999998E-3</c:v>
                </c:pt>
                <c:pt idx="12562">
                  <c:v>9.1266600000000002E-4</c:v>
                </c:pt>
                <c:pt idx="12563">
                  <c:v>-1.0330199999999999E-2</c:v>
                </c:pt>
                <c:pt idx="12564">
                  <c:v>-7.5073199999999996E-3</c:v>
                </c:pt>
                <c:pt idx="12565">
                  <c:v>2.2566800000000001E-2</c:v>
                </c:pt>
                <c:pt idx="12566">
                  <c:v>9.9267999999999995E-3</c:v>
                </c:pt>
                <c:pt idx="12567">
                  <c:v>-1.8265699999999999E-2</c:v>
                </c:pt>
                <c:pt idx="12568">
                  <c:v>-1.23415E-2</c:v>
                </c:pt>
                <c:pt idx="12569" formatCode="0.00E+00">
                  <c:v>6.6270799999999996E-3</c:v>
                </c:pt>
                <c:pt idx="12570">
                  <c:v>1.5877700000000002E-2</c:v>
                </c:pt>
                <c:pt idx="12571">
                  <c:v>9.7627600000000005E-3</c:v>
                </c:pt>
                <c:pt idx="12572">
                  <c:v>6.4773599999999997E-3</c:v>
                </c:pt>
                <c:pt idx="12573">
                  <c:v>-4.7178300000000001E-3</c:v>
                </c:pt>
                <c:pt idx="12574">
                  <c:v>-8.55064E-3</c:v>
                </c:pt>
                <c:pt idx="12575">
                  <c:v>-1.6493799999999999E-2</c:v>
                </c:pt>
                <c:pt idx="12576">
                  <c:v>2.5539400000000002E-3</c:v>
                </c:pt>
                <c:pt idx="12577">
                  <c:v>-7.1249E-3</c:v>
                </c:pt>
                <c:pt idx="12578">
                  <c:v>-1.2763999999999999E-2</c:v>
                </c:pt>
                <c:pt idx="12579">
                  <c:v>1.0931E-2</c:v>
                </c:pt>
                <c:pt idx="12580">
                  <c:v>-8.5334799999999995E-3</c:v>
                </c:pt>
                <c:pt idx="12581">
                  <c:v>-8.8586800000000007E-3</c:v>
                </c:pt>
                <c:pt idx="12582">
                  <c:v>-2.32038E-2</c:v>
                </c:pt>
                <c:pt idx="12583">
                  <c:v>-1.8485999999999999E-2</c:v>
                </c:pt>
                <c:pt idx="12584">
                  <c:v>-1.52941E-2</c:v>
                </c:pt>
                <c:pt idx="12585">
                  <c:v>-3.4782399999999998E-2</c:v>
                </c:pt>
                <c:pt idx="12586">
                  <c:v>-1.28031E-2</c:v>
                </c:pt>
                <c:pt idx="12587">
                  <c:v>2.8295500000000001E-3</c:v>
                </c:pt>
                <c:pt idx="12588">
                  <c:v>-1.1058800000000001E-2</c:v>
                </c:pt>
                <c:pt idx="12589">
                  <c:v>-1.7551400000000002E-2</c:v>
                </c:pt>
                <c:pt idx="12590">
                  <c:v>-2.6332899999999999E-2</c:v>
                </c:pt>
                <c:pt idx="12591">
                  <c:v>-1.7746000000000001E-2</c:v>
                </c:pt>
                <c:pt idx="12592">
                  <c:v>-2.3690200000000002E-2</c:v>
                </c:pt>
                <c:pt idx="12593">
                  <c:v>-1.75219E-2</c:v>
                </c:pt>
                <c:pt idx="12594">
                  <c:v>-8.2826600000000007E-3</c:v>
                </c:pt>
                <c:pt idx="12595">
                  <c:v>-2.35023E-2</c:v>
                </c:pt>
                <c:pt idx="12596">
                  <c:v>-1.2308100000000001E-2</c:v>
                </c:pt>
                <c:pt idx="12597">
                  <c:v>-1.6070399999999999E-2</c:v>
                </c:pt>
                <c:pt idx="12598" formatCode="0.00E+00">
                  <c:v>-5.3672800000000003E-3</c:v>
                </c:pt>
                <c:pt idx="12599">
                  <c:v>-2.29731E-2</c:v>
                </c:pt>
                <c:pt idx="12600">
                  <c:v>-1.27983E-2</c:v>
                </c:pt>
                <c:pt idx="12601">
                  <c:v>-1.20144E-2</c:v>
                </c:pt>
                <c:pt idx="12602">
                  <c:v>-6.0758599999999998E-3</c:v>
                </c:pt>
                <c:pt idx="12603">
                  <c:v>-2.6859299999999999E-2</c:v>
                </c:pt>
                <c:pt idx="12604">
                  <c:v>-8.2006500000000003E-3</c:v>
                </c:pt>
                <c:pt idx="12605">
                  <c:v>-7.2183600000000001E-3</c:v>
                </c:pt>
                <c:pt idx="12606">
                  <c:v>-2.2623999999999998E-2</c:v>
                </c:pt>
                <c:pt idx="12607">
                  <c:v>-2.9191999999999999E-2</c:v>
                </c:pt>
                <c:pt idx="12608">
                  <c:v>-2.04954E-2</c:v>
                </c:pt>
                <c:pt idx="12609">
                  <c:v>-5.5437100000000003E-3</c:v>
                </c:pt>
                <c:pt idx="12610">
                  <c:v>-1.44472E-2</c:v>
                </c:pt>
                <c:pt idx="12611">
                  <c:v>-3.5239199999999998E-2</c:v>
                </c:pt>
                <c:pt idx="12612">
                  <c:v>-2.03886E-2</c:v>
                </c:pt>
                <c:pt idx="12613">
                  <c:v>-1.7523799999999999E-2</c:v>
                </c:pt>
                <c:pt idx="12614">
                  <c:v>-3.2615699999999999E-4</c:v>
                </c:pt>
                <c:pt idx="12615">
                  <c:v>-1.42097E-2</c:v>
                </c:pt>
                <c:pt idx="12616">
                  <c:v>-6.4363500000000004E-3</c:v>
                </c:pt>
                <c:pt idx="12617">
                  <c:v>-2.07624E-2</c:v>
                </c:pt>
                <c:pt idx="12618">
                  <c:v>-2.0447699999999999E-2</c:v>
                </c:pt>
                <c:pt idx="12619">
                  <c:v>-3.0822800000000001E-2</c:v>
                </c:pt>
                <c:pt idx="12620">
                  <c:v>-1.01519E-2</c:v>
                </c:pt>
                <c:pt idx="12621">
                  <c:v>-9.8657599999999995E-3</c:v>
                </c:pt>
                <c:pt idx="12622" formatCode="0.00E+00">
                  <c:v>-3.3633200000000002E-2</c:v>
                </c:pt>
                <c:pt idx="12623">
                  <c:v>-3.8988099999999998E-2</c:v>
                </c:pt>
                <c:pt idx="12624">
                  <c:v>-4.9371700000000003E-3</c:v>
                </c:pt>
                <c:pt idx="12625">
                  <c:v>-2.3555799999999999E-3</c:v>
                </c:pt>
                <c:pt idx="12626">
                  <c:v>-2.3842800000000001E-2</c:v>
                </c:pt>
                <c:pt idx="12627">
                  <c:v>-1.52178E-2</c:v>
                </c:pt>
                <c:pt idx="12628">
                  <c:v>-1.43518E-2</c:v>
                </c:pt>
                <c:pt idx="12629">
                  <c:v>-1.8013999999999999E-2</c:v>
                </c:pt>
                <c:pt idx="12630">
                  <c:v>-3.7712099999999998E-2</c:v>
                </c:pt>
                <c:pt idx="12631">
                  <c:v>-1.89953E-2</c:v>
                </c:pt>
                <c:pt idx="12632">
                  <c:v>-2.3716000000000001E-2</c:v>
                </c:pt>
                <c:pt idx="12633">
                  <c:v>-4.8570599999999998E-3</c:v>
                </c:pt>
                <c:pt idx="12634">
                  <c:v>-2.74925E-2</c:v>
                </c:pt>
                <c:pt idx="12635">
                  <c:v>8.3684899999999993E-3</c:v>
                </c:pt>
                <c:pt idx="12636">
                  <c:v>8.0118199999999994E-3</c:v>
                </c:pt>
                <c:pt idx="12637">
                  <c:v>-2.7839699999999998E-2</c:v>
                </c:pt>
                <c:pt idx="12638">
                  <c:v>-3.5560599999999998E-2</c:v>
                </c:pt>
                <c:pt idx="12639">
                  <c:v>-5.7210899999999999E-3</c:v>
                </c:pt>
                <c:pt idx="12640">
                  <c:v>-1.27621E-2</c:v>
                </c:pt>
                <c:pt idx="12641">
                  <c:v>-4.5516000000000001E-2</c:v>
                </c:pt>
                <c:pt idx="12642">
                  <c:v>-3.8789700000000003E-2</c:v>
                </c:pt>
                <c:pt idx="12643">
                  <c:v>-7.3776199999999997E-3</c:v>
                </c:pt>
                <c:pt idx="12644">
                  <c:v>-1.8109299999999998E-2</c:v>
                </c:pt>
                <c:pt idx="12645">
                  <c:v>-2.0179699999999998E-2</c:v>
                </c:pt>
                <c:pt idx="12646">
                  <c:v>-2.8867699999999999E-3</c:v>
                </c:pt>
                <c:pt idx="12647">
                  <c:v>-1.7452200000000001E-2</c:v>
                </c:pt>
                <c:pt idx="12648">
                  <c:v>-4.2181000000000003E-2</c:v>
                </c:pt>
                <c:pt idx="12649">
                  <c:v>-3.3142999999999999E-2</c:v>
                </c:pt>
                <c:pt idx="12650">
                  <c:v>-2.5692900000000001E-2</c:v>
                </c:pt>
                <c:pt idx="12651">
                  <c:v>-7.97462E-3</c:v>
                </c:pt>
                <c:pt idx="12652">
                  <c:v>-2.6992800000000001E-2</c:v>
                </c:pt>
                <c:pt idx="12653">
                  <c:v>-1.9529299999999999E-2</c:v>
                </c:pt>
                <c:pt idx="12654">
                  <c:v>-1.5655499999999999E-2</c:v>
                </c:pt>
                <c:pt idx="12655">
                  <c:v>-2.3388900000000001E-2</c:v>
                </c:pt>
                <c:pt idx="12656">
                  <c:v>-1.4992699999999999E-2</c:v>
                </c:pt>
                <c:pt idx="12657">
                  <c:v>-9.6883799999999999E-3</c:v>
                </c:pt>
                <c:pt idx="12658">
                  <c:v>-2.94933E-2</c:v>
                </c:pt>
                <c:pt idx="12659">
                  <c:v>-4.3238600000000002E-2</c:v>
                </c:pt>
                <c:pt idx="12660">
                  <c:v>-3.8896600000000003E-2</c:v>
                </c:pt>
                <c:pt idx="12661">
                  <c:v>-9.5529599999999992E-3</c:v>
                </c:pt>
                <c:pt idx="12662">
                  <c:v>-2.0558400000000001E-2</c:v>
                </c:pt>
                <c:pt idx="12663">
                  <c:v>-3.3050499999999997E-2</c:v>
                </c:pt>
                <c:pt idx="12664">
                  <c:v>-1.4493000000000001E-2</c:v>
                </c:pt>
                <c:pt idx="12665">
                  <c:v>-6.8740800000000003E-3</c:v>
                </c:pt>
                <c:pt idx="12666">
                  <c:v>-1.44405E-2</c:v>
                </c:pt>
                <c:pt idx="12667">
                  <c:v>-2.4655300000000002E-2</c:v>
                </c:pt>
                <c:pt idx="12668">
                  <c:v>-1.54877E-2</c:v>
                </c:pt>
                <c:pt idx="12669">
                  <c:v>-6.77204E-3</c:v>
                </c:pt>
                <c:pt idx="12670">
                  <c:v>-3.0449899999999998E-2</c:v>
                </c:pt>
                <c:pt idx="12671">
                  <c:v>-2.9808999999999999E-2</c:v>
                </c:pt>
                <c:pt idx="12672">
                  <c:v>-1.4342300000000001E-2</c:v>
                </c:pt>
                <c:pt idx="12673">
                  <c:v>-6.7625000000000003E-3</c:v>
                </c:pt>
                <c:pt idx="12674">
                  <c:v>-7.4729899999999997E-3</c:v>
                </c:pt>
                <c:pt idx="12675">
                  <c:v>2.6693300000000001E-3</c:v>
                </c:pt>
                <c:pt idx="12676">
                  <c:v>-1.36948E-2</c:v>
                </c:pt>
                <c:pt idx="12677">
                  <c:v>-1.0558100000000001E-2</c:v>
                </c:pt>
                <c:pt idx="12678">
                  <c:v>-1.7385500000000002E-2</c:v>
                </c:pt>
                <c:pt idx="12679">
                  <c:v>-3.79562E-3</c:v>
                </c:pt>
                <c:pt idx="12680">
                  <c:v>-6.9494200000000004E-3</c:v>
                </c:pt>
                <c:pt idx="12681">
                  <c:v>-1.13344E-2</c:v>
                </c:pt>
                <c:pt idx="12682">
                  <c:v>9.0274799999999992E-3</c:v>
                </c:pt>
                <c:pt idx="12683">
                  <c:v>2.10762E-4</c:v>
                </c:pt>
                <c:pt idx="12684">
                  <c:v>9.4156299999999995E-3</c:v>
                </c:pt>
                <c:pt idx="12685">
                  <c:v>-1.05066E-2</c:v>
                </c:pt>
                <c:pt idx="12686">
                  <c:v>-1.4384299999999999E-2</c:v>
                </c:pt>
                <c:pt idx="12687">
                  <c:v>-4.4870400000000003E-3</c:v>
                </c:pt>
                <c:pt idx="12688">
                  <c:v>-1.1634800000000001E-2</c:v>
                </c:pt>
                <c:pt idx="12689">
                  <c:v>-1.4507300000000001E-2</c:v>
                </c:pt>
                <c:pt idx="12690">
                  <c:v>2.59209E-3</c:v>
                </c:pt>
                <c:pt idx="12691">
                  <c:v>8.5878399999999994E-3</c:v>
                </c:pt>
                <c:pt idx="12692">
                  <c:v>7.3146799999999996E-3</c:v>
                </c:pt>
                <c:pt idx="12693">
                  <c:v>-2.5324800000000001E-2</c:v>
                </c:pt>
                <c:pt idx="12694">
                  <c:v>-1.8845600000000001E-2</c:v>
                </c:pt>
                <c:pt idx="12695">
                  <c:v>-8.8605899999999998E-3</c:v>
                </c:pt>
                <c:pt idx="12696">
                  <c:v>-4.8732799999999998E-4</c:v>
                </c:pt>
                <c:pt idx="12697">
                  <c:v>-3.47233E-3</c:v>
                </c:pt>
                <c:pt idx="12698">
                  <c:v>1.5883399999999999E-2</c:v>
                </c:pt>
                <c:pt idx="12699">
                  <c:v>-3.7574800000000002E-4</c:v>
                </c:pt>
                <c:pt idx="12700">
                  <c:v>-1.5010799999999999E-2</c:v>
                </c:pt>
                <c:pt idx="12701">
                  <c:v>-2.2597300000000001E-2</c:v>
                </c:pt>
                <c:pt idx="12702">
                  <c:v>-2.4004000000000001E-2</c:v>
                </c:pt>
                <c:pt idx="12703">
                  <c:v>-9.7789799999999996E-3</c:v>
                </c:pt>
                <c:pt idx="12704">
                  <c:v>-2.44055E-2</c:v>
                </c:pt>
                <c:pt idx="12705">
                  <c:v>-1.91612E-2</c:v>
                </c:pt>
                <c:pt idx="12706">
                  <c:v>-2.5761599999999999E-2</c:v>
                </c:pt>
                <c:pt idx="12707">
                  <c:v>-2.15511E-2</c:v>
                </c:pt>
                <c:pt idx="12708">
                  <c:v>-2.2319800000000001E-2</c:v>
                </c:pt>
                <c:pt idx="12709">
                  <c:v>-2.1874399999999999E-2</c:v>
                </c:pt>
                <c:pt idx="12710">
                  <c:v>-1.9110700000000001E-2</c:v>
                </c:pt>
                <c:pt idx="12711">
                  <c:v>-4.3152799999999998E-2</c:v>
                </c:pt>
                <c:pt idx="12712">
                  <c:v>-1.9909900000000001E-2</c:v>
                </c:pt>
                <c:pt idx="12713">
                  <c:v>-9.8428700000000001E-3</c:v>
                </c:pt>
                <c:pt idx="12714">
                  <c:v>-1.5398E-2</c:v>
                </c:pt>
                <c:pt idx="12715">
                  <c:v>-3.1145099999999998E-2</c:v>
                </c:pt>
                <c:pt idx="12716">
                  <c:v>-2.4800300000000001E-2</c:v>
                </c:pt>
                <c:pt idx="12717">
                  <c:v>-1.7504700000000002E-2</c:v>
                </c:pt>
                <c:pt idx="12718">
                  <c:v>-2.23007E-2</c:v>
                </c:pt>
                <c:pt idx="12719">
                  <c:v>-1.7551400000000002E-2</c:v>
                </c:pt>
                <c:pt idx="12720">
                  <c:v>1.71375E-2</c:v>
                </c:pt>
                <c:pt idx="12721">
                  <c:v>9.1381099999999996E-3</c:v>
                </c:pt>
                <c:pt idx="12722">
                  <c:v>-3.1340600000000003E-2</c:v>
                </c:pt>
                <c:pt idx="12723">
                  <c:v>-3.7362100000000002E-2</c:v>
                </c:pt>
                <c:pt idx="12724">
                  <c:v>-3.7984799999999999E-3</c:v>
                </c:pt>
                <c:pt idx="12725">
                  <c:v>1.5803299999999999E-2</c:v>
                </c:pt>
                <c:pt idx="12726">
                  <c:v>-7.7342999999999997E-4</c:v>
                </c:pt>
                <c:pt idx="12727">
                  <c:v>-1.2496E-2</c:v>
                </c:pt>
                <c:pt idx="12728">
                  <c:v>7.7409699999999998E-3</c:v>
                </c:pt>
                <c:pt idx="12729">
                  <c:v>-1.39999E-3</c:v>
                </c:pt>
                <c:pt idx="12730">
                  <c:v>-7.2345700000000001E-3</c:v>
                </c:pt>
                <c:pt idx="12731">
                  <c:v>-2.7265499999999999E-3</c:v>
                </c:pt>
                <c:pt idx="12732">
                  <c:v>3.6716500000000003E-4</c:v>
                </c:pt>
                <c:pt idx="12733">
                  <c:v>-2.036E-2</c:v>
                </c:pt>
                <c:pt idx="12734">
                  <c:v>-1.1191400000000001E-2</c:v>
                </c:pt>
                <c:pt idx="12735">
                  <c:v>5.6610100000000002E-3</c:v>
                </c:pt>
                <c:pt idx="12736">
                  <c:v>1.39084E-2</c:v>
                </c:pt>
                <c:pt idx="12737">
                  <c:v>9.9849699999999993E-3</c:v>
                </c:pt>
                <c:pt idx="12738">
                  <c:v>-9.6950500000000002E-3</c:v>
                </c:pt>
                <c:pt idx="12739">
                  <c:v>5.0086999999999996E-3</c:v>
                </c:pt>
                <c:pt idx="12740">
                  <c:v>4.33922E-4</c:v>
                </c:pt>
                <c:pt idx="12741">
                  <c:v>3.78036E-3</c:v>
                </c:pt>
                <c:pt idx="12742">
                  <c:v>-7.8992799999999998E-3</c:v>
                </c:pt>
                <c:pt idx="12743">
                  <c:v>1.28679E-2</c:v>
                </c:pt>
                <c:pt idx="12744">
                  <c:v>-3.1185200000000001E-3</c:v>
                </c:pt>
                <c:pt idx="12745">
                  <c:v>-2.01607E-3</c:v>
                </c:pt>
                <c:pt idx="12746">
                  <c:v>-3.6153800000000001E-3</c:v>
                </c:pt>
                <c:pt idx="12747">
                  <c:v>-1.27525E-2</c:v>
                </c:pt>
                <c:pt idx="12748">
                  <c:v>-1.48869E-3</c:v>
                </c:pt>
                <c:pt idx="12749">
                  <c:v>-5.4683700000000002E-3</c:v>
                </c:pt>
                <c:pt idx="12750">
                  <c:v>1.0107E-2</c:v>
                </c:pt>
                <c:pt idx="12751">
                  <c:v>-4.0435800000000001E-4</c:v>
                </c:pt>
                <c:pt idx="12752">
                  <c:v>1.2833600000000001E-2</c:v>
                </c:pt>
                <c:pt idx="12753">
                  <c:v>-1.0232E-2</c:v>
                </c:pt>
                <c:pt idx="12754">
                  <c:v>-3.23296E-3</c:v>
                </c:pt>
                <c:pt idx="12755">
                  <c:v>-6.4182300000000002E-4</c:v>
                </c:pt>
                <c:pt idx="12756">
                  <c:v>-2.8018000000000001E-2</c:v>
                </c:pt>
                <c:pt idx="12757">
                  <c:v>3.93677E-3</c:v>
                </c:pt>
                <c:pt idx="12758">
                  <c:v>1.71185E-3</c:v>
                </c:pt>
                <c:pt idx="12759">
                  <c:v>1.8646200000000002E-2</c:v>
                </c:pt>
                <c:pt idx="12760">
                  <c:v>2.1642700000000001E-2</c:v>
                </c:pt>
                <c:pt idx="12761">
                  <c:v>5.87368E-3</c:v>
                </c:pt>
                <c:pt idx="12762">
                  <c:v>-2.65789E-3</c:v>
                </c:pt>
                <c:pt idx="12763">
                  <c:v>-9.94015E-3</c:v>
                </c:pt>
                <c:pt idx="12764">
                  <c:v>-2.1153499999999999E-2</c:v>
                </c:pt>
                <c:pt idx="12765">
                  <c:v>4.4384000000000003E-3</c:v>
                </c:pt>
                <c:pt idx="12766">
                  <c:v>2.0102499999999999E-2</c:v>
                </c:pt>
                <c:pt idx="12767">
                  <c:v>2.1077200000000001E-2</c:v>
                </c:pt>
                <c:pt idx="12768">
                  <c:v>1.5803299999999999E-2</c:v>
                </c:pt>
                <c:pt idx="12769">
                  <c:v>1.8763499999999999E-2</c:v>
                </c:pt>
                <c:pt idx="12770">
                  <c:v>-1.4123899999999999E-3</c:v>
                </c:pt>
                <c:pt idx="12771">
                  <c:v>5.8069200000000001E-3</c:v>
                </c:pt>
                <c:pt idx="12772">
                  <c:v>6.3180900000000002E-3</c:v>
                </c:pt>
                <c:pt idx="12773">
                  <c:v>1.78099E-2</c:v>
                </c:pt>
                <c:pt idx="12774">
                  <c:v>2.1843000000000001E-2</c:v>
                </c:pt>
                <c:pt idx="12775">
                  <c:v>1.0194799999999999E-3</c:v>
                </c:pt>
                <c:pt idx="12776">
                  <c:v>1.0384600000000001E-2</c:v>
                </c:pt>
                <c:pt idx="12777">
                  <c:v>1.04113E-2</c:v>
                </c:pt>
                <c:pt idx="12778" formatCode="0.00E+00">
                  <c:v>7.5340300000000001E-5</c:v>
                </c:pt>
                <c:pt idx="12779">
                  <c:v>1.58348E-2</c:v>
                </c:pt>
                <c:pt idx="12780">
                  <c:v>1.7623900000000001E-2</c:v>
                </c:pt>
                <c:pt idx="12781">
                  <c:v>1.10703E-2</c:v>
                </c:pt>
                <c:pt idx="12782">
                  <c:v>8.0509199999999996E-3</c:v>
                </c:pt>
                <c:pt idx="12783">
                  <c:v>5.6028400000000004E-3</c:v>
                </c:pt>
                <c:pt idx="12784">
                  <c:v>8.8233900000000004E-3</c:v>
                </c:pt>
                <c:pt idx="12785">
                  <c:v>-1.2256599999999999E-2</c:v>
                </c:pt>
                <c:pt idx="12786">
                  <c:v>-8.1081399999999998E-3</c:v>
                </c:pt>
                <c:pt idx="12787">
                  <c:v>2.71769E-2</c:v>
                </c:pt>
                <c:pt idx="12788">
                  <c:v>2.07415E-2</c:v>
                </c:pt>
                <c:pt idx="12789">
                  <c:v>1.08938E-2</c:v>
                </c:pt>
                <c:pt idx="12790">
                  <c:v>8.7547299999999998E-4</c:v>
                </c:pt>
                <c:pt idx="12791">
                  <c:v>9.0446499999999996E-3</c:v>
                </c:pt>
                <c:pt idx="12792">
                  <c:v>-7.6103200000000003E-4</c:v>
                </c:pt>
                <c:pt idx="12793">
                  <c:v>-1.10817E-2</c:v>
                </c:pt>
                <c:pt idx="12794">
                  <c:v>-4.6691900000000001E-3</c:v>
                </c:pt>
                <c:pt idx="12795">
                  <c:v>-2.4223300000000001E-4</c:v>
                </c:pt>
                <c:pt idx="12796">
                  <c:v>2.8469999999999999E-2</c:v>
                </c:pt>
                <c:pt idx="12797">
                  <c:v>1.4072400000000001E-2</c:v>
                </c:pt>
                <c:pt idx="12798">
                  <c:v>2.9959699999999999E-2</c:v>
                </c:pt>
                <c:pt idx="12799">
                  <c:v>1.3548899999999999E-2</c:v>
                </c:pt>
                <c:pt idx="12800">
                  <c:v>5.4931600000000004E-3</c:v>
                </c:pt>
                <c:pt idx="12801">
                  <c:v>1.40266E-2</c:v>
                </c:pt>
                <c:pt idx="12802">
                  <c:v>1.0125200000000001E-2</c:v>
                </c:pt>
                <c:pt idx="12803">
                  <c:v>1.70755E-2</c:v>
                </c:pt>
                <c:pt idx="12804">
                  <c:v>2.1149600000000001E-2</c:v>
                </c:pt>
                <c:pt idx="12805">
                  <c:v>3.6559099999999997E-2</c:v>
                </c:pt>
                <c:pt idx="12806">
                  <c:v>1.76172E-2</c:v>
                </c:pt>
                <c:pt idx="12807">
                  <c:v>1.02472E-2</c:v>
                </c:pt>
                <c:pt idx="12808">
                  <c:v>5.0849900000000002E-3</c:v>
                </c:pt>
                <c:pt idx="12809">
                  <c:v>3.0786500000000001E-2</c:v>
                </c:pt>
                <c:pt idx="12810">
                  <c:v>3.0066499999999999E-2</c:v>
                </c:pt>
                <c:pt idx="12811">
                  <c:v>1.6037900000000001E-2</c:v>
                </c:pt>
                <c:pt idx="12812">
                  <c:v>4.5204199999999998E-3</c:v>
                </c:pt>
                <c:pt idx="12813">
                  <c:v>1.7564799999999998E-2</c:v>
                </c:pt>
                <c:pt idx="12814">
                  <c:v>2.5177000000000001E-4</c:v>
                </c:pt>
                <c:pt idx="12815">
                  <c:v>6.1321300000000004E-3</c:v>
                </c:pt>
                <c:pt idx="12816">
                  <c:v>1.20039E-2</c:v>
                </c:pt>
                <c:pt idx="12817">
                  <c:v>1.52254E-2</c:v>
                </c:pt>
                <c:pt idx="12818">
                  <c:v>4.2009400000000002E-3</c:v>
                </c:pt>
                <c:pt idx="12819">
                  <c:v>5.4788600000000003E-3</c:v>
                </c:pt>
                <c:pt idx="12820">
                  <c:v>-5.8746299999999998E-4</c:v>
                </c:pt>
                <c:pt idx="12821">
                  <c:v>7.9994200000000001E-3</c:v>
                </c:pt>
                <c:pt idx="12822">
                  <c:v>5.1307699999999998E-3</c:v>
                </c:pt>
                <c:pt idx="12823">
                  <c:v>-1.0157599999999999E-2</c:v>
                </c:pt>
                <c:pt idx="12824">
                  <c:v>-1.18055E-2</c:v>
                </c:pt>
                <c:pt idx="12825">
                  <c:v>-1.70107E-2</c:v>
                </c:pt>
                <c:pt idx="12826">
                  <c:v>6.4201400000000004E-3</c:v>
                </c:pt>
                <c:pt idx="12827">
                  <c:v>7.0772200000000004E-3</c:v>
                </c:pt>
                <c:pt idx="12828">
                  <c:v>1.2793499999999999E-2</c:v>
                </c:pt>
                <c:pt idx="12829">
                  <c:v>-2.2732700000000002E-2</c:v>
                </c:pt>
                <c:pt idx="12830">
                  <c:v>-1.21336E-2</c:v>
                </c:pt>
                <c:pt idx="12831">
                  <c:v>2.0685199999999999E-3</c:v>
                </c:pt>
                <c:pt idx="12832">
                  <c:v>3.0212400000000001E-3</c:v>
                </c:pt>
                <c:pt idx="12833">
                  <c:v>-1.6239199999999999E-2</c:v>
                </c:pt>
                <c:pt idx="12834">
                  <c:v>-8.0175400000000001E-3</c:v>
                </c:pt>
                <c:pt idx="12835">
                  <c:v>-7.5044600000000001E-3</c:v>
                </c:pt>
                <c:pt idx="12836">
                  <c:v>3.1766899999999998E-3</c:v>
                </c:pt>
                <c:pt idx="12837" formatCode="0.00E+00">
                  <c:v>4.7779099999999998E-3</c:v>
                </c:pt>
                <c:pt idx="12838">
                  <c:v>1.36242E-2</c:v>
                </c:pt>
                <c:pt idx="12839" formatCode="0.00E+00">
                  <c:v>-5.3634599999999996E-3</c:v>
                </c:pt>
                <c:pt idx="12840">
                  <c:v>-1.19305E-3</c:v>
                </c:pt>
                <c:pt idx="12841">
                  <c:v>1.4801E-3</c:v>
                </c:pt>
                <c:pt idx="12842">
                  <c:v>-1.3841600000000001E-2</c:v>
                </c:pt>
                <c:pt idx="12843">
                  <c:v>2.6903199999999999E-2</c:v>
                </c:pt>
                <c:pt idx="12844">
                  <c:v>2.1009400000000001E-2</c:v>
                </c:pt>
                <c:pt idx="12845">
                  <c:v>3.2352400000000003E-2</c:v>
                </c:pt>
                <c:pt idx="12846">
                  <c:v>7.82681E-3</c:v>
                </c:pt>
                <c:pt idx="12847">
                  <c:v>1.40343E-2</c:v>
                </c:pt>
                <c:pt idx="12848">
                  <c:v>1.28307E-2</c:v>
                </c:pt>
                <c:pt idx="12849">
                  <c:v>1.8035900000000001E-2</c:v>
                </c:pt>
                <c:pt idx="12850">
                  <c:v>2.49739E-2</c:v>
                </c:pt>
                <c:pt idx="12851">
                  <c:v>1.1255299999999999E-2</c:v>
                </c:pt>
                <c:pt idx="12852">
                  <c:v>1.7765E-2</c:v>
                </c:pt>
                <c:pt idx="12853">
                  <c:v>3.28846E-2</c:v>
                </c:pt>
                <c:pt idx="12854">
                  <c:v>2.4992899999999998E-2</c:v>
                </c:pt>
                <c:pt idx="12855">
                  <c:v>2.24514E-2</c:v>
                </c:pt>
                <c:pt idx="12856">
                  <c:v>2.35462E-3</c:v>
                </c:pt>
                <c:pt idx="12857">
                  <c:v>1.5341799999999999E-2</c:v>
                </c:pt>
                <c:pt idx="12858">
                  <c:v>4.2499500000000003E-2</c:v>
                </c:pt>
                <c:pt idx="12859">
                  <c:v>1.6793300000000001E-2</c:v>
                </c:pt>
                <c:pt idx="12860">
                  <c:v>2.1946899999999998E-2</c:v>
                </c:pt>
                <c:pt idx="12861">
                  <c:v>2.2948300000000001E-2</c:v>
                </c:pt>
                <c:pt idx="12862">
                  <c:v>3.4248399999999998E-2</c:v>
                </c:pt>
                <c:pt idx="12863">
                  <c:v>6.94847E-3</c:v>
                </c:pt>
                <c:pt idx="12864">
                  <c:v>2.21786E-2</c:v>
                </c:pt>
                <c:pt idx="12865">
                  <c:v>2.6677099999999999E-2</c:v>
                </c:pt>
                <c:pt idx="12866">
                  <c:v>2.38838E-2</c:v>
                </c:pt>
                <c:pt idx="12867">
                  <c:v>2.2470500000000001E-2</c:v>
                </c:pt>
                <c:pt idx="12868">
                  <c:v>2.1088599999999999E-2</c:v>
                </c:pt>
                <c:pt idx="12869">
                  <c:v>4.0815400000000002E-2</c:v>
                </c:pt>
                <c:pt idx="12870">
                  <c:v>3.2874100000000003E-2</c:v>
                </c:pt>
                <c:pt idx="12871">
                  <c:v>7.3890700000000002E-3</c:v>
                </c:pt>
                <c:pt idx="12872">
                  <c:v>2.6061999999999998E-2</c:v>
                </c:pt>
                <c:pt idx="12873">
                  <c:v>3.1992899999999998E-2</c:v>
                </c:pt>
                <c:pt idx="12874">
                  <c:v>2.9823300000000001E-2</c:v>
                </c:pt>
                <c:pt idx="12875">
                  <c:v>2.39925E-2</c:v>
                </c:pt>
                <c:pt idx="12876">
                  <c:v>3.03164E-2</c:v>
                </c:pt>
                <c:pt idx="12877">
                  <c:v>4.7251700000000001E-2</c:v>
                </c:pt>
                <c:pt idx="12878">
                  <c:v>3.1277699999999999E-2</c:v>
                </c:pt>
                <c:pt idx="12879">
                  <c:v>3.5043699999999997E-2</c:v>
                </c:pt>
                <c:pt idx="12880">
                  <c:v>3.9740600000000001E-2</c:v>
                </c:pt>
                <c:pt idx="12881">
                  <c:v>3.7455599999999999E-2</c:v>
                </c:pt>
                <c:pt idx="12882">
                  <c:v>2.5582299999999999E-2</c:v>
                </c:pt>
                <c:pt idx="12883">
                  <c:v>4.9133299999999996E-3</c:v>
                </c:pt>
                <c:pt idx="12884">
                  <c:v>2.2118599999999999E-2</c:v>
                </c:pt>
                <c:pt idx="12885">
                  <c:v>3.07102E-2</c:v>
                </c:pt>
                <c:pt idx="12886">
                  <c:v>3.1834599999999998E-2</c:v>
                </c:pt>
                <c:pt idx="12887">
                  <c:v>2.8731300000000001E-2</c:v>
                </c:pt>
                <c:pt idx="12888">
                  <c:v>1.9587500000000001E-2</c:v>
                </c:pt>
                <c:pt idx="12889">
                  <c:v>8.3322499999999994E-3</c:v>
                </c:pt>
                <c:pt idx="12890">
                  <c:v>1.8240900000000001E-2</c:v>
                </c:pt>
                <c:pt idx="12891">
                  <c:v>9.34982E-3</c:v>
                </c:pt>
                <c:pt idx="12892">
                  <c:v>1.5532499999999999E-2</c:v>
                </c:pt>
                <c:pt idx="12893">
                  <c:v>9.9182099999999994E-4</c:v>
                </c:pt>
                <c:pt idx="12894">
                  <c:v>5.5236800000000004E-3</c:v>
                </c:pt>
                <c:pt idx="12895">
                  <c:v>-3.8528400000000002E-3</c:v>
                </c:pt>
                <c:pt idx="12896">
                  <c:v>3.5280199999999998E-2</c:v>
                </c:pt>
                <c:pt idx="12897">
                  <c:v>3.1647700000000001E-2</c:v>
                </c:pt>
                <c:pt idx="12898">
                  <c:v>8.3894699999999996E-3</c:v>
                </c:pt>
                <c:pt idx="12899">
                  <c:v>-1.3351400000000001E-3</c:v>
                </c:pt>
                <c:pt idx="12900">
                  <c:v>-1.00231E-3</c:v>
                </c:pt>
                <c:pt idx="12901">
                  <c:v>1.1428799999999999E-2</c:v>
                </c:pt>
                <c:pt idx="12902">
                  <c:v>1.41125E-2</c:v>
                </c:pt>
                <c:pt idx="12903">
                  <c:v>2.0948399999999999E-2</c:v>
                </c:pt>
                <c:pt idx="12904">
                  <c:v>1.00727E-2</c:v>
                </c:pt>
                <c:pt idx="12905">
                  <c:v>1.22414E-2</c:v>
                </c:pt>
                <c:pt idx="12906">
                  <c:v>2.2878600000000001E-3</c:v>
                </c:pt>
                <c:pt idx="12907">
                  <c:v>5.4616899999999999E-3</c:v>
                </c:pt>
                <c:pt idx="12908">
                  <c:v>3.4157800000000002E-2</c:v>
                </c:pt>
                <c:pt idx="12909">
                  <c:v>1.0164299999999999E-2</c:v>
                </c:pt>
                <c:pt idx="12910">
                  <c:v>7.39479E-3</c:v>
                </c:pt>
                <c:pt idx="12911">
                  <c:v>4.9839000000000003E-3</c:v>
                </c:pt>
                <c:pt idx="12912">
                  <c:v>1.7134699999999999E-2</c:v>
                </c:pt>
                <c:pt idx="12913">
                  <c:v>1.78928E-2</c:v>
                </c:pt>
                <c:pt idx="12914">
                  <c:v>1.68734E-2</c:v>
                </c:pt>
                <c:pt idx="12915">
                  <c:v>1.2725800000000001E-2</c:v>
                </c:pt>
                <c:pt idx="12916">
                  <c:v>3.9949399999999998E-3</c:v>
                </c:pt>
                <c:pt idx="12917">
                  <c:v>2.3083699999999999E-2</c:v>
                </c:pt>
                <c:pt idx="12918">
                  <c:v>7.2250400000000003E-3</c:v>
                </c:pt>
                <c:pt idx="12919">
                  <c:v>2.8013199999999999E-2</c:v>
                </c:pt>
                <c:pt idx="12920">
                  <c:v>2.54126E-2</c:v>
                </c:pt>
                <c:pt idx="12921">
                  <c:v>1.1406899999999999E-2</c:v>
                </c:pt>
                <c:pt idx="12922">
                  <c:v>2.8573999999999999E-2</c:v>
                </c:pt>
                <c:pt idx="12923">
                  <c:v>1.6534799999999999E-2</c:v>
                </c:pt>
                <c:pt idx="12924">
                  <c:v>1.58558E-2</c:v>
                </c:pt>
                <c:pt idx="12925">
                  <c:v>2.44722E-2</c:v>
                </c:pt>
                <c:pt idx="12926">
                  <c:v>2.5301899999999999E-2</c:v>
                </c:pt>
                <c:pt idx="12927">
                  <c:v>1.9388200000000001E-2</c:v>
                </c:pt>
                <c:pt idx="12928">
                  <c:v>1.05343E-2</c:v>
                </c:pt>
                <c:pt idx="12929">
                  <c:v>1.0060299999999999E-2</c:v>
                </c:pt>
                <c:pt idx="12930">
                  <c:v>6.82068E-3</c:v>
                </c:pt>
                <c:pt idx="12931">
                  <c:v>1.8035900000000001E-2</c:v>
                </c:pt>
                <c:pt idx="12932">
                  <c:v>1.2889899999999999E-2</c:v>
                </c:pt>
                <c:pt idx="12933">
                  <c:v>2.23398E-2</c:v>
                </c:pt>
                <c:pt idx="12934">
                  <c:v>1.68705E-2</c:v>
                </c:pt>
                <c:pt idx="12935">
                  <c:v>-7.31754E-3</c:v>
                </c:pt>
                <c:pt idx="12936">
                  <c:v>2.4184199999999999E-2</c:v>
                </c:pt>
                <c:pt idx="12937">
                  <c:v>2.6272799999999999E-2</c:v>
                </c:pt>
                <c:pt idx="12938">
                  <c:v>1.9910799999999999E-2</c:v>
                </c:pt>
                <c:pt idx="12939">
                  <c:v>1.56212E-2</c:v>
                </c:pt>
                <c:pt idx="12940">
                  <c:v>2.3303000000000001E-2</c:v>
                </c:pt>
                <c:pt idx="12941">
                  <c:v>2.2712699999999999E-2</c:v>
                </c:pt>
                <c:pt idx="12942">
                  <c:v>1.2269E-2</c:v>
                </c:pt>
                <c:pt idx="12943" formatCode="0.00E+00">
                  <c:v>-5.43594E-5</c:v>
                </c:pt>
                <c:pt idx="12944">
                  <c:v>1.5896799999999999E-2</c:v>
                </c:pt>
                <c:pt idx="12945">
                  <c:v>8.3999599999999997E-3</c:v>
                </c:pt>
                <c:pt idx="12946">
                  <c:v>1.7143200000000001E-2</c:v>
                </c:pt>
                <c:pt idx="12947">
                  <c:v>3.4501999999999998E-2</c:v>
                </c:pt>
                <c:pt idx="12948">
                  <c:v>1.9047700000000001E-2</c:v>
                </c:pt>
                <c:pt idx="12949">
                  <c:v>2.3783700000000001E-2</c:v>
                </c:pt>
                <c:pt idx="12950">
                  <c:v>2.5653799999999999E-3</c:v>
                </c:pt>
                <c:pt idx="12951" formatCode="0.00E+00">
                  <c:v>8.8005099999999992E-3</c:v>
                </c:pt>
                <c:pt idx="12952">
                  <c:v>2.9182399999999999E-3</c:v>
                </c:pt>
                <c:pt idx="12953">
                  <c:v>9.5119499999999999E-3</c:v>
                </c:pt>
                <c:pt idx="12954">
                  <c:v>1.9306199999999999E-2</c:v>
                </c:pt>
                <c:pt idx="12955">
                  <c:v>2.47993E-2</c:v>
                </c:pt>
                <c:pt idx="12956">
                  <c:v>2.0025299999999999E-2</c:v>
                </c:pt>
                <c:pt idx="12957">
                  <c:v>1.9131700000000001E-2</c:v>
                </c:pt>
                <c:pt idx="12958">
                  <c:v>2.36998E-2</c:v>
                </c:pt>
                <c:pt idx="12959">
                  <c:v>1.20077E-2</c:v>
                </c:pt>
                <c:pt idx="12960">
                  <c:v>8.1214900000000003E-3</c:v>
                </c:pt>
                <c:pt idx="12961">
                  <c:v>2.8896299999999998E-3</c:v>
                </c:pt>
                <c:pt idx="12962">
                  <c:v>1.4511100000000001E-2</c:v>
                </c:pt>
                <c:pt idx="12963">
                  <c:v>3.8283299999999999E-2</c:v>
                </c:pt>
                <c:pt idx="12964">
                  <c:v>2.8999299999999999E-2</c:v>
                </c:pt>
                <c:pt idx="12965">
                  <c:v>3.8662000000000002E-2</c:v>
                </c:pt>
                <c:pt idx="12966">
                  <c:v>2.8426199999999999E-2</c:v>
                </c:pt>
                <c:pt idx="12967">
                  <c:v>3.4664199999999999E-2</c:v>
                </c:pt>
                <c:pt idx="12968">
                  <c:v>1.0326399999999999E-2</c:v>
                </c:pt>
                <c:pt idx="12969">
                  <c:v>1.4922100000000001E-2</c:v>
                </c:pt>
                <c:pt idx="12970">
                  <c:v>3.9513600000000003E-2</c:v>
                </c:pt>
                <c:pt idx="12971">
                  <c:v>3.5409000000000003E-2</c:v>
                </c:pt>
                <c:pt idx="12972">
                  <c:v>3.3687599999999998E-2</c:v>
                </c:pt>
                <c:pt idx="12973">
                  <c:v>2.57673E-2</c:v>
                </c:pt>
                <c:pt idx="12974">
                  <c:v>2.16551E-2</c:v>
                </c:pt>
                <c:pt idx="12975">
                  <c:v>3.6549600000000002E-2</c:v>
                </c:pt>
                <c:pt idx="12976">
                  <c:v>2.3961099999999999E-2</c:v>
                </c:pt>
                <c:pt idx="12977">
                  <c:v>3.0484199999999999E-2</c:v>
                </c:pt>
                <c:pt idx="12978">
                  <c:v>4.07E-2</c:v>
                </c:pt>
                <c:pt idx="12979">
                  <c:v>3.7024500000000002E-2</c:v>
                </c:pt>
                <c:pt idx="12980">
                  <c:v>4.2254399999999998E-2</c:v>
                </c:pt>
                <c:pt idx="12981">
                  <c:v>3.2247499999999998E-2</c:v>
                </c:pt>
                <c:pt idx="12982">
                  <c:v>2.03342E-2</c:v>
                </c:pt>
                <c:pt idx="12983">
                  <c:v>1.3953200000000001E-2</c:v>
                </c:pt>
                <c:pt idx="12984">
                  <c:v>9.4404199999999997E-3</c:v>
                </c:pt>
                <c:pt idx="12985">
                  <c:v>2.9149100000000001E-2</c:v>
                </c:pt>
                <c:pt idx="12986">
                  <c:v>3.5422299999999997E-2</c:v>
                </c:pt>
                <c:pt idx="12987">
                  <c:v>3.5507200000000003E-2</c:v>
                </c:pt>
                <c:pt idx="12988">
                  <c:v>4.2095199999999999E-2</c:v>
                </c:pt>
                <c:pt idx="12989">
                  <c:v>2.0755800000000001E-2</c:v>
                </c:pt>
                <c:pt idx="12990">
                  <c:v>3.02324E-2</c:v>
                </c:pt>
                <c:pt idx="12991">
                  <c:v>3.95679E-3</c:v>
                </c:pt>
                <c:pt idx="12992">
                  <c:v>1.53379E-2</c:v>
                </c:pt>
                <c:pt idx="12993">
                  <c:v>1.70603E-2</c:v>
                </c:pt>
                <c:pt idx="12994">
                  <c:v>1.6419400000000001E-2</c:v>
                </c:pt>
                <c:pt idx="12995">
                  <c:v>2.9433299999999999E-2</c:v>
                </c:pt>
                <c:pt idx="12996">
                  <c:v>2.16703E-2</c:v>
                </c:pt>
                <c:pt idx="12997">
                  <c:v>1.53837E-2</c:v>
                </c:pt>
                <c:pt idx="12998">
                  <c:v>6.7758599999999999E-3</c:v>
                </c:pt>
                <c:pt idx="12999">
                  <c:v>7.7609999999999997E-3</c:v>
                </c:pt>
                <c:pt idx="13000">
                  <c:v>6.0854000000000004E-3</c:v>
                </c:pt>
                <c:pt idx="13001">
                  <c:v>9.8457300000000005E-3</c:v>
                </c:pt>
                <c:pt idx="13002">
                  <c:v>7.8153600000000004E-3</c:v>
                </c:pt>
                <c:pt idx="13003">
                  <c:v>1.8386799999999998E-2</c:v>
                </c:pt>
                <c:pt idx="13004">
                  <c:v>1.48983E-2</c:v>
                </c:pt>
                <c:pt idx="13005">
                  <c:v>5.2795400000000001E-3</c:v>
                </c:pt>
                <c:pt idx="13006">
                  <c:v>3.4789999999999999E-3</c:v>
                </c:pt>
                <c:pt idx="13007">
                  <c:v>-1.5735600000000001E-3</c:v>
                </c:pt>
                <c:pt idx="13008">
                  <c:v>7.1744900000000004E-3</c:v>
                </c:pt>
                <c:pt idx="13009">
                  <c:v>9.4165800000000008E-3</c:v>
                </c:pt>
                <c:pt idx="13010">
                  <c:v>2.3256300000000001E-2</c:v>
                </c:pt>
                <c:pt idx="13011">
                  <c:v>2.2139499999999999E-2</c:v>
                </c:pt>
                <c:pt idx="13012">
                  <c:v>2.2345500000000001E-2</c:v>
                </c:pt>
                <c:pt idx="13013">
                  <c:v>7.2402999999999999E-3</c:v>
                </c:pt>
                <c:pt idx="13014">
                  <c:v>4.2915299999999999E-4</c:v>
                </c:pt>
                <c:pt idx="13015">
                  <c:v>8.35609E-3</c:v>
                </c:pt>
                <c:pt idx="13016">
                  <c:v>8.4123600000000007E-3</c:v>
                </c:pt>
                <c:pt idx="13017">
                  <c:v>2.2667900000000001E-2</c:v>
                </c:pt>
                <c:pt idx="13018">
                  <c:v>2.4217599999999999E-2</c:v>
                </c:pt>
                <c:pt idx="13019">
                  <c:v>1.01099E-2</c:v>
                </c:pt>
                <c:pt idx="13020">
                  <c:v>4.7149699999999998E-3</c:v>
                </c:pt>
                <c:pt idx="13021">
                  <c:v>-1.0232900000000001E-3</c:v>
                </c:pt>
                <c:pt idx="13022">
                  <c:v>3.8051600000000001E-4</c:v>
                </c:pt>
                <c:pt idx="13023">
                  <c:v>1.2302400000000001E-3</c:v>
                </c:pt>
                <c:pt idx="13024">
                  <c:v>-3.8928999999999999E-3</c:v>
                </c:pt>
                <c:pt idx="13025">
                  <c:v>-4.3115599999999999E-3</c:v>
                </c:pt>
                <c:pt idx="13026">
                  <c:v>1.7520899999999999E-2</c:v>
                </c:pt>
                <c:pt idx="13027">
                  <c:v>1.26076E-2</c:v>
                </c:pt>
                <c:pt idx="13028">
                  <c:v>2.99644E-3</c:v>
                </c:pt>
                <c:pt idx="13029">
                  <c:v>1.23806E-2</c:v>
                </c:pt>
                <c:pt idx="13030">
                  <c:v>-9.14097E-3</c:v>
                </c:pt>
                <c:pt idx="13031">
                  <c:v>4.9781800000000002E-4</c:v>
                </c:pt>
                <c:pt idx="13032">
                  <c:v>-4.9056999999999998E-3</c:v>
                </c:pt>
                <c:pt idx="13033">
                  <c:v>1.1698699999999999E-2</c:v>
                </c:pt>
                <c:pt idx="13034">
                  <c:v>1.37482E-2</c:v>
                </c:pt>
                <c:pt idx="13035">
                  <c:v>1.5062300000000001E-2</c:v>
                </c:pt>
                <c:pt idx="13036">
                  <c:v>-2.9277799999999999E-4</c:v>
                </c:pt>
                <c:pt idx="13037">
                  <c:v>-9.3936900000000001E-4</c:v>
                </c:pt>
                <c:pt idx="13038">
                  <c:v>2.1633099999999999E-2</c:v>
                </c:pt>
                <c:pt idx="13039">
                  <c:v>-1.52588E-4</c:v>
                </c:pt>
                <c:pt idx="13040">
                  <c:v>-1.42221E-2</c:v>
                </c:pt>
                <c:pt idx="13041">
                  <c:v>1.5184400000000001E-2</c:v>
                </c:pt>
                <c:pt idx="13042">
                  <c:v>9.5195799999999997E-3</c:v>
                </c:pt>
                <c:pt idx="13043">
                  <c:v>2.14453E-2</c:v>
                </c:pt>
                <c:pt idx="13044">
                  <c:v>-5.8479300000000003E-3</c:v>
                </c:pt>
                <c:pt idx="13045">
                  <c:v>-1.67017E-2</c:v>
                </c:pt>
                <c:pt idx="13046">
                  <c:v>7.1029700000000001E-3</c:v>
                </c:pt>
                <c:pt idx="13047">
                  <c:v>-1.7871899999999999E-3</c:v>
                </c:pt>
                <c:pt idx="13048">
                  <c:v>1.54228E-2</c:v>
                </c:pt>
                <c:pt idx="13049">
                  <c:v>1.7640099999999999E-2</c:v>
                </c:pt>
                <c:pt idx="13050">
                  <c:v>1.5187300000000001E-2</c:v>
                </c:pt>
                <c:pt idx="13051">
                  <c:v>-6.5364799999999999E-3</c:v>
                </c:pt>
                <c:pt idx="13052">
                  <c:v>-7.3003800000000004E-3</c:v>
                </c:pt>
                <c:pt idx="13053">
                  <c:v>-6.3810300000000002E-3</c:v>
                </c:pt>
                <c:pt idx="13054">
                  <c:v>-8.5020100000000008E-3</c:v>
                </c:pt>
                <c:pt idx="13055">
                  <c:v>1.2455900000000001E-2</c:v>
                </c:pt>
                <c:pt idx="13056">
                  <c:v>-8.9740800000000004E-4</c:v>
                </c:pt>
                <c:pt idx="13057">
                  <c:v>-2.35558E-4</c:v>
                </c:pt>
                <c:pt idx="13058">
                  <c:v>1.7976800000000001E-3</c:v>
                </c:pt>
                <c:pt idx="13059">
                  <c:v>9.0503700000000003E-4</c:v>
                </c:pt>
                <c:pt idx="13060">
                  <c:v>-1.45521E-2</c:v>
                </c:pt>
                <c:pt idx="13061">
                  <c:v>-2.1836299999999999E-2</c:v>
                </c:pt>
                <c:pt idx="13062">
                  <c:v>-1.09243E-2</c:v>
                </c:pt>
                <c:pt idx="13063">
                  <c:v>-1.8096000000000001E-2</c:v>
                </c:pt>
                <c:pt idx="13064">
                  <c:v>7.6579999999999997E-4</c:v>
                </c:pt>
                <c:pt idx="13065">
                  <c:v>-1.0862399999999999E-2</c:v>
                </c:pt>
                <c:pt idx="13066">
                  <c:v>-7.5607299999999999E-3</c:v>
                </c:pt>
                <c:pt idx="13067">
                  <c:v>-1.1670099999999999E-2</c:v>
                </c:pt>
                <c:pt idx="13068">
                  <c:v>-2.41947E-2</c:v>
                </c:pt>
                <c:pt idx="13069">
                  <c:v>-1.14956E-2</c:v>
                </c:pt>
                <c:pt idx="13070">
                  <c:v>-1.04733E-2</c:v>
                </c:pt>
                <c:pt idx="13071">
                  <c:v>-2.1106699999999999E-2</c:v>
                </c:pt>
                <c:pt idx="13072">
                  <c:v>-1.40181E-2</c:v>
                </c:pt>
                <c:pt idx="13073">
                  <c:v>4.7588300000000002E-4</c:v>
                </c:pt>
                <c:pt idx="13074">
                  <c:v>3.5285900000000002E-4</c:v>
                </c:pt>
                <c:pt idx="13075">
                  <c:v>-8.7928799999999999E-4</c:v>
                </c:pt>
                <c:pt idx="13076">
                  <c:v>6.91414E-3</c:v>
                </c:pt>
                <c:pt idx="13077">
                  <c:v>-7.12395E-4</c:v>
                </c:pt>
                <c:pt idx="13078">
                  <c:v>-5.0878499999999997E-3</c:v>
                </c:pt>
                <c:pt idx="13079">
                  <c:v>-1.25895E-2</c:v>
                </c:pt>
                <c:pt idx="13080">
                  <c:v>2.3069399999999999E-3</c:v>
                </c:pt>
                <c:pt idx="13081">
                  <c:v>-4.282E-4</c:v>
                </c:pt>
                <c:pt idx="13082">
                  <c:v>9.9782900000000008E-3</c:v>
                </c:pt>
                <c:pt idx="13083">
                  <c:v>5.15366E-3</c:v>
                </c:pt>
                <c:pt idx="13084">
                  <c:v>-1.0377900000000001E-2</c:v>
                </c:pt>
                <c:pt idx="13085">
                  <c:v>-1.66578E-2</c:v>
                </c:pt>
                <c:pt idx="13086">
                  <c:v>-1.93481E-2</c:v>
                </c:pt>
                <c:pt idx="13087">
                  <c:v>-4.0197399999999999E-3</c:v>
                </c:pt>
                <c:pt idx="13088">
                  <c:v>9.5119499999999999E-3</c:v>
                </c:pt>
                <c:pt idx="13089">
                  <c:v>1.1742600000000001E-2</c:v>
                </c:pt>
                <c:pt idx="13090">
                  <c:v>-1.6841899999999999E-3</c:v>
                </c:pt>
                <c:pt idx="13091">
                  <c:v>-8.6669899999999994E-3</c:v>
                </c:pt>
                <c:pt idx="13092">
                  <c:v>-2.1479600000000001E-2</c:v>
                </c:pt>
                <c:pt idx="13093">
                  <c:v>-9.1552699999999996E-4</c:v>
                </c:pt>
                <c:pt idx="13094">
                  <c:v>-2.0389600000000001E-2</c:v>
                </c:pt>
                <c:pt idx="13095">
                  <c:v>-1.5106200000000001E-3</c:v>
                </c:pt>
                <c:pt idx="13096">
                  <c:v>1.40038E-2</c:v>
                </c:pt>
                <c:pt idx="13097">
                  <c:v>2.1123900000000001E-2</c:v>
                </c:pt>
                <c:pt idx="13098">
                  <c:v>3.4208300000000001E-3</c:v>
                </c:pt>
                <c:pt idx="13099">
                  <c:v>-1.87397E-3</c:v>
                </c:pt>
                <c:pt idx="13100">
                  <c:v>1.1742600000000001E-2</c:v>
                </c:pt>
                <c:pt idx="13101">
                  <c:v>4.4632E-4</c:v>
                </c:pt>
                <c:pt idx="13102">
                  <c:v>1.3818700000000001E-3</c:v>
                </c:pt>
                <c:pt idx="13103">
                  <c:v>-7.3842999999999999E-3</c:v>
                </c:pt>
                <c:pt idx="13104">
                  <c:v>1.6407999999999999E-2</c:v>
                </c:pt>
                <c:pt idx="13105">
                  <c:v>-1.0433199999999999E-3</c:v>
                </c:pt>
                <c:pt idx="13106">
                  <c:v>-6.2942499999999997E-4</c:v>
                </c:pt>
                <c:pt idx="13107">
                  <c:v>-3.41129E-3</c:v>
                </c:pt>
                <c:pt idx="13108">
                  <c:v>-6.8683599999999996E-3</c:v>
                </c:pt>
                <c:pt idx="13109">
                  <c:v>1.5449499999999999E-4</c:v>
                </c:pt>
                <c:pt idx="13110">
                  <c:v>9.5577200000000005E-3</c:v>
                </c:pt>
                <c:pt idx="13111">
                  <c:v>-3.5753299999999998E-3</c:v>
                </c:pt>
                <c:pt idx="13112">
                  <c:v>3.8023000000000002E-3</c:v>
                </c:pt>
                <c:pt idx="13113">
                  <c:v>-1.09081E-2</c:v>
                </c:pt>
                <c:pt idx="13114">
                  <c:v>-1.81808E-2</c:v>
                </c:pt>
                <c:pt idx="13115">
                  <c:v>-5.3920699999999997E-3</c:v>
                </c:pt>
                <c:pt idx="13116">
                  <c:v>-7.3194499999999999E-3</c:v>
                </c:pt>
                <c:pt idx="13117">
                  <c:v>7.6065100000000004E-3</c:v>
                </c:pt>
                <c:pt idx="13118">
                  <c:v>1.2995700000000001E-2</c:v>
                </c:pt>
                <c:pt idx="13119">
                  <c:v>-9.8676700000000003E-3</c:v>
                </c:pt>
                <c:pt idx="13120">
                  <c:v>7.9250299999999996E-4</c:v>
                </c:pt>
                <c:pt idx="13121">
                  <c:v>-1.8308600000000001E-2</c:v>
                </c:pt>
                <c:pt idx="13122">
                  <c:v>2.13051E-3</c:v>
                </c:pt>
                <c:pt idx="13123">
                  <c:v>3.8642899999999998E-3</c:v>
                </c:pt>
                <c:pt idx="13124">
                  <c:v>-7.6217699999999999E-3</c:v>
                </c:pt>
                <c:pt idx="13125">
                  <c:v>-9.1457400000000003E-4</c:v>
                </c:pt>
                <c:pt idx="13126">
                  <c:v>-4.7874500000000004E-3</c:v>
                </c:pt>
                <c:pt idx="13127">
                  <c:v>1.6365100000000001E-3</c:v>
                </c:pt>
                <c:pt idx="13128">
                  <c:v>-7.0886600000000001E-3</c:v>
                </c:pt>
                <c:pt idx="13129">
                  <c:v>3.9081599999999999E-3</c:v>
                </c:pt>
                <c:pt idx="13130">
                  <c:v>-1.22671E-2</c:v>
                </c:pt>
                <c:pt idx="13131">
                  <c:v>-3.0262000000000001E-2</c:v>
                </c:pt>
                <c:pt idx="13132">
                  <c:v>-1.3830200000000001E-2</c:v>
                </c:pt>
                <c:pt idx="13133">
                  <c:v>-5.6734100000000003E-3</c:v>
                </c:pt>
                <c:pt idx="13134">
                  <c:v>-8.8634500000000001E-3</c:v>
                </c:pt>
                <c:pt idx="13135">
                  <c:v>7.3337599999999999E-4</c:v>
                </c:pt>
                <c:pt idx="13136">
                  <c:v>6.8645499999999996E-3</c:v>
                </c:pt>
                <c:pt idx="13137">
                  <c:v>-9.76753E-3</c:v>
                </c:pt>
                <c:pt idx="13138">
                  <c:v>-1.54171E-2</c:v>
                </c:pt>
                <c:pt idx="13139">
                  <c:v>-2.0755800000000001E-2</c:v>
                </c:pt>
                <c:pt idx="13140">
                  <c:v>-2.47011E-2</c:v>
                </c:pt>
                <c:pt idx="13141">
                  <c:v>-1.4220200000000001E-2</c:v>
                </c:pt>
                <c:pt idx="13142">
                  <c:v>-2.15015E-2</c:v>
                </c:pt>
                <c:pt idx="13143">
                  <c:v>-1.09262E-2</c:v>
                </c:pt>
                <c:pt idx="13144">
                  <c:v>-2.0713800000000001E-2</c:v>
                </c:pt>
                <c:pt idx="13145">
                  <c:v>-9.6197100000000001E-3</c:v>
                </c:pt>
                <c:pt idx="13146">
                  <c:v>-6.8464299999999997E-3</c:v>
                </c:pt>
                <c:pt idx="13147">
                  <c:v>-7.5807599999999998E-3</c:v>
                </c:pt>
                <c:pt idx="13148">
                  <c:v>-7.6112699999999998E-3</c:v>
                </c:pt>
                <c:pt idx="13149">
                  <c:v>-1.13144E-2</c:v>
                </c:pt>
                <c:pt idx="13150">
                  <c:v>-1.0452300000000001E-3</c:v>
                </c:pt>
                <c:pt idx="13151">
                  <c:v>-1.8317199999999999E-2</c:v>
                </c:pt>
                <c:pt idx="13152">
                  <c:v>-1.14574E-2</c:v>
                </c:pt>
                <c:pt idx="13153">
                  <c:v>-1.2692500000000001E-2</c:v>
                </c:pt>
                <c:pt idx="13154">
                  <c:v>2.8095199999999998E-3</c:v>
                </c:pt>
                <c:pt idx="13155">
                  <c:v>-1.36642E-2</c:v>
                </c:pt>
                <c:pt idx="13156">
                  <c:v>-1.17617E-2</c:v>
                </c:pt>
                <c:pt idx="13157">
                  <c:v>-1.09911E-2</c:v>
                </c:pt>
                <c:pt idx="13158">
                  <c:v>-1.91221E-2</c:v>
                </c:pt>
                <c:pt idx="13159">
                  <c:v>3.5696E-3</c:v>
                </c:pt>
                <c:pt idx="13160">
                  <c:v>-1.5740400000000002E-2</c:v>
                </c:pt>
                <c:pt idx="13161">
                  <c:v>-1.47505E-2</c:v>
                </c:pt>
                <c:pt idx="13162">
                  <c:v>-2.36473E-2</c:v>
                </c:pt>
                <c:pt idx="13163">
                  <c:v>-4.5747799999999996E-3</c:v>
                </c:pt>
                <c:pt idx="13164">
                  <c:v>-2.5067300000000001E-2</c:v>
                </c:pt>
                <c:pt idx="13165">
                  <c:v>-1.7059299999999999E-2</c:v>
                </c:pt>
                <c:pt idx="13166">
                  <c:v>-2.6378599999999999E-2</c:v>
                </c:pt>
                <c:pt idx="13167">
                  <c:v>-1.36366E-2</c:v>
                </c:pt>
                <c:pt idx="13168">
                  <c:v>-2.58398E-2</c:v>
                </c:pt>
                <c:pt idx="13169">
                  <c:v>-1.31559E-2</c:v>
                </c:pt>
                <c:pt idx="13170">
                  <c:v>-1.4669400000000001E-2</c:v>
                </c:pt>
                <c:pt idx="13171">
                  <c:v>-2.0997999999999999E-2</c:v>
                </c:pt>
                <c:pt idx="13172">
                  <c:v>-3.07341E-2</c:v>
                </c:pt>
                <c:pt idx="13173">
                  <c:v>-3.8651499999999998E-2</c:v>
                </c:pt>
                <c:pt idx="13174">
                  <c:v>-2.3052199999999998E-2</c:v>
                </c:pt>
                <c:pt idx="13175">
                  <c:v>-3.1838400000000003E-2</c:v>
                </c:pt>
                <c:pt idx="13176">
                  <c:v>-3.1419799999999998E-2</c:v>
                </c:pt>
                <c:pt idx="13177">
                  <c:v>-3.2736800000000003E-2</c:v>
                </c:pt>
                <c:pt idx="13178">
                  <c:v>-3.4300799999999999E-2</c:v>
                </c:pt>
                <c:pt idx="13179">
                  <c:v>-3.0246700000000001E-2</c:v>
                </c:pt>
                <c:pt idx="13180">
                  <c:v>-3.6740299999999997E-2</c:v>
                </c:pt>
                <c:pt idx="13181">
                  <c:v>-3.0935299999999999E-2</c:v>
                </c:pt>
                <c:pt idx="13182">
                  <c:v>-2.2045100000000002E-2</c:v>
                </c:pt>
                <c:pt idx="13183">
                  <c:v>-4.4394500000000003E-2</c:v>
                </c:pt>
                <c:pt idx="13184">
                  <c:v>-4.29106E-2</c:v>
                </c:pt>
                <c:pt idx="13185">
                  <c:v>-2.22721E-2</c:v>
                </c:pt>
                <c:pt idx="13186">
                  <c:v>-3.3890700000000003E-2</c:v>
                </c:pt>
                <c:pt idx="13187">
                  <c:v>-2.8928800000000001E-2</c:v>
                </c:pt>
                <c:pt idx="13188">
                  <c:v>-3.866E-2</c:v>
                </c:pt>
                <c:pt idx="13189">
                  <c:v>-3.6769900000000001E-2</c:v>
                </c:pt>
                <c:pt idx="13190">
                  <c:v>-3.18699E-2</c:v>
                </c:pt>
                <c:pt idx="13191">
                  <c:v>-2.8696099999999999E-2</c:v>
                </c:pt>
                <c:pt idx="13192">
                  <c:v>-2.2254900000000001E-2</c:v>
                </c:pt>
                <c:pt idx="13193">
                  <c:v>-1.38855E-2</c:v>
                </c:pt>
                <c:pt idx="13194">
                  <c:v>-2.8494800000000001E-2</c:v>
                </c:pt>
                <c:pt idx="13195">
                  <c:v>-4.4456500000000003E-2</c:v>
                </c:pt>
                <c:pt idx="13196">
                  <c:v>-2.7346599999999999E-2</c:v>
                </c:pt>
                <c:pt idx="13197">
                  <c:v>-1.6973499999999999E-2</c:v>
                </c:pt>
                <c:pt idx="13198">
                  <c:v>-2.0206499999999999E-2</c:v>
                </c:pt>
                <c:pt idx="13199">
                  <c:v>-1.3052899999999999E-2</c:v>
                </c:pt>
                <c:pt idx="13200">
                  <c:v>-2.2096600000000001E-2</c:v>
                </c:pt>
                <c:pt idx="13201">
                  <c:v>-2.9167200000000001E-2</c:v>
                </c:pt>
                <c:pt idx="13202">
                  <c:v>-2.8539700000000001E-2</c:v>
                </c:pt>
                <c:pt idx="13203">
                  <c:v>-8.7032299999999993E-3</c:v>
                </c:pt>
                <c:pt idx="13204">
                  <c:v>-2.9983499999999999E-3</c:v>
                </c:pt>
                <c:pt idx="13205">
                  <c:v>-2.1916399999999999E-2</c:v>
                </c:pt>
                <c:pt idx="13206">
                  <c:v>-1.90525E-2</c:v>
                </c:pt>
                <c:pt idx="13207">
                  <c:v>-2.5609E-2</c:v>
                </c:pt>
                <c:pt idx="13208">
                  <c:v>-1.40219E-2</c:v>
                </c:pt>
                <c:pt idx="13209">
                  <c:v>-8.6784399999999999E-4</c:v>
                </c:pt>
                <c:pt idx="13210">
                  <c:v>-1.08252E-2</c:v>
                </c:pt>
                <c:pt idx="13211">
                  <c:v>-5.6333499999999996E-3</c:v>
                </c:pt>
                <c:pt idx="13212">
                  <c:v>-6.1178200000000004E-3</c:v>
                </c:pt>
                <c:pt idx="13213">
                  <c:v>-2.27785E-2</c:v>
                </c:pt>
                <c:pt idx="13214">
                  <c:v>-3.87573E-3</c:v>
                </c:pt>
                <c:pt idx="13215">
                  <c:v>-2.0926500000000001E-2</c:v>
                </c:pt>
                <c:pt idx="13216">
                  <c:v>-2.8295500000000001E-3</c:v>
                </c:pt>
                <c:pt idx="13217">
                  <c:v>-7.84492E-3</c:v>
                </c:pt>
                <c:pt idx="13218">
                  <c:v>-1.3117800000000001E-2</c:v>
                </c:pt>
                <c:pt idx="13219">
                  <c:v>4.13132E-3</c:v>
                </c:pt>
                <c:pt idx="13220">
                  <c:v>-1.72596E-2</c:v>
                </c:pt>
                <c:pt idx="13221">
                  <c:v>-5.4550199999999997E-3</c:v>
                </c:pt>
                <c:pt idx="13222">
                  <c:v>-1.9261400000000001E-2</c:v>
                </c:pt>
                <c:pt idx="13223">
                  <c:v>9.2792500000000002E-4</c:v>
                </c:pt>
                <c:pt idx="13224">
                  <c:v>-2.0465899999999999E-2</c:v>
                </c:pt>
                <c:pt idx="13225">
                  <c:v>-1.5727000000000001E-2</c:v>
                </c:pt>
                <c:pt idx="13226">
                  <c:v>-9.6216200000000009E-3</c:v>
                </c:pt>
                <c:pt idx="13227">
                  <c:v>-4.6920800000000004E-3</c:v>
                </c:pt>
                <c:pt idx="13228">
                  <c:v>-1.9469299999999998E-2</c:v>
                </c:pt>
                <c:pt idx="13229">
                  <c:v>-1.2022E-2</c:v>
                </c:pt>
                <c:pt idx="13230">
                  <c:v>-8.2368900000000002E-3</c:v>
                </c:pt>
                <c:pt idx="13231">
                  <c:v>-1.66397E-2</c:v>
                </c:pt>
                <c:pt idx="13232">
                  <c:v>-6.1721800000000002E-3</c:v>
                </c:pt>
                <c:pt idx="13233">
                  <c:v>-1.7896700000000001E-2</c:v>
                </c:pt>
                <c:pt idx="13234">
                  <c:v>5.8536500000000002E-3</c:v>
                </c:pt>
                <c:pt idx="13235">
                  <c:v>-1.3894999999999999E-2</c:v>
                </c:pt>
                <c:pt idx="13236">
                  <c:v>-1.20077E-2</c:v>
                </c:pt>
                <c:pt idx="13237">
                  <c:v>-1.0891E-3</c:v>
                </c:pt>
                <c:pt idx="13238">
                  <c:v>-1.3027199999999999E-2</c:v>
                </c:pt>
                <c:pt idx="13239">
                  <c:v>-1.7613400000000001E-2</c:v>
                </c:pt>
                <c:pt idx="13240">
                  <c:v>-2.5301000000000001E-2</c:v>
                </c:pt>
                <c:pt idx="13241">
                  <c:v>-1.80559E-2</c:v>
                </c:pt>
                <c:pt idx="13242">
                  <c:v>-1.47495E-2</c:v>
                </c:pt>
                <c:pt idx="13243">
                  <c:v>-2.1987E-2</c:v>
                </c:pt>
                <c:pt idx="13244">
                  <c:v>-3.0553799999999999E-2</c:v>
                </c:pt>
                <c:pt idx="13245">
                  <c:v>-1.8540399999999999E-2</c:v>
                </c:pt>
                <c:pt idx="13246">
                  <c:v>-2.05936E-2</c:v>
                </c:pt>
                <c:pt idx="13247">
                  <c:v>-1.71223E-2</c:v>
                </c:pt>
                <c:pt idx="13248">
                  <c:v>-9.9716200000000005E-3</c:v>
                </c:pt>
                <c:pt idx="13249">
                  <c:v>-9.3908299999999993E-3</c:v>
                </c:pt>
                <c:pt idx="13250">
                  <c:v>-2.22206E-2</c:v>
                </c:pt>
                <c:pt idx="13251">
                  <c:v>-4.0983199999999997E-2</c:v>
                </c:pt>
                <c:pt idx="13252">
                  <c:v>-2.6640899999999999E-2</c:v>
                </c:pt>
                <c:pt idx="13253">
                  <c:v>-2.9837599999999999E-2</c:v>
                </c:pt>
                <c:pt idx="13254">
                  <c:v>-2.8962100000000001E-2</c:v>
                </c:pt>
                <c:pt idx="13255">
                  <c:v>-2.3978200000000002E-2</c:v>
                </c:pt>
                <c:pt idx="13256">
                  <c:v>-1.44796E-2</c:v>
                </c:pt>
                <c:pt idx="13257">
                  <c:v>-2.3086499999999999E-2</c:v>
                </c:pt>
                <c:pt idx="13258">
                  <c:v>-2.3205799999999999E-2</c:v>
                </c:pt>
                <c:pt idx="13259">
                  <c:v>-1.31521E-2</c:v>
                </c:pt>
                <c:pt idx="13260">
                  <c:v>-2.09312E-2</c:v>
                </c:pt>
                <c:pt idx="13261">
                  <c:v>-1.6216299999999999E-2</c:v>
                </c:pt>
                <c:pt idx="13262">
                  <c:v>-3.1441700000000003E-2</c:v>
                </c:pt>
                <c:pt idx="13263">
                  <c:v>-1.95894E-2</c:v>
                </c:pt>
                <c:pt idx="13264">
                  <c:v>-1.6631099999999999E-2</c:v>
                </c:pt>
                <c:pt idx="13265">
                  <c:v>-2.7529700000000001E-2</c:v>
                </c:pt>
                <c:pt idx="13266">
                  <c:v>-2.7787200000000001E-2</c:v>
                </c:pt>
                <c:pt idx="13267">
                  <c:v>-9.1829300000000006E-3</c:v>
                </c:pt>
                <c:pt idx="13268">
                  <c:v>-1.6601600000000001E-2</c:v>
                </c:pt>
                <c:pt idx="13269">
                  <c:v>-2.17018E-2</c:v>
                </c:pt>
                <c:pt idx="13270">
                  <c:v>-2.2271200000000001E-2</c:v>
                </c:pt>
                <c:pt idx="13271">
                  <c:v>-2.0859699999999998E-2</c:v>
                </c:pt>
                <c:pt idx="13272" formatCode="0.00E+00">
                  <c:v>-2.1559700000000001E-2</c:v>
                </c:pt>
                <c:pt idx="13273">
                  <c:v>-3.6548600000000001E-2</c:v>
                </c:pt>
                <c:pt idx="13274">
                  <c:v>-1.7712599999999998E-2</c:v>
                </c:pt>
                <c:pt idx="13275">
                  <c:v>-1.4182999999999999E-2</c:v>
                </c:pt>
                <c:pt idx="13276">
                  <c:v>-6.8712199999999999E-3</c:v>
                </c:pt>
                <c:pt idx="13277">
                  <c:v>-9.2840200000000005E-3</c:v>
                </c:pt>
                <c:pt idx="13278">
                  <c:v>-3.5416599999999999E-2</c:v>
                </c:pt>
                <c:pt idx="13279">
                  <c:v>-1.4125800000000001E-2</c:v>
                </c:pt>
                <c:pt idx="13280">
                  <c:v>-1.30644E-2</c:v>
                </c:pt>
                <c:pt idx="13281">
                  <c:v>-1.6181899999999999E-2</c:v>
                </c:pt>
                <c:pt idx="13282">
                  <c:v>-2.4836500000000001E-2</c:v>
                </c:pt>
                <c:pt idx="13283">
                  <c:v>-3.4523999999999999E-2</c:v>
                </c:pt>
                <c:pt idx="13284">
                  <c:v>-1.98517E-2</c:v>
                </c:pt>
                <c:pt idx="13285">
                  <c:v>-7.5960200000000002E-3</c:v>
                </c:pt>
                <c:pt idx="13286">
                  <c:v>-1.3916E-2</c:v>
                </c:pt>
                <c:pt idx="13287">
                  <c:v>-5.3873100000000002E-3</c:v>
                </c:pt>
                <c:pt idx="13288">
                  <c:v>-8.2941100000000004E-3</c:v>
                </c:pt>
                <c:pt idx="13289">
                  <c:v>-1.12E-2</c:v>
                </c:pt>
                <c:pt idx="13290">
                  <c:v>-2.7545900000000002E-2</c:v>
                </c:pt>
                <c:pt idx="13291">
                  <c:v>-4.6725299999999997E-2</c:v>
                </c:pt>
                <c:pt idx="13292">
                  <c:v>-2.3698799999999999E-2</c:v>
                </c:pt>
                <c:pt idx="13293">
                  <c:v>-1.7590499999999998E-2</c:v>
                </c:pt>
                <c:pt idx="13294">
                  <c:v>-1.7227200000000002E-2</c:v>
                </c:pt>
                <c:pt idx="13295">
                  <c:v>-1.6324999999999999E-2</c:v>
                </c:pt>
                <c:pt idx="13296">
                  <c:v>-2.9665E-2</c:v>
                </c:pt>
                <c:pt idx="13297">
                  <c:v>-2.3653E-2</c:v>
                </c:pt>
                <c:pt idx="13298">
                  <c:v>-1.77135E-2</c:v>
                </c:pt>
                <c:pt idx="13299">
                  <c:v>-3.4382799999999998E-2</c:v>
                </c:pt>
                <c:pt idx="13300">
                  <c:v>-1.5350300000000001E-2</c:v>
                </c:pt>
                <c:pt idx="13301">
                  <c:v>-2.50616E-2</c:v>
                </c:pt>
                <c:pt idx="13302">
                  <c:v>-1.36375E-2</c:v>
                </c:pt>
                <c:pt idx="13303">
                  <c:v>-1.6928700000000001E-2</c:v>
                </c:pt>
                <c:pt idx="13304">
                  <c:v>-1.43976E-2</c:v>
                </c:pt>
                <c:pt idx="13305">
                  <c:v>-7.7209499999999999E-3</c:v>
                </c:pt>
                <c:pt idx="13306">
                  <c:v>-1.4762900000000001E-2</c:v>
                </c:pt>
                <c:pt idx="13307">
                  <c:v>-1.0541E-2</c:v>
                </c:pt>
                <c:pt idx="13308">
                  <c:v>-1.34249E-2</c:v>
                </c:pt>
                <c:pt idx="13309">
                  <c:v>-2.1909700000000001E-2</c:v>
                </c:pt>
                <c:pt idx="13310">
                  <c:v>-1.6981099999999999E-2</c:v>
                </c:pt>
                <c:pt idx="13311">
                  <c:v>-8.0776200000000006E-3</c:v>
                </c:pt>
                <c:pt idx="13312">
                  <c:v>-2.0351399999999999E-2</c:v>
                </c:pt>
                <c:pt idx="13313">
                  <c:v>-1.9258500000000001E-2</c:v>
                </c:pt>
                <c:pt idx="13314">
                  <c:v>-1.78747E-2</c:v>
                </c:pt>
                <c:pt idx="13315">
                  <c:v>-3.9176899999999997E-3</c:v>
                </c:pt>
                <c:pt idx="13316">
                  <c:v>-9.4842899999999994E-3</c:v>
                </c:pt>
                <c:pt idx="13317">
                  <c:v>-1.26324E-2</c:v>
                </c:pt>
                <c:pt idx="13318">
                  <c:v>-1.58844E-2</c:v>
                </c:pt>
                <c:pt idx="13319">
                  <c:v>5.3272199999999997E-3</c:v>
                </c:pt>
                <c:pt idx="13320">
                  <c:v>-5.5046100000000001E-3</c:v>
                </c:pt>
                <c:pt idx="13321">
                  <c:v>-2.60973E-2</c:v>
                </c:pt>
                <c:pt idx="13322">
                  <c:v>-1.4935500000000001E-2</c:v>
                </c:pt>
                <c:pt idx="13323">
                  <c:v>-9.8018600000000008E-3</c:v>
                </c:pt>
                <c:pt idx="13324" formatCode="0.00E+00">
                  <c:v>6.7853899999999997E-3</c:v>
                </c:pt>
                <c:pt idx="13325">
                  <c:v>-8.9016000000000008E-3</c:v>
                </c:pt>
                <c:pt idx="13326" formatCode="0.00E+00">
                  <c:v>-3.3378599999999999E-5</c:v>
                </c:pt>
                <c:pt idx="13327">
                  <c:v>-1.5068099999999999E-3</c:v>
                </c:pt>
                <c:pt idx="13328">
                  <c:v>7.3337599999999999E-3</c:v>
                </c:pt>
                <c:pt idx="13329">
                  <c:v>-1.86377E-2</c:v>
                </c:pt>
                <c:pt idx="13330">
                  <c:v>-5.8908500000000004E-3</c:v>
                </c:pt>
                <c:pt idx="13331">
                  <c:v>-1.29766E-2</c:v>
                </c:pt>
                <c:pt idx="13332">
                  <c:v>1.11761E-2</c:v>
                </c:pt>
                <c:pt idx="13333">
                  <c:v>-6.0052899999999999E-3</c:v>
                </c:pt>
                <c:pt idx="13334">
                  <c:v>1.5392299999999999E-3</c:v>
                </c:pt>
                <c:pt idx="13335">
                  <c:v>2.56252E-3</c:v>
                </c:pt>
                <c:pt idx="13336">
                  <c:v>-4.6195999999999997E-3</c:v>
                </c:pt>
                <c:pt idx="13337">
                  <c:v>6.1225899999999998E-3</c:v>
                </c:pt>
                <c:pt idx="13338">
                  <c:v>-1.1767400000000001E-2</c:v>
                </c:pt>
                <c:pt idx="13339">
                  <c:v>9.75609E-4</c:v>
                </c:pt>
                <c:pt idx="13340">
                  <c:v>9.0513199999999999E-3</c:v>
                </c:pt>
                <c:pt idx="13341">
                  <c:v>-6.7520099999999995E-4</c:v>
                </c:pt>
                <c:pt idx="13342">
                  <c:v>4.9371700000000003E-3</c:v>
                </c:pt>
                <c:pt idx="13343">
                  <c:v>1.17664E-2</c:v>
                </c:pt>
                <c:pt idx="13344">
                  <c:v>1.06287E-2</c:v>
                </c:pt>
                <c:pt idx="13345">
                  <c:v>7.5740800000000004E-3</c:v>
                </c:pt>
                <c:pt idx="13346">
                  <c:v>5.3424800000000001E-3</c:v>
                </c:pt>
                <c:pt idx="13347">
                  <c:v>8.8586800000000007E-3</c:v>
                </c:pt>
                <c:pt idx="13348">
                  <c:v>-3.63255E-3</c:v>
                </c:pt>
                <c:pt idx="13349">
                  <c:v>-7.5693100000000001E-3</c:v>
                </c:pt>
                <c:pt idx="13350">
                  <c:v>9.5243499999999991E-3</c:v>
                </c:pt>
                <c:pt idx="13351">
                  <c:v>-8.3255799999999995E-4</c:v>
                </c:pt>
                <c:pt idx="13352">
                  <c:v>-6.4430199999999998E-3</c:v>
                </c:pt>
                <c:pt idx="13353">
                  <c:v>-1.6546200000000001E-3</c:v>
                </c:pt>
                <c:pt idx="13354">
                  <c:v>6.0882599999999999E-3</c:v>
                </c:pt>
                <c:pt idx="13355">
                  <c:v>8.5001E-3</c:v>
                </c:pt>
                <c:pt idx="13356">
                  <c:v>-1.1428799999999999E-2</c:v>
                </c:pt>
                <c:pt idx="13357">
                  <c:v>-7.09057E-3</c:v>
                </c:pt>
                <c:pt idx="13358">
                  <c:v>8.9874299999999994E-3</c:v>
                </c:pt>
                <c:pt idx="13359">
                  <c:v>-1.37033E-2</c:v>
                </c:pt>
                <c:pt idx="13360">
                  <c:v>-8.23021E-3</c:v>
                </c:pt>
                <c:pt idx="13361">
                  <c:v>-4.3477999999999998E-3</c:v>
                </c:pt>
                <c:pt idx="13362">
                  <c:v>-6.7997000000000001E-4</c:v>
                </c:pt>
                <c:pt idx="13363">
                  <c:v>-1.7001200000000001E-2</c:v>
                </c:pt>
                <c:pt idx="13364">
                  <c:v>-1.91383E-2</c:v>
                </c:pt>
                <c:pt idx="13365">
                  <c:v>-8.7709399999999996E-3</c:v>
                </c:pt>
                <c:pt idx="13366">
                  <c:v>-9.7064999999999999E-3</c:v>
                </c:pt>
                <c:pt idx="13367">
                  <c:v>-1.0579099999999999E-2</c:v>
                </c:pt>
                <c:pt idx="13368">
                  <c:v>-5.0497099999999998E-3</c:v>
                </c:pt>
                <c:pt idx="13369">
                  <c:v>1.6565300000000002E-2</c:v>
                </c:pt>
                <c:pt idx="13370">
                  <c:v>-6.2208200000000002E-3</c:v>
                </c:pt>
                <c:pt idx="13371">
                  <c:v>5.3796800000000004E-3</c:v>
                </c:pt>
                <c:pt idx="13372">
                  <c:v>-1.25656E-2</c:v>
                </c:pt>
                <c:pt idx="13373">
                  <c:v>1.9950900000000001E-3</c:v>
                </c:pt>
                <c:pt idx="13374">
                  <c:v>-5.9785799999999998E-3</c:v>
                </c:pt>
                <c:pt idx="13375">
                  <c:v>-1.50013E-2</c:v>
                </c:pt>
                <c:pt idx="13376">
                  <c:v>-3.8652399999999998E-3</c:v>
                </c:pt>
                <c:pt idx="13377">
                  <c:v>3.9930299999999998E-3</c:v>
                </c:pt>
                <c:pt idx="13378">
                  <c:v>-8.27789E-4</c:v>
                </c:pt>
                <c:pt idx="13379" formatCode="0.00E+00">
                  <c:v>5.1402999999999996E-4</c:v>
                </c:pt>
                <c:pt idx="13380">
                  <c:v>1.2369200000000001E-3</c:v>
                </c:pt>
                <c:pt idx="13381">
                  <c:v>-5.2738200000000002E-3</c:v>
                </c:pt>
                <c:pt idx="13382">
                  <c:v>-6.8903000000000002E-3</c:v>
                </c:pt>
                <c:pt idx="13383">
                  <c:v>-4.1160600000000004E-3</c:v>
                </c:pt>
                <c:pt idx="13384">
                  <c:v>-8.4228500000000008E-3</c:v>
                </c:pt>
                <c:pt idx="13385">
                  <c:v>-6.2208200000000002E-3</c:v>
                </c:pt>
                <c:pt idx="13386">
                  <c:v>-8.4495499999999999E-4</c:v>
                </c:pt>
                <c:pt idx="13387">
                  <c:v>4.0092499999999998E-3</c:v>
                </c:pt>
                <c:pt idx="13388">
                  <c:v>-2.30408E-3</c:v>
                </c:pt>
                <c:pt idx="13389">
                  <c:v>3.3826799999999999E-3</c:v>
                </c:pt>
                <c:pt idx="13390">
                  <c:v>5.1784499999999996E-4</c:v>
                </c:pt>
                <c:pt idx="13391">
                  <c:v>-1.8043499999999999E-3</c:v>
                </c:pt>
                <c:pt idx="13392">
                  <c:v>-1.25656E-2</c:v>
                </c:pt>
                <c:pt idx="13393">
                  <c:v>-9.3765299999999992E-3</c:v>
                </c:pt>
                <c:pt idx="13394">
                  <c:v>1.39046E-3</c:v>
                </c:pt>
                <c:pt idx="13395">
                  <c:v>-4.9333600000000003E-3</c:v>
                </c:pt>
                <c:pt idx="13396">
                  <c:v>8.7451900000000003E-4</c:v>
                </c:pt>
                <c:pt idx="13397">
                  <c:v>8.3208099999999997E-3</c:v>
                </c:pt>
                <c:pt idx="13398">
                  <c:v>1.00813E-2</c:v>
                </c:pt>
                <c:pt idx="13399">
                  <c:v>-1.4348E-2</c:v>
                </c:pt>
                <c:pt idx="13400">
                  <c:v>-1.4799100000000001E-2</c:v>
                </c:pt>
                <c:pt idx="13401">
                  <c:v>-9.5081300000000001E-3</c:v>
                </c:pt>
                <c:pt idx="13402">
                  <c:v>1.2624700000000001E-2</c:v>
                </c:pt>
                <c:pt idx="13403">
                  <c:v>-4.3802299999999997E-3</c:v>
                </c:pt>
                <c:pt idx="13404">
                  <c:v>7.9822499999999995E-4</c:v>
                </c:pt>
                <c:pt idx="13405">
                  <c:v>1.3654700000000001E-2</c:v>
                </c:pt>
                <c:pt idx="13406">
                  <c:v>3.2959E-3</c:v>
                </c:pt>
                <c:pt idx="13407">
                  <c:v>1.1666299999999999E-2</c:v>
                </c:pt>
                <c:pt idx="13408">
                  <c:v>-7.4005099999999999E-3</c:v>
                </c:pt>
                <c:pt idx="13409">
                  <c:v>8.8748899999999999E-3</c:v>
                </c:pt>
                <c:pt idx="13410">
                  <c:v>-2.9354099999999998E-3</c:v>
                </c:pt>
                <c:pt idx="13411">
                  <c:v>1.0533300000000001E-2</c:v>
                </c:pt>
                <c:pt idx="13412">
                  <c:v>1.85871E-3</c:v>
                </c:pt>
                <c:pt idx="13413">
                  <c:v>4.88186E-3</c:v>
                </c:pt>
                <c:pt idx="13414">
                  <c:v>-1.9578899999999999E-3</c:v>
                </c:pt>
                <c:pt idx="13415">
                  <c:v>1.34964E-2</c:v>
                </c:pt>
                <c:pt idx="13416">
                  <c:v>1.8250499999999999E-2</c:v>
                </c:pt>
                <c:pt idx="13417">
                  <c:v>-2.8429000000000002E-3</c:v>
                </c:pt>
                <c:pt idx="13418">
                  <c:v>-1.0471300000000001E-3</c:v>
                </c:pt>
                <c:pt idx="13419">
                  <c:v>-1.38378E-3</c:v>
                </c:pt>
                <c:pt idx="13420">
                  <c:v>1.8151299999999999E-2</c:v>
                </c:pt>
                <c:pt idx="13421">
                  <c:v>1.01767E-2</c:v>
                </c:pt>
                <c:pt idx="13422">
                  <c:v>2.44904E-3</c:v>
                </c:pt>
                <c:pt idx="13423">
                  <c:v>3.3083000000000001E-3</c:v>
                </c:pt>
                <c:pt idx="13424">
                  <c:v>9.3841599999999997E-4</c:v>
                </c:pt>
                <c:pt idx="13425">
                  <c:v>4.7254599999999999E-3</c:v>
                </c:pt>
                <c:pt idx="13426">
                  <c:v>-5.0210999999999997E-3</c:v>
                </c:pt>
                <c:pt idx="13427">
                  <c:v>1.61152E-2</c:v>
                </c:pt>
                <c:pt idx="13428">
                  <c:v>1.46017E-2</c:v>
                </c:pt>
                <c:pt idx="13429">
                  <c:v>6.4783100000000001E-3</c:v>
                </c:pt>
                <c:pt idx="13430">
                  <c:v>-5.0067899999999997E-4</c:v>
                </c:pt>
                <c:pt idx="13431">
                  <c:v>1.1739700000000001E-3</c:v>
                </c:pt>
                <c:pt idx="13432">
                  <c:v>2.9722200000000001E-2</c:v>
                </c:pt>
                <c:pt idx="13433">
                  <c:v>1.5725099999999999E-2</c:v>
                </c:pt>
                <c:pt idx="13434">
                  <c:v>1.6301199999999998E-2</c:v>
                </c:pt>
                <c:pt idx="13435">
                  <c:v>3.6354099999999999E-3</c:v>
                </c:pt>
                <c:pt idx="13436">
                  <c:v>6.4325299999999997E-3</c:v>
                </c:pt>
                <c:pt idx="13437">
                  <c:v>-7.7571899999999997E-3</c:v>
                </c:pt>
                <c:pt idx="13438">
                  <c:v>1.5471499999999999E-2</c:v>
                </c:pt>
                <c:pt idx="13439">
                  <c:v>2.0202600000000001E-2</c:v>
                </c:pt>
                <c:pt idx="13440">
                  <c:v>1.04542E-2</c:v>
                </c:pt>
                <c:pt idx="13441">
                  <c:v>1.90496E-2</c:v>
                </c:pt>
                <c:pt idx="13442">
                  <c:v>8.1071900000000002E-3</c:v>
                </c:pt>
                <c:pt idx="13443">
                  <c:v>2.24104E-2</c:v>
                </c:pt>
                <c:pt idx="13444">
                  <c:v>1.02291E-2</c:v>
                </c:pt>
                <c:pt idx="13445">
                  <c:v>1.7567599999999999E-2</c:v>
                </c:pt>
                <c:pt idx="13446">
                  <c:v>1.0381700000000001E-2</c:v>
                </c:pt>
                <c:pt idx="13447">
                  <c:v>-3.3836399999999998E-3</c:v>
                </c:pt>
                <c:pt idx="13448">
                  <c:v>6.1235400000000002E-3</c:v>
                </c:pt>
                <c:pt idx="13449">
                  <c:v>2.20232E-2</c:v>
                </c:pt>
                <c:pt idx="13450">
                  <c:v>1.03464E-2</c:v>
                </c:pt>
                <c:pt idx="13451">
                  <c:v>1.2750600000000001E-2</c:v>
                </c:pt>
                <c:pt idx="13452">
                  <c:v>4.7674199999999996E-3</c:v>
                </c:pt>
                <c:pt idx="13453">
                  <c:v>1.8608099999999999E-2</c:v>
                </c:pt>
                <c:pt idx="13454">
                  <c:v>1.7639200000000001E-2</c:v>
                </c:pt>
                <c:pt idx="13455">
                  <c:v>6.7529699999999996E-3</c:v>
                </c:pt>
                <c:pt idx="13456">
                  <c:v>2.3758899999999999E-2</c:v>
                </c:pt>
                <c:pt idx="13457">
                  <c:v>8.7747599999999995E-3</c:v>
                </c:pt>
                <c:pt idx="13458">
                  <c:v>5.7859399999999998E-3</c:v>
                </c:pt>
                <c:pt idx="13459">
                  <c:v>3.8642899999999998E-3</c:v>
                </c:pt>
                <c:pt idx="13460">
                  <c:v>2.99397E-2</c:v>
                </c:pt>
                <c:pt idx="13461">
                  <c:v>1.6695000000000002E-2</c:v>
                </c:pt>
                <c:pt idx="13462">
                  <c:v>2.05965E-2</c:v>
                </c:pt>
                <c:pt idx="13463">
                  <c:v>2.10943E-2</c:v>
                </c:pt>
                <c:pt idx="13464">
                  <c:v>7.7419300000000002E-3</c:v>
                </c:pt>
                <c:pt idx="13465">
                  <c:v>4.4298200000000001E-3</c:v>
                </c:pt>
                <c:pt idx="13466">
                  <c:v>1.2104999999999999E-2</c:v>
                </c:pt>
                <c:pt idx="13467">
                  <c:v>1.0330199999999999E-2</c:v>
                </c:pt>
                <c:pt idx="13468">
                  <c:v>8.0442399999999994E-3</c:v>
                </c:pt>
                <c:pt idx="13469">
                  <c:v>1.71375E-3</c:v>
                </c:pt>
                <c:pt idx="13470">
                  <c:v>1.3718599999999999E-2</c:v>
                </c:pt>
                <c:pt idx="13471">
                  <c:v>1.99995E-2</c:v>
                </c:pt>
                <c:pt idx="13472">
                  <c:v>1.7455100000000001E-2</c:v>
                </c:pt>
                <c:pt idx="13473">
                  <c:v>2.3330699999999999E-2</c:v>
                </c:pt>
                <c:pt idx="13474">
                  <c:v>1.6983999999999999E-2</c:v>
                </c:pt>
                <c:pt idx="13475">
                  <c:v>1.9557000000000001E-2</c:v>
                </c:pt>
                <c:pt idx="13476">
                  <c:v>1.25332E-2</c:v>
                </c:pt>
                <c:pt idx="13477">
                  <c:v>1.7987300000000001E-2</c:v>
                </c:pt>
                <c:pt idx="13478">
                  <c:v>2.2420900000000001E-2</c:v>
                </c:pt>
                <c:pt idx="13479">
                  <c:v>1.66445E-2</c:v>
                </c:pt>
                <c:pt idx="13480">
                  <c:v>7.2545999999999999E-3</c:v>
                </c:pt>
                <c:pt idx="13481">
                  <c:v>2.9451399999999999E-2</c:v>
                </c:pt>
                <c:pt idx="13482" formatCode="0.00E+00">
                  <c:v>1.35117E-2</c:v>
                </c:pt>
                <c:pt idx="13483">
                  <c:v>2.3853300000000001E-2</c:v>
                </c:pt>
                <c:pt idx="13484">
                  <c:v>1.34649E-2</c:v>
                </c:pt>
                <c:pt idx="13485">
                  <c:v>2.1087600000000001E-2</c:v>
                </c:pt>
                <c:pt idx="13486">
                  <c:v>2.5538399999999999E-2</c:v>
                </c:pt>
                <c:pt idx="13487">
                  <c:v>1.8989599999999999E-2</c:v>
                </c:pt>
                <c:pt idx="13488">
                  <c:v>1.79262E-2</c:v>
                </c:pt>
                <c:pt idx="13489">
                  <c:v>2.9406499999999999E-2</c:v>
                </c:pt>
                <c:pt idx="13490">
                  <c:v>2.0146399999999998E-2</c:v>
                </c:pt>
                <c:pt idx="13491">
                  <c:v>-9.6292500000000007E-3</c:v>
                </c:pt>
                <c:pt idx="13492">
                  <c:v>6.5012000000000004E-3</c:v>
                </c:pt>
                <c:pt idx="13493">
                  <c:v>5.43594E-4</c:v>
                </c:pt>
                <c:pt idx="13494">
                  <c:v>2.1269799999999998E-2</c:v>
                </c:pt>
                <c:pt idx="13495">
                  <c:v>1.25389E-2</c:v>
                </c:pt>
                <c:pt idx="13496">
                  <c:v>3.3804899999999999E-2</c:v>
                </c:pt>
                <c:pt idx="13497">
                  <c:v>2.5592799999999999E-2</c:v>
                </c:pt>
                <c:pt idx="13498">
                  <c:v>1.32389E-2</c:v>
                </c:pt>
                <c:pt idx="13499">
                  <c:v>-1.6307800000000001E-4</c:v>
                </c:pt>
                <c:pt idx="13500">
                  <c:v>1.8157E-2</c:v>
                </c:pt>
                <c:pt idx="13501">
                  <c:v>1.7108900000000001E-3</c:v>
                </c:pt>
                <c:pt idx="13502">
                  <c:v>1.23672E-2</c:v>
                </c:pt>
                <c:pt idx="13503">
                  <c:v>7.3986099999999999E-3</c:v>
                </c:pt>
                <c:pt idx="13504">
                  <c:v>2.18525E-2</c:v>
                </c:pt>
                <c:pt idx="13505">
                  <c:v>2.48547E-2</c:v>
                </c:pt>
                <c:pt idx="13506">
                  <c:v>1.5917799999999999E-2</c:v>
                </c:pt>
                <c:pt idx="13507">
                  <c:v>1.46246E-2</c:v>
                </c:pt>
                <c:pt idx="13508">
                  <c:v>-1.4589299999999999E-2</c:v>
                </c:pt>
                <c:pt idx="13509">
                  <c:v>2.4868999999999999E-2</c:v>
                </c:pt>
                <c:pt idx="13510">
                  <c:v>-9.3431499999999997E-3</c:v>
                </c:pt>
                <c:pt idx="13511">
                  <c:v>2.21329E-2</c:v>
                </c:pt>
                <c:pt idx="13512">
                  <c:v>-2.2363700000000001E-3</c:v>
                </c:pt>
                <c:pt idx="13513">
                  <c:v>1.9306199999999999E-2</c:v>
                </c:pt>
                <c:pt idx="13514">
                  <c:v>1.8840800000000001E-2</c:v>
                </c:pt>
                <c:pt idx="13515">
                  <c:v>2.93741E-2</c:v>
                </c:pt>
                <c:pt idx="13516">
                  <c:v>1.8589000000000001E-2</c:v>
                </c:pt>
                <c:pt idx="13517">
                  <c:v>4.1480099999999999E-2</c:v>
                </c:pt>
                <c:pt idx="13518">
                  <c:v>1.3264700000000001E-2</c:v>
                </c:pt>
                <c:pt idx="13519">
                  <c:v>2.0652799999999999E-2</c:v>
                </c:pt>
                <c:pt idx="13520">
                  <c:v>3.4908300000000003E-2</c:v>
                </c:pt>
                <c:pt idx="13521">
                  <c:v>-3.0851400000000001E-3</c:v>
                </c:pt>
                <c:pt idx="13522">
                  <c:v>1.0978699999999999E-2</c:v>
                </c:pt>
                <c:pt idx="13523">
                  <c:v>4.9200099999999998E-3</c:v>
                </c:pt>
                <c:pt idx="13524">
                  <c:v>2.92368E-2</c:v>
                </c:pt>
                <c:pt idx="13525">
                  <c:v>6.0462999999999999E-4</c:v>
                </c:pt>
                <c:pt idx="13526">
                  <c:v>4.3442700000000001E-2</c:v>
                </c:pt>
                <c:pt idx="13527">
                  <c:v>2.1716099999999999E-2</c:v>
                </c:pt>
                <c:pt idx="13528">
                  <c:v>3.8241400000000002E-2</c:v>
                </c:pt>
                <c:pt idx="13529">
                  <c:v>-6.1636E-3</c:v>
                </c:pt>
                <c:pt idx="13530">
                  <c:v>7.13921E-3</c:v>
                </c:pt>
                <c:pt idx="13531">
                  <c:v>1.719E-2</c:v>
                </c:pt>
                <c:pt idx="13532">
                  <c:v>9.0951899999999995E-3</c:v>
                </c:pt>
                <c:pt idx="13533">
                  <c:v>7.1601900000000003E-3</c:v>
                </c:pt>
                <c:pt idx="13534">
                  <c:v>1.5789999999999998E-2</c:v>
                </c:pt>
                <c:pt idx="13535">
                  <c:v>3.1640099999999997E-2</c:v>
                </c:pt>
                <c:pt idx="13536">
                  <c:v>-4.7969800000000002E-3</c:v>
                </c:pt>
                <c:pt idx="13537">
                  <c:v>2.9029799999999999E-3</c:v>
                </c:pt>
                <c:pt idx="13538">
                  <c:v>2.6471100000000001E-2</c:v>
                </c:pt>
                <c:pt idx="13539">
                  <c:v>2.5902700000000001E-2</c:v>
                </c:pt>
                <c:pt idx="13540">
                  <c:v>8.46863E-4</c:v>
                </c:pt>
                <c:pt idx="13541">
                  <c:v>1.08051E-2</c:v>
                </c:pt>
                <c:pt idx="13542">
                  <c:v>1.2538000000000001E-2</c:v>
                </c:pt>
                <c:pt idx="13543">
                  <c:v>1.3975100000000001E-2</c:v>
                </c:pt>
                <c:pt idx="13544">
                  <c:v>1.26505E-2</c:v>
                </c:pt>
                <c:pt idx="13545">
                  <c:v>1.25294E-2</c:v>
                </c:pt>
                <c:pt idx="13546">
                  <c:v>2.26278E-2</c:v>
                </c:pt>
                <c:pt idx="13547">
                  <c:v>4.9095199999999997E-3</c:v>
                </c:pt>
                <c:pt idx="13548">
                  <c:v>8.4400199999999995E-4</c:v>
                </c:pt>
                <c:pt idx="13549">
                  <c:v>1.2619999999999999E-2</c:v>
                </c:pt>
                <c:pt idx="13550" formatCode="0.00E+00">
                  <c:v>3.44982E-2</c:v>
                </c:pt>
                <c:pt idx="13551">
                  <c:v>9.6225700000000004E-3</c:v>
                </c:pt>
                <c:pt idx="13552">
                  <c:v>-5.9452100000000003E-3</c:v>
                </c:pt>
                <c:pt idx="13553">
                  <c:v>2.8384199999999998E-2</c:v>
                </c:pt>
                <c:pt idx="13554">
                  <c:v>4.0193600000000003E-2</c:v>
                </c:pt>
                <c:pt idx="13555">
                  <c:v>3.3290899999999998E-2</c:v>
                </c:pt>
                <c:pt idx="13556">
                  <c:v>2.00024E-2</c:v>
                </c:pt>
                <c:pt idx="13557">
                  <c:v>4.2127600000000001E-2</c:v>
                </c:pt>
                <c:pt idx="13558">
                  <c:v>2.3557700000000001E-2</c:v>
                </c:pt>
                <c:pt idx="13559">
                  <c:v>7.4529599999999998E-3</c:v>
                </c:pt>
                <c:pt idx="13560">
                  <c:v>1.44224E-2</c:v>
                </c:pt>
                <c:pt idx="13561">
                  <c:v>2.7165399999999999E-2</c:v>
                </c:pt>
                <c:pt idx="13562">
                  <c:v>1.52903E-2</c:v>
                </c:pt>
                <c:pt idx="13563">
                  <c:v>1.16796E-2</c:v>
                </c:pt>
                <c:pt idx="13564">
                  <c:v>7.5664499999999997E-3</c:v>
                </c:pt>
                <c:pt idx="13565">
                  <c:v>1.5554399999999999E-2</c:v>
                </c:pt>
                <c:pt idx="13566">
                  <c:v>1.8218999999999999E-2</c:v>
                </c:pt>
                <c:pt idx="13567">
                  <c:v>1.0148000000000001E-2</c:v>
                </c:pt>
                <c:pt idx="13568">
                  <c:v>2.4674399999999999E-2</c:v>
                </c:pt>
                <c:pt idx="13569">
                  <c:v>-4.2514800000000002E-3</c:v>
                </c:pt>
                <c:pt idx="13570">
                  <c:v>4.9343099999999999E-3</c:v>
                </c:pt>
                <c:pt idx="13571">
                  <c:v>-7.0705400000000002E-3</c:v>
                </c:pt>
                <c:pt idx="13572">
                  <c:v>1.9125900000000001E-2</c:v>
                </c:pt>
                <c:pt idx="13573">
                  <c:v>2.41671E-2</c:v>
                </c:pt>
                <c:pt idx="13574">
                  <c:v>9.851459999999999E-4</c:v>
                </c:pt>
                <c:pt idx="13575">
                  <c:v>7.5073199999999996E-3</c:v>
                </c:pt>
                <c:pt idx="13576">
                  <c:v>2.2803299999999999E-2</c:v>
                </c:pt>
                <c:pt idx="13577">
                  <c:v>2.0462000000000001E-2</c:v>
                </c:pt>
                <c:pt idx="13578">
                  <c:v>4.7435799999999998E-3</c:v>
                </c:pt>
                <c:pt idx="13579">
                  <c:v>6.51646E-3</c:v>
                </c:pt>
                <c:pt idx="13580">
                  <c:v>3.0019799999999999E-2</c:v>
                </c:pt>
                <c:pt idx="13581">
                  <c:v>9.3364699999999995E-3</c:v>
                </c:pt>
                <c:pt idx="13582">
                  <c:v>7.3633199999999996E-3</c:v>
                </c:pt>
                <c:pt idx="13583">
                  <c:v>2.7912099999999999E-2</c:v>
                </c:pt>
                <c:pt idx="13584">
                  <c:v>1.9677199999999999E-2</c:v>
                </c:pt>
                <c:pt idx="13585" formatCode="0.00E+00">
                  <c:v>1.99814E-2</c:v>
                </c:pt>
                <c:pt idx="13586">
                  <c:v>-2.1238300000000002E-3</c:v>
                </c:pt>
                <c:pt idx="13587">
                  <c:v>3.8080200000000001E-3</c:v>
                </c:pt>
                <c:pt idx="13588">
                  <c:v>1.50175E-2</c:v>
                </c:pt>
                <c:pt idx="13589">
                  <c:v>7.0247699999999996E-3</c:v>
                </c:pt>
                <c:pt idx="13590">
                  <c:v>4.7273599999999999E-3</c:v>
                </c:pt>
                <c:pt idx="13591">
                  <c:v>8.7928799999999994E-3</c:v>
                </c:pt>
                <c:pt idx="13592">
                  <c:v>1.4738100000000001E-2</c:v>
                </c:pt>
                <c:pt idx="13593">
                  <c:v>1.8405899999999999E-2</c:v>
                </c:pt>
                <c:pt idx="13594">
                  <c:v>1.36051E-2</c:v>
                </c:pt>
                <c:pt idx="13595">
                  <c:v>5.2642799999999997E-3</c:v>
                </c:pt>
                <c:pt idx="13596">
                  <c:v>7.1620900000000003E-3</c:v>
                </c:pt>
                <c:pt idx="13597">
                  <c:v>2.0961799999999999E-2</c:v>
                </c:pt>
                <c:pt idx="13598">
                  <c:v>1.2919399999999999E-2</c:v>
                </c:pt>
                <c:pt idx="13599">
                  <c:v>1.5398999999999999E-2</c:v>
                </c:pt>
                <c:pt idx="13600">
                  <c:v>1.4782E-2</c:v>
                </c:pt>
                <c:pt idx="13601">
                  <c:v>9.3460099999999996E-4</c:v>
                </c:pt>
                <c:pt idx="13602">
                  <c:v>1.7602E-2</c:v>
                </c:pt>
                <c:pt idx="13603">
                  <c:v>-1.6264899999999999E-2</c:v>
                </c:pt>
                <c:pt idx="13604">
                  <c:v>1.4115300000000001E-2</c:v>
                </c:pt>
                <c:pt idx="13605">
                  <c:v>2.3492800000000001E-2</c:v>
                </c:pt>
                <c:pt idx="13606">
                  <c:v>-1.37329E-4</c:v>
                </c:pt>
                <c:pt idx="13607">
                  <c:v>-1.5942600000000001E-2</c:v>
                </c:pt>
                <c:pt idx="13608">
                  <c:v>9.3755699999999997E-3</c:v>
                </c:pt>
                <c:pt idx="13609">
                  <c:v>1.6615899999999999E-2</c:v>
                </c:pt>
                <c:pt idx="13610">
                  <c:v>8.3522800000000001E-3</c:v>
                </c:pt>
                <c:pt idx="13611">
                  <c:v>-1.71375E-3</c:v>
                </c:pt>
                <c:pt idx="13612">
                  <c:v>5.8288599999999999E-3</c:v>
                </c:pt>
                <c:pt idx="13613">
                  <c:v>5.4712299999999997E-3</c:v>
                </c:pt>
                <c:pt idx="13614">
                  <c:v>-9.2248899999999995E-3</c:v>
                </c:pt>
                <c:pt idx="13615">
                  <c:v>7.8659100000000003E-3</c:v>
                </c:pt>
                <c:pt idx="13616">
                  <c:v>1.03397E-2</c:v>
                </c:pt>
                <c:pt idx="13617">
                  <c:v>1.09444E-2</c:v>
                </c:pt>
                <c:pt idx="13618">
                  <c:v>5.3663299999999999E-3</c:v>
                </c:pt>
                <c:pt idx="13619">
                  <c:v>7.8964199999999995E-3</c:v>
                </c:pt>
                <c:pt idx="13620">
                  <c:v>1.5895800000000002E-2</c:v>
                </c:pt>
                <c:pt idx="13621">
                  <c:v>-7.5492900000000002E-3</c:v>
                </c:pt>
                <c:pt idx="13622">
                  <c:v>-1.2928E-2</c:v>
                </c:pt>
                <c:pt idx="13623">
                  <c:v>1.7185200000000001E-3</c:v>
                </c:pt>
                <c:pt idx="13624">
                  <c:v>5.5894899999999999E-3</c:v>
                </c:pt>
                <c:pt idx="13625">
                  <c:v>1.6615899999999999E-2</c:v>
                </c:pt>
                <c:pt idx="13626">
                  <c:v>-9.7370099999999999E-4</c:v>
                </c:pt>
                <c:pt idx="13627">
                  <c:v>6.7539200000000001E-3</c:v>
                </c:pt>
                <c:pt idx="13628">
                  <c:v>1.7928099999999999E-2</c:v>
                </c:pt>
                <c:pt idx="13629">
                  <c:v>-9.9620799999999999E-3</c:v>
                </c:pt>
                <c:pt idx="13630">
                  <c:v>8.0642700000000001E-3</c:v>
                </c:pt>
                <c:pt idx="13631">
                  <c:v>-1.36948E-3</c:v>
                </c:pt>
                <c:pt idx="13632">
                  <c:v>8.78811E-3</c:v>
                </c:pt>
                <c:pt idx="13633">
                  <c:v>1.7910000000000001E-3</c:v>
                </c:pt>
                <c:pt idx="13634">
                  <c:v>2.3773200000000001E-2</c:v>
                </c:pt>
                <c:pt idx="13635">
                  <c:v>4.6062499999999999E-4</c:v>
                </c:pt>
                <c:pt idx="13636">
                  <c:v>3.0484199999999999E-2</c:v>
                </c:pt>
                <c:pt idx="13637">
                  <c:v>8.1186299999999999E-3</c:v>
                </c:pt>
                <c:pt idx="13638">
                  <c:v>7.1926100000000003E-3</c:v>
                </c:pt>
                <c:pt idx="13639">
                  <c:v>6.8893399999999999E-3</c:v>
                </c:pt>
                <c:pt idx="13640">
                  <c:v>1.02253E-2</c:v>
                </c:pt>
                <c:pt idx="13641">
                  <c:v>2.5320099999999999E-3</c:v>
                </c:pt>
                <c:pt idx="13642">
                  <c:v>6.3981999999999997E-3</c:v>
                </c:pt>
                <c:pt idx="13643">
                  <c:v>3.2084500000000002E-2</c:v>
                </c:pt>
                <c:pt idx="13644">
                  <c:v>1.68343E-2</c:v>
                </c:pt>
                <c:pt idx="13645">
                  <c:v>1.0333999999999999E-2</c:v>
                </c:pt>
                <c:pt idx="13646">
                  <c:v>1.52082E-2</c:v>
                </c:pt>
                <c:pt idx="13647">
                  <c:v>1.68839E-2</c:v>
                </c:pt>
                <c:pt idx="13648">
                  <c:v>-5.8746299999999998E-4</c:v>
                </c:pt>
                <c:pt idx="13649">
                  <c:v>1.93882E-3</c:v>
                </c:pt>
                <c:pt idx="13650" formatCode="0.00E+00">
                  <c:v>8.5096400000000006E-3</c:v>
                </c:pt>
                <c:pt idx="13651">
                  <c:v>1.77498E-2</c:v>
                </c:pt>
                <c:pt idx="13652">
                  <c:v>1.4142999999999999E-2</c:v>
                </c:pt>
                <c:pt idx="13653">
                  <c:v>1.18294E-2</c:v>
                </c:pt>
                <c:pt idx="13654">
                  <c:v>2.4023099999999999E-2</c:v>
                </c:pt>
                <c:pt idx="13655">
                  <c:v>2.7629899999999999E-2</c:v>
                </c:pt>
                <c:pt idx="13656">
                  <c:v>5.2118299999999998E-3</c:v>
                </c:pt>
                <c:pt idx="13657">
                  <c:v>2.0246500000000001E-2</c:v>
                </c:pt>
                <c:pt idx="13658">
                  <c:v>6.32381E-3</c:v>
                </c:pt>
                <c:pt idx="13659">
                  <c:v>3.00884E-3</c:v>
                </c:pt>
                <c:pt idx="13660">
                  <c:v>9.3669900000000004E-3</c:v>
                </c:pt>
                <c:pt idx="13661">
                  <c:v>1.0643E-3</c:v>
                </c:pt>
                <c:pt idx="13662">
                  <c:v>9.1610000000000007E-3</c:v>
                </c:pt>
                <c:pt idx="13663">
                  <c:v>-1.48869E-3</c:v>
                </c:pt>
                <c:pt idx="13664">
                  <c:v>2.7656600000000001E-3</c:v>
                </c:pt>
                <c:pt idx="13665">
                  <c:v>7.2603199999999998E-3</c:v>
                </c:pt>
                <c:pt idx="13666">
                  <c:v>1.47648E-2</c:v>
                </c:pt>
                <c:pt idx="13667">
                  <c:v>9.1762500000000004E-3</c:v>
                </c:pt>
                <c:pt idx="13668">
                  <c:v>1.4987E-2</c:v>
                </c:pt>
                <c:pt idx="13669">
                  <c:v>-2.22397E-3</c:v>
                </c:pt>
                <c:pt idx="13670">
                  <c:v>8.0862E-3</c:v>
                </c:pt>
                <c:pt idx="13671">
                  <c:v>-1.0293E-2</c:v>
                </c:pt>
                <c:pt idx="13672">
                  <c:v>1.3690000000000001E-2</c:v>
                </c:pt>
                <c:pt idx="13673">
                  <c:v>5.6791300000000001E-3</c:v>
                </c:pt>
                <c:pt idx="13674">
                  <c:v>2.3965800000000002E-3</c:v>
                </c:pt>
                <c:pt idx="13675">
                  <c:v>3.4581199999999999E-2</c:v>
                </c:pt>
                <c:pt idx="13676">
                  <c:v>1.17407E-2</c:v>
                </c:pt>
                <c:pt idx="13677">
                  <c:v>2.44722E-2</c:v>
                </c:pt>
                <c:pt idx="13678">
                  <c:v>6.2856700000000001E-3</c:v>
                </c:pt>
                <c:pt idx="13679">
                  <c:v>1.0600099999999999E-2</c:v>
                </c:pt>
                <c:pt idx="13680">
                  <c:v>1.9020100000000002E-2</c:v>
                </c:pt>
                <c:pt idx="13681">
                  <c:v>9.2411000000000004E-3</c:v>
                </c:pt>
                <c:pt idx="13682">
                  <c:v>5.5322599999999998E-3</c:v>
                </c:pt>
                <c:pt idx="13683">
                  <c:v>2.3716899999999999E-2</c:v>
                </c:pt>
                <c:pt idx="13684">
                  <c:v>1.00307E-2</c:v>
                </c:pt>
                <c:pt idx="13685">
                  <c:v>1.7967199999999999E-3</c:v>
                </c:pt>
                <c:pt idx="13686">
                  <c:v>2.9204399999999998E-2</c:v>
                </c:pt>
                <c:pt idx="13687">
                  <c:v>2.9192900000000001E-2</c:v>
                </c:pt>
                <c:pt idx="13688">
                  <c:v>1.0013599999999999E-2</c:v>
                </c:pt>
                <c:pt idx="13689">
                  <c:v>1.2847900000000001E-2</c:v>
                </c:pt>
                <c:pt idx="13690">
                  <c:v>9.8171200000000004E-3</c:v>
                </c:pt>
                <c:pt idx="13691">
                  <c:v>4.1408499999999997E-3</c:v>
                </c:pt>
                <c:pt idx="13692">
                  <c:v>1.05772E-2</c:v>
                </c:pt>
                <c:pt idx="13693">
                  <c:v>-2.3879999999999999E-3</c:v>
                </c:pt>
                <c:pt idx="13694">
                  <c:v>4.1065199999999998E-3</c:v>
                </c:pt>
                <c:pt idx="13695">
                  <c:v>1.70259E-2</c:v>
                </c:pt>
                <c:pt idx="13696">
                  <c:v>-6.1588299999999997E-3</c:v>
                </c:pt>
                <c:pt idx="13697">
                  <c:v>-7.5588199999999999E-3</c:v>
                </c:pt>
                <c:pt idx="13698">
                  <c:v>-5.1603300000000003E-3</c:v>
                </c:pt>
                <c:pt idx="13699">
                  <c:v>5.5379899999999996E-3</c:v>
                </c:pt>
                <c:pt idx="13700">
                  <c:v>-7.3671300000000004E-3</c:v>
                </c:pt>
                <c:pt idx="13701">
                  <c:v>-1.8110299999999999E-3</c:v>
                </c:pt>
                <c:pt idx="13702">
                  <c:v>-2.5312399999999999E-2</c:v>
                </c:pt>
                <c:pt idx="13703">
                  <c:v>-7.4348399999999999E-3</c:v>
                </c:pt>
                <c:pt idx="13704">
                  <c:v>-7.0419300000000001E-3</c:v>
                </c:pt>
                <c:pt idx="13705">
                  <c:v>-8.5058200000000007E-3</c:v>
                </c:pt>
                <c:pt idx="13706" formatCode="0.00E+00">
                  <c:v>4.2791399999999999E-3</c:v>
                </c:pt>
                <c:pt idx="13707">
                  <c:v>-2.8533899999999999E-3</c:v>
                </c:pt>
                <c:pt idx="13708">
                  <c:v>-2.5779699999999999E-2</c:v>
                </c:pt>
                <c:pt idx="13709">
                  <c:v>-2.9363599999999998E-3</c:v>
                </c:pt>
                <c:pt idx="13710">
                  <c:v>-6.3104600000000004E-3</c:v>
                </c:pt>
                <c:pt idx="13711">
                  <c:v>5.0897599999999996E-3</c:v>
                </c:pt>
                <c:pt idx="13712">
                  <c:v>3.8833600000000002E-3</c:v>
                </c:pt>
                <c:pt idx="13713">
                  <c:v>7.9688999999999992E-3</c:v>
                </c:pt>
                <c:pt idx="13714">
                  <c:v>-1.15719E-2</c:v>
                </c:pt>
                <c:pt idx="13715">
                  <c:v>-1.09949E-2</c:v>
                </c:pt>
                <c:pt idx="13716">
                  <c:v>3.1852699999999998E-4</c:v>
                </c:pt>
                <c:pt idx="13717">
                  <c:v>5.8288599999999999E-3</c:v>
                </c:pt>
                <c:pt idx="13718">
                  <c:v>3.26633E-3</c:v>
                </c:pt>
                <c:pt idx="13719">
                  <c:v>-9.0179400000000003E-3</c:v>
                </c:pt>
                <c:pt idx="13720">
                  <c:v>-3.0326799999999998E-4</c:v>
                </c:pt>
                <c:pt idx="13721">
                  <c:v>-2.2707000000000001E-3</c:v>
                </c:pt>
                <c:pt idx="13722">
                  <c:v>-9.2659000000000005E-3</c:v>
                </c:pt>
                <c:pt idx="13723">
                  <c:v>-9.7398799999999994E-3</c:v>
                </c:pt>
                <c:pt idx="13724">
                  <c:v>-4.5871699999999998E-3</c:v>
                </c:pt>
                <c:pt idx="13725" formatCode="0.00E+00">
                  <c:v>3.0136099999999999E-3</c:v>
                </c:pt>
                <c:pt idx="13726">
                  <c:v>-1.2182200000000001E-2</c:v>
                </c:pt>
                <c:pt idx="13727">
                  <c:v>-4.5928999999999996E-3</c:v>
                </c:pt>
                <c:pt idx="13728">
                  <c:v>8.2044600000000002E-3</c:v>
                </c:pt>
                <c:pt idx="13729">
                  <c:v>-1.19915E-2</c:v>
                </c:pt>
                <c:pt idx="13730">
                  <c:v>-6.3314399999999998E-3</c:v>
                </c:pt>
                <c:pt idx="13731">
                  <c:v>-1.24502E-2</c:v>
                </c:pt>
                <c:pt idx="13732">
                  <c:v>-5.4264099999999996E-4</c:v>
                </c:pt>
                <c:pt idx="13733">
                  <c:v>1.10083E-2</c:v>
                </c:pt>
                <c:pt idx="13734">
                  <c:v>-7.7342999999999997E-4</c:v>
                </c:pt>
                <c:pt idx="13735">
                  <c:v>3.4208300000000001E-3</c:v>
                </c:pt>
                <c:pt idx="13736">
                  <c:v>1.7064099999999999E-2</c:v>
                </c:pt>
                <c:pt idx="13737">
                  <c:v>-1.4538799999999999E-2</c:v>
                </c:pt>
                <c:pt idx="13738">
                  <c:v>1.5806199999999999E-2</c:v>
                </c:pt>
                <c:pt idx="13739">
                  <c:v>-1.2221299999999999E-2</c:v>
                </c:pt>
                <c:pt idx="13740">
                  <c:v>-1.0843300000000001E-3</c:v>
                </c:pt>
                <c:pt idx="13741">
                  <c:v>-9.0951899999999995E-3</c:v>
                </c:pt>
                <c:pt idx="13742">
                  <c:v>-1.11179E-2</c:v>
                </c:pt>
                <c:pt idx="13743">
                  <c:v>-4.9495700000000004E-3</c:v>
                </c:pt>
                <c:pt idx="13744" formatCode="0.00E+00">
                  <c:v>8.8691700000000003E-5</c:v>
                </c:pt>
                <c:pt idx="13745">
                  <c:v>1.9383399999999999E-2</c:v>
                </c:pt>
                <c:pt idx="13746">
                  <c:v>1.58587E-2</c:v>
                </c:pt>
                <c:pt idx="13747">
                  <c:v>-2.8867699999999999E-3</c:v>
                </c:pt>
                <c:pt idx="13748">
                  <c:v>-1.23129E-2</c:v>
                </c:pt>
                <c:pt idx="13749">
                  <c:v>-2.3822800000000001E-3</c:v>
                </c:pt>
                <c:pt idx="13750">
                  <c:v>4.9095199999999997E-3</c:v>
                </c:pt>
                <c:pt idx="13751">
                  <c:v>2.8743699999999998E-3</c:v>
                </c:pt>
                <c:pt idx="13752">
                  <c:v>5.5322599999999998E-3</c:v>
                </c:pt>
                <c:pt idx="13753">
                  <c:v>2.7828200000000001E-2</c:v>
                </c:pt>
                <c:pt idx="13754">
                  <c:v>1.79863E-2</c:v>
                </c:pt>
                <c:pt idx="13755">
                  <c:v>1.33276E-2</c:v>
                </c:pt>
                <c:pt idx="13756">
                  <c:v>7.8659100000000003E-3</c:v>
                </c:pt>
                <c:pt idx="13757">
                  <c:v>1.3818700000000001E-3</c:v>
                </c:pt>
                <c:pt idx="13758">
                  <c:v>-1.6298300000000001E-3</c:v>
                </c:pt>
                <c:pt idx="13759">
                  <c:v>7.8220400000000006E-3</c:v>
                </c:pt>
                <c:pt idx="13760">
                  <c:v>-9.3936900000000001E-4</c:v>
                </c:pt>
                <c:pt idx="13761">
                  <c:v>-1.49727E-3</c:v>
                </c:pt>
                <c:pt idx="13762">
                  <c:v>-6.6814400000000003E-3</c:v>
                </c:pt>
                <c:pt idx="13763">
                  <c:v>-5.6095099999999998E-3</c:v>
                </c:pt>
                <c:pt idx="13764">
                  <c:v>1.1472699999999999E-3</c:v>
                </c:pt>
                <c:pt idx="13765">
                  <c:v>1.6160999999999998E-2</c:v>
                </c:pt>
                <c:pt idx="13766">
                  <c:v>7.1249E-3</c:v>
                </c:pt>
                <c:pt idx="13767">
                  <c:v>3.7555700000000002E-3</c:v>
                </c:pt>
                <c:pt idx="13768">
                  <c:v>8.5830699999999999E-3</c:v>
                </c:pt>
                <c:pt idx="13769">
                  <c:v>4.5070600000000002E-3</c:v>
                </c:pt>
                <c:pt idx="13770">
                  <c:v>7.5206800000000001E-3</c:v>
                </c:pt>
                <c:pt idx="13771">
                  <c:v>8.5544599999999998E-3</c:v>
                </c:pt>
                <c:pt idx="13772">
                  <c:v>7.3614099999999997E-3</c:v>
                </c:pt>
                <c:pt idx="13773">
                  <c:v>-1.2083999999999999E-2</c:v>
                </c:pt>
                <c:pt idx="13774">
                  <c:v>-2.0247500000000002E-2</c:v>
                </c:pt>
                <c:pt idx="13775">
                  <c:v>-2.1527299999999999E-2</c:v>
                </c:pt>
                <c:pt idx="13776">
                  <c:v>-1.2901299999999999E-2</c:v>
                </c:pt>
                <c:pt idx="13777">
                  <c:v>-2.2010799999999998E-3</c:v>
                </c:pt>
                <c:pt idx="13778">
                  <c:v>7.8287099999999991E-3</c:v>
                </c:pt>
                <c:pt idx="13779">
                  <c:v>1.12514E-2</c:v>
                </c:pt>
                <c:pt idx="13780">
                  <c:v>5.4216400000000001E-3</c:v>
                </c:pt>
                <c:pt idx="13781">
                  <c:v>-1.5396099999999999E-2</c:v>
                </c:pt>
                <c:pt idx="13782">
                  <c:v>-7.6808900000000001E-3</c:v>
                </c:pt>
                <c:pt idx="13783">
                  <c:v>-1.46675E-3</c:v>
                </c:pt>
                <c:pt idx="13784">
                  <c:v>4.0283200000000002E-3</c:v>
                </c:pt>
                <c:pt idx="13785">
                  <c:v>5.3844499999999998E-3</c:v>
                </c:pt>
                <c:pt idx="13786">
                  <c:v>-5.3672800000000003E-3</c:v>
                </c:pt>
                <c:pt idx="13787">
                  <c:v>-2.08664E-2</c:v>
                </c:pt>
                <c:pt idx="13788">
                  <c:v>-1.24969E-2</c:v>
                </c:pt>
                <c:pt idx="13789">
                  <c:v>-4.3783199999999998E-3</c:v>
                </c:pt>
                <c:pt idx="13790">
                  <c:v>-1.74932E-2</c:v>
                </c:pt>
                <c:pt idx="13791">
                  <c:v>1.02673E-2</c:v>
                </c:pt>
                <c:pt idx="13792">
                  <c:v>-1.37997E-2</c:v>
                </c:pt>
                <c:pt idx="13793">
                  <c:v>-5.2280399999999998E-3</c:v>
                </c:pt>
                <c:pt idx="13794">
                  <c:v>-5.5446599999999999E-3</c:v>
                </c:pt>
                <c:pt idx="13795">
                  <c:v>-1.7629599999999999E-2</c:v>
                </c:pt>
                <c:pt idx="13796">
                  <c:v>-9.4566300000000006E-3</c:v>
                </c:pt>
                <c:pt idx="13797">
                  <c:v>-6.4172700000000001E-3</c:v>
                </c:pt>
                <c:pt idx="13798">
                  <c:v>-1.06506E-2</c:v>
                </c:pt>
                <c:pt idx="13799">
                  <c:v>-4.7836299999999997E-3</c:v>
                </c:pt>
                <c:pt idx="13800">
                  <c:v>-2.57025E-2</c:v>
                </c:pt>
                <c:pt idx="13801">
                  <c:v>-2.7956999999999999E-2</c:v>
                </c:pt>
                <c:pt idx="13802">
                  <c:v>-1.18113E-2</c:v>
                </c:pt>
                <c:pt idx="13803">
                  <c:v>-1.2782099999999999E-2</c:v>
                </c:pt>
                <c:pt idx="13804">
                  <c:v>1.30653E-3</c:v>
                </c:pt>
                <c:pt idx="13805">
                  <c:v>-2.32658E-2</c:v>
                </c:pt>
                <c:pt idx="13806">
                  <c:v>-3.2517400000000002E-2</c:v>
                </c:pt>
                <c:pt idx="13807">
                  <c:v>-4.2524300000000001E-2</c:v>
                </c:pt>
                <c:pt idx="13808">
                  <c:v>-1.5075699999999999E-2</c:v>
                </c:pt>
                <c:pt idx="13809">
                  <c:v>-6.8731299999999999E-3</c:v>
                </c:pt>
                <c:pt idx="13810">
                  <c:v>-8.7223100000000005E-3</c:v>
                </c:pt>
                <c:pt idx="13811">
                  <c:v>-9.0856600000000006E-3</c:v>
                </c:pt>
                <c:pt idx="13812">
                  <c:v>-1.85156E-2</c:v>
                </c:pt>
                <c:pt idx="13813">
                  <c:v>-2.8615999999999999E-2</c:v>
                </c:pt>
                <c:pt idx="13814">
                  <c:v>-3.3498800000000002E-2</c:v>
                </c:pt>
                <c:pt idx="13815">
                  <c:v>-2.8218300000000002E-2</c:v>
                </c:pt>
                <c:pt idx="13816">
                  <c:v>-2.4875600000000001E-2</c:v>
                </c:pt>
                <c:pt idx="13817">
                  <c:v>-7.5836200000000001E-3</c:v>
                </c:pt>
                <c:pt idx="13818">
                  <c:v>-2.4673500000000001E-2</c:v>
                </c:pt>
                <c:pt idx="13819">
                  <c:v>-3.22046E-2</c:v>
                </c:pt>
                <c:pt idx="13820">
                  <c:v>-1.1716799999999999E-2</c:v>
                </c:pt>
                <c:pt idx="13821">
                  <c:v>-2.0857799999999999E-2</c:v>
                </c:pt>
                <c:pt idx="13822">
                  <c:v>-2.4377800000000002E-2</c:v>
                </c:pt>
                <c:pt idx="13823">
                  <c:v>-6.1197300000000003E-3</c:v>
                </c:pt>
                <c:pt idx="13824">
                  <c:v>-1.3217899999999999E-2</c:v>
                </c:pt>
                <c:pt idx="13825">
                  <c:v>-2.00777E-2</c:v>
                </c:pt>
                <c:pt idx="13826">
                  <c:v>-1.3073E-2</c:v>
                </c:pt>
                <c:pt idx="13827">
                  <c:v>-1.1035E-2</c:v>
                </c:pt>
                <c:pt idx="13828">
                  <c:v>-7.0371599999999998E-3</c:v>
                </c:pt>
                <c:pt idx="13829">
                  <c:v>-9.8829299999999998E-3</c:v>
                </c:pt>
                <c:pt idx="13830">
                  <c:v>-6.3409800000000004E-3</c:v>
                </c:pt>
                <c:pt idx="13831">
                  <c:v>-1.25971E-2</c:v>
                </c:pt>
                <c:pt idx="13832">
                  <c:v>-1.6181899999999999E-2</c:v>
                </c:pt>
                <c:pt idx="13833">
                  <c:v>-1.6859099999999998E-2</c:v>
                </c:pt>
                <c:pt idx="13834">
                  <c:v>-2.3210499999999998E-2</c:v>
                </c:pt>
                <c:pt idx="13835">
                  <c:v>-1.1248599999999999E-2</c:v>
                </c:pt>
                <c:pt idx="13836">
                  <c:v>-9.7246199999999998E-3</c:v>
                </c:pt>
                <c:pt idx="13837">
                  <c:v>-2.5095900000000001E-2</c:v>
                </c:pt>
                <c:pt idx="13838">
                  <c:v>-1.8095E-2</c:v>
                </c:pt>
                <c:pt idx="13839">
                  <c:v>-4.5303299999999998E-2</c:v>
                </c:pt>
                <c:pt idx="13840">
                  <c:v>-1.9071600000000001E-2</c:v>
                </c:pt>
                <c:pt idx="13841">
                  <c:v>-9.9706599999999992E-3</c:v>
                </c:pt>
                <c:pt idx="13842">
                  <c:v>1.8043499999999999E-3</c:v>
                </c:pt>
                <c:pt idx="13843">
                  <c:v>-6.0739499999999998E-3</c:v>
                </c:pt>
                <c:pt idx="13844">
                  <c:v>6.3190499999999997E-3</c:v>
                </c:pt>
                <c:pt idx="13845">
                  <c:v>-1.45626E-2</c:v>
                </c:pt>
                <c:pt idx="13846">
                  <c:v>5.55515E-3</c:v>
                </c:pt>
                <c:pt idx="13847">
                  <c:v>-9.5481899999999998E-3</c:v>
                </c:pt>
                <c:pt idx="13848">
                  <c:v>-9.4041799999999998E-3</c:v>
                </c:pt>
                <c:pt idx="13849" formatCode="0.00E+00">
                  <c:v>2.00272E-5</c:v>
                </c:pt>
                <c:pt idx="13850">
                  <c:v>-1.21689E-2</c:v>
                </c:pt>
                <c:pt idx="13851">
                  <c:v>-4.0254599999999998E-3</c:v>
                </c:pt>
                <c:pt idx="13852">
                  <c:v>-3.0956299999999998E-3</c:v>
                </c:pt>
                <c:pt idx="13853">
                  <c:v>1.0128E-2</c:v>
                </c:pt>
                <c:pt idx="13854">
                  <c:v>3.4027100000000002E-3</c:v>
                </c:pt>
                <c:pt idx="13855">
                  <c:v>-4.4717799999999999E-3</c:v>
                </c:pt>
                <c:pt idx="13856">
                  <c:v>-2.0755800000000001E-2</c:v>
                </c:pt>
                <c:pt idx="13857">
                  <c:v>-1.9750599999999998E-3</c:v>
                </c:pt>
                <c:pt idx="13858">
                  <c:v>-2.78568E-3</c:v>
                </c:pt>
                <c:pt idx="13859">
                  <c:v>-1.16959E-2</c:v>
                </c:pt>
                <c:pt idx="13860">
                  <c:v>-5.0640099999999999E-3</c:v>
                </c:pt>
                <c:pt idx="13861">
                  <c:v>-1.1480300000000001E-2</c:v>
                </c:pt>
                <c:pt idx="13862">
                  <c:v>-1.0519000000000001E-2</c:v>
                </c:pt>
                <c:pt idx="13863">
                  <c:v>-2.4395E-2</c:v>
                </c:pt>
                <c:pt idx="13864">
                  <c:v>2.2516300000000001E-3</c:v>
                </c:pt>
                <c:pt idx="13865">
                  <c:v>-7.70092E-3</c:v>
                </c:pt>
                <c:pt idx="13866">
                  <c:v>-1.0312999999999999E-2</c:v>
                </c:pt>
                <c:pt idx="13867">
                  <c:v>-1.82428E-2</c:v>
                </c:pt>
                <c:pt idx="13868">
                  <c:v>-1.1609100000000001E-2</c:v>
                </c:pt>
                <c:pt idx="13869">
                  <c:v>-9.7551300000000007E-3</c:v>
                </c:pt>
                <c:pt idx="13870">
                  <c:v>-4.8637399999999998E-4</c:v>
                </c:pt>
                <c:pt idx="13871">
                  <c:v>-1.60885E-3</c:v>
                </c:pt>
                <c:pt idx="13872">
                  <c:v>-2.5285700000000001E-2</c:v>
                </c:pt>
                <c:pt idx="13873">
                  <c:v>3.87478E-3</c:v>
                </c:pt>
                <c:pt idx="13874">
                  <c:v>-1.3884499999999999E-2</c:v>
                </c:pt>
                <c:pt idx="13875">
                  <c:v>-1.11961E-3</c:v>
                </c:pt>
                <c:pt idx="13876">
                  <c:v>-5.5112800000000003E-3</c:v>
                </c:pt>
                <c:pt idx="13877">
                  <c:v>-7.9431499999999995E-3</c:v>
                </c:pt>
                <c:pt idx="13878">
                  <c:v>-1.2504599999999999E-2</c:v>
                </c:pt>
                <c:pt idx="13879">
                  <c:v>-4.37737E-4</c:v>
                </c:pt>
                <c:pt idx="13880">
                  <c:v>-1.23529E-2</c:v>
                </c:pt>
                <c:pt idx="13881">
                  <c:v>6.3657799999999997E-3</c:v>
                </c:pt>
                <c:pt idx="13882">
                  <c:v>-1.47371E-2</c:v>
                </c:pt>
                <c:pt idx="13883">
                  <c:v>-6.3114199999999999E-3</c:v>
                </c:pt>
                <c:pt idx="13884">
                  <c:v>8.9645399999999998E-4</c:v>
                </c:pt>
                <c:pt idx="13885">
                  <c:v>-1.0644000000000001E-2</c:v>
                </c:pt>
                <c:pt idx="13886">
                  <c:v>-3.09181E-3</c:v>
                </c:pt>
                <c:pt idx="13887">
                  <c:v>1.6811400000000001E-2</c:v>
                </c:pt>
                <c:pt idx="13888">
                  <c:v>1.0148000000000001E-2</c:v>
                </c:pt>
                <c:pt idx="13889">
                  <c:v>-2.0646100000000001E-2</c:v>
                </c:pt>
                <c:pt idx="13890">
                  <c:v>-1.04141E-3</c:v>
                </c:pt>
                <c:pt idx="13891">
                  <c:v>-1.05085E-2</c:v>
                </c:pt>
                <c:pt idx="13892">
                  <c:v>4.7826800000000001E-3</c:v>
                </c:pt>
                <c:pt idx="13893">
                  <c:v>-2.0868299999999999E-2</c:v>
                </c:pt>
                <c:pt idx="13894">
                  <c:v>-1.22833E-2</c:v>
                </c:pt>
                <c:pt idx="13895">
                  <c:v>-1.8212300000000001E-2</c:v>
                </c:pt>
                <c:pt idx="13896">
                  <c:v>-1.5280699999999999E-2</c:v>
                </c:pt>
                <c:pt idx="13897">
                  <c:v>-1.40409E-2</c:v>
                </c:pt>
                <c:pt idx="13898">
                  <c:v>-2.0034799999999998E-2</c:v>
                </c:pt>
                <c:pt idx="13899">
                  <c:v>-5.0535199999999997E-3</c:v>
                </c:pt>
                <c:pt idx="13900">
                  <c:v>-1.8893199999999999E-2</c:v>
                </c:pt>
                <c:pt idx="13901">
                  <c:v>-2.4004000000000001E-2</c:v>
                </c:pt>
                <c:pt idx="13902">
                  <c:v>-7.7838899999999999E-3</c:v>
                </c:pt>
                <c:pt idx="13903">
                  <c:v>-1.8158899999999999E-2</c:v>
                </c:pt>
                <c:pt idx="13904">
                  <c:v>-5.5971099999999998E-3</c:v>
                </c:pt>
                <c:pt idx="13905">
                  <c:v>-1.00164E-2</c:v>
                </c:pt>
                <c:pt idx="13906">
                  <c:v>-1.3743399999999999E-2</c:v>
                </c:pt>
                <c:pt idx="13907">
                  <c:v>6.86741E-3</c:v>
                </c:pt>
                <c:pt idx="13908">
                  <c:v>-2.2761300000000002E-2</c:v>
                </c:pt>
                <c:pt idx="13909">
                  <c:v>1.6517599999999999E-3</c:v>
                </c:pt>
                <c:pt idx="13910">
                  <c:v>-2.5236100000000001E-2</c:v>
                </c:pt>
                <c:pt idx="13911">
                  <c:v>-2.9182399999999999E-4</c:v>
                </c:pt>
                <c:pt idx="13912">
                  <c:v>-9.5834700000000002E-3</c:v>
                </c:pt>
                <c:pt idx="13913">
                  <c:v>-1.4248800000000001E-2</c:v>
                </c:pt>
                <c:pt idx="13914">
                  <c:v>-9.6025499999999996E-3</c:v>
                </c:pt>
                <c:pt idx="13915">
                  <c:v>-1.0528600000000001E-3</c:v>
                </c:pt>
                <c:pt idx="13916">
                  <c:v>-4.7178300000000001E-3</c:v>
                </c:pt>
                <c:pt idx="13917">
                  <c:v>-8.8396099999999995E-3</c:v>
                </c:pt>
                <c:pt idx="13918">
                  <c:v>-4.57764E-3</c:v>
                </c:pt>
                <c:pt idx="13919">
                  <c:v>-1.08929E-2</c:v>
                </c:pt>
                <c:pt idx="13920" formatCode="0.00E+00">
                  <c:v>-4.00543E-5</c:v>
                </c:pt>
                <c:pt idx="13921">
                  <c:v>-6.2570600000000001E-3</c:v>
                </c:pt>
                <c:pt idx="13922">
                  <c:v>-2.4528499999999999E-3</c:v>
                </c:pt>
                <c:pt idx="13923">
                  <c:v>5.42736E-3</c:v>
                </c:pt>
                <c:pt idx="13924">
                  <c:v>-6.7997000000000001E-4</c:v>
                </c:pt>
                <c:pt idx="13925">
                  <c:v>-5.8383899999999997E-3</c:v>
                </c:pt>
                <c:pt idx="13926">
                  <c:v>-8.8615399999999993E-3</c:v>
                </c:pt>
                <c:pt idx="13927">
                  <c:v>-8.61168E-3</c:v>
                </c:pt>
                <c:pt idx="13928">
                  <c:v>1.03407E-2</c:v>
                </c:pt>
                <c:pt idx="13929">
                  <c:v>5.3978000000000003E-3</c:v>
                </c:pt>
                <c:pt idx="13930">
                  <c:v>-6.1016100000000004E-3</c:v>
                </c:pt>
                <c:pt idx="13931">
                  <c:v>-6.8263999999999998E-3</c:v>
                </c:pt>
                <c:pt idx="13932">
                  <c:v>-2.91195E-2</c:v>
                </c:pt>
                <c:pt idx="13933">
                  <c:v>-6.89793E-3</c:v>
                </c:pt>
                <c:pt idx="13934">
                  <c:v>6.7167299999999997E-3</c:v>
                </c:pt>
                <c:pt idx="13935">
                  <c:v>-1.5626899999999999E-2</c:v>
                </c:pt>
                <c:pt idx="13936">
                  <c:v>-1.29509E-2</c:v>
                </c:pt>
                <c:pt idx="13937">
                  <c:v>-3.6005000000000002E-2</c:v>
                </c:pt>
                <c:pt idx="13938">
                  <c:v>-1.23129E-2</c:v>
                </c:pt>
                <c:pt idx="13939">
                  <c:v>-1.3341900000000001E-3</c:v>
                </c:pt>
                <c:pt idx="13940">
                  <c:v>3.3054400000000002E-3</c:v>
                </c:pt>
                <c:pt idx="13941">
                  <c:v>-2.3614900000000001E-2</c:v>
                </c:pt>
                <c:pt idx="13942">
                  <c:v>-1.2038200000000001E-2</c:v>
                </c:pt>
                <c:pt idx="13943">
                  <c:v>-9.1123599999999999E-3</c:v>
                </c:pt>
                <c:pt idx="13944">
                  <c:v>-1.8054000000000001E-2</c:v>
                </c:pt>
                <c:pt idx="13945">
                  <c:v>-1.2779199999999999E-2</c:v>
                </c:pt>
                <c:pt idx="13946">
                  <c:v>-1.88351E-2</c:v>
                </c:pt>
                <c:pt idx="13947">
                  <c:v>-1.73817E-2</c:v>
                </c:pt>
                <c:pt idx="13948">
                  <c:v>-3.05262E-2</c:v>
                </c:pt>
                <c:pt idx="13949">
                  <c:v>-1.36662E-2</c:v>
                </c:pt>
                <c:pt idx="13950">
                  <c:v>6.43539E-3</c:v>
                </c:pt>
                <c:pt idx="13951">
                  <c:v>-6.5851199999999999E-3</c:v>
                </c:pt>
                <c:pt idx="13952">
                  <c:v>3.7117000000000001E-3</c:v>
                </c:pt>
                <c:pt idx="13953" formatCode="0.00E+00">
                  <c:v>-2.6470199999999999E-2</c:v>
                </c:pt>
                <c:pt idx="13954">
                  <c:v>5.0020200000000003E-3</c:v>
                </c:pt>
                <c:pt idx="13955">
                  <c:v>-3.6764100000000002E-3</c:v>
                </c:pt>
                <c:pt idx="13956">
                  <c:v>7.9793899999999994E-3</c:v>
                </c:pt>
                <c:pt idx="13957">
                  <c:v>8.5544600000000005E-4</c:v>
                </c:pt>
                <c:pt idx="13958">
                  <c:v>-9.4499600000000003E-3</c:v>
                </c:pt>
                <c:pt idx="13959">
                  <c:v>-3.55244E-3</c:v>
                </c:pt>
                <c:pt idx="13960">
                  <c:v>-1.19991E-2</c:v>
                </c:pt>
                <c:pt idx="13961">
                  <c:v>-1.089E-2</c:v>
                </c:pt>
                <c:pt idx="13962">
                  <c:v>-9.6550000000000004E-3</c:v>
                </c:pt>
                <c:pt idx="13963">
                  <c:v>8.9492800000000004E-3</c:v>
                </c:pt>
                <c:pt idx="13964">
                  <c:v>2.4223300000000001E-4</c:v>
                </c:pt>
                <c:pt idx="13965">
                  <c:v>1.30653E-4</c:v>
                </c:pt>
                <c:pt idx="13966">
                  <c:v>-1.05209E-2</c:v>
                </c:pt>
                <c:pt idx="13967">
                  <c:v>-6.2437100000000004E-3</c:v>
                </c:pt>
                <c:pt idx="13968">
                  <c:v>-6.5708199999999998E-3</c:v>
                </c:pt>
                <c:pt idx="13969">
                  <c:v>-1.03245E-2</c:v>
                </c:pt>
                <c:pt idx="13970">
                  <c:v>-5.3920699999999997E-3</c:v>
                </c:pt>
                <c:pt idx="13971">
                  <c:v>-1.08004E-2</c:v>
                </c:pt>
                <c:pt idx="13972">
                  <c:v>-1.6379399999999999E-2</c:v>
                </c:pt>
                <c:pt idx="13973">
                  <c:v>-3.2525100000000001E-2</c:v>
                </c:pt>
                <c:pt idx="13974">
                  <c:v>-1.3546900000000001E-2</c:v>
                </c:pt>
                <c:pt idx="13975">
                  <c:v>-2.9659299999999999E-3</c:v>
                </c:pt>
                <c:pt idx="13976">
                  <c:v>-2.2764199999999998E-2</c:v>
                </c:pt>
                <c:pt idx="13977">
                  <c:v>-1.4338500000000001E-2</c:v>
                </c:pt>
                <c:pt idx="13978">
                  <c:v>-1.52712E-2</c:v>
                </c:pt>
                <c:pt idx="13979">
                  <c:v>-6.2074699999999997E-3</c:v>
                </c:pt>
                <c:pt idx="13980">
                  <c:v>-3.2268499999999999E-2</c:v>
                </c:pt>
                <c:pt idx="13981">
                  <c:v>-3.1937599999999997E-2</c:v>
                </c:pt>
                <c:pt idx="13982">
                  <c:v>-5.6610100000000002E-3</c:v>
                </c:pt>
                <c:pt idx="13983">
                  <c:v>-1.8034000000000001E-2</c:v>
                </c:pt>
                <c:pt idx="13984">
                  <c:v>-1.9615199999999999E-2</c:v>
                </c:pt>
                <c:pt idx="13985">
                  <c:v>-3.0350700000000001E-2</c:v>
                </c:pt>
                <c:pt idx="13986">
                  <c:v>-6.8807599999999997E-3</c:v>
                </c:pt>
                <c:pt idx="13987">
                  <c:v>1.3341900000000001E-3</c:v>
                </c:pt>
                <c:pt idx="13988">
                  <c:v>-1.80349E-2</c:v>
                </c:pt>
                <c:pt idx="13989">
                  <c:v>4.8446699999999998E-4</c:v>
                </c:pt>
                <c:pt idx="13990">
                  <c:v>-2.09751E-2</c:v>
                </c:pt>
                <c:pt idx="13991">
                  <c:v>-6.1540600000000003E-3</c:v>
                </c:pt>
                <c:pt idx="13992">
                  <c:v>-6.8387999999999999E-3</c:v>
                </c:pt>
                <c:pt idx="13993">
                  <c:v>2.882E-3</c:v>
                </c:pt>
                <c:pt idx="13994">
                  <c:v>5.0182300000000003E-3</c:v>
                </c:pt>
                <c:pt idx="13995">
                  <c:v>-8.8672600000000001E-3</c:v>
                </c:pt>
                <c:pt idx="13996">
                  <c:v>9.0971000000000003E-3</c:v>
                </c:pt>
                <c:pt idx="13997">
                  <c:v>-3.41768E-2</c:v>
                </c:pt>
                <c:pt idx="13998">
                  <c:v>-6.1416600000000002E-3</c:v>
                </c:pt>
                <c:pt idx="13999">
                  <c:v>2.1190599999999999E-3</c:v>
                </c:pt>
                <c:pt idx="14000">
                  <c:v>-5.9452100000000003E-3</c:v>
                </c:pt>
                <c:pt idx="14001">
                  <c:v>-1.07727E-2</c:v>
                </c:pt>
                <c:pt idx="14002">
                  <c:v>-1.04609E-2</c:v>
                </c:pt>
                <c:pt idx="14003">
                  <c:v>-1.03464E-2</c:v>
                </c:pt>
                <c:pt idx="14004">
                  <c:v>-2.36397E-2</c:v>
                </c:pt>
                <c:pt idx="14005">
                  <c:v>-7.2698600000000004E-3</c:v>
                </c:pt>
                <c:pt idx="14006">
                  <c:v>-1.21136E-2</c:v>
                </c:pt>
                <c:pt idx="14007">
                  <c:v>-7.7161799999999996E-3</c:v>
                </c:pt>
                <c:pt idx="14008">
                  <c:v>-1.47495E-2</c:v>
                </c:pt>
                <c:pt idx="14009">
                  <c:v>-1.37711E-3</c:v>
                </c:pt>
                <c:pt idx="14010">
                  <c:v>-2.4620099999999999E-2</c:v>
                </c:pt>
                <c:pt idx="14011">
                  <c:v>-1.8872300000000002E-2</c:v>
                </c:pt>
                <c:pt idx="14012">
                  <c:v>-1.1202800000000001E-2</c:v>
                </c:pt>
                <c:pt idx="14013">
                  <c:v>-1.75114E-2</c:v>
                </c:pt>
                <c:pt idx="14014">
                  <c:v>1.30367E-3</c:v>
                </c:pt>
                <c:pt idx="14015">
                  <c:v>-1.6251600000000001E-2</c:v>
                </c:pt>
                <c:pt idx="14016">
                  <c:v>-8.7509200000000006E-3</c:v>
                </c:pt>
                <c:pt idx="14017" formatCode="0.00E+00">
                  <c:v>-1.00298E-2</c:v>
                </c:pt>
                <c:pt idx="14018">
                  <c:v>4.9762699999999997E-3</c:v>
                </c:pt>
                <c:pt idx="14019">
                  <c:v>9.81331E-4</c:v>
                </c:pt>
                <c:pt idx="14020">
                  <c:v>-5.9204100000000001E-3</c:v>
                </c:pt>
                <c:pt idx="14021">
                  <c:v>-4.6691900000000001E-3</c:v>
                </c:pt>
                <c:pt idx="14022">
                  <c:v>-7.9631800000000003E-3</c:v>
                </c:pt>
                <c:pt idx="14023">
                  <c:v>-4.73785E-3</c:v>
                </c:pt>
                <c:pt idx="14024">
                  <c:v>-1.2359599999999999E-3</c:v>
                </c:pt>
                <c:pt idx="14025">
                  <c:v>-4.8875799999999999E-3</c:v>
                </c:pt>
                <c:pt idx="14026">
                  <c:v>8.9330699999999996E-3</c:v>
                </c:pt>
                <c:pt idx="14027">
                  <c:v>-5.2175499999999996E-3</c:v>
                </c:pt>
                <c:pt idx="14028">
                  <c:v>-4.3678299999999996E-3</c:v>
                </c:pt>
                <c:pt idx="14029">
                  <c:v>-1.0445599999999999E-2</c:v>
                </c:pt>
                <c:pt idx="14030">
                  <c:v>2.2512399999999998E-2</c:v>
                </c:pt>
                <c:pt idx="14031">
                  <c:v>-9.1476400000000003E-3</c:v>
                </c:pt>
                <c:pt idx="14032">
                  <c:v>-8.7776199999999999E-3</c:v>
                </c:pt>
                <c:pt idx="14033">
                  <c:v>1.39141E-3</c:v>
                </c:pt>
                <c:pt idx="14034">
                  <c:v>-6.0348499999999996E-3</c:v>
                </c:pt>
                <c:pt idx="14035">
                  <c:v>1.7273899999999998E-2</c:v>
                </c:pt>
                <c:pt idx="14036">
                  <c:v>-1.3689E-2</c:v>
                </c:pt>
                <c:pt idx="14037">
                  <c:v>6.4125099999999997E-3</c:v>
                </c:pt>
                <c:pt idx="14038">
                  <c:v>5.1145599999999998E-3</c:v>
                </c:pt>
                <c:pt idx="14039">
                  <c:v>1.65939E-3</c:v>
                </c:pt>
                <c:pt idx="14040">
                  <c:v>2.25544E-3</c:v>
                </c:pt>
                <c:pt idx="14041">
                  <c:v>6.6223100000000002E-3</c:v>
                </c:pt>
                <c:pt idx="14042">
                  <c:v>1.22433E-2</c:v>
                </c:pt>
                <c:pt idx="14043">
                  <c:v>7.4358000000000002E-3</c:v>
                </c:pt>
                <c:pt idx="14044">
                  <c:v>-1.8960000000000001E-2</c:v>
                </c:pt>
                <c:pt idx="14045">
                  <c:v>5.7697299999999998E-3</c:v>
                </c:pt>
                <c:pt idx="14046">
                  <c:v>2.5968599999999999E-3</c:v>
                </c:pt>
                <c:pt idx="14047">
                  <c:v>-5.7754499999999997E-3</c:v>
                </c:pt>
                <c:pt idx="14048">
                  <c:v>6.32572E-3</c:v>
                </c:pt>
                <c:pt idx="14049">
                  <c:v>1.3742400000000001E-3</c:v>
                </c:pt>
                <c:pt idx="14050">
                  <c:v>-8.1882499999999993E-3</c:v>
                </c:pt>
                <c:pt idx="14051" formatCode="0.00E+00">
                  <c:v>-1.0314E-2</c:v>
                </c:pt>
                <c:pt idx="14052">
                  <c:v>6.4477900000000001E-3</c:v>
                </c:pt>
                <c:pt idx="14053">
                  <c:v>3.45802E-3</c:v>
                </c:pt>
                <c:pt idx="14054">
                  <c:v>1.3506900000000001E-2</c:v>
                </c:pt>
                <c:pt idx="14055">
                  <c:v>-7.6065100000000004E-3</c:v>
                </c:pt>
                <c:pt idx="14056">
                  <c:v>-9.2411000000000001E-4</c:v>
                </c:pt>
                <c:pt idx="14057">
                  <c:v>-3.3874500000000002E-3</c:v>
                </c:pt>
                <c:pt idx="14058">
                  <c:v>-2.3269699999999998E-3</c:v>
                </c:pt>
                <c:pt idx="14059">
                  <c:v>3.2196E-3</c:v>
                </c:pt>
                <c:pt idx="14060">
                  <c:v>5.0773600000000004E-3</c:v>
                </c:pt>
                <c:pt idx="14061">
                  <c:v>7.7190399999999999E-3</c:v>
                </c:pt>
                <c:pt idx="14062">
                  <c:v>-1.1691099999999999E-2</c:v>
                </c:pt>
                <c:pt idx="14063">
                  <c:v>-1.7201399999999999E-2</c:v>
                </c:pt>
                <c:pt idx="14064">
                  <c:v>-5.6867599999999999E-3</c:v>
                </c:pt>
                <c:pt idx="14065">
                  <c:v>5.3663299999999999E-3</c:v>
                </c:pt>
                <c:pt idx="14066">
                  <c:v>-6.13117E-3</c:v>
                </c:pt>
                <c:pt idx="14067">
                  <c:v>1.5663099999999999E-2</c:v>
                </c:pt>
                <c:pt idx="14068">
                  <c:v>1.13764E-2</c:v>
                </c:pt>
                <c:pt idx="14069" formatCode="0.00E+00">
                  <c:v>1.2359599999999999E-3</c:v>
                </c:pt>
                <c:pt idx="14070">
                  <c:v>-6.1159099999999996E-3</c:v>
                </c:pt>
                <c:pt idx="14071">
                  <c:v>-7.3146799999999998E-4</c:v>
                </c:pt>
                <c:pt idx="14072">
                  <c:v>-2.30598E-3</c:v>
                </c:pt>
                <c:pt idx="14073">
                  <c:v>4.2171500000000002E-3</c:v>
                </c:pt>
                <c:pt idx="14074">
                  <c:v>8.3894699999999996E-3</c:v>
                </c:pt>
                <c:pt idx="14075">
                  <c:v>-1.20792E-2</c:v>
                </c:pt>
                <c:pt idx="14076">
                  <c:v>-3.0670200000000002E-3</c:v>
                </c:pt>
                <c:pt idx="14077">
                  <c:v>-6.0443900000000002E-3</c:v>
                </c:pt>
                <c:pt idx="14078">
                  <c:v>9.9077200000000001E-3</c:v>
                </c:pt>
                <c:pt idx="14079">
                  <c:v>1.6049399999999998E-2</c:v>
                </c:pt>
                <c:pt idx="14080">
                  <c:v>-3.9844499999999996E-3</c:v>
                </c:pt>
                <c:pt idx="14081">
                  <c:v>-8.0995600000000004E-3</c:v>
                </c:pt>
                <c:pt idx="14082">
                  <c:v>-7.5702699999999996E-3</c:v>
                </c:pt>
                <c:pt idx="14083">
                  <c:v>4.5118299999999997E-3</c:v>
                </c:pt>
                <c:pt idx="14084">
                  <c:v>-6.5326700000000002E-4</c:v>
                </c:pt>
                <c:pt idx="14085">
                  <c:v>5.7086899999999998E-3</c:v>
                </c:pt>
                <c:pt idx="14086">
                  <c:v>-1.3430599999999999E-2</c:v>
                </c:pt>
                <c:pt idx="14087">
                  <c:v>-5.58853E-4</c:v>
                </c:pt>
                <c:pt idx="14088">
                  <c:v>-1.27983E-3</c:v>
                </c:pt>
                <c:pt idx="14089">
                  <c:v>3.3855399999999998E-3</c:v>
                </c:pt>
                <c:pt idx="14090">
                  <c:v>-5.0620999999999999E-3</c:v>
                </c:pt>
                <c:pt idx="14091">
                  <c:v>6.3905699999999999E-3</c:v>
                </c:pt>
                <c:pt idx="14092">
                  <c:v>-3.3664699999999999E-3</c:v>
                </c:pt>
                <c:pt idx="14093">
                  <c:v>-8.8682199999999996E-3</c:v>
                </c:pt>
                <c:pt idx="14094">
                  <c:v>7.3490099999999996E-3</c:v>
                </c:pt>
                <c:pt idx="14095">
                  <c:v>-2.5758700000000001E-3</c:v>
                </c:pt>
                <c:pt idx="14096">
                  <c:v>5.4521600000000002E-3</c:v>
                </c:pt>
                <c:pt idx="14097">
                  <c:v>6.1092400000000002E-3</c:v>
                </c:pt>
                <c:pt idx="14098">
                  <c:v>-7.3213599999999998E-3</c:v>
                </c:pt>
                <c:pt idx="14099">
                  <c:v>-3.2520299999999998E-4</c:v>
                </c:pt>
                <c:pt idx="14100">
                  <c:v>2.78568E-3</c:v>
                </c:pt>
                <c:pt idx="14101">
                  <c:v>7.0333499999999998E-3</c:v>
                </c:pt>
                <c:pt idx="14102">
                  <c:v>1.7012599999999999E-2</c:v>
                </c:pt>
                <c:pt idx="14103">
                  <c:v>-1.45531E-3</c:v>
                </c:pt>
                <c:pt idx="14104">
                  <c:v>1.34048E-2</c:v>
                </c:pt>
                <c:pt idx="14105">
                  <c:v>2.3021700000000001E-3</c:v>
                </c:pt>
                <c:pt idx="14106">
                  <c:v>-4.7874499999999998E-4</c:v>
                </c:pt>
                <c:pt idx="14107">
                  <c:v>-2.13623E-4</c:v>
                </c:pt>
                <c:pt idx="14108">
                  <c:v>5.7630499999999996E-3</c:v>
                </c:pt>
                <c:pt idx="14109">
                  <c:v>2.4446499999999999E-2</c:v>
                </c:pt>
                <c:pt idx="14110">
                  <c:v>3.8547500000000001E-3</c:v>
                </c:pt>
                <c:pt idx="14111">
                  <c:v>1.40285E-3</c:v>
                </c:pt>
                <c:pt idx="14112">
                  <c:v>1.10884E-2</c:v>
                </c:pt>
                <c:pt idx="14113">
                  <c:v>9.5825200000000006E-3</c:v>
                </c:pt>
                <c:pt idx="14114">
                  <c:v>-3.58772E-3</c:v>
                </c:pt>
                <c:pt idx="14115">
                  <c:v>6.4048799999999999E-3</c:v>
                </c:pt>
                <c:pt idx="14116">
                  <c:v>5.3978000000000001E-4</c:v>
                </c:pt>
                <c:pt idx="14117">
                  <c:v>-1.64032E-3</c:v>
                </c:pt>
                <c:pt idx="14118">
                  <c:v>1.1262899999999999E-2</c:v>
                </c:pt>
                <c:pt idx="14119">
                  <c:v>1.4500600000000001E-2</c:v>
                </c:pt>
                <c:pt idx="14120">
                  <c:v>2.67067E-2</c:v>
                </c:pt>
                <c:pt idx="14121">
                  <c:v>9.8562200000000006E-3</c:v>
                </c:pt>
                <c:pt idx="14122">
                  <c:v>6.2856700000000001E-3</c:v>
                </c:pt>
                <c:pt idx="14123">
                  <c:v>1.6015999999999999E-2</c:v>
                </c:pt>
                <c:pt idx="14124">
                  <c:v>1.36662E-2</c:v>
                </c:pt>
                <c:pt idx="14125">
                  <c:v>3.0096999999999999E-2</c:v>
                </c:pt>
                <c:pt idx="14126">
                  <c:v>3.06225E-2</c:v>
                </c:pt>
                <c:pt idx="14127">
                  <c:v>2.2001300000000001E-2</c:v>
                </c:pt>
                <c:pt idx="14128">
                  <c:v>4.0588400000000002E-3</c:v>
                </c:pt>
                <c:pt idx="14129">
                  <c:v>9.9458700000000008E-3</c:v>
                </c:pt>
                <c:pt idx="14130">
                  <c:v>9.8476399999999995E-3</c:v>
                </c:pt>
                <c:pt idx="14131">
                  <c:v>2.6658999999999999E-2</c:v>
                </c:pt>
                <c:pt idx="14132">
                  <c:v>2.5597600000000002E-2</c:v>
                </c:pt>
                <c:pt idx="14133">
                  <c:v>1.9577000000000001E-2</c:v>
                </c:pt>
                <c:pt idx="14134">
                  <c:v>9.82857E-3</c:v>
                </c:pt>
                <c:pt idx="14135">
                  <c:v>1.1771200000000001E-2</c:v>
                </c:pt>
                <c:pt idx="14136">
                  <c:v>1.7974899999999999E-2</c:v>
                </c:pt>
                <c:pt idx="14137">
                  <c:v>1.7858499999999999E-2</c:v>
                </c:pt>
                <c:pt idx="14138">
                  <c:v>2.3085600000000001E-2</c:v>
                </c:pt>
                <c:pt idx="14139">
                  <c:v>6.1063799999999998E-3</c:v>
                </c:pt>
                <c:pt idx="14140">
                  <c:v>1.3176E-2</c:v>
                </c:pt>
                <c:pt idx="14141">
                  <c:v>7.7190399999999999E-3</c:v>
                </c:pt>
                <c:pt idx="14142">
                  <c:v>2.53286E-2</c:v>
                </c:pt>
                <c:pt idx="14143">
                  <c:v>9.5691700000000001E-3</c:v>
                </c:pt>
                <c:pt idx="14144">
                  <c:v>1.2581800000000001E-2</c:v>
                </c:pt>
                <c:pt idx="14145">
                  <c:v>1.4473E-2</c:v>
                </c:pt>
                <c:pt idx="14146">
                  <c:v>7.9173999999999998E-3</c:v>
                </c:pt>
                <c:pt idx="14147">
                  <c:v>6.8855299999999995E-4</c:v>
                </c:pt>
                <c:pt idx="14148">
                  <c:v>9.4928700000000005E-3</c:v>
                </c:pt>
                <c:pt idx="14149">
                  <c:v>9.2411000000000004E-3</c:v>
                </c:pt>
                <c:pt idx="14150">
                  <c:v>2.2926299999999999E-3</c:v>
                </c:pt>
                <c:pt idx="14151">
                  <c:v>5.5046100000000001E-3</c:v>
                </c:pt>
                <c:pt idx="14152">
                  <c:v>1.43442E-2</c:v>
                </c:pt>
                <c:pt idx="14153">
                  <c:v>2.20003E-2</c:v>
                </c:pt>
                <c:pt idx="14154">
                  <c:v>-8.6832000000000003E-3</c:v>
                </c:pt>
                <c:pt idx="14155">
                  <c:v>5.0745E-3</c:v>
                </c:pt>
                <c:pt idx="14156">
                  <c:v>-1.44768E-3</c:v>
                </c:pt>
                <c:pt idx="14157">
                  <c:v>2.8676999999999999E-3</c:v>
                </c:pt>
                <c:pt idx="14158">
                  <c:v>1.37901E-2</c:v>
                </c:pt>
                <c:pt idx="14159">
                  <c:v>5.0249099999999996E-3</c:v>
                </c:pt>
                <c:pt idx="14160">
                  <c:v>6.3943899999999998E-3</c:v>
                </c:pt>
                <c:pt idx="14161">
                  <c:v>2.6197400000000002E-3</c:v>
                </c:pt>
                <c:pt idx="14162">
                  <c:v>-4.1875799999999998E-3</c:v>
                </c:pt>
                <c:pt idx="14163">
                  <c:v>1.44119E-2</c:v>
                </c:pt>
                <c:pt idx="14164">
                  <c:v>7.8764000000000004E-3</c:v>
                </c:pt>
                <c:pt idx="14165">
                  <c:v>-1.01881E-2</c:v>
                </c:pt>
                <c:pt idx="14166">
                  <c:v>-2.0008999999999999E-2</c:v>
                </c:pt>
                <c:pt idx="14167">
                  <c:v>-1.0211E-2</c:v>
                </c:pt>
                <c:pt idx="14168">
                  <c:v>-1.35622E-2</c:v>
                </c:pt>
                <c:pt idx="14169">
                  <c:v>-1.89772E-2</c:v>
                </c:pt>
                <c:pt idx="14170">
                  <c:v>3.5495800000000001E-3</c:v>
                </c:pt>
                <c:pt idx="14171">
                  <c:v>-3.5820000000000001E-3</c:v>
                </c:pt>
                <c:pt idx="14172">
                  <c:v>3.3655199999999999E-3</c:v>
                </c:pt>
                <c:pt idx="14173">
                  <c:v>-2.8638800000000001E-3</c:v>
                </c:pt>
                <c:pt idx="14174">
                  <c:v>-7.1287199999999998E-3</c:v>
                </c:pt>
                <c:pt idx="14175">
                  <c:v>-5.9013399999999997E-3</c:v>
                </c:pt>
                <c:pt idx="14176">
                  <c:v>-1.8539400000000001E-3</c:v>
                </c:pt>
                <c:pt idx="14177">
                  <c:v>7.7533699999999997E-4</c:v>
                </c:pt>
                <c:pt idx="14178">
                  <c:v>-3.9434400000000003E-3</c:v>
                </c:pt>
                <c:pt idx="14179">
                  <c:v>-5.2795400000000001E-3</c:v>
                </c:pt>
                <c:pt idx="14180">
                  <c:v>-7.6560999999999999E-3</c:v>
                </c:pt>
                <c:pt idx="14181">
                  <c:v>5.3358099999999999E-3</c:v>
                </c:pt>
                <c:pt idx="14182">
                  <c:v>7.5817100000000002E-3</c:v>
                </c:pt>
                <c:pt idx="14183">
                  <c:v>2.1200199999999998E-3</c:v>
                </c:pt>
                <c:pt idx="14184">
                  <c:v>-9.1533699999999992E-3</c:v>
                </c:pt>
                <c:pt idx="14185">
                  <c:v>-1.22795E-2</c:v>
                </c:pt>
                <c:pt idx="14186">
                  <c:v>-7.79629E-3</c:v>
                </c:pt>
                <c:pt idx="14187">
                  <c:v>-1.52216E-2</c:v>
                </c:pt>
                <c:pt idx="14188">
                  <c:v>-3.4132999999999997E-2</c:v>
                </c:pt>
                <c:pt idx="14189">
                  <c:v>-1.5487700000000001E-3</c:v>
                </c:pt>
                <c:pt idx="14190">
                  <c:v>3.3435800000000001E-3</c:v>
                </c:pt>
                <c:pt idx="14191">
                  <c:v>-1.0700200000000001E-3</c:v>
                </c:pt>
                <c:pt idx="14192">
                  <c:v>2.3097999999999999E-3</c:v>
                </c:pt>
                <c:pt idx="14193">
                  <c:v>3.0631999999999999E-3</c:v>
                </c:pt>
                <c:pt idx="14194">
                  <c:v>4.5232800000000002E-3</c:v>
                </c:pt>
                <c:pt idx="14195">
                  <c:v>2.3164700000000002E-3</c:v>
                </c:pt>
                <c:pt idx="14196">
                  <c:v>8.4114099999999994E-3</c:v>
                </c:pt>
                <c:pt idx="14197">
                  <c:v>8.7966899999999994E-3</c:v>
                </c:pt>
                <c:pt idx="14198">
                  <c:v>-1.5958799999999999E-2</c:v>
                </c:pt>
                <c:pt idx="14199">
                  <c:v>2.1124799999999999E-2</c:v>
                </c:pt>
                <c:pt idx="14200">
                  <c:v>1.25799E-2</c:v>
                </c:pt>
                <c:pt idx="14201">
                  <c:v>2.0960800000000002E-2</c:v>
                </c:pt>
                <c:pt idx="14202">
                  <c:v>1.87225E-2</c:v>
                </c:pt>
                <c:pt idx="14203">
                  <c:v>1.33095E-2</c:v>
                </c:pt>
                <c:pt idx="14204">
                  <c:v>6.78635E-3</c:v>
                </c:pt>
                <c:pt idx="14205">
                  <c:v>2.7122499999999998E-3</c:v>
                </c:pt>
                <c:pt idx="14206">
                  <c:v>-1.93596E-3</c:v>
                </c:pt>
                <c:pt idx="14207">
                  <c:v>1.2480700000000001E-2</c:v>
                </c:pt>
                <c:pt idx="14208">
                  <c:v>1.0154699999999999E-2</c:v>
                </c:pt>
                <c:pt idx="14209">
                  <c:v>5.3472499999999996E-3</c:v>
                </c:pt>
                <c:pt idx="14210">
                  <c:v>1.47181E-2</c:v>
                </c:pt>
                <c:pt idx="14211">
                  <c:v>1.4555E-2</c:v>
                </c:pt>
                <c:pt idx="14212">
                  <c:v>2.2568700000000001E-2</c:v>
                </c:pt>
                <c:pt idx="14213">
                  <c:v>2.6521700000000001E-3</c:v>
                </c:pt>
                <c:pt idx="14214">
                  <c:v>5.3501099999999999E-3</c:v>
                </c:pt>
                <c:pt idx="14215">
                  <c:v>5.6428900000000002E-3</c:v>
                </c:pt>
                <c:pt idx="14216">
                  <c:v>1.7453199999999999E-2</c:v>
                </c:pt>
                <c:pt idx="14217">
                  <c:v>4.1408499999999997E-3</c:v>
                </c:pt>
                <c:pt idx="14218">
                  <c:v>-4.5375800000000003E-3</c:v>
                </c:pt>
                <c:pt idx="14219">
                  <c:v>9.2782999999999997E-3</c:v>
                </c:pt>
                <c:pt idx="14220">
                  <c:v>-6.6080100000000001E-3</c:v>
                </c:pt>
                <c:pt idx="14221">
                  <c:v>-3.1185200000000001E-3</c:v>
                </c:pt>
                <c:pt idx="14222">
                  <c:v>2.0047200000000001E-2</c:v>
                </c:pt>
                <c:pt idx="14223">
                  <c:v>1.1547099999999999E-2</c:v>
                </c:pt>
                <c:pt idx="14224">
                  <c:v>7.7123599999999997E-3</c:v>
                </c:pt>
                <c:pt idx="14225">
                  <c:v>3.5400399999999999E-3</c:v>
                </c:pt>
                <c:pt idx="14226">
                  <c:v>-4.2343099999999999E-4</c:v>
                </c:pt>
                <c:pt idx="14227">
                  <c:v>1.7920499999999999E-2</c:v>
                </c:pt>
                <c:pt idx="14228">
                  <c:v>1.73197E-2</c:v>
                </c:pt>
                <c:pt idx="14229">
                  <c:v>2.94495E-3</c:v>
                </c:pt>
                <c:pt idx="14230">
                  <c:v>1.2558E-2</c:v>
                </c:pt>
                <c:pt idx="14231">
                  <c:v>2.7323699999999999E-2</c:v>
                </c:pt>
                <c:pt idx="14232">
                  <c:v>2.6534100000000001E-2</c:v>
                </c:pt>
                <c:pt idx="14233">
                  <c:v>1.8244699999999999E-2</c:v>
                </c:pt>
                <c:pt idx="14234">
                  <c:v>1.4255500000000001E-2</c:v>
                </c:pt>
                <c:pt idx="14235">
                  <c:v>3.7655800000000003E-2</c:v>
                </c:pt>
                <c:pt idx="14236">
                  <c:v>2.1700899999999999E-2</c:v>
                </c:pt>
                <c:pt idx="14237">
                  <c:v>2.0538299999999999E-2</c:v>
                </c:pt>
                <c:pt idx="14238">
                  <c:v>3.3414800000000001E-2</c:v>
                </c:pt>
                <c:pt idx="14239">
                  <c:v>4.2884800000000001E-2</c:v>
                </c:pt>
                <c:pt idx="14240">
                  <c:v>2.6830699999999999E-2</c:v>
                </c:pt>
                <c:pt idx="14241">
                  <c:v>2.8497700000000001E-2</c:v>
                </c:pt>
                <c:pt idx="14242">
                  <c:v>1.6038899999999998E-2</c:v>
                </c:pt>
                <c:pt idx="14243">
                  <c:v>2.6075399999999999E-2</c:v>
                </c:pt>
                <c:pt idx="14244">
                  <c:v>2.4043999999999999E-2</c:v>
                </c:pt>
                <c:pt idx="14245">
                  <c:v>3.0119900000000002E-2</c:v>
                </c:pt>
                <c:pt idx="14246">
                  <c:v>9.4871499999999997E-3</c:v>
                </c:pt>
                <c:pt idx="14247">
                  <c:v>8.8119499999999998E-4</c:v>
                </c:pt>
                <c:pt idx="14248">
                  <c:v>1.21031E-2</c:v>
                </c:pt>
                <c:pt idx="14249">
                  <c:v>2.0944600000000001E-2</c:v>
                </c:pt>
                <c:pt idx="14250">
                  <c:v>1.9643799999999999E-2</c:v>
                </c:pt>
                <c:pt idx="14251">
                  <c:v>1.55516E-2</c:v>
                </c:pt>
                <c:pt idx="14252">
                  <c:v>3.4287499999999999E-2</c:v>
                </c:pt>
                <c:pt idx="14253">
                  <c:v>1.0075600000000001E-2</c:v>
                </c:pt>
                <c:pt idx="14254">
                  <c:v>1.0936700000000001E-2</c:v>
                </c:pt>
                <c:pt idx="14255">
                  <c:v>1.10674E-2</c:v>
                </c:pt>
                <c:pt idx="14256">
                  <c:v>1.6241100000000001E-2</c:v>
                </c:pt>
                <c:pt idx="14257">
                  <c:v>1.7528499999999999E-2</c:v>
                </c:pt>
                <c:pt idx="14258">
                  <c:v>1.8599500000000001E-2</c:v>
                </c:pt>
                <c:pt idx="14259">
                  <c:v>1.9154500000000001E-2</c:v>
                </c:pt>
                <c:pt idx="14260">
                  <c:v>-2.6617099999999999E-3</c:v>
                </c:pt>
                <c:pt idx="14261">
                  <c:v>2.54068E-2</c:v>
                </c:pt>
                <c:pt idx="14262">
                  <c:v>2.1713300000000001E-2</c:v>
                </c:pt>
                <c:pt idx="14263">
                  <c:v>2.2790000000000001E-2</c:v>
                </c:pt>
                <c:pt idx="14264">
                  <c:v>1.2126899999999999E-2</c:v>
                </c:pt>
                <c:pt idx="14265">
                  <c:v>5.4855299999999997E-3</c:v>
                </c:pt>
                <c:pt idx="14266">
                  <c:v>1.5377999999999999E-2</c:v>
                </c:pt>
                <c:pt idx="14267">
                  <c:v>2.0914100000000001E-2</c:v>
                </c:pt>
                <c:pt idx="14268">
                  <c:v>1.1480300000000001E-2</c:v>
                </c:pt>
                <c:pt idx="14269">
                  <c:v>1.3111100000000001E-2</c:v>
                </c:pt>
                <c:pt idx="14270">
                  <c:v>9.3708000000000003E-3</c:v>
                </c:pt>
                <c:pt idx="14271">
                  <c:v>3.3067699999999998E-2</c:v>
                </c:pt>
                <c:pt idx="14272">
                  <c:v>-8.5172700000000004E-3</c:v>
                </c:pt>
                <c:pt idx="14273">
                  <c:v>1.38245E-2</c:v>
                </c:pt>
                <c:pt idx="14274">
                  <c:v>3.3996600000000002E-2</c:v>
                </c:pt>
                <c:pt idx="14275">
                  <c:v>1.9741099999999998E-3</c:v>
                </c:pt>
                <c:pt idx="14276">
                  <c:v>-1.31226E-3</c:v>
                </c:pt>
                <c:pt idx="14277">
                  <c:v>5.0354000000000002E-4</c:v>
                </c:pt>
                <c:pt idx="14278">
                  <c:v>8.8005099999999992E-3</c:v>
                </c:pt>
                <c:pt idx="14279">
                  <c:v>2.24113E-3</c:v>
                </c:pt>
                <c:pt idx="14280">
                  <c:v>8.8596300000000003E-4</c:v>
                </c:pt>
                <c:pt idx="14281">
                  <c:v>5.5961600000000002E-3</c:v>
                </c:pt>
                <c:pt idx="14282">
                  <c:v>2.1533E-2</c:v>
                </c:pt>
                <c:pt idx="14283">
                  <c:v>-1.28326E-2</c:v>
                </c:pt>
                <c:pt idx="14284">
                  <c:v>9.7847000000000003E-3</c:v>
                </c:pt>
                <c:pt idx="14285">
                  <c:v>1.07193E-3</c:v>
                </c:pt>
                <c:pt idx="14286">
                  <c:v>2.15979E-2</c:v>
                </c:pt>
                <c:pt idx="14287">
                  <c:v>-6.5479300000000004E-3</c:v>
                </c:pt>
                <c:pt idx="14288">
                  <c:v>1.2764899999999999E-2</c:v>
                </c:pt>
                <c:pt idx="14289">
                  <c:v>3.5625499999999997E-2</c:v>
                </c:pt>
                <c:pt idx="14290">
                  <c:v>2.6502600000000002E-3</c:v>
                </c:pt>
                <c:pt idx="14291">
                  <c:v>1.0437E-2</c:v>
                </c:pt>
                <c:pt idx="14292">
                  <c:v>2.4108900000000002E-3</c:v>
                </c:pt>
                <c:pt idx="14293">
                  <c:v>1.5766100000000002E-2</c:v>
                </c:pt>
                <c:pt idx="14294">
                  <c:v>-1.21412E-2</c:v>
                </c:pt>
                <c:pt idx="14295">
                  <c:v>-2.6442500000000001E-2</c:v>
                </c:pt>
                <c:pt idx="14296">
                  <c:v>1.37901E-3</c:v>
                </c:pt>
                <c:pt idx="14297">
                  <c:v>4.3344500000000001E-3</c:v>
                </c:pt>
                <c:pt idx="14298">
                  <c:v>6.4830799999999996E-3</c:v>
                </c:pt>
                <c:pt idx="14299">
                  <c:v>-1.8874200000000001E-2</c:v>
                </c:pt>
                <c:pt idx="14300">
                  <c:v>1.77345E-2</c:v>
                </c:pt>
                <c:pt idx="14301">
                  <c:v>2.74906E-2</c:v>
                </c:pt>
                <c:pt idx="14302" formatCode="0.00E+00">
                  <c:v>-2.6130700000000001E-4</c:v>
                </c:pt>
                <c:pt idx="14303">
                  <c:v>-9.6645399999999992E-3</c:v>
                </c:pt>
                <c:pt idx="14304">
                  <c:v>-6.9723099999999998E-3</c:v>
                </c:pt>
                <c:pt idx="14305">
                  <c:v>9.8762499999999996E-3</c:v>
                </c:pt>
                <c:pt idx="14306">
                  <c:v>-1.24063E-2</c:v>
                </c:pt>
                <c:pt idx="14307">
                  <c:v>1.48506E-2</c:v>
                </c:pt>
                <c:pt idx="14308">
                  <c:v>1.7293900000000001E-2</c:v>
                </c:pt>
                <c:pt idx="14309">
                  <c:v>1.57681E-2</c:v>
                </c:pt>
                <c:pt idx="14310">
                  <c:v>6.9150899999999996E-3</c:v>
                </c:pt>
                <c:pt idx="14311">
                  <c:v>1.8129300000000001E-2</c:v>
                </c:pt>
                <c:pt idx="14312">
                  <c:v>2.0462000000000001E-2</c:v>
                </c:pt>
                <c:pt idx="14313">
                  <c:v>1.29204E-2</c:v>
                </c:pt>
                <c:pt idx="14314">
                  <c:v>2.96211E-3</c:v>
                </c:pt>
                <c:pt idx="14315">
                  <c:v>2.2850000000000001E-3</c:v>
                </c:pt>
                <c:pt idx="14316">
                  <c:v>1.59597E-2</c:v>
                </c:pt>
                <c:pt idx="14317">
                  <c:v>2.56252E-3</c:v>
                </c:pt>
                <c:pt idx="14318">
                  <c:v>1.1220900000000001E-2</c:v>
                </c:pt>
                <c:pt idx="14319">
                  <c:v>9.9830600000000002E-3</c:v>
                </c:pt>
                <c:pt idx="14320">
                  <c:v>5.45788E-3</c:v>
                </c:pt>
                <c:pt idx="14321">
                  <c:v>-1.5367499999999999E-2</c:v>
                </c:pt>
                <c:pt idx="14322">
                  <c:v>1.4399500000000001E-2</c:v>
                </c:pt>
                <c:pt idx="14323">
                  <c:v>1.0252E-3</c:v>
                </c:pt>
                <c:pt idx="14324">
                  <c:v>1.16405E-2</c:v>
                </c:pt>
                <c:pt idx="14325">
                  <c:v>-9.7322499999999996E-3</c:v>
                </c:pt>
                <c:pt idx="14326">
                  <c:v>-2.3117099999999998E-3</c:v>
                </c:pt>
                <c:pt idx="14327">
                  <c:v>6.2923400000000004E-3</c:v>
                </c:pt>
                <c:pt idx="14328">
                  <c:v>2.3391700000000001E-2</c:v>
                </c:pt>
                <c:pt idx="14329">
                  <c:v>-1.2912799999999999E-3</c:v>
                </c:pt>
                <c:pt idx="14330">
                  <c:v>8.5640000000000004E-3</c:v>
                </c:pt>
                <c:pt idx="14331">
                  <c:v>8.0509199999999996E-3</c:v>
                </c:pt>
                <c:pt idx="14332">
                  <c:v>1.9397699999999999E-3</c:v>
                </c:pt>
                <c:pt idx="14333">
                  <c:v>1.4346100000000001E-2</c:v>
                </c:pt>
                <c:pt idx="14334">
                  <c:v>-1.9950900000000001E-2</c:v>
                </c:pt>
                <c:pt idx="14335">
                  <c:v>1.29023E-2</c:v>
                </c:pt>
                <c:pt idx="14336">
                  <c:v>2.56062E-3</c:v>
                </c:pt>
                <c:pt idx="14337">
                  <c:v>1.9397699999999999E-3</c:v>
                </c:pt>
                <c:pt idx="14338">
                  <c:v>9.8228500000000006E-4</c:v>
                </c:pt>
                <c:pt idx="14339">
                  <c:v>2.0590799999999999E-2</c:v>
                </c:pt>
                <c:pt idx="14340">
                  <c:v>3.1161299999999999E-2</c:v>
                </c:pt>
                <c:pt idx="14341">
                  <c:v>2.79703E-2</c:v>
                </c:pt>
                <c:pt idx="14342">
                  <c:v>-7.2412500000000003E-3</c:v>
                </c:pt>
                <c:pt idx="14343">
                  <c:v>-6.75583E-3</c:v>
                </c:pt>
                <c:pt idx="14344">
                  <c:v>9.9916499999999995E-3</c:v>
                </c:pt>
                <c:pt idx="14345">
                  <c:v>4.5022999999999999E-3</c:v>
                </c:pt>
                <c:pt idx="14346">
                  <c:v>5.2471200000000001E-3</c:v>
                </c:pt>
                <c:pt idx="14347">
                  <c:v>3.9520299999999996E-3</c:v>
                </c:pt>
                <c:pt idx="14348">
                  <c:v>2.8636000000000002E-2</c:v>
                </c:pt>
                <c:pt idx="14349">
                  <c:v>8.1014599999999996E-3</c:v>
                </c:pt>
                <c:pt idx="14350">
                  <c:v>3.2758700000000002E-3</c:v>
                </c:pt>
                <c:pt idx="14351">
                  <c:v>8.3255800000000008E-3</c:v>
                </c:pt>
                <c:pt idx="14352">
                  <c:v>1.4913600000000001E-2</c:v>
                </c:pt>
                <c:pt idx="14353">
                  <c:v>3.08895E-3</c:v>
                </c:pt>
                <c:pt idx="14354">
                  <c:v>-1.8012E-2</c:v>
                </c:pt>
                <c:pt idx="14355">
                  <c:v>1.15175E-2</c:v>
                </c:pt>
                <c:pt idx="14356">
                  <c:v>2.5885600000000002E-2</c:v>
                </c:pt>
                <c:pt idx="14357">
                  <c:v>8.7194400000000002E-3</c:v>
                </c:pt>
                <c:pt idx="14358">
                  <c:v>3.9033900000000001E-3</c:v>
                </c:pt>
                <c:pt idx="14359">
                  <c:v>2.05135E-2</c:v>
                </c:pt>
                <c:pt idx="14360">
                  <c:v>9.5424700000000008E-3</c:v>
                </c:pt>
                <c:pt idx="14361">
                  <c:v>-3.6745100000000002E-3</c:v>
                </c:pt>
                <c:pt idx="14362">
                  <c:v>-6.7815799999999997E-3</c:v>
                </c:pt>
                <c:pt idx="14363">
                  <c:v>1.53694E-2</c:v>
                </c:pt>
                <c:pt idx="14364">
                  <c:v>1.57652E-2</c:v>
                </c:pt>
                <c:pt idx="14365">
                  <c:v>-1.93596E-3</c:v>
                </c:pt>
                <c:pt idx="14366">
                  <c:v>2.3332599999999998E-2</c:v>
                </c:pt>
                <c:pt idx="14367">
                  <c:v>1.6217200000000001E-2</c:v>
                </c:pt>
                <c:pt idx="14368">
                  <c:v>2.2048999999999999E-2</c:v>
                </c:pt>
                <c:pt idx="14369">
                  <c:v>-3.8662000000000002E-3</c:v>
                </c:pt>
                <c:pt idx="14370">
                  <c:v>2.2907299999999999E-3</c:v>
                </c:pt>
                <c:pt idx="14371">
                  <c:v>-9.3135800000000001E-3</c:v>
                </c:pt>
                <c:pt idx="14372">
                  <c:v>-4.9552900000000002E-3</c:v>
                </c:pt>
                <c:pt idx="14373">
                  <c:v>3.1538E-3</c:v>
                </c:pt>
                <c:pt idx="14374">
                  <c:v>-9.4537700000000002E-3</c:v>
                </c:pt>
                <c:pt idx="14375">
                  <c:v>2.68288E-2</c:v>
                </c:pt>
                <c:pt idx="14376">
                  <c:v>5.2051500000000004E-3</c:v>
                </c:pt>
                <c:pt idx="14377">
                  <c:v>1.5993100000000001E-3</c:v>
                </c:pt>
                <c:pt idx="14378">
                  <c:v>-8.5926100000000005E-4</c:v>
                </c:pt>
                <c:pt idx="14379">
                  <c:v>1.53799E-2</c:v>
                </c:pt>
                <c:pt idx="14380">
                  <c:v>-3.3664699999999998E-4</c:v>
                </c:pt>
                <c:pt idx="14381">
                  <c:v>-9.3622199999999992E-3</c:v>
                </c:pt>
                <c:pt idx="14382">
                  <c:v>-3.10421E-3</c:v>
                </c:pt>
                <c:pt idx="14383">
                  <c:v>-1.2912799999999999E-3</c:v>
                </c:pt>
                <c:pt idx="14384">
                  <c:v>-1.47038E-2</c:v>
                </c:pt>
                <c:pt idx="14385">
                  <c:v>3.3664699999999999E-3</c:v>
                </c:pt>
                <c:pt idx="14386">
                  <c:v>-7.6961499999999997E-3</c:v>
                </c:pt>
                <c:pt idx="14387">
                  <c:v>2.4557099999999998E-3</c:v>
                </c:pt>
                <c:pt idx="14388">
                  <c:v>-5.2137399999999997E-3</c:v>
                </c:pt>
                <c:pt idx="14389">
                  <c:v>-1.5844299999999999E-2</c:v>
                </c:pt>
                <c:pt idx="14390">
                  <c:v>-9.5930100000000008E-3</c:v>
                </c:pt>
                <c:pt idx="14391">
                  <c:v>-6.4659099999999996E-4</c:v>
                </c:pt>
                <c:pt idx="14392">
                  <c:v>4.5947999999999996E-3</c:v>
                </c:pt>
                <c:pt idx="14393">
                  <c:v>-2.36893E-3</c:v>
                </c:pt>
                <c:pt idx="14394">
                  <c:v>-3.09649E-2</c:v>
                </c:pt>
                <c:pt idx="14395">
                  <c:v>-8.1863400000000003E-3</c:v>
                </c:pt>
                <c:pt idx="14396">
                  <c:v>-2.70748E-3</c:v>
                </c:pt>
                <c:pt idx="14397">
                  <c:v>1.5506700000000001E-3</c:v>
                </c:pt>
                <c:pt idx="14398">
                  <c:v>-1.3003300000000001E-2</c:v>
                </c:pt>
                <c:pt idx="14399">
                  <c:v>-5.8479300000000003E-3</c:v>
                </c:pt>
                <c:pt idx="14400">
                  <c:v>-1.75896E-2</c:v>
                </c:pt>
                <c:pt idx="14401">
                  <c:v>-1.5392299999999999E-2</c:v>
                </c:pt>
                <c:pt idx="14402">
                  <c:v>5.2661899999999996E-3</c:v>
                </c:pt>
                <c:pt idx="14403">
                  <c:v>-1.85051E-2</c:v>
                </c:pt>
                <c:pt idx="14404">
                  <c:v>-7.2441099999999998E-3</c:v>
                </c:pt>
                <c:pt idx="14405">
                  <c:v>-5.1898999999999999E-3</c:v>
                </c:pt>
                <c:pt idx="14406">
                  <c:v>-1.45016E-2</c:v>
                </c:pt>
                <c:pt idx="14407">
                  <c:v>-5.84126E-3</c:v>
                </c:pt>
                <c:pt idx="14408">
                  <c:v>6.4659099999999996E-4</c:v>
                </c:pt>
                <c:pt idx="14409">
                  <c:v>2.7809100000000002E-3</c:v>
                </c:pt>
                <c:pt idx="14410">
                  <c:v>-8.6975099999999999E-4</c:v>
                </c:pt>
                <c:pt idx="14411">
                  <c:v>-1.7798399999999999E-2</c:v>
                </c:pt>
                <c:pt idx="14412">
                  <c:v>-5.0401700000000001E-3</c:v>
                </c:pt>
                <c:pt idx="14413">
                  <c:v>7.9631800000000003E-3</c:v>
                </c:pt>
                <c:pt idx="14414">
                  <c:v>1.00613E-2</c:v>
                </c:pt>
                <c:pt idx="14415">
                  <c:v>1.53017E-2</c:v>
                </c:pt>
                <c:pt idx="14416">
                  <c:v>2.32277E-2</c:v>
                </c:pt>
                <c:pt idx="14417">
                  <c:v>9.1714899999999992E-3</c:v>
                </c:pt>
                <c:pt idx="14418">
                  <c:v>3.7984799999999999E-3</c:v>
                </c:pt>
                <c:pt idx="14419">
                  <c:v>2.36893E-3</c:v>
                </c:pt>
                <c:pt idx="14420">
                  <c:v>1.08824E-2</c:v>
                </c:pt>
                <c:pt idx="14421">
                  <c:v>1.8638600000000002E-2</c:v>
                </c:pt>
                <c:pt idx="14422">
                  <c:v>-1.8129299999999999E-3</c:v>
                </c:pt>
                <c:pt idx="14423">
                  <c:v>-9.3708000000000003E-3</c:v>
                </c:pt>
                <c:pt idx="14424">
                  <c:v>-1.84822E-3</c:v>
                </c:pt>
                <c:pt idx="14425">
                  <c:v>-1.7108900000000001E-3</c:v>
                </c:pt>
                <c:pt idx="14426">
                  <c:v>-9.6406900000000004E-3</c:v>
                </c:pt>
                <c:pt idx="14427">
                  <c:v>1.41602E-2</c:v>
                </c:pt>
                <c:pt idx="14428">
                  <c:v>-6.0911200000000002E-3</c:v>
                </c:pt>
                <c:pt idx="14429">
                  <c:v>-9.7875600000000007E-3</c:v>
                </c:pt>
                <c:pt idx="14430">
                  <c:v>-4.70734E-3</c:v>
                </c:pt>
                <c:pt idx="14431">
                  <c:v>1.05057E-2</c:v>
                </c:pt>
                <c:pt idx="14432">
                  <c:v>-9.3803399999999992E-3</c:v>
                </c:pt>
                <c:pt idx="14433">
                  <c:v>3.89004E-3</c:v>
                </c:pt>
                <c:pt idx="14434">
                  <c:v>-2.2881499999999999E-2</c:v>
                </c:pt>
                <c:pt idx="14435">
                  <c:v>-8.0327999999999997E-3</c:v>
                </c:pt>
                <c:pt idx="14436">
                  <c:v>-1.0042199999999999E-2</c:v>
                </c:pt>
                <c:pt idx="14437" formatCode="0.00E+00">
                  <c:v>-5.2452099999999999E-5</c:v>
                </c:pt>
                <c:pt idx="14438">
                  <c:v>5.8155100000000003E-3</c:v>
                </c:pt>
                <c:pt idx="14439">
                  <c:v>-6.1893499999999997E-3</c:v>
                </c:pt>
                <c:pt idx="14440">
                  <c:v>1.3459199999999999E-2</c:v>
                </c:pt>
                <c:pt idx="14441">
                  <c:v>-1.60503E-2</c:v>
                </c:pt>
                <c:pt idx="14442">
                  <c:v>-6.1531099999999998E-3</c:v>
                </c:pt>
                <c:pt idx="14443">
                  <c:v>-1.8020600000000001E-2</c:v>
                </c:pt>
                <c:pt idx="14444">
                  <c:v>1.124E-2</c:v>
                </c:pt>
                <c:pt idx="14445">
                  <c:v>2.9840499999999998E-3</c:v>
                </c:pt>
                <c:pt idx="14446">
                  <c:v>-6.8521500000000004E-3</c:v>
                </c:pt>
                <c:pt idx="14447">
                  <c:v>-3.28064E-3</c:v>
                </c:pt>
                <c:pt idx="14448">
                  <c:v>2.8038E-3</c:v>
                </c:pt>
                <c:pt idx="14449">
                  <c:v>-2.1686600000000002E-3</c:v>
                </c:pt>
                <c:pt idx="14450">
                  <c:v>-1.8550899999999999E-2</c:v>
                </c:pt>
                <c:pt idx="14451">
                  <c:v>-2.5091200000000001E-3</c:v>
                </c:pt>
                <c:pt idx="14452">
                  <c:v>-1.1886600000000001E-2</c:v>
                </c:pt>
                <c:pt idx="14453">
                  <c:v>-1.07498E-2</c:v>
                </c:pt>
                <c:pt idx="14454">
                  <c:v>1.4991799999999999E-3</c:v>
                </c:pt>
                <c:pt idx="14455" formatCode="0.00E+00">
                  <c:v>-1.6306899999999999E-2</c:v>
                </c:pt>
                <c:pt idx="14456">
                  <c:v>-3.5495800000000001E-3</c:v>
                </c:pt>
                <c:pt idx="14457">
                  <c:v>-5.2232700000000003E-3</c:v>
                </c:pt>
                <c:pt idx="14458">
                  <c:v>-1.0666800000000001E-2</c:v>
                </c:pt>
                <c:pt idx="14459">
                  <c:v>-2.8715099999999999E-3</c:v>
                </c:pt>
                <c:pt idx="14460">
                  <c:v>5.4502500000000002E-3</c:v>
                </c:pt>
                <c:pt idx="14461">
                  <c:v>-5.6734100000000003E-3</c:v>
                </c:pt>
                <c:pt idx="14462">
                  <c:v>-1.7693500000000001E-2</c:v>
                </c:pt>
                <c:pt idx="14463">
                  <c:v>-1.6418499999999999E-2</c:v>
                </c:pt>
                <c:pt idx="14464">
                  <c:v>-8.5392000000000003E-3</c:v>
                </c:pt>
                <c:pt idx="14465">
                  <c:v>-1.2212799999999999E-2</c:v>
                </c:pt>
                <c:pt idx="14466">
                  <c:v>6.0167299999999996E-3</c:v>
                </c:pt>
                <c:pt idx="14467">
                  <c:v>-5.3310400000000004E-3</c:v>
                </c:pt>
                <c:pt idx="14468">
                  <c:v>-1.9559899999999999E-3</c:v>
                </c:pt>
                <c:pt idx="14469">
                  <c:v>-1.9050600000000001E-2</c:v>
                </c:pt>
                <c:pt idx="14470">
                  <c:v>-1.06239E-2</c:v>
                </c:pt>
                <c:pt idx="14471">
                  <c:v>-9.1447799999999999E-3</c:v>
                </c:pt>
                <c:pt idx="14472">
                  <c:v>-1.39437E-2</c:v>
                </c:pt>
                <c:pt idx="14473">
                  <c:v>-6.45351E-3</c:v>
                </c:pt>
                <c:pt idx="14474">
                  <c:v>-5.8469799999999999E-3</c:v>
                </c:pt>
                <c:pt idx="14475">
                  <c:v>-1.05133E-2</c:v>
                </c:pt>
                <c:pt idx="14476">
                  <c:v>-8.0394699999999995E-4</c:v>
                </c:pt>
                <c:pt idx="14477">
                  <c:v>-1.3176E-2</c:v>
                </c:pt>
                <c:pt idx="14478">
                  <c:v>-1.2949E-2</c:v>
                </c:pt>
                <c:pt idx="14479">
                  <c:v>-8.0318500000000001E-3</c:v>
                </c:pt>
                <c:pt idx="14480">
                  <c:v>-1.8971399999999999E-2</c:v>
                </c:pt>
                <c:pt idx="14481">
                  <c:v>9.4032299999999996E-4</c:v>
                </c:pt>
                <c:pt idx="14482">
                  <c:v>-1.9986199999999999E-2</c:v>
                </c:pt>
                <c:pt idx="14483">
                  <c:v>1.0034599999999999E-2</c:v>
                </c:pt>
                <c:pt idx="14484">
                  <c:v>3.2272300000000002E-3</c:v>
                </c:pt>
                <c:pt idx="14485">
                  <c:v>4.0206900000000004E-3</c:v>
                </c:pt>
                <c:pt idx="14486">
                  <c:v>-6.3037900000000003E-4</c:v>
                </c:pt>
                <c:pt idx="14487">
                  <c:v>-1.1396399999999999E-3</c:v>
                </c:pt>
                <c:pt idx="14488">
                  <c:v>9.4985999999999996E-4</c:v>
                </c:pt>
                <c:pt idx="14489">
                  <c:v>-2.9785200000000001E-2</c:v>
                </c:pt>
                <c:pt idx="14490">
                  <c:v>-9.9449199999999995E-3</c:v>
                </c:pt>
                <c:pt idx="14491">
                  <c:v>-1.09348E-2</c:v>
                </c:pt>
                <c:pt idx="14492">
                  <c:v>3.74413E-3</c:v>
                </c:pt>
                <c:pt idx="14493">
                  <c:v>-1.13077E-2</c:v>
                </c:pt>
                <c:pt idx="14494">
                  <c:v>4.4641500000000001E-3</c:v>
                </c:pt>
                <c:pt idx="14495">
                  <c:v>-6.4926100000000002E-3</c:v>
                </c:pt>
                <c:pt idx="14496">
                  <c:v>-8.2893399999999992E-3</c:v>
                </c:pt>
                <c:pt idx="14497">
                  <c:v>-1.6373599999999999E-2</c:v>
                </c:pt>
                <c:pt idx="14498">
                  <c:v>-1.7499900000000001E-3</c:v>
                </c:pt>
                <c:pt idx="14499">
                  <c:v>-2.6518799999999999E-2</c:v>
                </c:pt>
                <c:pt idx="14500">
                  <c:v>-8.9740800000000006E-3</c:v>
                </c:pt>
                <c:pt idx="14501">
                  <c:v>2.9830899999999999E-3</c:v>
                </c:pt>
                <c:pt idx="14502">
                  <c:v>-5.7954800000000004E-3</c:v>
                </c:pt>
                <c:pt idx="14503">
                  <c:v>-4.9333600000000003E-3</c:v>
                </c:pt>
                <c:pt idx="14504">
                  <c:v>-1.63097E-2</c:v>
                </c:pt>
                <c:pt idx="14505">
                  <c:v>-4.1160600000000004E-3</c:v>
                </c:pt>
                <c:pt idx="14506">
                  <c:v>-1.2768699999999999E-2</c:v>
                </c:pt>
                <c:pt idx="14507">
                  <c:v>-2.0375299999999999E-2</c:v>
                </c:pt>
                <c:pt idx="14508">
                  <c:v>-1.1076000000000001E-2</c:v>
                </c:pt>
                <c:pt idx="14509">
                  <c:v>-1.9874599999999999E-3</c:v>
                </c:pt>
                <c:pt idx="14510">
                  <c:v>-1.03693E-2</c:v>
                </c:pt>
                <c:pt idx="14511">
                  <c:v>-1.68037E-3</c:v>
                </c:pt>
                <c:pt idx="14512">
                  <c:v>1.7499900000000001E-3</c:v>
                </c:pt>
                <c:pt idx="14513">
                  <c:v>-4.6825399999999998E-4</c:v>
                </c:pt>
                <c:pt idx="14514">
                  <c:v>-5.2757300000000002E-3</c:v>
                </c:pt>
                <c:pt idx="14515">
                  <c:v>-1.81522E-2</c:v>
                </c:pt>
                <c:pt idx="14516">
                  <c:v>-2.7675600000000001E-3</c:v>
                </c:pt>
                <c:pt idx="14517">
                  <c:v>-8.6708099999999993E-3</c:v>
                </c:pt>
                <c:pt idx="14518">
                  <c:v>6.8540600000000004E-3</c:v>
                </c:pt>
                <c:pt idx="14519">
                  <c:v>-1.8949500000000001E-2</c:v>
                </c:pt>
                <c:pt idx="14520">
                  <c:v>-1.21412E-2</c:v>
                </c:pt>
                <c:pt idx="14521">
                  <c:v>-6.5994299999999997E-4</c:v>
                </c:pt>
                <c:pt idx="14522">
                  <c:v>-1.29576E-2</c:v>
                </c:pt>
                <c:pt idx="14523">
                  <c:v>9.2925999999999998E-3</c:v>
                </c:pt>
                <c:pt idx="14524">
                  <c:v>1.8262899999999999E-3</c:v>
                </c:pt>
                <c:pt idx="14525">
                  <c:v>-2.1734200000000001E-3</c:v>
                </c:pt>
                <c:pt idx="14526">
                  <c:v>-6.8569199999999999E-3</c:v>
                </c:pt>
                <c:pt idx="14527">
                  <c:v>-2.3140000000000001E-2</c:v>
                </c:pt>
                <c:pt idx="14528">
                  <c:v>-2.8346099999999999E-2</c:v>
                </c:pt>
                <c:pt idx="14529">
                  <c:v>-9.9592199999999995E-3</c:v>
                </c:pt>
                <c:pt idx="14530">
                  <c:v>-1.43433E-2</c:v>
                </c:pt>
                <c:pt idx="14531">
                  <c:v>-1.9912699999999998E-2</c:v>
                </c:pt>
                <c:pt idx="14532">
                  <c:v>-3.85017E-2</c:v>
                </c:pt>
                <c:pt idx="14533">
                  <c:v>-1.4150599999999999E-2</c:v>
                </c:pt>
                <c:pt idx="14534">
                  <c:v>-1.2153600000000001E-2</c:v>
                </c:pt>
                <c:pt idx="14535" formatCode="0.00E+00">
                  <c:v>5.2452099999999999E-5</c:v>
                </c:pt>
                <c:pt idx="14536">
                  <c:v>-2.0029100000000001E-2</c:v>
                </c:pt>
                <c:pt idx="14537">
                  <c:v>6.2246300000000001E-3</c:v>
                </c:pt>
                <c:pt idx="14538">
                  <c:v>-2.5559399999999999E-2</c:v>
                </c:pt>
                <c:pt idx="14539">
                  <c:v>-3.4303699999999999E-2</c:v>
                </c:pt>
                <c:pt idx="14540">
                  <c:v>-3.6382699999999999E-3</c:v>
                </c:pt>
                <c:pt idx="14541">
                  <c:v>-9.4261199999999996E-3</c:v>
                </c:pt>
                <c:pt idx="14542">
                  <c:v>7.8125E-3</c:v>
                </c:pt>
                <c:pt idx="14543">
                  <c:v>-1.58405E-2</c:v>
                </c:pt>
                <c:pt idx="14544">
                  <c:v>-2.44493E-2</c:v>
                </c:pt>
                <c:pt idx="14545">
                  <c:v>-2.7319900000000001E-2</c:v>
                </c:pt>
                <c:pt idx="14546">
                  <c:v>-2.0246499999999998E-3</c:v>
                </c:pt>
                <c:pt idx="14547">
                  <c:v>-1.32265E-2</c:v>
                </c:pt>
                <c:pt idx="14548">
                  <c:v>-1.49879E-2</c:v>
                </c:pt>
                <c:pt idx="14549">
                  <c:v>-3.0207600000000001E-2</c:v>
                </c:pt>
                <c:pt idx="14550">
                  <c:v>-1.0665900000000001E-2</c:v>
                </c:pt>
                <c:pt idx="14551">
                  <c:v>-2.1762799999999999E-2</c:v>
                </c:pt>
                <c:pt idx="14552">
                  <c:v>-1.66759E-2</c:v>
                </c:pt>
                <c:pt idx="14553">
                  <c:v>-1.10626E-3</c:v>
                </c:pt>
                <c:pt idx="14554">
                  <c:v>-1.47581E-2</c:v>
                </c:pt>
                <c:pt idx="14555">
                  <c:v>-1.7872800000000001E-2</c:v>
                </c:pt>
                <c:pt idx="14556">
                  <c:v>-1.9281400000000001E-2</c:v>
                </c:pt>
                <c:pt idx="14557">
                  <c:v>-2.1963099999999999E-2</c:v>
                </c:pt>
                <c:pt idx="14558">
                  <c:v>-4.3392200000000004E-3</c:v>
                </c:pt>
                <c:pt idx="14559">
                  <c:v>-3.1799300000000003E-2</c:v>
                </c:pt>
                <c:pt idx="14560">
                  <c:v>-1.7748799999999999E-2</c:v>
                </c:pt>
                <c:pt idx="14561">
                  <c:v>-1.9202199999999999E-2</c:v>
                </c:pt>
                <c:pt idx="14562">
                  <c:v>-1.0705900000000001E-2</c:v>
                </c:pt>
                <c:pt idx="14563">
                  <c:v>-3.2009099999999999E-2</c:v>
                </c:pt>
                <c:pt idx="14564">
                  <c:v>-9.58729E-3</c:v>
                </c:pt>
                <c:pt idx="14565">
                  <c:v>-1.2105899999999999E-2</c:v>
                </c:pt>
                <c:pt idx="14566">
                  <c:v>-1.3051999999999999E-2</c:v>
                </c:pt>
                <c:pt idx="14567">
                  <c:v>-2.07882E-2</c:v>
                </c:pt>
                <c:pt idx="14568" formatCode="0.00E+00">
                  <c:v>-2.2709799999999999E-2</c:v>
                </c:pt>
                <c:pt idx="14569">
                  <c:v>-7.2517399999999996E-3</c:v>
                </c:pt>
                <c:pt idx="14570">
                  <c:v>-3.1229E-2</c:v>
                </c:pt>
                <c:pt idx="14571">
                  <c:v>-3.8146999999999999E-3</c:v>
                </c:pt>
                <c:pt idx="14572">
                  <c:v>-1.7567599999999999E-2</c:v>
                </c:pt>
                <c:pt idx="14573">
                  <c:v>1.5811899999999999E-3</c:v>
                </c:pt>
                <c:pt idx="14574">
                  <c:v>-2.8960199999999998E-2</c:v>
                </c:pt>
                <c:pt idx="14575">
                  <c:v>-1.2303400000000001E-2</c:v>
                </c:pt>
                <c:pt idx="14576">
                  <c:v>-1.01814E-2</c:v>
                </c:pt>
                <c:pt idx="14577">
                  <c:v>-1.6365999999999999E-2</c:v>
                </c:pt>
                <c:pt idx="14578">
                  <c:v>-1.1619600000000001E-2</c:v>
                </c:pt>
                <c:pt idx="14579">
                  <c:v>-8.1605900000000006E-3</c:v>
                </c:pt>
                <c:pt idx="14580">
                  <c:v>-5.4674099999999998E-3</c:v>
                </c:pt>
                <c:pt idx="14581">
                  <c:v>-2.6661899999999999E-2</c:v>
                </c:pt>
                <c:pt idx="14582">
                  <c:v>-1.46523E-2</c:v>
                </c:pt>
                <c:pt idx="14583">
                  <c:v>-2.6890799999999999E-2</c:v>
                </c:pt>
                <c:pt idx="14584">
                  <c:v>8.5077299999999998E-3</c:v>
                </c:pt>
                <c:pt idx="14585">
                  <c:v>-1.26438E-2</c:v>
                </c:pt>
                <c:pt idx="14586">
                  <c:v>1.194E-3</c:v>
                </c:pt>
                <c:pt idx="14587">
                  <c:v>-9.3460099999999996E-4</c:v>
                </c:pt>
                <c:pt idx="14588">
                  <c:v>-2.8760899999999999E-2</c:v>
                </c:pt>
                <c:pt idx="14589">
                  <c:v>-1.49584E-2</c:v>
                </c:pt>
                <c:pt idx="14590">
                  <c:v>1.20831E-3</c:v>
                </c:pt>
                <c:pt idx="14591">
                  <c:v>-2.7698500000000001E-2</c:v>
                </c:pt>
                <c:pt idx="14592">
                  <c:v>-1.0956799999999999E-2</c:v>
                </c:pt>
                <c:pt idx="14593">
                  <c:v>-2.2942500000000001E-2</c:v>
                </c:pt>
                <c:pt idx="14594">
                  <c:v>3.39603E-3</c:v>
                </c:pt>
                <c:pt idx="14595">
                  <c:v>-1.0004000000000001E-2</c:v>
                </c:pt>
                <c:pt idx="14596">
                  <c:v>-7.5740800000000004E-3</c:v>
                </c:pt>
                <c:pt idx="14597">
                  <c:v>-1.27945E-2</c:v>
                </c:pt>
                <c:pt idx="14598">
                  <c:v>-1.55792E-2</c:v>
                </c:pt>
                <c:pt idx="14599">
                  <c:v>-1.33524E-2</c:v>
                </c:pt>
                <c:pt idx="14600">
                  <c:v>-1.7125100000000001E-2</c:v>
                </c:pt>
                <c:pt idx="14601">
                  <c:v>4.51279E-3</c:v>
                </c:pt>
                <c:pt idx="14602">
                  <c:v>6.5040599999999997E-4</c:v>
                </c:pt>
                <c:pt idx="14603">
                  <c:v>-7.9793899999999994E-3</c:v>
                </c:pt>
                <c:pt idx="14604">
                  <c:v>-9.7045900000000008E-3</c:v>
                </c:pt>
                <c:pt idx="14605">
                  <c:v>-1.01032E-2</c:v>
                </c:pt>
                <c:pt idx="14606">
                  <c:v>4.2676900000000002E-3</c:v>
                </c:pt>
                <c:pt idx="14607">
                  <c:v>-8.2807499999999999E-3</c:v>
                </c:pt>
                <c:pt idx="14608">
                  <c:v>-2.31075E-2</c:v>
                </c:pt>
                <c:pt idx="14609">
                  <c:v>-1.6259200000000001E-2</c:v>
                </c:pt>
                <c:pt idx="14610">
                  <c:v>-1.13592E-2</c:v>
                </c:pt>
                <c:pt idx="14611">
                  <c:v>3.2300900000000001E-3</c:v>
                </c:pt>
                <c:pt idx="14612">
                  <c:v>-2.9433299999999999E-2</c:v>
                </c:pt>
                <c:pt idx="14613">
                  <c:v>4.6014799999999998E-3</c:v>
                </c:pt>
                <c:pt idx="14614">
                  <c:v>6.0710900000000003E-3</c:v>
                </c:pt>
                <c:pt idx="14615">
                  <c:v>6.1502500000000003E-3</c:v>
                </c:pt>
                <c:pt idx="14616">
                  <c:v>1.0681200000000001E-3</c:v>
                </c:pt>
                <c:pt idx="14617">
                  <c:v>-8.9359300000000003E-4</c:v>
                </c:pt>
                <c:pt idx="14618">
                  <c:v>1.4352799999999999E-3</c:v>
                </c:pt>
                <c:pt idx="14619">
                  <c:v>-1.10321E-2</c:v>
                </c:pt>
                <c:pt idx="14620">
                  <c:v>5.7315800000000004E-4</c:v>
                </c:pt>
                <c:pt idx="14621">
                  <c:v>1.68991E-3</c:v>
                </c:pt>
                <c:pt idx="14622">
                  <c:v>-1.28231E-2</c:v>
                </c:pt>
                <c:pt idx="14623">
                  <c:v>-6.5708200000000002E-4</c:v>
                </c:pt>
                <c:pt idx="14624">
                  <c:v>-6.8578700000000003E-3</c:v>
                </c:pt>
                <c:pt idx="14625">
                  <c:v>8.1682200000000003E-3</c:v>
                </c:pt>
                <c:pt idx="14626">
                  <c:v>-1.34373E-3</c:v>
                </c:pt>
                <c:pt idx="14627">
                  <c:v>1.35412E-2</c:v>
                </c:pt>
                <c:pt idx="14628">
                  <c:v>-9.5939599999999995E-4</c:v>
                </c:pt>
                <c:pt idx="14629" formatCode="0.00E+00">
                  <c:v>-1.0028799999999999E-2</c:v>
                </c:pt>
                <c:pt idx="14630">
                  <c:v>-6.1445199999999997E-3</c:v>
                </c:pt>
                <c:pt idx="14631">
                  <c:v>1.6994499999999999E-3</c:v>
                </c:pt>
                <c:pt idx="14632">
                  <c:v>1.56946E-2</c:v>
                </c:pt>
                <c:pt idx="14633">
                  <c:v>-7.33185E-3</c:v>
                </c:pt>
                <c:pt idx="14634">
                  <c:v>-1.8529900000000001E-3</c:v>
                </c:pt>
                <c:pt idx="14635">
                  <c:v>-6.3905699999999999E-3</c:v>
                </c:pt>
                <c:pt idx="14636">
                  <c:v>1.29795E-2</c:v>
                </c:pt>
                <c:pt idx="14637">
                  <c:v>-1.5268300000000001E-3</c:v>
                </c:pt>
                <c:pt idx="14638">
                  <c:v>-1.6327899999999999E-2</c:v>
                </c:pt>
                <c:pt idx="14639">
                  <c:v>-1.9965199999999999E-2</c:v>
                </c:pt>
                <c:pt idx="14640">
                  <c:v>1.6353599999999999E-2</c:v>
                </c:pt>
                <c:pt idx="14641">
                  <c:v>-3.0126599999999999E-3</c:v>
                </c:pt>
                <c:pt idx="14642">
                  <c:v>4.2963000000000003E-3</c:v>
                </c:pt>
                <c:pt idx="14643">
                  <c:v>1.0259600000000001E-2</c:v>
                </c:pt>
                <c:pt idx="14644">
                  <c:v>5.7029699999999999E-4</c:v>
                </c:pt>
                <c:pt idx="14645">
                  <c:v>3.9014800000000001E-3</c:v>
                </c:pt>
                <c:pt idx="14646">
                  <c:v>-9.6473700000000006E-3</c:v>
                </c:pt>
                <c:pt idx="14647">
                  <c:v>4.8866300000000003E-3</c:v>
                </c:pt>
                <c:pt idx="14648">
                  <c:v>-1.92289E-2</c:v>
                </c:pt>
                <c:pt idx="14649">
                  <c:v>1.0995899999999999E-3</c:v>
                </c:pt>
                <c:pt idx="14650">
                  <c:v>-2.32868E-2</c:v>
                </c:pt>
                <c:pt idx="14651">
                  <c:v>1.31121E-2</c:v>
                </c:pt>
                <c:pt idx="14652">
                  <c:v>-1.7002099999999999E-2</c:v>
                </c:pt>
                <c:pt idx="14653">
                  <c:v>9.9468199999999999E-4</c:v>
                </c:pt>
                <c:pt idx="14654">
                  <c:v>-8.0251699999999999E-3</c:v>
                </c:pt>
                <c:pt idx="14655">
                  <c:v>-2.4455999999999999E-2</c:v>
                </c:pt>
                <c:pt idx="14656">
                  <c:v>-1.33677E-2</c:v>
                </c:pt>
                <c:pt idx="14657">
                  <c:v>-4.9295399999999996E-3</c:v>
                </c:pt>
                <c:pt idx="14658">
                  <c:v>-7.9298000000000007E-3</c:v>
                </c:pt>
                <c:pt idx="14659">
                  <c:v>-6.0253099999999999E-3</c:v>
                </c:pt>
                <c:pt idx="14660">
                  <c:v>-1.36452E-2</c:v>
                </c:pt>
                <c:pt idx="14661">
                  <c:v>-8.1195799999999995E-3</c:v>
                </c:pt>
                <c:pt idx="14662">
                  <c:v>-6.0415299999999998E-3</c:v>
                </c:pt>
                <c:pt idx="14663">
                  <c:v>-3.6621100000000001E-3</c:v>
                </c:pt>
                <c:pt idx="14664">
                  <c:v>-1.9227999999999999E-2</c:v>
                </c:pt>
                <c:pt idx="14665">
                  <c:v>2.9811899999999999E-3</c:v>
                </c:pt>
                <c:pt idx="14666">
                  <c:v>-2.1433799999999999E-2</c:v>
                </c:pt>
                <c:pt idx="14667">
                  <c:v>-1.2661E-2</c:v>
                </c:pt>
                <c:pt idx="14668">
                  <c:v>-1.18523E-2</c:v>
                </c:pt>
                <c:pt idx="14669">
                  <c:v>7.18784E-3</c:v>
                </c:pt>
                <c:pt idx="14670">
                  <c:v>1.33095E-2</c:v>
                </c:pt>
                <c:pt idx="14671">
                  <c:v>6.7949300000000002E-3</c:v>
                </c:pt>
                <c:pt idx="14672">
                  <c:v>-1.9502600000000001E-3</c:v>
                </c:pt>
                <c:pt idx="14673">
                  <c:v>-3.0689200000000002E-3</c:v>
                </c:pt>
                <c:pt idx="14674">
                  <c:v>-5.7668700000000003E-3</c:v>
                </c:pt>
                <c:pt idx="14675">
                  <c:v>-1.5667899999999998E-2</c:v>
                </c:pt>
                <c:pt idx="14676">
                  <c:v>-1.9605600000000001E-2</c:v>
                </c:pt>
                <c:pt idx="14677">
                  <c:v>-1.02463E-2</c:v>
                </c:pt>
                <c:pt idx="14678">
                  <c:v>3.6125200000000001E-3</c:v>
                </c:pt>
                <c:pt idx="14679">
                  <c:v>-8.9187599999999995E-3</c:v>
                </c:pt>
                <c:pt idx="14680">
                  <c:v>-1.27659E-2</c:v>
                </c:pt>
                <c:pt idx="14681">
                  <c:v>-1.75266E-2</c:v>
                </c:pt>
                <c:pt idx="14682">
                  <c:v>-1.20144E-2</c:v>
                </c:pt>
                <c:pt idx="14683">
                  <c:v>-1.1238100000000001E-2</c:v>
                </c:pt>
                <c:pt idx="14684">
                  <c:v>-1.6295400000000002E-2</c:v>
                </c:pt>
                <c:pt idx="14685">
                  <c:v>-3.0032199999999998E-2</c:v>
                </c:pt>
                <c:pt idx="14686">
                  <c:v>1.5071899999999999E-2</c:v>
                </c:pt>
                <c:pt idx="14687">
                  <c:v>1.67274E-3</c:v>
                </c:pt>
                <c:pt idx="14688">
                  <c:v>-9.6235299999999999E-3</c:v>
                </c:pt>
                <c:pt idx="14689">
                  <c:v>-2.65512E-2</c:v>
                </c:pt>
                <c:pt idx="14690">
                  <c:v>-4.3792700000000002E-3</c:v>
                </c:pt>
                <c:pt idx="14691">
                  <c:v>-2.7017600000000001E-3</c:v>
                </c:pt>
                <c:pt idx="14692">
                  <c:v>-1.38569E-3</c:v>
                </c:pt>
                <c:pt idx="14693">
                  <c:v>-1.44844E-2</c:v>
                </c:pt>
                <c:pt idx="14694">
                  <c:v>5.0916700000000004E-3</c:v>
                </c:pt>
                <c:pt idx="14695">
                  <c:v>-2.0704299999999998E-3</c:v>
                </c:pt>
                <c:pt idx="14696">
                  <c:v>-2.0947500000000001E-2</c:v>
                </c:pt>
                <c:pt idx="14697">
                  <c:v>-1.1539499999999999E-3</c:v>
                </c:pt>
                <c:pt idx="14698">
                  <c:v>1.06325E-2</c:v>
                </c:pt>
                <c:pt idx="14699">
                  <c:v>1.0032699999999999E-3</c:v>
                </c:pt>
                <c:pt idx="14700">
                  <c:v>-4.7273599999999999E-3</c:v>
                </c:pt>
                <c:pt idx="14701">
                  <c:v>-9.5758400000000004E-3</c:v>
                </c:pt>
                <c:pt idx="14702">
                  <c:v>3.6144299999999997E-4</c:v>
                </c:pt>
                <c:pt idx="14703">
                  <c:v>8.8377000000000004E-3</c:v>
                </c:pt>
                <c:pt idx="14704">
                  <c:v>-3.85666E-3</c:v>
                </c:pt>
                <c:pt idx="14705">
                  <c:v>5.9966999999999998E-3</c:v>
                </c:pt>
                <c:pt idx="14706">
                  <c:v>-3.26633E-3</c:v>
                </c:pt>
                <c:pt idx="14707">
                  <c:v>1.2386299999999999E-2</c:v>
                </c:pt>
                <c:pt idx="14708">
                  <c:v>-5.4235500000000001E-3</c:v>
                </c:pt>
                <c:pt idx="14709">
                  <c:v>1.9230799999999999E-2</c:v>
                </c:pt>
                <c:pt idx="14710">
                  <c:v>1.7603899999999999E-2</c:v>
                </c:pt>
                <c:pt idx="14711">
                  <c:v>-3.2634700000000001E-3</c:v>
                </c:pt>
                <c:pt idx="14712" formatCode="0.00E+00">
                  <c:v>-1.10559E-2</c:v>
                </c:pt>
                <c:pt idx="14713">
                  <c:v>4.1751899999999996E-3</c:v>
                </c:pt>
                <c:pt idx="14714">
                  <c:v>-2.2106199999999999E-3</c:v>
                </c:pt>
                <c:pt idx="14715">
                  <c:v>-8.1996900000000008E-3</c:v>
                </c:pt>
                <c:pt idx="14716">
                  <c:v>1.4752400000000001E-2</c:v>
                </c:pt>
                <c:pt idx="14717">
                  <c:v>8.4562300000000003E-3</c:v>
                </c:pt>
                <c:pt idx="14718">
                  <c:v>-1.7343500000000001E-2</c:v>
                </c:pt>
                <c:pt idx="14719">
                  <c:v>-2.9535299999999998E-3</c:v>
                </c:pt>
                <c:pt idx="14720">
                  <c:v>1.6262100000000002E-2</c:v>
                </c:pt>
                <c:pt idx="14721">
                  <c:v>1.05915E-2</c:v>
                </c:pt>
                <c:pt idx="14722">
                  <c:v>-1.80693E-2</c:v>
                </c:pt>
                <c:pt idx="14723">
                  <c:v>-9.2983200000000001E-4</c:v>
                </c:pt>
                <c:pt idx="14724">
                  <c:v>8.0251699999999999E-3</c:v>
                </c:pt>
                <c:pt idx="14725">
                  <c:v>-1.2361499999999999E-2</c:v>
                </c:pt>
                <c:pt idx="14726">
                  <c:v>7.68471E-3</c:v>
                </c:pt>
                <c:pt idx="14727">
                  <c:v>8.9187599999999995E-3</c:v>
                </c:pt>
                <c:pt idx="14728">
                  <c:v>1.9422499999999999E-2</c:v>
                </c:pt>
                <c:pt idx="14729" formatCode="0.00E+00">
                  <c:v>5.4607400000000004E-3</c:v>
                </c:pt>
                <c:pt idx="14730">
                  <c:v>-6.7701300000000001E-3</c:v>
                </c:pt>
                <c:pt idx="14731">
                  <c:v>8.2998299999999994E-3</c:v>
                </c:pt>
                <c:pt idx="14732">
                  <c:v>1.0178599999999999E-2</c:v>
                </c:pt>
                <c:pt idx="14733">
                  <c:v>1.55239E-2</c:v>
                </c:pt>
                <c:pt idx="14734">
                  <c:v>4.2056999999999999E-4</c:v>
                </c:pt>
                <c:pt idx="14735">
                  <c:v>6.7977899999999997E-3</c:v>
                </c:pt>
                <c:pt idx="14736">
                  <c:v>9.3440999999999993E-3</c:v>
                </c:pt>
                <c:pt idx="14737">
                  <c:v>1.37596E-2</c:v>
                </c:pt>
                <c:pt idx="14738">
                  <c:v>6.2084200000000001E-3</c:v>
                </c:pt>
                <c:pt idx="14739">
                  <c:v>7.7114100000000001E-3</c:v>
                </c:pt>
                <c:pt idx="14740">
                  <c:v>9.10854E-3</c:v>
                </c:pt>
                <c:pt idx="14741">
                  <c:v>2.6243200000000001E-2</c:v>
                </c:pt>
                <c:pt idx="14742" formatCode="0.00E+00">
                  <c:v>-8.8691700000000003E-5</c:v>
                </c:pt>
                <c:pt idx="14743">
                  <c:v>9.1161699999999998E-3</c:v>
                </c:pt>
                <c:pt idx="14744">
                  <c:v>2.70748E-3</c:v>
                </c:pt>
                <c:pt idx="14745">
                  <c:v>-2.1257400000000001E-3</c:v>
                </c:pt>
                <c:pt idx="14746">
                  <c:v>9.4089499999999993E-3</c:v>
                </c:pt>
                <c:pt idx="14747">
                  <c:v>8.3913800000000004E-3</c:v>
                </c:pt>
                <c:pt idx="14748">
                  <c:v>4.4431699999999998E-3</c:v>
                </c:pt>
                <c:pt idx="14749">
                  <c:v>4.5700100000000002E-3</c:v>
                </c:pt>
                <c:pt idx="14750">
                  <c:v>-3.2424899999999998E-4</c:v>
                </c:pt>
                <c:pt idx="14751">
                  <c:v>-6.0319900000000001E-3</c:v>
                </c:pt>
                <c:pt idx="14752">
                  <c:v>2.65694E-3</c:v>
                </c:pt>
                <c:pt idx="14753">
                  <c:v>1.22156E-2</c:v>
                </c:pt>
                <c:pt idx="14754">
                  <c:v>1.22738E-2</c:v>
                </c:pt>
                <c:pt idx="14755">
                  <c:v>2.1339400000000001E-2</c:v>
                </c:pt>
                <c:pt idx="14756">
                  <c:v>1.09138E-2</c:v>
                </c:pt>
                <c:pt idx="14757">
                  <c:v>5.5294000000000003E-3</c:v>
                </c:pt>
                <c:pt idx="14758">
                  <c:v>1.62191E-2</c:v>
                </c:pt>
                <c:pt idx="14759">
                  <c:v>7.5311700000000002E-3</c:v>
                </c:pt>
                <c:pt idx="14760">
                  <c:v>1.6757999999999999E-2</c:v>
                </c:pt>
                <c:pt idx="14761">
                  <c:v>1.31121E-2</c:v>
                </c:pt>
                <c:pt idx="14762">
                  <c:v>2.8911599999999999E-2</c:v>
                </c:pt>
                <c:pt idx="14763">
                  <c:v>1.4236499999999999E-2</c:v>
                </c:pt>
                <c:pt idx="14764">
                  <c:v>1.58873E-2</c:v>
                </c:pt>
                <c:pt idx="14765">
                  <c:v>1.7738299999999999E-3</c:v>
                </c:pt>
                <c:pt idx="14766">
                  <c:v>2.6401500000000001E-2</c:v>
                </c:pt>
                <c:pt idx="14767">
                  <c:v>6.6995600000000002E-3</c:v>
                </c:pt>
                <c:pt idx="14768">
                  <c:v>-5.1279100000000003E-3</c:v>
                </c:pt>
                <c:pt idx="14769">
                  <c:v>9.9964100000000007E-3</c:v>
                </c:pt>
                <c:pt idx="14770" formatCode="0.00E+00">
                  <c:v>2.64187E-2</c:v>
                </c:pt>
                <c:pt idx="14771">
                  <c:v>3.3893600000000001E-3</c:v>
                </c:pt>
                <c:pt idx="14772">
                  <c:v>-3.3988999999999998E-3</c:v>
                </c:pt>
                <c:pt idx="14773">
                  <c:v>1.3658500000000001E-2</c:v>
                </c:pt>
                <c:pt idx="14774">
                  <c:v>1.8460299999999999E-2</c:v>
                </c:pt>
                <c:pt idx="14775">
                  <c:v>3.6039399999999999E-3</c:v>
                </c:pt>
                <c:pt idx="14776">
                  <c:v>7.8430199999999992E-3</c:v>
                </c:pt>
                <c:pt idx="14777">
                  <c:v>9.9945099999999994E-4</c:v>
                </c:pt>
                <c:pt idx="14778">
                  <c:v>1.1868500000000001E-2</c:v>
                </c:pt>
                <c:pt idx="14779">
                  <c:v>4.3096499999999999E-3</c:v>
                </c:pt>
                <c:pt idx="14780">
                  <c:v>6.6776300000000004E-3</c:v>
                </c:pt>
                <c:pt idx="14781">
                  <c:v>1.29786E-2</c:v>
                </c:pt>
                <c:pt idx="14782">
                  <c:v>3.6201499999999999E-3</c:v>
                </c:pt>
                <c:pt idx="14783">
                  <c:v>-3.28064E-3</c:v>
                </c:pt>
                <c:pt idx="14784">
                  <c:v>1.10054E-2</c:v>
                </c:pt>
                <c:pt idx="14785">
                  <c:v>2.05317E-2</c:v>
                </c:pt>
                <c:pt idx="14786">
                  <c:v>3.5190599999999997E-4</c:v>
                </c:pt>
                <c:pt idx="14787">
                  <c:v>1.37234E-2</c:v>
                </c:pt>
                <c:pt idx="14788">
                  <c:v>-9.2697100000000004E-3</c:v>
                </c:pt>
                <c:pt idx="14789">
                  <c:v>1.6109499999999999E-2</c:v>
                </c:pt>
                <c:pt idx="14790">
                  <c:v>1.02062E-2</c:v>
                </c:pt>
                <c:pt idx="14791">
                  <c:v>1.58634E-2</c:v>
                </c:pt>
                <c:pt idx="14792">
                  <c:v>2.3946800000000002E-3</c:v>
                </c:pt>
                <c:pt idx="14793">
                  <c:v>2.63042E-2</c:v>
                </c:pt>
                <c:pt idx="14794">
                  <c:v>1.4576E-2</c:v>
                </c:pt>
                <c:pt idx="14795" formatCode="0.00E+00">
                  <c:v>3.0336400000000002E-3</c:v>
                </c:pt>
                <c:pt idx="14796">
                  <c:v>2.1753300000000001E-3</c:v>
                </c:pt>
                <c:pt idx="14797">
                  <c:v>8.6937000000000004E-3</c:v>
                </c:pt>
                <c:pt idx="14798">
                  <c:v>9.9277500000000008E-3</c:v>
                </c:pt>
                <c:pt idx="14799">
                  <c:v>1.3571700000000001E-2</c:v>
                </c:pt>
                <c:pt idx="14800">
                  <c:v>2.24028E-2</c:v>
                </c:pt>
                <c:pt idx="14801">
                  <c:v>7.9450600000000003E-3</c:v>
                </c:pt>
                <c:pt idx="14802">
                  <c:v>2.5113099999999999E-2</c:v>
                </c:pt>
                <c:pt idx="14803">
                  <c:v>5.0392199999999996E-3</c:v>
                </c:pt>
                <c:pt idx="14804">
                  <c:v>2.35643E-2</c:v>
                </c:pt>
                <c:pt idx="14805">
                  <c:v>1.6417500000000002E-2</c:v>
                </c:pt>
                <c:pt idx="14806">
                  <c:v>1.8138900000000001E-3</c:v>
                </c:pt>
                <c:pt idx="14807">
                  <c:v>2.5599500000000001E-2</c:v>
                </c:pt>
                <c:pt idx="14808">
                  <c:v>6.7215E-3</c:v>
                </c:pt>
                <c:pt idx="14809">
                  <c:v>1.6943E-2</c:v>
                </c:pt>
                <c:pt idx="14810">
                  <c:v>2.9946299999999999E-2</c:v>
                </c:pt>
                <c:pt idx="14811">
                  <c:v>2.4162300000000001E-2</c:v>
                </c:pt>
                <c:pt idx="14812">
                  <c:v>3.0320199999999999E-2</c:v>
                </c:pt>
                <c:pt idx="14813">
                  <c:v>1.1655799999999999E-2</c:v>
                </c:pt>
                <c:pt idx="14814">
                  <c:v>2.2141500000000001E-2</c:v>
                </c:pt>
                <c:pt idx="14815">
                  <c:v>2.91348E-3</c:v>
                </c:pt>
                <c:pt idx="14816">
                  <c:v>1.9158399999999999E-2</c:v>
                </c:pt>
                <c:pt idx="14817">
                  <c:v>1.9871699999999999E-2</c:v>
                </c:pt>
                <c:pt idx="14818">
                  <c:v>3.29809E-2</c:v>
                </c:pt>
                <c:pt idx="14819">
                  <c:v>1.91956E-2</c:v>
                </c:pt>
                <c:pt idx="14820">
                  <c:v>9.6397400000000008E-3</c:v>
                </c:pt>
                <c:pt idx="14821">
                  <c:v>9.6998199999999996E-3</c:v>
                </c:pt>
                <c:pt idx="14822">
                  <c:v>3.2974200000000002E-2</c:v>
                </c:pt>
                <c:pt idx="14823">
                  <c:v>6.9112799999999997E-3</c:v>
                </c:pt>
                <c:pt idx="14824">
                  <c:v>-1.3434400000000001E-2</c:v>
                </c:pt>
                <c:pt idx="14825">
                  <c:v>1.22652E-2</c:v>
                </c:pt>
                <c:pt idx="14826">
                  <c:v>1.8103600000000001E-2</c:v>
                </c:pt>
                <c:pt idx="14827">
                  <c:v>3.0356399999999999E-2</c:v>
                </c:pt>
                <c:pt idx="14828">
                  <c:v>2.7437199999999998E-2</c:v>
                </c:pt>
                <c:pt idx="14829">
                  <c:v>1.76954E-2</c:v>
                </c:pt>
                <c:pt idx="14830">
                  <c:v>7.8916500000000001E-3</c:v>
                </c:pt>
                <c:pt idx="14831">
                  <c:v>3.4046200000000001E-3</c:v>
                </c:pt>
                <c:pt idx="14832">
                  <c:v>1.36309E-2</c:v>
                </c:pt>
                <c:pt idx="14833">
                  <c:v>2.1334599999999999E-2</c:v>
                </c:pt>
                <c:pt idx="14834" formatCode="0.00E+00">
                  <c:v>2.0081499999999999E-2</c:v>
                </c:pt>
                <c:pt idx="14835">
                  <c:v>1.3210299999999999E-2</c:v>
                </c:pt>
                <c:pt idx="14836">
                  <c:v>1.11713E-2</c:v>
                </c:pt>
                <c:pt idx="14837">
                  <c:v>1.5843400000000001E-2</c:v>
                </c:pt>
                <c:pt idx="14838">
                  <c:v>2.631E-2</c:v>
                </c:pt>
                <c:pt idx="14839">
                  <c:v>3.2342000000000003E-2</c:v>
                </c:pt>
                <c:pt idx="14840">
                  <c:v>2.7711900000000001E-2</c:v>
                </c:pt>
                <c:pt idx="14841">
                  <c:v>4.4241000000000003E-3</c:v>
                </c:pt>
                <c:pt idx="14842">
                  <c:v>6.2808999999999999E-3</c:v>
                </c:pt>
                <c:pt idx="14843">
                  <c:v>2.0922699999999999E-2</c:v>
                </c:pt>
                <c:pt idx="14844">
                  <c:v>1.54743E-2</c:v>
                </c:pt>
                <c:pt idx="14845">
                  <c:v>3.8459800000000002E-2</c:v>
                </c:pt>
                <c:pt idx="14846">
                  <c:v>-5.0916700000000004E-3</c:v>
                </c:pt>
                <c:pt idx="14847">
                  <c:v>3.7322000000000001E-2</c:v>
                </c:pt>
                <c:pt idx="14848">
                  <c:v>9.7656299999999995E-4</c:v>
                </c:pt>
                <c:pt idx="14849">
                  <c:v>1.3417200000000001E-2</c:v>
                </c:pt>
                <c:pt idx="14850">
                  <c:v>1.97039E-2</c:v>
                </c:pt>
                <c:pt idx="14851" formatCode="0.00E+00">
                  <c:v>2.04954E-2</c:v>
                </c:pt>
                <c:pt idx="14852">
                  <c:v>2.1938300000000001E-2</c:v>
                </c:pt>
                <c:pt idx="14853">
                  <c:v>-8.2893399999999992E-3</c:v>
                </c:pt>
                <c:pt idx="14854">
                  <c:v>2.20079E-2</c:v>
                </c:pt>
                <c:pt idx="14855">
                  <c:v>1.5514399999999999E-2</c:v>
                </c:pt>
                <c:pt idx="14856">
                  <c:v>2.12193E-2</c:v>
                </c:pt>
                <c:pt idx="14857">
                  <c:v>8.93211E-3</c:v>
                </c:pt>
                <c:pt idx="14858">
                  <c:v>2.14577E-3</c:v>
                </c:pt>
                <c:pt idx="14859">
                  <c:v>3.69272E-2</c:v>
                </c:pt>
                <c:pt idx="14860">
                  <c:v>2.62356E-3</c:v>
                </c:pt>
                <c:pt idx="14861">
                  <c:v>2.3181899999999998E-2</c:v>
                </c:pt>
                <c:pt idx="14862">
                  <c:v>3.3349999999999999E-3</c:v>
                </c:pt>
                <c:pt idx="14863">
                  <c:v>6.1912499999999997E-3</c:v>
                </c:pt>
                <c:pt idx="14864">
                  <c:v>7.8782999999999995E-3</c:v>
                </c:pt>
                <c:pt idx="14865">
                  <c:v>1.2307200000000001E-2</c:v>
                </c:pt>
                <c:pt idx="14866">
                  <c:v>1.6033200000000001E-2</c:v>
                </c:pt>
                <c:pt idx="14867">
                  <c:v>2.1657899999999999E-3</c:v>
                </c:pt>
                <c:pt idx="14868">
                  <c:v>2.9583000000000002E-2</c:v>
                </c:pt>
                <c:pt idx="14869">
                  <c:v>9.4413799999999992E-3</c:v>
                </c:pt>
                <c:pt idx="14870">
                  <c:v>1.90029E-2</c:v>
                </c:pt>
                <c:pt idx="14871">
                  <c:v>1.8349600000000001E-2</c:v>
                </c:pt>
                <c:pt idx="14872">
                  <c:v>1.7973900000000001E-2</c:v>
                </c:pt>
                <c:pt idx="14873">
                  <c:v>1.53236E-2</c:v>
                </c:pt>
                <c:pt idx="14874">
                  <c:v>9.1123599999999999E-3</c:v>
                </c:pt>
                <c:pt idx="14875">
                  <c:v>1.653E-2</c:v>
                </c:pt>
                <c:pt idx="14876">
                  <c:v>1.13306E-2</c:v>
                </c:pt>
                <c:pt idx="14877">
                  <c:v>1.5971200000000001E-2</c:v>
                </c:pt>
                <c:pt idx="14878">
                  <c:v>1.46599E-2</c:v>
                </c:pt>
                <c:pt idx="14879">
                  <c:v>2.1660800000000001E-2</c:v>
                </c:pt>
                <c:pt idx="14880">
                  <c:v>3.5742799999999998E-2</c:v>
                </c:pt>
                <c:pt idx="14881">
                  <c:v>3.6535299999999999E-3</c:v>
                </c:pt>
                <c:pt idx="14882">
                  <c:v>9.5357900000000006E-3</c:v>
                </c:pt>
                <c:pt idx="14883">
                  <c:v>1.5788099999999999E-2</c:v>
                </c:pt>
                <c:pt idx="14884">
                  <c:v>6.56319E-3</c:v>
                </c:pt>
                <c:pt idx="14885">
                  <c:v>1.0744099999999999E-2</c:v>
                </c:pt>
                <c:pt idx="14886">
                  <c:v>1.03664E-2</c:v>
                </c:pt>
                <c:pt idx="14887">
                  <c:v>2.59829E-2</c:v>
                </c:pt>
                <c:pt idx="14888">
                  <c:v>1.8062600000000001E-3</c:v>
                </c:pt>
                <c:pt idx="14889">
                  <c:v>1.8109299999999998E-2</c:v>
                </c:pt>
                <c:pt idx="14890">
                  <c:v>6.6251799999999996E-3</c:v>
                </c:pt>
                <c:pt idx="14891">
                  <c:v>1.02901E-2</c:v>
                </c:pt>
                <c:pt idx="14892">
                  <c:v>1.9749599999999999E-2</c:v>
                </c:pt>
                <c:pt idx="14893">
                  <c:v>6.1988799999999997E-4</c:v>
                </c:pt>
                <c:pt idx="14894">
                  <c:v>5.3987499999999999E-3</c:v>
                </c:pt>
                <c:pt idx="14895">
                  <c:v>2.2183399999999999E-2</c:v>
                </c:pt>
                <c:pt idx="14896">
                  <c:v>1.89409E-2</c:v>
                </c:pt>
                <c:pt idx="14897">
                  <c:v>1.3861699999999999E-2</c:v>
                </c:pt>
                <c:pt idx="14898">
                  <c:v>4.6462999999999999E-3</c:v>
                </c:pt>
                <c:pt idx="14899">
                  <c:v>9.5853799999999992E-3</c:v>
                </c:pt>
                <c:pt idx="14900">
                  <c:v>1.3731E-2</c:v>
                </c:pt>
                <c:pt idx="14901">
                  <c:v>1.46666E-2</c:v>
                </c:pt>
                <c:pt idx="14902">
                  <c:v>1.0693599999999999E-2</c:v>
                </c:pt>
                <c:pt idx="14903" formatCode="0.00E+00">
                  <c:v>1.68524E-2</c:v>
                </c:pt>
                <c:pt idx="14904">
                  <c:v>1.5948299999999999E-2</c:v>
                </c:pt>
                <c:pt idx="14905">
                  <c:v>4.3020200000000001E-3</c:v>
                </c:pt>
                <c:pt idx="14906">
                  <c:v>1.90344E-2</c:v>
                </c:pt>
                <c:pt idx="14907">
                  <c:v>-5.2957500000000001E-3</c:v>
                </c:pt>
                <c:pt idx="14908">
                  <c:v>3.3807799999999999E-3</c:v>
                </c:pt>
                <c:pt idx="14909">
                  <c:v>6.0300800000000002E-3</c:v>
                </c:pt>
                <c:pt idx="14910">
                  <c:v>2.2854800000000002E-2</c:v>
                </c:pt>
                <c:pt idx="14911">
                  <c:v>1.0249100000000001E-2</c:v>
                </c:pt>
                <c:pt idx="14912">
                  <c:v>-9.1066399999999992E-3</c:v>
                </c:pt>
                <c:pt idx="14913">
                  <c:v>9.8504999999999999E-3</c:v>
                </c:pt>
                <c:pt idx="14914">
                  <c:v>2.5568000000000001E-3</c:v>
                </c:pt>
                <c:pt idx="14915">
                  <c:v>5.09071E-3</c:v>
                </c:pt>
                <c:pt idx="14916">
                  <c:v>5.1136000000000003E-3</c:v>
                </c:pt>
                <c:pt idx="14917">
                  <c:v>4.8284499999999998E-3</c:v>
                </c:pt>
                <c:pt idx="14918">
                  <c:v>1.9779200000000002E-3</c:v>
                </c:pt>
                <c:pt idx="14919">
                  <c:v>1.4305100000000001E-3</c:v>
                </c:pt>
                <c:pt idx="14920">
                  <c:v>2.8791400000000001E-3</c:v>
                </c:pt>
                <c:pt idx="14921" formatCode="0.00E+00">
                  <c:v>2.9354099999999998E-3</c:v>
                </c:pt>
                <c:pt idx="14922">
                  <c:v>2.1446199999999999E-2</c:v>
                </c:pt>
                <c:pt idx="14923">
                  <c:v>-2.72274E-3</c:v>
                </c:pt>
                <c:pt idx="14924">
                  <c:v>4.3325400000000002E-3</c:v>
                </c:pt>
                <c:pt idx="14925">
                  <c:v>-9.3688999999999995E-3</c:v>
                </c:pt>
                <c:pt idx="14926">
                  <c:v>1.6689299999999999E-3</c:v>
                </c:pt>
                <c:pt idx="14927">
                  <c:v>-1.4817200000000001E-2</c:v>
                </c:pt>
                <c:pt idx="14928">
                  <c:v>3.0336400000000002E-3</c:v>
                </c:pt>
                <c:pt idx="14929">
                  <c:v>1.80349E-2</c:v>
                </c:pt>
                <c:pt idx="14930">
                  <c:v>3.3588400000000001E-3</c:v>
                </c:pt>
                <c:pt idx="14931">
                  <c:v>-1.2246099999999999E-2</c:v>
                </c:pt>
                <c:pt idx="14932">
                  <c:v>9.0122199999999996E-3</c:v>
                </c:pt>
                <c:pt idx="14933">
                  <c:v>1.69754E-3</c:v>
                </c:pt>
                <c:pt idx="14934">
                  <c:v>-8.4876999999999999E-4</c:v>
                </c:pt>
                <c:pt idx="14935">
                  <c:v>1.6731300000000001E-2</c:v>
                </c:pt>
                <c:pt idx="14936">
                  <c:v>7.3671300000000004E-3</c:v>
                </c:pt>
                <c:pt idx="14937">
                  <c:v>1.0467499999999999E-2</c:v>
                </c:pt>
                <c:pt idx="14938">
                  <c:v>2.9182399999999999E-3</c:v>
                </c:pt>
                <c:pt idx="14939">
                  <c:v>6.5031100000000003E-3</c:v>
                </c:pt>
                <c:pt idx="14940">
                  <c:v>1.18523E-2</c:v>
                </c:pt>
                <c:pt idx="14941">
                  <c:v>1.6964E-2</c:v>
                </c:pt>
                <c:pt idx="14942">
                  <c:v>1.2208E-2</c:v>
                </c:pt>
                <c:pt idx="14943">
                  <c:v>1.5216800000000001E-2</c:v>
                </c:pt>
                <c:pt idx="14944">
                  <c:v>7.6379799999999999E-3</c:v>
                </c:pt>
                <c:pt idx="14945">
                  <c:v>1.68314E-2</c:v>
                </c:pt>
                <c:pt idx="14946">
                  <c:v>1.47152E-3</c:v>
                </c:pt>
                <c:pt idx="14947">
                  <c:v>1.29108E-2</c:v>
                </c:pt>
                <c:pt idx="14948">
                  <c:v>1.57576E-2</c:v>
                </c:pt>
                <c:pt idx="14949">
                  <c:v>2.66075E-4</c:v>
                </c:pt>
                <c:pt idx="14950">
                  <c:v>4.1599300000000001E-3</c:v>
                </c:pt>
                <c:pt idx="14951">
                  <c:v>1.54848E-2</c:v>
                </c:pt>
                <c:pt idx="14952">
                  <c:v>4.1351299999999999E-3</c:v>
                </c:pt>
                <c:pt idx="14953">
                  <c:v>-5.3405800000000002E-4</c:v>
                </c:pt>
                <c:pt idx="14954">
                  <c:v>-7.2517399999999996E-3</c:v>
                </c:pt>
                <c:pt idx="14955">
                  <c:v>-4.3325400000000002E-3</c:v>
                </c:pt>
                <c:pt idx="14956">
                  <c:v>1.52903E-2</c:v>
                </c:pt>
                <c:pt idx="14957">
                  <c:v>-1.02787E-2</c:v>
                </c:pt>
                <c:pt idx="14958">
                  <c:v>9.3660400000000008E-3</c:v>
                </c:pt>
                <c:pt idx="14959">
                  <c:v>-2.4614300000000001E-3</c:v>
                </c:pt>
                <c:pt idx="14960" formatCode="0.00E+00">
                  <c:v>5.4264099999999996E-3</c:v>
                </c:pt>
                <c:pt idx="14961">
                  <c:v>-1.25284E-2</c:v>
                </c:pt>
                <c:pt idx="14962">
                  <c:v>-1.85776E-3</c:v>
                </c:pt>
                <c:pt idx="14963" formatCode="0.00E+00">
                  <c:v>-8.6536400000000006E-3</c:v>
                </c:pt>
                <c:pt idx="14964">
                  <c:v>-7.6894800000000003E-3</c:v>
                </c:pt>
                <c:pt idx="14965">
                  <c:v>-1.38044E-2</c:v>
                </c:pt>
                <c:pt idx="14966">
                  <c:v>3.3407200000000001E-3</c:v>
                </c:pt>
                <c:pt idx="14967">
                  <c:v>4.17805E-3</c:v>
                </c:pt>
                <c:pt idx="14968">
                  <c:v>-7.8878400000000001E-3</c:v>
                </c:pt>
                <c:pt idx="14969">
                  <c:v>-2.17724E-3</c:v>
                </c:pt>
                <c:pt idx="14970">
                  <c:v>8.4609999999999998E-3</c:v>
                </c:pt>
                <c:pt idx="14971">
                  <c:v>2.5887500000000001E-2</c:v>
                </c:pt>
                <c:pt idx="14972">
                  <c:v>-8.2473800000000003E-3</c:v>
                </c:pt>
                <c:pt idx="14973">
                  <c:v>1.0108900000000001E-2</c:v>
                </c:pt>
                <c:pt idx="14974">
                  <c:v>1.11217E-2</c:v>
                </c:pt>
                <c:pt idx="14975">
                  <c:v>1.3355300000000001E-2</c:v>
                </c:pt>
                <c:pt idx="14976">
                  <c:v>-6.1559700000000002E-3</c:v>
                </c:pt>
                <c:pt idx="14977">
                  <c:v>4.41742E-3</c:v>
                </c:pt>
                <c:pt idx="14978">
                  <c:v>-2.7494400000000001E-3</c:v>
                </c:pt>
                <c:pt idx="14979">
                  <c:v>-8.1090899999999994E-3</c:v>
                </c:pt>
                <c:pt idx="14980">
                  <c:v>1.6964900000000002E-2</c:v>
                </c:pt>
                <c:pt idx="14981">
                  <c:v>1.0711699999999999E-2</c:v>
                </c:pt>
                <c:pt idx="14982">
                  <c:v>9.3984600000000008E-3</c:v>
                </c:pt>
                <c:pt idx="14983">
                  <c:v>-1.32284E-2</c:v>
                </c:pt>
                <c:pt idx="14984">
                  <c:v>-1.9722900000000002E-2</c:v>
                </c:pt>
                <c:pt idx="14985" formatCode="0.00E+00">
                  <c:v>-3.4685100000000002E-3</c:v>
                </c:pt>
                <c:pt idx="14986">
                  <c:v>-2.0036699999999999E-3</c:v>
                </c:pt>
                <c:pt idx="14987">
                  <c:v>2.7456299999999999E-2</c:v>
                </c:pt>
                <c:pt idx="14988">
                  <c:v>-1.1126499999999999E-2</c:v>
                </c:pt>
                <c:pt idx="14989">
                  <c:v>1.9025800000000001E-3</c:v>
                </c:pt>
                <c:pt idx="14990">
                  <c:v>-8.6689000000000004E-4</c:v>
                </c:pt>
                <c:pt idx="14991">
                  <c:v>-2.0631799999999999E-2</c:v>
                </c:pt>
                <c:pt idx="14992">
                  <c:v>-1.20831E-3</c:v>
                </c:pt>
                <c:pt idx="14993">
                  <c:v>-2.96116E-3</c:v>
                </c:pt>
                <c:pt idx="14994">
                  <c:v>3.9520299999999996E-3</c:v>
                </c:pt>
                <c:pt idx="14995">
                  <c:v>2.36893E-3</c:v>
                </c:pt>
                <c:pt idx="14996">
                  <c:v>4.7798199999999997E-3</c:v>
                </c:pt>
                <c:pt idx="14997">
                  <c:v>5.0239600000000001E-3</c:v>
                </c:pt>
                <c:pt idx="14998">
                  <c:v>-3.2806399999999998E-4</c:v>
                </c:pt>
                <c:pt idx="14999">
                  <c:v>1.7768900000000001E-2</c:v>
                </c:pt>
                <c:pt idx="15000">
                  <c:v>9.8676700000000003E-3</c:v>
                </c:pt>
                <c:pt idx="15001">
                  <c:v>-9.5539100000000005E-3</c:v>
                </c:pt>
                <c:pt idx="15002">
                  <c:v>6.9580099999999997E-3</c:v>
                </c:pt>
                <c:pt idx="15003">
                  <c:v>-1.1191400000000001E-2</c:v>
                </c:pt>
                <c:pt idx="15004">
                  <c:v>-6.2294000000000004E-3</c:v>
                </c:pt>
                <c:pt idx="15005">
                  <c:v>-1.4283199999999999E-2</c:v>
                </c:pt>
                <c:pt idx="15006">
                  <c:v>-1.8453600000000001E-3</c:v>
                </c:pt>
                <c:pt idx="15007">
                  <c:v>1.3008099999999999E-3</c:v>
                </c:pt>
                <c:pt idx="15008">
                  <c:v>1.20897E-2</c:v>
                </c:pt>
                <c:pt idx="15009">
                  <c:v>-4.5700100000000002E-3</c:v>
                </c:pt>
                <c:pt idx="15010">
                  <c:v>-7.4224499999999997E-3</c:v>
                </c:pt>
                <c:pt idx="15011">
                  <c:v>1.0571499999999999E-2</c:v>
                </c:pt>
                <c:pt idx="15012">
                  <c:v>5.7249099999999997E-3</c:v>
                </c:pt>
                <c:pt idx="15013">
                  <c:v>1.6612999999999999E-2</c:v>
                </c:pt>
                <c:pt idx="15014">
                  <c:v>-3.0047399999999998E-2</c:v>
                </c:pt>
                <c:pt idx="15015">
                  <c:v>1.0087E-2</c:v>
                </c:pt>
                <c:pt idx="15016">
                  <c:v>-2.2652599999999998E-2</c:v>
                </c:pt>
                <c:pt idx="15017">
                  <c:v>-5.8803600000000003E-3</c:v>
                </c:pt>
                <c:pt idx="15018">
                  <c:v>-2.7639400000000001E-2</c:v>
                </c:pt>
                <c:pt idx="15019">
                  <c:v>-3.8845999999999999E-2</c:v>
                </c:pt>
                <c:pt idx="15020">
                  <c:v>-1.8987699999999999E-3</c:v>
                </c:pt>
                <c:pt idx="15021">
                  <c:v>-1.23405E-3</c:v>
                </c:pt>
                <c:pt idx="15022">
                  <c:v>6.8464299999999997E-3</c:v>
                </c:pt>
                <c:pt idx="15023">
                  <c:v>-1.01519E-2</c:v>
                </c:pt>
                <c:pt idx="15024">
                  <c:v>-8.4781600000000004E-4</c:v>
                </c:pt>
                <c:pt idx="15025">
                  <c:v>-1.6747499999999998E-2</c:v>
                </c:pt>
                <c:pt idx="15026">
                  <c:v>1.48964E-3</c:v>
                </c:pt>
                <c:pt idx="15027">
                  <c:v>-1.0982499999999999E-2</c:v>
                </c:pt>
                <c:pt idx="15028">
                  <c:v>-2.97632E-2</c:v>
                </c:pt>
                <c:pt idx="15029">
                  <c:v>2.56252E-3</c:v>
                </c:pt>
                <c:pt idx="15030">
                  <c:v>-2.19717E-2</c:v>
                </c:pt>
                <c:pt idx="15031">
                  <c:v>-2.70882E-2</c:v>
                </c:pt>
                <c:pt idx="15032">
                  <c:v>2.27079E-2</c:v>
                </c:pt>
                <c:pt idx="15033">
                  <c:v>3.0994399999999999E-4</c:v>
                </c:pt>
                <c:pt idx="15034">
                  <c:v>-8.8377000000000004E-3</c:v>
                </c:pt>
                <c:pt idx="15035">
                  <c:v>-4.0908800000000002E-2</c:v>
                </c:pt>
                <c:pt idx="15036">
                  <c:v>-1.22843E-2</c:v>
                </c:pt>
                <c:pt idx="15037">
                  <c:v>-2.3729299999999998E-2</c:v>
                </c:pt>
                <c:pt idx="15038">
                  <c:v>-1.3678600000000001E-2</c:v>
                </c:pt>
                <c:pt idx="15039">
                  <c:v>-4.4775000000000002E-2</c:v>
                </c:pt>
                <c:pt idx="15040">
                  <c:v>-1.688E-3</c:v>
                </c:pt>
                <c:pt idx="15041">
                  <c:v>-1.6295400000000002E-2</c:v>
                </c:pt>
                <c:pt idx="15042">
                  <c:v>-3.3374800000000003E-2</c:v>
                </c:pt>
                <c:pt idx="15043">
                  <c:v>-2.4024E-2</c:v>
                </c:pt>
                <c:pt idx="15044" formatCode="0.00E+00">
                  <c:v>-1.3556500000000001E-2</c:v>
                </c:pt>
                <c:pt idx="15045">
                  <c:v>-1.27592E-2</c:v>
                </c:pt>
                <c:pt idx="15046">
                  <c:v>-4.4348699999999998E-2</c:v>
                </c:pt>
                <c:pt idx="15047">
                  <c:v>-3.0689200000000002E-3</c:v>
                </c:pt>
                <c:pt idx="15048">
                  <c:v>1.17769E-2</c:v>
                </c:pt>
                <c:pt idx="15049">
                  <c:v>2.9983499999999999E-3</c:v>
                </c:pt>
                <c:pt idx="15050">
                  <c:v>-2.04458E-2</c:v>
                </c:pt>
                <c:pt idx="15051">
                  <c:v>-6.5126400000000001E-3</c:v>
                </c:pt>
                <c:pt idx="15052">
                  <c:v>1.05267E-2</c:v>
                </c:pt>
                <c:pt idx="15053">
                  <c:v>-1.4145899999999999E-2</c:v>
                </c:pt>
                <c:pt idx="15054">
                  <c:v>-3.9639500000000001E-2</c:v>
                </c:pt>
                <c:pt idx="15055">
                  <c:v>-1.9006699999999999E-3</c:v>
                </c:pt>
                <c:pt idx="15056">
                  <c:v>-3.2480200000000001E-2</c:v>
                </c:pt>
                <c:pt idx="15057">
                  <c:v>-1.2026800000000001E-2</c:v>
                </c:pt>
                <c:pt idx="15058">
                  <c:v>-1.04761E-2</c:v>
                </c:pt>
                <c:pt idx="15059">
                  <c:v>2.3755999999999998E-3</c:v>
                </c:pt>
                <c:pt idx="15060">
                  <c:v>1.1797000000000001E-3</c:v>
                </c:pt>
                <c:pt idx="15061">
                  <c:v>-2.54507E-2</c:v>
                </c:pt>
                <c:pt idx="15062">
                  <c:v>-2.0003300000000002E-2</c:v>
                </c:pt>
                <c:pt idx="15063">
                  <c:v>1.6145700000000001E-3</c:v>
                </c:pt>
                <c:pt idx="15064">
                  <c:v>-5.3367600000000003E-3</c:v>
                </c:pt>
                <c:pt idx="15065">
                  <c:v>-6.8407099999999998E-3</c:v>
                </c:pt>
                <c:pt idx="15066">
                  <c:v>-2.0992299999999998E-2</c:v>
                </c:pt>
                <c:pt idx="15067">
                  <c:v>-1.0691600000000001E-2</c:v>
                </c:pt>
                <c:pt idx="15068">
                  <c:v>-2.8775200000000001E-2</c:v>
                </c:pt>
                <c:pt idx="15069">
                  <c:v>-2.7087199999999999E-2</c:v>
                </c:pt>
                <c:pt idx="15070">
                  <c:v>-2.9392200000000002E-3</c:v>
                </c:pt>
                <c:pt idx="15071">
                  <c:v>8.24451E-3</c:v>
                </c:pt>
                <c:pt idx="15072">
                  <c:v>-1.4928800000000001E-2</c:v>
                </c:pt>
                <c:pt idx="15073">
                  <c:v>-1.3225600000000001E-2</c:v>
                </c:pt>
                <c:pt idx="15074">
                  <c:v>-2.3254400000000001E-2</c:v>
                </c:pt>
                <c:pt idx="15075">
                  <c:v>1.3551699999999999E-3</c:v>
                </c:pt>
                <c:pt idx="15076">
                  <c:v>-3.1955699999999997E-2</c:v>
                </c:pt>
                <c:pt idx="15077">
                  <c:v>-3.5231600000000002E-2</c:v>
                </c:pt>
                <c:pt idx="15078">
                  <c:v>-7.44343E-3</c:v>
                </c:pt>
                <c:pt idx="15079">
                  <c:v>-1.8899900000000001E-2</c:v>
                </c:pt>
                <c:pt idx="15080">
                  <c:v>-1.50537E-2</c:v>
                </c:pt>
                <c:pt idx="15081">
                  <c:v>-4.2913399999999997E-2</c:v>
                </c:pt>
                <c:pt idx="15082">
                  <c:v>-1.0137600000000001E-3</c:v>
                </c:pt>
                <c:pt idx="15083">
                  <c:v>-1.26467E-2</c:v>
                </c:pt>
                <c:pt idx="15084">
                  <c:v>-1.3913200000000001E-2</c:v>
                </c:pt>
                <c:pt idx="15085">
                  <c:v>-6.1607399999999998E-4</c:v>
                </c:pt>
                <c:pt idx="15086">
                  <c:v>-5.5379899999999996E-3</c:v>
                </c:pt>
                <c:pt idx="15087">
                  <c:v>2.2808999999999999E-2</c:v>
                </c:pt>
                <c:pt idx="15088">
                  <c:v>-4.5684799999999998E-2</c:v>
                </c:pt>
                <c:pt idx="15089">
                  <c:v>3.79467E-3</c:v>
                </c:pt>
                <c:pt idx="15090">
                  <c:v>-2.9354099999999998E-3</c:v>
                </c:pt>
                <c:pt idx="15091">
                  <c:v>1.41029E-2</c:v>
                </c:pt>
                <c:pt idx="15092">
                  <c:v>-1.54371E-2</c:v>
                </c:pt>
                <c:pt idx="15093">
                  <c:v>-1.46713E-2</c:v>
                </c:pt>
                <c:pt idx="15094">
                  <c:v>5.8832199999999998E-3</c:v>
                </c:pt>
                <c:pt idx="15095">
                  <c:v>-2.4780300000000002E-2</c:v>
                </c:pt>
                <c:pt idx="15096">
                  <c:v>-1.3251300000000001E-2</c:v>
                </c:pt>
                <c:pt idx="15097">
                  <c:v>-7.9545999999999992E-3</c:v>
                </c:pt>
                <c:pt idx="15098">
                  <c:v>1.23558E-2</c:v>
                </c:pt>
                <c:pt idx="15099">
                  <c:v>1.01175E-2</c:v>
                </c:pt>
                <c:pt idx="15100">
                  <c:v>3.20339E-3</c:v>
                </c:pt>
                <c:pt idx="15101">
                  <c:v>-1.2282400000000001E-2</c:v>
                </c:pt>
                <c:pt idx="15102">
                  <c:v>-1.15738E-2</c:v>
                </c:pt>
                <c:pt idx="15103">
                  <c:v>-2.5501299999999998E-3</c:v>
                </c:pt>
                <c:pt idx="15104">
                  <c:v>-1.5068099999999999E-3</c:v>
                </c:pt>
                <c:pt idx="15105">
                  <c:v>-8.5115399999999997E-3</c:v>
                </c:pt>
                <c:pt idx="15106">
                  <c:v>-2.05002E-2</c:v>
                </c:pt>
                <c:pt idx="15107">
                  <c:v>-2.3317299999999999E-2</c:v>
                </c:pt>
                <c:pt idx="15108">
                  <c:v>-1.73473E-2</c:v>
                </c:pt>
                <c:pt idx="15109">
                  <c:v>3.3083000000000001E-3</c:v>
                </c:pt>
                <c:pt idx="15110">
                  <c:v>-1.22414E-2</c:v>
                </c:pt>
                <c:pt idx="15111">
                  <c:v>-2.2935899999999999E-2</c:v>
                </c:pt>
                <c:pt idx="15112">
                  <c:v>-2.55003E-2</c:v>
                </c:pt>
                <c:pt idx="15113">
                  <c:v>-2.6843100000000002E-2</c:v>
                </c:pt>
                <c:pt idx="15114">
                  <c:v>-1.51577E-2</c:v>
                </c:pt>
                <c:pt idx="15115">
                  <c:v>-3.2155000000000003E-2</c:v>
                </c:pt>
                <c:pt idx="15116">
                  <c:v>-2.9230100000000002E-3</c:v>
                </c:pt>
                <c:pt idx="15117">
                  <c:v>-2.4558099999999999E-2</c:v>
                </c:pt>
                <c:pt idx="15118">
                  <c:v>-1.1202800000000001E-2</c:v>
                </c:pt>
                <c:pt idx="15119">
                  <c:v>-3.2637600000000003E-2</c:v>
                </c:pt>
                <c:pt idx="15120">
                  <c:v>-2.3449899999999999E-2</c:v>
                </c:pt>
                <c:pt idx="15121">
                  <c:v>-8.1491500000000008E-3</c:v>
                </c:pt>
                <c:pt idx="15122">
                  <c:v>-1.46427E-2</c:v>
                </c:pt>
                <c:pt idx="15123">
                  <c:v>-1.26915E-2</c:v>
                </c:pt>
                <c:pt idx="15124">
                  <c:v>-2.5049200000000001E-2</c:v>
                </c:pt>
                <c:pt idx="15125">
                  <c:v>6.0234099999999999E-3</c:v>
                </c:pt>
                <c:pt idx="15126">
                  <c:v>-2.0823500000000002E-2</c:v>
                </c:pt>
                <c:pt idx="15127">
                  <c:v>-4.21085E-2</c:v>
                </c:pt>
                <c:pt idx="15128">
                  <c:v>-2.24514E-2</c:v>
                </c:pt>
                <c:pt idx="15129">
                  <c:v>-2.4280500000000002E-3</c:v>
                </c:pt>
                <c:pt idx="15130">
                  <c:v>-8.9893300000000002E-3</c:v>
                </c:pt>
                <c:pt idx="15131">
                  <c:v>-2.51427E-2</c:v>
                </c:pt>
                <c:pt idx="15132">
                  <c:v>-1.7559100000000001E-2</c:v>
                </c:pt>
                <c:pt idx="15133">
                  <c:v>-2.7497299999999999E-2</c:v>
                </c:pt>
                <c:pt idx="15134">
                  <c:v>-8.6269399999999996E-3</c:v>
                </c:pt>
                <c:pt idx="15135">
                  <c:v>-3.7558599999999998E-2</c:v>
                </c:pt>
                <c:pt idx="15136">
                  <c:v>-1.1158899999999999E-2</c:v>
                </c:pt>
                <c:pt idx="15137">
                  <c:v>-3.2477399999999997E-2</c:v>
                </c:pt>
                <c:pt idx="15138">
                  <c:v>-9.0770699999999996E-3</c:v>
                </c:pt>
                <c:pt idx="15139">
                  <c:v>-2.58713E-2</c:v>
                </c:pt>
                <c:pt idx="15140">
                  <c:v>-2.8901099999999999E-2</c:v>
                </c:pt>
                <c:pt idx="15141">
                  <c:v>-2.2096600000000001E-2</c:v>
                </c:pt>
                <c:pt idx="15142">
                  <c:v>-1.5810000000000001E-2</c:v>
                </c:pt>
                <c:pt idx="15143">
                  <c:v>1.0681200000000001E-3</c:v>
                </c:pt>
                <c:pt idx="15144">
                  <c:v>-3.7220999999999997E-2</c:v>
                </c:pt>
                <c:pt idx="15145">
                  <c:v>-1.8099799999999999E-2</c:v>
                </c:pt>
                <c:pt idx="15146">
                  <c:v>-3.2599400000000001E-2</c:v>
                </c:pt>
                <c:pt idx="15147">
                  <c:v>-2.44446E-2</c:v>
                </c:pt>
                <c:pt idx="15148">
                  <c:v>-2.41508E-2</c:v>
                </c:pt>
                <c:pt idx="15149">
                  <c:v>-1.70574E-2</c:v>
                </c:pt>
                <c:pt idx="15150">
                  <c:v>-2.10295E-2</c:v>
                </c:pt>
                <c:pt idx="15151">
                  <c:v>-1.6287800000000002E-2</c:v>
                </c:pt>
                <c:pt idx="15152">
                  <c:v>-2.6577E-2</c:v>
                </c:pt>
                <c:pt idx="15153">
                  <c:v>-4.0325199999999999E-2</c:v>
                </c:pt>
                <c:pt idx="15154">
                  <c:v>-1.5421900000000001E-2</c:v>
                </c:pt>
                <c:pt idx="15155">
                  <c:v>-9.67979E-4</c:v>
                </c:pt>
                <c:pt idx="15156">
                  <c:v>-1.8142700000000001E-2</c:v>
                </c:pt>
                <c:pt idx="15157">
                  <c:v>-3.03059E-2</c:v>
                </c:pt>
                <c:pt idx="15158">
                  <c:v>-2.1944999999999999E-2</c:v>
                </c:pt>
                <c:pt idx="15159">
                  <c:v>-2.07472E-2</c:v>
                </c:pt>
                <c:pt idx="15160">
                  <c:v>5.4168700000000001E-4</c:v>
                </c:pt>
                <c:pt idx="15161">
                  <c:v>-2.49348E-2</c:v>
                </c:pt>
                <c:pt idx="15162">
                  <c:v>-1.27335E-2</c:v>
                </c:pt>
                <c:pt idx="15163">
                  <c:v>5.1813099999999997E-3</c:v>
                </c:pt>
                <c:pt idx="15164">
                  <c:v>-1.0680200000000001E-2</c:v>
                </c:pt>
                <c:pt idx="15165">
                  <c:v>-1.5609700000000001E-2</c:v>
                </c:pt>
                <c:pt idx="15166">
                  <c:v>-6.3753100000000004E-3</c:v>
                </c:pt>
                <c:pt idx="15167">
                  <c:v>-1.3557400000000001E-2</c:v>
                </c:pt>
                <c:pt idx="15168">
                  <c:v>6.0281800000000002E-3</c:v>
                </c:pt>
                <c:pt idx="15169">
                  <c:v>-2.9403700000000001E-2</c:v>
                </c:pt>
                <c:pt idx="15170">
                  <c:v>-1.43147E-3</c:v>
                </c:pt>
                <c:pt idx="15171">
                  <c:v>-1.7556200000000001E-2</c:v>
                </c:pt>
                <c:pt idx="15172">
                  <c:v>-6.8311700000000001E-3</c:v>
                </c:pt>
                <c:pt idx="15173">
                  <c:v>-2.66886E-2</c:v>
                </c:pt>
                <c:pt idx="15174">
                  <c:v>2.0875899999999998E-3</c:v>
                </c:pt>
                <c:pt idx="15175">
                  <c:v>-8.5048699999999994E-3</c:v>
                </c:pt>
                <c:pt idx="15176">
                  <c:v>-1.7134699999999999E-2</c:v>
                </c:pt>
                <c:pt idx="15177">
                  <c:v>7.2603199999999998E-3</c:v>
                </c:pt>
                <c:pt idx="15178">
                  <c:v>-1.7162299999999998E-2</c:v>
                </c:pt>
                <c:pt idx="15179">
                  <c:v>-1.5891099999999998E-2</c:v>
                </c:pt>
                <c:pt idx="15180">
                  <c:v>-3.6382699999999999E-3</c:v>
                </c:pt>
                <c:pt idx="15181">
                  <c:v>-9.0446499999999996E-3</c:v>
                </c:pt>
                <c:pt idx="15182">
                  <c:v>-4.8732799999999998E-4</c:v>
                </c:pt>
                <c:pt idx="15183">
                  <c:v>-5.8803600000000003E-3</c:v>
                </c:pt>
                <c:pt idx="15184">
                  <c:v>-9.4108600000000001E-3</c:v>
                </c:pt>
                <c:pt idx="15185">
                  <c:v>1.0707899999999999E-2</c:v>
                </c:pt>
                <c:pt idx="15186">
                  <c:v>5.0964399999999998E-3</c:v>
                </c:pt>
                <c:pt idx="15187">
                  <c:v>-1.07937E-2</c:v>
                </c:pt>
                <c:pt idx="15188">
                  <c:v>5.8937099999999999E-4</c:v>
                </c:pt>
                <c:pt idx="15189">
                  <c:v>-2.5055899999999999E-2</c:v>
                </c:pt>
                <c:pt idx="15190">
                  <c:v>1.8872300000000002E-2</c:v>
                </c:pt>
                <c:pt idx="15191">
                  <c:v>-1.5202500000000001E-2</c:v>
                </c:pt>
                <c:pt idx="15192">
                  <c:v>-6.8597800000000002E-3</c:v>
                </c:pt>
                <c:pt idx="15193">
                  <c:v>-8.6784399999999999E-4</c:v>
                </c:pt>
                <c:pt idx="15194">
                  <c:v>-1.5458100000000001E-2</c:v>
                </c:pt>
                <c:pt idx="15195">
                  <c:v>3.9014800000000001E-3</c:v>
                </c:pt>
                <c:pt idx="15196">
                  <c:v>-2.61564E-2</c:v>
                </c:pt>
                <c:pt idx="15197">
                  <c:v>-2.5358200000000001E-2</c:v>
                </c:pt>
                <c:pt idx="15198">
                  <c:v>-1.03588E-2</c:v>
                </c:pt>
                <c:pt idx="15199">
                  <c:v>-1.1238100000000001E-2</c:v>
                </c:pt>
                <c:pt idx="15200">
                  <c:v>-1.10235E-2</c:v>
                </c:pt>
                <c:pt idx="15201">
                  <c:v>-1.5049E-2</c:v>
                </c:pt>
                <c:pt idx="15202">
                  <c:v>-6.8254500000000003E-3</c:v>
                </c:pt>
                <c:pt idx="15203">
                  <c:v>1.10922E-2</c:v>
                </c:pt>
                <c:pt idx="15204">
                  <c:v>-8.8758499999999994E-3</c:v>
                </c:pt>
                <c:pt idx="15205">
                  <c:v>-1.05858E-4</c:v>
                </c:pt>
                <c:pt idx="15206">
                  <c:v>-1.70698E-2</c:v>
                </c:pt>
                <c:pt idx="15207">
                  <c:v>-5.3272199999999997E-3</c:v>
                </c:pt>
                <c:pt idx="15208">
                  <c:v>-4.7750500000000003E-3</c:v>
                </c:pt>
                <c:pt idx="15209">
                  <c:v>1.5068099999999999E-3</c:v>
                </c:pt>
                <c:pt idx="15210">
                  <c:v>1.2548399999999999E-2</c:v>
                </c:pt>
                <c:pt idx="15211">
                  <c:v>-1.30329E-2</c:v>
                </c:pt>
                <c:pt idx="15212">
                  <c:v>-7.7362100000000003E-3</c:v>
                </c:pt>
                <c:pt idx="15213">
                  <c:v>2.1790500000000001E-2</c:v>
                </c:pt>
                <c:pt idx="15214">
                  <c:v>1.8787400000000001E-4</c:v>
                </c:pt>
                <c:pt idx="15215">
                  <c:v>-2.4929000000000002E-3</c:v>
                </c:pt>
                <c:pt idx="15216">
                  <c:v>2.6640899999999999E-2</c:v>
                </c:pt>
                <c:pt idx="15217">
                  <c:v>-1.4774300000000001E-2</c:v>
                </c:pt>
                <c:pt idx="15218">
                  <c:v>6.5965700000000004E-3</c:v>
                </c:pt>
                <c:pt idx="15219">
                  <c:v>-9.8342900000000007E-3</c:v>
                </c:pt>
                <c:pt idx="15220">
                  <c:v>3.8023000000000002E-3</c:v>
                </c:pt>
                <c:pt idx="15221">
                  <c:v>2.56195E-2</c:v>
                </c:pt>
                <c:pt idx="15222">
                  <c:v>2.7108199999999999E-2</c:v>
                </c:pt>
                <c:pt idx="15223">
                  <c:v>-9.3460099999999996E-4</c:v>
                </c:pt>
                <c:pt idx="15224">
                  <c:v>-1.0230100000000001E-2</c:v>
                </c:pt>
                <c:pt idx="15225">
                  <c:v>-1.4504400000000001E-2</c:v>
                </c:pt>
                <c:pt idx="15226">
                  <c:v>-6.69289E-3</c:v>
                </c:pt>
                <c:pt idx="15227">
                  <c:v>-1.18914E-2</c:v>
                </c:pt>
                <c:pt idx="15228">
                  <c:v>-2.4843199999999999E-3</c:v>
                </c:pt>
                <c:pt idx="15229">
                  <c:v>-5.1517500000000001E-3</c:v>
                </c:pt>
                <c:pt idx="15230">
                  <c:v>2.8410000000000002E-3</c:v>
                </c:pt>
                <c:pt idx="15231">
                  <c:v>-1.8322000000000001E-2</c:v>
                </c:pt>
                <c:pt idx="15232">
                  <c:v>-2.12345E-2</c:v>
                </c:pt>
                <c:pt idx="15233">
                  <c:v>-2.0057700000000001E-2</c:v>
                </c:pt>
                <c:pt idx="15234">
                  <c:v>-2.9224400000000001E-2</c:v>
                </c:pt>
                <c:pt idx="15235">
                  <c:v>4.8646899999999996E-3</c:v>
                </c:pt>
                <c:pt idx="15236">
                  <c:v>-1.72157E-2</c:v>
                </c:pt>
                <c:pt idx="15237">
                  <c:v>-8.1491500000000008E-3</c:v>
                </c:pt>
                <c:pt idx="15238">
                  <c:v>-1.24817E-2</c:v>
                </c:pt>
                <c:pt idx="15239">
                  <c:v>-1.8802599999999999E-2</c:v>
                </c:pt>
                <c:pt idx="15240">
                  <c:v>1.6599699999999998E-2</c:v>
                </c:pt>
                <c:pt idx="15241">
                  <c:v>-1.5494300000000001E-2</c:v>
                </c:pt>
                <c:pt idx="15242">
                  <c:v>-5.7249099999999997E-3</c:v>
                </c:pt>
                <c:pt idx="15243">
                  <c:v>-2.4407399999999999E-2</c:v>
                </c:pt>
                <c:pt idx="15244">
                  <c:v>-1.76172E-2</c:v>
                </c:pt>
                <c:pt idx="15245">
                  <c:v>-3.44181E-3</c:v>
                </c:pt>
                <c:pt idx="15246">
                  <c:v>-1.33543E-2</c:v>
                </c:pt>
                <c:pt idx="15247">
                  <c:v>1.31559E-2</c:v>
                </c:pt>
                <c:pt idx="15248">
                  <c:v>5.3043400000000003E-3</c:v>
                </c:pt>
                <c:pt idx="15249">
                  <c:v>-6.8807599999999997E-3</c:v>
                </c:pt>
                <c:pt idx="15250">
                  <c:v>-2.43635E-2</c:v>
                </c:pt>
                <c:pt idx="15251">
                  <c:v>-2.5278100000000001E-2</c:v>
                </c:pt>
                <c:pt idx="15252">
                  <c:v>7.5426099999999999E-3</c:v>
                </c:pt>
                <c:pt idx="15253">
                  <c:v>-3.7632E-3</c:v>
                </c:pt>
                <c:pt idx="15254">
                  <c:v>1.00651E-2</c:v>
                </c:pt>
                <c:pt idx="15255">
                  <c:v>-1.4295600000000001E-3</c:v>
                </c:pt>
                <c:pt idx="15256">
                  <c:v>-3.79372E-3</c:v>
                </c:pt>
                <c:pt idx="15257">
                  <c:v>3.87287E-3</c:v>
                </c:pt>
                <c:pt idx="15258">
                  <c:v>-7.3995600000000003E-3</c:v>
                </c:pt>
                <c:pt idx="15259">
                  <c:v>-5.4101899999999996E-3</c:v>
                </c:pt>
                <c:pt idx="15260">
                  <c:v>-1.54152E-2</c:v>
                </c:pt>
                <c:pt idx="15261">
                  <c:v>-1.41048E-3</c:v>
                </c:pt>
                <c:pt idx="15262">
                  <c:v>4.8561100000000003E-3</c:v>
                </c:pt>
                <c:pt idx="15263">
                  <c:v>-3.6106100000000002E-3</c:v>
                </c:pt>
                <c:pt idx="15264">
                  <c:v>5.1355400000000001E-3</c:v>
                </c:pt>
                <c:pt idx="15265">
                  <c:v>2.34632E-2</c:v>
                </c:pt>
                <c:pt idx="15266">
                  <c:v>5.8460200000000004E-3</c:v>
                </c:pt>
                <c:pt idx="15267">
                  <c:v>-1.4608400000000001E-2</c:v>
                </c:pt>
                <c:pt idx="15268">
                  <c:v>-1.02901E-2</c:v>
                </c:pt>
                <c:pt idx="15269">
                  <c:v>-1.4878300000000001E-2</c:v>
                </c:pt>
                <c:pt idx="15270">
                  <c:v>-9.9859200000000006E-3</c:v>
                </c:pt>
                <c:pt idx="15271">
                  <c:v>-1.07861E-3</c:v>
                </c:pt>
                <c:pt idx="15272">
                  <c:v>4.3678299999999996E-3</c:v>
                </c:pt>
                <c:pt idx="15273">
                  <c:v>6.37245E-3</c:v>
                </c:pt>
                <c:pt idx="15274">
                  <c:v>1.7443699999999999E-2</c:v>
                </c:pt>
                <c:pt idx="15275">
                  <c:v>9.02939E-3</c:v>
                </c:pt>
                <c:pt idx="15276">
                  <c:v>6.3610100000000003E-3</c:v>
                </c:pt>
                <c:pt idx="15277">
                  <c:v>-9.2687599999999992E-3</c:v>
                </c:pt>
                <c:pt idx="15278">
                  <c:v>1.32313E-2</c:v>
                </c:pt>
                <c:pt idx="15279">
                  <c:v>-6.6337599999999998E-3</c:v>
                </c:pt>
                <c:pt idx="15280">
                  <c:v>2.4333E-2</c:v>
                </c:pt>
                <c:pt idx="15281">
                  <c:v>9.2000999999999993E-3</c:v>
                </c:pt>
                <c:pt idx="15282">
                  <c:v>5.5704099999999996E-3</c:v>
                </c:pt>
                <c:pt idx="15283">
                  <c:v>9.1190300000000002E-3</c:v>
                </c:pt>
                <c:pt idx="15284">
                  <c:v>9.7751600000000011E-4</c:v>
                </c:pt>
                <c:pt idx="15285">
                  <c:v>4.529E-3</c:v>
                </c:pt>
                <c:pt idx="15286">
                  <c:v>2.93636E-2</c:v>
                </c:pt>
                <c:pt idx="15287">
                  <c:v>6.8807599999999997E-3</c:v>
                </c:pt>
                <c:pt idx="15288">
                  <c:v>-3.8414E-3</c:v>
                </c:pt>
                <c:pt idx="15289">
                  <c:v>3.0488999999999998E-3</c:v>
                </c:pt>
                <c:pt idx="15290">
                  <c:v>5.7306299999999996E-3</c:v>
                </c:pt>
                <c:pt idx="15291">
                  <c:v>6.5813099999999999E-3</c:v>
                </c:pt>
                <c:pt idx="15292">
                  <c:v>7.3995600000000003E-3</c:v>
                </c:pt>
                <c:pt idx="15293">
                  <c:v>5.1212300000000001E-3</c:v>
                </c:pt>
                <c:pt idx="15294">
                  <c:v>3.14322E-2</c:v>
                </c:pt>
                <c:pt idx="15295">
                  <c:v>1.03502E-2</c:v>
                </c:pt>
                <c:pt idx="15296">
                  <c:v>1.59931E-2</c:v>
                </c:pt>
                <c:pt idx="15297">
                  <c:v>1.9204100000000002E-2</c:v>
                </c:pt>
                <c:pt idx="15298">
                  <c:v>1.2530299999999999E-2</c:v>
                </c:pt>
                <c:pt idx="15299" formatCode="0.00E+00">
                  <c:v>2.51141E-2</c:v>
                </c:pt>
                <c:pt idx="15300">
                  <c:v>1.4740899999999999E-2</c:v>
                </c:pt>
                <c:pt idx="15301">
                  <c:v>1.7232899999999999E-2</c:v>
                </c:pt>
                <c:pt idx="15302">
                  <c:v>2.38523E-2</c:v>
                </c:pt>
                <c:pt idx="15303">
                  <c:v>3.1585699999999999E-3</c:v>
                </c:pt>
                <c:pt idx="15304">
                  <c:v>1.51834E-2</c:v>
                </c:pt>
                <c:pt idx="15305">
                  <c:v>1.2581800000000001E-2</c:v>
                </c:pt>
                <c:pt idx="15306">
                  <c:v>1.5678399999999999E-2</c:v>
                </c:pt>
                <c:pt idx="15307">
                  <c:v>5.5131900000000003E-3</c:v>
                </c:pt>
                <c:pt idx="15308">
                  <c:v>1.05066E-2</c:v>
                </c:pt>
                <c:pt idx="15309">
                  <c:v>1.0352099999999999E-2</c:v>
                </c:pt>
                <c:pt idx="15310" formatCode="0.00E+00">
                  <c:v>-1.49822E-3</c:v>
                </c:pt>
                <c:pt idx="15311">
                  <c:v>-8.5515999999999995E-3</c:v>
                </c:pt>
                <c:pt idx="15312">
                  <c:v>1.2595200000000001E-2</c:v>
                </c:pt>
                <c:pt idx="15313">
                  <c:v>-4.1360900000000003E-3</c:v>
                </c:pt>
                <c:pt idx="15314">
                  <c:v>6.7167299999999997E-3</c:v>
                </c:pt>
                <c:pt idx="15315">
                  <c:v>2.3107499999999999E-3</c:v>
                </c:pt>
                <c:pt idx="15316">
                  <c:v>4.9572000000000001E-3</c:v>
                </c:pt>
                <c:pt idx="15317">
                  <c:v>-8.0452000000000006E-3</c:v>
                </c:pt>
                <c:pt idx="15318">
                  <c:v>-1.05047E-2</c:v>
                </c:pt>
                <c:pt idx="15319" formatCode="0.00E+00">
                  <c:v>7.0219000000000002E-3</c:v>
                </c:pt>
                <c:pt idx="15320">
                  <c:v>2.79999E-3</c:v>
                </c:pt>
                <c:pt idx="15321">
                  <c:v>3.0003499999999999E-2</c:v>
                </c:pt>
                <c:pt idx="15322">
                  <c:v>-1.9414899999999999E-2</c:v>
                </c:pt>
                <c:pt idx="15323">
                  <c:v>1.83287E-2</c:v>
                </c:pt>
                <c:pt idx="15324">
                  <c:v>-1.28937E-3</c:v>
                </c:pt>
                <c:pt idx="15325">
                  <c:v>3.8671500000000002E-3</c:v>
                </c:pt>
                <c:pt idx="15326">
                  <c:v>7.8191800000000002E-3</c:v>
                </c:pt>
                <c:pt idx="15327">
                  <c:v>-2.22778E-3</c:v>
                </c:pt>
                <c:pt idx="15328">
                  <c:v>-7.1716300000000005E-4</c:v>
                </c:pt>
                <c:pt idx="15329">
                  <c:v>1.0540000000000001E-2</c:v>
                </c:pt>
                <c:pt idx="15330">
                  <c:v>5.3873100000000002E-3</c:v>
                </c:pt>
                <c:pt idx="15331">
                  <c:v>1.3581299999999999E-2</c:v>
                </c:pt>
                <c:pt idx="15332">
                  <c:v>3.61176E-2</c:v>
                </c:pt>
                <c:pt idx="15333">
                  <c:v>2.53315E-2</c:v>
                </c:pt>
                <c:pt idx="15334">
                  <c:v>8.6431500000000005E-3</c:v>
                </c:pt>
                <c:pt idx="15335">
                  <c:v>2.3752200000000001E-2</c:v>
                </c:pt>
                <c:pt idx="15336">
                  <c:v>5.2070600000000003E-3</c:v>
                </c:pt>
                <c:pt idx="15337">
                  <c:v>3.7488899999999999E-3</c:v>
                </c:pt>
                <c:pt idx="15338">
                  <c:v>2.4082200000000002E-2</c:v>
                </c:pt>
                <c:pt idx="15339">
                  <c:v>2.5721500000000001E-2</c:v>
                </c:pt>
                <c:pt idx="15340">
                  <c:v>2.8759E-2</c:v>
                </c:pt>
                <c:pt idx="15341">
                  <c:v>4.89998E-3</c:v>
                </c:pt>
                <c:pt idx="15342">
                  <c:v>1.78461E-2</c:v>
                </c:pt>
                <c:pt idx="15343">
                  <c:v>2.0586E-2</c:v>
                </c:pt>
                <c:pt idx="15344">
                  <c:v>8.2902900000000005E-3</c:v>
                </c:pt>
                <c:pt idx="15345">
                  <c:v>5.3224600000000002E-3</c:v>
                </c:pt>
                <c:pt idx="15346">
                  <c:v>4.9896200000000002E-3</c:v>
                </c:pt>
                <c:pt idx="15347">
                  <c:v>-3.04222E-3</c:v>
                </c:pt>
                <c:pt idx="15348">
                  <c:v>9.1838800000000002E-4</c:v>
                </c:pt>
                <c:pt idx="15349">
                  <c:v>9.9916499999999995E-3</c:v>
                </c:pt>
                <c:pt idx="15350">
                  <c:v>-3.50571E-3</c:v>
                </c:pt>
                <c:pt idx="15351">
                  <c:v>-4.22478E-4</c:v>
                </c:pt>
                <c:pt idx="15352">
                  <c:v>-3.3369099999999998E-3</c:v>
                </c:pt>
                <c:pt idx="15353">
                  <c:v>-4.6358099999999998E-3</c:v>
                </c:pt>
                <c:pt idx="15354">
                  <c:v>8.4876999999999999E-4</c:v>
                </c:pt>
                <c:pt idx="15355">
                  <c:v>2.6860200000000001E-2</c:v>
                </c:pt>
                <c:pt idx="15356">
                  <c:v>-4.0559799999999998E-3</c:v>
                </c:pt>
                <c:pt idx="15357">
                  <c:v>9.3231200000000007E-3</c:v>
                </c:pt>
                <c:pt idx="15358">
                  <c:v>1.0837599999999999E-2</c:v>
                </c:pt>
                <c:pt idx="15359">
                  <c:v>6.9351200000000003E-3</c:v>
                </c:pt>
                <c:pt idx="15360">
                  <c:v>1.4226000000000001E-2</c:v>
                </c:pt>
                <c:pt idx="15361">
                  <c:v>-1.2792599999999999E-2</c:v>
                </c:pt>
                <c:pt idx="15362">
                  <c:v>1.7471299999999999E-2</c:v>
                </c:pt>
                <c:pt idx="15363">
                  <c:v>2.1801899999999999E-2</c:v>
                </c:pt>
                <c:pt idx="15364">
                  <c:v>-3.64971E-3</c:v>
                </c:pt>
                <c:pt idx="15365">
                  <c:v>1.0193799999999999E-2</c:v>
                </c:pt>
                <c:pt idx="15366">
                  <c:v>4.06456E-3</c:v>
                </c:pt>
                <c:pt idx="15367">
                  <c:v>3.3407200000000001E-3</c:v>
                </c:pt>
                <c:pt idx="15368">
                  <c:v>-6.1063799999999998E-3</c:v>
                </c:pt>
                <c:pt idx="15369">
                  <c:v>9.0999600000000007E-3</c:v>
                </c:pt>
                <c:pt idx="15370">
                  <c:v>1.95246E-2</c:v>
                </c:pt>
                <c:pt idx="15371">
                  <c:v>1.40734E-2</c:v>
                </c:pt>
                <c:pt idx="15372">
                  <c:v>4.1091000000000003E-2</c:v>
                </c:pt>
                <c:pt idx="15373">
                  <c:v>2.83127E-2</c:v>
                </c:pt>
                <c:pt idx="15374">
                  <c:v>1.96571E-2</c:v>
                </c:pt>
                <c:pt idx="15375">
                  <c:v>1.66941E-2</c:v>
                </c:pt>
                <c:pt idx="15376">
                  <c:v>-2.0618400000000001E-3</c:v>
                </c:pt>
                <c:pt idx="15377">
                  <c:v>1.16291E-2</c:v>
                </c:pt>
                <c:pt idx="15378">
                  <c:v>-1.0433199999999999E-3</c:v>
                </c:pt>
                <c:pt idx="15379">
                  <c:v>1.9699100000000001E-2</c:v>
                </c:pt>
                <c:pt idx="15380">
                  <c:v>1.1119800000000001E-2</c:v>
                </c:pt>
                <c:pt idx="15381">
                  <c:v>1.6663600000000001E-2</c:v>
                </c:pt>
                <c:pt idx="15382">
                  <c:v>1.48907E-2</c:v>
                </c:pt>
                <c:pt idx="15383">
                  <c:v>3.50761E-3</c:v>
                </c:pt>
                <c:pt idx="15384">
                  <c:v>1.3020500000000001E-2</c:v>
                </c:pt>
                <c:pt idx="15385">
                  <c:v>-4.3888099999999999E-3</c:v>
                </c:pt>
                <c:pt idx="15386">
                  <c:v>6.6585500000000001E-3</c:v>
                </c:pt>
                <c:pt idx="15387">
                  <c:v>-3.5028500000000001E-3</c:v>
                </c:pt>
                <c:pt idx="15388" formatCode="0.00E+00">
                  <c:v>2.1757100000000001E-2</c:v>
                </c:pt>
                <c:pt idx="15389">
                  <c:v>1.0925300000000001E-2</c:v>
                </c:pt>
                <c:pt idx="15390">
                  <c:v>1.6282100000000001E-2</c:v>
                </c:pt>
                <c:pt idx="15391">
                  <c:v>8.6689000000000004E-4</c:v>
                </c:pt>
                <c:pt idx="15392">
                  <c:v>1.3254200000000001E-2</c:v>
                </c:pt>
                <c:pt idx="15393">
                  <c:v>1.5916799999999998E-2</c:v>
                </c:pt>
                <c:pt idx="15394">
                  <c:v>7.5912499999999999E-3</c:v>
                </c:pt>
                <c:pt idx="15395">
                  <c:v>1.9773499999999999E-2</c:v>
                </c:pt>
                <c:pt idx="15396">
                  <c:v>-2.3622500000000002E-3</c:v>
                </c:pt>
                <c:pt idx="15397">
                  <c:v>2.3501399999999999E-2</c:v>
                </c:pt>
                <c:pt idx="15398">
                  <c:v>2.17066E-2</c:v>
                </c:pt>
                <c:pt idx="15399">
                  <c:v>4.4812200000000003E-2</c:v>
                </c:pt>
                <c:pt idx="15400">
                  <c:v>3.7864700000000001E-2</c:v>
                </c:pt>
                <c:pt idx="15401">
                  <c:v>-8.8157700000000006E-3</c:v>
                </c:pt>
                <c:pt idx="15402">
                  <c:v>1.69277E-2</c:v>
                </c:pt>
                <c:pt idx="15403">
                  <c:v>2.5749200000000001E-3</c:v>
                </c:pt>
                <c:pt idx="15404">
                  <c:v>1.3815900000000001E-2</c:v>
                </c:pt>
                <c:pt idx="15405">
                  <c:v>1.1392599999999999E-2</c:v>
                </c:pt>
                <c:pt idx="15406">
                  <c:v>1.07393E-2</c:v>
                </c:pt>
                <c:pt idx="15407">
                  <c:v>1.98202E-2</c:v>
                </c:pt>
                <c:pt idx="15408">
                  <c:v>1.45197E-2</c:v>
                </c:pt>
                <c:pt idx="15409">
                  <c:v>1.68419E-2</c:v>
                </c:pt>
                <c:pt idx="15410">
                  <c:v>2.1007499999999998E-2</c:v>
                </c:pt>
                <c:pt idx="15411">
                  <c:v>6.4315800000000001E-3</c:v>
                </c:pt>
                <c:pt idx="15412">
                  <c:v>1.4555E-2</c:v>
                </c:pt>
                <c:pt idx="15413">
                  <c:v>2.4430299999999999E-2</c:v>
                </c:pt>
                <c:pt idx="15414">
                  <c:v>2.4110800000000002E-2</c:v>
                </c:pt>
                <c:pt idx="15415">
                  <c:v>1.15309E-2</c:v>
                </c:pt>
                <c:pt idx="15416">
                  <c:v>1.3210299999999999E-2</c:v>
                </c:pt>
                <c:pt idx="15417">
                  <c:v>2.5039700000000002E-2</c:v>
                </c:pt>
                <c:pt idx="15418">
                  <c:v>2.5054900000000001E-2</c:v>
                </c:pt>
                <c:pt idx="15419">
                  <c:v>2.1545399999999999E-2</c:v>
                </c:pt>
                <c:pt idx="15420">
                  <c:v>-2.46153E-2</c:v>
                </c:pt>
                <c:pt idx="15421">
                  <c:v>1.0932000000000001E-2</c:v>
                </c:pt>
                <c:pt idx="15422">
                  <c:v>1.08337E-2</c:v>
                </c:pt>
                <c:pt idx="15423">
                  <c:v>3.3087699999999998E-2</c:v>
                </c:pt>
                <c:pt idx="15424">
                  <c:v>8.4695800000000009E-3</c:v>
                </c:pt>
                <c:pt idx="15425">
                  <c:v>3.2775899999999997E-2</c:v>
                </c:pt>
                <c:pt idx="15426">
                  <c:v>1.6450900000000001E-2</c:v>
                </c:pt>
                <c:pt idx="15427">
                  <c:v>4.3087000000000004E-3</c:v>
                </c:pt>
                <c:pt idx="15428">
                  <c:v>-1.1615799999999999E-3</c:v>
                </c:pt>
                <c:pt idx="15429">
                  <c:v>-2.3956300000000002E-3</c:v>
                </c:pt>
                <c:pt idx="15430">
                  <c:v>1.6926799999999999E-2</c:v>
                </c:pt>
                <c:pt idx="15431">
                  <c:v>3.1782199999999997E-2</c:v>
                </c:pt>
                <c:pt idx="15432">
                  <c:v>2.9354099999999998E-3</c:v>
                </c:pt>
                <c:pt idx="15433">
                  <c:v>2.99168E-2</c:v>
                </c:pt>
                <c:pt idx="15434">
                  <c:v>1.4381400000000001E-2</c:v>
                </c:pt>
                <c:pt idx="15435">
                  <c:v>1.36671E-2</c:v>
                </c:pt>
                <c:pt idx="15436">
                  <c:v>1.0704999999999999E-2</c:v>
                </c:pt>
                <c:pt idx="15437">
                  <c:v>5.7077400000000002E-3</c:v>
                </c:pt>
                <c:pt idx="15438">
                  <c:v>9.6168499999999997E-3</c:v>
                </c:pt>
                <c:pt idx="15439">
                  <c:v>-3.7670100000000001E-4</c:v>
                </c:pt>
                <c:pt idx="15440">
                  <c:v>9.0322500000000003E-3</c:v>
                </c:pt>
                <c:pt idx="15441">
                  <c:v>-4.73976E-3</c:v>
                </c:pt>
                <c:pt idx="15442">
                  <c:v>1.26801E-2</c:v>
                </c:pt>
                <c:pt idx="15443">
                  <c:v>-1.2710600000000001E-2</c:v>
                </c:pt>
                <c:pt idx="15444">
                  <c:v>1.9411100000000001E-2</c:v>
                </c:pt>
                <c:pt idx="15445">
                  <c:v>-2.9354099999999998E-3</c:v>
                </c:pt>
                <c:pt idx="15446">
                  <c:v>1.68886E-2</c:v>
                </c:pt>
                <c:pt idx="15447">
                  <c:v>1.40476E-2</c:v>
                </c:pt>
                <c:pt idx="15448">
                  <c:v>-3.8499799999999998E-3</c:v>
                </c:pt>
                <c:pt idx="15449">
                  <c:v>1.10235E-2</c:v>
                </c:pt>
                <c:pt idx="15450">
                  <c:v>3.47424E-3</c:v>
                </c:pt>
                <c:pt idx="15451">
                  <c:v>1.34497E-2</c:v>
                </c:pt>
                <c:pt idx="15452">
                  <c:v>1.47896E-2</c:v>
                </c:pt>
                <c:pt idx="15453">
                  <c:v>2.5838900000000001E-2</c:v>
                </c:pt>
                <c:pt idx="15454">
                  <c:v>4.8608799999999997E-3</c:v>
                </c:pt>
                <c:pt idx="15455">
                  <c:v>1.4701799999999999E-2</c:v>
                </c:pt>
                <c:pt idx="15456">
                  <c:v>1.11103E-3</c:v>
                </c:pt>
                <c:pt idx="15457">
                  <c:v>4.9848599999999998E-3</c:v>
                </c:pt>
                <c:pt idx="15458">
                  <c:v>1.95141E-2</c:v>
                </c:pt>
                <c:pt idx="15459">
                  <c:v>1.6430899999999998E-2</c:v>
                </c:pt>
                <c:pt idx="15460">
                  <c:v>2.0607E-2</c:v>
                </c:pt>
                <c:pt idx="15461">
                  <c:v>1.05953E-2</c:v>
                </c:pt>
                <c:pt idx="15462">
                  <c:v>1.76353E-2</c:v>
                </c:pt>
                <c:pt idx="15463">
                  <c:v>1.7304400000000001E-2</c:v>
                </c:pt>
                <c:pt idx="15464">
                  <c:v>9.8733899999999993E-3</c:v>
                </c:pt>
                <c:pt idx="15465">
                  <c:v>2.1192599999999999E-2</c:v>
                </c:pt>
                <c:pt idx="15466">
                  <c:v>1.6969700000000001E-2</c:v>
                </c:pt>
                <c:pt idx="15467">
                  <c:v>2.0270300000000002E-2</c:v>
                </c:pt>
                <c:pt idx="15468">
                  <c:v>2.64168E-3</c:v>
                </c:pt>
                <c:pt idx="15469">
                  <c:v>2.2066100000000002E-2</c:v>
                </c:pt>
                <c:pt idx="15470">
                  <c:v>1.5745200000000001E-2</c:v>
                </c:pt>
                <c:pt idx="15471">
                  <c:v>3.5044699999999998E-2</c:v>
                </c:pt>
                <c:pt idx="15472" formatCode="0.00E+00">
                  <c:v>-3.3378599999999999E-5</c:v>
                </c:pt>
                <c:pt idx="15473">
                  <c:v>1.85232E-2</c:v>
                </c:pt>
                <c:pt idx="15474">
                  <c:v>1.06163E-2</c:v>
                </c:pt>
                <c:pt idx="15475">
                  <c:v>6.0253099999999999E-3</c:v>
                </c:pt>
                <c:pt idx="15476">
                  <c:v>1.78976E-2</c:v>
                </c:pt>
                <c:pt idx="15477">
                  <c:v>-6.1855299999999998E-3</c:v>
                </c:pt>
                <c:pt idx="15478">
                  <c:v>2.1363300000000002E-2</c:v>
                </c:pt>
                <c:pt idx="15479">
                  <c:v>-5.1565200000000004E-3</c:v>
                </c:pt>
                <c:pt idx="15480">
                  <c:v>2.77519E-4</c:v>
                </c:pt>
                <c:pt idx="15481">
                  <c:v>5.3901699999999997E-3</c:v>
                </c:pt>
                <c:pt idx="15482">
                  <c:v>-7.1115500000000003E-3</c:v>
                </c:pt>
                <c:pt idx="15483">
                  <c:v>-5.8727299999999996E-3</c:v>
                </c:pt>
                <c:pt idx="15484">
                  <c:v>1.7134699999999999E-2</c:v>
                </c:pt>
                <c:pt idx="15485">
                  <c:v>6.0253099999999999E-3</c:v>
                </c:pt>
                <c:pt idx="15486">
                  <c:v>1.85013E-3</c:v>
                </c:pt>
                <c:pt idx="15487">
                  <c:v>5.72205E-4</c:v>
                </c:pt>
                <c:pt idx="15488">
                  <c:v>-9.75609E-4</c:v>
                </c:pt>
                <c:pt idx="15489">
                  <c:v>1.7005900000000001E-2</c:v>
                </c:pt>
                <c:pt idx="15490">
                  <c:v>4.4250499999999998E-3</c:v>
                </c:pt>
                <c:pt idx="15491">
                  <c:v>8.35609E-3</c:v>
                </c:pt>
                <c:pt idx="15492">
                  <c:v>-2.62642E-3</c:v>
                </c:pt>
                <c:pt idx="15493">
                  <c:v>1.4066700000000001E-3</c:v>
                </c:pt>
                <c:pt idx="15494">
                  <c:v>1.6002700000000002E-2</c:v>
                </c:pt>
                <c:pt idx="15495">
                  <c:v>-6.27708E-3</c:v>
                </c:pt>
                <c:pt idx="15496">
                  <c:v>3.3131599999999997E-2</c:v>
                </c:pt>
                <c:pt idx="15497">
                  <c:v>-6.5717700000000002E-3</c:v>
                </c:pt>
                <c:pt idx="15498">
                  <c:v>1.66264E-2</c:v>
                </c:pt>
                <c:pt idx="15499">
                  <c:v>1.84841E-2</c:v>
                </c:pt>
                <c:pt idx="15500">
                  <c:v>8.9511899999999995E-3</c:v>
                </c:pt>
                <c:pt idx="15501">
                  <c:v>1.0075600000000001E-2</c:v>
                </c:pt>
                <c:pt idx="15502">
                  <c:v>-6.7872999999999996E-3</c:v>
                </c:pt>
                <c:pt idx="15503">
                  <c:v>2.9707000000000002E-3</c:v>
                </c:pt>
                <c:pt idx="15504">
                  <c:v>8.1110000000000002E-3</c:v>
                </c:pt>
                <c:pt idx="15505">
                  <c:v>2.4099299999999998E-3</c:v>
                </c:pt>
                <c:pt idx="15506">
                  <c:v>5.8355300000000002E-3</c:v>
                </c:pt>
                <c:pt idx="15507">
                  <c:v>4.6014799999999998E-3</c:v>
                </c:pt>
                <c:pt idx="15508">
                  <c:v>-9.7093600000000002E-3</c:v>
                </c:pt>
                <c:pt idx="15509">
                  <c:v>-5.2452100000000002E-3</c:v>
                </c:pt>
                <c:pt idx="15510">
                  <c:v>1.6731300000000001E-2</c:v>
                </c:pt>
                <c:pt idx="15511">
                  <c:v>3.1513199999999998E-2</c:v>
                </c:pt>
                <c:pt idx="15512">
                  <c:v>1.0869999999999999E-2</c:v>
                </c:pt>
                <c:pt idx="15513">
                  <c:v>-1.0802300000000001E-2</c:v>
                </c:pt>
                <c:pt idx="15514">
                  <c:v>3.6430399999999997E-4</c:v>
                </c:pt>
                <c:pt idx="15515">
                  <c:v>7.8191800000000002E-3</c:v>
                </c:pt>
                <c:pt idx="15516">
                  <c:v>6.5708199999999998E-3</c:v>
                </c:pt>
                <c:pt idx="15517">
                  <c:v>3.41034E-3</c:v>
                </c:pt>
                <c:pt idx="15518">
                  <c:v>1.38569E-3</c:v>
                </c:pt>
                <c:pt idx="15519">
                  <c:v>-1.0813700000000001E-2</c:v>
                </c:pt>
                <c:pt idx="15520">
                  <c:v>-1.46494E-2</c:v>
                </c:pt>
                <c:pt idx="15521">
                  <c:v>-2.9735600000000001E-3</c:v>
                </c:pt>
                <c:pt idx="15522">
                  <c:v>2.0027199999999999E-3</c:v>
                </c:pt>
                <c:pt idx="15523">
                  <c:v>5.45788E-3</c:v>
                </c:pt>
                <c:pt idx="15524">
                  <c:v>-7.9526900000000001E-3</c:v>
                </c:pt>
                <c:pt idx="15525">
                  <c:v>-2.7313200000000002E-3</c:v>
                </c:pt>
                <c:pt idx="15526">
                  <c:v>-1.0407400000000001E-2</c:v>
                </c:pt>
                <c:pt idx="15527">
                  <c:v>-3.9281799999999999E-3</c:v>
                </c:pt>
                <c:pt idx="15528">
                  <c:v>5.5913899999999999E-3</c:v>
                </c:pt>
                <c:pt idx="15529">
                  <c:v>-1.77002E-3</c:v>
                </c:pt>
                <c:pt idx="15530">
                  <c:v>-9.8180799999999999E-3</c:v>
                </c:pt>
                <c:pt idx="15531">
                  <c:v>-8.8500999999999999E-4</c:v>
                </c:pt>
                <c:pt idx="15532">
                  <c:v>1.9941300000000002E-3</c:v>
                </c:pt>
                <c:pt idx="15533">
                  <c:v>1.4553999999999999E-2</c:v>
                </c:pt>
                <c:pt idx="15534">
                  <c:v>-1.0981599999999999E-2</c:v>
                </c:pt>
                <c:pt idx="15535">
                  <c:v>-1.4024699999999999E-2</c:v>
                </c:pt>
                <c:pt idx="15536">
                  <c:v>-2.1715200000000001E-3</c:v>
                </c:pt>
                <c:pt idx="15537">
                  <c:v>6.7901599999999995E-4</c:v>
                </c:pt>
                <c:pt idx="15538">
                  <c:v>-3.89004E-3</c:v>
                </c:pt>
                <c:pt idx="15539">
                  <c:v>7.4453399999999999E-3</c:v>
                </c:pt>
                <c:pt idx="15540">
                  <c:v>2.17819E-3</c:v>
                </c:pt>
                <c:pt idx="15541">
                  <c:v>1.43042E-2</c:v>
                </c:pt>
                <c:pt idx="15542">
                  <c:v>1.9093499999999999E-2</c:v>
                </c:pt>
                <c:pt idx="15543">
                  <c:v>2.6321399999999998E-3</c:v>
                </c:pt>
                <c:pt idx="15544">
                  <c:v>-5.4540600000000002E-3</c:v>
                </c:pt>
                <c:pt idx="15545">
                  <c:v>-1.55134E-2</c:v>
                </c:pt>
                <c:pt idx="15546">
                  <c:v>-7.8897499999999992E-3</c:v>
                </c:pt>
                <c:pt idx="15547">
                  <c:v>2.7923599999999998E-3</c:v>
                </c:pt>
                <c:pt idx="15548">
                  <c:v>-5.53131E-4</c:v>
                </c:pt>
                <c:pt idx="15549">
                  <c:v>1.5039400000000001E-3</c:v>
                </c:pt>
                <c:pt idx="15550">
                  <c:v>1.36852E-2</c:v>
                </c:pt>
                <c:pt idx="15551">
                  <c:v>6.93226E-3</c:v>
                </c:pt>
                <c:pt idx="15552">
                  <c:v>-5.1593799999999999E-3</c:v>
                </c:pt>
                <c:pt idx="15553">
                  <c:v>-1.34249E-2</c:v>
                </c:pt>
                <c:pt idx="15554">
                  <c:v>-2.6636099999999998E-3</c:v>
                </c:pt>
                <c:pt idx="15555">
                  <c:v>5.1307699999999998E-3</c:v>
                </c:pt>
                <c:pt idx="15556">
                  <c:v>6.1120999999999997E-3</c:v>
                </c:pt>
                <c:pt idx="15557">
                  <c:v>1.15967E-2</c:v>
                </c:pt>
                <c:pt idx="15558">
                  <c:v>1.26152E-2</c:v>
                </c:pt>
                <c:pt idx="15559">
                  <c:v>1.39971E-2</c:v>
                </c:pt>
                <c:pt idx="15560">
                  <c:v>-6.5126400000000001E-3</c:v>
                </c:pt>
                <c:pt idx="15561">
                  <c:v>8.8596300000000003E-4</c:v>
                </c:pt>
                <c:pt idx="15562">
                  <c:v>-8.7184900000000006E-3</c:v>
                </c:pt>
                <c:pt idx="15563">
                  <c:v>-3.5743699999999999E-3</c:v>
                </c:pt>
                <c:pt idx="15564">
                  <c:v>1.5898700000000002E-2</c:v>
                </c:pt>
                <c:pt idx="15565">
                  <c:v>9.2220300000000009E-3</c:v>
                </c:pt>
                <c:pt idx="15566">
                  <c:v>1.30548E-2</c:v>
                </c:pt>
                <c:pt idx="15567">
                  <c:v>6.1464299999999996E-3</c:v>
                </c:pt>
                <c:pt idx="15568">
                  <c:v>1.6394599999999999E-2</c:v>
                </c:pt>
                <c:pt idx="15569">
                  <c:v>5.4035200000000002E-3</c:v>
                </c:pt>
                <c:pt idx="15570">
                  <c:v>-1.02787E-2</c:v>
                </c:pt>
                <c:pt idx="15571">
                  <c:v>4.6539299999999997E-3</c:v>
                </c:pt>
                <c:pt idx="15572">
                  <c:v>1.41811E-3</c:v>
                </c:pt>
                <c:pt idx="15573">
                  <c:v>-8.5878399999999994E-3</c:v>
                </c:pt>
                <c:pt idx="15574">
                  <c:v>1.5698400000000001E-2</c:v>
                </c:pt>
                <c:pt idx="15575">
                  <c:v>1.7026900000000001E-2</c:v>
                </c:pt>
                <c:pt idx="15576">
                  <c:v>1.6469999999999999E-2</c:v>
                </c:pt>
                <c:pt idx="15577">
                  <c:v>3.0317299999999998E-3</c:v>
                </c:pt>
                <c:pt idx="15578">
                  <c:v>-8.0165900000000005E-3</c:v>
                </c:pt>
                <c:pt idx="15579">
                  <c:v>1.1875200000000001E-2</c:v>
                </c:pt>
                <c:pt idx="15580">
                  <c:v>1.7242399999999999E-3</c:v>
                </c:pt>
                <c:pt idx="15581">
                  <c:v>-4.18663E-4</c:v>
                </c:pt>
                <c:pt idx="15582">
                  <c:v>-3.1253799999999998E-2</c:v>
                </c:pt>
                <c:pt idx="15583">
                  <c:v>4.4364900000000004E-3</c:v>
                </c:pt>
                <c:pt idx="15584">
                  <c:v>1.2703900000000001E-2</c:v>
                </c:pt>
                <c:pt idx="15585">
                  <c:v>1.9899400000000001E-2</c:v>
                </c:pt>
                <c:pt idx="15586">
                  <c:v>-1.75476E-3</c:v>
                </c:pt>
                <c:pt idx="15587">
                  <c:v>-2.09618E-3</c:v>
                </c:pt>
                <c:pt idx="15588">
                  <c:v>5.0086999999999996E-3</c:v>
                </c:pt>
                <c:pt idx="15589">
                  <c:v>4.3840399999999996E-3</c:v>
                </c:pt>
                <c:pt idx="15590">
                  <c:v>-1.7271000000000002E-2</c:v>
                </c:pt>
                <c:pt idx="15591">
                  <c:v>1.06897E-2</c:v>
                </c:pt>
                <c:pt idx="15592">
                  <c:v>4.0979399999999996E-3</c:v>
                </c:pt>
                <c:pt idx="15593">
                  <c:v>1.46523E-2</c:v>
                </c:pt>
                <c:pt idx="15594">
                  <c:v>-7.47776E-3</c:v>
                </c:pt>
                <c:pt idx="15595">
                  <c:v>6.6938400000000004E-3</c:v>
                </c:pt>
                <c:pt idx="15596">
                  <c:v>-1.0644000000000001E-2</c:v>
                </c:pt>
                <c:pt idx="15597">
                  <c:v>1.14555E-2</c:v>
                </c:pt>
                <c:pt idx="15598">
                  <c:v>-7.0858E-4</c:v>
                </c:pt>
                <c:pt idx="15599">
                  <c:v>1.2216599999999999E-2</c:v>
                </c:pt>
                <c:pt idx="15600">
                  <c:v>-3.9806399999999997E-3</c:v>
                </c:pt>
                <c:pt idx="15601">
                  <c:v>4.4832199999999996E-3</c:v>
                </c:pt>
                <c:pt idx="15602">
                  <c:v>1.42851E-2</c:v>
                </c:pt>
                <c:pt idx="15603">
                  <c:v>1.92738E-3</c:v>
                </c:pt>
                <c:pt idx="15604">
                  <c:v>1.07899E-2</c:v>
                </c:pt>
                <c:pt idx="15605">
                  <c:v>-1.1514699999999999E-2</c:v>
                </c:pt>
                <c:pt idx="15606">
                  <c:v>1.34649E-2</c:v>
                </c:pt>
                <c:pt idx="15607">
                  <c:v>-1.6176200000000002E-2</c:v>
                </c:pt>
                <c:pt idx="15608">
                  <c:v>4.6711000000000001E-3</c:v>
                </c:pt>
                <c:pt idx="15609">
                  <c:v>-6.4411199999999998E-3</c:v>
                </c:pt>
                <c:pt idx="15610">
                  <c:v>1.0974899999999999E-2</c:v>
                </c:pt>
                <c:pt idx="15611">
                  <c:v>2.1247900000000001E-3</c:v>
                </c:pt>
                <c:pt idx="15612">
                  <c:v>-3.9844499999999996E-3</c:v>
                </c:pt>
                <c:pt idx="15613">
                  <c:v>-1.33629E-2</c:v>
                </c:pt>
                <c:pt idx="15614">
                  <c:v>7.5149500000000003E-3</c:v>
                </c:pt>
                <c:pt idx="15615">
                  <c:v>-2.3717899999999999E-3</c:v>
                </c:pt>
                <c:pt idx="15616">
                  <c:v>8.1949199999999996E-3</c:v>
                </c:pt>
                <c:pt idx="15617">
                  <c:v>2.9268300000000001E-3</c:v>
                </c:pt>
                <c:pt idx="15618">
                  <c:v>-8.9454700000000005E-3</c:v>
                </c:pt>
                <c:pt idx="15619">
                  <c:v>1.7738299999999999E-3</c:v>
                </c:pt>
                <c:pt idx="15620">
                  <c:v>-2.1829599999999998E-3</c:v>
                </c:pt>
                <c:pt idx="15621">
                  <c:v>7.1315800000000002E-3</c:v>
                </c:pt>
                <c:pt idx="15622">
                  <c:v>-1.66731E-2</c:v>
                </c:pt>
                <c:pt idx="15623">
                  <c:v>-3.7689199999999998E-3</c:v>
                </c:pt>
                <c:pt idx="15624">
                  <c:v>-3.4236900000000001E-3</c:v>
                </c:pt>
                <c:pt idx="15625">
                  <c:v>-1.3708100000000001E-2</c:v>
                </c:pt>
                <c:pt idx="15626">
                  <c:v>-1.6383200000000001E-2</c:v>
                </c:pt>
                <c:pt idx="15627">
                  <c:v>5.3882599999999995E-4</c:v>
                </c:pt>
                <c:pt idx="15628">
                  <c:v>-7.7343000000000004E-3</c:v>
                </c:pt>
                <c:pt idx="15629">
                  <c:v>1.9321399999999999E-3</c:v>
                </c:pt>
                <c:pt idx="15630">
                  <c:v>-2.18391E-2</c:v>
                </c:pt>
                <c:pt idx="15631">
                  <c:v>-1.12085E-2</c:v>
                </c:pt>
                <c:pt idx="15632">
                  <c:v>1.03378E-3</c:v>
                </c:pt>
                <c:pt idx="15633">
                  <c:v>-1.6371699999999999E-2</c:v>
                </c:pt>
                <c:pt idx="15634">
                  <c:v>-1.8201800000000001E-2</c:v>
                </c:pt>
                <c:pt idx="15635">
                  <c:v>-1.15967E-2</c:v>
                </c:pt>
                <c:pt idx="15636">
                  <c:v>-8.0261199999999994E-3</c:v>
                </c:pt>
                <c:pt idx="15637">
                  <c:v>-1.1158E-4</c:v>
                </c:pt>
                <c:pt idx="15638">
                  <c:v>-3.6258699999999998E-2</c:v>
                </c:pt>
                <c:pt idx="15639">
                  <c:v>-5.5093800000000004E-3</c:v>
                </c:pt>
                <c:pt idx="15640">
                  <c:v>-7.8039199999999998E-3</c:v>
                </c:pt>
                <c:pt idx="15641">
                  <c:v>8.2397500000000001E-4</c:v>
                </c:pt>
                <c:pt idx="15642">
                  <c:v>-8.1253100000000002E-4</c:v>
                </c:pt>
                <c:pt idx="15643">
                  <c:v>-4.8522900000000004E-3</c:v>
                </c:pt>
                <c:pt idx="15644">
                  <c:v>-8.2836200000000002E-3</c:v>
                </c:pt>
                <c:pt idx="15645">
                  <c:v>-1.21593E-2</c:v>
                </c:pt>
                <c:pt idx="15646">
                  <c:v>-1.0973E-2</c:v>
                </c:pt>
                <c:pt idx="15647">
                  <c:v>-1.0352099999999999E-2</c:v>
                </c:pt>
                <c:pt idx="15648">
                  <c:v>-5.4445300000000004E-3</c:v>
                </c:pt>
                <c:pt idx="15649">
                  <c:v>-1.24025E-2</c:v>
                </c:pt>
                <c:pt idx="15650">
                  <c:v>-5.0802199999999999E-3</c:v>
                </c:pt>
                <c:pt idx="15651">
                  <c:v>-5.6114199999999998E-3</c:v>
                </c:pt>
                <c:pt idx="15652">
                  <c:v>5.0449400000000004E-3</c:v>
                </c:pt>
                <c:pt idx="15653">
                  <c:v>-1.8499399999999999E-2</c:v>
                </c:pt>
                <c:pt idx="15654">
                  <c:v>3.0479399999999999E-3</c:v>
                </c:pt>
                <c:pt idx="15655">
                  <c:v>5.4225899999999997E-3</c:v>
                </c:pt>
                <c:pt idx="15656">
                  <c:v>-1.62344E-2</c:v>
                </c:pt>
                <c:pt idx="15657" formatCode="0.00E+00">
                  <c:v>-2.5652899999999999E-2</c:v>
                </c:pt>
                <c:pt idx="15658">
                  <c:v>-1.6419400000000001E-2</c:v>
                </c:pt>
                <c:pt idx="15659">
                  <c:v>-7.63607E-3</c:v>
                </c:pt>
                <c:pt idx="15660">
                  <c:v>3.5657900000000001E-3</c:v>
                </c:pt>
                <c:pt idx="15661">
                  <c:v>-1.2426399999999999E-3</c:v>
                </c:pt>
                <c:pt idx="15662">
                  <c:v>-2.8057099999999999E-3</c:v>
                </c:pt>
                <c:pt idx="15663">
                  <c:v>-2.5548900000000002E-3</c:v>
                </c:pt>
                <c:pt idx="15664">
                  <c:v>-1.12286E-2</c:v>
                </c:pt>
                <c:pt idx="15665">
                  <c:v>9.8047299999999993E-3</c:v>
                </c:pt>
                <c:pt idx="15666">
                  <c:v>-1.50681E-4</c:v>
                </c:pt>
                <c:pt idx="15667">
                  <c:v>5.8689099999999998E-3</c:v>
                </c:pt>
                <c:pt idx="15668">
                  <c:v>-7.3061000000000003E-3</c:v>
                </c:pt>
                <c:pt idx="15669">
                  <c:v>8.5926100000000005E-3</c:v>
                </c:pt>
                <c:pt idx="15670">
                  <c:v>3.7670100000000001E-4</c:v>
                </c:pt>
                <c:pt idx="15671">
                  <c:v>1.42384E-3</c:v>
                </c:pt>
                <c:pt idx="15672">
                  <c:v>-1.46074E-2</c:v>
                </c:pt>
                <c:pt idx="15673">
                  <c:v>-1.9043899999999999E-2</c:v>
                </c:pt>
                <c:pt idx="15674">
                  <c:v>-1.65253E-2</c:v>
                </c:pt>
                <c:pt idx="15675">
                  <c:v>-2.84958E-3</c:v>
                </c:pt>
                <c:pt idx="15676">
                  <c:v>3.5333600000000001E-3</c:v>
                </c:pt>
                <c:pt idx="15677">
                  <c:v>1.6936300000000001E-2</c:v>
                </c:pt>
                <c:pt idx="15678">
                  <c:v>-1.3113E-2</c:v>
                </c:pt>
                <c:pt idx="15679">
                  <c:v>-1.1797E-2</c:v>
                </c:pt>
                <c:pt idx="15680">
                  <c:v>-3.1394999999999999E-3</c:v>
                </c:pt>
                <c:pt idx="15681">
                  <c:v>2.7933099999999998E-3</c:v>
                </c:pt>
                <c:pt idx="15682">
                  <c:v>1.2476900000000001E-2</c:v>
                </c:pt>
                <c:pt idx="15683">
                  <c:v>-6.8531E-3</c:v>
                </c:pt>
                <c:pt idx="15684">
                  <c:v>9.7408300000000007E-3</c:v>
                </c:pt>
                <c:pt idx="15685">
                  <c:v>-5.2967099999999996E-3</c:v>
                </c:pt>
                <c:pt idx="15686">
                  <c:v>1.9264200000000001E-3</c:v>
                </c:pt>
                <c:pt idx="15687">
                  <c:v>1.7099400000000001E-3</c:v>
                </c:pt>
                <c:pt idx="15688">
                  <c:v>-4.6482099999999998E-3</c:v>
                </c:pt>
                <c:pt idx="15689">
                  <c:v>-1.86272E-2</c:v>
                </c:pt>
                <c:pt idx="15690">
                  <c:v>-1.3401E-2</c:v>
                </c:pt>
                <c:pt idx="15691">
                  <c:v>-9.7808800000000005E-3</c:v>
                </c:pt>
                <c:pt idx="15692">
                  <c:v>-7.9183599999999993E-3</c:v>
                </c:pt>
                <c:pt idx="15693">
                  <c:v>-1.4648400000000001E-2</c:v>
                </c:pt>
                <c:pt idx="15694">
                  <c:v>-2.4062199999999999E-2</c:v>
                </c:pt>
                <c:pt idx="15695">
                  <c:v>-7.7743500000000002E-3</c:v>
                </c:pt>
                <c:pt idx="15696">
                  <c:v>-1.3542200000000001E-2</c:v>
                </c:pt>
                <c:pt idx="15697">
                  <c:v>-2.4433100000000002E-3</c:v>
                </c:pt>
                <c:pt idx="15698">
                  <c:v>-8.4457400000000002E-3</c:v>
                </c:pt>
                <c:pt idx="15699">
                  <c:v>-5.2795400000000001E-3</c:v>
                </c:pt>
                <c:pt idx="15700">
                  <c:v>1.02425E-2</c:v>
                </c:pt>
                <c:pt idx="15701">
                  <c:v>-6.5317200000000004E-3</c:v>
                </c:pt>
                <c:pt idx="15702">
                  <c:v>1.4910700000000001E-2</c:v>
                </c:pt>
                <c:pt idx="15703">
                  <c:v>4.6854000000000002E-3</c:v>
                </c:pt>
                <c:pt idx="15704">
                  <c:v>-2.2349399999999998E-2</c:v>
                </c:pt>
                <c:pt idx="15705">
                  <c:v>-4.8379900000000003E-3</c:v>
                </c:pt>
                <c:pt idx="15706">
                  <c:v>-2.4232900000000002E-2</c:v>
                </c:pt>
                <c:pt idx="15707">
                  <c:v>-8.3379700000000001E-3</c:v>
                </c:pt>
                <c:pt idx="15708">
                  <c:v>-7.6656299999999997E-3</c:v>
                </c:pt>
                <c:pt idx="15709">
                  <c:v>-2.7428600000000001E-2</c:v>
                </c:pt>
                <c:pt idx="15710">
                  <c:v>8.9578599999999998E-3</c:v>
                </c:pt>
                <c:pt idx="15711">
                  <c:v>-1.6340299999999999E-2</c:v>
                </c:pt>
                <c:pt idx="15712">
                  <c:v>-1.68133E-3</c:v>
                </c:pt>
                <c:pt idx="15713">
                  <c:v>-9.6330600000000006E-3</c:v>
                </c:pt>
                <c:pt idx="15714">
                  <c:v>-9.19151E-3</c:v>
                </c:pt>
                <c:pt idx="15715">
                  <c:v>-7.3070499999999998E-3</c:v>
                </c:pt>
                <c:pt idx="15716">
                  <c:v>-2.71273E-2</c:v>
                </c:pt>
                <c:pt idx="15717">
                  <c:v>-1.14269E-2</c:v>
                </c:pt>
                <c:pt idx="15718">
                  <c:v>-8.0385200000000004E-3</c:v>
                </c:pt>
                <c:pt idx="15719">
                  <c:v>-1.6239199999999999E-2</c:v>
                </c:pt>
                <c:pt idx="15720">
                  <c:v>-2.248E-2</c:v>
                </c:pt>
                <c:pt idx="15721">
                  <c:v>-4.9400300000000002E-4</c:v>
                </c:pt>
                <c:pt idx="15722">
                  <c:v>-2.68936E-4</c:v>
                </c:pt>
                <c:pt idx="15723">
                  <c:v>-1.4428099999999999E-2</c:v>
                </c:pt>
                <c:pt idx="15724">
                  <c:v>-1.58272E-2</c:v>
                </c:pt>
                <c:pt idx="15725">
                  <c:v>-8.7633099999999998E-3</c:v>
                </c:pt>
                <c:pt idx="15726">
                  <c:v>-3.9243699999999999E-3</c:v>
                </c:pt>
                <c:pt idx="15727">
                  <c:v>-9.0932800000000005E-3</c:v>
                </c:pt>
                <c:pt idx="15728">
                  <c:v>3.60203E-3</c:v>
                </c:pt>
                <c:pt idx="15729">
                  <c:v>-9.7503699999999995E-3</c:v>
                </c:pt>
                <c:pt idx="15730">
                  <c:v>-2.87123E-2</c:v>
                </c:pt>
                <c:pt idx="15731">
                  <c:v>-2.6572200000000001E-2</c:v>
                </c:pt>
                <c:pt idx="15732">
                  <c:v>-1.26143E-2</c:v>
                </c:pt>
                <c:pt idx="15733">
                  <c:v>5.1469799999999998E-3</c:v>
                </c:pt>
                <c:pt idx="15734">
                  <c:v>8.7709399999999996E-3</c:v>
                </c:pt>
                <c:pt idx="15735">
                  <c:v>-1.6155200000000001E-3</c:v>
                </c:pt>
                <c:pt idx="15736">
                  <c:v>-5.1870299999999996E-3</c:v>
                </c:pt>
                <c:pt idx="15737">
                  <c:v>6.5135999999999996E-3</c:v>
                </c:pt>
                <c:pt idx="15738">
                  <c:v>4.2505299999999998E-3</c:v>
                </c:pt>
                <c:pt idx="15739">
                  <c:v>2.9849999999999999E-4</c:v>
                </c:pt>
                <c:pt idx="15740">
                  <c:v>1.9967100000000002E-2</c:v>
                </c:pt>
                <c:pt idx="15741">
                  <c:v>1.15862E-2</c:v>
                </c:pt>
                <c:pt idx="15742">
                  <c:v>2.40135E-3</c:v>
                </c:pt>
                <c:pt idx="15743">
                  <c:v>-4.03404E-4</c:v>
                </c:pt>
                <c:pt idx="15744" formatCode="0.00E+00">
                  <c:v>-2.01187E-2</c:v>
                </c:pt>
                <c:pt idx="15745">
                  <c:v>-6.2198599999999998E-3</c:v>
                </c:pt>
                <c:pt idx="15746">
                  <c:v>-2.1859199999999999E-2</c:v>
                </c:pt>
                <c:pt idx="15747">
                  <c:v>-2.9249200000000001E-3</c:v>
                </c:pt>
                <c:pt idx="15748">
                  <c:v>-2.1001800000000001E-2</c:v>
                </c:pt>
                <c:pt idx="15749">
                  <c:v>-1.7207099999999999E-2</c:v>
                </c:pt>
                <c:pt idx="15750">
                  <c:v>-2.7834899999999999E-2</c:v>
                </c:pt>
                <c:pt idx="15751">
                  <c:v>-1.9465400000000001E-2</c:v>
                </c:pt>
                <c:pt idx="15752">
                  <c:v>6.7215E-3</c:v>
                </c:pt>
                <c:pt idx="15753">
                  <c:v>-3.6907200000000002E-4</c:v>
                </c:pt>
                <c:pt idx="15754">
                  <c:v>3.4809099999999998E-3</c:v>
                </c:pt>
                <c:pt idx="15755">
                  <c:v>-8.0013299999999992E-3</c:v>
                </c:pt>
                <c:pt idx="15756">
                  <c:v>-1.6091299999999999E-2</c:v>
                </c:pt>
                <c:pt idx="15757">
                  <c:v>-1.6789399999999999E-2</c:v>
                </c:pt>
                <c:pt idx="15758">
                  <c:v>-1.27382E-2</c:v>
                </c:pt>
                <c:pt idx="15759">
                  <c:v>-1.59626E-2</c:v>
                </c:pt>
                <c:pt idx="15760">
                  <c:v>-1.19781E-2</c:v>
                </c:pt>
                <c:pt idx="15761">
                  <c:v>-7.0619599999999999E-3</c:v>
                </c:pt>
                <c:pt idx="15762">
                  <c:v>3.5562499999999999E-3</c:v>
                </c:pt>
                <c:pt idx="15763">
                  <c:v>-4.1904400000000001E-3</c:v>
                </c:pt>
                <c:pt idx="15764">
                  <c:v>-1.7037400000000001E-2</c:v>
                </c:pt>
                <c:pt idx="15765">
                  <c:v>-1.58272E-2</c:v>
                </c:pt>
                <c:pt idx="15766">
                  <c:v>-2.0103500000000002E-3</c:v>
                </c:pt>
                <c:pt idx="15767">
                  <c:v>7.5015999999999998E-3</c:v>
                </c:pt>
                <c:pt idx="15768">
                  <c:v>2.2134799999999999E-3</c:v>
                </c:pt>
                <c:pt idx="15769">
                  <c:v>-6.4563800000000003E-3</c:v>
                </c:pt>
                <c:pt idx="15770">
                  <c:v>-6.5441099999999997E-3</c:v>
                </c:pt>
                <c:pt idx="15771">
                  <c:v>2.3069399999999999E-3</c:v>
                </c:pt>
                <c:pt idx="15772">
                  <c:v>-2.3326900000000001E-3</c:v>
                </c:pt>
                <c:pt idx="15773">
                  <c:v>-8.7299300000000003E-3</c:v>
                </c:pt>
                <c:pt idx="15774">
                  <c:v>-1.7108900000000001E-3</c:v>
                </c:pt>
                <c:pt idx="15775">
                  <c:v>-4.0350000000000004E-3</c:v>
                </c:pt>
                <c:pt idx="15776">
                  <c:v>-5.4721800000000001E-3</c:v>
                </c:pt>
                <c:pt idx="15777">
                  <c:v>-1.2085E-2</c:v>
                </c:pt>
                <c:pt idx="15778">
                  <c:v>-1.1188500000000001E-2</c:v>
                </c:pt>
                <c:pt idx="15779">
                  <c:v>-1.6345999999999999E-2</c:v>
                </c:pt>
                <c:pt idx="15780">
                  <c:v>-3.8309099999999999E-3</c:v>
                </c:pt>
                <c:pt idx="15781">
                  <c:v>-8.0394699999999999E-3</c:v>
                </c:pt>
                <c:pt idx="15782" formatCode="0.00E+00">
                  <c:v>-3.2957100000000003E-2</c:v>
                </c:pt>
                <c:pt idx="15783">
                  <c:v>-2.7086300000000001E-2</c:v>
                </c:pt>
                <c:pt idx="15784">
                  <c:v>-2.3950599999999999E-2</c:v>
                </c:pt>
                <c:pt idx="15785">
                  <c:v>-5.1774999999999998E-3</c:v>
                </c:pt>
                <c:pt idx="15786">
                  <c:v>-2.4127999999999999E-4</c:v>
                </c:pt>
                <c:pt idx="15787">
                  <c:v>-1.8409700000000001E-2</c:v>
                </c:pt>
                <c:pt idx="15788">
                  <c:v>-1.67274E-2</c:v>
                </c:pt>
                <c:pt idx="15789">
                  <c:v>-1.8879900000000002E-2</c:v>
                </c:pt>
                <c:pt idx="15790">
                  <c:v>-1.61152E-2</c:v>
                </c:pt>
                <c:pt idx="15791">
                  <c:v>-2.9133800000000001E-2</c:v>
                </c:pt>
                <c:pt idx="15792">
                  <c:v>-2.0408599999999998E-3</c:v>
                </c:pt>
                <c:pt idx="15793">
                  <c:v>-1.8599500000000001E-2</c:v>
                </c:pt>
                <c:pt idx="15794">
                  <c:v>-1.6589199999999998E-2</c:v>
                </c:pt>
                <c:pt idx="15795">
                  <c:v>-1.3875999999999999E-2</c:v>
                </c:pt>
                <c:pt idx="15796">
                  <c:v>-9.3402899999999994E-3</c:v>
                </c:pt>
                <c:pt idx="15797">
                  <c:v>-8.4581399999999994E-3</c:v>
                </c:pt>
                <c:pt idx="15798">
                  <c:v>-8.0251699999999999E-3</c:v>
                </c:pt>
                <c:pt idx="15799">
                  <c:v>-5.4588299999999996E-3</c:v>
                </c:pt>
                <c:pt idx="15800">
                  <c:v>-1.4486300000000001E-2</c:v>
                </c:pt>
                <c:pt idx="15801">
                  <c:v>-2.4789800000000001E-2</c:v>
                </c:pt>
                <c:pt idx="15802">
                  <c:v>-9.2887899999999999E-3</c:v>
                </c:pt>
                <c:pt idx="15803">
                  <c:v>-9.0198499999999994E-3</c:v>
                </c:pt>
                <c:pt idx="15804">
                  <c:v>-1.4349000000000001E-2</c:v>
                </c:pt>
                <c:pt idx="15805">
                  <c:v>-1.1735000000000001E-2</c:v>
                </c:pt>
                <c:pt idx="15806">
                  <c:v>-1.968E-2</c:v>
                </c:pt>
                <c:pt idx="15807">
                  <c:v>-3.9005300000000001E-4</c:v>
                </c:pt>
                <c:pt idx="15808">
                  <c:v>5.8660500000000003E-3</c:v>
                </c:pt>
                <c:pt idx="15809">
                  <c:v>1.00298E-2</c:v>
                </c:pt>
                <c:pt idx="15810">
                  <c:v>1.08042E-2</c:v>
                </c:pt>
                <c:pt idx="15811">
                  <c:v>3.4036600000000002E-3</c:v>
                </c:pt>
                <c:pt idx="15812">
                  <c:v>1.8138900000000001E-3</c:v>
                </c:pt>
                <c:pt idx="15813">
                  <c:v>1.47142E-2</c:v>
                </c:pt>
                <c:pt idx="15814">
                  <c:v>8.5878399999999994E-3</c:v>
                </c:pt>
                <c:pt idx="15815">
                  <c:v>4.8732799999999998E-4</c:v>
                </c:pt>
                <c:pt idx="15816">
                  <c:v>-1.02959E-2</c:v>
                </c:pt>
                <c:pt idx="15817">
                  <c:v>4.7102000000000003E-3</c:v>
                </c:pt>
                <c:pt idx="15818">
                  <c:v>-4.2056999999999997E-3</c:v>
                </c:pt>
                <c:pt idx="15819">
                  <c:v>-1.9241299999999999E-2</c:v>
                </c:pt>
                <c:pt idx="15820">
                  <c:v>-3.9577500000000001E-4</c:v>
                </c:pt>
                <c:pt idx="15821">
                  <c:v>-7.8353899999999994E-3</c:v>
                </c:pt>
                <c:pt idx="15822">
                  <c:v>-1.08929E-2</c:v>
                </c:pt>
                <c:pt idx="15823">
                  <c:v>-8.0871600000000001E-4</c:v>
                </c:pt>
                <c:pt idx="15824">
                  <c:v>-1.24254E-2</c:v>
                </c:pt>
                <c:pt idx="15825">
                  <c:v>6.0701399999999999E-3</c:v>
                </c:pt>
                <c:pt idx="15826">
                  <c:v>-3.3073400000000002E-3</c:v>
                </c:pt>
                <c:pt idx="15827">
                  <c:v>9.9325200000000002E-3</c:v>
                </c:pt>
                <c:pt idx="15828">
                  <c:v>-1.3172100000000001E-2</c:v>
                </c:pt>
                <c:pt idx="15829">
                  <c:v>-1.91355E-2</c:v>
                </c:pt>
                <c:pt idx="15830">
                  <c:v>-6.8788499999999997E-3</c:v>
                </c:pt>
                <c:pt idx="15831">
                  <c:v>-6.9046000000000003E-3</c:v>
                </c:pt>
                <c:pt idx="15832">
                  <c:v>-5.7239500000000002E-3</c:v>
                </c:pt>
                <c:pt idx="15833">
                  <c:v>-1.43404E-2</c:v>
                </c:pt>
                <c:pt idx="15834">
                  <c:v>-1.0808E-2</c:v>
                </c:pt>
                <c:pt idx="15835">
                  <c:v>2.0132100000000001E-3</c:v>
                </c:pt>
                <c:pt idx="15836">
                  <c:v>-4.5299499999999996E-3</c:v>
                </c:pt>
                <c:pt idx="15837">
                  <c:v>7.3690400000000003E-3</c:v>
                </c:pt>
                <c:pt idx="15838">
                  <c:v>3.2920800000000002E-3</c:v>
                </c:pt>
                <c:pt idx="15839">
                  <c:v>-1.93501E-3</c:v>
                </c:pt>
                <c:pt idx="15840">
                  <c:v>-1.441E-3</c:v>
                </c:pt>
                <c:pt idx="15841">
                  <c:v>-1.11294E-3</c:v>
                </c:pt>
                <c:pt idx="15842">
                  <c:v>1.7013499999999999E-3</c:v>
                </c:pt>
                <c:pt idx="15843">
                  <c:v>-2.2452400000000001E-2</c:v>
                </c:pt>
                <c:pt idx="15844">
                  <c:v>-1.77479E-2</c:v>
                </c:pt>
                <c:pt idx="15845">
                  <c:v>-1.8241899999999998E-2</c:v>
                </c:pt>
                <c:pt idx="15846">
                  <c:v>-6.03771E-3</c:v>
                </c:pt>
                <c:pt idx="15847">
                  <c:v>-1.6057999999999999E-2</c:v>
                </c:pt>
                <c:pt idx="15848">
                  <c:v>1.21222E-2</c:v>
                </c:pt>
                <c:pt idx="15849">
                  <c:v>-1.9578899999999999E-3</c:v>
                </c:pt>
                <c:pt idx="15850">
                  <c:v>-1.16796E-2</c:v>
                </c:pt>
                <c:pt idx="15851">
                  <c:v>-1.6937300000000001E-3</c:v>
                </c:pt>
                <c:pt idx="15852">
                  <c:v>-2.5529900000000002E-3</c:v>
                </c:pt>
                <c:pt idx="15853">
                  <c:v>2.7089100000000001E-2</c:v>
                </c:pt>
                <c:pt idx="15854">
                  <c:v>-7.7991500000000004E-3</c:v>
                </c:pt>
                <c:pt idx="15855">
                  <c:v>8.1958799999999991E-3</c:v>
                </c:pt>
                <c:pt idx="15856">
                  <c:v>-5.0601999999999999E-3</c:v>
                </c:pt>
                <c:pt idx="15857">
                  <c:v>-2.6063900000000001E-3</c:v>
                </c:pt>
                <c:pt idx="15858">
                  <c:v>-1.0701199999999999E-2</c:v>
                </c:pt>
                <c:pt idx="15859">
                  <c:v>-1.48945E-2</c:v>
                </c:pt>
                <c:pt idx="15860">
                  <c:v>-1.4699E-2</c:v>
                </c:pt>
                <c:pt idx="15861">
                  <c:v>-2.0616499999999999E-2</c:v>
                </c:pt>
                <c:pt idx="15862">
                  <c:v>-6.3848500000000001E-3</c:v>
                </c:pt>
                <c:pt idx="15863">
                  <c:v>-1.1946699999999999E-2</c:v>
                </c:pt>
                <c:pt idx="15864">
                  <c:v>-1.01423E-2</c:v>
                </c:pt>
                <c:pt idx="15865">
                  <c:v>-3.2892199999999998E-3</c:v>
                </c:pt>
                <c:pt idx="15866">
                  <c:v>-2.12955E-3</c:v>
                </c:pt>
                <c:pt idx="15867">
                  <c:v>-1.5708900000000001E-2</c:v>
                </c:pt>
                <c:pt idx="15868">
                  <c:v>-1.6583400000000002E-2</c:v>
                </c:pt>
                <c:pt idx="15869">
                  <c:v>-1.6058900000000001E-2</c:v>
                </c:pt>
                <c:pt idx="15870">
                  <c:v>-9.2468299999999993E-3</c:v>
                </c:pt>
                <c:pt idx="15871">
                  <c:v>-9.4680800000000002E-3</c:v>
                </c:pt>
                <c:pt idx="15872">
                  <c:v>-6.3896199999999997E-4</c:v>
                </c:pt>
                <c:pt idx="15873">
                  <c:v>-2.5987599999999999E-3</c:v>
                </c:pt>
                <c:pt idx="15874">
                  <c:v>-2.79417E-2</c:v>
                </c:pt>
                <c:pt idx="15875">
                  <c:v>-1.09596E-2</c:v>
                </c:pt>
                <c:pt idx="15876">
                  <c:v>-1.6902899999999998E-2</c:v>
                </c:pt>
                <c:pt idx="15877">
                  <c:v>-1.6145699999999999E-2</c:v>
                </c:pt>
                <c:pt idx="15878">
                  <c:v>-1.7192800000000001E-2</c:v>
                </c:pt>
                <c:pt idx="15879">
                  <c:v>-1.62506E-2</c:v>
                </c:pt>
                <c:pt idx="15880">
                  <c:v>-1.38216E-2</c:v>
                </c:pt>
                <c:pt idx="15881">
                  <c:v>-8.1434200000000002E-3</c:v>
                </c:pt>
                <c:pt idx="15882">
                  <c:v>-7.1840300000000001E-3</c:v>
                </c:pt>
                <c:pt idx="15883">
                  <c:v>-6.8387999999999999E-3</c:v>
                </c:pt>
                <c:pt idx="15884">
                  <c:v>-1.9240400000000001E-2</c:v>
                </c:pt>
                <c:pt idx="15885">
                  <c:v>-2.19765E-2</c:v>
                </c:pt>
                <c:pt idx="15886">
                  <c:v>-9.4766599999999996E-3</c:v>
                </c:pt>
                <c:pt idx="15887">
                  <c:v>-9.3297999999999992E-3</c:v>
                </c:pt>
                <c:pt idx="15888">
                  <c:v>-2.1414800000000001E-2</c:v>
                </c:pt>
                <c:pt idx="15889">
                  <c:v>-2.9665E-2</c:v>
                </c:pt>
                <c:pt idx="15890">
                  <c:v>-1.6797099999999999E-2</c:v>
                </c:pt>
                <c:pt idx="15891">
                  <c:v>-1.2371099999999999E-2</c:v>
                </c:pt>
                <c:pt idx="15892">
                  <c:v>-8.5029600000000004E-3</c:v>
                </c:pt>
                <c:pt idx="15893">
                  <c:v>-1.9183200000000001E-2</c:v>
                </c:pt>
                <c:pt idx="15894">
                  <c:v>-1.25723E-2</c:v>
                </c:pt>
                <c:pt idx="15895">
                  <c:v>-2.87724E-2</c:v>
                </c:pt>
                <c:pt idx="15896">
                  <c:v>-1.0935800000000001E-2</c:v>
                </c:pt>
                <c:pt idx="15897">
                  <c:v>-7.9545999999999992E-3</c:v>
                </c:pt>
                <c:pt idx="15898">
                  <c:v>1.1981E-2</c:v>
                </c:pt>
                <c:pt idx="15899">
                  <c:v>6.8569200000000001E-4</c:v>
                </c:pt>
                <c:pt idx="15900">
                  <c:v>2.2439999999999999E-3</c:v>
                </c:pt>
                <c:pt idx="15901">
                  <c:v>-1.0449399999999999E-2</c:v>
                </c:pt>
                <c:pt idx="15902">
                  <c:v>-1.0725E-2</c:v>
                </c:pt>
                <c:pt idx="15903">
                  <c:v>-8.2673999999999994E-3</c:v>
                </c:pt>
                <c:pt idx="15904">
                  <c:v>-9.0284300000000005E-3</c:v>
                </c:pt>
                <c:pt idx="15905">
                  <c:v>-7.8935600000000009E-3</c:v>
                </c:pt>
                <c:pt idx="15906">
                  <c:v>-2.5649999999999999E-2</c:v>
                </c:pt>
                <c:pt idx="15907">
                  <c:v>-1.39732E-2</c:v>
                </c:pt>
                <c:pt idx="15908">
                  <c:v>-8.7928799999999994E-3</c:v>
                </c:pt>
                <c:pt idx="15909">
                  <c:v>-6.2713600000000001E-3</c:v>
                </c:pt>
                <c:pt idx="15910">
                  <c:v>-1.01023E-2</c:v>
                </c:pt>
                <c:pt idx="15911">
                  <c:v>6.8798100000000001E-3</c:v>
                </c:pt>
                <c:pt idx="15912">
                  <c:v>1.4266999999999999E-3</c:v>
                </c:pt>
                <c:pt idx="15913">
                  <c:v>-8.9311600000000005E-3</c:v>
                </c:pt>
                <c:pt idx="15914">
                  <c:v>-8.7194400000000002E-3</c:v>
                </c:pt>
                <c:pt idx="15915">
                  <c:v>5.8336300000000002E-3</c:v>
                </c:pt>
                <c:pt idx="15916">
                  <c:v>-3.5009400000000001E-3</c:v>
                </c:pt>
                <c:pt idx="15917">
                  <c:v>-5.6181E-3</c:v>
                </c:pt>
                <c:pt idx="15918">
                  <c:v>-1.42078E-2</c:v>
                </c:pt>
                <c:pt idx="15919">
                  <c:v>-7.5912499999999999E-3</c:v>
                </c:pt>
                <c:pt idx="15920">
                  <c:v>-1.45121E-2</c:v>
                </c:pt>
                <c:pt idx="15921">
                  <c:v>-1.5502E-2</c:v>
                </c:pt>
                <c:pt idx="15922">
                  <c:v>-4.7807700000000002E-3</c:v>
                </c:pt>
                <c:pt idx="15923">
                  <c:v>-8.5763899999999997E-3</c:v>
                </c:pt>
                <c:pt idx="15924">
                  <c:v>-5.4502500000000002E-3</c:v>
                </c:pt>
                <c:pt idx="15925">
                  <c:v>-1.26944E-2</c:v>
                </c:pt>
                <c:pt idx="15926">
                  <c:v>1.29509E-3</c:v>
                </c:pt>
                <c:pt idx="15927">
                  <c:v>4.34017E-3</c:v>
                </c:pt>
                <c:pt idx="15928">
                  <c:v>2.61097E-2</c:v>
                </c:pt>
                <c:pt idx="15929">
                  <c:v>1.4686600000000001E-3</c:v>
                </c:pt>
                <c:pt idx="15930">
                  <c:v>4.0512100000000004E-3</c:v>
                </c:pt>
                <c:pt idx="15931">
                  <c:v>-9.3545899999999994E-3</c:v>
                </c:pt>
                <c:pt idx="15932">
                  <c:v>-1.6091299999999999E-2</c:v>
                </c:pt>
                <c:pt idx="15933">
                  <c:v>1.00708E-3</c:v>
                </c:pt>
                <c:pt idx="15934">
                  <c:v>1.85871E-3</c:v>
                </c:pt>
                <c:pt idx="15935">
                  <c:v>1.65844E-3</c:v>
                </c:pt>
                <c:pt idx="15936">
                  <c:v>-2.2506699999999999E-4</c:v>
                </c:pt>
                <c:pt idx="15937">
                  <c:v>4.7998399999999997E-3</c:v>
                </c:pt>
                <c:pt idx="15938">
                  <c:v>7.9107299999999995E-3</c:v>
                </c:pt>
                <c:pt idx="15939">
                  <c:v>2.0901699999999999E-2</c:v>
                </c:pt>
                <c:pt idx="15940">
                  <c:v>-6.2417999999999996E-3</c:v>
                </c:pt>
                <c:pt idx="15941">
                  <c:v>1.6681700000000001E-2</c:v>
                </c:pt>
                <c:pt idx="15942">
                  <c:v>-2.1944E-3</c:v>
                </c:pt>
                <c:pt idx="15943">
                  <c:v>5.4035200000000002E-3</c:v>
                </c:pt>
                <c:pt idx="15944">
                  <c:v>3.4637499999999998E-3</c:v>
                </c:pt>
                <c:pt idx="15945">
                  <c:v>-1.0053599999999999E-2</c:v>
                </c:pt>
                <c:pt idx="15946">
                  <c:v>1.7337800000000001E-3</c:v>
                </c:pt>
                <c:pt idx="15947">
                  <c:v>3.0231499999999999E-4</c:v>
                </c:pt>
                <c:pt idx="15948">
                  <c:v>-1.0965300000000001E-2</c:v>
                </c:pt>
                <c:pt idx="15949">
                  <c:v>-4.1751899999999996E-3</c:v>
                </c:pt>
                <c:pt idx="15950">
                  <c:v>-8.1605900000000006E-3</c:v>
                </c:pt>
                <c:pt idx="15951">
                  <c:v>-1.5336000000000001E-2</c:v>
                </c:pt>
                <c:pt idx="15952">
                  <c:v>-4.0111499999999998E-3</c:v>
                </c:pt>
                <c:pt idx="15953">
                  <c:v>1.8844599999999999E-3</c:v>
                </c:pt>
                <c:pt idx="15954">
                  <c:v>-4.8027E-3</c:v>
                </c:pt>
                <c:pt idx="15955">
                  <c:v>-2.0800599999999999E-2</c:v>
                </c:pt>
                <c:pt idx="15956">
                  <c:v>-1.3164500000000001E-2</c:v>
                </c:pt>
                <c:pt idx="15957">
                  <c:v>-3.4904499999999998E-4</c:v>
                </c:pt>
                <c:pt idx="15958">
                  <c:v>-4.2400399999999996E-3</c:v>
                </c:pt>
                <c:pt idx="15959">
                  <c:v>-1.2226100000000001E-3</c:v>
                </c:pt>
                <c:pt idx="15960">
                  <c:v>-4.5299499999999996E-3</c:v>
                </c:pt>
                <c:pt idx="15961">
                  <c:v>1.89686E-3</c:v>
                </c:pt>
                <c:pt idx="15962">
                  <c:v>3.8814499999999998E-3</c:v>
                </c:pt>
                <c:pt idx="15963">
                  <c:v>3.4246400000000001E-3</c:v>
                </c:pt>
                <c:pt idx="15964">
                  <c:v>1.82772E-2</c:v>
                </c:pt>
                <c:pt idx="15965">
                  <c:v>2.99644E-3</c:v>
                </c:pt>
                <c:pt idx="15966">
                  <c:v>-3.7212399999999998E-3</c:v>
                </c:pt>
                <c:pt idx="15967">
                  <c:v>-2.0580300000000002E-3</c:v>
                </c:pt>
                <c:pt idx="15968">
                  <c:v>1.0576199999999999E-2</c:v>
                </c:pt>
                <c:pt idx="15969">
                  <c:v>3.65067E-3</c:v>
                </c:pt>
                <c:pt idx="15970">
                  <c:v>-4.1151E-3</c:v>
                </c:pt>
                <c:pt idx="15971">
                  <c:v>1.3485000000000001E-3</c:v>
                </c:pt>
                <c:pt idx="15972">
                  <c:v>1.5802400000000001E-2</c:v>
                </c:pt>
                <c:pt idx="15973">
                  <c:v>8.9473699999999996E-3</c:v>
                </c:pt>
                <c:pt idx="15974">
                  <c:v>-1.0870899999999999E-2</c:v>
                </c:pt>
                <c:pt idx="15975">
                  <c:v>1.45531E-3</c:v>
                </c:pt>
                <c:pt idx="15976">
                  <c:v>-1.15528E-2</c:v>
                </c:pt>
                <c:pt idx="15977">
                  <c:v>-2.70367E-3</c:v>
                </c:pt>
                <c:pt idx="15978">
                  <c:v>1.02787E-2</c:v>
                </c:pt>
                <c:pt idx="15979">
                  <c:v>1.7423600000000001E-3</c:v>
                </c:pt>
                <c:pt idx="15980">
                  <c:v>1.0287299999999999E-2</c:v>
                </c:pt>
                <c:pt idx="15981">
                  <c:v>1.38292E-2</c:v>
                </c:pt>
                <c:pt idx="15982">
                  <c:v>8.6364700000000003E-3</c:v>
                </c:pt>
                <c:pt idx="15983">
                  <c:v>1.7665899999999998E-2</c:v>
                </c:pt>
                <c:pt idx="15984">
                  <c:v>5.9557000000000004E-3</c:v>
                </c:pt>
                <c:pt idx="15985">
                  <c:v>1.3894999999999999E-2</c:v>
                </c:pt>
                <c:pt idx="15986">
                  <c:v>2.2687900000000001E-3</c:v>
                </c:pt>
                <c:pt idx="15987">
                  <c:v>-8.4238100000000003E-3</c:v>
                </c:pt>
                <c:pt idx="15988">
                  <c:v>-6.3247700000000004E-3</c:v>
                </c:pt>
                <c:pt idx="15989">
                  <c:v>8.8462799999999998E-3</c:v>
                </c:pt>
                <c:pt idx="15990">
                  <c:v>-1.3852099999999999E-2</c:v>
                </c:pt>
                <c:pt idx="15991">
                  <c:v>3.2959E-3</c:v>
                </c:pt>
                <c:pt idx="15992">
                  <c:v>-1.9331000000000001E-3</c:v>
                </c:pt>
                <c:pt idx="15993">
                  <c:v>-1.4841099999999999E-2</c:v>
                </c:pt>
                <c:pt idx="15994">
                  <c:v>-5.0449400000000004E-3</c:v>
                </c:pt>
                <c:pt idx="15995">
                  <c:v>-1.42641E-2</c:v>
                </c:pt>
                <c:pt idx="15996">
                  <c:v>-1.3332400000000001E-3</c:v>
                </c:pt>
                <c:pt idx="15997">
                  <c:v>-1.7223399999999999E-3</c:v>
                </c:pt>
                <c:pt idx="15998">
                  <c:v>-8.1043199999999999E-3</c:v>
                </c:pt>
                <c:pt idx="15999">
                  <c:v>-3.8833600000000002E-3</c:v>
                </c:pt>
                <c:pt idx="16000">
                  <c:v>-8.2063699999999993E-3</c:v>
                </c:pt>
                <c:pt idx="16001">
                  <c:v>-3.74603E-3</c:v>
                </c:pt>
                <c:pt idx="16002">
                  <c:v>-6.9026900000000004E-3</c:v>
                </c:pt>
                <c:pt idx="16003">
                  <c:v>-1.2922299999999999E-3</c:v>
                </c:pt>
                <c:pt idx="16004">
                  <c:v>1.38664E-3</c:v>
                </c:pt>
                <c:pt idx="16005">
                  <c:v>1.1392599999999999E-2</c:v>
                </c:pt>
                <c:pt idx="16006">
                  <c:v>-2.3622500000000002E-3</c:v>
                </c:pt>
                <c:pt idx="16007">
                  <c:v>1.9502600000000001E-3</c:v>
                </c:pt>
                <c:pt idx="16008">
                  <c:v>7.3547400000000002E-3</c:v>
                </c:pt>
                <c:pt idx="16009">
                  <c:v>9.1705299999999997E-3</c:v>
                </c:pt>
                <c:pt idx="16010">
                  <c:v>1.43337E-3</c:v>
                </c:pt>
                <c:pt idx="16011">
                  <c:v>8.0413800000000007E-3</c:v>
                </c:pt>
                <c:pt idx="16012">
                  <c:v>-4.5738200000000001E-3</c:v>
                </c:pt>
                <c:pt idx="16013">
                  <c:v>1.06564E-2</c:v>
                </c:pt>
                <c:pt idx="16014">
                  <c:v>-9.5901500000000004E-3</c:v>
                </c:pt>
                <c:pt idx="16015">
                  <c:v>-1.2111699999999999E-3</c:v>
                </c:pt>
                <c:pt idx="16016">
                  <c:v>-5.15366E-3</c:v>
                </c:pt>
                <c:pt idx="16017">
                  <c:v>-1.00307E-2</c:v>
                </c:pt>
                <c:pt idx="16018">
                  <c:v>-6.2465699999999999E-3</c:v>
                </c:pt>
                <c:pt idx="16019">
                  <c:v>7.3127699999999997E-3</c:v>
                </c:pt>
                <c:pt idx="16020">
                  <c:v>-4.7426200000000003E-3</c:v>
                </c:pt>
                <c:pt idx="16021">
                  <c:v>-4.9400299999999998E-3</c:v>
                </c:pt>
                <c:pt idx="16022">
                  <c:v>-6.1120999999999997E-3</c:v>
                </c:pt>
                <c:pt idx="16023">
                  <c:v>9.3107199999999998E-3</c:v>
                </c:pt>
                <c:pt idx="16024">
                  <c:v>8.7537799999999992E-3</c:v>
                </c:pt>
                <c:pt idx="16025">
                  <c:v>1.4163E-2</c:v>
                </c:pt>
                <c:pt idx="16026">
                  <c:v>1.6936300000000001E-2</c:v>
                </c:pt>
                <c:pt idx="16027">
                  <c:v>8.0070499999999999E-3</c:v>
                </c:pt>
                <c:pt idx="16028">
                  <c:v>5.0725900000000001E-3</c:v>
                </c:pt>
                <c:pt idx="16029">
                  <c:v>-1.3580300000000001E-3</c:v>
                </c:pt>
                <c:pt idx="16030">
                  <c:v>-6.4420700000000003E-3</c:v>
                </c:pt>
                <c:pt idx="16031">
                  <c:v>1.1558499999999999E-3</c:v>
                </c:pt>
                <c:pt idx="16032">
                  <c:v>-1.02434E-2</c:v>
                </c:pt>
                <c:pt idx="16033">
                  <c:v>5.9270900000000003E-3</c:v>
                </c:pt>
                <c:pt idx="16034">
                  <c:v>-1.5230199999999999E-3</c:v>
                </c:pt>
                <c:pt idx="16035">
                  <c:v>-1.9006699999999999E-3</c:v>
                </c:pt>
                <c:pt idx="16036">
                  <c:v>1.02034E-2</c:v>
                </c:pt>
                <c:pt idx="16037">
                  <c:v>-4.88186E-3</c:v>
                </c:pt>
                <c:pt idx="16038">
                  <c:v>2.0057700000000001E-2</c:v>
                </c:pt>
                <c:pt idx="16039">
                  <c:v>3.4980800000000002E-3</c:v>
                </c:pt>
                <c:pt idx="16040" formatCode="0.00E+00">
                  <c:v>1.14279E-2</c:v>
                </c:pt>
                <c:pt idx="16041">
                  <c:v>1.7173799999999999E-2</c:v>
                </c:pt>
                <c:pt idx="16042">
                  <c:v>1.06611E-2</c:v>
                </c:pt>
                <c:pt idx="16043">
                  <c:v>2.3734999999999999E-2</c:v>
                </c:pt>
                <c:pt idx="16044">
                  <c:v>1.54991E-2</c:v>
                </c:pt>
                <c:pt idx="16045">
                  <c:v>1.4201200000000001E-2</c:v>
                </c:pt>
                <c:pt idx="16046">
                  <c:v>6.2646899999999998E-3</c:v>
                </c:pt>
                <c:pt idx="16047">
                  <c:v>7.6923399999999998E-3</c:v>
                </c:pt>
                <c:pt idx="16048">
                  <c:v>1.2710600000000001E-2</c:v>
                </c:pt>
                <c:pt idx="16049">
                  <c:v>1.2610400000000001E-2</c:v>
                </c:pt>
                <c:pt idx="16050">
                  <c:v>4.0388100000000003E-3</c:v>
                </c:pt>
                <c:pt idx="16051">
                  <c:v>1.3690000000000001E-2</c:v>
                </c:pt>
                <c:pt idx="16052">
                  <c:v>1.38245E-2</c:v>
                </c:pt>
                <c:pt idx="16053">
                  <c:v>1.49899E-2</c:v>
                </c:pt>
                <c:pt idx="16054">
                  <c:v>4.0893600000000002E-3</c:v>
                </c:pt>
                <c:pt idx="16055">
                  <c:v>2.3365E-3</c:v>
                </c:pt>
                <c:pt idx="16056">
                  <c:v>1.6515700000000001E-2</c:v>
                </c:pt>
                <c:pt idx="16057">
                  <c:v>6.7815799999999997E-3</c:v>
                </c:pt>
                <c:pt idx="16058">
                  <c:v>1.18265E-2</c:v>
                </c:pt>
                <c:pt idx="16059">
                  <c:v>8.8014600000000005E-3</c:v>
                </c:pt>
                <c:pt idx="16060">
                  <c:v>1.30939E-2</c:v>
                </c:pt>
                <c:pt idx="16061">
                  <c:v>2.64263E-2</c:v>
                </c:pt>
                <c:pt idx="16062">
                  <c:v>2.1681800000000001E-2</c:v>
                </c:pt>
                <c:pt idx="16063">
                  <c:v>4.1084299999999997E-3</c:v>
                </c:pt>
                <c:pt idx="16064">
                  <c:v>1.2437800000000001E-2</c:v>
                </c:pt>
                <c:pt idx="16065">
                  <c:v>2.9611599999999998E-2</c:v>
                </c:pt>
                <c:pt idx="16066">
                  <c:v>1.7314900000000001E-2</c:v>
                </c:pt>
                <c:pt idx="16067">
                  <c:v>2.24209E-3</c:v>
                </c:pt>
                <c:pt idx="16068">
                  <c:v>1.28822E-2</c:v>
                </c:pt>
                <c:pt idx="16069">
                  <c:v>1.2538000000000001E-2</c:v>
                </c:pt>
                <c:pt idx="16070">
                  <c:v>9.4232599999999993E-3</c:v>
                </c:pt>
                <c:pt idx="16071">
                  <c:v>-3.8023000000000002E-3</c:v>
                </c:pt>
                <c:pt idx="16072">
                  <c:v>8.7842900000000002E-3</c:v>
                </c:pt>
                <c:pt idx="16073">
                  <c:v>1.49765E-2</c:v>
                </c:pt>
                <c:pt idx="16074">
                  <c:v>9.4547299999999997E-3</c:v>
                </c:pt>
                <c:pt idx="16075">
                  <c:v>1.3017700000000001E-3</c:v>
                </c:pt>
                <c:pt idx="16076">
                  <c:v>8.8758499999999994E-3</c:v>
                </c:pt>
                <c:pt idx="16077">
                  <c:v>1.4707599999999999E-2</c:v>
                </c:pt>
                <c:pt idx="16078">
                  <c:v>1.7373099999999999E-2</c:v>
                </c:pt>
                <c:pt idx="16079">
                  <c:v>2.5203699999999999E-2</c:v>
                </c:pt>
                <c:pt idx="16080">
                  <c:v>1.8397299999999998E-2</c:v>
                </c:pt>
                <c:pt idx="16081">
                  <c:v>4.9705499999999998E-3</c:v>
                </c:pt>
                <c:pt idx="16082">
                  <c:v>7.7209499999999999E-3</c:v>
                </c:pt>
                <c:pt idx="16083">
                  <c:v>2.80094E-3</c:v>
                </c:pt>
                <c:pt idx="16084">
                  <c:v>3.1461700000000002E-3</c:v>
                </c:pt>
                <c:pt idx="16085">
                  <c:v>1.31474E-2</c:v>
                </c:pt>
                <c:pt idx="16086">
                  <c:v>5.9356699999999997E-3</c:v>
                </c:pt>
                <c:pt idx="16087">
                  <c:v>-7.6904299999999998E-3</c:v>
                </c:pt>
                <c:pt idx="16088">
                  <c:v>1.0308299999999999E-2</c:v>
                </c:pt>
                <c:pt idx="16089">
                  <c:v>2.2688900000000001E-2</c:v>
                </c:pt>
                <c:pt idx="16090">
                  <c:v>1.7570499999999999E-2</c:v>
                </c:pt>
                <c:pt idx="16091">
                  <c:v>2.1716099999999999E-2</c:v>
                </c:pt>
                <c:pt idx="16092">
                  <c:v>8.0175400000000001E-3</c:v>
                </c:pt>
                <c:pt idx="16093">
                  <c:v>8.78811E-3</c:v>
                </c:pt>
                <c:pt idx="16094">
                  <c:v>1.16825E-2</c:v>
                </c:pt>
                <c:pt idx="16095">
                  <c:v>4.61006E-3</c:v>
                </c:pt>
                <c:pt idx="16096">
                  <c:v>1.1274299999999999E-2</c:v>
                </c:pt>
                <c:pt idx="16097">
                  <c:v>1.3203599999999999E-2</c:v>
                </c:pt>
                <c:pt idx="16098">
                  <c:v>9.3574499999999998E-3</c:v>
                </c:pt>
                <c:pt idx="16099">
                  <c:v>1.58529E-2</c:v>
                </c:pt>
                <c:pt idx="16100">
                  <c:v>7.0972400000000003E-3</c:v>
                </c:pt>
                <c:pt idx="16101">
                  <c:v>-2.1705600000000002E-3</c:v>
                </c:pt>
                <c:pt idx="16102">
                  <c:v>1.32847E-2</c:v>
                </c:pt>
                <c:pt idx="16103">
                  <c:v>1.02825E-2</c:v>
                </c:pt>
                <c:pt idx="16104">
                  <c:v>1.1014899999999999E-2</c:v>
                </c:pt>
                <c:pt idx="16105">
                  <c:v>5.4950700000000003E-3</c:v>
                </c:pt>
                <c:pt idx="16106">
                  <c:v>1.2111699999999999E-3</c:v>
                </c:pt>
                <c:pt idx="16107">
                  <c:v>1.8734000000000001E-2</c:v>
                </c:pt>
                <c:pt idx="16108">
                  <c:v>2.14577E-4</c:v>
                </c:pt>
                <c:pt idx="16109">
                  <c:v>8.9244800000000003E-3</c:v>
                </c:pt>
                <c:pt idx="16110">
                  <c:v>-2.03323E-3</c:v>
                </c:pt>
                <c:pt idx="16111">
                  <c:v>1.8183700000000001E-2</c:v>
                </c:pt>
                <c:pt idx="16112" formatCode="0.00E+00">
                  <c:v>1.3552700000000001E-2</c:v>
                </c:pt>
                <c:pt idx="16113">
                  <c:v>6.75583E-3</c:v>
                </c:pt>
                <c:pt idx="16114">
                  <c:v>1.1591000000000001E-2</c:v>
                </c:pt>
                <c:pt idx="16115">
                  <c:v>7.6856600000000004E-3</c:v>
                </c:pt>
                <c:pt idx="16116">
                  <c:v>1.06707E-2</c:v>
                </c:pt>
                <c:pt idx="16117">
                  <c:v>1.9681899999999999E-2</c:v>
                </c:pt>
                <c:pt idx="16118">
                  <c:v>1.35584E-2</c:v>
                </c:pt>
                <c:pt idx="16119">
                  <c:v>1.13478E-2</c:v>
                </c:pt>
                <c:pt idx="16120">
                  <c:v>8.8224400000000008E-3</c:v>
                </c:pt>
                <c:pt idx="16121">
                  <c:v>2.9096600000000001E-3</c:v>
                </c:pt>
                <c:pt idx="16122">
                  <c:v>2.1506299999999999E-2</c:v>
                </c:pt>
                <c:pt idx="16123">
                  <c:v>1.55649E-2</c:v>
                </c:pt>
                <c:pt idx="16124">
                  <c:v>8.8739400000000003E-3</c:v>
                </c:pt>
                <c:pt idx="16125">
                  <c:v>1.59492E-2</c:v>
                </c:pt>
                <c:pt idx="16126">
                  <c:v>1.0026E-2</c:v>
                </c:pt>
                <c:pt idx="16127">
                  <c:v>2.1531100000000001E-2</c:v>
                </c:pt>
                <c:pt idx="16128">
                  <c:v>1.61409E-2</c:v>
                </c:pt>
                <c:pt idx="16129">
                  <c:v>2.23923E-2</c:v>
                </c:pt>
                <c:pt idx="16130">
                  <c:v>1.11599E-2</c:v>
                </c:pt>
                <c:pt idx="16131">
                  <c:v>1.8331500000000001E-2</c:v>
                </c:pt>
                <c:pt idx="16132">
                  <c:v>5.3443900000000001E-3</c:v>
                </c:pt>
                <c:pt idx="16133">
                  <c:v>4.8637400000000001E-3</c:v>
                </c:pt>
                <c:pt idx="16134" formatCode="0.00E+00">
                  <c:v>2.5044400000000001E-2</c:v>
                </c:pt>
                <c:pt idx="16135">
                  <c:v>2.32067E-2</c:v>
                </c:pt>
                <c:pt idx="16136">
                  <c:v>2.7061499999999999E-2</c:v>
                </c:pt>
                <c:pt idx="16137">
                  <c:v>1.8189400000000001E-2</c:v>
                </c:pt>
                <c:pt idx="16138">
                  <c:v>2.6925999999999999E-2</c:v>
                </c:pt>
                <c:pt idx="16139">
                  <c:v>2.7574499999999998E-2</c:v>
                </c:pt>
                <c:pt idx="16140">
                  <c:v>1.7494200000000001E-2</c:v>
                </c:pt>
                <c:pt idx="16141">
                  <c:v>2.1347000000000001E-2</c:v>
                </c:pt>
                <c:pt idx="16142">
                  <c:v>2.3658800000000001E-2</c:v>
                </c:pt>
                <c:pt idx="16143">
                  <c:v>1.70937E-2</c:v>
                </c:pt>
                <c:pt idx="16144">
                  <c:v>8.1901600000000001E-3</c:v>
                </c:pt>
                <c:pt idx="16145">
                  <c:v>6.2370300000000002E-3</c:v>
                </c:pt>
                <c:pt idx="16146">
                  <c:v>1.4809599999999999E-2</c:v>
                </c:pt>
                <c:pt idx="16147" formatCode="0.00E+00">
                  <c:v>2.1204000000000001E-2</c:v>
                </c:pt>
                <c:pt idx="16148">
                  <c:v>1.30329E-2</c:v>
                </c:pt>
                <c:pt idx="16149">
                  <c:v>2.8503400000000002E-2</c:v>
                </c:pt>
                <c:pt idx="16150">
                  <c:v>1.51348E-2</c:v>
                </c:pt>
                <c:pt idx="16151">
                  <c:v>1.0536200000000001E-2</c:v>
                </c:pt>
                <c:pt idx="16152">
                  <c:v>9.5186200000000002E-3</c:v>
                </c:pt>
                <c:pt idx="16153">
                  <c:v>2.5672899999999998E-2</c:v>
                </c:pt>
                <c:pt idx="16154">
                  <c:v>2.5477400000000001E-2</c:v>
                </c:pt>
                <c:pt idx="16155">
                  <c:v>1.55859E-2</c:v>
                </c:pt>
                <c:pt idx="16156">
                  <c:v>1.86214E-2</c:v>
                </c:pt>
                <c:pt idx="16157">
                  <c:v>1.0787E-2</c:v>
                </c:pt>
                <c:pt idx="16158">
                  <c:v>1.16405E-2</c:v>
                </c:pt>
                <c:pt idx="16159">
                  <c:v>6.4439800000000002E-3</c:v>
                </c:pt>
                <c:pt idx="16160">
                  <c:v>2.5909399999999999E-2</c:v>
                </c:pt>
                <c:pt idx="16161">
                  <c:v>9.9105800000000004E-3</c:v>
                </c:pt>
                <c:pt idx="16162">
                  <c:v>1.0129000000000001E-2</c:v>
                </c:pt>
                <c:pt idx="16163">
                  <c:v>7.86304E-3</c:v>
                </c:pt>
                <c:pt idx="16164">
                  <c:v>1.7419799999999999E-2</c:v>
                </c:pt>
                <c:pt idx="16165">
                  <c:v>5.9471100000000002E-3</c:v>
                </c:pt>
                <c:pt idx="16166">
                  <c:v>1.92938E-2</c:v>
                </c:pt>
                <c:pt idx="16167">
                  <c:v>2.41795E-2</c:v>
                </c:pt>
                <c:pt idx="16168">
                  <c:v>1.89772E-2</c:v>
                </c:pt>
                <c:pt idx="16169">
                  <c:v>1.8042599999999999E-2</c:v>
                </c:pt>
                <c:pt idx="16170">
                  <c:v>2.4743999999999999E-2</c:v>
                </c:pt>
                <c:pt idx="16171">
                  <c:v>2.0014799999999999E-2</c:v>
                </c:pt>
                <c:pt idx="16172">
                  <c:v>2.2870100000000001E-2</c:v>
                </c:pt>
                <c:pt idx="16173">
                  <c:v>1.52617E-2</c:v>
                </c:pt>
                <c:pt idx="16174">
                  <c:v>1.8070200000000002E-2</c:v>
                </c:pt>
                <c:pt idx="16175">
                  <c:v>2.6536000000000001E-2</c:v>
                </c:pt>
                <c:pt idx="16176">
                  <c:v>2.6014300000000001E-2</c:v>
                </c:pt>
                <c:pt idx="16177">
                  <c:v>3.1755400000000003E-2</c:v>
                </c:pt>
                <c:pt idx="16178">
                  <c:v>2.4439800000000001E-2</c:v>
                </c:pt>
                <c:pt idx="16179">
                  <c:v>1.32523E-2</c:v>
                </c:pt>
                <c:pt idx="16180">
                  <c:v>1.4167799999999999E-2</c:v>
                </c:pt>
                <c:pt idx="16181">
                  <c:v>2.7010900000000001E-2</c:v>
                </c:pt>
                <c:pt idx="16182">
                  <c:v>3.2516499999999997E-2</c:v>
                </c:pt>
                <c:pt idx="16183">
                  <c:v>2.37875E-2</c:v>
                </c:pt>
                <c:pt idx="16184">
                  <c:v>1.40085E-2</c:v>
                </c:pt>
                <c:pt idx="16185">
                  <c:v>1.03102E-2</c:v>
                </c:pt>
                <c:pt idx="16186">
                  <c:v>1.2458800000000001E-2</c:v>
                </c:pt>
                <c:pt idx="16187">
                  <c:v>1.74932E-2</c:v>
                </c:pt>
                <c:pt idx="16188">
                  <c:v>1.4514000000000001E-2</c:v>
                </c:pt>
                <c:pt idx="16189">
                  <c:v>1.00851E-2</c:v>
                </c:pt>
                <c:pt idx="16190">
                  <c:v>8.7661700000000002E-3</c:v>
                </c:pt>
                <c:pt idx="16191">
                  <c:v>1.5914000000000001E-2</c:v>
                </c:pt>
                <c:pt idx="16192">
                  <c:v>1.7588599999999999E-2</c:v>
                </c:pt>
                <c:pt idx="16193">
                  <c:v>2.2021300000000001E-2</c:v>
                </c:pt>
                <c:pt idx="16194">
                  <c:v>1.3731E-2</c:v>
                </c:pt>
                <c:pt idx="16195">
                  <c:v>1.8096899999999999E-2</c:v>
                </c:pt>
                <c:pt idx="16196">
                  <c:v>9.7103099999999998E-3</c:v>
                </c:pt>
                <c:pt idx="16197">
                  <c:v>7.0896099999999997E-3</c:v>
                </c:pt>
                <c:pt idx="16198">
                  <c:v>1.27735E-2</c:v>
                </c:pt>
                <c:pt idx="16199">
                  <c:v>1.86949E-2</c:v>
                </c:pt>
                <c:pt idx="16200">
                  <c:v>4.1389500000000001E-4</c:v>
                </c:pt>
                <c:pt idx="16201">
                  <c:v>6.1130500000000001E-3</c:v>
                </c:pt>
                <c:pt idx="16202">
                  <c:v>6.6270799999999996E-3</c:v>
                </c:pt>
                <c:pt idx="16203">
                  <c:v>4.8303599999999997E-3</c:v>
                </c:pt>
                <c:pt idx="16204">
                  <c:v>1.03188E-3</c:v>
                </c:pt>
                <c:pt idx="16205">
                  <c:v>4.5175600000000003E-3</c:v>
                </c:pt>
                <c:pt idx="16206">
                  <c:v>1.65854E-2</c:v>
                </c:pt>
                <c:pt idx="16207">
                  <c:v>1.1975299999999999E-2</c:v>
                </c:pt>
                <c:pt idx="16208">
                  <c:v>1.18475E-2</c:v>
                </c:pt>
                <c:pt idx="16209">
                  <c:v>2.07052E-2</c:v>
                </c:pt>
                <c:pt idx="16210">
                  <c:v>1.25494E-2</c:v>
                </c:pt>
                <c:pt idx="16211">
                  <c:v>1.45264E-2</c:v>
                </c:pt>
                <c:pt idx="16212">
                  <c:v>1.7045000000000001E-2</c:v>
                </c:pt>
                <c:pt idx="16213">
                  <c:v>2.0695700000000001E-2</c:v>
                </c:pt>
                <c:pt idx="16214">
                  <c:v>1.2763999999999999E-2</c:v>
                </c:pt>
                <c:pt idx="16215">
                  <c:v>2.77033E-2</c:v>
                </c:pt>
                <c:pt idx="16216">
                  <c:v>1.6017900000000002E-2</c:v>
                </c:pt>
                <c:pt idx="16217">
                  <c:v>1.37205E-2</c:v>
                </c:pt>
                <c:pt idx="16218">
                  <c:v>1.86663E-2</c:v>
                </c:pt>
                <c:pt idx="16219">
                  <c:v>5.8765400000000004E-3</c:v>
                </c:pt>
                <c:pt idx="16220">
                  <c:v>2.5176E-2</c:v>
                </c:pt>
                <c:pt idx="16221">
                  <c:v>6.0720399999999999E-3</c:v>
                </c:pt>
                <c:pt idx="16222">
                  <c:v>1.5216800000000001E-2</c:v>
                </c:pt>
                <c:pt idx="16223">
                  <c:v>9.2868800000000008E-3</c:v>
                </c:pt>
                <c:pt idx="16224">
                  <c:v>9.2773400000000002E-3</c:v>
                </c:pt>
                <c:pt idx="16225">
                  <c:v>5.0687800000000002E-3</c:v>
                </c:pt>
                <c:pt idx="16226">
                  <c:v>4.1570699999999997E-3</c:v>
                </c:pt>
                <c:pt idx="16227">
                  <c:v>1.72596E-2</c:v>
                </c:pt>
                <c:pt idx="16228">
                  <c:v>-4.6033899999999997E-3</c:v>
                </c:pt>
                <c:pt idx="16229">
                  <c:v>6.9408400000000002E-3</c:v>
                </c:pt>
                <c:pt idx="16230">
                  <c:v>9.5682100000000006E-3</c:v>
                </c:pt>
                <c:pt idx="16231">
                  <c:v>1.6756099999999999E-2</c:v>
                </c:pt>
                <c:pt idx="16232">
                  <c:v>-4.4403100000000003E-3</c:v>
                </c:pt>
                <c:pt idx="16233">
                  <c:v>1.04628E-2</c:v>
                </c:pt>
                <c:pt idx="16234">
                  <c:v>3.3073400000000002E-3</c:v>
                </c:pt>
                <c:pt idx="16235">
                  <c:v>1.1613800000000001E-2</c:v>
                </c:pt>
                <c:pt idx="16236">
                  <c:v>1.40285E-3</c:v>
                </c:pt>
                <c:pt idx="16237">
                  <c:v>-8.2387899999999993E-3</c:v>
                </c:pt>
                <c:pt idx="16238">
                  <c:v>4.62818E-3</c:v>
                </c:pt>
                <c:pt idx="16239">
                  <c:v>9.4890600000000001E-4</c:v>
                </c:pt>
                <c:pt idx="16240">
                  <c:v>1.2517E-2</c:v>
                </c:pt>
                <c:pt idx="16241">
                  <c:v>4.1904400000000001E-3</c:v>
                </c:pt>
                <c:pt idx="16242">
                  <c:v>6.8550099999999999E-3</c:v>
                </c:pt>
                <c:pt idx="16243" formatCode="0.00E+00">
                  <c:v>-2.8610199999999999E-6</c:v>
                </c:pt>
                <c:pt idx="16244">
                  <c:v>1.25656E-2</c:v>
                </c:pt>
                <c:pt idx="16245">
                  <c:v>-3.87287E-3</c:v>
                </c:pt>
                <c:pt idx="16246">
                  <c:v>3.3187899999999998E-3</c:v>
                </c:pt>
                <c:pt idx="16247">
                  <c:v>1.15776E-2</c:v>
                </c:pt>
                <c:pt idx="16248">
                  <c:v>1.9345299999999999E-2</c:v>
                </c:pt>
                <c:pt idx="16249">
                  <c:v>2.04086E-4</c:v>
                </c:pt>
                <c:pt idx="16250">
                  <c:v>1.0452300000000001E-3</c:v>
                </c:pt>
                <c:pt idx="16251">
                  <c:v>5.4731399999999996E-3</c:v>
                </c:pt>
                <c:pt idx="16252">
                  <c:v>2.2993100000000002E-3</c:v>
                </c:pt>
                <c:pt idx="16253">
                  <c:v>-3.4513500000000002E-3</c:v>
                </c:pt>
                <c:pt idx="16254">
                  <c:v>1.28174E-2</c:v>
                </c:pt>
                <c:pt idx="16255">
                  <c:v>9.8152199999999995E-3</c:v>
                </c:pt>
                <c:pt idx="16256">
                  <c:v>1.35651E-2</c:v>
                </c:pt>
                <c:pt idx="16257">
                  <c:v>7.3251699999999998E-3</c:v>
                </c:pt>
                <c:pt idx="16258">
                  <c:v>1.0995899999999999E-3</c:v>
                </c:pt>
                <c:pt idx="16259">
                  <c:v>2.4184199999999999E-2</c:v>
                </c:pt>
                <c:pt idx="16260">
                  <c:v>-6.8082799999999999E-3</c:v>
                </c:pt>
                <c:pt idx="16261" formatCode="0.00E+00">
                  <c:v>8.7738000000000006E-5</c:v>
                </c:pt>
                <c:pt idx="16262">
                  <c:v>6.5526999999999998E-3</c:v>
                </c:pt>
                <c:pt idx="16263">
                  <c:v>-1.6832399999999999E-3</c:v>
                </c:pt>
                <c:pt idx="16264">
                  <c:v>-1.41554E-2</c:v>
                </c:pt>
                <c:pt idx="16265">
                  <c:v>-4.6405800000000001E-3</c:v>
                </c:pt>
                <c:pt idx="16266" formatCode="0.00E+00">
                  <c:v>-2.9516199999999999E-3</c:v>
                </c:pt>
                <c:pt idx="16267">
                  <c:v>1.9493100000000001E-3</c:v>
                </c:pt>
                <c:pt idx="16268">
                  <c:v>-3.87383E-3</c:v>
                </c:pt>
                <c:pt idx="16269">
                  <c:v>-9.8161700000000008E-3</c:v>
                </c:pt>
                <c:pt idx="16270">
                  <c:v>-1.94454E-3</c:v>
                </c:pt>
                <c:pt idx="16271">
                  <c:v>-1.6784699999999999E-4</c:v>
                </c:pt>
                <c:pt idx="16272">
                  <c:v>5.3777699999999996E-3</c:v>
                </c:pt>
                <c:pt idx="16273">
                  <c:v>8.1014599999999996E-3</c:v>
                </c:pt>
                <c:pt idx="16274">
                  <c:v>6.6480599999999999E-3</c:v>
                </c:pt>
                <c:pt idx="16275">
                  <c:v>-1.04113E-2</c:v>
                </c:pt>
                <c:pt idx="16276">
                  <c:v>3.5638800000000002E-3</c:v>
                </c:pt>
                <c:pt idx="16277">
                  <c:v>8.9931500000000003E-4</c:v>
                </c:pt>
                <c:pt idx="16278">
                  <c:v>2.4948100000000001E-3</c:v>
                </c:pt>
                <c:pt idx="16279">
                  <c:v>9.9811599999999993E-3</c:v>
                </c:pt>
                <c:pt idx="16280">
                  <c:v>1.20745E-2</c:v>
                </c:pt>
                <c:pt idx="16281">
                  <c:v>5.7888000000000004E-4</c:v>
                </c:pt>
                <c:pt idx="16282">
                  <c:v>8.1539200000000003E-3</c:v>
                </c:pt>
                <c:pt idx="16283">
                  <c:v>6.5050100000000003E-3</c:v>
                </c:pt>
                <c:pt idx="16284">
                  <c:v>5.36251E-3</c:v>
                </c:pt>
                <c:pt idx="16285">
                  <c:v>-4.31061E-4</c:v>
                </c:pt>
                <c:pt idx="16286">
                  <c:v>-8.1281700000000005E-3</c:v>
                </c:pt>
                <c:pt idx="16287">
                  <c:v>-7.6379799999999999E-3</c:v>
                </c:pt>
                <c:pt idx="16288">
                  <c:v>7.1506499999999997E-3</c:v>
                </c:pt>
                <c:pt idx="16289">
                  <c:v>-4.06647E-3</c:v>
                </c:pt>
                <c:pt idx="16290">
                  <c:v>-6.0272199999999998E-4</c:v>
                </c:pt>
                <c:pt idx="16291">
                  <c:v>-3.58391E-3</c:v>
                </c:pt>
                <c:pt idx="16292">
                  <c:v>4.9514800000000003E-3</c:v>
                </c:pt>
                <c:pt idx="16293">
                  <c:v>-6.5364799999999999E-3</c:v>
                </c:pt>
                <c:pt idx="16294">
                  <c:v>6.4373E-3</c:v>
                </c:pt>
                <c:pt idx="16295">
                  <c:v>8.9149499999999996E-3</c:v>
                </c:pt>
                <c:pt idx="16296">
                  <c:v>3.8671500000000002E-3</c:v>
                </c:pt>
                <c:pt idx="16297">
                  <c:v>-5.5027000000000001E-3</c:v>
                </c:pt>
                <c:pt idx="16298">
                  <c:v>-3.8871800000000001E-3</c:v>
                </c:pt>
                <c:pt idx="16299">
                  <c:v>5.9213599999999996E-3</c:v>
                </c:pt>
                <c:pt idx="16300">
                  <c:v>3.1251899999999999E-3</c:v>
                </c:pt>
                <c:pt idx="16301">
                  <c:v>-2.0360899999999999E-3</c:v>
                </c:pt>
                <c:pt idx="16302">
                  <c:v>1.8262899999999999E-3</c:v>
                </c:pt>
                <c:pt idx="16303">
                  <c:v>9.7255699999999994E-3</c:v>
                </c:pt>
                <c:pt idx="16304">
                  <c:v>4.88377E-3</c:v>
                </c:pt>
                <c:pt idx="16305">
                  <c:v>-7.4567799999999997E-3</c:v>
                </c:pt>
                <c:pt idx="16306">
                  <c:v>6.4744900000000003E-3</c:v>
                </c:pt>
                <c:pt idx="16307">
                  <c:v>6.2694500000000002E-3</c:v>
                </c:pt>
                <c:pt idx="16308">
                  <c:v>4.2543399999999997E-3</c:v>
                </c:pt>
                <c:pt idx="16309">
                  <c:v>-6.7529699999999996E-3</c:v>
                </c:pt>
                <c:pt idx="16310">
                  <c:v>-4.8313100000000001E-3</c:v>
                </c:pt>
                <c:pt idx="16311">
                  <c:v>8.7261200000000004E-4</c:v>
                </c:pt>
                <c:pt idx="16312">
                  <c:v>-1.1317300000000001E-2</c:v>
                </c:pt>
                <c:pt idx="16313">
                  <c:v>-1.19638E-2</c:v>
                </c:pt>
                <c:pt idx="16314">
                  <c:v>-4.0960299999999996E-3</c:v>
                </c:pt>
                <c:pt idx="16315">
                  <c:v>4.3258699999999999E-3</c:v>
                </c:pt>
                <c:pt idx="16316">
                  <c:v>-7.7753099999999997E-3</c:v>
                </c:pt>
                <c:pt idx="16317">
                  <c:v>3.5581599999999999E-3</c:v>
                </c:pt>
                <c:pt idx="16318">
                  <c:v>-2.5682399999999998E-3</c:v>
                </c:pt>
                <c:pt idx="16319">
                  <c:v>8.2492799999999995E-3</c:v>
                </c:pt>
                <c:pt idx="16320">
                  <c:v>5.76401E-3</c:v>
                </c:pt>
                <c:pt idx="16321">
                  <c:v>-2.09618E-3</c:v>
                </c:pt>
                <c:pt idx="16322" formatCode="0.00E+00">
                  <c:v>1.4371900000000001E-3</c:v>
                </c:pt>
                <c:pt idx="16323">
                  <c:v>7.1096400000000004E-3</c:v>
                </c:pt>
                <c:pt idx="16324">
                  <c:v>-6.2503799999999998E-3</c:v>
                </c:pt>
                <c:pt idx="16325">
                  <c:v>-1.10054E-2</c:v>
                </c:pt>
                <c:pt idx="16326">
                  <c:v>4.2200099999999997E-3</c:v>
                </c:pt>
                <c:pt idx="16327">
                  <c:v>-1.07574E-2</c:v>
                </c:pt>
                <c:pt idx="16328">
                  <c:v>1.4258399999999999E-2</c:v>
                </c:pt>
                <c:pt idx="16329">
                  <c:v>-4.7588300000000002E-4</c:v>
                </c:pt>
                <c:pt idx="16330">
                  <c:v>-1.56403E-4</c:v>
                </c:pt>
                <c:pt idx="16331">
                  <c:v>-4.1227299999999998E-3</c:v>
                </c:pt>
                <c:pt idx="16332">
                  <c:v>2.0527799999999999E-2</c:v>
                </c:pt>
                <c:pt idx="16333">
                  <c:v>1.4686599999999999E-2</c:v>
                </c:pt>
                <c:pt idx="16334">
                  <c:v>8.7423299999999995E-3</c:v>
                </c:pt>
                <c:pt idx="16335">
                  <c:v>1.5623099999999999E-2</c:v>
                </c:pt>
                <c:pt idx="16336">
                  <c:v>1.8444100000000001E-3</c:v>
                </c:pt>
                <c:pt idx="16337">
                  <c:v>1.3067199999999999E-2</c:v>
                </c:pt>
                <c:pt idx="16338">
                  <c:v>-5.4454799999999999E-3</c:v>
                </c:pt>
                <c:pt idx="16339">
                  <c:v>1.1282E-2</c:v>
                </c:pt>
                <c:pt idx="16340">
                  <c:v>3.41129E-3</c:v>
                </c:pt>
                <c:pt idx="16341">
                  <c:v>-4.6462999999999999E-3</c:v>
                </c:pt>
                <c:pt idx="16342">
                  <c:v>-1.6098000000000001E-2</c:v>
                </c:pt>
                <c:pt idx="16343">
                  <c:v>5.0125100000000004E-3</c:v>
                </c:pt>
                <c:pt idx="16344">
                  <c:v>-5.5112800000000003E-3</c:v>
                </c:pt>
                <c:pt idx="16345">
                  <c:v>-4.3668700000000001E-3</c:v>
                </c:pt>
                <c:pt idx="16346">
                  <c:v>-1.5735600000000001E-3</c:v>
                </c:pt>
                <c:pt idx="16347">
                  <c:v>-1.0200499999999999E-2</c:v>
                </c:pt>
                <c:pt idx="16348">
                  <c:v>-1.68571E-2</c:v>
                </c:pt>
                <c:pt idx="16349">
                  <c:v>-1.52988E-2</c:v>
                </c:pt>
                <c:pt idx="16350">
                  <c:v>-5.1603300000000003E-3</c:v>
                </c:pt>
                <c:pt idx="16351">
                  <c:v>-8.2111400000000005E-3</c:v>
                </c:pt>
                <c:pt idx="16352">
                  <c:v>-1.51567E-2</c:v>
                </c:pt>
                <c:pt idx="16353">
                  <c:v>-1.5782399999999999E-2</c:v>
                </c:pt>
                <c:pt idx="16354">
                  <c:v>-1.2578000000000001E-2</c:v>
                </c:pt>
                <c:pt idx="16355">
                  <c:v>-1.5930199999999999E-2</c:v>
                </c:pt>
                <c:pt idx="16356">
                  <c:v>-1.3545E-2</c:v>
                </c:pt>
                <c:pt idx="16357">
                  <c:v>-2.2517200000000001E-2</c:v>
                </c:pt>
                <c:pt idx="16358">
                  <c:v>-1.4546399999999999E-2</c:v>
                </c:pt>
                <c:pt idx="16359">
                  <c:v>-1.2774499999999999E-2</c:v>
                </c:pt>
                <c:pt idx="16360">
                  <c:v>-8.8901499999999994E-3</c:v>
                </c:pt>
                <c:pt idx="16361">
                  <c:v>-2.4297699999999998E-2</c:v>
                </c:pt>
                <c:pt idx="16362">
                  <c:v>-9.0770699999999996E-3</c:v>
                </c:pt>
                <c:pt idx="16363">
                  <c:v>-1.40848E-2</c:v>
                </c:pt>
                <c:pt idx="16364">
                  <c:v>-4.7264100000000003E-3</c:v>
                </c:pt>
                <c:pt idx="16365">
                  <c:v>-9.1066399999999992E-3</c:v>
                </c:pt>
                <c:pt idx="16366">
                  <c:v>-1.5714599999999999E-2</c:v>
                </c:pt>
                <c:pt idx="16367">
                  <c:v>-1.24149E-2</c:v>
                </c:pt>
                <c:pt idx="16368">
                  <c:v>-1.99986E-3</c:v>
                </c:pt>
                <c:pt idx="16369">
                  <c:v>-1.3181699999999999E-2</c:v>
                </c:pt>
                <c:pt idx="16370">
                  <c:v>-1.7632499999999999E-2</c:v>
                </c:pt>
                <c:pt idx="16371">
                  <c:v>-1.44587E-2</c:v>
                </c:pt>
                <c:pt idx="16372">
                  <c:v>-1.12906E-2</c:v>
                </c:pt>
                <c:pt idx="16373">
                  <c:v>-9.3708000000000003E-3</c:v>
                </c:pt>
                <c:pt idx="16374">
                  <c:v>-1.4121099999999999E-2</c:v>
                </c:pt>
                <c:pt idx="16375">
                  <c:v>-1.36366E-2</c:v>
                </c:pt>
                <c:pt idx="16376">
                  <c:v>-1.5725099999999999E-2</c:v>
                </c:pt>
                <c:pt idx="16377">
                  <c:v>-1.8319100000000001E-2</c:v>
                </c:pt>
                <c:pt idx="16378">
                  <c:v>-1.4378500000000001E-2</c:v>
                </c:pt>
                <c:pt idx="16379">
                  <c:v>-9.6263900000000003E-3</c:v>
                </c:pt>
                <c:pt idx="16380">
                  <c:v>-1.07241E-2</c:v>
                </c:pt>
                <c:pt idx="16381">
                  <c:v>-6.9379799999999998E-3</c:v>
                </c:pt>
                <c:pt idx="16382">
                  <c:v>-1.1623400000000001E-2</c:v>
                </c:pt>
                <c:pt idx="16383">
                  <c:v>-3.2091099999999998E-3</c:v>
                </c:pt>
                <c:pt idx="16384">
                  <c:v>-1.14822E-2</c:v>
                </c:pt>
                <c:pt idx="16385">
                  <c:v>-1.8267599999999998E-2</c:v>
                </c:pt>
                <c:pt idx="16386">
                  <c:v>-1.5868199999999999E-2</c:v>
                </c:pt>
                <c:pt idx="16387">
                  <c:v>-7.0953400000000003E-3</c:v>
                </c:pt>
                <c:pt idx="16388">
                  <c:v>-5.4264099999999996E-3</c:v>
                </c:pt>
                <c:pt idx="16389">
                  <c:v>-1.1611E-2</c:v>
                </c:pt>
                <c:pt idx="16390">
                  <c:v>-2.3450900000000002E-3</c:v>
                </c:pt>
                <c:pt idx="16391">
                  <c:v>-8.0709500000000003E-3</c:v>
                </c:pt>
                <c:pt idx="16392">
                  <c:v>-5.6381199999999999E-3</c:v>
                </c:pt>
                <c:pt idx="16393">
                  <c:v>-2.0161599999999998E-2</c:v>
                </c:pt>
                <c:pt idx="16394">
                  <c:v>-2.2420900000000001E-2</c:v>
                </c:pt>
                <c:pt idx="16395">
                  <c:v>-1.8822700000000001E-2</c:v>
                </c:pt>
                <c:pt idx="16396">
                  <c:v>-1.5581100000000001E-2</c:v>
                </c:pt>
                <c:pt idx="16397">
                  <c:v>-1.6488099999999999E-2</c:v>
                </c:pt>
                <c:pt idx="16398">
                  <c:v>-1.6533900000000001E-2</c:v>
                </c:pt>
                <c:pt idx="16399">
                  <c:v>-2.3320199999999999E-2</c:v>
                </c:pt>
                <c:pt idx="16400">
                  <c:v>-1.14632E-2</c:v>
                </c:pt>
                <c:pt idx="16401">
                  <c:v>-1.2016300000000001E-2</c:v>
                </c:pt>
                <c:pt idx="16402">
                  <c:v>-1.9760099999999999E-2</c:v>
                </c:pt>
                <c:pt idx="16403">
                  <c:v>8.6689000000000004E-4</c:v>
                </c:pt>
                <c:pt idx="16404">
                  <c:v>-1.19848E-2</c:v>
                </c:pt>
                <c:pt idx="16405">
                  <c:v>-1.4543499999999999E-2</c:v>
                </c:pt>
                <c:pt idx="16406">
                  <c:v>-1.77479E-2</c:v>
                </c:pt>
                <c:pt idx="16407">
                  <c:v>-9.5481899999999998E-3</c:v>
                </c:pt>
                <c:pt idx="16408">
                  <c:v>-7.2393400000000004E-3</c:v>
                </c:pt>
                <c:pt idx="16409">
                  <c:v>-1.1147499999999999E-2</c:v>
                </c:pt>
                <c:pt idx="16410">
                  <c:v>-3.7031199999999998E-3</c:v>
                </c:pt>
                <c:pt idx="16411">
                  <c:v>-4.2581600000000004E-3</c:v>
                </c:pt>
                <c:pt idx="16412">
                  <c:v>-1.75896E-2</c:v>
                </c:pt>
                <c:pt idx="16413">
                  <c:v>-1.5950200000000001E-2</c:v>
                </c:pt>
                <c:pt idx="16414">
                  <c:v>-1.2062099999999999E-2</c:v>
                </c:pt>
                <c:pt idx="16415">
                  <c:v>-1.6218199999999999E-2</c:v>
                </c:pt>
                <c:pt idx="16416">
                  <c:v>-1.13344E-2</c:v>
                </c:pt>
                <c:pt idx="16417">
                  <c:v>-4.0931700000000001E-3</c:v>
                </c:pt>
                <c:pt idx="16418">
                  <c:v>-1.31197E-2</c:v>
                </c:pt>
                <c:pt idx="16419">
                  <c:v>-1.01957E-2</c:v>
                </c:pt>
                <c:pt idx="16420">
                  <c:v>-8.7146800000000007E-3</c:v>
                </c:pt>
                <c:pt idx="16421">
                  <c:v>-1.7777399999999999E-2</c:v>
                </c:pt>
                <c:pt idx="16422">
                  <c:v>-1.72596E-2</c:v>
                </c:pt>
                <c:pt idx="16423">
                  <c:v>-9.3755699999999997E-3</c:v>
                </c:pt>
                <c:pt idx="16424">
                  <c:v>-2.2010800000000001E-2</c:v>
                </c:pt>
                <c:pt idx="16425">
                  <c:v>-1.8813099999999999E-2</c:v>
                </c:pt>
                <c:pt idx="16426">
                  <c:v>-2.39353E-2</c:v>
                </c:pt>
                <c:pt idx="16427">
                  <c:v>-3.3742899999999999E-2</c:v>
                </c:pt>
                <c:pt idx="16428">
                  <c:v>-2.6197399999999999E-2</c:v>
                </c:pt>
                <c:pt idx="16429">
                  <c:v>-2.0488699999999999E-2</c:v>
                </c:pt>
                <c:pt idx="16430">
                  <c:v>-1.60789E-2</c:v>
                </c:pt>
                <c:pt idx="16431">
                  <c:v>-1.59883E-2</c:v>
                </c:pt>
                <c:pt idx="16432">
                  <c:v>-2.73867E-2</c:v>
                </c:pt>
                <c:pt idx="16433">
                  <c:v>-3.0602500000000001E-2</c:v>
                </c:pt>
                <c:pt idx="16434">
                  <c:v>-3.60556E-2</c:v>
                </c:pt>
                <c:pt idx="16435">
                  <c:v>-3.2794999999999998E-2</c:v>
                </c:pt>
                <c:pt idx="16436">
                  <c:v>-2.2014599999999999E-2</c:v>
                </c:pt>
                <c:pt idx="16437">
                  <c:v>-2.9765099999999999E-2</c:v>
                </c:pt>
                <c:pt idx="16438">
                  <c:v>-3.3707599999999997E-2</c:v>
                </c:pt>
                <c:pt idx="16439">
                  <c:v>-2.9963500000000001E-2</c:v>
                </c:pt>
                <c:pt idx="16440">
                  <c:v>-3.4276000000000001E-2</c:v>
                </c:pt>
                <c:pt idx="16441">
                  <c:v>-1.1403999999999999E-2</c:v>
                </c:pt>
                <c:pt idx="16442">
                  <c:v>-1.8700600000000001E-2</c:v>
                </c:pt>
                <c:pt idx="16443">
                  <c:v>-1.8388700000000001E-2</c:v>
                </c:pt>
                <c:pt idx="16444">
                  <c:v>-2.3602499999999998E-2</c:v>
                </c:pt>
                <c:pt idx="16445">
                  <c:v>-3.1409300000000001E-2</c:v>
                </c:pt>
                <c:pt idx="16446">
                  <c:v>-2.8504399999999999E-2</c:v>
                </c:pt>
                <c:pt idx="16447">
                  <c:v>-2.8744700000000001E-2</c:v>
                </c:pt>
                <c:pt idx="16448">
                  <c:v>-1.6775100000000001E-2</c:v>
                </c:pt>
                <c:pt idx="16449">
                  <c:v>-1.4510199999999999E-2</c:v>
                </c:pt>
                <c:pt idx="16450">
                  <c:v>-2.1375700000000001E-2</c:v>
                </c:pt>
                <c:pt idx="16451">
                  <c:v>-1.7621999999999999E-2</c:v>
                </c:pt>
                <c:pt idx="16452">
                  <c:v>-2.0577399999999999E-2</c:v>
                </c:pt>
                <c:pt idx="16453">
                  <c:v>-1.5360800000000001E-2</c:v>
                </c:pt>
                <c:pt idx="16454">
                  <c:v>-2.48957E-2</c:v>
                </c:pt>
                <c:pt idx="16455">
                  <c:v>-2.7726199999999999E-2</c:v>
                </c:pt>
                <c:pt idx="16456">
                  <c:v>-2.7390500000000002E-2</c:v>
                </c:pt>
                <c:pt idx="16457">
                  <c:v>-2.98176E-2</c:v>
                </c:pt>
                <c:pt idx="16458">
                  <c:v>-1.94731E-2</c:v>
                </c:pt>
                <c:pt idx="16459" formatCode="0.00E+00">
                  <c:v>-2.1603600000000001E-2</c:v>
                </c:pt>
                <c:pt idx="16460">
                  <c:v>-1.8158899999999999E-2</c:v>
                </c:pt>
                <c:pt idx="16461">
                  <c:v>-1.6742699999999999E-2</c:v>
                </c:pt>
                <c:pt idx="16462">
                  <c:v>-2.7266499999999999E-2</c:v>
                </c:pt>
                <c:pt idx="16463">
                  <c:v>-2.70262E-2</c:v>
                </c:pt>
                <c:pt idx="16464">
                  <c:v>-3.0096100000000001E-2</c:v>
                </c:pt>
                <c:pt idx="16465">
                  <c:v>-2.25267E-2</c:v>
                </c:pt>
                <c:pt idx="16466">
                  <c:v>-2.4749799999999999E-2</c:v>
                </c:pt>
                <c:pt idx="16467">
                  <c:v>-1.4028499999999999E-2</c:v>
                </c:pt>
                <c:pt idx="16468">
                  <c:v>-2.44675E-2</c:v>
                </c:pt>
                <c:pt idx="16469">
                  <c:v>-2.5314300000000001E-2</c:v>
                </c:pt>
                <c:pt idx="16470">
                  <c:v>-2.79388E-2</c:v>
                </c:pt>
                <c:pt idx="16471">
                  <c:v>-1.9808800000000001E-2</c:v>
                </c:pt>
                <c:pt idx="16472">
                  <c:v>-1.1950499999999999E-2</c:v>
                </c:pt>
                <c:pt idx="16473">
                  <c:v>-1.5647899999999999E-2</c:v>
                </c:pt>
                <c:pt idx="16474">
                  <c:v>-2.0158800000000001E-2</c:v>
                </c:pt>
                <c:pt idx="16475">
                  <c:v>-1.2047799999999999E-2</c:v>
                </c:pt>
                <c:pt idx="16476">
                  <c:v>-1.9434E-2</c:v>
                </c:pt>
                <c:pt idx="16477">
                  <c:v>-8.27694E-3</c:v>
                </c:pt>
                <c:pt idx="16478">
                  <c:v>-1.3682400000000001E-2</c:v>
                </c:pt>
                <c:pt idx="16479">
                  <c:v>-1.1557599999999999E-2</c:v>
                </c:pt>
                <c:pt idx="16480">
                  <c:v>-1.35908E-2</c:v>
                </c:pt>
                <c:pt idx="16481">
                  <c:v>-1.4589299999999999E-2</c:v>
                </c:pt>
                <c:pt idx="16482">
                  <c:v>-2.0607E-2</c:v>
                </c:pt>
                <c:pt idx="16483">
                  <c:v>-1.27659E-2</c:v>
                </c:pt>
                <c:pt idx="16484">
                  <c:v>-5.9213599999999996E-3</c:v>
                </c:pt>
                <c:pt idx="16485">
                  <c:v>-8.96454E-3</c:v>
                </c:pt>
                <c:pt idx="16486">
                  <c:v>-8.6450599999999996E-3</c:v>
                </c:pt>
                <c:pt idx="16487">
                  <c:v>-2.0709999999999999E-2</c:v>
                </c:pt>
                <c:pt idx="16488">
                  <c:v>-1.16043E-2</c:v>
                </c:pt>
                <c:pt idx="16489">
                  <c:v>6.7520099999999995E-4</c:v>
                </c:pt>
                <c:pt idx="16490">
                  <c:v>-6.8988799999999996E-3</c:v>
                </c:pt>
                <c:pt idx="16491">
                  <c:v>-3.5667400000000002E-4</c:v>
                </c:pt>
                <c:pt idx="16492">
                  <c:v>-4.73976E-3</c:v>
                </c:pt>
                <c:pt idx="16493">
                  <c:v>-1.30873E-2</c:v>
                </c:pt>
                <c:pt idx="16494">
                  <c:v>-1.7128E-3</c:v>
                </c:pt>
                <c:pt idx="16495">
                  <c:v>6.8855299999999995E-4</c:v>
                </c:pt>
                <c:pt idx="16496">
                  <c:v>6.3600499999999999E-3</c:v>
                </c:pt>
                <c:pt idx="16497">
                  <c:v>3.7040699999999998E-3</c:v>
                </c:pt>
                <c:pt idx="16498">
                  <c:v>-1.45168E-2</c:v>
                </c:pt>
                <c:pt idx="16499">
                  <c:v>-1.2356799999999999E-2</c:v>
                </c:pt>
                <c:pt idx="16500">
                  <c:v>-6.5746299999999997E-3</c:v>
                </c:pt>
                <c:pt idx="16501">
                  <c:v>-7.3366200000000003E-3</c:v>
                </c:pt>
                <c:pt idx="16502">
                  <c:v>-3.9024400000000001E-3</c:v>
                </c:pt>
                <c:pt idx="16503">
                  <c:v>-1.0395100000000001E-2</c:v>
                </c:pt>
                <c:pt idx="16504">
                  <c:v>-9.2239399999999999E-3</c:v>
                </c:pt>
                <c:pt idx="16505">
                  <c:v>-6.3772200000000003E-3</c:v>
                </c:pt>
                <c:pt idx="16506">
                  <c:v>-2.1951700000000001E-2</c:v>
                </c:pt>
                <c:pt idx="16507">
                  <c:v>-1.89695E-2</c:v>
                </c:pt>
                <c:pt idx="16508">
                  <c:v>-7.3356599999999999E-3</c:v>
                </c:pt>
                <c:pt idx="16509">
                  <c:v>-2.81811E-3</c:v>
                </c:pt>
                <c:pt idx="16510">
                  <c:v>-8.4543199999999995E-3</c:v>
                </c:pt>
                <c:pt idx="16511">
                  <c:v>-1.9688600000000001E-2</c:v>
                </c:pt>
                <c:pt idx="16512">
                  <c:v>-1.7310099999999998E-2</c:v>
                </c:pt>
                <c:pt idx="16513">
                  <c:v>-7.3862099999999998E-3</c:v>
                </c:pt>
                <c:pt idx="16514">
                  <c:v>-5.74589E-3</c:v>
                </c:pt>
                <c:pt idx="16515">
                  <c:v>-7.1010600000000002E-3</c:v>
                </c:pt>
                <c:pt idx="16516">
                  <c:v>-8.4361999999999996E-3</c:v>
                </c:pt>
                <c:pt idx="16517">
                  <c:v>-1.85852E-2</c:v>
                </c:pt>
                <c:pt idx="16518">
                  <c:v>-6.3657799999999997E-3</c:v>
                </c:pt>
                <c:pt idx="16519">
                  <c:v>-8.6498300000000007E-3</c:v>
                </c:pt>
                <c:pt idx="16520">
                  <c:v>-3.9043400000000001E-3</c:v>
                </c:pt>
                <c:pt idx="16521">
                  <c:v>-1.5363699999999999E-2</c:v>
                </c:pt>
                <c:pt idx="16522">
                  <c:v>-1.73378E-2</c:v>
                </c:pt>
                <c:pt idx="16523">
                  <c:v>-1.31187E-2</c:v>
                </c:pt>
                <c:pt idx="16524">
                  <c:v>-2.54869E-2</c:v>
                </c:pt>
                <c:pt idx="16525">
                  <c:v>-1.44758E-2</c:v>
                </c:pt>
                <c:pt idx="16526">
                  <c:v>-1.0370300000000001E-2</c:v>
                </c:pt>
                <c:pt idx="16527">
                  <c:v>-1.2598E-2</c:v>
                </c:pt>
                <c:pt idx="16528">
                  <c:v>-1.1533699999999999E-2</c:v>
                </c:pt>
                <c:pt idx="16529">
                  <c:v>-1.10493E-2</c:v>
                </c:pt>
                <c:pt idx="16530">
                  <c:v>-1.44987E-2</c:v>
                </c:pt>
                <c:pt idx="16531">
                  <c:v>-7.9555500000000005E-3</c:v>
                </c:pt>
                <c:pt idx="16532">
                  <c:v>-1.1021599999999999E-2</c:v>
                </c:pt>
                <c:pt idx="16533">
                  <c:v>-4.1608799999999996E-3</c:v>
                </c:pt>
                <c:pt idx="16534">
                  <c:v>-1.58663E-2</c:v>
                </c:pt>
                <c:pt idx="16535">
                  <c:v>-5.7382600000000002E-3</c:v>
                </c:pt>
                <c:pt idx="16536">
                  <c:v>-2.37904E-2</c:v>
                </c:pt>
                <c:pt idx="16537">
                  <c:v>-1.5240699999999999E-2</c:v>
                </c:pt>
                <c:pt idx="16538">
                  <c:v>-1.9121200000000001E-2</c:v>
                </c:pt>
                <c:pt idx="16539">
                  <c:v>-1.1323E-2</c:v>
                </c:pt>
                <c:pt idx="16540">
                  <c:v>-1.4676099999999999E-2</c:v>
                </c:pt>
                <c:pt idx="16541">
                  <c:v>-2.85902E-2</c:v>
                </c:pt>
                <c:pt idx="16542">
                  <c:v>-9.4347000000000007E-3</c:v>
                </c:pt>
                <c:pt idx="16543">
                  <c:v>-1.4158199999999999E-2</c:v>
                </c:pt>
                <c:pt idx="16544">
                  <c:v>-8.7299300000000003E-3</c:v>
                </c:pt>
                <c:pt idx="16545">
                  <c:v>-1.9057299999999999E-2</c:v>
                </c:pt>
                <c:pt idx="16546">
                  <c:v>-1.4504400000000001E-2</c:v>
                </c:pt>
                <c:pt idx="16547">
                  <c:v>-1.42355E-2</c:v>
                </c:pt>
                <c:pt idx="16548">
                  <c:v>-8.0585499999999994E-3</c:v>
                </c:pt>
                <c:pt idx="16549">
                  <c:v>-7.6417899999999999E-3</c:v>
                </c:pt>
                <c:pt idx="16550">
                  <c:v>-1.6001700000000001E-2</c:v>
                </c:pt>
                <c:pt idx="16551">
                  <c:v>-1.23911E-2</c:v>
                </c:pt>
                <c:pt idx="16552">
                  <c:v>-7.7056900000000003E-3</c:v>
                </c:pt>
                <c:pt idx="16553">
                  <c:v>-1.0389300000000001E-2</c:v>
                </c:pt>
                <c:pt idx="16554">
                  <c:v>-1.02787E-2</c:v>
                </c:pt>
                <c:pt idx="16555">
                  <c:v>-1.07393E-2</c:v>
                </c:pt>
                <c:pt idx="16556">
                  <c:v>-1.0437E-2</c:v>
                </c:pt>
                <c:pt idx="16557">
                  <c:v>-2.5478399999999998E-2</c:v>
                </c:pt>
                <c:pt idx="16558">
                  <c:v>-1.15414E-2</c:v>
                </c:pt>
                <c:pt idx="16559">
                  <c:v>-6.9637299999999996E-3</c:v>
                </c:pt>
                <c:pt idx="16560">
                  <c:v>-3.4618399999999999E-3</c:v>
                </c:pt>
                <c:pt idx="16561">
                  <c:v>-8.0757099999999998E-3</c:v>
                </c:pt>
                <c:pt idx="16562">
                  <c:v>-7.5807599999999998E-3</c:v>
                </c:pt>
                <c:pt idx="16563">
                  <c:v>2.4795500000000001E-3</c:v>
                </c:pt>
                <c:pt idx="16564">
                  <c:v>-1.06544E-2</c:v>
                </c:pt>
                <c:pt idx="16565">
                  <c:v>-9.2067699999999995E-3</c:v>
                </c:pt>
                <c:pt idx="16566">
                  <c:v>-6.4668700000000004E-3</c:v>
                </c:pt>
                <c:pt idx="16567">
                  <c:v>-9.4881099999999993E-3</c:v>
                </c:pt>
                <c:pt idx="16568">
                  <c:v>-3.8681000000000002E-3</c:v>
                </c:pt>
                <c:pt idx="16569">
                  <c:v>-7.55692E-3</c:v>
                </c:pt>
                <c:pt idx="16570">
                  <c:v>-1.0546700000000001E-2</c:v>
                </c:pt>
                <c:pt idx="16571">
                  <c:v>-1.6975399999999999E-4</c:v>
                </c:pt>
                <c:pt idx="16572">
                  <c:v>-4.5604699999999996E-3</c:v>
                </c:pt>
                <c:pt idx="16573">
                  <c:v>-5.9699999999999998E-4</c:v>
                </c:pt>
                <c:pt idx="16574">
                  <c:v>8.6193099999999998E-3</c:v>
                </c:pt>
                <c:pt idx="16575">
                  <c:v>8.0203999999999996E-4</c:v>
                </c:pt>
                <c:pt idx="16576">
                  <c:v>2.71988E-3</c:v>
                </c:pt>
                <c:pt idx="16577">
                  <c:v>-5.2890799999999998E-3</c:v>
                </c:pt>
                <c:pt idx="16578">
                  <c:v>4.2848599999999997E-3</c:v>
                </c:pt>
                <c:pt idx="16579">
                  <c:v>1.3417200000000001E-2</c:v>
                </c:pt>
                <c:pt idx="16580">
                  <c:v>-3.3330899999999999E-3</c:v>
                </c:pt>
                <c:pt idx="16581">
                  <c:v>5.6858100000000003E-3</c:v>
                </c:pt>
                <c:pt idx="16582">
                  <c:v>-3.2806399999999998E-4</c:v>
                </c:pt>
                <c:pt idx="16583">
                  <c:v>8.3455999999999999E-3</c:v>
                </c:pt>
                <c:pt idx="16584">
                  <c:v>-1.0237700000000001E-2</c:v>
                </c:pt>
                <c:pt idx="16585">
                  <c:v>-3.1433099999999999E-3</c:v>
                </c:pt>
                <c:pt idx="16586">
                  <c:v>-7.3757199999999997E-3</c:v>
                </c:pt>
                <c:pt idx="16587">
                  <c:v>-5.4712299999999997E-3</c:v>
                </c:pt>
                <c:pt idx="16588">
                  <c:v>-2.6044800000000002E-3</c:v>
                </c:pt>
                <c:pt idx="16589">
                  <c:v>6.4220400000000004E-3</c:v>
                </c:pt>
                <c:pt idx="16590">
                  <c:v>5.8116900000000004E-3</c:v>
                </c:pt>
                <c:pt idx="16591">
                  <c:v>-3.9453500000000002E-3</c:v>
                </c:pt>
                <c:pt idx="16592">
                  <c:v>6.0090999999999999E-3</c:v>
                </c:pt>
                <c:pt idx="16593">
                  <c:v>-5.90611E-3</c:v>
                </c:pt>
                <c:pt idx="16594">
                  <c:v>-3.6058399999999999E-3</c:v>
                </c:pt>
                <c:pt idx="16595">
                  <c:v>-9.7131700000000001E-3</c:v>
                </c:pt>
                <c:pt idx="16596">
                  <c:v>3.0775099999999999E-3</c:v>
                </c:pt>
                <c:pt idx="16597">
                  <c:v>-1.0179499999999999E-2</c:v>
                </c:pt>
                <c:pt idx="16598">
                  <c:v>-3.5009400000000001E-3</c:v>
                </c:pt>
                <c:pt idx="16599">
                  <c:v>1.09577E-3</c:v>
                </c:pt>
                <c:pt idx="16600">
                  <c:v>6.7234E-4</c:v>
                </c:pt>
                <c:pt idx="16601">
                  <c:v>1.4352799999999999E-3</c:v>
                </c:pt>
                <c:pt idx="16602">
                  <c:v>-9.1142700000000007E-3</c:v>
                </c:pt>
                <c:pt idx="16603">
                  <c:v>8.9025500000000004E-3</c:v>
                </c:pt>
                <c:pt idx="16604">
                  <c:v>-2.5329599999999999E-3</c:v>
                </c:pt>
                <c:pt idx="16605">
                  <c:v>2.5520299999999998E-3</c:v>
                </c:pt>
                <c:pt idx="16606">
                  <c:v>4.4183699999999996E-3</c:v>
                </c:pt>
                <c:pt idx="16607">
                  <c:v>2.8219199999999999E-3</c:v>
                </c:pt>
                <c:pt idx="16608">
                  <c:v>2.2078500000000001E-2</c:v>
                </c:pt>
                <c:pt idx="16609">
                  <c:v>6.8082799999999999E-3</c:v>
                </c:pt>
                <c:pt idx="16610">
                  <c:v>-1.4307E-2</c:v>
                </c:pt>
                <c:pt idx="16611">
                  <c:v>8.0595000000000007E-3</c:v>
                </c:pt>
                <c:pt idx="16612">
                  <c:v>1.5401799999999999E-3</c:v>
                </c:pt>
                <c:pt idx="16613">
                  <c:v>6.7825300000000002E-3</c:v>
                </c:pt>
                <c:pt idx="16614">
                  <c:v>-4.5547499999999998E-3</c:v>
                </c:pt>
                <c:pt idx="16615">
                  <c:v>-9.7370099999999999E-4</c:v>
                </c:pt>
                <c:pt idx="16616">
                  <c:v>8.5105900000000002E-3</c:v>
                </c:pt>
                <c:pt idx="16617">
                  <c:v>-6.7911100000000004E-3</c:v>
                </c:pt>
                <c:pt idx="16618">
                  <c:v>3.8471199999999999E-3</c:v>
                </c:pt>
                <c:pt idx="16619">
                  <c:v>6.4744900000000003E-3</c:v>
                </c:pt>
                <c:pt idx="16620">
                  <c:v>5.53894E-3</c:v>
                </c:pt>
                <c:pt idx="16621">
                  <c:v>-1.35994E-3</c:v>
                </c:pt>
                <c:pt idx="16622">
                  <c:v>-2.0246499999999998E-3</c:v>
                </c:pt>
                <c:pt idx="16623">
                  <c:v>-3.8242300000000001E-3</c:v>
                </c:pt>
                <c:pt idx="16624">
                  <c:v>-7.9917900000000001E-4</c:v>
                </c:pt>
                <c:pt idx="16625">
                  <c:v>5.1021599999999997E-4</c:v>
                </c:pt>
                <c:pt idx="16626">
                  <c:v>-1.2081100000000001E-2</c:v>
                </c:pt>
                <c:pt idx="16627">
                  <c:v>-5.81264E-3</c:v>
                </c:pt>
                <c:pt idx="16628">
                  <c:v>-1.4355700000000001E-2</c:v>
                </c:pt>
                <c:pt idx="16629">
                  <c:v>-1.2557E-2</c:v>
                </c:pt>
                <c:pt idx="16630">
                  <c:v>1.1501300000000001E-3</c:v>
                </c:pt>
                <c:pt idx="16631">
                  <c:v>-7.7142699999999996E-3</c:v>
                </c:pt>
                <c:pt idx="16632">
                  <c:v>-5.7554199999999998E-3</c:v>
                </c:pt>
                <c:pt idx="16633">
                  <c:v>-1.11217E-2</c:v>
                </c:pt>
                <c:pt idx="16634">
                  <c:v>9.2668500000000001E-3</c:v>
                </c:pt>
                <c:pt idx="16635">
                  <c:v>1.6231500000000001E-3</c:v>
                </c:pt>
                <c:pt idx="16636" formatCode="0.00E+00">
                  <c:v>5.3978000000000001E-4</c:v>
                </c:pt>
                <c:pt idx="16637">
                  <c:v>5.5541999999999996E-3</c:v>
                </c:pt>
                <c:pt idx="16638">
                  <c:v>8.4981899999999992E-3</c:v>
                </c:pt>
                <c:pt idx="16639">
                  <c:v>-2.8228799999999998E-3</c:v>
                </c:pt>
                <c:pt idx="16640">
                  <c:v>4.6434400000000004E-3</c:v>
                </c:pt>
                <c:pt idx="16641">
                  <c:v>1.3656600000000001E-3</c:v>
                </c:pt>
                <c:pt idx="16642">
                  <c:v>3.3254600000000001E-3</c:v>
                </c:pt>
                <c:pt idx="16643" formatCode="0.00E+00">
                  <c:v>-6.67572E-6</c:v>
                </c:pt>
                <c:pt idx="16644">
                  <c:v>9.9239299999999992E-3</c:v>
                </c:pt>
                <c:pt idx="16645">
                  <c:v>-3.36075E-3</c:v>
                </c:pt>
                <c:pt idx="16646">
                  <c:v>5.2528399999999999E-3</c:v>
                </c:pt>
                <c:pt idx="16647">
                  <c:v>1.0787E-2</c:v>
                </c:pt>
                <c:pt idx="16648">
                  <c:v>1.23777E-2</c:v>
                </c:pt>
                <c:pt idx="16649">
                  <c:v>8.6402899999999999E-4</c:v>
                </c:pt>
                <c:pt idx="16650">
                  <c:v>7.5597800000000003E-3</c:v>
                </c:pt>
                <c:pt idx="16651">
                  <c:v>8.5277600000000005E-3</c:v>
                </c:pt>
                <c:pt idx="16652">
                  <c:v>1.04265E-2</c:v>
                </c:pt>
                <c:pt idx="16653">
                  <c:v>1.4164899999999999E-2</c:v>
                </c:pt>
                <c:pt idx="16654">
                  <c:v>8.9349700000000004E-3</c:v>
                </c:pt>
                <c:pt idx="16655">
                  <c:v>1.8133199999999999E-2</c:v>
                </c:pt>
                <c:pt idx="16656">
                  <c:v>6.54888E-3</c:v>
                </c:pt>
                <c:pt idx="16657">
                  <c:v>1.33305E-2</c:v>
                </c:pt>
                <c:pt idx="16658">
                  <c:v>1.8647199999999999E-2</c:v>
                </c:pt>
                <c:pt idx="16659">
                  <c:v>1.5921600000000001E-2</c:v>
                </c:pt>
                <c:pt idx="16660">
                  <c:v>1.7909999999999999E-2</c:v>
                </c:pt>
                <c:pt idx="16661">
                  <c:v>2.069E-2</c:v>
                </c:pt>
                <c:pt idx="16662">
                  <c:v>1.23482E-2</c:v>
                </c:pt>
                <c:pt idx="16663">
                  <c:v>1.9759200000000001E-2</c:v>
                </c:pt>
                <c:pt idx="16664">
                  <c:v>1.87855E-2</c:v>
                </c:pt>
                <c:pt idx="16665">
                  <c:v>1.59159E-2</c:v>
                </c:pt>
                <c:pt idx="16666">
                  <c:v>2.02799E-2</c:v>
                </c:pt>
                <c:pt idx="16667">
                  <c:v>1.44835E-2</c:v>
                </c:pt>
                <c:pt idx="16668">
                  <c:v>1.09262E-2</c:v>
                </c:pt>
                <c:pt idx="16669">
                  <c:v>1.2984300000000001E-2</c:v>
                </c:pt>
                <c:pt idx="16670">
                  <c:v>1.07584E-2</c:v>
                </c:pt>
                <c:pt idx="16671">
                  <c:v>6.9885299999999997E-3</c:v>
                </c:pt>
                <c:pt idx="16672">
                  <c:v>1.53151E-2</c:v>
                </c:pt>
                <c:pt idx="16673">
                  <c:v>1.7808899999999999E-2</c:v>
                </c:pt>
                <c:pt idx="16674">
                  <c:v>2.8602599999999999E-2</c:v>
                </c:pt>
                <c:pt idx="16675">
                  <c:v>1.6620599999999999E-2</c:v>
                </c:pt>
                <c:pt idx="16676">
                  <c:v>1.7723099999999999E-2</c:v>
                </c:pt>
                <c:pt idx="16677">
                  <c:v>3.0303E-2</c:v>
                </c:pt>
                <c:pt idx="16678">
                  <c:v>1.5806199999999999E-2</c:v>
                </c:pt>
                <c:pt idx="16679">
                  <c:v>1.4711399999999999E-2</c:v>
                </c:pt>
                <c:pt idx="16680">
                  <c:v>1.0641100000000001E-2</c:v>
                </c:pt>
                <c:pt idx="16681">
                  <c:v>8.7890599999999996E-3</c:v>
                </c:pt>
                <c:pt idx="16682">
                  <c:v>1.02463E-2</c:v>
                </c:pt>
                <c:pt idx="16683">
                  <c:v>1.89438E-2</c:v>
                </c:pt>
                <c:pt idx="16684">
                  <c:v>1.6876200000000001E-2</c:v>
                </c:pt>
                <c:pt idx="16685">
                  <c:v>2.2896799999999998E-2</c:v>
                </c:pt>
                <c:pt idx="16686">
                  <c:v>1.06354E-2</c:v>
                </c:pt>
                <c:pt idx="16687">
                  <c:v>1.41373E-2</c:v>
                </c:pt>
                <c:pt idx="16688">
                  <c:v>2.1521599999999998E-2</c:v>
                </c:pt>
                <c:pt idx="16689">
                  <c:v>2.7543100000000001E-2</c:v>
                </c:pt>
                <c:pt idx="16690">
                  <c:v>1.4711399999999999E-2</c:v>
                </c:pt>
                <c:pt idx="16691">
                  <c:v>2.6723899999999998E-2</c:v>
                </c:pt>
                <c:pt idx="16692">
                  <c:v>1.9007699999999999E-2</c:v>
                </c:pt>
                <c:pt idx="16693">
                  <c:v>3.40624E-2</c:v>
                </c:pt>
                <c:pt idx="16694">
                  <c:v>3.1499899999999997E-2</c:v>
                </c:pt>
                <c:pt idx="16695">
                  <c:v>2.8124799999999998E-2</c:v>
                </c:pt>
                <c:pt idx="16696">
                  <c:v>2.6333800000000001E-2</c:v>
                </c:pt>
                <c:pt idx="16697">
                  <c:v>1.91565E-2</c:v>
                </c:pt>
                <c:pt idx="16698">
                  <c:v>2.3676900000000001E-2</c:v>
                </c:pt>
                <c:pt idx="16699">
                  <c:v>1.9250900000000001E-2</c:v>
                </c:pt>
                <c:pt idx="16700">
                  <c:v>2.8970699999999999E-2</c:v>
                </c:pt>
                <c:pt idx="16701">
                  <c:v>3.5967800000000001E-2</c:v>
                </c:pt>
                <c:pt idx="16702">
                  <c:v>2.5392499999999998E-2</c:v>
                </c:pt>
                <c:pt idx="16703">
                  <c:v>1.9197499999999999E-2</c:v>
                </c:pt>
                <c:pt idx="16704">
                  <c:v>2.5608100000000002E-2</c:v>
                </c:pt>
                <c:pt idx="16705">
                  <c:v>4.1485800000000003E-2</c:v>
                </c:pt>
                <c:pt idx="16706">
                  <c:v>2.7984599999999998E-2</c:v>
                </c:pt>
                <c:pt idx="16707">
                  <c:v>2.1012300000000001E-2</c:v>
                </c:pt>
                <c:pt idx="16708">
                  <c:v>2.44884E-2</c:v>
                </c:pt>
                <c:pt idx="16709">
                  <c:v>1.9795400000000001E-2</c:v>
                </c:pt>
                <c:pt idx="16710">
                  <c:v>1.7250100000000001E-2</c:v>
                </c:pt>
                <c:pt idx="16711">
                  <c:v>1.6376499999999999E-2</c:v>
                </c:pt>
                <c:pt idx="16712">
                  <c:v>1.29833E-2</c:v>
                </c:pt>
                <c:pt idx="16713">
                  <c:v>1.33972E-2</c:v>
                </c:pt>
                <c:pt idx="16714">
                  <c:v>1.9413E-2</c:v>
                </c:pt>
                <c:pt idx="16715">
                  <c:v>3.76034E-3</c:v>
                </c:pt>
                <c:pt idx="16716">
                  <c:v>1.92623E-2</c:v>
                </c:pt>
                <c:pt idx="16717">
                  <c:v>1.0354E-2</c:v>
                </c:pt>
                <c:pt idx="16718">
                  <c:v>1.4326999999999999E-2</c:v>
                </c:pt>
                <c:pt idx="16719">
                  <c:v>6.0930300000000001E-3</c:v>
                </c:pt>
                <c:pt idx="16720">
                  <c:v>1.9588499999999998E-3</c:v>
                </c:pt>
                <c:pt idx="16721">
                  <c:v>1.3167399999999999E-2</c:v>
                </c:pt>
                <c:pt idx="16722">
                  <c:v>1.1025399999999999E-2</c:v>
                </c:pt>
                <c:pt idx="16723">
                  <c:v>7.8573199999999992E-3</c:v>
                </c:pt>
                <c:pt idx="16724">
                  <c:v>5.8012000000000003E-3</c:v>
                </c:pt>
                <c:pt idx="16725">
                  <c:v>8.5001E-3</c:v>
                </c:pt>
                <c:pt idx="16726">
                  <c:v>9.9983199999999998E-3</c:v>
                </c:pt>
                <c:pt idx="16727">
                  <c:v>7.06005E-3</c:v>
                </c:pt>
                <c:pt idx="16728">
                  <c:v>7.4577300000000001E-3</c:v>
                </c:pt>
                <c:pt idx="16729">
                  <c:v>1.7754599999999999E-2</c:v>
                </c:pt>
                <c:pt idx="16730">
                  <c:v>1.4578799999999999E-2</c:v>
                </c:pt>
                <c:pt idx="16731">
                  <c:v>1.56221E-2</c:v>
                </c:pt>
                <c:pt idx="16732">
                  <c:v>1.6991599999999999E-2</c:v>
                </c:pt>
                <c:pt idx="16733">
                  <c:v>6.7787200000000002E-3</c:v>
                </c:pt>
                <c:pt idx="16734">
                  <c:v>2.5628999999999999E-2</c:v>
                </c:pt>
                <c:pt idx="16735" formatCode="0.00E+00">
                  <c:v>1.7185200000000001E-2</c:v>
                </c:pt>
                <c:pt idx="16736">
                  <c:v>1.6465199999999999E-2</c:v>
                </c:pt>
                <c:pt idx="16737">
                  <c:v>1.2248999999999999E-2</c:v>
                </c:pt>
                <c:pt idx="16738">
                  <c:v>5.1984800000000001E-3</c:v>
                </c:pt>
                <c:pt idx="16739">
                  <c:v>1.0647800000000001E-2</c:v>
                </c:pt>
                <c:pt idx="16740">
                  <c:v>1.6977300000000001E-2</c:v>
                </c:pt>
                <c:pt idx="16741">
                  <c:v>1.75114E-2</c:v>
                </c:pt>
                <c:pt idx="16742">
                  <c:v>2.3641600000000001E-3</c:v>
                </c:pt>
                <c:pt idx="16743">
                  <c:v>1.7383599999999999E-2</c:v>
                </c:pt>
                <c:pt idx="16744">
                  <c:v>1.07746E-2</c:v>
                </c:pt>
                <c:pt idx="16745">
                  <c:v>1.34888E-2</c:v>
                </c:pt>
                <c:pt idx="16746">
                  <c:v>1.2043E-2</c:v>
                </c:pt>
                <c:pt idx="16747">
                  <c:v>1.8369699999999999E-2</c:v>
                </c:pt>
                <c:pt idx="16748">
                  <c:v>4.6167400000000003E-3</c:v>
                </c:pt>
                <c:pt idx="16749">
                  <c:v>1.08967E-2</c:v>
                </c:pt>
                <c:pt idx="16750">
                  <c:v>8.6183500000000003E-3</c:v>
                </c:pt>
                <c:pt idx="16751">
                  <c:v>5.9471100000000002E-3</c:v>
                </c:pt>
                <c:pt idx="16752">
                  <c:v>1.10197E-2</c:v>
                </c:pt>
                <c:pt idx="16753">
                  <c:v>6.6842999999999998E-3</c:v>
                </c:pt>
                <c:pt idx="16754">
                  <c:v>1.20077E-2</c:v>
                </c:pt>
                <c:pt idx="16755">
                  <c:v>-4.7874499999999998E-4</c:v>
                </c:pt>
                <c:pt idx="16756">
                  <c:v>-4.5013399999999998E-4</c:v>
                </c:pt>
                <c:pt idx="16757">
                  <c:v>1.34611E-2</c:v>
                </c:pt>
                <c:pt idx="16758">
                  <c:v>1.24712E-2</c:v>
                </c:pt>
                <c:pt idx="16759">
                  <c:v>2.0511600000000001E-2</c:v>
                </c:pt>
                <c:pt idx="16760">
                  <c:v>1.7802200000000001E-2</c:v>
                </c:pt>
                <c:pt idx="16761">
                  <c:v>1.38578E-2</c:v>
                </c:pt>
                <c:pt idx="16762">
                  <c:v>1.34544E-2</c:v>
                </c:pt>
                <c:pt idx="16763">
                  <c:v>1.1598600000000001E-2</c:v>
                </c:pt>
                <c:pt idx="16764">
                  <c:v>1.4932600000000001E-2</c:v>
                </c:pt>
                <c:pt idx="16765">
                  <c:v>1.8794999999999999E-2</c:v>
                </c:pt>
                <c:pt idx="16766" formatCode="0.00E+00">
                  <c:v>1.6328800000000001E-2</c:v>
                </c:pt>
                <c:pt idx="16767">
                  <c:v>9.2964199999999997E-3</c:v>
                </c:pt>
                <c:pt idx="16768">
                  <c:v>1.8338199999999999E-2</c:v>
                </c:pt>
                <c:pt idx="16769">
                  <c:v>1.43614E-2</c:v>
                </c:pt>
                <c:pt idx="16770">
                  <c:v>2.0958899999999999E-2</c:v>
                </c:pt>
                <c:pt idx="16771">
                  <c:v>1.7579999999999998E-2</c:v>
                </c:pt>
                <c:pt idx="16772">
                  <c:v>1.8024399999999999E-2</c:v>
                </c:pt>
                <c:pt idx="16773">
                  <c:v>1.8068299999999999E-2</c:v>
                </c:pt>
                <c:pt idx="16774">
                  <c:v>1.5646E-2</c:v>
                </c:pt>
                <c:pt idx="16775">
                  <c:v>1.05839E-2</c:v>
                </c:pt>
                <c:pt idx="16776">
                  <c:v>6.2828099999999998E-3</c:v>
                </c:pt>
                <c:pt idx="16777">
                  <c:v>1.0165199999999999E-2</c:v>
                </c:pt>
                <c:pt idx="16778">
                  <c:v>2.0882600000000001E-2</c:v>
                </c:pt>
                <c:pt idx="16779">
                  <c:v>2.35128E-2</c:v>
                </c:pt>
                <c:pt idx="16780">
                  <c:v>1.3654700000000001E-2</c:v>
                </c:pt>
                <c:pt idx="16781">
                  <c:v>9.0999600000000007E-3</c:v>
                </c:pt>
                <c:pt idx="16782">
                  <c:v>1.3413400000000001E-2</c:v>
                </c:pt>
                <c:pt idx="16783">
                  <c:v>6.1340300000000004E-3</c:v>
                </c:pt>
                <c:pt idx="16784">
                  <c:v>1.4744800000000001E-2</c:v>
                </c:pt>
                <c:pt idx="16785">
                  <c:v>1.7415E-2</c:v>
                </c:pt>
                <c:pt idx="16786">
                  <c:v>1.46599E-2</c:v>
                </c:pt>
                <c:pt idx="16787">
                  <c:v>1.5749900000000001E-2</c:v>
                </c:pt>
                <c:pt idx="16788">
                  <c:v>9.1218900000000006E-3</c:v>
                </c:pt>
                <c:pt idx="16789">
                  <c:v>2.5732000000000001E-2</c:v>
                </c:pt>
                <c:pt idx="16790">
                  <c:v>1.71165E-2</c:v>
                </c:pt>
                <c:pt idx="16791">
                  <c:v>9.8753000000000001E-3</c:v>
                </c:pt>
                <c:pt idx="16792">
                  <c:v>2.02799E-2</c:v>
                </c:pt>
                <c:pt idx="16793">
                  <c:v>1.06792E-2</c:v>
                </c:pt>
                <c:pt idx="16794">
                  <c:v>1.7973900000000001E-2</c:v>
                </c:pt>
                <c:pt idx="16795">
                  <c:v>1.22948E-2</c:v>
                </c:pt>
                <c:pt idx="16796">
                  <c:v>1.98517E-2</c:v>
                </c:pt>
                <c:pt idx="16797">
                  <c:v>2.27814E-2</c:v>
                </c:pt>
                <c:pt idx="16798">
                  <c:v>2.0672800000000002E-2</c:v>
                </c:pt>
                <c:pt idx="16799" formatCode="0.00E+00">
                  <c:v>1.59264E-2</c:v>
                </c:pt>
                <c:pt idx="16800">
                  <c:v>2.8792399999999999E-2</c:v>
                </c:pt>
                <c:pt idx="16801">
                  <c:v>5.8460200000000004E-3</c:v>
                </c:pt>
                <c:pt idx="16802">
                  <c:v>2.9993099999999998E-3</c:v>
                </c:pt>
                <c:pt idx="16803">
                  <c:v>1.39933E-2</c:v>
                </c:pt>
                <c:pt idx="16804">
                  <c:v>1.6402199999999999E-2</c:v>
                </c:pt>
                <c:pt idx="16805">
                  <c:v>1.8380199999999999E-2</c:v>
                </c:pt>
                <c:pt idx="16806">
                  <c:v>2.8591200000000002E-3</c:v>
                </c:pt>
                <c:pt idx="16807">
                  <c:v>1.43766E-2</c:v>
                </c:pt>
                <c:pt idx="16808">
                  <c:v>9.1199899999999997E-3</c:v>
                </c:pt>
                <c:pt idx="16809">
                  <c:v>6.1101899999999997E-3</c:v>
                </c:pt>
                <c:pt idx="16810">
                  <c:v>7.8611400000000008E-3</c:v>
                </c:pt>
                <c:pt idx="16811">
                  <c:v>1.3427700000000001E-3</c:v>
                </c:pt>
                <c:pt idx="16812">
                  <c:v>9.6492799999999997E-3</c:v>
                </c:pt>
                <c:pt idx="16813">
                  <c:v>4.1074800000000002E-3</c:v>
                </c:pt>
                <c:pt idx="16814">
                  <c:v>2.2487599999999998E-3</c:v>
                </c:pt>
                <c:pt idx="16815">
                  <c:v>5.0048799999999997E-3</c:v>
                </c:pt>
                <c:pt idx="16816">
                  <c:v>4.9533800000000003E-3</c:v>
                </c:pt>
                <c:pt idx="16817">
                  <c:v>1.0178599999999999E-2</c:v>
                </c:pt>
                <c:pt idx="16818">
                  <c:v>4.6920799999999998E-4</c:v>
                </c:pt>
                <c:pt idx="16819">
                  <c:v>6.8712199999999999E-3</c:v>
                </c:pt>
                <c:pt idx="16820">
                  <c:v>5.1689100000000001E-4</c:v>
                </c:pt>
                <c:pt idx="16821">
                  <c:v>9.3994100000000004E-3</c:v>
                </c:pt>
                <c:pt idx="16822">
                  <c:v>-2.14481E-3</c:v>
                </c:pt>
                <c:pt idx="16823">
                  <c:v>7.4996899999999998E-3</c:v>
                </c:pt>
                <c:pt idx="16824">
                  <c:v>1.2807799999999999E-2</c:v>
                </c:pt>
                <c:pt idx="16825">
                  <c:v>4.85134E-3</c:v>
                </c:pt>
                <c:pt idx="16826">
                  <c:v>6.8597800000000002E-3</c:v>
                </c:pt>
                <c:pt idx="16827">
                  <c:v>4.70924E-3</c:v>
                </c:pt>
                <c:pt idx="16828">
                  <c:v>1.2174600000000001E-2</c:v>
                </c:pt>
                <c:pt idx="16829">
                  <c:v>5.3014799999999999E-3</c:v>
                </c:pt>
                <c:pt idx="16830">
                  <c:v>7.71713E-3</c:v>
                </c:pt>
                <c:pt idx="16831">
                  <c:v>1.9785899999999999E-2</c:v>
                </c:pt>
                <c:pt idx="16832">
                  <c:v>1.33133E-2</c:v>
                </c:pt>
                <c:pt idx="16833">
                  <c:v>1.7185200000000001E-2</c:v>
                </c:pt>
                <c:pt idx="16834">
                  <c:v>1.3875E-2</c:v>
                </c:pt>
                <c:pt idx="16835">
                  <c:v>1.6648300000000001E-2</c:v>
                </c:pt>
                <c:pt idx="16836">
                  <c:v>2.4162300000000001E-2</c:v>
                </c:pt>
                <c:pt idx="16837">
                  <c:v>1.76048E-2</c:v>
                </c:pt>
                <c:pt idx="16838">
                  <c:v>1.1205700000000001E-2</c:v>
                </c:pt>
                <c:pt idx="16839">
                  <c:v>1.22795E-2</c:v>
                </c:pt>
                <c:pt idx="16840">
                  <c:v>1.23024E-2</c:v>
                </c:pt>
                <c:pt idx="16841">
                  <c:v>7.4386599999999997E-3</c:v>
                </c:pt>
                <c:pt idx="16842" formatCode="0.00E+00">
                  <c:v>1.1439299999999999E-2</c:v>
                </c:pt>
                <c:pt idx="16843">
                  <c:v>6.8664599999999996E-3</c:v>
                </c:pt>
                <c:pt idx="16844">
                  <c:v>1.40228E-2</c:v>
                </c:pt>
                <c:pt idx="16845">
                  <c:v>9.0255700000000001E-3</c:v>
                </c:pt>
                <c:pt idx="16846">
                  <c:v>9.7627600000000005E-3</c:v>
                </c:pt>
                <c:pt idx="16847">
                  <c:v>-3.4599299999999999E-3</c:v>
                </c:pt>
                <c:pt idx="16848">
                  <c:v>2.1858200000000002E-3</c:v>
                </c:pt>
                <c:pt idx="16849">
                  <c:v>7.3213599999999998E-3</c:v>
                </c:pt>
                <c:pt idx="16850">
                  <c:v>9.5033600000000006E-3</c:v>
                </c:pt>
                <c:pt idx="16851">
                  <c:v>6.7825300000000002E-3</c:v>
                </c:pt>
                <c:pt idx="16852">
                  <c:v>5.5475200000000002E-3</c:v>
                </c:pt>
                <c:pt idx="16853">
                  <c:v>1.40886E-2</c:v>
                </c:pt>
                <c:pt idx="16854">
                  <c:v>3.68023E-3</c:v>
                </c:pt>
                <c:pt idx="16855">
                  <c:v>1.29795E-2</c:v>
                </c:pt>
                <c:pt idx="16856">
                  <c:v>1.4472E-2</c:v>
                </c:pt>
                <c:pt idx="16857">
                  <c:v>2.44341E-2</c:v>
                </c:pt>
                <c:pt idx="16858">
                  <c:v>2.69251E-2</c:v>
                </c:pt>
                <c:pt idx="16859">
                  <c:v>1.26696E-2</c:v>
                </c:pt>
                <c:pt idx="16860">
                  <c:v>1.11599E-2</c:v>
                </c:pt>
                <c:pt idx="16861">
                  <c:v>1.2826000000000001E-2</c:v>
                </c:pt>
                <c:pt idx="16862">
                  <c:v>2.2559200000000001E-2</c:v>
                </c:pt>
                <c:pt idx="16863">
                  <c:v>2.91147E-2</c:v>
                </c:pt>
                <c:pt idx="16864">
                  <c:v>1.4208800000000001E-2</c:v>
                </c:pt>
                <c:pt idx="16865">
                  <c:v>2.9439900000000001E-3</c:v>
                </c:pt>
                <c:pt idx="16866">
                  <c:v>1.4363300000000001E-2</c:v>
                </c:pt>
                <c:pt idx="16867">
                  <c:v>2.1038100000000001E-2</c:v>
                </c:pt>
                <c:pt idx="16868">
                  <c:v>9.7951900000000005E-3</c:v>
                </c:pt>
                <c:pt idx="16869">
                  <c:v>5.1832199999999997E-3</c:v>
                </c:pt>
                <c:pt idx="16870">
                  <c:v>9.6731200000000003E-3</c:v>
                </c:pt>
                <c:pt idx="16871">
                  <c:v>7.4768100000000004E-4</c:v>
                </c:pt>
                <c:pt idx="16872">
                  <c:v>-6.3838999999999996E-3</c:v>
                </c:pt>
                <c:pt idx="16873">
                  <c:v>-5.4550199999999997E-3</c:v>
                </c:pt>
                <c:pt idx="16874">
                  <c:v>9.6645399999999992E-3</c:v>
                </c:pt>
                <c:pt idx="16875">
                  <c:v>8.3827999999999993E-3</c:v>
                </c:pt>
                <c:pt idx="16876">
                  <c:v>-1.4190699999999999E-3</c:v>
                </c:pt>
                <c:pt idx="16877">
                  <c:v>-1.8940000000000001E-3</c:v>
                </c:pt>
                <c:pt idx="16878">
                  <c:v>-4.1532499999999998E-3</c:v>
                </c:pt>
                <c:pt idx="16879">
                  <c:v>7.8964199999999995E-3</c:v>
                </c:pt>
                <c:pt idx="16880">
                  <c:v>2.5844600000000001E-4</c:v>
                </c:pt>
                <c:pt idx="16881">
                  <c:v>-9.9182099999999994E-4</c:v>
                </c:pt>
                <c:pt idx="16882">
                  <c:v>-4.51469E-3</c:v>
                </c:pt>
                <c:pt idx="16883">
                  <c:v>7.5750399999999999E-3</c:v>
                </c:pt>
                <c:pt idx="16884">
                  <c:v>6.9398899999999998E-3</c:v>
                </c:pt>
                <c:pt idx="16885">
                  <c:v>-7.3242200000000004E-4</c:v>
                </c:pt>
                <c:pt idx="16886">
                  <c:v>-4.1246399999999997E-3</c:v>
                </c:pt>
                <c:pt idx="16887" formatCode="0.00E+00">
                  <c:v>-9.7274800000000006E-5</c:v>
                </c:pt>
                <c:pt idx="16888">
                  <c:v>8.4304800000000006E-3</c:v>
                </c:pt>
                <c:pt idx="16889">
                  <c:v>5.9223200000000004E-4</c:v>
                </c:pt>
                <c:pt idx="16890">
                  <c:v>4.2820000000000002E-3</c:v>
                </c:pt>
                <c:pt idx="16891">
                  <c:v>1.78928E-2</c:v>
                </c:pt>
                <c:pt idx="16892">
                  <c:v>1.6243E-2</c:v>
                </c:pt>
                <c:pt idx="16893">
                  <c:v>1.15023E-2</c:v>
                </c:pt>
                <c:pt idx="16894">
                  <c:v>3.45898E-3</c:v>
                </c:pt>
                <c:pt idx="16895">
                  <c:v>5.6743599999999998E-3</c:v>
                </c:pt>
                <c:pt idx="16896">
                  <c:v>3.3245100000000001E-3</c:v>
                </c:pt>
                <c:pt idx="16897">
                  <c:v>3.4284599999999999E-3</c:v>
                </c:pt>
                <c:pt idx="16898">
                  <c:v>4.6796800000000003E-3</c:v>
                </c:pt>
                <c:pt idx="16899">
                  <c:v>7.7485999999999996E-3</c:v>
                </c:pt>
                <c:pt idx="16900">
                  <c:v>-1.3332400000000001E-3</c:v>
                </c:pt>
                <c:pt idx="16901">
                  <c:v>1.00803E-3</c:v>
                </c:pt>
                <c:pt idx="16902">
                  <c:v>-7.5149500000000003E-4</c:v>
                </c:pt>
                <c:pt idx="16903">
                  <c:v>-3.9129300000000002E-3</c:v>
                </c:pt>
                <c:pt idx="16904">
                  <c:v>2.9220600000000002E-3</c:v>
                </c:pt>
                <c:pt idx="16905">
                  <c:v>-3.9987599999999996E-3</c:v>
                </c:pt>
                <c:pt idx="16906">
                  <c:v>-8.7280299999999995E-3</c:v>
                </c:pt>
                <c:pt idx="16907">
                  <c:v>2.2535300000000001E-3</c:v>
                </c:pt>
                <c:pt idx="16908">
                  <c:v>-7.5683599999999997E-3</c:v>
                </c:pt>
                <c:pt idx="16909">
                  <c:v>-6.4811699999999996E-3</c:v>
                </c:pt>
                <c:pt idx="16910" formatCode="0.00E+00">
                  <c:v>-4.1007999999999998E-5</c:v>
                </c:pt>
                <c:pt idx="16911">
                  <c:v>-1.2740100000000001E-2</c:v>
                </c:pt>
                <c:pt idx="16912">
                  <c:v>-9.0637200000000008E-3</c:v>
                </c:pt>
                <c:pt idx="16913">
                  <c:v>-1.32599E-2</c:v>
                </c:pt>
                <c:pt idx="16914">
                  <c:v>-1.2220399999999999E-2</c:v>
                </c:pt>
                <c:pt idx="16915">
                  <c:v>-1.6476600000000001E-2</c:v>
                </c:pt>
                <c:pt idx="16916">
                  <c:v>-8.9979199999999995E-3</c:v>
                </c:pt>
                <c:pt idx="16917">
                  <c:v>-7.9412500000000004E-3</c:v>
                </c:pt>
                <c:pt idx="16918">
                  <c:v>-5.4149599999999999E-3</c:v>
                </c:pt>
                <c:pt idx="16919">
                  <c:v>-4.1589699999999997E-3</c:v>
                </c:pt>
                <c:pt idx="16920">
                  <c:v>-1.29318E-2</c:v>
                </c:pt>
                <c:pt idx="16921">
                  <c:v>-3.9939900000000002E-3</c:v>
                </c:pt>
                <c:pt idx="16922">
                  <c:v>-1.1199000000000001E-2</c:v>
                </c:pt>
                <c:pt idx="16923">
                  <c:v>-7.1582800000000004E-3</c:v>
                </c:pt>
                <c:pt idx="16924">
                  <c:v>-1.1173199999999999E-2</c:v>
                </c:pt>
                <c:pt idx="16925">
                  <c:v>-1.4678E-2</c:v>
                </c:pt>
                <c:pt idx="16926">
                  <c:v>-1.3023399999999999E-2</c:v>
                </c:pt>
                <c:pt idx="16927">
                  <c:v>-2.0647E-3</c:v>
                </c:pt>
                <c:pt idx="16928">
                  <c:v>3.0870400000000001E-3</c:v>
                </c:pt>
                <c:pt idx="16929">
                  <c:v>9.0694400000000002E-4</c:v>
                </c:pt>
                <c:pt idx="16930">
                  <c:v>-4.4774999999999997E-3</c:v>
                </c:pt>
                <c:pt idx="16931">
                  <c:v>-4.0721900000000001E-4</c:v>
                </c:pt>
                <c:pt idx="16932">
                  <c:v>-3.6745100000000002E-3</c:v>
                </c:pt>
                <c:pt idx="16933">
                  <c:v>-1.2588500000000001E-4</c:v>
                </c:pt>
                <c:pt idx="16934">
                  <c:v>4.2858100000000001E-3</c:v>
                </c:pt>
                <c:pt idx="16935">
                  <c:v>3.9424899999999999E-3</c:v>
                </c:pt>
                <c:pt idx="16936">
                  <c:v>-1.5414199999999999E-2</c:v>
                </c:pt>
                <c:pt idx="16937">
                  <c:v>-3.1309100000000002E-3</c:v>
                </c:pt>
                <c:pt idx="16938">
                  <c:v>-5.0354000000000002E-4</c:v>
                </c:pt>
                <c:pt idx="16939">
                  <c:v>-4.2314500000000003E-3</c:v>
                </c:pt>
                <c:pt idx="16940">
                  <c:v>3.2615700000000001E-3</c:v>
                </c:pt>
                <c:pt idx="16941">
                  <c:v>-3.0059800000000001E-3</c:v>
                </c:pt>
                <c:pt idx="16942">
                  <c:v>-7.9278899999999999E-3</c:v>
                </c:pt>
                <c:pt idx="16943">
                  <c:v>-9.4051399999999993E-3</c:v>
                </c:pt>
                <c:pt idx="16944">
                  <c:v>-1.2199399999999999E-2</c:v>
                </c:pt>
                <c:pt idx="16945">
                  <c:v>-2.0275100000000002E-3</c:v>
                </c:pt>
                <c:pt idx="16946">
                  <c:v>-4.8885300000000003E-3</c:v>
                </c:pt>
                <c:pt idx="16947">
                  <c:v>-2.4147000000000001E-3</c:v>
                </c:pt>
                <c:pt idx="16948">
                  <c:v>1.72138E-3</c:v>
                </c:pt>
                <c:pt idx="16949">
                  <c:v>-5.5093800000000004E-3</c:v>
                </c:pt>
                <c:pt idx="16950">
                  <c:v>-6.5450700000000001E-3</c:v>
                </c:pt>
                <c:pt idx="16951">
                  <c:v>-3.4818599999999998E-3</c:v>
                </c:pt>
                <c:pt idx="16952">
                  <c:v>-1.0014500000000001E-2</c:v>
                </c:pt>
                <c:pt idx="16953">
                  <c:v>-1.23835E-2</c:v>
                </c:pt>
                <c:pt idx="16954">
                  <c:v>-3.0403100000000001E-3</c:v>
                </c:pt>
                <c:pt idx="16955">
                  <c:v>-1.32027E-2</c:v>
                </c:pt>
                <c:pt idx="16956">
                  <c:v>-1.2534099999999999E-2</c:v>
                </c:pt>
                <c:pt idx="16957">
                  <c:v>4.0044800000000004E-3</c:v>
                </c:pt>
                <c:pt idx="16958">
                  <c:v>-1.2617100000000001E-3</c:v>
                </c:pt>
                <c:pt idx="16959">
                  <c:v>-6.7291299999999998E-3</c:v>
                </c:pt>
                <c:pt idx="16960">
                  <c:v>-5.9604599999999999E-3</c:v>
                </c:pt>
                <c:pt idx="16961">
                  <c:v>-2.6617099999999999E-3</c:v>
                </c:pt>
                <c:pt idx="16962">
                  <c:v>-4.0740999999999998E-3</c:v>
                </c:pt>
                <c:pt idx="16963">
                  <c:v>-1.02386E-2</c:v>
                </c:pt>
                <c:pt idx="16964">
                  <c:v>-1.0057399999999999E-2</c:v>
                </c:pt>
                <c:pt idx="16965">
                  <c:v>-1.1816999999999999E-2</c:v>
                </c:pt>
                <c:pt idx="16966">
                  <c:v>-3.6954900000000001E-3</c:v>
                </c:pt>
                <c:pt idx="16967">
                  <c:v>4.19617E-4</c:v>
                </c:pt>
                <c:pt idx="16968">
                  <c:v>2.6464499999999998E-3</c:v>
                </c:pt>
                <c:pt idx="16969">
                  <c:v>-6.6385300000000001E-3</c:v>
                </c:pt>
                <c:pt idx="16970">
                  <c:v>-3.1127899999999998E-3</c:v>
                </c:pt>
                <c:pt idx="16971">
                  <c:v>-6.5212200000000003E-3</c:v>
                </c:pt>
                <c:pt idx="16972">
                  <c:v>3.7336299999999999E-3</c:v>
                </c:pt>
                <c:pt idx="16973">
                  <c:v>-1.16539E-2</c:v>
                </c:pt>
                <c:pt idx="16974">
                  <c:v>-1.4687499999999999E-2</c:v>
                </c:pt>
                <c:pt idx="16975">
                  <c:v>-5.5942500000000003E-3</c:v>
                </c:pt>
                <c:pt idx="16976">
                  <c:v>2.3889499999999999E-3</c:v>
                </c:pt>
                <c:pt idx="16977">
                  <c:v>1.85108E-3</c:v>
                </c:pt>
                <c:pt idx="16978">
                  <c:v>-9.5253000000000004E-3</c:v>
                </c:pt>
                <c:pt idx="16979">
                  <c:v>-1.68896E-3</c:v>
                </c:pt>
                <c:pt idx="16980">
                  <c:v>-1.7678300000000001E-2</c:v>
                </c:pt>
                <c:pt idx="16981">
                  <c:v>-1.7059299999999999E-2</c:v>
                </c:pt>
                <c:pt idx="16982">
                  <c:v>-8.2578700000000005E-3</c:v>
                </c:pt>
                <c:pt idx="16983">
                  <c:v>-1.55268E-2</c:v>
                </c:pt>
                <c:pt idx="16984">
                  <c:v>-1.58978E-2</c:v>
                </c:pt>
                <c:pt idx="16985">
                  <c:v>-2.7647000000000001E-2</c:v>
                </c:pt>
                <c:pt idx="16986">
                  <c:v>-1.9533200000000001E-2</c:v>
                </c:pt>
                <c:pt idx="16987">
                  <c:v>-1.15967E-3</c:v>
                </c:pt>
                <c:pt idx="16988">
                  <c:v>-5.5427599999999999E-3</c:v>
                </c:pt>
                <c:pt idx="16989">
                  <c:v>-2.5395399999999999E-2</c:v>
                </c:pt>
                <c:pt idx="16990">
                  <c:v>-2.2520999999999999E-2</c:v>
                </c:pt>
                <c:pt idx="16991">
                  <c:v>-1.9585600000000002E-2</c:v>
                </c:pt>
                <c:pt idx="16992">
                  <c:v>-1.8631000000000002E-2</c:v>
                </c:pt>
                <c:pt idx="16993">
                  <c:v>-8.7652200000000006E-3</c:v>
                </c:pt>
                <c:pt idx="16994">
                  <c:v>-8.7919199999999999E-3</c:v>
                </c:pt>
                <c:pt idx="16995">
                  <c:v>-1.85699E-2</c:v>
                </c:pt>
                <c:pt idx="16996">
                  <c:v>-2.24047E-2</c:v>
                </c:pt>
                <c:pt idx="16997">
                  <c:v>-3.3473000000000003E-2</c:v>
                </c:pt>
                <c:pt idx="16998">
                  <c:v>-2.07052E-2</c:v>
                </c:pt>
                <c:pt idx="16999">
                  <c:v>-1.721E-2</c:v>
                </c:pt>
                <c:pt idx="17000">
                  <c:v>-1.6468E-2</c:v>
                </c:pt>
                <c:pt idx="17001">
                  <c:v>-1.5248299999999999E-2</c:v>
                </c:pt>
                <c:pt idx="17002">
                  <c:v>-2.38132E-2</c:v>
                </c:pt>
                <c:pt idx="17003">
                  <c:v>-1.91612E-2</c:v>
                </c:pt>
                <c:pt idx="17004">
                  <c:v>-1.6974400000000001E-2</c:v>
                </c:pt>
                <c:pt idx="17005">
                  <c:v>-2.6938400000000001E-2</c:v>
                </c:pt>
                <c:pt idx="17006">
                  <c:v>-2.00644E-2</c:v>
                </c:pt>
                <c:pt idx="17007">
                  <c:v>-1.1777899999999999E-2</c:v>
                </c:pt>
                <c:pt idx="17008">
                  <c:v>-2.0491599999999999E-2</c:v>
                </c:pt>
                <c:pt idx="17009">
                  <c:v>-2.34375E-2</c:v>
                </c:pt>
                <c:pt idx="17010">
                  <c:v>-2.7392400000000001E-2</c:v>
                </c:pt>
                <c:pt idx="17011">
                  <c:v>-1.6184799999999999E-2</c:v>
                </c:pt>
                <c:pt idx="17012">
                  <c:v>-1.41935E-2</c:v>
                </c:pt>
                <c:pt idx="17013">
                  <c:v>-1.7494200000000001E-2</c:v>
                </c:pt>
                <c:pt idx="17014">
                  <c:v>-8.0165900000000005E-3</c:v>
                </c:pt>
                <c:pt idx="17015">
                  <c:v>-2.0648E-2</c:v>
                </c:pt>
                <c:pt idx="17016">
                  <c:v>-1.8254300000000001E-2</c:v>
                </c:pt>
                <c:pt idx="17017">
                  <c:v>-1.7801299999999999E-2</c:v>
                </c:pt>
                <c:pt idx="17018">
                  <c:v>-1.0288200000000001E-2</c:v>
                </c:pt>
                <c:pt idx="17019">
                  <c:v>-1.48554E-2</c:v>
                </c:pt>
                <c:pt idx="17020">
                  <c:v>-1.8384899999999999E-2</c:v>
                </c:pt>
                <c:pt idx="17021">
                  <c:v>-1.9317600000000001E-2</c:v>
                </c:pt>
                <c:pt idx="17022">
                  <c:v>-1.32456E-2</c:v>
                </c:pt>
                <c:pt idx="17023">
                  <c:v>-1.8433600000000001E-2</c:v>
                </c:pt>
                <c:pt idx="17024">
                  <c:v>-1.8247599999999999E-2</c:v>
                </c:pt>
                <c:pt idx="17025">
                  <c:v>-1.9695299999999999E-2</c:v>
                </c:pt>
                <c:pt idx="17026">
                  <c:v>-2.51942E-2</c:v>
                </c:pt>
                <c:pt idx="17027">
                  <c:v>-2.3762700000000001E-2</c:v>
                </c:pt>
                <c:pt idx="17028">
                  <c:v>-1.65796E-2</c:v>
                </c:pt>
                <c:pt idx="17029">
                  <c:v>-1.51472E-2</c:v>
                </c:pt>
                <c:pt idx="17030">
                  <c:v>-2.2192E-2</c:v>
                </c:pt>
                <c:pt idx="17031">
                  <c:v>-1.8911399999999998E-2</c:v>
                </c:pt>
                <c:pt idx="17032">
                  <c:v>-2.0607E-2</c:v>
                </c:pt>
                <c:pt idx="17033">
                  <c:v>-8.4247599999999999E-3</c:v>
                </c:pt>
                <c:pt idx="17034">
                  <c:v>-1.36347E-2</c:v>
                </c:pt>
                <c:pt idx="17035">
                  <c:v>-1.26123E-2</c:v>
                </c:pt>
                <c:pt idx="17036">
                  <c:v>-1.3873099999999999E-2</c:v>
                </c:pt>
                <c:pt idx="17037">
                  <c:v>-1.0662100000000001E-2</c:v>
                </c:pt>
                <c:pt idx="17038">
                  <c:v>-5.7430299999999997E-3</c:v>
                </c:pt>
                <c:pt idx="17039">
                  <c:v>-9.5825200000000006E-3</c:v>
                </c:pt>
                <c:pt idx="17040">
                  <c:v>4.6920799999999998E-4</c:v>
                </c:pt>
                <c:pt idx="17041">
                  <c:v>-1.91717E-2</c:v>
                </c:pt>
                <c:pt idx="17042">
                  <c:v>-7.4186299999999998E-3</c:v>
                </c:pt>
                <c:pt idx="17043">
                  <c:v>-1.1076000000000001E-2</c:v>
                </c:pt>
                <c:pt idx="17044">
                  <c:v>-9.1047300000000001E-3</c:v>
                </c:pt>
                <c:pt idx="17045">
                  <c:v>-1.56307E-3</c:v>
                </c:pt>
                <c:pt idx="17046">
                  <c:v>-1.11313E-2</c:v>
                </c:pt>
                <c:pt idx="17047">
                  <c:v>-5.28526E-3</c:v>
                </c:pt>
                <c:pt idx="17048">
                  <c:v>-3.9234200000000004E-3</c:v>
                </c:pt>
                <c:pt idx="17049">
                  <c:v>-1.0595299999999999E-3</c:v>
                </c:pt>
                <c:pt idx="17050">
                  <c:v>-4.4908500000000002E-3</c:v>
                </c:pt>
                <c:pt idx="17051">
                  <c:v>-8.8405600000000003E-4</c:v>
                </c:pt>
                <c:pt idx="17052">
                  <c:v>-1.64032E-3</c:v>
                </c:pt>
                <c:pt idx="17053">
                  <c:v>8.4400199999999995E-4</c:v>
                </c:pt>
                <c:pt idx="17054">
                  <c:v>5.0287200000000004E-3</c:v>
                </c:pt>
                <c:pt idx="17055">
                  <c:v>5.5503799999999999E-4</c:v>
                </c:pt>
                <c:pt idx="17056">
                  <c:v>8.02135E-3</c:v>
                </c:pt>
                <c:pt idx="17057">
                  <c:v>4.3773700000000002E-3</c:v>
                </c:pt>
                <c:pt idx="17058">
                  <c:v>2.0523099999999999E-3</c:v>
                </c:pt>
                <c:pt idx="17059">
                  <c:v>3.0898999999999998E-4</c:v>
                </c:pt>
                <c:pt idx="17060">
                  <c:v>1.12915E-3</c:v>
                </c:pt>
                <c:pt idx="17061">
                  <c:v>-4.5022999999999999E-3</c:v>
                </c:pt>
                <c:pt idx="17062">
                  <c:v>-1.08719E-4</c:v>
                </c:pt>
                <c:pt idx="17063" formatCode="0.00E+00">
                  <c:v>1.6212500000000001E-5</c:v>
                </c:pt>
                <c:pt idx="17064">
                  <c:v>-4.14848E-4</c:v>
                </c:pt>
                <c:pt idx="17065">
                  <c:v>-1.0931E-2</c:v>
                </c:pt>
                <c:pt idx="17066">
                  <c:v>-9.6864700000000008E-3</c:v>
                </c:pt>
                <c:pt idx="17067">
                  <c:v>3.3807799999999999E-3</c:v>
                </c:pt>
                <c:pt idx="17068">
                  <c:v>-1.41716E-3</c:v>
                </c:pt>
                <c:pt idx="17069" formatCode="0.00E+00">
                  <c:v>6.7710899999999996E-5</c:v>
                </c:pt>
                <c:pt idx="17070">
                  <c:v>-5.9976600000000001E-3</c:v>
                </c:pt>
                <c:pt idx="17071">
                  <c:v>-5.0067899999999997E-3</c:v>
                </c:pt>
                <c:pt idx="17072">
                  <c:v>-1.3980900000000001E-3</c:v>
                </c:pt>
                <c:pt idx="17073">
                  <c:v>5.5599200000000005E-4</c:v>
                </c:pt>
                <c:pt idx="17074">
                  <c:v>3.12328E-3</c:v>
                </c:pt>
                <c:pt idx="17075">
                  <c:v>-3.0708299999999999E-4</c:v>
                </c:pt>
                <c:pt idx="17076">
                  <c:v>-1.06602E-2</c:v>
                </c:pt>
                <c:pt idx="17077">
                  <c:v>-6.1225899999999998E-3</c:v>
                </c:pt>
                <c:pt idx="17078">
                  <c:v>-1.1612900000000001E-2</c:v>
                </c:pt>
                <c:pt idx="17079">
                  <c:v>-1.24817E-2</c:v>
                </c:pt>
                <c:pt idx="17080">
                  <c:v>-4.6443899999999998E-4</c:v>
                </c:pt>
                <c:pt idx="17081">
                  <c:v>-1.2602800000000001E-2</c:v>
                </c:pt>
                <c:pt idx="17082">
                  <c:v>-1.4711399999999999E-2</c:v>
                </c:pt>
                <c:pt idx="17083">
                  <c:v>-8.8357899999999996E-3</c:v>
                </c:pt>
                <c:pt idx="17084">
                  <c:v>-3.26633E-3</c:v>
                </c:pt>
                <c:pt idx="17085">
                  <c:v>-4.06837E-3</c:v>
                </c:pt>
                <c:pt idx="17086">
                  <c:v>-1.3229400000000001E-2</c:v>
                </c:pt>
                <c:pt idx="17087">
                  <c:v>-1.03474E-2</c:v>
                </c:pt>
                <c:pt idx="17088">
                  <c:v>-5.0039300000000002E-3</c:v>
                </c:pt>
                <c:pt idx="17089">
                  <c:v>-6.8960200000000001E-3</c:v>
                </c:pt>
                <c:pt idx="17090">
                  <c:v>-2.0933199999999999E-2</c:v>
                </c:pt>
                <c:pt idx="17091">
                  <c:v>-8.4333399999999992E-3</c:v>
                </c:pt>
                <c:pt idx="17092">
                  <c:v>3.2281900000000001E-3</c:v>
                </c:pt>
                <c:pt idx="17093">
                  <c:v>-1.5874900000000001E-2</c:v>
                </c:pt>
                <c:pt idx="17094">
                  <c:v>-1.6370800000000001E-2</c:v>
                </c:pt>
                <c:pt idx="17095">
                  <c:v>-6.8225899999999999E-3</c:v>
                </c:pt>
                <c:pt idx="17096">
                  <c:v>-8.4428799999999998E-3</c:v>
                </c:pt>
                <c:pt idx="17097">
                  <c:v>-1.5598300000000001E-2</c:v>
                </c:pt>
                <c:pt idx="17098">
                  <c:v>-1.8464100000000001E-2</c:v>
                </c:pt>
                <c:pt idx="17099">
                  <c:v>-6.6080100000000001E-3</c:v>
                </c:pt>
                <c:pt idx="17100">
                  <c:v>-6.8769499999999997E-3</c:v>
                </c:pt>
                <c:pt idx="17101">
                  <c:v>-8.7776199999999999E-3</c:v>
                </c:pt>
                <c:pt idx="17102">
                  <c:v>-1.8374399999999999E-2</c:v>
                </c:pt>
                <c:pt idx="17103">
                  <c:v>-9.4776200000000008E-3</c:v>
                </c:pt>
                <c:pt idx="17104">
                  <c:v>-1.5357000000000001E-2</c:v>
                </c:pt>
                <c:pt idx="17105">
                  <c:v>-2.62785E-2</c:v>
                </c:pt>
                <c:pt idx="17106">
                  <c:v>-1.25179E-2</c:v>
                </c:pt>
                <c:pt idx="17107">
                  <c:v>-1.72806E-2</c:v>
                </c:pt>
                <c:pt idx="17108">
                  <c:v>-1.26772E-2</c:v>
                </c:pt>
                <c:pt idx="17109">
                  <c:v>-2.09389E-2</c:v>
                </c:pt>
                <c:pt idx="17110">
                  <c:v>-1.9953700000000001E-2</c:v>
                </c:pt>
                <c:pt idx="17111">
                  <c:v>-9.95827E-3</c:v>
                </c:pt>
                <c:pt idx="17112">
                  <c:v>-1.3696699999999999E-2</c:v>
                </c:pt>
                <c:pt idx="17113">
                  <c:v>-1.06812E-2</c:v>
                </c:pt>
                <c:pt idx="17114">
                  <c:v>-1.75056E-2</c:v>
                </c:pt>
                <c:pt idx="17115">
                  <c:v>-2.8583500000000001E-2</c:v>
                </c:pt>
                <c:pt idx="17116">
                  <c:v>-2.3762700000000001E-2</c:v>
                </c:pt>
                <c:pt idx="17117">
                  <c:v>-2.0654700000000002E-2</c:v>
                </c:pt>
                <c:pt idx="17118">
                  <c:v>-1.25322E-2</c:v>
                </c:pt>
                <c:pt idx="17119">
                  <c:v>-2.5613799999999999E-2</c:v>
                </c:pt>
                <c:pt idx="17120">
                  <c:v>-1.8784499999999999E-2</c:v>
                </c:pt>
                <c:pt idx="17121">
                  <c:v>-1.5978800000000001E-2</c:v>
                </c:pt>
                <c:pt idx="17122">
                  <c:v>-2.1380400000000001E-2</c:v>
                </c:pt>
                <c:pt idx="17123">
                  <c:v>-9.9163099999999994E-3</c:v>
                </c:pt>
                <c:pt idx="17124">
                  <c:v>-1.2347199999999999E-2</c:v>
                </c:pt>
                <c:pt idx="17125">
                  <c:v>-1.0118500000000001E-2</c:v>
                </c:pt>
                <c:pt idx="17126">
                  <c:v>-2.1444299999999999E-2</c:v>
                </c:pt>
                <c:pt idx="17127">
                  <c:v>-1.2469299999999999E-2</c:v>
                </c:pt>
                <c:pt idx="17128">
                  <c:v>-1.54495E-2</c:v>
                </c:pt>
                <c:pt idx="17129">
                  <c:v>-9.0656299999999999E-3</c:v>
                </c:pt>
                <c:pt idx="17130">
                  <c:v>-1.91975E-3</c:v>
                </c:pt>
                <c:pt idx="17131">
                  <c:v>-9.1743499999999995E-3</c:v>
                </c:pt>
                <c:pt idx="17132">
                  <c:v>-7.2565099999999999E-3</c:v>
                </c:pt>
                <c:pt idx="17133">
                  <c:v>-1.3936E-2</c:v>
                </c:pt>
                <c:pt idx="17134">
                  <c:v>-2.5949499999999999E-3</c:v>
                </c:pt>
                <c:pt idx="17135">
                  <c:v>-7.5092300000000004E-3</c:v>
                </c:pt>
                <c:pt idx="17136">
                  <c:v>-9.6807500000000001E-3</c:v>
                </c:pt>
                <c:pt idx="17137">
                  <c:v>-1.5082399999999999E-2</c:v>
                </c:pt>
                <c:pt idx="17138">
                  <c:v>-6.8550099999999999E-3</c:v>
                </c:pt>
                <c:pt idx="17139">
                  <c:v>-9.2334700000000006E-3</c:v>
                </c:pt>
                <c:pt idx="17140">
                  <c:v>-9.9859200000000006E-3</c:v>
                </c:pt>
                <c:pt idx="17141">
                  <c:v>-7.2374300000000004E-3</c:v>
                </c:pt>
                <c:pt idx="17142" formatCode="0.00E+00">
                  <c:v>-1.2196500000000001E-2</c:v>
                </c:pt>
                <c:pt idx="17143">
                  <c:v>-9.4490100000000007E-3</c:v>
                </c:pt>
                <c:pt idx="17144">
                  <c:v>-8.3923299999999999E-3</c:v>
                </c:pt>
                <c:pt idx="17145">
                  <c:v>-2.4948100000000001E-3</c:v>
                </c:pt>
                <c:pt idx="17146">
                  <c:v>-8.0833399999999996E-3</c:v>
                </c:pt>
                <c:pt idx="17147">
                  <c:v>4.2619700000000003E-3</c:v>
                </c:pt>
                <c:pt idx="17148">
                  <c:v>-1.49059E-3</c:v>
                </c:pt>
                <c:pt idx="17149">
                  <c:v>9.3650799999999996E-4</c:v>
                </c:pt>
                <c:pt idx="17150">
                  <c:v>-8.8377000000000004E-3</c:v>
                </c:pt>
                <c:pt idx="17151">
                  <c:v>-1.3580300000000001E-3</c:v>
                </c:pt>
                <c:pt idx="17152">
                  <c:v>-2.9230100000000002E-3</c:v>
                </c:pt>
                <c:pt idx="17153">
                  <c:v>3.0050300000000001E-3</c:v>
                </c:pt>
                <c:pt idx="17154">
                  <c:v>-1.7299699999999999E-3</c:v>
                </c:pt>
                <c:pt idx="17155">
                  <c:v>-4.3230100000000004E-3</c:v>
                </c:pt>
                <c:pt idx="17156">
                  <c:v>-9.76753E-3</c:v>
                </c:pt>
                <c:pt idx="17157">
                  <c:v>-8.9654899999999996E-3</c:v>
                </c:pt>
                <c:pt idx="17158">
                  <c:v>1.9865E-3</c:v>
                </c:pt>
                <c:pt idx="17159">
                  <c:v>3.0641599999999998E-3</c:v>
                </c:pt>
                <c:pt idx="17160">
                  <c:v>-6.7872999999999996E-3</c:v>
                </c:pt>
                <c:pt idx="17161">
                  <c:v>-1.2235599999999999E-2</c:v>
                </c:pt>
                <c:pt idx="17162">
                  <c:v>2.1524399999999998E-3</c:v>
                </c:pt>
                <c:pt idx="17163">
                  <c:v>-7.1182299999999997E-3</c:v>
                </c:pt>
                <c:pt idx="17164">
                  <c:v>-1.9416800000000001E-3</c:v>
                </c:pt>
                <c:pt idx="17165">
                  <c:v>1.544E-3</c:v>
                </c:pt>
                <c:pt idx="17166">
                  <c:v>-6.1082799999999998E-3</c:v>
                </c:pt>
                <c:pt idx="17167">
                  <c:v>-1.08366E-2</c:v>
                </c:pt>
                <c:pt idx="17168">
                  <c:v>-6.0005199999999996E-3</c:v>
                </c:pt>
                <c:pt idx="17169" formatCode="0.00E+00">
                  <c:v>7.4386600000000004E-5</c:v>
                </c:pt>
                <c:pt idx="17170">
                  <c:v>1.18189E-2</c:v>
                </c:pt>
                <c:pt idx="17171">
                  <c:v>6.7243600000000004E-3</c:v>
                </c:pt>
                <c:pt idx="17172">
                  <c:v>2.8676999999999999E-3</c:v>
                </c:pt>
                <c:pt idx="17173">
                  <c:v>-4.9400300000000002E-4</c:v>
                </c:pt>
                <c:pt idx="17174">
                  <c:v>2.2621199999999998E-3</c:v>
                </c:pt>
                <c:pt idx="17175">
                  <c:v>4.3201400000000001E-3</c:v>
                </c:pt>
                <c:pt idx="17176">
                  <c:v>2.04945E-3</c:v>
                </c:pt>
                <c:pt idx="17177" formatCode="0.00E+00">
                  <c:v>5.8631899999999999E-3</c:v>
                </c:pt>
                <c:pt idx="17178">
                  <c:v>-1.688E-3</c:v>
                </c:pt>
                <c:pt idx="17179">
                  <c:v>2.7494400000000001E-3</c:v>
                </c:pt>
                <c:pt idx="17180">
                  <c:v>3.8518900000000002E-3</c:v>
                </c:pt>
                <c:pt idx="17181">
                  <c:v>8.6879700000000004E-4</c:v>
                </c:pt>
                <c:pt idx="17182">
                  <c:v>-4.7102000000000003E-3</c:v>
                </c:pt>
                <c:pt idx="17183">
                  <c:v>-6.0463000000000001E-3</c:v>
                </c:pt>
                <c:pt idx="17184">
                  <c:v>-1.0042199999999999E-3</c:v>
                </c:pt>
                <c:pt idx="17185">
                  <c:v>9.4509100000000001E-4</c:v>
                </c:pt>
                <c:pt idx="17186">
                  <c:v>-6.0090999999999999E-3</c:v>
                </c:pt>
                <c:pt idx="17187">
                  <c:v>6.93321E-4</c:v>
                </c:pt>
                <c:pt idx="17188">
                  <c:v>3.8642899999999998E-3</c:v>
                </c:pt>
                <c:pt idx="17189">
                  <c:v>-4.3954800000000002E-3</c:v>
                </c:pt>
                <c:pt idx="17190">
                  <c:v>-3.8023000000000002E-3</c:v>
                </c:pt>
                <c:pt idx="17191">
                  <c:v>-7.0362100000000002E-3</c:v>
                </c:pt>
                <c:pt idx="17192">
                  <c:v>-6.1883900000000002E-3</c:v>
                </c:pt>
                <c:pt idx="17193">
                  <c:v>-6.2027000000000002E-3</c:v>
                </c:pt>
                <c:pt idx="17194">
                  <c:v>-7.5254400000000004E-3</c:v>
                </c:pt>
                <c:pt idx="17195">
                  <c:v>-1.4981299999999999E-2</c:v>
                </c:pt>
                <c:pt idx="17196">
                  <c:v>-5.3997000000000003E-3</c:v>
                </c:pt>
                <c:pt idx="17197">
                  <c:v>5.1593799999999997E-4</c:v>
                </c:pt>
                <c:pt idx="17198">
                  <c:v>-5.3987499999999999E-3</c:v>
                </c:pt>
                <c:pt idx="17199">
                  <c:v>-6.9456099999999996E-3</c:v>
                </c:pt>
                <c:pt idx="17200">
                  <c:v>-6.2704099999999997E-3</c:v>
                </c:pt>
                <c:pt idx="17201">
                  <c:v>-2.9010799999999999E-3</c:v>
                </c:pt>
                <c:pt idx="17202">
                  <c:v>1.9817400000000001E-3</c:v>
                </c:pt>
                <c:pt idx="17203">
                  <c:v>-4.27532E-3</c:v>
                </c:pt>
                <c:pt idx="17204">
                  <c:v>-1.7185200000000001E-3</c:v>
                </c:pt>
                <c:pt idx="17205">
                  <c:v>-2.5463100000000001E-4</c:v>
                </c:pt>
                <c:pt idx="17206">
                  <c:v>-3.09086E-3</c:v>
                </c:pt>
                <c:pt idx="17207">
                  <c:v>-1.5497200000000001E-3</c:v>
                </c:pt>
                <c:pt idx="17208">
                  <c:v>-2.2211100000000001E-3</c:v>
                </c:pt>
                <c:pt idx="17209">
                  <c:v>5.5751799999999999E-3</c:v>
                </c:pt>
                <c:pt idx="17210">
                  <c:v>-8.7261200000000004E-3</c:v>
                </c:pt>
                <c:pt idx="17211">
                  <c:v>4.5213700000000002E-3</c:v>
                </c:pt>
                <c:pt idx="17212">
                  <c:v>-5.6839E-4</c:v>
                </c:pt>
                <c:pt idx="17213">
                  <c:v>-1.40953E-3</c:v>
                </c:pt>
                <c:pt idx="17214">
                  <c:v>-2.1696100000000002E-3</c:v>
                </c:pt>
                <c:pt idx="17215">
                  <c:v>4.1770899999999996E-3</c:v>
                </c:pt>
                <c:pt idx="17216">
                  <c:v>7.2030999999999996E-3</c:v>
                </c:pt>
                <c:pt idx="17217">
                  <c:v>6.5517400000000001E-4</c:v>
                </c:pt>
                <c:pt idx="17218">
                  <c:v>1.70517E-3</c:v>
                </c:pt>
                <c:pt idx="17219">
                  <c:v>-3.9939900000000002E-3</c:v>
                </c:pt>
                <c:pt idx="17220" formatCode="0.00E+00">
                  <c:v>-2.6512100000000002E-3</c:v>
                </c:pt>
                <c:pt idx="17221">
                  <c:v>-4.32396E-3</c:v>
                </c:pt>
                <c:pt idx="17222">
                  <c:v>1.4175399999999999E-2</c:v>
                </c:pt>
                <c:pt idx="17223">
                  <c:v>-2.07901E-4</c:v>
                </c:pt>
                <c:pt idx="17224" formatCode="0.00E+00">
                  <c:v>3.7193300000000002E-5</c:v>
                </c:pt>
                <c:pt idx="17225">
                  <c:v>4.5890799999999997E-3</c:v>
                </c:pt>
                <c:pt idx="17226">
                  <c:v>-2.84958E-3</c:v>
                </c:pt>
                <c:pt idx="17227" formatCode="0.00E+00">
                  <c:v>-4.5824100000000003E-3</c:v>
                </c:pt>
                <c:pt idx="17228">
                  <c:v>-5.5198699999999996E-3</c:v>
                </c:pt>
                <c:pt idx="17229">
                  <c:v>5.476E-3</c:v>
                </c:pt>
                <c:pt idx="17230">
                  <c:v>6.3915300000000003E-3</c:v>
                </c:pt>
                <c:pt idx="17231">
                  <c:v>-2.9392200000000002E-3</c:v>
                </c:pt>
                <c:pt idx="17232">
                  <c:v>-1.1892300000000001E-3</c:v>
                </c:pt>
                <c:pt idx="17233">
                  <c:v>6.2980700000000002E-3</c:v>
                </c:pt>
                <c:pt idx="17234">
                  <c:v>1.2235600000000001E-3</c:v>
                </c:pt>
                <c:pt idx="17235">
                  <c:v>-2.0141600000000001E-3</c:v>
                </c:pt>
                <c:pt idx="17236">
                  <c:v>-1.4782E-4</c:v>
                </c:pt>
                <c:pt idx="17237">
                  <c:v>-1.9331000000000001E-3</c:v>
                </c:pt>
                <c:pt idx="17238">
                  <c:v>1.3656600000000001E-3</c:v>
                </c:pt>
                <c:pt idx="17239">
                  <c:v>-7.2956099999999999E-4</c:v>
                </c:pt>
                <c:pt idx="17240">
                  <c:v>4.1961699999999999E-3</c:v>
                </c:pt>
                <c:pt idx="17241">
                  <c:v>6.0529700000000004E-3</c:v>
                </c:pt>
                <c:pt idx="17242">
                  <c:v>3.39508E-3</c:v>
                </c:pt>
                <c:pt idx="17243">
                  <c:v>7.8506500000000007E-3</c:v>
                </c:pt>
                <c:pt idx="17244">
                  <c:v>1.6994499999999999E-3</c:v>
                </c:pt>
                <c:pt idx="17245">
                  <c:v>9.5663099999999997E-3</c:v>
                </c:pt>
                <c:pt idx="17246">
                  <c:v>4.9295399999999996E-3</c:v>
                </c:pt>
                <c:pt idx="17247">
                  <c:v>6.27708E-3</c:v>
                </c:pt>
                <c:pt idx="17248">
                  <c:v>1.40772E-2</c:v>
                </c:pt>
                <c:pt idx="17249">
                  <c:v>6.4706800000000004E-3</c:v>
                </c:pt>
                <c:pt idx="17250">
                  <c:v>1.60398E-2</c:v>
                </c:pt>
                <c:pt idx="17251">
                  <c:v>5.7878499999999998E-3</c:v>
                </c:pt>
                <c:pt idx="17252">
                  <c:v>4.1151E-3</c:v>
                </c:pt>
                <c:pt idx="17253">
                  <c:v>1.0541E-2</c:v>
                </c:pt>
                <c:pt idx="17254">
                  <c:v>9.8581299999999997E-3</c:v>
                </c:pt>
                <c:pt idx="17255">
                  <c:v>9.3345600000000004E-3</c:v>
                </c:pt>
                <c:pt idx="17256">
                  <c:v>7.4625000000000004E-3</c:v>
                </c:pt>
                <c:pt idx="17257">
                  <c:v>9.4518699999999994E-3</c:v>
                </c:pt>
                <c:pt idx="17258">
                  <c:v>1.33486E-2</c:v>
                </c:pt>
                <c:pt idx="17259">
                  <c:v>1.3146400000000001E-2</c:v>
                </c:pt>
                <c:pt idx="17260">
                  <c:v>1.9536000000000001E-2</c:v>
                </c:pt>
                <c:pt idx="17261">
                  <c:v>1.45941E-2</c:v>
                </c:pt>
                <c:pt idx="17262">
                  <c:v>9.4661699999999994E-3</c:v>
                </c:pt>
                <c:pt idx="17263">
                  <c:v>1.34287E-2</c:v>
                </c:pt>
                <c:pt idx="17264">
                  <c:v>2.9058500000000002E-3</c:v>
                </c:pt>
                <c:pt idx="17265">
                  <c:v>7.9202700000000001E-3</c:v>
                </c:pt>
                <c:pt idx="17266">
                  <c:v>5.0086999999999996E-3</c:v>
                </c:pt>
                <c:pt idx="17267">
                  <c:v>3.4942599999999999E-3</c:v>
                </c:pt>
                <c:pt idx="17268">
                  <c:v>5.5046100000000001E-3</c:v>
                </c:pt>
                <c:pt idx="17269">
                  <c:v>-5.0449399999999997E-4</c:v>
                </c:pt>
                <c:pt idx="17270">
                  <c:v>4.5700100000000002E-3</c:v>
                </c:pt>
                <c:pt idx="17271">
                  <c:v>2.16198E-3</c:v>
                </c:pt>
                <c:pt idx="17272">
                  <c:v>1.51348E-3</c:v>
                </c:pt>
                <c:pt idx="17273">
                  <c:v>2.5043499999999998E-3</c:v>
                </c:pt>
                <c:pt idx="17274">
                  <c:v>5.2823999999999996E-3</c:v>
                </c:pt>
                <c:pt idx="17275">
                  <c:v>1.0200499999999999E-2</c:v>
                </c:pt>
                <c:pt idx="17276">
                  <c:v>-1.8549E-3</c:v>
                </c:pt>
                <c:pt idx="17277">
                  <c:v>1.6288800000000001E-3</c:v>
                </c:pt>
                <c:pt idx="17278">
                  <c:v>-2.14577E-3</c:v>
                </c:pt>
                <c:pt idx="17279">
                  <c:v>5.9022900000000001E-3</c:v>
                </c:pt>
                <c:pt idx="17280">
                  <c:v>-2.2754699999999999E-3</c:v>
                </c:pt>
                <c:pt idx="17281">
                  <c:v>4.0245100000000001E-4</c:v>
                </c:pt>
                <c:pt idx="17282">
                  <c:v>1.14775E-2</c:v>
                </c:pt>
                <c:pt idx="17283">
                  <c:v>8.1691699999999999E-3</c:v>
                </c:pt>
                <c:pt idx="17284">
                  <c:v>1.37053E-2</c:v>
                </c:pt>
                <c:pt idx="17285">
                  <c:v>-2.4108900000000002E-3</c:v>
                </c:pt>
                <c:pt idx="17286">
                  <c:v>1.23987E-2</c:v>
                </c:pt>
                <c:pt idx="17287">
                  <c:v>2.5005299999999999E-3</c:v>
                </c:pt>
                <c:pt idx="17288">
                  <c:v>1.09549E-2</c:v>
                </c:pt>
                <c:pt idx="17289">
                  <c:v>8.9359299999999999E-3</c:v>
                </c:pt>
                <c:pt idx="17290">
                  <c:v>2.9525799999999998E-3</c:v>
                </c:pt>
                <c:pt idx="17291">
                  <c:v>3.3674199999999999E-3</c:v>
                </c:pt>
                <c:pt idx="17292">
                  <c:v>-3.2482100000000001E-3</c:v>
                </c:pt>
                <c:pt idx="17293">
                  <c:v>3.95679E-3</c:v>
                </c:pt>
                <c:pt idx="17294" formatCode="0.00E+00">
                  <c:v>-2.2678400000000001E-3</c:v>
                </c:pt>
                <c:pt idx="17295">
                  <c:v>2.56538E-4</c:v>
                </c:pt>
                <c:pt idx="17296">
                  <c:v>6.5851199999999999E-3</c:v>
                </c:pt>
                <c:pt idx="17297" formatCode="0.00E+00">
                  <c:v>-1.43051E-5</c:v>
                </c:pt>
                <c:pt idx="17298">
                  <c:v>-2.7580299999999999E-3</c:v>
                </c:pt>
                <c:pt idx="17299">
                  <c:v>-1.2292900000000001E-3</c:v>
                </c:pt>
                <c:pt idx="17300">
                  <c:v>1.6737E-3</c:v>
                </c:pt>
                <c:pt idx="17301">
                  <c:v>-3.3073400000000002E-3</c:v>
                </c:pt>
                <c:pt idx="17302">
                  <c:v>-7.9336200000000006E-3</c:v>
                </c:pt>
                <c:pt idx="17303">
                  <c:v>-5.8174100000000003E-3</c:v>
                </c:pt>
                <c:pt idx="17304">
                  <c:v>1.1253400000000001E-3</c:v>
                </c:pt>
                <c:pt idx="17305">
                  <c:v>-5.0573299999999996E-3</c:v>
                </c:pt>
                <c:pt idx="17306">
                  <c:v>-1.8291500000000001E-3</c:v>
                </c:pt>
                <c:pt idx="17307">
                  <c:v>6.9236799999999998E-3</c:v>
                </c:pt>
                <c:pt idx="17308">
                  <c:v>1.4438599999999999E-3</c:v>
                </c:pt>
                <c:pt idx="17309">
                  <c:v>5.8441200000000004E-3</c:v>
                </c:pt>
                <c:pt idx="17310">
                  <c:v>6.3304900000000002E-3</c:v>
                </c:pt>
                <c:pt idx="17311">
                  <c:v>7.5044600000000001E-3</c:v>
                </c:pt>
                <c:pt idx="17312">
                  <c:v>1.3149299999999999E-2</c:v>
                </c:pt>
                <c:pt idx="17313">
                  <c:v>1.1403999999999999E-2</c:v>
                </c:pt>
                <c:pt idx="17314">
                  <c:v>8.4238100000000003E-3</c:v>
                </c:pt>
                <c:pt idx="17315">
                  <c:v>1.14202E-2</c:v>
                </c:pt>
                <c:pt idx="17316">
                  <c:v>2.29502E-2</c:v>
                </c:pt>
                <c:pt idx="17317">
                  <c:v>2.1955499999999999E-2</c:v>
                </c:pt>
                <c:pt idx="17318">
                  <c:v>2.74544E-2</c:v>
                </c:pt>
                <c:pt idx="17319">
                  <c:v>2.2095699999999999E-2</c:v>
                </c:pt>
                <c:pt idx="17320">
                  <c:v>1.6150500000000002E-2</c:v>
                </c:pt>
                <c:pt idx="17321">
                  <c:v>1.49832E-2</c:v>
                </c:pt>
                <c:pt idx="17322">
                  <c:v>1.6201E-2</c:v>
                </c:pt>
                <c:pt idx="17323">
                  <c:v>2.0156899999999998E-2</c:v>
                </c:pt>
                <c:pt idx="17324">
                  <c:v>2.4437E-2</c:v>
                </c:pt>
                <c:pt idx="17325">
                  <c:v>2.7834899999999999E-2</c:v>
                </c:pt>
                <c:pt idx="17326">
                  <c:v>1.09625E-2</c:v>
                </c:pt>
                <c:pt idx="17327">
                  <c:v>1.7890900000000001E-2</c:v>
                </c:pt>
                <c:pt idx="17328">
                  <c:v>1.43023E-2</c:v>
                </c:pt>
                <c:pt idx="17329">
                  <c:v>1.86272E-2</c:v>
                </c:pt>
                <c:pt idx="17330">
                  <c:v>1.8210400000000002E-2</c:v>
                </c:pt>
                <c:pt idx="17331">
                  <c:v>1.35336E-2</c:v>
                </c:pt>
                <c:pt idx="17332">
                  <c:v>8.2941100000000004E-3</c:v>
                </c:pt>
                <c:pt idx="17333">
                  <c:v>1.00698E-2</c:v>
                </c:pt>
                <c:pt idx="17334">
                  <c:v>1.3963700000000001E-2</c:v>
                </c:pt>
                <c:pt idx="17335" formatCode="0.00E+00">
                  <c:v>8.0595000000000007E-3</c:v>
                </c:pt>
                <c:pt idx="17336">
                  <c:v>1.27029E-2</c:v>
                </c:pt>
                <c:pt idx="17337">
                  <c:v>1.3970399999999999E-2</c:v>
                </c:pt>
                <c:pt idx="17338">
                  <c:v>-2.3565299999999999E-3</c:v>
                </c:pt>
                <c:pt idx="17339">
                  <c:v>-2.3174299999999999E-4</c:v>
                </c:pt>
                <c:pt idx="17340">
                  <c:v>5.7525600000000003E-3</c:v>
                </c:pt>
                <c:pt idx="17341">
                  <c:v>9.9697099999999997E-3</c:v>
                </c:pt>
                <c:pt idx="17342">
                  <c:v>2.13051E-3</c:v>
                </c:pt>
                <c:pt idx="17343">
                  <c:v>-2.99263E-3</c:v>
                </c:pt>
                <c:pt idx="17344">
                  <c:v>-3.6230099999999999E-3</c:v>
                </c:pt>
                <c:pt idx="17345">
                  <c:v>5.3510700000000003E-3</c:v>
                </c:pt>
                <c:pt idx="17346">
                  <c:v>4.0759999999999998E-3</c:v>
                </c:pt>
                <c:pt idx="17347">
                  <c:v>8.9998200000000004E-3</c:v>
                </c:pt>
                <c:pt idx="17348">
                  <c:v>5.3520199999999999E-3</c:v>
                </c:pt>
                <c:pt idx="17349">
                  <c:v>3.0860900000000001E-3</c:v>
                </c:pt>
                <c:pt idx="17350">
                  <c:v>-4.40121E-3</c:v>
                </c:pt>
                <c:pt idx="17351">
                  <c:v>-3.66497E-3</c:v>
                </c:pt>
                <c:pt idx="17352">
                  <c:v>-2.4681099999999999E-3</c:v>
                </c:pt>
                <c:pt idx="17353">
                  <c:v>1.1711099999999999E-3</c:v>
                </c:pt>
                <c:pt idx="17354">
                  <c:v>6.4373E-3</c:v>
                </c:pt>
                <c:pt idx="17355">
                  <c:v>2.1076200000000002E-3</c:v>
                </c:pt>
                <c:pt idx="17356">
                  <c:v>7.1430199999999999E-4</c:v>
                </c:pt>
                <c:pt idx="17357">
                  <c:v>8.1300699999999997E-3</c:v>
                </c:pt>
                <c:pt idx="17358">
                  <c:v>6.2494300000000003E-3</c:v>
                </c:pt>
                <c:pt idx="17359">
                  <c:v>-3.5333600000000001E-3</c:v>
                </c:pt>
                <c:pt idx="17360">
                  <c:v>2.8858199999999999E-3</c:v>
                </c:pt>
                <c:pt idx="17361">
                  <c:v>2.14577E-4</c:v>
                </c:pt>
                <c:pt idx="17362">
                  <c:v>1.6021699999999999E-4</c:v>
                </c:pt>
                <c:pt idx="17363">
                  <c:v>-2.6702900000000001E-4</c:v>
                </c:pt>
                <c:pt idx="17364">
                  <c:v>-7.8954699999999999E-3</c:v>
                </c:pt>
                <c:pt idx="17365">
                  <c:v>6.7215E-3</c:v>
                </c:pt>
                <c:pt idx="17366">
                  <c:v>-1.52779E-3</c:v>
                </c:pt>
                <c:pt idx="17367">
                  <c:v>1.08042E-2</c:v>
                </c:pt>
                <c:pt idx="17368">
                  <c:v>2.33555E-3</c:v>
                </c:pt>
                <c:pt idx="17369">
                  <c:v>-1.0589599999999999E-2</c:v>
                </c:pt>
                <c:pt idx="17370">
                  <c:v>3.6926300000000001E-3</c:v>
                </c:pt>
                <c:pt idx="17371">
                  <c:v>1.31416E-3</c:v>
                </c:pt>
                <c:pt idx="17372">
                  <c:v>-6.24466E-3</c:v>
                </c:pt>
                <c:pt idx="17373">
                  <c:v>-8.3046000000000005E-3</c:v>
                </c:pt>
                <c:pt idx="17374">
                  <c:v>5.8069200000000001E-3</c:v>
                </c:pt>
                <c:pt idx="17375">
                  <c:v>-2.5081600000000001E-4</c:v>
                </c:pt>
                <c:pt idx="17376">
                  <c:v>1.1320099999999999E-3</c:v>
                </c:pt>
                <c:pt idx="17377">
                  <c:v>7.3223100000000003E-3</c:v>
                </c:pt>
                <c:pt idx="17378">
                  <c:v>3.9586999999999999E-3</c:v>
                </c:pt>
                <c:pt idx="17379">
                  <c:v>4.4641500000000001E-3</c:v>
                </c:pt>
                <c:pt idx="17380">
                  <c:v>2.6788699999999999E-3</c:v>
                </c:pt>
                <c:pt idx="17381">
                  <c:v>-2.0704299999999998E-3</c:v>
                </c:pt>
                <c:pt idx="17382">
                  <c:v>3.0326799999999998E-3</c:v>
                </c:pt>
                <c:pt idx="17383">
                  <c:v>6.8950699999999997E-3</c:v>
                </c:pt>
                <c:pt idx="17384">
                  <c:v>-4.0855400000000004E-3</c:v>
                </c:pt>
                <c:pt idx="17385">
                  <c:v>3.6897700000000002E-3</c:v>
                </c:pt>
                <c:pt idx="17386">
                  <c:v>1.18732E-3</c:v>
                </c:pt>
                <c:pt idx="17387">
                  <c:v>5.92232E-3</c:v>
                </c:pt>
                <c:pt idx="17388">
                  <c:v>4.1399000000000002E-3</c:v>
                </c:pt>
                <c:pt idx="17389">
                  <c:v>-1.77097E-3</c:v>
                </c:pt>
                <c:pt idx="17390">
                  <c:v>4.0655099999999996E-3</c:v>
                </c:pt>
                <c:pt idx="17391">
                  <c:v>1.05104E-2</c:v>
                </c:pt>
                <c:pt idx="17392">
                  <c:v>1.02186E-2</c:v>
                </c:pt>
                <c:pt idx="17393">
                  <c:v>5.3911200000000001E-3</c:v>
                </c:pt>
                <c:pt idx="17394">
                  <c:v>1.80149E-3</c:v>
                </c:pt>
                <c:pt idx="17395">
                  <c:v>9.5672599999999993E-3</c:v>
                </c:pt>
                <c:pt idx="17396">
                  <c:v>1.2501699999999999E-2</c:v>
                </c:pt>
                <c:pt idx="17397">
                  <c:v>1.22881E-2</c:v>
                </c:pt>
                <c:pt idx="17398">
                  <c:v>1.12362E-2</c:v>
                </c:pt>
                <c:pt idx="17399">
                  <c:v>6.54888E-3</c:v>
                </c:pt>
                <c:pt idx="17400">
                  <c:v>5.2661899999999996E-3</c:v>
                </c:pt>
                <c:pt idx="17401">
                  <c:v>2.74658E-4</c:v>
                </c:pt>
                <c:pt idx="17402">
                  <c:v>8.7099099999999995E-3</c:v>
                </c:pt>
                <c:pt idx="17403">
                  <c:v>3.0689200000000002E-3</c:v>
                </c:pt>
                <c:pt idx="17404">
                  <c:v>1.8262899999999999E-3</c:v>
                </c:pt>
                <c:pt idx="17405">
                  <c:v>3.68404E-3</c:v>
                </c:pt>
                <c:pt idx="17406">
                  <c:v>-3.6401699999999999E-3</c:v>
                </c:pt>
                <c:pt idx="17407">
                  <c:v>-4.9743699999999997E-3</c:v>
                </c:pt>
                <c:pt idx="17408">
                  <c:v>-2.4442700000000001E-3</c:v>
                </c:pt>
                <c:pt idx="17409">
                  <c:v>2.6330899999999998E-3</c:v>
                </c:pt>
                <c:pt idx="17410">
                  <c:v>2.8724699999999998E-3</c:v>
                </c:pt>
                <c:pt idx="17411">
                  <c:v>1.39618E-2</c:v>
                </c:pt>
                <c:pt idx="17412">
                  <c:v>3.2482100000000001E-3</c:v>
                </c:pt>
                <c:pt idx="17413">
                  <c:v>-7.3194499999999999E-3</c:v>
                </c:pt>
                <c:pt idx="17414">
                  <c:v>-2.0208399999999999E-3</c:v>
                </c:pt>
                <c:pt idx="17415">
                  <c:v>6.1426199999999997E-3</c:v>
                </c:pt>
                <c:pt idx="17416">
                  <c:v>5.0964399999999998E-3</c:v>
                </c:pt>
                <c:pt idx="17417">
                  <c:v>6.5317200000000004E-3</c:v>
                </c:pt>
                <c:pt idx="17418">
                  <c:v>-2.0618400000000001E-3</c:v>
                </c:pt>
                <c:pt idx="17419">
                  <c:v>-1.55163E-3</c:v>
                </c:pt>
                <c:pt idx="17420">
                  <c:v>1.544E-3</c:v>
                </c:pt>
                <c:pt idx="17421">
                  <c:v>-2.5482199999999999E-3</c:v>
                </c:pt>
                <c:pt idx="17422">
                  <c:v>6.16169E-3</c:v>
                </c:pt>
                <c:pt idx="17423">
                  <c:v>4.0311799999999997E-3</c:v>
                </c:pt>
                <c:pt idx="17424">
                  <c:v>7.2746299999999998E-3</c:v>
                </c:pt>
                <c:pt idx="17425">
                  <c:v>3.3340499999999999E-3</c:v>
                </c:pt>
                <c:pt idx="17426">
                  <c:v>-8.43048E-4</c:v>
                </c:pt>
                <c:pt idx="17427">
                  <c:v>7.6999700000000004E-3</c:v>
                </c:pt>
                <c:pt idx="17428">
                  <c:v>9.60541E-3</c:v>
                </c:pt>
                <c:pt idx="17429">
                  <c:v>1.3199799999999999E-2</c:v>
                </c:pt>
                <c:pt idx="17430">
                  <c:v>7.3566400000000002E-3</c:v>
                </c:pt>
                <c:pt idx="17431">
                  <c:v>1.0525700000000001E-2</c:v>
                </c:pt>
                <c:pt idx="17432">
                  <c:v>1.09062E-2</c:v>
                </c:pt>
                <c:pt idx="17433">
                  <c:v>8.7766600000000004E-3</c:v>
                </c:pt>
                <c:pt idx="17434">
                  <c:v>1.24111E-2</c:v>
                </c:pt>
                <c:pt idx="17435">
                  <c:v>1.14717E-2</c:v>
                </c:pt>
                <c:pt idx="17436">
                  <c:v>9.8438299999999996E-3</c:v>
                </c:pt>
                <c:pt idx="17437">
                  <c:v>7.8287099999999991E-3</c:v>
                </c:pt>
                <c:pt idx="17438">
                  <c:v>1.3635599999999999E-2</c:v>
                </c:pt>
                <c:pt idx="17439">
                  <c:v>1.08013E-2</c:v>
                </c:pt>
                <c:pt idx="17440">
                  <c:v>1.7812700000000001E-2</c:v>
                </c:pt>
                <c:pt idx="17441">
                  <c:v>2.43349E-2</c:v>
                </c:pt>
                <c:pt idx="17442">
                  <c:v>1.9647600000000001E-2</c:v>
                </c:pt>
                <c:pt idx="17443">
                  <c:v>1.7515200000000002E-2</c:v>
                </c:pt>
                <c:pt idx="17444">
                  <c:v>1.6167600000000001E-2</c:v>
                </c:pt>
                <c:pt idx="17445">
                  <c:v>1.6324000000000002E-2</c:v>
                </c:pt>
                <c:pt idx="17446">
                  <c:v>2.0991300000000001E-2</c:v>
                </c:pt>
                <c:pt idx="17447">
                  <c:v>9.8657599999999995E-3</c:v>
                </c:pt>
                <c:pt idx="17448">
                  <c:v>1.04694E-2</c:v>
                </c:pt>
                <c:pt idx="17449">
                  <c:v>1.52178E-2</c:v>
                </c:pt>
                <c:pt idx="17450">
                  <c:v>1.05591E-2</c:v>
                </c:pt>
                <c:pt idx="17451">
                  <c:v>1.3625099999999999E-2</c:v>
                </c:pt>
                <c:pt idx="17452">
                  <c:v>1.49832E-2</c:v>
                </c:pt>
                <c:pt idx="17453">
                  <c:v>1.5446700000000001E-2</c:v>
                </c:pt>
                <c:pt idx="17454">
                  <c:v>1.5865299999999999E-2</c:v>
                </c:pt>
                <c:pt idx="17455">
                  <c:v>1.69172E-2</c:v>
                </c:pt>
                <c:pt idx="17456">
                  <c:v>1.1178E-2</c:v>
                </c:pt>
                <c:pt idx="17457">
                  <c:v>8.8367500000000009E-3</c:v>
                </c:pt>
                <c:pt idx="17458">
                  <c:v>7.6923399999999998E-3</c:v>
                </c:pt>
                <c:pt idx="17459">
                  <c:v>4.7187799999999997E-3</c:v>
                </c:pt>
                <c:pt idx="17460">
                  <c:v>6.0071899999999999E-3</c:v>
                </c:pt>
                <c:pt idx="17461">
                  <c:v>6.7796699999999998E-3</c:v>
                </c:pt>
                <c:pt idx="17462">
                  <c:v>7.9917900000000001E-4</c:v>
                </c:pt>
                <c:pt idx="17463">
                  <c:v>5.12314E-3</c:v>
                </c:pt>
                <c:pt idx="17464">
                  <c:v>8.1901600000000001E-3</c:v>
                </c:pt>
                <c:pt idx="17465">
                  <c:v>9.4537700000000002E-3</c:v>
                </c:pt>
                <c:pt idx="17466">
                  <c:v>-8.8911100000000007E-3</c:v>
                </c:pt>
                <c:pt idx="17467">
                  <c:v>-7.3890700000000002E-3</c:v>
                </c:pt>
                <c:pt idx="17468">
                  <c:v>-6.6575999999999996E-3</c:v>
                </c:pt>
                <c:pt idx="17469">
                  <c:v>-8.6879700000000004E-4</c:v>
                </c:pt>
                <c:pt idx="17470">
                  <c:v>-6.9522900000000001E-4</c:v>
                </c:pt>
                <c:pt idx="17471">
                  <c:v>-2.17848E-2</c:v>
                </c:pt>
                <c:pt idx="17472">
                  <c:v>-1.5737500000000001E-2</c:v>
                </c:pt>
                <c:pt idx="17473">
                  <c:v>-1.7123200000000002E-2</c:v>
                </c:pt>
                <c:pt idx="17474">
                  <c:v>-1.10922E-2</c:v>
                </c:pt>
                <c:pt idx="17475">
                  <c:v>-1.26324E-2</c:v>
                </c:pt>
                <c:pt idx="17476">
                  <c:v>-1.39256E-2</c:v>
                </c:pt>
                <c:pt idx="17477">
                  <c:v>-1.1388799999999999E-2</c:v>
                </c:pt>
                <c:pt idx="17478">
                  <c:v>-2.3717899999999999E-3</c:v>
                </c:pt>
                <c:pt idx="17479">
                  <c:v>-6.9246300000000002E-3</c:v>
                </c:pt>
                <c:pt idx="17480">
                  <c:v>5.5561100000000004E-3</c:v>
                </c:pt>
                <c:pt idx="17481">
                  <c:v>1.5382799999999999E-3</c:v>
                </c:pt>
                <c:pt idx="17482">
                  <c:v>3.87192E-3</c:v>
                </c:pt>
                <c:pt idx="17483">
                  <c:v>3.3388100000000002E-3</c:v>
                </c:pt>
                <c:pt idx="17484">
                  <c:v>1.17683E-3</c:v>
                </c:pt>
                <c:pt idx="17485">
                  <c:v>6.2389400000000001E-3</c:v>
                </c:pt>
                <c:pt idx="17486">
                  <c:v>5.7525600000000003E-3</c:v>
                </c:pt>
                <c:pt idx="17487">
                  <c:v>1.3747199999999999E-2</c:v>
                </c:pt>
                <c:pt idx="17488">
                  <c:v>7.28512E-3</c:v>
                </c:pt>
                <c:pt idx="17489">
                  <c:v>1.8506100000000001E-2</c:v>
                </c:pt>
                <c:pt idx="17490">
                  <c:v>2.3551900000000001E-2</c:v>
                </c:pt>
                <c:pt idx="17491">
                  <c:v>2.0919799999999999E-2</c:v>
                </c:pt>
                <c:pt idx="17492">
                  <c:v>1.53484E-2</c:v>
                </c:pt>
                <c:pt idx="17493">
                  <c:v>1.5758500000000002E-2</c:v>
                </c:pt>
                <c:pt idx="17494">
                  <c:v>1.50347E-2</c:v>
                </c:pt>
                <c:pt idx="17495">
                  <c:v>2.2017499999999999E-2</c:v>
                </c:pt>
                <c:pt idx="17496">
                  <c:v>2.5649999999999999E-2</c:v>
                </c:pt>
                <c:pt idx="17497">
                  <c:v>2.6215599999999999E-2</c:v>
                </c:pt>
                <c:pt idx="17498">
                  <c:v>2.58684E-2</c:v>
                </c:pt>
                <c:pt idx="17499">
                  <c:v>3.1166099999999999E-2</c:v>
                </c:pt>
                <c:pt idx="17500">
                  <c:v>2.5120699999999999E-2</c:v>
                </c:pt>
                <c:pt idx="17501">
                  <c:v>2.15254E-2</c:v>
                </c:pt>
                <c:pt idx="17502">
                  <c:v>2.9619199999999998E-2</c:v>
                </c:pt>
                <c:pt idx="17503">
                  <c:v>2.77605E-2</c:v>
                </c:pt>
                <c:pt idx="17504">
                  <c:v>2.77729E-2</c:v>
                </c:pt>
                <c:pt idx="17505">
                  <c:v>1.8858900000000001E-2</c:v>
                </c:pt>
                <c:pt idx="17506">
                  <c:v>1.48554E-2</c:v>
                </c:pt>
                <c:pt idx="17507">
                  <c:v>2.2001300000000001E-2</c:v>
                </c:pt>
                <c:pt idx="17508">
                  <c:v>2.2085199999999999E-2</c:v>
                </c:pt>
                <c:pt idx="17509">
                  <c:v>1.98412E-2</c:v>
                </c:pt>
                <c:pt idx="17510">
                  <c:v>1.15566E-2</c:v>
                </c:pt>
                <c:pt idx="17511">
                  <c:v>9.0713500000000006E-3</c:v>
                </c:pt>
                <c:pt idx="17512">
                  <c:v>4.5528399999999998E-3</c:v>
                </c:pt>
                <c:pt idx="17513">
                  <c:v>6.9284400000000001E-3</c:v>
                </c:pt>
                <c:pt idx="17514">
                  <c:v>9.3412400000000007E-3</c:v>
                </c:pt>
                <c:pt idx="17515">
                  <c:v>2.99168E-3</c:v>
                </c:pt>
                <c:pt idx="17516">
                  <c:v>1.61648E-3</c:v>
                </c:pt>
                <c:pt idx="17517">
                  <c:v>-1.0204299999999999E-3</c:v>
                </c:pt>
                <c:pt idx="17518">
                  <c:v>-7.4167299999999999E-3</c:v>
                </c:pt>
                <c:pt idx="17519">
                  <c:v>-2.4719199999999998E-3</c:v>
                </c:pt>
                <c:pt idx="17520">
                  <c:v>3.9339099999999997E-3</c:v>
                </c:pt>
                <c:pt idx="17521" formatCode="0.00E+00">
                  <c:v>-7.2088200000000003E-3</c:v>
                </c:pt>
                <c:pt idx="17522">
                  <c:v>4.96292E-3</c:v>
                </c:pt>
                <c:pt idx="17523">
                  <c:v>-1.1241900000000001E-2</c:v>
                </c:pt>
                <c:pt idx="17524">
                  <c:v>-2.9191999999999998E-3</c:v>
                </c:pt>
                <c:pt idx="17525">
                  <c:v>1.6593900000000001E-4</c:v>
                </c:pt>
                <c:pt idx="17526">
                  <c:v>1.03722E-2</c:v>
                </c:pt>
                <c:pt idx="17527">
                  <c:v>5.76401E-3</c:v>
                </c:pt>
                <c:pt idx="17528">
                  <c:v>-3.4484899999999998E-3</c:v>
                </c:pt>
                <c:pt idx="17529">
                  <c:v>-1.31321E-3</c:v>
                </c:pt>
                <c:pt idx="17530">
                  <c:v>-5.4664600000000002E-3</c:v>
                </c:pt>
                <c:pt idx="17531">
                  <c:v>-9.2830699999999992E-3</c:v>
                </c:pt>
                <c:pt idx="17532">
                  <c:v>-1.0592499999999999E-2</c:v>
                </c:pt>
                <c:pt idx="17533" formatCode="0.00E+00">
                  <c:v>8.6784400000000002E-5</c:v>
                </c:pt>
                <c:pt idx="17534">
                  <c:v>-4.9076099999999998E-3</c:v>
                </c:pt>
                <c:pt idx="17535">
                  <c:v>-3.3483499999999999E-3</c:v>
                </c:pt>
                <c:pt idx="17536" formatCode="0.00E+00">
                  <c:v>5.5894899999999999E-3</c:v>
                </c:pt>
                <c:pt idx="17537">
                  <c:v>5.4254500000000001E-3</c:v>
                </c:pt>
                <c:pt idx="17538">
                  <c:v>9.6321099999999995E-4</c:v>
                </c:pt>
                <c:pt idx="17539">
                  <c:v>-4.8494300000000001E-3</c:v>
                </c:pt>
                <c:pt idx="17540">
                  <c:v>-8.9960100000000005E-3</c:v>
                </c:pt>
                <c:pt idx="17541">
                  <c:v>6.9694500000000003E-3</c:v>
                </c:pt>
                <c:pt idx="17542">
                  <c:v>1.08051E-3</c:v>
                </c:pt>
                <c:pt idx="17543">
                  <c:v>-5.5294000000000003E-3</c:v>
                </c:pt>
                <c:pt idx="17544">
                  <c:v>-1.6188600000000001E-2</c:v>
                </c:pt>
                <c:pt idx="17545">
                  <c:v>-1.5787099999999998E-2</c:v>
                </c:pt>
                <c:pt idx="17546">
                  <c:v>-8.96454E-3</c:v>
                </c:pt>
                <c:pt idx="17547">
                  <c:v>-1.7148E-2</c:v>
                </c:pt>
                <c:pt idx="17548">
                  <c:v>-1.9734399999999999E-2</c:v>
                </c:pt>
                <c:pt idx="17549">
                  <c:v>-1.96829E-2</c:v>
                </c:pt>
                <c:pt idx="17550">
                  <c:v>-2.82612E-2</c:v>
                </c:pt>
                <c:pt idx="17551">
                  <c:v>-2.2501899999999998E-2</c:v>
                </c:pt>
                <c:pt idx="17552">
                  <c:v>-1.71404E-2</c:v>
                </c:pt>
                <c:pt idx="17553">
                  <c:v>-1.14594E-2</c:v>
                </c:pt>
                <c:pt idx="17554">
                  <c:v>-1.12782E-2</c:v>
                </c:pt>
                <c:pt idx="17555">
                  <c:v>-1.48401E-2</c:v>
                </c:pt>
                <c:pt idx="17556">
                  <c:v>-1.5948299999999999E-2</c:v>
                </c:pt>
                <c:pt idx="17557">
                  <c:v>-1.17159E-2</c:v>
                </c:pt>
                <c:pt idx="17558">
                  <c:v>-8.55064E-3</c:v>
                </c:pt>
                <c:pt idx="17559">
                  <c:v>-1.41897E-2</c:v>
                </c:pt>
                <c:pt idx="17560">
                  <c:v>-2.2649800000000002E-3</c:v>
                </c:pt>
                <c:pt idx="17561">
                  <c:v>-5.0182300000000003E-3</c:v>
                </c:pt>
                <c:pt idx="17562">
                  <c:v>-6.4134600000000002E-3</c:v>
                </c:pt>
                <c:pt idx="17563">
                  <c:v>-1.67847E-3</c:v>
                </c:pt>
                <c:pt idx="17564">
                  <c:v>-1.39141E-3</c:v>
                </c:pt>
                <c:pt idx="17565">
                  <c:v>4.2390800000000001E-3</c:v>
                </c:pt>
                <c:pt idx="17566">
                  <c:v>3.3388100000000002E-3</c:v>
                </c:pt>
                <c:pt idx="17567">
                  <c:v>9.4356500000000003E-3</c:v>
                </c:pt>
                <c:pt idx="17568">
                  <c:v>4.11987E-4</c:v>
                </c:pt>
                <c:pt idx="17569">
                  <c:v>1.1313399999999999E-2</c:v>
                </c:pt>
                <c:pt idx="17570">
                  <c:v>5.2452100000000002E-3</c:v>
                </c:pt>
                <c:pt idx="17571">
                  <c:v>6.2951999999999999E-3</c:v>
                </c:pt>
                <c:pt idx="17572">
                  <c:v>1.12915E-3</c:v>
                </c:pt>
                <c:pt idx="17573">
                  <c:v>5.5847199999999996E-3</c:v>
                </c:pt>
                <c:pt idx="17574">
                  <c:v>3.5772299999999998E-3</c:v>
                </c:pt>
                <c:pt idx="17575">
                  <c:v>1.56212E-3</c:v>
                </c:pt>
                <c:pt idx="17576">
                  <c:v>-6.5851199999999999E-3</c:v>
                </c:pt>
                <c:pt idx="17577">
                  <c:v>-4.3373099999999996E-3</c:v>
                </c:pt>
                <c:pt idx="17578">
                  <c:v>-4.6081500000000001E-3</c:v>
                </c:pt>
                <c:pt idx="17579">
                  <c:v>-1.18551E-2</c:v>
                </c:pt>
                <c:pt idx="17580">
                  <c:v>-5.2299499999999997E-3</c:v>
                </c:pt>
                <c:pt idx="17581">
                  <c:v>-1.0751699999999999E-2</c:v>
                </c:pt>
                <c:pt idx="17582">
                  <c:v>-1.3399099999999999E-3</c:v>
                </c:pt>
                <c:pt idx="17583">
                  <c:v>-1.9483599999999999E-3</c:v>
                </c:pt>
                <c:pt idx="17584">
                  <c:v>-1.15385E-2</c:v>
                </c:pt>
                <c:pt idx="17585">
                  <c:v>-7.7381100000000003E-3</c:v>
                </c:pt>
                <c:pt idx="17586">
                  <c:v>-5.9633300000000002E-3</c:v>
                </c:pt>
                <c:pt idx="17587">
                  <c:v>-3.1375899999999999E-4</c:v>
                </c:pt>
                <c:pt idx="17588">
                  <c:v>3.36266E-3</c:v>
                </c:pt>
                <c:pt idx="17589">
                  <c:v>-7.7810300000000004E-3</c:v>
                </c:pt>
                <c:pt idx="17590">
                  <c:v>-2.60925E-3</c:v>
                </c:pt>
                <c:pt idx="17591">
                  <c:v>-3.1566599999999998E-4</c:v>
                </c:pt>
                <c:pt idx="17592">
                  <c:v>-3.7383999999999998E-3</c:v>
                </c:pt>
                <c:pt idx="17593">
                  <c:v>-1.05982E-2</c:v>
                </c:pt>
                <c:pt idx="17594">
                  <c:v>-1.5903500000000001E-2</c:v>
                </c:pt>
                <c:pt idx="17595">
                  <c:v>-9.6635799999999997E-3</c:v>
                </c:pt>
                <c:pt idx="17596">
                  <c:v>-5.2557000000000003E-3</c:v>
                </c:pt>
                <c:pt idx="17597">
                  <c:v>2.2449499999999999E-3</c:v>
                </c:pt>
                <c:pt idx="17598">
                  <c:v>3.9768199999999998E-3</c:v>
                </c:pt>
                <c:pt idx="17599">
                  <c:v>5.7859399999999998E-3</c:v>
                </c:pt>
                <c:pt idx="17600">
                  <c:v>1.7308199999999999E-2</c:v>
                </c:pt>
                <c:pt idx="17601">
                  <c:v>1.16224E-2</c:v>
                </c:pt>
                <c:pt idx="17602">
                  <c:v>7.2183600000000001E-3</c:v>
                </c:pt>
                <c:pt idx="17603">
                  <c:v>1.1057900000000001E-2</c:v>
                </c:pt>
                <c:pt idx="17604">
                  <c:v>1.3055799999999999E-2</c:v>
                </c:pt>
                <c:pt idx="17605">
                  <c:v>1.8296199999999999E-2</c:v>
                </c:pt>
                <c:pt idx="17606">
                  <c:v>2.0195999999999999E-2</c:v>
                </c:pt>
                <c:pt idx="17607">
                  <c:v>3.0529000000000001E-2</c:v>
                </c:pt>
                <c:pt idx="17608">
                  <c:v>1.63412E-2</c:v>
                </c:pt>
                <c:pt idx="17609">
                  <c:v>1.88322E-2</c:v>
                </c:pt>
                <c:pt idx="17610">
                  <c:v>2.2446600000000001E-2</c:v>
                </c:pt>
                <c:pt idx="17611">
                  <c:v>1.6386999999999999E-2</c:v>
                </c:pt>
                <c:pt idx="17612">
                  <c:v>1.86319E-2</c:v>
                </c:pt>
                <c:pt idx="17613">
                  <c:v>1.0866199999999999E-2</c:v>
                </c:pt>
                <c:pt idx="17614">
                  <c:v>1.4493900000000001E-2</c:v>
                </c:pt>
                <c:pt idx="17615">
                  <c:v>1.4493900000000001E-2</c:v>
                </c:pt>
                <c:pt idx="17616">
                  <c:v>1.1273399999999999E-2</c:v>
                </c:pt>
                <c:pt idx="17617">
                  <c:v>1.7756500000000001E-2</c:v>
                </c:pt>
                <c:pt idx="17618">
                  <c:v>1.4305099999999999E-2</c:v>
                </c:pt>
                <c:pt idx="17619">
                  <c:v>1.75476E-2</c:v>
                </c:pt>
                <c:pt idx="17620">
                  <c:v>9.5882399999999996E-3</c:v>
                </c:pt>
                <c:pt idx="17621">
                  <c:v>8.8119500000000007E-3</c:v>
                </c:pt>
                <c:pt idx="17622">
                  <c:v>4.1379900000000002E-3</c:v>
                </c:pt>
                <c:pt idx="17623">
                  <c:v>-9.9563600000000005E-4</c:v>
                </c:pt>
                <c:pt idx="17624">
                  <c:v>1.8367800000000001E-3</c:v>
                </c:pt>
                <c:pt idx="17625">
                  <c:v>-8.8739400000000003E-3</c:v>
                </c:pt>
                <c:pt idx="17626">
                  <c:v>-3.2548899999999999E-3</c:v>
                </c:pt>
                <c:pt idx="17627">
                  <c:v>7.4234000000000001E-3</c:v>
                </c:pt>
                <c:pt idx="17628">
                  <c:v>1.19019E-3</c:v>
                </c:pt>
                <c:pt idx="17629">
                  <c:v>2.61211E-3</c:v>
                </c:pt>
                <c:pt idx="17630">
                  <c:v>-1.2359599999999999E-3</c:v>
                </c:pt>
                <c:pt idx="17631">
                  <c:v>1.2130699999999999E-3</c:v>
                </c:pt>
                <c:pt idx="17632">
                  <c:v>-4.9514800000000003E-3</c:v>
                </c:pt>
                <c:pt idx="17633">
                  <c:v>-1.28813E-2</c:v>
                </c:pt>
                <c:pt idx="17634">
                  <c:v>-6.4792599999999997E-3</c:v>
                </c:pt>
                <c:pt idx="17635">
                  <c:v>-7.1573299999999999E-3</c:v>
                </c:pt>
                <c:pt idx="17636">
                  <c:v>-1.5777599999999999E-2</c:v>
                </c:pt>
                <c:pt idx="17637">
                  <c:v>-1.21355E-2</c:v>
                </c:pt>
                <c:pt idx="17638">
                  <c:v>-7.2383899999999999E-3</c:v>
                </c:pt>
                <c:pt idx="17639">
                  <c:v>-5.3978000000000003E-3</c:v>
                </c:pt>
                <c:pt idx="17640">
                  <c:v>-8.6269399999999996E-3</c:v>
                </c:pt>
                <c:pt idx="17641">
                  <c:v>-1.2318600000000001E-2</c:v>
                </c:pt>
                <c:pt idx="17642">
                  <c:v>-1.39618E-2</c:v>
                </c:pt>
                <c:pt idx="17643">
                  <c:v>-1.6335499999999999E-2</c:v>
                </c:pt>
                <c:pt idx="17644">
                  <c:v>-2.2864300000000001E-2</c:v>
                </c:pt>
                <c:pt idx="17645">
                  <c:v>-1.59416E-2</c:v>
                </c:pt>
                <c:pt idx="17646">
                  <c:v>-1.5384699999999999E-2</c:v>
                </c:pt>
                <c:pt idx="17647">
                  <c:v>-1.58148E-2</c:v>
                </c:pt>
                <c:pt idx="17648">
                  <c:v>-1.2947999999999999E-2</c:v>
                </c:pt>
                <c:pt idx="17649">
                  <c:v>-1.9215599999999999E-2</c:v>
                </c:pt>
                <c:pt idx="17650">
                  <c:v>-1.1633900000000001E-2</c:v>
                </c:pt>
                <c:pt idx="17651">
                  <c:v>-1.6513799999999999E-2</c:v>
                </c:pt>
                <c:pt idx="17652">
                  <c:v>-8.8348400000000001E-3</c:v>
                </c:pt>
                <c:pt idx="17653">
                  <c:v>-4.9848599999999998E-3</c:v>
                </c:pt>
                <c:pt idx="17654">
                  <c:v>-1.1846499999999999E-2</c:v>
                </c:pt>
                <c:pt idx="17655">
                  <c:v>-2.2764199999999999E-3</c:v>
                </c:pt>
                <c:pt idx="17656">
                  <c:v>-3.66783E-3</c:v>
                </c:pt>
                <c:pt idx="17657">
                  <c:v>-4.09126E-4</c:v>
                </c:pt>
                <c:pt idx="17658">
                  <c:v>1.36662E-3</c:v>
                </c:pt>
                <c:pt idx="17659">
                  <c:v>5.0897599999999996E-3</c:v>
                </c:pt>
                <c:pt idx="17660">
                  <c:v>6.9408400000000002E-3</c:v>
                </c:pt>
                <c:pt idx="17661">
                  <c:v>6.3323999999999997E-4</c:v>
                </c:pt>
                <c:pt idx="17662">
                  <c:v>4.2333600000000002E-3</c:v>
                </c:pt>
                <c:pt idx="17663">
                  <c:v>9.3250299999999998E-3</c:v>
                </c:pt>
                <c:pt idx="17664">
                  <c:v>2.07005E-2</c:v>
                </c:pt>
                <c:pt idx="17665">
                  <c:v>1.7412199999999999E-2</c:v>
                </c:pt>
                <c:pt idx="17666">
                  <c:v>5.2566499999999999E-3</c:v>
                </c:pt>
                <c:pt idx="17667">
                  <c:v>4.4803600000000001E-3</c:v>
                </c:pt>
                <c:pt idx="17668">
                  <c:v>2.8142900000000001E-3</c:v>
                </c:pt>
                <c:pt idx="17669">
                  <c:v>1.69849E-3</c:v>
                </c:pt>
                <c:pt idx="17670">
                  <c:v>8.8882400000000004E-3</c:v>
                </c:pt>
                <c:pt idx="17671">
                  <c:v>1.7309199999999999E-3</c:v>
                </c:pt>
                <c:pt idx="17672">
                  <c:v>4.2953499999999999E-3</c:v>
                </c:pt>
                <c:pt idx="17673">
                  <c:v>3.8051600000000001E-3</c:v>
                </c:pt>
                <c:pt idx="17674">
                  <c:v>-6.0224500000000004E-3</c:v>
                </c:pt>
                <c:pt idx="17675">
                  <c:v>2.5043499999999998E-3</c:v>
                </c:pt>
                <c:pt idx="17676">
                  <c:v>-5.6209600000000004E-3</c:v>
                </c:pt>
                <c:pt idx="17677">
                  <c:v>-8.3465599999999994E-3</c:v>
                </c:pt>
                <c:pt idx="17678">
                  <c:v>-1.23558E-2</c:v>
                </c:pt>
                <c:pt idx="17679">
                  <c:v>-5.4397600000000001E-3</c:v>
                </c:pt>
                <c:pt idx="17680">
                  <c:v>-3.7241000000000002E-3</c:v>
                </c:pt>
                <c:pt idx="17681">
                  <c:v>-7.6904299999999998E-3</c:v>
                </c:pt>
                <c:pt idx="17682">
                  <c:v>-1.7128E-3</c:v>
                </c:pt>
                <c:pt idx="17683">
                  <c:v>-9.2182199999999992E-3</c:v>
                </c:pt>
                <c:pt idx="17684">
                  <c:v>3.0555700000000001E-3</c:v>
                </c:pt>
                <c:pt idx="17685">
                  <c:v>1.3542200000000001E-4</c:v>
                </c:pt>
                <c:pt idx="17686">
                  <c:v>-1.65691E-2</c:v>
                </c:pt>
                <c:pt idx="17687">
                  <c:v>-8.0947899999999993E-3</c:v>
                </c:pt>
                <c:pt idx="17688">
                  <c:v>-8.9464200000000001E-3</c:v>
                </c:pt>
                <c:pt idx="17689">
                  <c:v>-8.2511900000000003E-3</c:v>
                </c:pt>
                <c:pt idx="17690">
                  <c:v>3.6420799999999998E-3</c:v>
                </c:pt>
                <c:pt idx="17691">
                  <c:v>-8.3532299999999997E-3</c:v>
                </c:pt>
                <c:pt idx="17692">
                  <c:v>-5.7086899999999998E-3</c:v>
                </c:pt>
                <c:pt idx="17693">
                  <c:v>-8.2788500000000008E-3</c:v>
                </c:pt>
                <c:pt idx="17694">
                  <c:v>-2.9191999999999998E-3</c:v>
                </c:pt>
                <c:pt idx="17695">
                  <c:v>6.1988799999999997E-4</c:v>
                </c:pt>
                <c:pt idx="17696">
                  <c:v>8.0203999999999996E-4</c:v>
                </c:pt>
                <c:pt idx="17697">
                  <c:v>-2.6292799999999999E-3</c:v>
                </c:pt>
                <c:pt idx="17698">
                  <c:v>5.7525600000000003E-3</c:v>
                </c:pt>
                <c:pt idx="17699">
                  <c:v>-7.07626E-3</c:v>
                </c:pt>
                <c:pt idx="17700">
                  <c:v>-2.1085700000000001E-3</c:v>
                </c:pt>
                <c:pt idx="17701">
                  <c:v>1.82438E-3</c:v>
                </c:pt>
                <c:pt idx="17702">
                  <c:v>-4.2400399999999996E-3</c:v>
                </c:pt>
                <c:pt idx="17703">
                  <c:v>-1.2833600000000001E-2</c:v>
                </c:pt>
                <c:pt idx="17704">
                  <c:v>-1.5914899999999999E-2</c:v>
                </c:pt>
                <c:pt idx="17705">
                  <c:v>-1.42565E-2</c:v>
                </c:pt>
                <c:pt idx="17706">
                  <c:v>-1.4179199999999999E-2</c:v>
                </c:pt>
                <c:pt idx="17707">
                  <c:v>-1.9237500000000001E-2</c:v>
                </c:pt>
                <c:pt idx="17708">
                  <c:v>-6.2484699999999999E-3</c:v>
                </c:pt>
                <c:pt idx="17709">
                  <c:v>-4.4670100000000004E-3</c:v>
                </c:pt>
                <c:pt idx="17710">
                  <c:v>-8.5658999999999996E-3</c:v>
                </c:pt>
                <c:pt idx="17711">
                  <c:v>-1.49012E-2</c:v>
                </c:pt>
                <c:pt idx="17712">
                  <c:v>-2.6626599999999999E-3</c:v>
                </c:pt>
                <c:pt idx="17713">
                  <c:v>-2.6836400000000002E-3</c:v>
                </c:pt>
                <c:pt idx="17714">
                  <c:v>-1.2020100000000001E-2</c:v>
                </c:pt>
                <c:pt idx="17715">
                  <c:v>-3.4380000000000001E-3</c:v>
                </c:pt>
                <c:pt idx="17716">
                  <c:v>-1.0132800000000001E-2</c:v>
                </c:pt>
                <c:pt idx="17717">
                  <c:v>-2.1811500000000001E-2</c:v>
                </c:pt>
                <c:pt idx="17718">
                  <c:v>-2.0234100000000001E-2</c:v>
                </c:pt>
                <c:pt idx="17719">
                  <c:v>-1.00555E-2</c:v>
                </c:pt>
                <c:pt idx="17720">
                  <c:v>-3.6468500000000001E-3</c:v>
                </c:pt>
                <c:pt idx="17721">
                  <c:v>4.5394899999999999E-4</c:v>
                </c:pt>
                <c:pt idx="17722">
                  <c:v>-8.9216199999999999E-3</c:v>
                </c:pt>
                <c:pt idx="17723">
                  <c:v>-1.01099E-2</c:v>
                </c:pt>
                <c:pt idx="17724">
                  <c:v>-1.1698699999999999E-2</c:v>
                </c:pt>
                <c:pt idx="17725">
                  <c:v>-6.8244899999999999E-3</c:v>
                </c:pt>
                <c:pt idx="17726">
                  <c:v>-5.1670099999999997E-3</c:v>
                </c:pt>
                <c:pt idx="17727">
                  <c:v>-1.07861E-2</c:v>
                </c:pt>
                <c:pt idx="17728">
                  <c:v>-8.5515999999999995E-3</c:v>
                </c:pt>
                <c:pt idx="17729">
                  <c:v>-5.9804899999999998E-3</c:v>
                </c:pt>
                <c:pt idx="17730">
                  <c:v>-6.0081500000000003E-3</c:v>
                </c:pt>
                <c:pt idx="17731">
                  <c:v>1.28078E-3</c:v>
                </c:pt>
                <c:pt idx="17732">
                  <c:v>-1.56384E-2</c:v>
                </c:pt>
                <c:pt idx="17733">
                  <c:v>-7.4834799999999998E-3</c:v>
                </c:pt>
                <c:pt idx="17734">
                  <c:v>-1.33457E-2</c:v>
                </c:pt>
                <c:pt idx="17735">
                  <c:v>-6.9007900000000004E-3</c:v>
                </c:pt>
                <c:pt idx="17736">
                  <c:v>-1.0038399999999999E-2</c:v>
                </c:pt>
                <c:pt idx="17737">
                  <c:v>-2.99644E-3</c:v>
                </c:pt>
                <c:pt idx="17738">
                  <c:v>-5.2909899999999998E-3</c:v>
                </c:pt>
                <c:pt idx="17739">
                  <c:v>-1.67017E-2</c:v>
                </c:pt>
                <c:pt idx="17740">
                  <c:v>-8.9063600000000003E-3</c:v>
                </c:pt>
                <c:pt idx="17741">
                  <c:v>-1.14813E-2</c:v>
                </c:pt>
                <c:pt idx="17742">
                  <c:v>-1.0859499999999999E-2</c:v>
                </c:pt>
                <c:pt idx="17743">
                  <c:v>-1.2538000000000001E-2</c:v>
                </c:pt>
                <c:pt idx="17744">
                  <c:v>-1.7795600000000002E-2</c:v>
                </c:pt>
                <c:pt idx="17745">
                  <c:v>-1.9063E-2</c:v>
                </c:pt>
                <c:pt idx="17746">
                  <c:v>-1.03178E-2</c:v>
                </c:pt>
                <c:pt idx="17747">
                  <c:v>-1.8669100000000001E-2</c:v>
                </c:pt>
                <c:pt idx="17748">
                  <c:v>-1.2351000000000001E-2</c:v>
                </c:pt>
                <c:pt idx="17749">
                  <c:v>-2.6108699999999999E-2</c:v>
                </c:pt>
                <c:pt idx="17750">
                  <c:v>-1.8986699999999999E-2</c:v>
                </c:pt>
                <c:pt idx="17751">
                  <c:v>-2.5410700000000001E-2</c:v>
                </c:pt>
                <c:pt idx="17752">
                  <c:v>-3.1713499999999999E-2</c:v>
                </c:pt>
                <c:pt idx="17753">
                  <c:v>-1.7800300000000002E-2</c:v>
                </c:pt>
                <c:pt idx="17754">
                  <c:v>-1.8428799999999999E-2</c:v>
                </c:pt>
                <c:pt idx="17755">
                  <c:v>-1.57681E-2</c:v>
                </c:pt>
                <c:pt idx="17756">
                  <c:v>-1.9000099999999999E-2</c:v>
                </c:pt>
                <c:pt idx="17757">
                  <c:v>-1.31559E-2</c:v>
                </c:pt>
                <c:pt idx="17758">
                  <c:v>-7.8897499999999992E-3</c:v>
                </c:pt>
                <c:pt idx="17759">
                  <c:v>-3.9482099999999997E-3</c:v>
                </c:pt>
                <c:pt idx="17760">
                  <c:v>-1.1986699999999999E-2</c:v>
                </c:pt>
                <c:pt idx="17761">
                  <c:v>-2.11954E-2</c:v>
                </c:pt>
                <c:pt idx="17762">
                  <c:v>-1.5917799999999999E-2</c:v>
                </c:pt>
                <c:pt idx="17763">
                  <c:v>-2.1197299999999999E-2</c:v>
                </c:pt>
                <c:pt idx="17764">
                  <c:v>-1.5594500000000001E-2</c:v>
                </c:pt>
                <c:pt idx="17765">
                  <c:v>-9.1457399999999994E-3</c:v>
                </c:pt>
                <c:pt idx="17766">
                  <c:v>-6.9246300000000002E-3</c:v>
                </c:pt>
                <c:pt idx="17767">
                  <c:v>-1.52683E-2</c:v>
                </c:pt>
                <c:pt idx="17768">
                  <c:v>-7.7485999999999996E-3</c:v>
                </c:pt>
                <c:pt idx="17769">
                  <c:v>-1.00479E-2</c:v>
                </c:pt>
                <c:pt idx="17770">
                  <c:v>-1.03111E-2</c:v>
                </c:pt>
                <c:pt idx="17771">
                  <c:v>-6.2360799999999997E-3</c:v>
                </c:pt>
                <c:pt idx="17772">
                  <c:v>-1.7308199999999999E-2</c:v>
                </c:pt>
                <c:pt idx="17773">
                  <c:v>-1.60351E-2</c:v>
                </c:pt>
                <c:pt idx="17774">
                  <c:v>-1.08509E-2</c:v>
                </c:pt>
                <c:pt idx="17775">
                  <c:v>-8.7642699999999994E-3</c:v>
                </c:pt>
                <c:pt idx="17776">
                  <c:v>-1.14737E-2</c:v>
                </c:pt>
                <c:pt idx="17777">
                  <c:v>-8.9616799999999996E-3</c:v>
                </c:pt>
                <c:pt idx="17778">
                  <c:v>-8.9769399999999992E-3</c:v>
                </c:pt>
                <c:pt idx="17779">
                  <c:v>2.73895E-3</c:v>
                </c:pt>
                <c:pt idx="17780">
                  <c:v>-5.2452100000000002E-3</c:v>
                </c:pt>
                <c:pt idx="17781">
                  <c:v>-4.9352600000000003E-3</c:v>
                </c:pt>
                <c:pt idx="17782">
                  <c:v>1.9254700000000001E-3</c:v>
                </c:pt>
                <c:pt idx="17783">
                  <c:v>-1.8119800000000001E-4</c:v>
                </c:pt>
                <c:pt idx="17784">
                  <c:v>2.8858199999999999E-3</c:v>
                </c:pt>
                <c:pt idx="17785">
                  <c:v>1.8196099999999999E-3</c:v>
                </c:pt>
                <c:pt idx="17786">
                  <c:v>9.1743499999999995E-3</c:v>
                </c:pt>
                <c:pt idx="17787" formatCode="0.00E+00">
                  <c:v>6.8664600000000007E-5</c:v>
                </c:pt>
                <c:pt idx="17788">
                  <c:v>-5.36442E-3</c:v>
                </c:pt>
                <c:pt idx="17789">
                  <c:v>4.2371700000000002E-3</c:v>
                </c:pt>
                <c:pt idx="17790">
                  <c:v>1.9569399999999999E-3</c:v>
                </c:pt>
                <c:pt idx="17791">
                  <c:v>1.0376000000000001E-3</c:v>
                </c:pt>
                <c:pt idx="17792">
                  <c:v>8.8071799999999995E-3</c:v>
                </c:pt>
                <c:pt idx="17793">
                  <c:v>1.3977099999999999E-2</c:v>
                </c:pt>
                <c:pt idx="17794">
                  <c:v>8.6545900000000002E-3</c:v>
                </c:pt>
                <c:pt idx="17795">
                  <c:v>-2.1390900000000002E-3</c:v>
                </c:pt>
                <c:pt idx="17796">
                  <c:v>9.5796600000000003E-3</c:v>
                </c:pt>
                <c:pt idx="17797">
                  <c:v>1.0312099999999999E-2</c:v>
                </c:pt>
                <c:pt idx="17798">
                  <c:v>7.8363400000000007E-3</c:v>
                </c:pt>
                <c:pt idx="17799">
                  <c:v>4.59385E-3</c:v>
                </c:pt>
                <c:pt idx="17800">
                  <c:v>-5.4721800000000001E-3</c:v>
                </c:pt>
                <c:pt idx="17801" formatCode="0.00E+00">
                  <c:v>6.5803500000000001E-5</c:v>
                </c:pt>
                <c:pt idx="17802">
                  <c:v>-6.42109E-3</c:v>
                </c:pt>
                <c:pt idx="17803">
                  <c:v>-8.4972399999999997E-3</c:v>
                </c:pt>
                <c:pt idx="17804">
                  <c:v>-3.9482099999999997E-3</c:v>
                </c:pt>
                <c:pt idx="17805">
                  <c:v>-1.3546900000000001E-2</c:v>
                </c:pt>
                <c:pt idx="17806">
                  <c:v>-9.9801999999999998E-3</c:v>
                </c:pt>
                <c:pt idx="17807">
                  <c:v>-1.64452E-2</c:v>
                </c:pt>
                <c:pt idx="17808" formatCode="0.00E+00">
                  <c:v>-1.9035300000000001E-3</c:v>
                </c:pt>
                <c:pt idx="17809">
                  <c:v>-1.7957699999999999E-3</c:v>
                </c:pt>
                <c:pt idx="17810">
                  <c:v>-8.3465599999999994E-3</c:v>
                </c:pt>
                <c:pt idx="17811">
                  <c:v>-5.5265399999999999E-3</c:v>
                </c:pt>
                <c:pt idx="17812">
                  <c:v>-4.7588300000000004E-3</c:v>
                </c:pt>
                <c:pt idx="17813">
                  <c:v>-1.1776E-2</c:v>
                </c:pt>
                <c:pt idx="17814">
                  <c:v>6.8540600000000004E-3</c:v>
                </c:pt>
                <c:pt idx="17815">
                  <c:v>7.20596E-3</c:v>
                </c:pt>
                <c:pt idx="17816">
                  <c:v>-2.2172899999999998E-3</c:v>
                </c:pt>
                <c:pt idx="17817">
                  <c:v>7.6255799999999999E-3</c:v>
                </c:pt>
                <c:pt idx="17818">
                  <c:v>-1.9807800000000001E-3</c:v>
                </c:pt>
                <c:pt idx="17819">
                  <c:v>1.27316E-3</c:v>
                </c:pt>
                <c:pt idx="17820">
                  <c:v>6.3285800000000003E-3</c:v>
                </c:pt>
                <c:pt idx="17821">
                  <c:v>5.5885300000000004E-3</c:v>
                </c:pt>
                <c:pt idx="17822">
                  <c:v>7.6484700000000003E-4</c:v>
                </c:pt>
                <c:pt idx="17823">
                  <c:v>1.17588E-3</c:v>
                </c:pt>
                <c:pt idx="17824">
                  <c:v>-3.29781E-3</c:v>
                </c:pt>
                <c:pt idx="17825">
                  <c:v>-3.6535299999999999E-3</c:v>
                </c:pt>
                <c:pt idx="17826">
                  <c:v>-5.6953400000000001E-3</c:v>
                </c:pt>
                <c:pt idx="17827">
                  <c:v>-7.6618199999999997E-3</c:v>
                </c:pt>
                <c:pt idx="17828">
                  <c:v>-9.3860599999999999E-3</c:v>
                </c:pt>
                <c:pt idx="17829">
                  <c:v>-3.8547500000000001E-3</c:v>
                </c:pt>
                <c:pt idx="17830">
                  <c:v>-1.0119400000000001E-2</c:v>
                </c:pt>
                <c:pt idx="17831">
                  <c:v>-1.7358800000000001E-2</c:v>
                </c:pt>
                <c:pt idx="17832">
                  <c:v>-1.3199799999999999E-2</c:v>
                </c:pt>
                <c:pt idx="17833">
                  <c:v>-1.84145E-2</c:v>
                </c:pt>
                <c:pt idx="17834">
                  <c:v>-2.07577E-2</c:v>
                </c:pt>
                <c:pt idx="17835">
                  <c:v>-1.37348E-2</c:v>
                </c:pt>
                <c:pt idx="17836">
                  <c:v>-1.583E-2</c:v>
                </c:pt>
                <c:pt idx="17837">
                  <c:v>-1.8988600000000001E-2</c:v>
                </c:pt>
                <c:pt idx="17838">
                  <c:v>-1.6079900000000001E-2</c:v>
                </c:pt>
                <c:pt idx="17839">
                  <c:v>-1.47829E-2</c:v>
                </c:pt>
                <c:pt idx="17840">
                  <c:v>-6.9742199999999997E-3</c:v>
                </c:pt>
                <c:pt idx="17841">
                  <c:v>-7.1773499999999999E-3</c:v>
                </c:pt>
                <c:pt idx="17842">
                  <c:v>-1.2242299999999999E-2</c:v>
                </c:pt>
                <c:pt idx="17843">
                  <c:v>-8.5697199999999994E-3</c:v>
                </c:pt>
                <c:pt idx="17844">
                  <c:v>-1.2785899999999999E-2</c:v>
                </c:pt>
                <c:pt idx="17845">
                  <c:v>-9.6425999999999994E-3</c:v>
                </c:pt>
                <c:pt idx="17846">
                  <c:v>-9.1524099999999997E-3</c:v>
                </c:pt>
                <c:pt idx="17847">
                  <c:v>-1.1908500000000001E-2</c:v>
                </c:pt>
                <c:pt idx="17848">
                  <c:v>-9.3069099999999998E-3</c:v>
                </c:pt>
                <c:pt idx="17849">
                  <c:v>-1.4086700000000001E-2</c:v>
                </c:pt>
                <c:pt idx="17850">
                  <c:v>-9.0799299999999999E-3</c:v>
                </c:pt>
                <c:pt idx="17851">
                  <c:v>-9.3688999999999995E-3</c:v>
                </c:pt>
                <c:pt idx="17852">
                  <c:v>-1.5032800000000001E-2</c:v>
                </c:pt>
                <c:pt idx="17853">
                  <c:v>1.7814599999999999E-3</c:v>
                </c:pt>
                <c:pt idx="17854">
                  <c:v>3.4599299999999999E-3</c:v>
                </c:pt>
                <c:pt idx="17855">
                  <c:v>-4.8227299999999999E-3</c:v>
                </c:pt>
                <c:pt idx="17856">
                  <c:v>-1.00479E-2</c:v>
                </c:pt>
                <c:pt idx="17857">
                  <c:v>-3.0298199999999999E-3</c:v>
                </c:pt>
                <c:pt idx="17858">
                  <c:v>-2.3479500000000001E-3</c:v>
                </c:pt>
                <c:pt idx="17859">
                  <c:v>2.1791499999999999E-3</c:v>
                </c:pt>
                <c:pt idx="17860">
                  <c:v>1.4877299999999999E-4</c:v>
                </c:pt>
                <c:pt idx="17861">
                  <c:v>-2.2172899999999998E-3</c:v>
                </c:pt>
                <c:pt idx="17862">
                  <c:v>-1.57442E-2</c:v>
                </c:pt>
                <c:pt idx="17863">
                  <c:v>-1.8291500000000001E-3</c:v>
                </c:pt>
                <c:pt idx="17864">
                  <c:v>-7.6789900000000001E-3</c:v>
                </c:pt>
                <c:pt idx="17865">
                  <c:v>-2.8801E-4</c:v>
                </c:pt>
                <c:pt idx="17866">
                  <c:v>-5.5837600000000001E-3</c:v>
                </c:pt>
                <c:pt idx="17867">
                  <c:v>-9.3622199999999992E-3</c:v>
                </c:pt>
                <c:pt idx="17868">
                  <c:v>-1.5986400000000001E-2</c:v>
                </c:pt>
                <c:pt idx="17869">
                  <c:v>-1.44672E-2</c:v>
                </c:pt>
                <c:pt idx="17870">
                  <c:v>-2.0799600000000001E-3</c:v>
                </c:pt>
                <c:pt idx="17871">
                  <c:v>-7.4720400000000001E-3</c:v>
                </c:pt>
                <c:pt idx="17872">
                  <c:v>-2.0561199999999998E-3</c:v>
                </c:pt>
                <c:pt idx="17873">
                  <c:v>-4.2705499999999997E-3</c:v>
                </c:pt>
                <c:pt idx="17874">
                  <c:v>1.8215199999999999E-4</c:v>
                </c:pt>
                <c:pt idx="17875">
                  <c:v>-9.0532300000000007E-3</c:v>
                </c:pt>
                <c:pt idx="17876">
                  <c:v>-1.3402900000000001E-2</c:v>
                </c:pt>
                <c:pt idx="17877">
                  <c:v>-1.3582199999999999E-2</c:v>
                </c:pt>
                <c:pt idx="17878">
                  <c:v>1.76716E-3</c:v>
                </c:pt>
                <c:pt idx="17879">
                  <c:v>-5.8012000000000003E-3</c:v>
                </c:pt>
                <c:pt idx="17880">
                  <c:v>-7.3337599999999999E-3</c:v>
                </c:pt>
                <c:pt idx="17881">
                  <c:v>-5.9518799999999997E-3</c:v>
                </c:pt>
                <c:pt idx="17882">
                  <c:v>-8.9845700000000008E-3</c:v>
                </c:pt>
                <c:pt idx="17883">
                  <c:v>-1.15032E-2</c:v>
                </c:pt>
                <c:pt idx="17884">
                  <c:v>-8.8014600000000005E-3</c:v>
                </c:pt>
                <c:pt idx="17885">
                  <c:v>-3.3006699999999999E-3</c:v>
                </c:pt>
                <c:pt idx="17886">
                  <c:v>-4.34017E-3</c:v>
                </c:pt>
                <c:pt idx="17887">
                  <c:v>1.14536E-3</c:v>
                </c:pt>
                <c:pt idx="17888">
                  <c:v>4.3306400000000002E-3</c:v>
                </c:pt>
                <c:pt idx="17889">
                  <c:v>3.3998499999999998E-3</c:v>
                </c:pt>
                <c:pt idx="17890">
                  <c:v>1.0049799999999999E-2</c:v>
                </c:pt>
                <c:pt idx="17891">
                  <c:v>-3.98731E-3</c:v>
                </c:pt>
                <c:pt idx="17892">
                  <c:v>-1.9817400000000001E-3</c:v>
                </c:pt>
                <c:pt idx="17893" formatCode="0.00E+00">
                  <c:v>-4.2915299999999999E-5</c:v>
                </c:pt>
                <c:pt idx="17894">
                  <c:v>-2.4118400000000002E-3</c:v>
                </c:pt>
                <c:pt idx="17895">
                  <c:v>-5.2566499999999999E-3</c:v>
                </c:pt>
                <c:pt idx="17896">
                  <c:v>-3.3655199999999999E-3</c:v>
                </c:pt>
                <c:pt idx="17897">
                  <c:v>-4.1875799999999998E-3</c:v>
                </c:pt>
                <c:pt idx="17898">
                  <c:v>-3.4294099999999999E-3</c:v>
                </c:pt>
                <c:pt idx="17899">
                  <c:v>-5.1879900000000002E-4</c:v>
                </c:pt>
                <c:pt idx="17900">
                  <c:v>-2.4442700000000001E-3</c:v>
                </c:pt>
                <c:pt idx="17901">
                  <c:v>1.16348E-4</c:v>
                </c:pt>
                <c:pt idx="17902">
                  <c:v>-1.0428400000000001E-2</c:v>
                </c:pt>
                <c:pt idx="17903">
                  <c:v>-1.2847900000000001E-2</c:v>
                </c:pt>
                <c:pt idx="17904">
                  <c:v>-9.3231200000000007E-3</c:v>
                </c:pt>
                <c:pt idx="17905">
                  <c:v>-1.0816599999999999E-2</c:v>
                </c:pt>
                <c:pt idx="17906">
                  <c:v>-9.3603100000000002E-3</c:v>
                </c:pt>
                <c:pt idx="17907">
                  <c:v>-9.6425999999999994E-3</c:v>
                </c:pt>
                <c:pt idx="17908">
                  <c:v>-9.5195799999999997E-3</c:v>
                </c:pt>
                <c:pt idx="17909">
                  <c:v>-3.0708300000000001E-3</c:v>
                </c:pt>
                <c:pt idx="17910">
                  <c:v>-1.42574E-2</c:v>
                </c:pt>
                <c:pt idx="17911">
                  <c:v>-6.3791300000000002E-3</c:v>
                </c:pt>
                <c:pt idx="17912">
                  <c:v>-1.0302499999999999E-2</c:v>
                </c:pt>
                <c:pt idx="17913">
                  <c:v>-2.1839099999999998E-3</c:v>
                </c:pt>
                <c:pt idx="17914">
                  <c:v>1.1348700000000001E-3</c:v>
                </c:pt>
                <c:pt idx="17915">
                  <c:v>1.17779E-3</c:v>
                </c:pt>
                <c:pt idx="17916">
                  <c:v>1.3049099999999999E-2</c:v>
                </c:pt>
                <c:pt idx="17917">
                  <c:v>7.8134499999999996E-3</c:v>
                </c:pt>
                <c:pt idx="17918">
                  <c:v>1.63174E-3</c:v>
                </c:pt>
                <c:pt idx="17919">
                  <c:v>1.1539499999999999E-3</c:v>
                </c:pt>
                <c:pt idx="17920">
                  <c:v>-2.61211E-3</c:v>
                </c:pt>
                <c:pt idx="17921">
                  <c:v>7.5969699999999998E-3</c:v>
                </c:pt>
                <c:pt idx="17922">
                  <c:v>3.2138800000000001E-3</c:v>
                </c:pt>
                <c:pt idx="17923">
                  <c:v>1.2626600000000001E-3</c:v>
                </c:pt>
                <c:pt idx="17924">
                  <c:v>5.3501099999999995E-4</c:v>
                </c:pt>
                <c:pt idx="17925">
                  <c:v>-4.5614200000000001E-3</c:v>
                </c:pt>
                <c:pt idx="17926">
                  <c:v>4.40598E-4</c:v>
                </c:pt>
                <c:pt idx="17927">
                  <c:v>3.1366300000000001E-3</c:v>
                </c:pt>
                <c:pt idx="17928">
                  <c:v>-3.1604799999999998E-3</c:v>
                </c:pt>
                <c:pt idx="17929">
                  <c:v>-1.9226099999999999E-3</c:v>
                </c:pt>
                <c:pt idx="17930">
                  <c:v>-2.79999E-3</c:v>
                </c:pt>
                <c:pt idx="17931">
                  <c:v>-2.0036699999999999E-3</c:v>
                </c:pt>
                <c:pt idx="17932">
                  <c:v>-8.85296E-3</c:v>
                </c:pt>
                <c:pt idx="17933">
                  <c:v>-6.24275E-3</c:v>
                </c:pt>
                <c:pt idx="17934">
                  <c:v>1.5344600000000001E-3</c:v>
                </c:pt>
                <c:pt idx="17935">
                  <c:v>-8.3198500000000002E-3</c:v>
                </c:pt>
                <c:pt idx="17936">
                  <c:v>-4.0121100000000002E-3</c:v>
                </c:pt>
                <c:pt idx="17937">
                  <c:v>2.4576200000000002E-3</c:v>
                </c:pt>
                <c:pt idx="17938">
                  <c:v>5.9413900000000004E-4</c:v>
                </c:pt>
                <c:pt idx="17939">
                  <c:v>6.1864900000000002E-3</c:v>
                </c:pt>
                <c:pt idx="17940" formatCode="0.00E+00">
                  <c:v>-6.38962E-5</c:v>
                </c:pt>
                <c:pt idx="17941">
                  <c:v>2.1228800000000002E-3</c:v>
                </c:pt>
                <c:pt idx="17942">
                  <c:v>3.3254600000000001E-3</c:v>
                </c:pt>
                <c:pt idx="17943">
                  <c:v>-9.2506399999999992E-3</c:v>
                </c:pt>
                <c:pt idx="17944">
                  <c:v>-4.9581499999999997E-3</c:v>
                </c:pt>
                <c:pt idx="17945">
                  <c:v>1.0813700000000001E-2</c:v>
                </c:pt>
                <c:pt idx="17946">
                  <c:v>8.0928800000000002E-3</c:v>
                </c:pt>
                <c:pt idx="17947">
                  <c:v>1.32942E-3</c:v>
                </c:pt>
                <c:pt idx="17948">
                  <c:v>3.1814600000000001E-3</c:v>
                </c:pt>
                <c:pt idx="17949">
                  <c:v>-2.6702900000000001E-4</c:v>
                </c:pt>
                <c:pt idx="17950">
                  <c:v>1.1609100000000001E-2</c:v>
                </c:pt>
                <c:pt idx="17951">
                  <c:v>7.2164500000000001E-3</c:v>
                </c:pt>
                <c:pt idx="17952">
                  <c:v>1.5649799999999998E-2</c:v>
                </c:pt>
                <c:pt idx="17953">
                  <c:v>6.2007900000000003E-3</c:v>
                </c:pt>
                <c:pt idx="17954">
                  <c:v>1.09911E-2</c:v>
                </c:pt>
                <c:pt idx="17955">
                  <c:v>1.30644E-2</c:v>
                </c:pt>
                <c:pt idx="17956">
                  <c:v>8.5267999999999993E-3</c:v>
                </c:pt>
                <c:pt idx="17957">
                  <c:v>8.32367E-3</c:v>
                </c:pt>
                <c:pt idx="17958">
                  <c:v>4.3115599999999999E-3</c:v>
                </c:pt>
                <c:pt idx="17959">
                  <c:v>6.9284400000000001E-3</c:v>
                </c:pt>
                <c:pt idx="17960">
                  <c:v>7.4138600000000004E-3</c:v>
                </c:pt>
                <c:pt idx="17961">
                  <c:v>3.8328199999999998E-3</c:v>
                </c:pt>
                <c:pt idx="17962">
                  <c:v>6.3180900000000002E-3</c:v>
                </c:pt>
                <c:pt idx="17963">
                  <c:v>1.1522299999999999E-2</c:v>
                </c:pt>
                <c:pt idx="17964">
                  <c:v>1.43375E-2</c:v>
                </c:pt>
                <c:pt idx="17965">
                  <c:v>1.00307E-2</c:v>
                </c:pt>
                <c:pt idx="17966">
                  <c:v>1.46093E-2</c:v>
                </c:pt>
                <c:pt idx="17967">
                  <c:v>1.13277E-2</c:v>
                </c:pt>
                <c:pt idx="17968">
                  <c:v>1.36852E-2</c:v>
                </c:pt>
                <c:pt idx="17969">
                  <c:v>9.4490100000000007E-3</c:v>
                </c:pt>
                <c:pt idx="17970">
                  <c:v>1.50309E-2</c:v>
                </c:pt>
                <c:pt idx="17971">
                  <c:v>1.4330900000000001E-2</c:v>
                </c:pt>
                <c:pt idx="17972">
                  <c:v>1.21069E-2</c:v>
                </c:pt>
                <c:pt idx="17973">
                  <c:v>1.18713E-2</c:v>
                </c:pt>
                <c:pt idx="17974">
                  <c:v>1.0115600000000001E-2</c:v>
                </c:pt>
                <c:pt idx="17975">
                  <c:v>1.0607699999999999E-2</c:v>
                </c:pt>
                <c:pt idx="17976">
                  <c:v>1.30768E-2</c:v>
                </c:pt>
                <c:pt idx="17977">
                  <c:v>4.6577500000000004E-3</c:v>
                </c:pt>
                <c:pt idx="17978">
                  <c:v>7.0590999999999996E-3</c:v>
                </c:pt>
                <c:pt idx="17979">
                  <c:v>1.8215200000000001E-3</c:v>
                </c:pt>
                <c:pt idx="17980">
                  <c:v>8.4409700000000008E-3</c:v>
                </c:pt>
                <c:pt idx="17981">
                  <c:v>6.4420700000000003E-3</c:v>
                </c:pt>
                <c:pt idx="17982">
                  <c:v>6.1054200000000003E-3</c:v>
                </c:pt>
                <c:pt idx="17983">
                  <c:v>7.1611399999999999E-3</c:v>
                </c:pt>
                <c:pt idx="17984">
                  <c:v>1.4182999999999999E-2</c:v>
                </c:pt>
                <c:pt idx="17985">
                  <c:v>1.15719E-2</c:v>
                </c:pt>
                <c:pt idx="17986">
                  <c:v>6.9780299999999996E-3</c:v>
                </c:pt>
                <c:pt idx="17987">
                  <c:v>1.04513E-2</c:v>
                </c:pt>
                <c:pt idx="17988">
                  <c:v>5.3310399999999996E-4</c:v>
                </c:pt>
                <c:pt idx="17989">
                  <c:v>1.1238100000000001E-2</c:v>
                </c:pt>
                <c:pt idx="17990">
                  <c:v>5.9795400000000002E-3</c:v>
                </c:pt>
                <c:pt idx="17991">
                  <c:v>5.36251E-3</c:v>
                </c:pt>
                <c:pt idx="17992">
                  <c:v>7.4224499999999997E-3</c:v>
                </c:pt>
                <c:pt idx="17993">
                  <c:v>5.7888000000000004E-4</c:v>
                </c:pt>
                <c:pt idx="17994">
                  <c:v>-1.6460400000000001E-3</c:v>
                </c:pt>
                <c:pt idx="17995">
                  <c:v>6.74152E-3</c:v>
                </c:pt>
                <c:pt idx="17996" formatCode="0.00E+00">
                  <c:v>2.6702900000000001E-5</c:v>
                </c:pt>
                <c:pt idx="17997">
                  <c:v>2.9277800000000001E-3</c:v>
                </c:pt>
                <c:pt idx="17998">
                  <c:v>1.0406500000000001E-2</c:v>
                </c:pt>
                <c:pt idx="17999">
                  <c:v>4.8761400000000002E-3</c:v>
                </c:pt>
                <c:pt idx="18000">
                  <c:v>1.1838899999999999E-2</c:v>
                </c:pt>
                <c:pt idx="18001">
                  <c:v>3.4198800000000001E-3</c:v>
                </c:pt>
                <c:pt idx="18002">
                  <c:v>-2.4080299999999998E-3</c:v>
                </c:pt>
                <c:pt idx="18003">
                  <c:v>2.6702900000000001E-3</c:v>
                </c:pt>
                <c:pt idx="18004" formatCode="0.00E+00">
                  <c:v>-4.1961700000000002E-5</c:v>
                </c:pt>
                <c:pt idx="18005">
                  <c:v>1.99318E-4</c:v>
                </c:pt>
                <c:pt idx="18006">
                  <c:v>-4.4241000000000003E-3</c:v>
                </c:pt>
                <c:pt idx="18007">
                  <c:v>-5.7907100000000001E-3</c:v>
                </c:pt>
                <c:pt idx="18008">
                  <c:v>-3.0336400000000002E-3</c:v>
                </c:pt>
                <c:pt idx="18009">
                  <c:v>-8.2616800000000004E-3</c:v>
                </c:pt>
                <c:pt idx="18010">
                  <c:v>-1.0208099999999999E-2</c:v>
                </c:pt>
                <c:pt idx="18011">
                  <c:v>-8.1930200000000005E-3</c:v>
                </c:pt>
                <c:pt idx="18012">
                  <c:v>-7.4491499999999999E-3</c:v>
                </c:pt>
                <c:pt idx="18013">
                  <c:v>-2.52914E-3</c:v>
                </c:pt>
                <c:pt idx="18014">
                  <c:v>-4.7111499999999999E-3</c:v>
                </c:pt>
                <c:pt idx="18015">
                  <c:v>-8.8252999999999995E-3</c:v>
                </c:pt>
                <c:pt idx="18016">
                  <c:v>-1.10397E-2</c:v>
                </c:pt>
                <c:pt idx="18017">
                  <c:v>-5.7859399999999998E-3</c:v>
                </c:pt>
                <c:pt idx="18018">
                  <c:v>7.2670000000000005E-4</c:v>
                </c:pt>
                <c:pt idx="18019">
                  <c:v>8.2492799999999995E-4</c:v>
                </c:pt>
                <c:pt idx="18020">
                  <c:v>-1.75095E-3</c:v>
                </c:pt>
                <c:pt idx="18021">
                  <c:v>-3.7546200000000002E-3</c:v>
                </c:pt>
                <c:pt idx="18022">
                  <c:v>5.3062400000000003E-3</c:v>
                </c:pt>
                <c:pt idx="18023">
                  <c:v>1.25389E-2</c:v>
                </c:pt>
                <c:pt idx="18024">
                  <c:v>3.68309E-3</c:v>
                </c:pt>
                <c:pt idx="18025">
                  <c:v>7.2841599999999996E-3</c:v>
                </c:pt>
                <c:pt idx="18026">
                  <c:v>7.2259899999999998E-3</c:v>
                </c:pt>
                <c:pt idx="18027">
                  <c:v>9.6559499999999999E-3</c:v>
                </c:pt>
                <c:pt idx="18028">
                  <c:v>1.5259699999999999E-2</c:v>
                </c:pt>
                <c:pt idx="18029">
                  <c:v>1.9482599999999999E-2</c:v>
                </c:pt>
                <c:pt idx="18030">
                  <c:v>1.3927500000000001E-2</c:v>
                </c:pt>
                <c:pt idx="18031">
                  <c:v>1.0414100000000001E-2</c:v>
                </c:pt>
                <c:pt idx="18032">
                  <c:v>1.3794900000000001E-2</c:v>
                </c:pt>
                <c:pt idx="18033">
                  <c:v>2.0268399999999999E-2</c:v>
                </c:pt>
                <c:pt idx="18034">
                  <c:v>2.41976E-2</c:v>
                </c:pt>
                <c:pt idx="18035">
                  <c:v>1.4678E-2</c:v>
                </c:pt>
                <c:pt idx="18036">
                  <c:v>2.3589100000000002E-2</c:v>
                </c:pt>
                <c:pt idx="18037">
                  <c:v>1.81341E-2</c:v>
                </c:pt>
                <c:pt idx="18038">
                  <c:v>2.1512E-2</c:v>
                </c:pt>
                <c:pt idx="18039">
                  <c:v>2.37494E-2</c:v>
                </c:pt>
                <c:pt idx="18040">
                  <c:v>1.8164599999999999E-2</c:v>
                </c:pt>
                <c:pt idx="18041">
                  <c:v>1.8849399999999999E-2</c:v>
                </c:pt>
                <c:pt idx="18042">
                  <c:v>1.89724E-2</c:v>
                </c:pt>
                <c:pt idx="18043">
                  <c:v>2.13251E-2</c:v>
                </c:pt>
                <c:pt idx="18044">
                  <c:v>2.0750000000000001E-2</c:v>
                </c:pt>
                <c:pt idx="18045">
                  <c:v>1.88503E-2</c:v>
                </c:pt>
                <c:pt idx="18046">
                  <c:v>1.2926099999999999E-2</c:v>
                </c:pt>
                <c:pt idx="18047">
                  <c:v>2.1388999999999998E-2</c:v>
                </c:pt>
                <c:pt idx="18048">
                  <c:v>1.7909000000000001E-2</c:v>
                </c:pt>
                <c:pt idx="18049">
                  <c:v>1.04952E-2</c:v>
                </c:pt>
                <c:pt idx="18050">
                  <c:v>8.2998299999999994E-3</c:v>
                </c:pt>
                <c:pt idx="18051">
                  <c:v>2.7885399999999999E-3</c:v>
                </c:pt>
                <c:pt idx="18052">
                  <c:v>4.0693300000000003E-3</c:v>
                </c:pt>
                <c:pt idx="18053">
                  <c:v>8.1195799999999995E-3</c:v>
                </c:pt>
                <c:pt idx="18054" formatCode="0.00E+00">
                  <c:v>1.1693E-2</c:v>
                </c:pt>
                <c:pt idx="18055">
                  <c:v>8.9549999999999994E-3</c:v>
                </c:pt>
                <c:pt idx="18056">
                  <c:v>1.42021E-2</c:v>
                </c:pt>
                <c:pt idx="18057">
                  <c:v>1.1184700000000001E-2</c:v>
                </c:pt>
                <c:pt idx="18058">
                  <c:v>1.2530299999999999E-2</c:v>
                </c:pt>
                <c:pt idx="18059">
                  <c:v>1.11828E-2</c:v>
                </c:pt>
                <c:pt idx="18060">
                  <c:v>1.28393E-2</c:v>
                </c:pt>
                <c:pt idx="18061">
                  <c:v>1.8910400000000001E-2</c:v>
                </c:pt>
                <c:pt idx="18062">
                  <c:v>1.62735E-2</c:v>
                </c:pt>
                <c:pt idx="18063">
                  <c:v>1.3181699999999999E-2</c:v>
                </c:pt>
                <c:pt idx="18064">
                  <c:v>1.36423E-2</c:v>
                </c:pt>
                <c:pt idx="18065">
                  <c:v>2.02045E-2</c:v>
                </c:pt>
                <c:pt idx="18066">
                  <c:v>2.1305999999999999E-2</c:v>
                </c:pt>
                <c:pt idx="18067">
                  <c:v>1.4053299999999999E-2</c:v>
                </c:pt>
                <c:pt idx="18068">
                  <c:v>1.6544300000000001E-2</c:v>
                </c:pt>
                <c:pt idx="18069">
                  <c:v>1.0511400000000001E-2</c:v>
                </c:pt>
                <c:pt idx="18070">
                  <c:v>2.0174000000000001E-2</c:v>
                </c:pt>
                <c:pt idx="18071">
                  <c:v>1.50213E-2</c:v>
                </c:pt>
                <c:pt idx="18072">
                  <c:v>1.3927500000000001E-2</c:v>
                </c:pt>
                <c:pt idx="18073">
                  <c:v>2.3151399999999999E-2</c:v>
                </c:pt>
                <c:pt idx="18074">
                  <c:v>2.1417599999999998E-2</c:v>
                </c:pt>
                <c:pt idx="18075">
                  <c:v>2.2001300000000001E-2</c:v>
                </c:pt>
                <c:pt idx="18076">
                  <c:v>1.5903500000000001E-2</c:v>
                </c:pt>
                <c:pt idx="18077" formatCode="0.00E+00">
                  <c:v>1.9496900000000001E-2</c:v>
                </c:pt>
                <c:pt idx="18078">
                  <c:v>1.91956E-2</c:v>
                </c:pt>
                <c:pt idx="18079">
                  <c:v>2.0991300000000001E-2</c:v>
                </c:pt>
                <c:pt idx="18080">
                  <c:v>1.9787800000000001E-2</c:v>
                </c:pt>
                <c:pt idx="18081">
                  <c:v>1.94731E-2</c:v>
                </c:pt>
                <c:pt idx="18082">
                  <c:v>1.9765899999999999E-2</c:v>
                </c:pt>
                <c:pt idx="18083">
                  <c:v>2.1902100000000001E-2</c:v>
                </c:pt>
                <c:pt idx="18084">
                  <c:v>2.1558799999999999E-2</c:v>
                </c:pt>
                <c:pt idx="18085">
                  <c:v>2.5976200000000001E-2</c:v>
                </c:pt>
                <c:pt idx="18086">
                  <c:v>2.8021799999999999E-2</c:v>
                </c:pt>
                <c:pt idx="18087">
                  <c:v>1.46246E-2</c:v>
                </c:pt>
                <c:pt idx="18088">
                  <c:v>1.5688899999999999E-2</c:v>
                </c:pt>
                <c:pt idx="18089">
                  <c:v>1.0165199999999999E-2</c:v>
                </c:pt>
                <c:pt idx="18090">
                  <c:v>9.1829300000000006E-3</c:v>
                </c:pt>
                <c:pt idx="18091">
                  <c:v>1.2058299999999999E-2</c:v>
                </c:pt>
                <c:pt idx="18092">
                  <c:v>1.03731E-2</c:v>
                </c:pt>
                <c:pt idx="18093">
                  <c:v>1.1339200000000001E-2</c:v>
                </c:pt>
                <c:pt idx="18094">
                  <c:v>1.5061400000000001E-2</c:v>
                </c:pt>
                <c:pt idx="18095">
                  <c:v>1.44768E-2</c:v>
                </c:pt>
                <c:pt idx="18096">
                  <c:v>1.52836E-2</c:v>
                </c:pt>
                <c:pt idx="18097">
                  <c:v>8.9626299999999992E-3</c:v>
                </c:pt>
                <c:pt idx="18098">
                  <c:v>8.0184899999999996E-3</c:v>
                </c:pt>
                <c:pt idx="18099">
                  <c:v>1.4247900000000001E-2</c:v>
                </c:pt>
                <c:pt idx="18100">
                  <c:v>8.0251699999999999E-3</c:v>
                </c:pt>
                <c:pt idx="18101">
                  <c:v>1.4658900000000001E-2</c:v>
                </c:pt>
                <c:pt idx="18102">
                  <c:v>1.1763600000000001E-2</c:v>
                </c:pt>
                <c:pt idx="18103">
                  <c:v>1.3891199999999999E-2</c:v>
                </c:pt>
                <c:pt idx="18104">
                  <c:v>2.61116E-3</c:v>
                </c:pt>
                <c:pt idx="18105">
                  <c:v>1.6599699999999998E-2</c:v>
                </c:pt>
                <c:pt idx="18106">
                  <c:v>5.7811700000000004E-3</c:v>
                </c:pt>
                <c:pt idx="18107">
                  <c:v>8.4609999999999998E-3</c:v>
                </c:pt>
                <c:pt idx="18108">
                  <c:v>1.6870500000000001E-3</c:v>
                </c:pt>
                <c:pt idx="18109">
                  <c:v>5.6028400000000004E-3</c:v>
                </c:pt>
                <c:pt idx="18110">
                  <c:v>5.5370300000000001E-3</c:v>
                </c:pt>
                <c:pt idx="18111">
                  <c:v>1.06783E-2</c:v>
                </c:pt>
                <c:pt idx="18112">
                  <c:v>3.92056E-3</c:v>
                </c:pt>
                <c:pt idx="18113">
                  <c:v>4.0350000000000004E-3</c:v>
                </c:pt>
                <c:pt idx="18114">
                  <c:v>-4.7874499999999998E-4</c:v>
                </c:pt>
                <c:pt idx="18115">
                  <c:v>-1.0690700000000001E-3</c:v>
                </c:pt>
                <c:pt idx="18116">
                  <c:v>-5.5980699999999995E-4</c:v>
                </c:pt>
                <c:pt idx="18117">
                  <c:v>-2.6464499999999998E-3</c:v>
                </c:pt>
                <c:pt idx="18118">
                  <c:v>-2.8915400000000002E-3</c:v>
                </c:pt>
                <c:pt idx="18119">
                  <c:v>-2.3803700000000001E-3</c:v>
                </c:pt>
                <c:pt idx="18120">
                  <c:v>-1.75476E-3</c:v>
                </c:pt>
                <c:pt idx="18121">
                  <c:v>2.7370500000000001E-4</c:v>
                </c:pt>
                <c:pt idx="18122">
                  <c:v>-1.91212E-3</c:v>
                </c:pt>
                <c:pt idx="18123">
                  <c:v>-4.7779099999999998E-4</c:v>
                </c:pt>
                <c:pt idx="18124">
                  <c:v>2.1486299999999999E-3</c:v>
                </c:pt>
                <c:pt idx="18125" formatCode="0.00E+00">
                  <c:v>6.5803500000000001E-5</c:v>
                </c:pt>
                <c:pt idx="18126">
                  <c:v>-4.4822699999999999E-4</c:v>
                </c:pt>
                <c:pt idx="18127">
                  <c:v>3.0040700000000002E-3</c:v>
                </c:pt>
                <c:pt idx="18128">
                  <c:v>3.3473999999999999E-3</c:v>
                </c:pt>
                <c:pt idx="18129">
                  <c:v>7.5235399999999996E-3</c:v>
                </c:pt>
                <c:pt idx="18130">
                  <c:v>1.12038E-2</c:v>
                </c:pt>
                <c:pt idx="18131">
                  <c:v>2.5301E-3</c:v>
                </c:pt>
                <c:pt idx="18132">
                  <c:v>6.7691799999999996E-3</c:v>
                </c:pt>
                <c:pt idx="18133">
                  <c:v>4.5032500000000003E-3</c:v>
                </c:pt>
                <c:pt idx="18134">
                  <c:v>1.11313E-2</c:v>
                </c:pt>
                <c:pt idx="18135">
                  <c:v>1.32847E-2</c:v>
                </c:pt>
                <c:pt idx="18136">
                  <c:v>2.4852799999999999E-3</c:v>
                </c:pt>
                <c:pt idx="18137">
                  <c:v>1.0027899999999999E-2</c:v>
                </c:pt>
                <c:pt idx="18138">
                  <c:v>1.17693E-2</c:v>
                </c:pt>
                <c:pt idx="18139">
                  <c:v>7.79819E-3</c:v>
                </c:pt>
                <c:pt idx="18140">
                  <c:v>1.42679E-2</c:v>
                </c:pt>
                <c:pt idx="18141">
                  <c:v>1.59311E-2</c:v>
                </c:pt>
                <c:pt idx="18142">
                  <c:v>1.72129E-2</c:v>
                </c:pt>
                <c:pt idx="18143">
                  <c:v>1.4352800000000001E-2</c:v>
                </c:pt>
                <c:pt idx="18144">
                  <c:v>1.0737399999999999E-2</c:v>
                </c:pt>
                <c:pt idx="18145">
                  <c:v>2.06194E-2</c:v>
                </c:pt>
                <c:pt idx="18146">
                  <c:v>1.7650599999999999E-2</c:v>
                </c:pt>
                <c:pt idx="18147">
                  <c:v>1.3812100000000001E-2</c:v>
                </c:pt>
                <c:pt idx="18148">
                  <c:v>1.85547E-2</c:v>
                </c:pt>
                <c:pt idx="18149">
                  <c:v>2.3836099999999999E-2</c:v>
                </c:pt>
                <c:pt idx="18150">
                  <c:v>2.0937899999999999E-2</c:v>
                </c:pt>
                <c:pt idx="18151">
                  <c:v>2.4483700000000001E-2</c:v>
                </c:pt>
                <c:pt idx="18152">
                  <c:v>1.54085E-2</c:v>
                </c:pt>
                <c:pt idx="18153">
                  <c:v>1.8490800000000002E-2</c:v>
                </c:pt>
                <c:pt idx="18154">
                  <c:v>1.2761099999999999E-2</c:v>
                </c:pt>
                <c:pt idx="18155">
                  <c:v>9.3460100000000001E-3</c:v>
                </c:pt>
                <c:pt idx="18156">
                  <c:v>1.4283199999999999E-2</c:v>
                </c:pt>
                <c:pt idx="18157">
                  <c:v>1.99633E-2</c:v>
                </c:pt>
                <c:pt idx="18158">
                  <c:v>2.2740400000000001E-2</c:v>
                </c:pt>
                <c:pt idx="18159">
                  <c:v>1.29623E-2</c:v>
                </c:pt>
                <c:pt idx="18160">
                  <c:v>1.07212E-2</c:v>
                </c:pt>
                <c:pt idx="18161">
                  <c:v>7.2250400000000003E-3</c:v>
                </c:pt>
                <c:pt idx="18162">
                  <c:v>9.1371500000000001E-3</c:v>
                </c:pt>
                <c:pt idx="18163">
                  <c:v>2.24333E-2</c:v>
                </c:pt>
                <c:pt idx="18164">
                  <c:v>2.0068200000000001E-2</c:v>
                </c:pt>
                <c:pt idx="18165">
                  <c:v>1.4739E-2</c:v>
                </c:pt>
                <c:pt idx="18166">
                  <c:v>1.3884499999999999E-2</c:v>
                </c:pt>
                <c:pt idx="18167">
                  <c:v>9.3555500000000007E-3</c:v>
                </c:pt>
                <c:pt idx="18168">
                  <c:v>2.0128299999999998E-2</c:v>
                </c:pt>
                <c:pt idx="18169">
                  <c:v>1.8820799999999999E-2</c:v>
                </c:pt>
                <c:pt idx="18170">
                  <c:v>2.04639E-2</c:v>
                </c:pt>
                <c:pt idx="18171">
                  <c:v>1.7873799999999999E-2</c:v>
                </c:pt>
                <c:pt idx="18172">
                  <c:v>8.8558200000000004E-3</c:v>
                </c:pt>
                <c:pt idx="18173">
                  <c:v>1.6142799999999999E-2</c:v>
                </c:pt>
                <c:pt idx="18174">
                  <c:v>1.0277700000000001E-2</c:v>
                </c:pt>
                <c:pt idx="18175">
                  <c:v>5.0497099999999998E-3</c:v>
                </c:pt>
                <c:pt idx="18176">
                  <c:v>9.4432800000000001E-3</c:v>
                </c:pt>
                <c:pt idx="18177">
                  <c:v>9.8676700000000003E-3</c:v>
                </c:pt>
                <c:pt idx="18178">
                  <c:v>4.2028400000000002E-3</c:v>
                </c:pt>
                <c:pt idx="18179">
                  <c:v>4.4450799999999997E-3</c:v>
                </c:pt>
                <c:pt idx="18180">
                  <c:v>5.1174200000000001E-3</c:v>
                </c:pt>
                <c:pt idx="18181">
                  <c:v>5.0363500000000002E-3</c:v>
                </c:pt>
                <c:pt idx="18182" formatCode="0.00E+00">
                  <c:v>2.38419E-5</c:v>
                </c:pt>
                <c:pt idx="18183">
                  <c:v>1.72806E-3</c:v>
                </c:pt>
                <c:pt idx="18184">
                  <c:v>-1.2868900000000001E-2</c:v>
                </c:pt>
                <c:pt idx="18185">
                  <c:v>-5.4016100000000003E-3</c:v>
                </c:pt>
                <c:pt idx="18186">
                  <c:v>-6.97899E-3</c:v>
                </c:pt>
                <c:pt idx="18187">
                  <c:v>-1.34373E-3</c:v>
                </c:pt>
                <c:pt idx="18188">
                  <c:v>-3.3378599999999998E-3</c:v>
                </c:pt>
                <c:pt idx="18189">
                  <c:v>-5.6819899999999996E-3</c:v>
                </c:pt>
                <c:pt idx="18190">
                  <c:v>5.9413900000000004E-4</c:v>
                </c:pt>
                <c:pt idx="18191">
                  <c:v>-1.2683900000000001E-3</c:v>
                </c:pt>
                <c:pt idx="18192">
                  <c:v>2.0446800000000001E-3</c:v>
                </c:pt>
                <c:pt idx="18193">
                  <c:v>5.8269500000000004E-4</c:v>
                </c:pt>
                <c:pt idx="18194">
                  <c:v>4.9591100000000001E-3</c:v>
                </c:pt>
                <c:pt idx="18195">
                  <c:v>-1.30653E-3</c:v>
                </c:pt>
                <c:pt idx="18196">
                  <c:v>-4.4107399999999998E-3</c:v>
                </c:pt>
                <c:pt idx="18197">
                  <c:v>4.6844499999999997E-3</c:v>
                </c:pt>
                <c:pt idx="18198">
                  <c:v>7.1020099999999997E-3</c:v>
                </c:pt>
                <c:pt idx="18199">
                  <c:v>1.23558E-2</c:v>
                </c:pt>
                <c:pt idx="18200">
                  <c:v>1.4419599999999999E-3</c:v>
                </c:pt>
                <c:pt idx="18201">
                  <c:v>3.8232800000000001E-3</c:v>
                </c:pt>
                <c:pt idx="18202">
                  <c:v>3.17097E-3</c:v>
                </c:pt>
                <c:pt idx="18203">
                  <c:v>1.82343E-3</c:v>
                </c:pt>
                <c:pt idx="18204">
                  <c:v>2.2468599999999998E-3</c:v>
                </c:pt>
                <c:pt idx="18205">
                  <c:v>1.68896E-3</c:v>
                </c:pt>
                <c:pt idx="18206">
                  <c:v>9.7045900000000008E-3</c:v>
                </c:pt>
                <c:pt idx="18207">
                  <c:v>5.0811800000000002E-3</c:v>
                </c:pt>
                <c:pt idx="18208">
                  <c:v>1.78432E-3</c:v>
                </c:pt>
                <c:pt idx="18209">
                  <c:v>1.04904E-3</c:v>
                </c:pt>
                <c:pt idx="18210">
                  <c:v>-5.79453E-3</c:v>
                </c:pt>
                <c:pt idx="18211">
                  <c:v>-6.8311700000000001E-3</c:v>
                </c:pt>
                <c:pt idx="18212">
                  <c:v>-8.5735299999999993E-3</c:v>
                </c:pt>
                <c:pt idx="18213">
                  <c:v>-6.5851199999999999E-3</c:v>
                </c:pt>
                <c:pt idx="18214">
                  <c:v>-9.3469599999999996E-3</c:v>
                </c:pt>
                <c:pt idx="18215">
                  <c:v>-1.46675E-3</c:v>
                </c:pt>
                <c:pt idx="18216" formatCode="0.00E+00">
                  <c:v>2.95639E-5</c:v>
                </c:pt>
                <c:pt idx="18217">
                  <c:v>-2.9172899999999999E-3</c:v>
                </c:pt>
                <c:pt idx="18218">
                  <c:v>-1.19019E-2</c:v>
                </c:pt>
                <c:pt idx="18219">
                  <c:v>-1.12572E-2</c:v>
                </c:pt>
                <c:pt idx="18220">
                  <c:v>-1.0759400000000001E-2</c:v>
                </c:pt>
                <c:pt idx="18221">
                  <c:v>-6.9274899999999997E-3</c:v>
                </c:pt>
                <c:pt idx="18222">
                  <c:v>-2.8696099999999999E-3</c:v>
                </c:pt>
                <c:pt idx="18223">
                  <c:v>-1.16472E-2</c:v>
                </c:pt>
                <c:pt idx="18224">
                  <c:v>-6.2656400000000003E-4</c:v>
                </c:pt>
                <c:pt idx="18225">
                  <c:v>9.1648100000000002E-4</c:v>
                </c:pt>
                <c:pt idx="18226">
                  <c:v>-1.39046E-3</c:v>
                </c:pt>
                <c:pt idx="18227">
                  <c:v>-3.37791E-3</c:v>
                </c:pt>
                <c:pt idx="18228">
                  <c:v>1.7795599999999999E-3</c:v>
                </c:pt>
                <c:pt idx="18229">
                  <c:v>1.9979500000000001E-3</c:v>
                </c:pt>
                <c:pt idx="18230">
                  <c:v>-8.9235300000000007E-3</c:v>
                </c:pt>
                <c:pt idx="18231">
                  <c:v>-7.0362100000000002E-3</c:v>
                </c:pt>
                <c:pt idx="18232">
                  <c:v>-7.7714899999999998E-3</c:v>
                </c:pt>
                <c:pt idx="18233">
                  <c:v>2.2792799999999998E-3</c:v>
                </c:pt>
                <c:pt idx="18234">
                  <c:v>6.3448000000000003E-3</c:v>
                </c:pt>
                <c:pt idx="18235">
                  <c:v>-6.6537899999999997E-3</c:v>
                </c:pt>
                <c:pt idx="18236">
                  <c:v>-4.6062500000000001E-3</c:v>
                </c:pt>
                <c:pt idx="18237">
                  <c:v>-2.62356E-3</c:v>
                </c:pt>
                <c:pt idx="18238">
                  <c:v>-1.0659200000000001E-2</c:v>
                </c:pt>
                <c:pt idx="18239">
                  <c:v>-8.0804799999999993E-3</c:v>
                </c:pt>
                <c:pt idx="18240" formatCode="0.00E+00">
                  <c:v>-7.5063700000000001E-3</c:v>
                </c:pt>
                <c:pt idx="18241">
                  <c:v>-4.8971199999999996E-3</c:v>
                </c:pt>
                <c:pt idx="18242">
                  <c:v>-6.6156399999999999E-3</c:v>
                </c:pt>
                <c:pt idx="18243">
                  <c:v>-8.0118199999999994E-3</c:v>
                </c:pt>
                <c:pt idx="18244">
                  <c:v>-5.02586E-3</c:v>
                </c:pt>
                <c:pt idx="18245">
                  <c:v>-1.0153799999999999E-2</c:v>
                </c:pt>
                <c:pt idx="18246">
                  <c:v>-1.01528E-2</c:v>
                </c:pt>
                <c:pt idx="18247">
                  <c:v>-1.44224E-2</c:v>
                </c:pt>
                <c:pt idx="18248">
                  <c:v>-1.16119E-2</c:v>
                </c:pt>
                <c:pt idx="18249">
                  <c:v>-8.7738E-3</c:v>
                </c:pt>
                <c:pt idx="18250">
                  <c:v>-6.8016099999999996E-3</c:v>
                </c:pt>
                <c:pt idx="18251">
                  <c:v>-1.3995199999999999E-2</c:v>
                </c:pt>
                <c:pt idx="18252">
                  <c:v>-1.15738E-2</c:v>
                </c:pt>
                <c:pt idx="18253">
                  <c:v>-1.1129399999999999E-2</c:v>
                </c:pt>
                <c:pt idx="18254">
                  <c:v>-8.8434199999999994E-3</c:v>
                </c:pt>
                <c:pt idx="18255">
                  <c:v>-3.34644E-3</c:v>
                </c:pt>
                <c:pt idx="18256">
                  <c:v>-6.3743599999999999E-3</c:v>
                </c:pt>
                <c:pt idx="18257">
                  <c:v>-2.0379999999999999E-3</c:v>
                </c:pt>
                <c:pt idx="18258">
                  <c:v>1.6107599999999999E-3</c:v>
                </c:pt>
                <c:pt idx="18259">
                  <c:v>-7.78198E-3</c:v>
                </c:pt>
                <c:pt idx="18260">
                  <c:v>-6.6480599999999999E-3</c:v>
                </c:pt>
                <c:pt idx="18261">
                  <c:v>-2.0418200000000002E-3</c:v>
                </c:pt>
                <c:pt idx="18262">
                  <c:v>3.6048900000000002E-4</c:v>
                </c:pt>
                <c:pt idx="18263">
                  <c:v>4.40598E-4</c:v>
                </c:pt>
                <c:pt idx="18264">
                  <c:v>-2.4471300000000001E-3</c:v>
                </c:pt>
                <c:pt idx="18265">
                  <c:v>6.3114199999999999E-3</c:v>
                </c:pt>
                <c:pt idx="18266">
                  <c:v>5.1727300000000004E-3</c:v>
                </c:pt>
                <c:pt idx="18267">
                  <c:v>-1.67942E-3</c:v>
                </c:pt>
                <c:pt idx="18268">
                  <c:v>9.2887899999999997E-4</c:v>
                </c:pt>
                <c:pt idx="18269">
                  <c:v>4.5366299999999998E-3</c:v>
                </c:pt>
                <c:pt idx="18270">
                  <c:v>4.2638800000000003E-3</c:v>
                </c:pt>
                <c:pt idx="18271">
                  <c:v>4.9419399999999997E-3</c:v>
                </c:pt>
                <c:pt idx="18272">
                  <c:v>-1.2970000000000001E-4</c:v>
                </c:pt>
                <c:pt idx="18273">
                  <c:v>4.8561100000000003E-3</c:v>
                </c:pt>
                <c:pt idx="18274">
                  <c:v>1.4200199999999999E-3</c:v>
                </c:pt>
                <c:pt idx="18275">
                  <c:v>-4.7492999999999997E-3</c:v>
                </c:pt>
                <c:pt idx="18276">
                  <c:v>-4.9905799999999997E-3</c:v>
                </c:pt>
                <c:pt idx="18277">
                  <c:v>-5.7506600000000005E-4</c:v>
                </c:pt>
                <c:pt idx="18278">
                  <c:v>4.5852699999999998E-3</c:v>
                </c:pt>
                <c:pt idx="18279">
                  <c:v>2.3755999999999998E-3</c:v>
                </c:pt>
                <c:pt idx="18280">
                  <c:v>-5.1650999999999997E-3</c:v>
                </c:pt>
                <c:pt idx="18281">
                  <c:v>-7.4014700000000003E-3</c:v>
                </c:pt>
                <c:pt idx="18282">
                  <c:v>-5.2566499999999999E-3</c:v>
                </c:pt>
                <c:pt idx="18283">
                  <c:v>-8.9712100000000003E-3</c:v>
                </c:pt>
                <c:pt idx="18284">
                  <c:v>-5.6514699999999996E-3</c:v>
                </c:pt>
                <c:pt idx="18285">
                  <c:v>-7.6875700000000003E-3</c:v>
                </c:pt>
                <c:pt idx="18286">
                  <c:v>-1.6293499999999999E-2</c:v>
                </c:pt>
                <c:pt idx="18287">
                  <c:v>-2.46305E-2</c:v>
                </c:pt>
                <c:pt idx="18288">
                  <c:v>-2.2317900000000002E-2</c:v>
                </c:pt>
                <c:pt idx="18289">
                  <c:v>-1.45731E-2</c:v>
                </c:pt>
                <c:pt idx="18290">
                  <c:v>-1.4323199999999999E-2</c:v>
                </c:pt>
                <c:pt idx="18291">
                  <c:v>-2.2213E-2</c:v>
                </c:pt>
                <c:pt idx="18292">
                  <c:v>-1.65024E-2</c:v>
                </c:pt>
                <c:pt idx="18293">
                  <c:v>-8.0366099999999996E-3</c:v>
                </c:pt>
                <c:pt idx="18294">
                  <c:v>-1.4557799999999999E-2</c:v>
                </c:pt>
                <c:pt idx="18295">
                  <c:v>-1.8121700000000001E-2</c:v>
                </c:pt>
                <c:pt idx="18296">
                  <c:v>-1.82171E-2</c:v>
                </c:pt>
                <c:pt idx="18297">
                  <c:v>-2.1095300000000001E-2</c:v>
                </c:pt>
                <c:pt idx="18298">
                  <c:v>-1.3740499999999999E-2</c:v>
                </c:pt>
                <c:pt idx="18299">
                  <c:v>-1.91326E-2</c:v>
                </c:pt>
                <c:pt idx="18300">
                  <c:v>-1.50995E-2</c:v>
                </c:pt>
                <c:pt idx="18301">
                  <c:v>-1.26438E-2</c:v>
                </c:pt>
                <c:pt idx="18302">
                  <c:v>-9.8943699999999996E-3</c:v>
                </c:pt>
                <c:pt idx="18303">
                  <c:v>-1.10788E-2</c:v>
                </c:pt>
                <c:pt idx="18304">
                  <c:v>-9.1695800000000001E-3</c:v>
                </c:pt>
                <c:pt idx="18305">
                  <c:v>-6.5021499999999999E-3</c:v>
                </c:pt>
                <c:pt idx="18306">
                  <c:v>-7.9116800000000008E-3</c:v>
                </c:pt>
                <c:pt idx="18307">
                  <c:v>-5.3501099999999995E-4</c:v>
                </c:pt>
                <c:pt idx="18308">
                  <c:v>-1.19104E-2</c:v>
                </c:pt>
                <c:pt idx="18309">
                  <c:v>-6.2856700000000001E-3</c:v>
                </c:pt>
                <c:pt idx="18310">
                  <c:v>-4.4841799999999999E-3</c:v>
                </c:pt>
                <c:pt idx="18311">
                  <c:v>-7.2460199999999997E-3</c:v>
                </c:pt>
                <c:pt idx="18312">
                  <c:v>-5.5007900000000002E-3</c:v>
                </c:pt>
                <c:pt idx="18313">
                  <c:v>-1.9884099999999999E-3</c:v>
                </c:pt>
                <c:pt idx="18314">
                  <c:v>-3.1976700000000001E-3</c:v>
                </c:pt>
                <c:pt idx="18315">
                  <c:v>-2.882E-3</c:v>
                </c:pt>
                <c:pt idx="18316">
                  <c:v>-8.0862E-3</c:v>
                </c:pt>
                <c:pt idx="18317">
                  <c:v>-7.8191800000000002E-3</c:v>
                </c:pt>
                <c:pt idx="18318">
                  <c:v>-4.3582899999999999E-4</c:v>
                </c:pt>
                <c:pt idx="18319">
                  <c:v>-1.92833E-3</c:v>
                </c:pt>
                <c:pt idx="18320">
                  <c:v>-1.2588500000000001E-4</c:v>
                </c:pt>
                <c:pt idx="18321">
                  <c:v>2.7551699999999999E-3</c:v>
                </c:pt>
                <c:pt idx="18322">
                  <c:v>3.5810500000000001E-3</c:v>
                </c:pt>
                <c:pt idx="18323">
                  <c:v>-1.56307E-3</c:v>
                </c:pt>
                <c:pt idx="18324">
                  <c:v>-5.62668E-4</c:v>
                </c:pt>
                <c:pt idx="18325">
                  <c:v>-5.3501099999999999E-3</c:v>
                </c:pt>
                <c:pt idx="18326">
                  <c:v>-5.8937099999999999E-3</c:v>
                </c:pt>
                <c:pt idx="18327">
                  <c:v>-3.0422199999999999E-4</c:v>
                </c:pt>
                <c:pt idx="18328">
                  <c:v>-8.6784400000000008E-3</c:v>
                </c:pt>
                <c:pt idx="18329">
                  <c:v>-2.8419500000000002E-3</c:v>
                </c:pt>
                <c:pt idx="18330">
                  <c:v>-5.5418000000000004E-3</c:v>
                </c:pt>
                <c:pt idx="18331">
                  <c:v>-6.2875700000000001E-3</c:v>
                </c:pt>
                <c:pt idx="18332">
                  <c:v>-8.2807499999999999E-3</c:v>
                </c:pt>
                <c:pt idx="18333">
                  <c:v>-9.4261199999999996E-3</c:v>
                </c:pt>
                <c:pt idx="18334">
                  <c:v>-1.01175E-2</c:v>
                </c:pt>
                <c:pt idx="18335">
                  <c:v>-1.3603199999999999E-2</c:v>
                </c:pt>
                <c:pt idx="18336">
                  <c:v>-1.62373E-2</c:v>
                </c:pt>
                <c:pt idx="18337">
                  <c:v>-1.2016300000000001E-2</c:v>
                </c:pt>
                <c:pt idx="18338">
                  <c:v>-1.6798E-2</c:v>
                </c:pt>
                <c:pt idx="18339">
                  <c:v>-1.4648400000000001E-2</c:v>
                </c:pt>
                <c:pt idx="18340">
                  <c:v>-1.12925E-2</c:v>
                </c:pt>
                <c:pt idx="18341">
                  <c:v>-1.6129500000000001E-2</c:v>
                </c:pt>
                <c:pt idx="18342">
                  <c:v>-1.5356099999999999E-2</c:v>
                </c:pt>
                <c:pt idx="18343">
                  <c:v>-2.2161500000000001E-2</c:v>
                </c:pt>
                <c:pt idx="18344">
                  <c:v>-1.9790599999999998E-2</c:v>
                </c:pt>
                <c:pt idx="18345">
                  <c:v>-1.8976199999999999E-2</c:v>
                </c:pt>
                <c:pt idx="18346">
                  <c:v>-1.7170899999999999E-2</c:v>
                </c:pt>
                <c:pt idx="18347">
                  <c:v>-2.6253700000000001E-2</c:v>
                </c:pt>
                <c:pt idx="18348">
                  <c:v>-2.6630399999999999E-2</c:v>
                </c:pt>
                <c:pt idx="18349">
                  <c:v>-2.7568800000000001E-2</c:v>
                </c:pt>
                <c:pt idx="18350">
                  <c:v>-2.1531100000000001E-2</c:v>
                </c:pt>
                <c:pt idx="18351">
                  <c:v>-1.92423E-2</c:v>
                </c:pt>
                <c:pt idx="18352">
                  <c:v>-2.3836099999999999E-2</c:v>
                </c:pt>
                <c:pt idx="18353">
                  <c:v>-2.39229E-2</c:v>
                </c:pt>
                <c:pt idx="18354">
                  <c:v>-2.3248700000000001E-2</c:v>
                </c:pt>
                <c:pt idx="18355">
                  <c:v>-2.72074E-2</c:v>
                </c:pt>
                <c:pt idx="18356">
                  <c:v>-2.32553E-2</c:v>
                </c:pt>
                <c:pt idx="18357">
                  <c:v>-2.1422400000000001E-2</c:v>
                </c:pt>
                <c:pt idx="18358">
                  <c:v>-1.8428799999999999E-2</c:v>
                </c:pt>
                <c:pt idx="18359">
                  <c:v>-2.1466300000000001E-2</c:v>
                </c:pt>
                <c:pt idx="18360">
                  <c:v>-2.1451000000000001E-2</c:v>
                </c:pt>
                <c:pt idx="18361">
                  <c:v>-2.75345E-2</c:v>
                </c:pt>
                <c:pt idx="18362">
                  <c:v>-2.85749E-2</c:v>
                </c:pt>
                <c:pt idx="18363">
                  <c:v>-2.2603999999999999E-2</c:v>
                </c:pt>
                <c:pt idx="18364">
                  <c:v>-2.4671599999999998E-2</c:v>
                </c:pt>
                <c:pt idx="18365">
                  <c:v>-1.54371E-2</c:v>
                </c:pt>
                <c:pt idx="18366">
                  <c:v>-2.4645799999999999E-2</c:v>
                </c:pt>
                <c:pt idx="18367">
                  <c:v>-2.8615999999999999E-2</c:v>
                </c:pt>
                <c:pt idx="18368">
                  <c:v>-2.85673E-2</c:v>
                </c:pt>
                <c:pt idx="18369">
                  <c:v>-2.2530600000000001E-2</c:v>
                </c:pt>
                <c:pt idx="18370">
                  <c:v>-2.1378500000000002E-2</c:v>
                </c:pt>
                <c:pt idx="18371">
                  <c:v>-2.3327799999999999E-2</c:v>
                </c:pt>
                <c:pt idx="18372">
                  <c:v>-2.7883499999999999E-2</c:v>
                </c:pt>
                <c:pt idx="18373">
                  <c:v>-2.3077E-2</c:v>
                </c:pt>
                <c:pt idx="18374">
                  <c:v>-2.3252499999999999E-2</c:v>
                </c:pt>
                <c:pt idx="18375">
                  <c:v>-2.0605100000000001E-2</c:v>
                </c:pt>
                <c:pt idx="18376">
                  <c:v>-1.33543E-2</c:v>
                </c:pt>
                <c:pt idx="18377">
                  <c:v>-1.22881E-2</c:v>
                </c:pt>
                <c:pt idx="18378">
                  <c:v>-1.2923199999999999E-2</c:v>
                </c:pt>
                <c:pt idx="18379">
                  <c:v>-1.5136699999999999E-2</c:v>
                </c:pt>
                <c:pt idx="18380">
                  <c:v>-9.1705299999999997E-3</c:v>
                </c:pt>
                <c:pt idx="18381">
                  <c:v>-1.06602E-2</c:v>
                </c:pt>
                <c:pt idx="18382">
                  <c:v>-1.0048899999999999E-2</c:v>
                </c:pt>
                <c:pt idx="18383">
                  <c:v>-8.8987400000000005E-3</c:v>
                </c:pt>
                <c:pt idx="18384">
                  <c:v>-5.1774999999999998E-3</c:v>
                </c:pt>
                <c:pt idx="18385">
                  <c:v>-6.5040599999999999E-3</c:v>
                </c:pt>
                <c:pt idx="18386">
                  <c:v>-8.9025500000000004E-3</c:v>
                </c:pt>
                <c:pt idx="18387">
                  <c:v>-1.01929E-2</c:v>
                </c:pt>
                <c:pt idx="18388">
                  <c:v>-1.3138800000000001E-2</c:v>
                </c:pt>
                <c:pt idx="18389">
                  <c:v>-8.8729900000000007E-3</c:v>
                </c:pt>
                <c:pt idx="18390">
                  <c:v>-1.2959500000000001E-2</c:v>
                </c:pt>
                <c:pt idx="18391">
                  <c:v>-8.0823900000000001E-3</c:v>
                </c:pt>
                <c:pt idx="18392">
                  <c:v>-1.0140400000000001E-2</c:v>
                </c:pt>
                <c:pt idx="18393">
                  <c:v>-5.4874399999999997E-3</c:v>
                </c:pt>
                <c:pt idx="18394">
                  <c:v>-5.8469799999999999E-3</c:v>
                </c:pt>
                <c:pt idx="18395">
                  <c:v>-1.2440700000000001E-2</c:v>
                </c:pt>
                <c:pt idx="18396">
                  <c:v>-8.5306199999999992E-3</c:v>
                </c:pt>
                <c:pt idx="18397">
                  <c:v>-1.0869999999999999E-2</c:v>
                </c:pt>
                <c:pt idx="18398">
                  <c:v>-1.08652E-2</c:v>
                </c:pt>
                <c:pt idx="18399">
                  <c:v>-9.8648099999999999E-3</c:v>
                </c:pt>
                <c:pt idx="18400">
                  <c:v>-5.9204100000000001E-3</c:v>
                </c:pt>
                <c:pt idx="18401">
                  <c:v>-9.0131800000000008E-3</c:v>
                </c:pt>
                <c:pt idx="18402">
                  <c:v>-6.7195900000000001E-3</c:v>
                </c:pt>
                <c:pt idx="18403">
                  <c:v>-1.50595E-2</c:v>
                </c:pt>
                <c:pt idx="18404">
                  <c:v>-1.1111299999999999E-2</c:v>
                </c:pt>
                <c:pt idx="18405">
                  <c:v>-1.0803200000000001E-2</c:v>
                </c:pt>
                <c:pt idx="18406">
                  <c:v>-1.21412E-2</c:v>
                </c:pt>
                <c:pt idx="18407">
                  <c:v>-1.7478899999999999E-2</c:v>
                </c:pt>
                <c:pt idx="18408">
                  <c:v>-1.11351E-2</c:v>
                </c:pt>
                <c:pt idx="18409">
                  <c:v>-1.38636E-2</c:v>
                </c:pt>
                <c:pt idx="18410">
                  <c:v>-1.2210800000000001E-2</c:v>
                </c:pt>
                <c:pt idx="18411">
                  <c:v>-1.4528299999999999E-2</c:v>
                </c:pt>
                <c:pt idx="18412">
                  <c:v>-8.6812999999999994E-3</c:v>
                </c:pt>
                <c:pt idx="18413">
                  <c:v>-1.18637E-2</c:v>
                </c:pt>
                <c:pt idx="18414">
                  <c:v>-8.3904300000000008E-3</c:v>
                </c:pt>
                <c:pt idx="18415">
                  <c:v>-7.6637299999999997E-3</c:v>
                </c:pt>
                <c:pt idx="18416">
                  <c:v>-1.51415E-2</c:v>
                </c:pt>
                <c:pt idx="18417">
                  <c:v>-9.76753E-3</c:v>
                </c:pt>
                <c:pt idx="18418">
                  <c:v>-1.13831E-2</c:v>
                </c:pt>
                <c:pt idx="18419">
                  <c:v>-1.1083600000000001E-2</c:v>
                </c:pt>
                <c:pt idx="18420">
                  <c:v>-6.3600499999999999E-3</c:v>
                </c:pt>
                <c:pt idx="18421">
                  <c:v>-2.7513500000000001E-3</c:v>
                </c:pt>
                <c:pt idx="18422">
                  <c:v>-2.3908599999999999E-3</c:v>
                </c:pt>
                <c:pt idx="18423">
                  <c:v>8.5926100000000005E-4</c:v>
                </c:pt>
                <c:pt idx="18424">
                  <c:v>7.7438400000000003E-4</c:v>
                </c:pt>
                <c:pt idx="18425">
                  <c:v>-4.7283200000000003E-3</c:v>
                </c:pt>
                <c:pt idx="18426">
                  <c:v>-4.3182400000000001E-3</c:v>
                </c:pt>
                <c:pt idx="18427">
                  <c:v>-7.3690400000000003E-3</c:v>
                </c:pt>
                <c:pt idx="18428">
                  <c:v>-7.3089599999999998E-3</c:v>
                </c:pt>
                <c:pt idx="18429">
                  <c:v>-3.09086E-3</c:v>
                </c:pt>
                <c:pt idx="18430">
                  <c:v>6.5774900000000001E-3</c:v>
                </c:pt>
                <c:pt idx="18431">
                  <c:v>4.7283200000000003E-3</c:v>
                </c:pt>
                <c:pt idx="18432">
                  <c:v>9.6349699999999996E-3</c:v>
                </c:pt>
                <c:pt idx="18433">
                  <c:v>6.1540600000000003E-3</c:v>
                </c:pt>
                <c:pt idx="18434">
                  <c:v>-3.2177E-3</c:v>
                </c:pt>
                <c:pt idx="18435">
                  <c:v>2.9220600000000002E-3</c:v>
                </c:pt>
                <c:pt idx="18436">
                  <c:v>3.47233E-3</c:v>
                </c:pt>
                <c:pt idx="18437">
                  <c:v>1.12438E-2</c:v>
                </c:pt>
                <c:pt idx="18438">
                  <c:v>1.51443E-3</c:v>
                </c:pt>
                <c:pt idx="18439">
                  <c:v>5.28145E-3</c:v>
                </c:pt>
                <c:pt idx="18440">
                  <c:v>2.27356E-3</c:v>
                </c:pt>
                <c:pt idx="18441" formatCode="0.00E+00">
                  <c:v>-6.38962E-5</c:v>
                </c:pt>
                <c:pt idx="18442">
                  <c:v>2.5396300000000002E-3</c:v>
                </c:pt>
                <c:pt idx="18443">
                  <c:v>6.7844400000000001E-3</c:v>
                </c:pt>
                <c:pt idx="18444">
                  <c:v>5.5980700000000001E-3</c:v>
                </c:pt>
                <c:pt idx="18445">
                  <c:v>-5.84507E-3</c:v>
                </c:pt>
                <c:pt idx="18446">
                  <c:v>-1.1645300000000001E-2</c:v>
                </c:pt>
                <c:pt idx="18447">
                  <c:v>-5.7992900000000003E-3</c:v>
                </c:pt>
                <c:pt idx="18448">
                  <c:v>-7.6169999999999996E-3</c:v>
                </c:pt>
                <c:pt idx="18449">
                  <c:v>-4.05025E-3</c:v>
                </c:pt>
                <c:pt idx="18450">
                  <c:v>-6.2198599999999998E-3</c:v>
                </c:pt>
                <c:pt idx="18451">
                  <c:v>-1.7744099999999999E-2</c:v>
                </c:pt>
                <c:pt idx="18452">
                  <c:v>-9.9916499999999995E-3</c:v>
                </c:pt>
                <c:pt idx="18453">
                  <c:v>-1.3963700000000001E-2</c:v>
                </c:pt>
                <c:pt idx="18454">
                  <c:v>-6.7167299999999997E-3</c:v>
                </c:pt>
                <c:pt idx="18455">
                  <c:v>-1.60789E-2</c:v>
                </c:pt>
                <c:pt idx="18456">
                  <c:v>-1.60112E-2</c:v>
                </c:pt>
                <c:pt idx="18457">
                  <c:v>-1.43356E-2</c:v>
                </c:pt>
                <c:pt idx="18458">
                  <c:v>-1.32561E-2</c:v>
                </c:pt>
                <c:pt idx="18459">
                  <c:v>-8.9416500000000006E-3</c:v>
                </c:pt>
                <c:pt idx="18460">
                  <c:v>-1.22156E-2</c:v>
                </c:pt>
                <c:pt idx="18461">
                  <c:v>-1.33743E-2</c:v>
                </c:pt>
                <c:pt idx="18462">
                  <c:v>-1.03912E-2</c:v>
                </c:pt>
                <c:pt idx="18463">
                  <c:v>-1.7980599999999999E-2</c:v>
                </c:pt>
                <c:pt idx="18464">
                  <c:v>-1.90887E-2</c:v>
                </c:pt>
                <c:pt idx="18465">
                  <c:v>-1.73426E-2</c:v>
                </c:pt>
                <c:pt idx="18466">
                  <c:v>-1.4697999999999999E-2</c:v>
                </c:pt>
                <c:pt idx="18467">
                  <c:v>-1.79758E-2</c:v>
                </c:pt>
                <c:pt idx="18468">
                  <c:v>-2.4617199999999999E-2</c:v>
                </c:pt>
                <c:pt idx="18469">
                  <c:v>-1.8034000000000001E-2</c:v>
                </c:pt>
                <c:pt idx="18470">
                  <c:v>-2.0704299999999998E-2</c:v>
                </c:pt>
                <c:pt idx="18471">
                  <c:v>-1.9648599999999999E-2</c:v>
                </c:pt>
                <c:pt idx="18472">
                  <c:v>-1.6920999999999999E-2</c:v>
                </c:pt>
                <c:pt idx="18473">
                  <c:v>-2.4834599999999998E-2</c:v>
                </c:pt>
                <c:pt idx="18474">
                  <c:v>-2.4919500000000001E-2</c:v>
                </c:pt>
                <c:pt idx="18475">
                  <c:v>-2.5698700000000001E-2</c:v>
                </c:pt>
                <c:pt idx="18476">
                  <c:v>-2.5861700000000001E-2</c:v>
                </c:pt>
                <c:pt idx="18477">
                  <c:v>-2.5815000000000001E-2</c:v>
                </c:pt>
                <c:pt idx="18478">
                  <c:v>-1.8267599999999998E-2</c:v>
                </c:pt>
                <c:pt idx="18479">
                  <c:v>-1.8338199999999999E-2</c:v>
                </c:pt>
                <c:pt idx="18480">
                  <c:v>-2.3330699999999999E-2</c:v>
                </c:pt>
                <c:pt idx="18481">
                  <c:v>-1.61467E-2</c:v>
                </c:pt>
                <c:pt idx="18482">
                  <c:v>-1.1591000000000001E-2</c:v>
                </c:pt>
                <c:pt idx="18483">
                  <c:v>-1.0540000000000001E-2</c:v>
                </c:pt>
                <c:pt idx="18484">
                  <c:v>-1.61724E-2</c:v>
                </c:pt>
                <c:pt idx="18485">
                  <c:v>-1.2149800000000001E-2</c:v>
                </c:pt>
                <c:pt idx="18486">
                  <c:v>-9.8381000000000007E-3</c:v>
                </c:pt>
                <c:pt idx="18487">
                  <c:v>-1.1283899999999999E-2</c:v>
                </c:pt>
                <c:pt idx="18488">
                  <c:v>2.43092E-3</c:v>
                </c:pt>
                <c:pt idx="18489">
                  <c:v>3.2272300000000002E-3</c:v>
                </c:pt>
                <c:pt idx="18490">
                  <c:v>1.95408E-3</c:v>
                </c:pt>
                <c:pt idx="18491">
                  <c:v>1.9636200000000001E-3</c:v>
                </c:pt>
                <c:pt idx="18492">
                  <c:v>-2.5730100000000001E-3</c:v>
                </c:pt>
                <c:pt idx="18493">
                  <c:v>6.0319900000000001E-3</c:v>
                </c:pt>
                <c:pt idx="18494">
                  <c:v>5.7249099999999997E-3</c:v>
                </c:pt>
                <c:pt idx="18495">
                  <c:v>7.2860700000000004E-4</c:v>
                </c:pt>
                <c:pt idx="18496">
                  <c:v>3.7698699999999998E-3</c:v>
                </c:pt>
                <c:pt idx="18497">
                  <c:v>3.0298199999999999E-3</c:v>
                </c:pt>
                <c:pt idx="18498">
                  <c:v>9.7913700000000006E-3</c:v>
                </c:pt>
                <c:pt idx="18499">
                  <c:v>6.1979299999999999E-3</c:v>
                </c:pt>
                <c:pt idx="18500">
                  <c:v>6.0329399999999997E-3</c:v>
                </c:pt>
                <c:pt idx="18501">
                  <c:v>3.5820000000000001E-3</c:v>
                </c:pt>
                <c:pt idx="18502">
                  <c:v>8.4734000000000007E-3</c:v>
                </c:pt>
                <c:pt idx="18503">
                  <c:v>5.7582900000000001E-3</c:v>
                </c:pt>
                <c:pt idx="18504">
                  <c:v>-1.2273799999999999E-3</c:v>
                </c:pt>
                <c:pt idx="18505">
                  <c:v>1.3418200000000001E-3</c:v>
                </c:pt>
                <c:pt idx="18506">
                  <c:v>5.0630600000000003E-3</c:v>
                </c:pt>
                <c:pt idx="18507">
                  <c:v>9.3050000000000008E-3</c:v>
                </c:pt>
                <c:pt idx="18508">
                  <c:v>4.2610199999999999E-3</c:v>
                </c:pt>
                <c:pt idx="18509">
                  <c:v>4.9839000000000003E-3</c:v>
                </c:pt>
                <c:pt idx="18510">
                  <c:v>7.6723099999999999E-3</c:v>
                </c:pt>
                <c:pt idx="18511">
                  <c:v>9.49383E-3</c:v>
                </c:pt>
                <c:pt idx="18512">
                  <c:v>8.9359300000000003E-4</c:v>
                </c:pt>
                <c:pt idx="18513">
                  <c:v>3.3321399999999999E-3</c:v>
                </c:pt>
                <c:pt idx="18514">
                  <c:v>2.68841E-3</c:v>
                </c:pt>
                <c:pt idx="18515">
                  <c:v>7.4024199999999998E-3</c:v>
                </c:pt>
                <c:pt idx="18516">
                  <c:v>5.9595100000000003E-3</c:v>
                </c:pt>
                <c:pt idx="18517">
                  <c:v>5.4178200000000003E-3</c:v>
                </c:pt>
                <c:pt idx="18518">
                  <c:v>8.5248900000000002E-3</c:v>
                </c:pt>
                <c:pt idx="18519">
                  <c:v>1.2248E-2</c:v>
                </c:pt>
                <c:pt idx="18520">
                  <c:v>8.5029600000000004E-3</c:v>
                </c:pt>
                <c:pt idx="18521">
                  <c:v>1.4308E-2</c:v>
                </c:pt>
                <c:pt idx="18522">
                  <c:v>1.11904E-2</c:v>
                </c:pt>
                <c:pt idx="18523">
                  <c:v>1.1198E-2</c:v>
                </c:pt>
                <c:pt idx="18524">
                  <c:v>1.1500399999999999E-2</c:v>
                </c:pt>
                <c:pt idx="18525">
                  <c:v>9.6635799999999997E-3</c:v>
                </c:pt>
                <c:pt idx="18526">
                  <c:v>1.25389E-2</c:v>
                </c:pt>
                <c:pt idx="18527">
                  <c:v>1.6710300000000001E-2</c:v>
                </c:pt>
                <c:pt idx="18528">
                  <c:v>2.3036999999999998E-2</c:v>
                </c:pt>
                <c:pt idx="18529">
                  <c:v>2.20804E-2</c:v>
                </c:pt>
                <c:pt idx="18530">
                  <c:v>2.2553400000000001E-2</c:v>
                </c:pt>
                <c:pt idx="18531">
                  <c:v>1.40781E-2</c:v>
                </c:pt>
                <c:pt idx="18532">
                  <c:v>1.7059299999999999E-2</c:v>
                </c:pt>
                <c:pt idx="18533">
                  <c:v>1.46914E-2</c:v>
                </c:pt>
                <c:pt idx="18534">
                  <c:v>1.95608E-2</c:v>
                </c:pt>
                <c:pt idx="18535">
                  <c:v>1.8112199999999998E-2</c:v>
                </c:pt>
                <c:pt idx="18536">
                  <c:v>1.6030300000000001E-2</c:v>
                </c:pt>
                <c:pt idx="18537">
                  <c:v>1.26371E-2</c:v>
                </c:pt>
                <c:pt idx="18538">
                  <c:v>1.1385899999999999E-2</c:v>
                </c:pt>
                <c:pt idx="18539">
                  <c:v>2.0792999999999999E-2</c:v>
                </c:pt>
                <c:pt idx="18540">
                  <c:v>1.10083E-2</c:v>
                </c:pt>
                <c:pt idx="18541">
                  <c:v>1.3013800000000001E-2</c:v>
                </c:pt>
                <c:pt idx="18542">
                  <c:v>7.9050100000000005E-3</c:v>
                </c:pt>
                <c:pt idx="18543">
                  <c:v>5.3978000000000003E-3</c:v>
                </c:pt>
                <c:pt idx="18544">
                  <c:v>1.16463E-2</c:v>
                </c:pt>
                <c:pt idx="18545">
                  <c:v>6.1807600000000004E-3</c:v>
                </c:pt>
                <c:pt idx="18546">
                  <c:v>9.9039100000000001E-3</c:v>
                </c:pt>
                <c:pt idx="18547">
                  <c:v>6.4411199999999998E-3</c:v>
                </c:pt>
                <c:pt idx="18548">
                  <c:v>3.3130600000000001E-3</c:v>
                </c:pt>
                <c:pt idx="18549">
                  <c:v>5.2299499999999997E-3</c:v>
                </c:pt>
                <c:pt idx="18550">
                  <c:v>8.4257099999999994E-3</c:v>
                </c:pt>
                <c:pt idx="18551">
                  <c:v>9.7303400000000005E-3</c:v>
                </c:pt>
                <c:pt idx="18552">
                  <c:v>1.1062600000000001E-2</c:v>
                </c:pt>
                <c:pt idx="18553">
                  <c:v>8.8443800000000006E-3</c:v>
                </c:pt>
                <c:pt idx="18554">
                  <c:v>7.8945200000000004E-3</c:v>
                </c:pt>
                <c:pt idx="18555">
                  <c:v>3.5152400000000002E-3</c:v>
                </c:pt>
                <c:pt idx="18556">
                  <c:v>1.2303400000000001E-2</c:v>
                </c:pt>
                <c:pt idx="18557">
                  <c:v>9.1657600000000002E-3</c:v>
                </c:pt>
                <c:pt idx="18558">
                  <c:v>9.2363399999999991E-3</c:v>
                </c:pt>
                <c:pt idx="18559">
                  <c:v>8.3160400000000002E-3</c:v>
                </c:pt>
                <c:pt idx="18560">
                  <c:v>5.9680899999999997E-3</c:v>
                </c:pt>
                <c:pt idx="18561">
                  <c:v>2.8762800000000002E-3</c:v>
                </c:pt>
                <c:pt idx="18562">
                  <c:v>5.0640099999999996E-4</c:v>
                </c:pt>
                <c:pt idx="18563">
                  <c:v>9.06181E-3</c:v>
                </c:pt>
                <c:pt idx="18564">
                  <c:v>9.1171299999999998E-4</c:v>
                </c:pt>
                <c:pt idx="18565">
                  <c:v>4.7302200000000003E-4</c:v>
                </c:pt>
                <c:pt idx="18566">
                  <c:v>2.6454899999999999E-3</c:v>
                </c:pt>
                <c:pt idx="18567">
                  <c:v>5.6591000000000002E-3</c:v>
                </c:pt>
                <c:pt idx="18568">
                  <c:v>-5.0258599999999996E-4</c:v>
                </c:pt>
                <c:pt idx="18569">
                  <c:v>-1.66607E-3</c:v>
                </c:pt>
                <c:pt idx="18570">
                  <c:v>-4.1704200000000002E-3</c:v>
                </c:pt>
                <c:pt idx="18571">
                  <c:v>-4.3277699999999999E-3</c:v>
                </c:pt>
                <c:pt idx="18572">
                  <c:v>-7.8363400000000007E-3</c:v>
                </c:pt>
                <c:pt idx="18573">
                  <c:v>-1.18198E-2</c:v>
                </c:pt>
                <c:pt idx="18574">
                  <c:v>-8.3494199999999998E-3</c:v>
                </c:pt>
                <c:pt idx="18575">
                  <c:v>-5.58567E-3</c:v>
                </c:pt>
                <c:pt idx="18576">
                  <c:v>7.18117E-4</c:v>
                </c:pt>
                <c:pt idx="18577">
                  <c:v>3.6783200000000001E-3</c:v>
                </c:pt>
                <c:pt idx="18578">
                  <c:v>9.4985999999999996E-4</c:v>
                </c:pt>
                <c:pt idx="18579">
                  <c:v>-3.5762799999999998E-3</c:v>
                </c:pt>
                <c:pt idx="18580">
                  <c:v>-3.1986200000000001E-3</c:v>
                </c:pt>
                <c:pt idx="18581">
                  <c:v>-1.75858E-3</c:v>
                </c:pt>
                <c:pt idx="18582">
                  <c:v>-2.4061199999999999E-3</c:v>
                </c:pt>
                <c:pt idx="18583">
                  <c:v>-2.1676999999999998E-3</c:v>
                </c:pt>
                <c:pt idx="18584">
                  <c:v>-5.4426199999999996E-3</c:v>
                </c:pt>
                <c:pt idx="18585">
                  <c:v>-3.1604799999999998E-3</c:v>
                </c:pt>
                <c:pt idx="18586">
                  <c:v>-4.7006599999999997E-3</c:v>
                </c:pt>
                <c:pt idx="18587">
                  <c:v>4.5967100000000004E-3</c:v>
                </c:pt>
                <c:pt idx="18588">
                  <c:v>3.3130600000000001E-3</c:v>
                </c:pt>
                <c:pt idx="18589">
                  <c:v>4.3325400000000002E-3</c:v>
                </c:pt>
                <c:pt idx="18590">
                  <c:v>1.29604E-3</c:v>
                </c:pt>
                <c:pt idx="18591">
                  <c:v>3.18527E-3</c:v>
                </c:pt>
                <c:pt idx="18592">
                  <c:v>2.70748E-3</c:v>
                </c:pt>
                <c:pt idx="18593">
                  <c:v>5.0506600000000002E-3</c:v>
                </c:pt>
                <c:pt idx="18594">
                  <c:v>1.4924999999999999E-3</c:v>
                </c:pt>
                <c:pt idx="18595">
                  <c:v>4.8217800000000003E-3</c:v>
                </c:pt>
                <c:pt idx="18596">
                  <c:v>1.36089E-2</c:v>
                </c:pt>
                <c:pt idx="18597">
                  <c:v>1.35155E-2</c:v>
                </c:pt>
                <c:pt idx="18598">
                  <c:v>1.31941E-2</c:v>
                </c:pt>
                <c:pt idx="18599">
                  <c:v>1.6479500000000001E-2</c:v>
                </c:pt>
                <c:pt idx="18600">
                  <c:v>1.13945E-2</c:v>
                </c:pt>
                <c:pt idx="18601">
                  <c:v>1.5569700000000001E-2</c:v>
                </c:pt>
                <c:pt idx="18602">
                  <c:v>1.6147600000000002E-2</c:v>
                </c:pt>
                <c:pt idx="18603">
                  <c:v>1.6861000000000001E-2</c:v>
                </c:pt>
                <c:pt idx="18604">
                  <c:v>1.37815E-2</c:v>
                </c:pt>
                <c:pt idx="18605">
                  <c:v>1.9015299999999999E-2</c:v>
                </c:pt>
                <c:pt idx="18606">
                  <c:v>2.3582499999999999E-2</c:v>
                </c:pt>
                <c:pt idx="18607">
                  <c:v>1.9246099999999999E-2</c:v>
                </c:pt>
                <c:pt idx="18608">
                  <c:v>2.25945E-2</c:v>
                </c:pt>
                <c:pt idx="18609">
                  <c:v>2.2190999999999999E-2</c:v>
                </c:pt>
                <c:pt idx="18610">
                  <c:v>2.7191199999999999E-2</c:v>
                </c:pt>
                <c:pt idx="18611">
                  <c:v>2.7499200000000001E-2</c:v>
                </c:pt>
                <c:pt idx="18612">
                  <c:v>1.78671E-2</c:v>
                </c:pt>
                <c:pt idx="18613">
                  <c:v>2.2812800000000001E-2</c:v>
                </c:pt>
                <c:pt idx="18614">
                  <c:v>2.12193E-2</c:v>
                </c:pt>
                <c:pt idx="18615">
                  <c:v>2.41251E-2</c:v>
                </c:pt>
                <c:pt idx="18616">
                  <c:v>2.5342900000000002E-2</c:v>
                </c:pt>
                <c:pt idx="18617">
                  <c:v>2.64969E-2</c:v>
                </c:pt>
                <c:pt idx="18618">
                  <c:v>3.02324E-2</c:v>
                </c:pt>
                <c:pt idx="18619">
                  <c:v>2.9400800000000001E-2</c:v>
                </c:pt>
                <c:pt idx="18620">
                  <c:v>2.70624E-2</c:v>
                </c:pt>
                <c:pt idx="18621">
                  <c:v>3.29237E-2</c:v>
                </c:pt>
                <c:pt idx="18622">
                  <c:v>2.5299100000000001E-2</c:v>
                </c:pt>
                <c:pt idx="18623">
                  <c:v>3.1014400000000001E-2</c:v>
                </c:pt>
                <c:pt idx="18624">
                  <c:v>2.8950699999999999E-2</c:v>
                </c:pt>
                <c:pt idx="18625">
                  <c:v>2.6918399999999999E-2</c:v>
                </c:pt>
                <c:pt idx="18626">
                  <c:v>2.6124999999999999E-2</c:v>
                </c:pt>
                <c:pt idx="18627">
                  <c:v>3.01237E-2</c:v>
                </c:pt>
                <c:pt idx="18628">
                  <c:v>3.4244499999999997E-2</c:v>
                </c:pt>
                <c:pt idx="18629">
                  <c:v>2.8547300000000001E-2</c:v>
                </c:pt>
                <c:pt idx="18630">
                  <c:v>3.3114400000000002E-2</c:v>
                </c:pt>
                <c:pt idx="18631">
                  <c:v>2.9121399999999999E-2</c:v>
                </c:pt>
                <c:pt idx="18632">
                  <c:v>1.7418900000000001E-2</c:v>
                </c:pt>
                <c:pt idx="18633">
                  <c:v>1.9207999999999999E-2</c:v>
                </c:pt>
                <c:pt idx="18634">
                  <c:v>2.08349E-2</c:v>
                </c:pt>
                <c:pt idx="18635">
                  <c:v>2.20623E-2</c:v>
                </c:pt>
                <c:pt idx="18636">
                  <c:v>2.8464300000000001E-2</c:v>
                </c:pt>
                <c:pt idx="18637">
                  <c:v>1.9193600000000002E-2</c:v>
                </c:pt>
                <c:pt idx="18638">
                  <c:v>2.48671E-2</c:v>
                </c:pt>
                <c:pt idx="18639">
                  <c:v>1.4555E-2</c:v>
                </c:pt>
                <c:pt idx="18640">
                  <c:v>2.0922699999999999E-2</c:v>
                </c:pt>
                <c:pt idx="18641">
                  <c:v>1.6430899999999998E-2</c:v>
                </c:pt>
                <c:pt idx="18642">
                  <c:v>1.43375E-2</c:v>
                </c:pt>
                <c:pt idx="18643">
                  <c:v>1.48191E-2</c:v>
                </c:pt>
                <c:pt idx="18644">
                  <c:v>1.1776E-2</c:v>
                </c:pt>
                <c:pt idx="18645">
                  <c:v>1.88551E-2</c:v>
                </c:pt>
                <c:pt idx="18646">
                  <c:v>1.8195200000000002E-2</c:v>
                </c:pt>
                <c:pt idx="18647">
                  <c:v>1.91145E-2</c:v>
                </c:pt>
                <c:pt idx="18648">
                  <c:v>2.1245E-2</c:v>
                </c:pt>
                <c:pt idx="18649">
                  <c:v>1.84269E-2</c:v>
                </c:pt>
                <c:pt idx="18650">
                  <c:v>1.43328E-2</c:v>
                </c:pt>
                <c:pt idx="18651">
                  <c:v>1.55373E-2</c:v>
                </c:pt>
                <c:pt idx="18652">
                  <c:v>1.05629E-2</c:v>
                </c:pt>
                <c:pt idx="18653">
                  <c:v>8.3131799999999999E-3</c:v>
                </c:pt>
                <c:pt idx="18654">
                  <c:v>8.2473800000000003E-3</c:v>
                </c:pt>
                <c:pt idx="18655">
                  <c:v>1.22414E-2</c:v>
                </c:pt>
                <c:pt idx="18656">
                  <c:v>1.4132499999999999E-2</c:v>
                </c:pt>
                <c:pt idx="18657">
                  <c:v>9.8848300000000007E-3</c:v>
                </c:pt>
                <c:pt idx="18658">
                  <c:v>1.42717E-2</c:v>
                </c:pt>
                <c:pt idx="18659">
                  <c:v>1.6266800000000001E-2</c:v>
                </c:pt>
                <c:pt idx="18660">
                  <c:v>7.1792599999999998E-3</c:v>
                </c:pt>
                <c:pt idx="18661">
                  <c:v>5.7840299999999999E-3</c:v>
                </c:pt>
                <c:pt idx="18662">
                  <c:v>7.0781699999999999E-3</c:v>
                </c:pt>
                <c:pt idx="18663">
                  <c:v>8.0966899999999995E-4</c:v>
                </c:pt>
                <c:pt idx="18664">
                  <c:v>4.0283200000000002E-3</c:v>
                </c:pt>
                <c:pt idx="18665">
                  <c:v>5.6219099999999999E-3</c:v>
                </c:pt>
                <c:pt idx="18666">
                  <c:v>5.2919400000000002E-3</c:v>
                </c:pt>
                <c:pt idx="18667">
                  <c:v>8.4714899999999999E-3</c:v>
                </c:pt>
                <c:pt idx="18668">
                  <c:v>7.6875700000000003E-3</c:v>
                </c:pt>
                <c:pt idx="18669">
                  <c:v>8.0528300000000004E-3</c:v>
                </c:pt>
                <c:pt idx="18670">
                  <c:v>1.47247E-3</c:v>
                </c:pt>
                <c:pt idx="18671" formatCode="0.00E+00">
                  <c:v>-5.6266800000000001E-5</c:v>
                </c:pt>
                <c:pt idx="18672">
                  <c:v>-1.77097E-3</c:v>
                </c:pt>
                <c:pt idx="18673">
                  <c:v>-5.4073299999999995E-4</c:v>
                </c:pt>
                <c:pt idx="18674">
                  <c:v>6.9427500000000001E-3</c:v>
                </c:pt>
                <c:pt idx="18675">
                  <c:v>9.1648100000000002E-4</c:v>
                </c:pt>
                <c:pt idx="18676">
                  <c:v>7.8964200000000001E-4</c:v>
                </c:pt>
                <c:pt idx="18677">
                  <c:v>-1.25694E-3</c:v>
                </c:pt>
                <c:pt idx="18678">
                  <c:v>-3.2129300000000001E-3</c:v>
                </c:pt>
                <c:pt idx="18679">
                  <c:v>3.0365000000000001E-3</c:v>
                </c:pt>
                <c:pt idx="18680">
                  <c:v>2.1028499999999999E-3</c:v>
                </c:pt>
                <c:pt idx="18681">
                  <c:v>-7.6465600000000002E-3</c:v>
                </c:pt>
                <c:pt idx="18682">
                  <c:v>-2.6063900000000001E-3</c:v>
                </c:pt>
                <c:pt idx="18683">
                  <c:v>-6.8607299999999998E-3</c:v>
                </c:pt>
                <c:pt idx="18684">
                  <c:v>-1.9865E-3</c:v>
                </c:pt>
                <c:pt idx="18685">
                  <c:v>-1.6222000000000001E-3</c:v>
                </c:pt>
                <c:pt idx="18686">
                  <c:v>-5.58758E-3</c:v>
                </c:pt>
                <c:pt idx="18687">
                  <c:v>-1.6431799999999999E-3</c:v>
                </c:pt>
                <c:pt idx="18688">
                  <c:v>-4.1399000000000002E-3</c:v>
                </c:pt>
                <c:pt idx="18689">
                  <c:v>-7.3003800000000004E-3</c:v>
                </c:pt>
                <c:pt idx="18690">
                  <c:v>2.4566700000000002E-3</c:v>
                </c:pt>
                <c:pt idx="18691">
                  <c:v>-1.2989E-3</c:v>
                </c:pt>
                <c:pt idx="18692">
                  <c:v>6.6089600000000001E-4</c:v>
                </c:pt>
                <c:pt idx="18693">
                  <c:v>-1.86348E-3</c:v>
                </c:pt>
                <c:pt idx="18694">
                  <c:v>3.41034E-3</c:v>
                </c:pt>
                <c:pt idx="18695">
                  <c:v>5.39494E-3</c:v>
                </c:pt>
                <c:pt idx="18696">
                  <c:v>4.1198700000000003E-3</c:v>
                </c:pt>
                <c:pt idx="18697">
                  <c:v>1.08185E-2</c:v>
                </c:pt>
                <c:pt idx="18698">
                  <c:v>4.9657800000000004E-3</c:v>
                </c:pt>
                <c:pt idx="18699">
                  <c:v>1.8959000000000001E-3</c:v>
                </c:pt>
                <c:pt idx="18700">
                  <c:v>3.0403100000000001E-3</c:v>
                </c:pt>
                <c:pt idx="18701">
                  <c:v>9.1352499999999993E-3</c:v>
                </c:pt>
                <c:pt idx="18702">
                  <c:v>6.0749100000000002E-3</c:v>
                </c:pt>
                <c:pt idx="18703">
                  <c:v>1.2248999999999999E-2</c:v>
                </c:pt>
                <c:pt idx="18704">
                  <c:v>7.3661799999999999E-3</c:v>
                </c:pt>
                <c:pt idx="18705">
                  <c:v>9.7017300000000004E-3</c:v>
                </c:pt>
                <c:pt idx="18706">
                  <c:v>8.9511899999999995E-3</c:v>
                </c:pt>
                <c:pt idx="18707">
                  <c:v>6.9122300000000001E-3</c:v>
                </c:pt>
                <c:pt idx="18708">
                  <c:v>1.0931E-2</c:v>
                </c:pt>
                <c:pt idx="18709">
                  <c:v>6.6080100000000001E-3</c:v>
                </c:pt>
                <c:pt idx="18710">
                  <c:v>4.8332200000000001E-3</c:v>
                </c:pt>
                <c:pt idx="18711">
                  <c:v>4.1007999999999999E-3</c:v>
                </c:pt>
                <c:pt idx="18712">
                  <c:v>7.10869E-3</c:v>
                </c:pt>
                <c:pt idx="18713">
                  <c:v>1.16062E-3</c:v>
                </c:pt>
                <c:pt idx="18714">
                  <c:v>9.2258500000000007E-3</c:v>
                </c:pt>
                <c:pt idx="18715">
                  <c:v>3.0460399999999999E-3</c:v>
                </c:pt>
                <c:pt idx="18716">
                  <c:v>4.7130599999999998E-3</c:v>
                </c:pt>
                <c:pt idx="18717">
                  <c:v>5.0048799999999997E-3</c:v>
                </c:pt>
                <c:pt idx="18718">
                  <c:v>2.5720600000000001E-3</c:v>
                </c:pt>
                <c:pt idx="18719">
                  <c:v>1.34745E-2</c:v>
                </c:pt>
                <c:pt idx="18720">
                  <c:v>1.26734E-2</c:v>
                </c:pt>
                <c:pt idx="18721">
                  <c:v>1.63383E-2</c:v>
                </c:pt>
                <c:pt idx="18722">
                  <c:v>1.2640999999999999E-2</c:v>
                </c:pt>
                <c:pt idx="18723">
                  <c:v>8.0843000000000009E-3</c:v>
                </c:pt>
                <c:pt idx="18724">
                  <c:v>1.0747E-2</c:v>
                </c:pt>
                <c:pt idx="18725">
                  <c:v>1.58815E-2</c:v>
                </c:pt>
                <c:pt idx="18726">
                  <c:v>1.9958500000000001E-2</c:v>
                </c:pt>
                <c:pt idx="18727">
                  <c:v>2.3929599999999999E-2</c:v>
                </c:pt>
                <c:pt idx="18728">
                  <c:v>1.9839300000000001E-2</c:v>
                </c:pt>
                <c:pt idx="18729">
                  <c:v>2.2719400000000001E-2</c:v>
                </c:pt>
                <c:pt idx="18730">
                  <c:v>2.1334599999999999E-2</c:v>
                </c:pt>
                <c:pt idx="18731">
                  <c:v>2.77605E-2</c:v>
                </c:pt>
                <c:pt idx="18732">
                  <c:v>2.66857E-2</c:v>
                </c:pt>
                <c:pt idx="18733">
                  <c:v>1.8571899999999999E-2</c:v>
                </c:pt>
                <c:pt idx="18734">
                  <c:v>2.48518E-2</c:v>
                </c:pt>
                <c:pt idx="18735">
                  <c:v>2.32277E-2</c:v>
                </c:pt>
                <c:pt idx="18736">
                  <c:v>1.8453600000000001E-2</c:v>
                </c:pt>
                <c:pt idx="18737">
                  <c:v>2.75316E-2</c:v>
                </c:pt>
                <c:pt idx="18738">
                  <c:v>1.8789299999999998E-2</c:v>
                </c:pt>
                <c:pt idx="18739">
                  <c:v>2.3205799999999999E-2</c:v>
                </c:pt>
                <c:pt idx="18740">
                  <c:v>1.3238E-2</c:v>
                </c:pt>
                <c:pt idx="18741">
                  <c:v>9.5653500000000002E-3</c:v>
                </c:pt>
                <c:pt idx="18742">
                  <c:v>1.24884E-2</c:v>
                </c:pt>
                <c:pt idx="18743">
                  <c:v>1.6040800000000001E-2</c:v>
                </c:pt>
                <c:pt idx="18744">
                  <c:v>1.6317399999999999E-2</c:v>
                </c:pt>
                <c:pt idx="18745">
                  <c:v>1.1406899999999999E-2</c:v>
                </c:pt>
                <c:pt idx="18746">
                  <c:v>1.3717699999999999E-2</c:v>
                </c:pt>
                <c:pt idx="18747">
                  <c:v>1.1652900000000001E-2</c:v>
                </c:pt>
                <c:pt idx="18748">
                  <c:v>1.09348E-2</c:v>
                </c:pt>
                <c:pt idx="18749">
                  <c:v>1.0691600000000001E-2</c:v>
                </c:pt>
                <c:pt idx="18750">
                  <c:v>1.11132E-2</c:v>
                </c:pt>
                <c:pt idx="18751">
                  <c:v>6.2742199999999996E-3</c:v>
                </c:pt>
                <c:pt idx="18752">
                  <c:v>-3.6535299999999999E-3</c:v>
                </c:pt>
                <c:pt idx="18753">
                  <c:v>7.2927499999999998E-3</c:v>
                </c:pt>
                <c:pt idx="18754">
                  <c:v>4.6777700000000004E-3</c:v>
                </c:pt>
                <c:pt idx="18755">
                  <c:v>5.6562399999999999E-3</c:v>
                </c:pt>
                <c:pt idx="18756">
                  <c:v>1.00136E-3</c:v>
                </c:pt>
                <c:pt idx="18757">
                  <c:v>-1.7252000000000001E-3</c:v>
                </c:pt>
                <c:pt idx="18758">
                  <c:v>1.44863E-3</c:v>
                </c:pt>
                <c:pt idx="18759">
                  <c:v>-3.2320000000000001E-3</c:v>
                </c:pt>
                <c:pt idx="18760">
                  <c:v>8.41141E-4</c:v>
                </c:pt>
                <c:pt idx="18761">
                  <c:v>-7.3432900000000004E-4</c:v>
                </c:pt>
                <c:pt idx="18762">
                  <c:v>3.3083000000000001E-3</c:v>
                </c:pt>
                <c:pt idx="18763">
                  <c:v>-2.0942700000000001E-3</c:v>
                </c:pt>
                <c:pt idx="18764">
                  <c:v>3.9081599999999999E-3</c:v>
                </c:pt>
                <c:pt idx="18765">
                  <c:v>-3.71361E-3</c:v>
                </c:pt>
                <c:pt idx="18766">
                  <c:v>2.3899099999999999E-3</c:v>
                </c:pt>
                <c:pt idx="18767">
                  <c:v>-3.0059800000000001E-3</c:v>
                </c:pt>
                <c:pt idx="18768">
                  <c:v>-7.6198599999999998E-4</c:v>
                </c:pt>
                <c:pt idx="18769">
                  <c:v>1.46389E-3</c:v>
                </c:pt>
                <c:pt idx="18770">
                  <c:v>-1.01852E-3</c:v>
                </c:pt>
                <c:pt idx="18771">
                  <c:v>7.20596E-3</c:v>
                </c:pt>
                <c:pt idx="18772">
                  <c:v>2.8696099999999999E-3</c:v>
                </c:pt>
                <c:pt idx="18773">
                  <c:v>3.7908600000000001E-3</c:v>
                </c:pt>
                <c:pt idx="18774">
                  <c:v>1.3389599999999999E-3</c:v>
                </c:pt>
                <c:pt idx="18775">
                  <c:v>2.6702900000000001E-4</c:v>
                </c:pt>
                <c:pt idx="18776">
                  <c:v>3.2520299999999998E-4</c:v>
                </c:pt>
                <c:pt idx="18777">
                  <c:v>-3.0126599999999999E-3</c:v>
                </c:pt>
                <c:pt idx="18778">
                  <c:v>7.18784E-3</c:v>
                </c:pt>
                <c:pt idx="18779">
                  <c:v>-5.4264099999999996E-4</c:v>
                </c:pt>
                <c:pt idx="18780">
                  <c:v>2.0771000000000001E-3</c:v>
                </c:pt>
                <c:pt idx="18781">
                  <c:v>3.5438499999999999E-3</c:v>
                </c:pt>
                <c:pt idx="18782" formatCode="0.00E+00">
                  <c:v>1.6212500000000001E-5</c:v>
                </c:pt>
                <c:pt idx="18783">
                  <c:v>-5.3090999999999998E-3</c:v>
                </c:pt>
                <c:pt idx="18784">
                  <c:v>-6.16169E-3</c:v>
                </c:pt>
                <c:pt idx="18785">
                  <c:v>-7.0552799999999997E-3</c:v>
                </c:pt>
                <c:pt idx="18786">
                  <c:v>7.9250299999999996E-4</c:v>
                </c:pt>
                <c:pt idx="18787">
                  <c:v>3.4217800000000001E-3</c:v>
                </c:pt>
                <c:pt idx="18788">
                  <c:v>7.1907000000000004E-4</c:v>
                </c:pt>
                <c:pt idx="18789">
                  <c:v>-4.03404E-4</c:v>
                </c:pt>
                <c:pt idx="18790">
                  <c:v>-4.6625099999999999E-3</c:v>
                </c:pt>
                <c:pt idx="18791">
                  <c:v>-8.4333399999999992E-3</c:v>
                </c:pt>
                <c:pt idx="18792">
                  <c:v>-1.9769700000000002E-3</c:v>
                </c:pt>
                <c:pt idx="18793">
                  <c:v>-5.4550200000000001E-4</c:v>
                </c:pt>
                <c:pt idx="18794">
                  <c:v>-3.1089799999999999E-4</c:v>
                </c:pt>
                <c:pt idx="18795">
                  <c:v>2.0999899999999999E-3</c:v>
                </c:pt>
                <c:pt idx="18796">
                  <c:v>-2.06661E-3</c:v>
                </c:pt>
                <c:pt idx="18797">
                  <c:v>-1.5554399999999999E-3</c:v>
                </c:pt>
                <c:pt idx="18798">
                  <c:v>1.7519E-3</c:v>
                </c:pt>
                <c:pt idx="18799">
                  <c:v>1.8844599999999999E-3</c:v>
                </c:pt>
                <c:pt idx="18800">
                  <c:v>2.7122499999999998E-3</c:v>
                </c:pt>
                <c:pt idx="18801">
                  <c:v>-6.9408400000000002E-3</c:v>
                </c:pt>
                <c:pt idx="18802">
                  <c:v>-4.1847200000000003E-3</c:v>
                </c:pt>
                <c:pt idx="18803">
                  <c:v>-9.9096299999999991E-3</c:v>
                </c:pt>
                <c:pt idx="18804">
                  <c:v>-5.8278999999999996E-3</c:v>
                </c:pt>
                <c:pt idx="18805">
                  <c:v>-4.0941199999999997E-3</c:v>
                </c:pt>
                <c:pt idx="18806">
                  <c:v>-1.0582899999999999E-2</c:v>
                </c:pt>
                <c:pt idx="18807">
                  <c:v>-1.7194700000000001E-3</c:v>
                </c:pt>
                <c:pt idx="18808">
                  <c:v>-1.4276499999999999E-3</c:v>
                </c:pt>
                <c:pt idx="18809">
                  <c:v>-6.0224500000000004E-3</c:v>
                </c:pt>
                <c:pt idx="18810">
                  <c:v>-1.1714E-2</c:v>
                </c:pt>
                <c:pt idx="18811">
                  <c:v>-3.4646999999999998E-3</c:v>
                </c:pt>
                <c:pt idx="18812">
                  <c:v>-6.7243600000000004E-3</c:v>
                </c:pt>
                <c:pt idx="18813">
                  <c:v>-4.2734100000000001E-3</c:v>
                </c:pt>
                <c:pt idx="18814">
                  <c:v>-7.7133200000000001E-3</c:v>
                </c:pt>
                <c:pt idx="18815">
                  <c:v>-9.0227099999999998E-3</c:v>
                </c:pt>
                <c:pt idx="18816">
                  <c:v>-7.2193099999999998E-4</c:v>
                </c:pt>
                <c:pt idx="18817">
                  <c:v>-5.1116900000000003E-3</c:v>
                </c:pt>
                <c:pt idx="18818">
                  <c:v>-7.7695799999999999E-3</c:v>
                </c:pt>
                <c:pt idx="18819">
                  <c:v>-5.4941199999999999E-3</c:v>
                </c:pt>
                <c:pt idx="18820">
                  <c:v>-1.11198E-3</c:v>
                </c:pt>
                <c:pt idx="18821">
                  <c:v>-1.8501300000000001E-4</c:v>
                </c:pt>
                <c:pt idx="18822">
                  <c:v>-1.0700200000000001E-3</c:v>
                </c:pt>
                <c:pt idx="18823">
                  <c:v>-7.7753099999999997E-3</c:v>
                </c:pt>
                <c:pt idx="18824">
                  <c:v>-5.6839E-4</c:v>
                </c:pt>
                <c:pt idx="18825" formatCode="0.00E+00">
                  <c:v>-3.3378599999999999E-5</c:v>
                </c:pt>
                <c:pt idx="18826">
                  <c:v>-1.6126599999999999E-3</c:v>
                </c:pt>
                <c:pt idx="18827">
                  <c:v>-6.40297E-3</c:v>
                </c:pt>
                <c:pt idx="18828">
                  <c:v>-1.3044399999999999E-2</c:v>
                </c:pt>
                <c:pt idx="18829">
                  <c:v>-3.9863600000000001E-4</c:v>
                </c:pt>
                <c:pt idx="18830">
                  <c:v>-6.0901599999999998E-3</c:v>
                </c:pt>
                <c:pt idx="18831">
                  <c:v>-9.8104500000000001E-3</c:v>
                </c:pt>
                <c:pt idx="18832">
                  <c:v>-2.43568E-3</c:v>
                </c:pt>
                <c:pt idx="18833">
                  <c:v>2.1934499999999999E-4</c:v>
                </c:pt>
                <c:pt idx="18834">
                  <c:v>-9.8266599999999992E-3</c:v>
                </c:pt>
                <c:pt idx="18835">
                  <c:v>-1.05124E-2</c:v>
                </c:pt>
                <c:pt idx="18836">
                  <c:v>-1.30758E-2</c:v>
                </c:pt>
                <c:pt idx="18837">
                  <c:v>-1.11675E-2</c:v>
                </c:pt>
                <c:pt idx="18838">
                  <c:v>-6.6566500000000001E-3</c:v>
                </c:pt>
                <c:pt idx="18839">
                  <c:v>-1.15242E-2</c:v>
                </c:pt>
                <c:pt idx="18840">
                  <c:v>-1.50032E-2</c:v>
                </c:pt>
                <c:pt idx="18841">
                  <c:v>-9.6664400000000001E-3</c:v>
                </c:pt>
                <c:pt idx="18842">
                  <c:v>-9.4776200000000008E-3</c:v>
                </c:pt>
                <c:pt idx="18843">
                  <c:v>-1.48363E-2</c:v>
                </c:pt>
                <c:pt idx="18844">
                  <c:v>-1.03903E-2</c:v>
                </c:pt>
                <c:pt idx="18845">
                  <c:v>-1.16291E-2</c:v>
                </c:pt>
                <c:pt idx="18846">
                  <c:v>-1.1111299999999999E-2</c:v>
                </c:pt>
                <c:pt idx="18847">
                  <c:v>-9.2363399999999991E-3</c:v>
                </c:pt>
                <c:pt idx="18848">
                  <c:v>-3.6535299999999999E-3</c:v>
                </c:pt>
                <c:pt idx="18849">
                  <c:v>-3.7221899999999998E-3</c:v>
                </c:pt>
                <c:pt idx="18850">
                  <c:v>-7.7991500000000004E-3</c:v>
                </c:pt>
                <c:pt idx="18851">
                  <c:v>-4.6758700000000004E-3</c:v>
                </c:pt>
                <c:pt idx="18852">
                  <c:v>-9.7780200000000001E-3</c:v>
                </c:pt>
                <c:pt idx="18853">
                  <c:v>-5.81074E-3</c:v>
                </c:pt>
                <c:pt idx="18854">
                  <c:v>-1.17178E-2</c:v>
                </c:pt>
                <c:pt idx="18855">
                  <c:v>-1.50318E-2</c:v>
                </c:pt>
                <c:pt idx="18856">
                  <c:v>-8.2855199999999993E-3</c:v>
                </c:pt>
                <c:pt idx="18857">
                  <c:v>-1.6067499999999998E-2</c:v>
                </c:pt>
                <c:pt idx="18858">
                  <c:v>-1.9536999999999999E-2</c:v>
                </c:pt>
                <c:pt idx="18859">
                  <c:v>-1.47438E-2</c:v>
                </c:pt>
                <c:pt idx="18860">
                  <c:v>-1.3718599999999999E-2</c:v>
                </c:pt>
                <c:pt idx="18861">
                  <c:v>-1.8090200000000001E-2</c:v>
                </c:pt>
                <c:pt idx="18862">
                  <c:v>-1.02825E-2</c:v>
                </c:pt>
                <c:pt idx="18863">
                  <c:v>-7.2479199999999997E-3</c:v>
                </c:pt>
                <c:pt idx="18864">
                  <c:v>-8.6584100000000001E-3</c:v>
                </c:pt>
                <c:pt idx="18865">
                  <c:v>-3.1318700000000001E-3</c:v>
                </c:pt>
                <c:pt idx="18866">
                  <c:v>-1.2574200000000001E-2</c:v>
                </c:pt>
                <c:pt idx="18867">
                  <c:v>-1.6427000000000001E-2</c:v>
                </c:pt>
                <c:pt idx="18868">
                  <c:v>-1.5193E-2</c:v>
                </c:pt>
                <c:pt idx="18869">
                  <c:v>-1.47543E-2</c:v>
                </c:pt>
                <c:pt idx="18870">
                  <c:v>-1.10989E-2</c:v>
                </c:pt>
                <c:pt idx="18871">
                  <c:v>-1.4763800000000001E-2</c:v>
                </c:pt>
                <c:pt idx="18872">
                  <c:v>-1.7596199999999999E-2</c:v>
                </c:pt>
                <c:pt idx="18873">
                  <c:v>-1.56116E-2</c:v>
                </c:pt>
                <c:pt idx="18874">
                  <c:v>-6.4449299999999998E-3</c:v>
                </c:pt>
                <c:pt idx="18875">
                  <c:v>-1.1219E-2</c:v>
                </c:pt>
                <c:pt idx="18876">
                  <c:v>-1.17226E-2</c:v>
                </c:pt>
                <c:pt idx="18877">
                  <c:v>-5.7277700000000001E-3</c:v>
                </c:pt>
                <c:pt idx="18878">
                  <c:v>-6.35624E-3</c:v>
                </c:pt>
                <c:pt idx="18879">
                  <c:v>-9.7761199999999993E-3</c:v>
                </c:pt>
                <c:pt idx="18880">
                  <c:v>-1.5317000000000001E-2</c:v>
                </c:pt>
                <c:pt idx="18881">
                  <c:v>-1.40743E-2</c:v>
                </c:pt>
                <c:pt idx="18882">
                  <c:v>-1.32427E-2</c:v>
                </c:pt>
                <c:pt idx="18883">
                  <c:v>-1.4700899999999999E-2</c:v>
                </c:pt>
                <c:pt idx="18884">
                  <c:v>-1.1007299999999999E-2</c:v>
                </c:pt>
                <c:pt idx="18885">
                  <c:v>-6.0129199999999997E-3</c:v>
                </c:pt>
                <c:pt idx="18886">
                  <c:v>-3.0031200000000002E-3</c:v>
                </c:pt>
                <c:pt idx="18887">
                  <c:v>-8.8453300000000002E-3</c:v>
                </c:pt>
                <c:pt idx="18888">
                  <c:v>-1.03912E-2</c:v>
                </c:pt>
                <c:pt idx="18889">
                  <c:v>-5.7897599999999997E-3</c:v>
                </c:pt>
                <c:pt idx="18890">
                  <c:v>-2.4108900000000002E-3</c:v>
                </c:pt>
                <c:pt idx="18891">
                  <c:v>-1.5106200000000001E-3</c:v>
                </c:pt>
                <c:pt idx="18892">
                  <c:v>-5.8708199999999997E-3</c:v>
                </c:pt>
                <c:pt idx="18893">
                  <c:v>-6.8168600000000001E-3</c:v>
                </c:pt>
                <c:pt idx="18894">
                  <c:v>-7.9059600000000001E-3</c:v>
                </c:pt>
                <c:pt idx="18895">
                  <c:v>-2.1369900000000001E-2</c:v>
                </c:pt>
                <c:pt idx="18896">
                  <c:v>-8.1701299999999994E-3</c:v>
                </c:pt>
                <c:pt idx="18897">
                  <c:v>-7.23648E-3</c:v>
                </c:pt>
                <c:pt idx="18898">
                  <c:v>-7.0705400000000002E-3</c:v>
                </c:pt>
                <c:pt idx="18899">
                  <c:v>-6.3629200000000002E-3</c:v>
                </c:pt>
                <c:pt idx="18900">
                  <c:v>-6.8702700000000004E-3</c:v>
                </c:pt>
                <c:pt idx="18901">
                  <c:v>-4.6319999999999998E-3</c:v>
                </c:pt>
                <c:pt idx="18902">
                  <c:v>-2.32029E-3</c:v>
                </c:pt>
                <c:pt idx="18903">
                  <c:v>-2.8753300000000002E-3</c:v>
                </c:pt>
                <c:pt idx="18904">
                  <c:v>-4.1837699999999999E-3</c:v>
                </c:pt>
                <c:pt idx="18905">
                  <c:v>-9.6855199999999995E-3</c:v>
                </c:pt>
                <c:pt idx="18906">
                  <c:v>-1.1198E-2</c:v>
                </c:pt>
                <c:pt idx="18907">
                  <c:v>-7.3928800000000001E-3</c:v>
                </c:pt>
                <c:pt idx="18908">
                  <c:v>-3.49045E-3</c:v>
                </c:pt>
                <c:pt idx="18909" formatCode="0.00E+00">
                  <c:v>1.8119799999999999E-5</c:v>
                </c:pt>
                <c:pt idx="18910">
                  <c:v>-1.28031E-2</c:v>
                </c:pt>
                <c:pt idx="18911">
                  <c:v>-9.9420499999999992E-3</c:v>
                </c:pt>
                <c:pt idx="18912">
                  <c:v>-1.12982E-2</c:v>
                </c:pt>
                <c:pt idx="18913">
                  <c:v>-1.3979E-2</c:v>
                </c:pt>
                <c:pt idx="18914">
                  <c:v>-1.0828000000000001E-2</c:v>
                </c:pt>
                <c:pt idx="18915">
                  <c:v>-1.0272E-2</c:v>
                </c:pt>
                <c:pt idx="18916">
                  <c:v>-1.22995E-2</c:v>
                </c:pt>
                <c:pt idx="18917">
                  <c:v>-1.3731999999999999E-2</c:v>
                </c:pt>
                <c:pt idx="18918">
                  <c:v>-1.16758E-2</c:v>
                </c:pt>
                <c:pt idx="18919">
                  <c:v>-1.29099E-2</c:v>
                </c:pt>
                <c:pt idx="18920">
                  <c:v>-1.6916299999999999E-2</c:v>
                </c:pt>
                <c:pt idx="18921">
                  <c:v>-1.2605699999999999E-2</c:v>
                </c:pt>
                <c:pt idx="18922">
                  <c:v>-1.10569E-2</c:v>
                </c:pt>
                <c:pt idx="18923">
                  <c:v>-1.4103900000000001E-2</c:v>
                </c:pt>
                <c:pt idx="18924">
                  <c:v>-1.8243800000000001E-2</c:v>
                </c:pt>
                <c:pt idx="18925">
                  <c:v>-1.50013E-2</c:v>
                </c:pt>
                <c:pt idx="18926">
                  <c:v>-1.5193E-2</c:v>
                </c:pt>
                <c:pt idx="18927">
                  <c:v>-1.4967899999999999E-2</c:v>
                </c:pt>
                <c:pt idx="18928">
                  <c:v>-1.8166499999999999E-2</c:v>
                </c:pt>
                <c:pt idx="18929">
                  <c:v>-1.5942600000000001E-2</c:v>
                </c:pt>
                <c:pt idx="18930">
                  <c:v>-2.17123E-2</c:v>
                </c:pt>
                <c:pt idx="18931">
                  <c:v>-1.6248700000000001E-2</c:v>
                </c:pt>
                <c:pt idx="18932">
                  <c:v>-1.93539E-2</c:v>
                </c:pt>
                <c:pt idx="18933">
                  <c:v>-1.5829099999999999E-2</c:v>
                </c:pt>
                <c:pt idx="18934">
                  <c:v>-2.36273E-2</c:v>
                </c:pt>
                <c:pt idx="18935">
                  <c:v>-2.3946800000000001E-2</c:v>
                </c:pt>
                <c:pt idx="18936">
                  <c:v>-1.8006299999999999E-2</c:v>
                </c:pt>
                <c:pt idx="18937">
                  <c:v>-1.8547999999999999E-2</c:v>
                </c:pt>
                <c:pt idx="18938">
                  <c:v>-1.3487799999999999E-2</c:v>
                </c:pt>
                <c:pt idx="18939">
                  <c:v>-1.2873600000000001E-2</c:v>
                </c:pt>
                <c:pt idx="18940">
                  <c:v>-1.43538E-2</c:v>
                </c:pt>
                <c:pt idx="18941">
                  <c:v>-1.5110999999999999E-2</c:v>
                </c:pt>
                <c:pt idx="18942">
                  <c:v>-1.7252900000000002E-2</c:v>
                </c:pt>
                <c:pt idx="18943">
                  <c:v>-1.8805499999999999E-2</c:v>
                </c:pt>
                <c:pt idx="18944">
                  <c:v>-1.4593099999999999E-2</c:v>
                </c:pt>
                <c:pt idx="18945">
                  <c:v>-1.4349000000000001E-2</c:v>
                </c:pt>
                <c:pt idx="18946">
                  <c:v>-1.29929E-2</c:v>
                </c:pt>
                <c:pt idx="18947">
                  <c:v>-1.1893300000000001E-2</c:v>
                </c:pt>
                <c:pt idx="18948">
                  <c:v>-9.6874200000000004E-3</c:v>
                </c:pt>
                <c:pt idx="18949">
                  <c:v>-8.4438299999999994E-3</c:v>
                </c:pt>
                <c:pt idx="18950">
                  <c:v>-5.2471200000000001E-3</c:v>
                </c:pt>
                <c:pt idx="18951">
                  <c:v>-4.7759999999999999E-3</c:v>
                </c:pt>
                <c:pt idx="18952">
                  <c:v>-5.04398E-3</c:v>
                </c:pt>
                <c:pt idx="18953">
                  <c:v>-1.05562E-2</c:v>
                </c:pt>
                <c:pt idx="18954">
                  <c:v>-1.3045299999999999E-2</c:v>
                </c:pt>
                <c:pt idx="18955">
                  <c:v>-8.19778E-3</c:v>
                </c:pt>
                <c:pt idx="18956">
                  <c:v>-5.87559E-3</c:v>
                </c:pt>
                <c:pt idx="18957">
                  <c:v>-1.1625299999999999E-3</c:v>
                </c:pt>
                <c:pt idx="18958">
                  <c:v>-6.8578700000000003E-3</c:v>
                </c:pt>
                <c:pt idx="18959">
                  <c:v>-6.7768100000000003E-3</c:v>
                </c:pt>
                <c:pt idx="18960">
                  <c:v>-8.9788400000000001E-3</c:v>
                </c:pt>
                <c:pt idx="18961">
                  <c:v>-1.5973999999999999E-3</c:v>
                </c:pt>
                <c:pt idx="18962">
                  <c:v>-4.8542000000000002E-4</c:v>
                </c:pt>
                <c:pt idx="18963">
                  <c:v>-4.1389499999999997E-3</c:v>
                </c:pt>
                <c:pt idx="18964">
                  <c:v>-1.2718200000000001E-2</c:v>
                </c:pt>
                <c:pt idx="18965">
                  <c:v>-8.8453300000000002E-3</c:v>
                </c:pt>
                <c:pt idx="18966">
                  <c:v>-1.0687800000000001E-2</c:v>
                </c:pt>
                <c:pt idx="18967" formatCode="0.00E+00">
                  <c:v>8.2969700000000006E-5</c:v>
                </c:pt>
                <c:pt idx="18968">
                  <c:v>-1.0515200000000001E-2</c:v>
                </c:pt>
                <c:pt idx="18969">
                  <c:v>-1.02892E-2</c:v>
                </c:pt>
                <c:pt idx="18970">
                  <c:v>-6.1159099999999996E-3</c:v>
                </c:pt>
                <c:pt idx="18971">
                  <c:v>-8.8901499999999994E-3</c:v>
                </c:pt>
                <c:pt idx="18972">
                  <c:v>-3.2377199999999999E-3</c:v>
                </c:pt>
                <c:pt idx="18973">
                  <c:v>-8.3046000000000005E-3</c:v>
                </c:pt>
                <c:pt idx="18974">
                  <c:v>-9.56535E-4</c:v>
                </c:pt>
                <c:pt idx="18975">
                  <c:v>3.3617E-3</c:v>
                </c:pt>
                <c:pt idx="18976">
                  <c:v>6.7729899999999996E-3</c:v>
                </c:pt>
                <c:pt idx="18977">
                  <c:v>3.3063900000000002E-3</c:v>
                </c:pt>
                <c:pt idx="18978">
                  <c:v>3.0555700000000001E-3</c:v>
                </c:pt>
                <c:pt idx="18979">
                  <c:v>9.2792500000000002E-4</c:v>
                </c:pt>
                <c:pt idx="18980" formatCode="0.00E+00">
                  <c:v>-7.2479199999999995E-5</c:v>
                </c:pt>
                <c:pt idx="18981">
                  <c:v>6.3705399999999996E-4</c:v>
                </c:pt>
                <c:pt idx="18982">
                  <c:v>1.9493100000000001E-3</c:v>
                </c:pt>
                <c:pt idx="18983">
                  <c:v>-5.3367600000000003E-3</c:v>
                </c:pt>
                <c:pt idx="18984">
                  <c:v>-2.6464499999999998E-3</c:v>
                </c:pt>
                <c:pt idx="18985">
                  <c:v>-2.0303700000000001E-3</c:v>
                </c:pt>
                <c:pt idx="18986">
                  <c:v>2.5177000000000001E-4</c:v>
                </c:pt>
                <c:pt idx="18987">
                  <c:v>7.6456099999999997E-3</c:v>
                </c:pt>
                <c:pt idx="18988">
                  <c:v>-1.51443E-3</c:v>
                </c:pt>
                <c:pt idx="18989">
                  <c:v>1.27792E-4</c:v>
                </c:pt>
                <c:pt idx="18990">
                  <c:v>1.74713E-3</c:v>
                </c:pt>
                <c:pt idx="18991">
                  <c:v>-8.5201300000000008E-3</c:v>
                </c:pt>
                <c:pt idx="18992">
                  <c:v>-1.12896E-2</c:v>
                </c:pt>
                <c:pt idx="18993">
                  <c:v>-1.34821E-2</c:v>
                </c:pt>
                <c:pt idx="18994">
                  <c:v>-4.6558399999999996E-3</c:v>
                </c:pt>
                <c:pt idx="18995">
                  <c:v>-6.4621000000000001E-3</c:v>
                </c:pt>
                <c:pt idx="18996">
                  <c:v>-7.7724500000000002E-3</c:v>
                </c:pt>
                <c:pt idx="18997">
                  <c:v>-6.9446600000000001E-3</c:v>
                </c:pt>
                <c:pt idx="18998">
                  <c:v>-4.2314500000000003E-3</c:v>
                </c:pt>
                <c:pt idx="18999">
                  <c:v>2.8085699999999998E-3</c:v>
                </c:pt>
                <c:pt idx="19000">
                  <c:v>-6.2808999999999999E-3</c:v>
                </c:pt>
                <c:pt idx="19001">
                  <c:v>-3.0755999999999999E-3</c:v>
                </c:pt>
                <c:pt idx="19002">
                  <c:v>4.2572E-3</c:v>
                </c:pt>
                <c:pt idx="19003">
                  <c:v>1.00765E-2</c:v>
                </c:pt>
                <c:pt idx="19004">
                  <c:v>9.6139899999999993E-3</c:v>
                </c:pt>
                <c:pt idx="19005">
                  <c:v>4.3144200000000002E-3</c:v>
                </c:pt>
                <c:pt idx="19006">
                  <c:v>6.2151000000000003E-3</c:v>
                </c:pt>
                <c:pt idx="19007">
                  <c:v>-4.37737E-4</c:v>
                </c:pt>
                <c:pt idx="19008">
                  <c:v>-7.4043299999999998E-3</c:v>
                </c:pt>
                <c:pt idx="19009">
                  <c:v>-5.6924799999999998E-3</c:v>
                </c:pt>
                <c:pt idx="19010">
                  <c:v>-7.3518799999999999E-3</c:v>
                </c:pt>
                <c:pt idx="19011">
                  <c:v>-8.0795299999999997E-3</c:v>
                </c:pt>
                <c:pt idx="19012">
                  <c:v>-6.0615499999999998E-3</c:v>
                </c:pt>
                <c:pt idx="19013">
                  <c:v>-1.1627200000000001E-2</c:v>
                </c:pt>
                <c:pt idx="19014">
                  <c:v>-9.3288399999999997E-3</c:v>
                </c:pt>
                <c:pt idx="19015">
                  <c:v>-7.8487399999999999E-3</c:v>
                </c:pt>
                <c:pt idx="19016">
                  <c:v>-6.4973799999999996E-3</c:v>
                </c:pt>
                <c:pt idx="19017">
                  <c:v>-8.5744900000000006E-3</c:v>
                </c:pt>
                <c:pt idx="19018">
                  <c:v>-1.3608E-2</c:v>
                </c:pt>
                <c:pt idx="19019">
                  <c:v>-1.3894999999999999E-2</c:v>
                </c:pt>
                <c:pt idx="19020">
                  <c:v>-1.4411E-2</c:v>
                </c:pt>
                <c:pt idx="19021">
                  <c:v>-1.6505200000000001E-2</c:v>
                </c:pt>
                <c:pt idx="19022">
                  <c:v>-2.63596E-2</c:v>
                </c:pt>
                <c:pt idx="19023">
                  <c:v>-1.6970599999999999E-2</c:v>
                </c:pt>
                <c:pt idx="19024">
                  <c:v>-1.6103699999999999E-2</c:v>
                </c:pt>
                <c:pt idx="19025">
                  <c:v>-1.22671E-2</c:v>
                </c:pt>
                <c:pt idx="19026">
                  <c:v>-1.07365E-2</c:v>
                </c:pt>
                <c:pt idx="19027">
                  <c:v>-1.44911E-2</c:v>
                </c:pt>
                <c:pt idx="19028">
                  <c:v>-7.6923399999999998E-3</c:v>
                </c:pt>
                <c:pt idx="19029">
                  <c:v>-1.1850400000000001E-2</c:v>
                </c:pt>
                <c:pt idx="19030">
                  <c:v>-7.8992799999999998E-3</c:v>
                </c:pt>
                <c:pt idx="19031">
                  <c:v>-9.7904199999999993E-3</c:v>
                </c:pt>
                <c:pt idx="19032">
                  <c:v>-2.5262800000000001E-3</c:v>
                </c:pt>
                <c:pt idx="19033" formatCode="0.00E+00">
                  <c:v>8.2969700000000006E-5</c:v>
                </c:pt>
                <c:pt idx="19034">
                  <c:v>-5.7125099999999996E-3</c:v>
                </c:pt>
                <c:pt idx="19035">
                  <c:v>-1.00803E-3</c:v>
                </c:pt>
                <c:pt idx="19036">
                  <c:v>-1.52111E-3</c:v>
                </c:pt>
                <c:pt idx="19037">
                  <c:v>2.57778E-3</c:v>
                </c:pt>
                <c:pt idx="19038">
                  <c:v>8.5010499999999996E-3</c:v>
                </c:pt>
                <c:pt idx="19039">
                  <c:v>2.1676999999999998E-3</c:v>
                </c:pt>
                <c:pt idx="19040">
                  <c:v>-1.9989000000000001E-3</c:v>
                </c:pt>
                <c:pt idx="19041">
                  <c:v>6.2417999999999996E-3</c:v>
                </c:pt>
                <c:pt idx="19042">
                  <c:v>5.8336300000000002E-3</c:v>
                </c:pt>
                <c:pt idx="19043">
                  <c:v>-7.1907000000000004E-4</c:v>
                </c:pt>
                <c:pt idx="19044">
                  <c:v>-5.4492999999999998E-3</c:v>
                </c:pt>
                <c:pt idx="19045">
                  <c:v>-8.3980600000000006E-3</c:v>
                </c:pt>
                <c:pt idx="19046">
                  <c:v>-6.1693199999999998E-3</c:v>
                </c:pt>
                <c:pt idx="19047">
                  <c:v>-7.8239399999999997E-3</c:v>
                </c:pt>
                <c:pt idx="19048">
                  <c:v>-3.15285E-3</c:v>
                </c:pt>
                <c:pt idx="19049">
                  <c:v>-1.00994E-3</c:v>
                </c:pt>
                <c:pt idx="19050">
                  <c:v>4.4918099999999997E-3</c:v>
                </c:pt>
                <c:pt idx="19051">
                  <c:v>2.22683E-3</c:v>
                </c:pt>
                <c:pt idx="19052">
                  <c:v>-3.8280499999999999E-3</c:v>
                </c:pt>
                <c:pt idx="19053">
                  <c:v>-2.6330899999999998E-3</c:v>
                </c:pt>
                <c:pt idx="19054">
                  <c:v>-3.9625199999999998E-3</c:v>
                </c:pt>
                <c:pt idx="19055">
                  <c:v>-1.62506E-3</c:v>
                </c:pt>
                <c:pt idx="19056">
                  <c:v>-7.7219000000000003E-3</c:v>
                </c:pt>
                <c:pt idx="19057">
                  <c:v>-1.0813700000000001E-2</c:v>
                </c:pt>
                <c:pt idx="19058">
                  <c:v>-1.17397E-2</c:v>
                </c:pt>
                <c:pt idx="19059">
                  <c:v>-1.0179499999999999E-2</c:v>
                </c:pt>
                <c:pt idx="19060">
                  <c:v>-4.6825399999999998E-3</c:v>
                </c:pt>
                <c:pt idx="19061">
                  <c:v>3.6706899999999999E-3</c:v>
                </c:pt>
                <c:pt idx="19062">
                  <c:v>6.0977899999999996E-3</c:v>
                </c:pt>
                <c:pt idx="19063">
                  <c:v>-5.5007900000000002E-3</c:v>
                </c:pt>
                <c:pt idx="19064">
                  <c:v>-4.8542000000000004E-3</c:v>
                </c:pt>
                <c:pt idx="19065">
                  <c:v>3.8213700000000001E-3</c:v>
                </c:pt>
                <c:pt idx="19066">
                  <c:v>4.5537900000000003E-3</c:v>
                </c:pt>
                <c:pt idx="19067">
                  <c:v>5.0401700000000001E-3</c:v>
                </c:pt>
                <c:pt idx="19068">
                  <c:v>-1.53637E-3</c:v>
                </c:pt>
                <c:pt idx="19069">
                  <c:v>-6.1769499999999996E-3</c:v>
                </c:pt>
                <c:pt idx="19070">
                  <c:v>-3.0040699999999999E-4</c:v>
                </c:pt>
                <c:pt idx="19071">
                  <c:v>-5.4330799999999999E-3</c:v>
                </c:pt>
                <c:pt idx="19072">
                  <c:v>-3.4608799999999999E-3</c:v>
                </c:pt>
                <c:pt idx="19073">
                  <c:v>4.8990199999999996E-3</c:v>
                </c:pt>
                <c:pt idx="19074">
                  <c:v>-1.20735E-3</c:v>
                </c:pt>
                <c:pt idx="19075">
                  <c:v>1.1167499999999999E-3</c:v>
                </c:pt>
                <c:pt idx="19076">
                  <c:v>-5.4903E-3</c:v>
                </c:pt>
                <c:pt idx="19077">
                  <c:v>-3.8137399999999999E-3</c:v>
                </c:pt>
                <c:pt idx="19078">
                  <c:v>6.6480599999999999E-3</c:v>
                </c:pt>
                <c:pt idx="19079">
                  <c:v>2.5100700000000001E-3</c:v>
                </c:pt>
                <c:pt idx="19080">
                  <c:v>-3.8719200000000002E-4</c:v>
                </c:pt>
                <c:pt idx="19081">
                  <c:v>-1.4190699999999999E-3</c:v>
                </c:pt>
                <c:pt idx="19082">
                  <c:v>-2.4986300000000002E-4</c:v>
                </c:pt>
                <c:pt idx="19083">
                  <c:v>-3.4837700000000002E-3</c:v>
                </c:pt>
                <c:pt idx="19084">
                  <c:v>-4.8427599999999998E-3</c:v>
                </c:pt>
                <c:pt idx="19085">
                  <c:v>2.4642900000000001E-3</c:v>
                </c:pt>
                <c:pt idx="19086">
                  <c:v>3.9377199999999996E-3</c:v>
                </c:pt>
                <c:pt idx="19087">
                  <c:v>-2.0885500000000001E-4</c:v>
                </c:pt>
                <c:pt idx="19088">
                  <c:v>3.91006E-4</c:v>
                </c:pt>
                <c:pt idx="19089">
                  <c:v>2.6493100000000002E-3</c:v>
                </c:pt>
                <c:pt idx="19090">
                  <c:v>6.6986099999999998E-3</c:v>
                </c:pt>
                <c:pt idx="19091">
                  <c:v>6.1073300000000002E-3</c:v>
                </c:pt>
                <c:pt idx="19092">
                  <c:v>8.2168599999999994E-3</c:v>
                </c:pt>
                <c:pt idx="19093">
                  <c:v>1.04399E-2</c:v>
                </c:pt>
                <c:pt idx="19094">
                  <c:v>5.20229E-3</c:v>
                </c:pt>
                <c:pt idx="19095">
                  <c:v>1.63364E-3</c:v>
                </c:pt>
                <c:pt idx="19096">
                  <c:v>-3.4942599999999999E-3</c:v>
                </c:pt>
                <c:pt idx="19097">
                  <c:v>7.9517400000000005E-3</c:v>
                </c:pt>
                <c:pt idx="19098">
                  <c:v>9.4642600000000004E-3</c:v>
                </c:pt>
                <c:pt idx="19099">
                  <c:v>7.1239500000000004E-3</c:v>
                </c:pt>
                <c:pt idx="19100">
                  <c:v>1.17588E-3</c:v>
                </c:pt>
                <c:pt idx="19101">
                  <c:v>4.9552900000000002E-3</c:v>
                </c:pt>
                <c:pt idx="19102">
                  <c:v>1.1903800000000001E-2</c:v>
                </c:pt>
                <c:pt idx="19103">
                  <c:v>2.65694E-3</c:v>
                </c:pt>
                <c:pt idx="19104">
                  <c:v>6.3476599999999998E-3</c:v>
                </c:pt>
                <c:pt idx="19105">
                  <c:v>3.6144300000000001E-3</c:v>
                </c:pt>
                <c:pt idx="19106">
                  <c:v>6.5336200000000004E-3</c:v>
                </c:pt>
                <c:pt idx="19107">
                  <c:v>6.4048799999999999E-3</c:v>
                </c:pt>
                <c:pt idx="19108">
                  <c:v>4.8608799999999997E-3</c:v>
                </c:pt>
                <c:pt idx="19109">
                  <c:v>6.6165900000000003E-3</c:v>
                </c:pt>
                <c:pt idx="19110" formatCode="0.00E+00">
                  <c:v>9.2506399999999999E-5</c:v>
                </c:pt>
                <c:pt idx="19111">
                  <c:v>-1.8701600000000001E-3</c:v>
                </c:pt>
                <c:pt idx="19112">
                  <c:v>1.8405900000000001E-4</c:v>
                </c:pt>
                <c:pt idx="19113">
                  <c:v>2.68936E-3</c:v>
                </c:pt>
                <c:pt idx="19114">
                  <c:v>-2.6769599999999999E-3</c:v>
                </c:pt>
                <c:pt idx="19115">
                  <c:v>2.2773699999999999E-3</c:v>
                </c:pt>
                <c:pt idx="19116">
                  <c:v>-1.3418200000000001E-3</c:v>
                </c:pt>
                <c:pt idx="19117">
                  <c:v>6.6185000000000003E-3</c:v>
                </c:pt>
                <c:pt idx="19118">
                  <c:v>7.5531000000000003E-4</c:v>
                </c:pt>
                <c:pt idx="19119">
                  <c:v>2.65694E-3</c:v>
                </c:pt>
                <c:pt idx="19120">
                  <c:v>6.35433E-3</c:v>
                </c:pt>
                <c:pt idx="19121">
                  <c:v>7.9965599999999998E-3</c:v>
                </c:pt>
                <c:pt idx="19122">
                  <c:v>6.1569199999999998E-3</c:v>
                </c:pt>
                <c:pt idx="19123">
                  <c:v>7.7085499999999998E-3</c:v>
                </c:pt>
                <c:pt idx="19124">
                  <c:v>7.6799399999999997E-3</c:v>
                </c:pt>
                <c:pt idx="19125">
                  <c:v>1.00508E-2</c:v>
                </c:pt>
                <c:pt idx="19126">
                  <c:v>1.1899E-2</c:v>
                </c:pt>
                <c:pt idx="19127">
                  <c:v>7.0543300000000001E-3</c:v>
                </c:pt>
                <c:pt idx="19128">
                  <c:v>1.7507600000000002E-2</c:v>
                </c:pt>
                <c:pt idx="19129">
                  <c:v>1.26143E-2</c:v>
                </c:pt>
                <c:pt idx="19130">
                  <c:v>1.31769E-2</c:v>
                </c:pt>
                <c:pt idx="19131">
                  <c:v>1.2329100000000001E-2</c:v>
                </c:pt>
                <c:pt idx="19132">
                  <c:v>1.1508000000000001E-2</c:v>
                </c:pt>
                <c:pt idx="19133">
                  <c:v>1.1467E-2</c:v>
                </c:pt>
                <c:pt idx="19134">
                  <c:v>5.6781799999999997E-3</c:v>
                </c:pt>
                <c:pt idx="19135">
                  <c:v>2.4843199999999999E-3</c:v>
                </c:pt>
                <c:pt idx="19136">
                  <c:v>6.6804899999999999E-3</c:v>
                </c:pt>
                <c:pt idx="19137">
                  <c:v>-2.9649699999999999E-3</c:v>
                </c:pt>
                <c:pt idx="19138">
                  <c:v>4.2381299999999997E-3</c:v>
                </c:pt>
                <c:pt idx="19139">
                  <c:v>1.38493E-2</c:v>
                </c:pt>
                <c:pt idx="19140">
                  <c:v>7.7505100000000004E-3</c:v>
                </c:pt>
                <c:pt idx="19141">
                  <c:v>5.39303E-3</c:v>
                </c:pt>
                <c:pt idx="19142">
                  <c:v>3.3473999999999998E-4</c:v>
                </c:pt>
                <c:pt idx="19143">
                  <c:v>5.2280399999999998E-3</c:v>
                </c:pt>
                <c:pt idx="19144">
                  <c:v>-1.77097E-3</c:v>
                </c:pt>
                <c:pt idx="19145">
                  <c:v>2.81811E-3</c:v>
                </c:pt>
                <c:pt idx="19146">
                  <c:v>7.3461500000000001E-3</c:v>
                </c:pt>
                <c:pt idx="19147">
                  <c:v>8.8472399999999993E-3</c:v>
                </c:pt>
                <c:pt idx="19148">
                  <c:v>8.6364700000000003E-3</c:v>
                </c:pt>
                <c:pt idx="19149">
                  <c:v>8.6698499999999998E-3</c:v>
                </c:pt>
                <c:pt idx="19150">
                  <c:v>1.7616300000000001E-2</c:v>
                </c:pt>
                <c:pt idx="19151">
                  <c:v>2.26698E-2</c:v>
                </c:pt>
                <c:pt idx="19152">
                  <c:v>2.05708E-2</c:v>
                </c:pt>
                <c:pt idx="19153">
                  <c:v>1.75581E-2</c:v>
                </c:pt>
                <c:pt idx="19154">
                  <c:v>1.6789399999999999E-2</c:v>
                </c:pt>
                <c:pt idx="19155">
                  <c:v>2.0003300000000002E-2</c:v>
                </c:pt>
                <c:pt idx="19156">
                  <c:v>1.8838899999999999E-2</c:v>
                </c:pt>
                <c:pt idx="19157">
                  <c:v>2.2276899999999999E-2</c:v>
                </c:pt>
                <c:pt idx="19158">
                  <c:v>1.9312900000000001E-2</c:v>
                </c:pt>
                <c:pt idx="19159">
                  <c:v>1.5673599999999999E-2</c:v>
                </c:pt>
                <c:pt idx="19160">
                  <c:v>2.0021400000000002E-2</c:v>
                </c:pt>
                <c:pt idx="19161">
                  <c:v>1.44501E-2</c:v>
                </c:pt>
                <c:pt idx="19162">
                  <c:v>1.5381799999999999E-2</c:v>
                </c:pt>
                <c:pt idx="19163">
                  <c:v>1.6848599999999998E-2</c:v>
                </c:pt>
                <c:pt idx="19164">
                  <c:v>1.8650099999999999E-2</c:v>
                </c:pt>
                <c:pt idx="19165">
                  <c:v>1.3668100000000001E-2</c:v>
                </c:pt>
                <c:pt idx="19166">
                  <c:v>1.40772E-2</c:v>
                </c:pt>
                <c:pt idx="19167">
                  <c:v>1.1493700000000001E-2</c:v>
                </c:pt>
                <c:pt idx="19168">
                  <c:v>8.7690400000000005E-3</c:v>
                </c:pt>
                <c:pt idx="19169">
                  <c:v>9.9735299999999995E-3</c:v>
                </c:pt>
                <c:pt idx="19170">
                  <c:v>1.21145E-2</c:v>
                </c:pt>
                <c:pt idx="19171">
                  <c:v>8.8806200000000005E-3</c:v>
                </c:pt>
                <c:pt idx="19172">
                  <c:v>1.14956E-2</c:v>
                </c:pt>
                <c:pt idx="19173">
                  <c:v>8.9836099999999995E-3</c:v>
                </c:pt>
                <c:pt idx="19174">
                  <c:v>9.4661699999999994E-3</c:v>
                </c:pt>
                <c:pt idx="19175">
                  <c:v>9.3793899999999996E-3</c:v>
                </c:pt>
                <c:pt idx="19176">
                  <c:v>1.3134E-2</c:v>
                </c:pt>
                <c:pt idx="19177">
                  <c:v>5.4464300000000004E-3</c:v>
                </c:pt>
                <c:pt idx="19178">
                  <c:v>1.18198E-2</c:v>
                </c:pt>
                <c:pt idx="19179">
                  <c:v>1.47829E-2</c:v>
                </c:pt>
                <c:pt idx="19180">
                  <c:v>1.2578000000000001E-2</c:v>
                </c:pt>
                <c:pt idx="19181">
                  <c:v>1.04399E-2</c:v>
                </c:pt>
                <c:pt idx="19182">
                  <c:v>1.5310300000000001E-2</c:v>
                </c:pt>
                <c:pt idx="19183">
                  <c:v>1.36013E-2</c:v>
                </c:pt>
                <c:pt idx="19184">
                  <c:v>1.34754E-2</c:v>
                </c:pt>
                <c:pt idx="19185">
                  <c:v>5.3587000000000001E-3</c:v>
                </c:pt>
                <c:pt idx="19186">
                  <c:v>1.0820400000000001E-2</c:v>
                </c:pt>
                <c:pt idx="19187">
                  <c:v>1.19848E-2</c:v>
                </c:pt>
                <c:pt idx="19188">
                  <c:v>9.1028199999999993E-3</c:v>
                </c:pt>
                <c:pt idx="19189">
                  <c:v>9.5777499999999995E-3</c:v>
                </c:pt>
                <c:pt idx="19190">
                  <c:v>3.84045E-3</c:v>
                </c:pt>
                <c:pt idx="19191">
                  <c:v>6.9503799999999999E-3</c:v>
                </c:pt>
                <c:pt idx="19192">
                  <c:v>2.3250599999999999E-3</c:v>
                </c:pt>
                <c:pt idx="19193">
                  <c:v>2.4623900000000001E-3</c:v>
                </c:pt>
                <c:pt idx="19194">
                  <c:v>6.8626399999999997E-3</c:v>
                </c:pt>
                <c:pt idx="19195">
                  <c:v>1.28078E-3</c:v>
                </c:pt>
                <c:pt idx="19196">
                  <c:v>-2.3078899999999999E-3</c:v>
                </c:pt>
                <c:pt idx="19197">
                  <c:v>-3.9577500000000003E-3</c:v>
                </c:pt>
                <c:pt idx="19198">
                  <c:v>-3.6258699999999998E-3</c:v>
                </c:pt>
                <c:pt idx="19199">
                  <c:v>2.3365E-3</c:v>
                </c:pt>
                <c:pt idx="19200">
                  <c:v>1.6288800000000001E-3</c:v>
                </c:pt>
                <c:pt idx="19201">
                  <c:v>3.4675600000000002E-3</c:v>
                </c:pt>
                <c:pt idx="19202">
                  <c:v>7.7867500000000003E-3</c:v>
                </c:pt>
                <c:pt idx="19203">
                  <c:v>7.5559599999999996E-3</c:v>
                </c:pt>
                <c:pt idx="19204">
                  <c:v>3.5028500000000001E-3</c:v>
                </c:pt>
                <c:pt idx="19205">
                  <c:v>4.7035200000000001E-3</c:v>
                </c:pt>
                <c:pt idx="19206">
                  <c:v>5.6924799999999998E-3</c:v>
                </c:pt>
                <c:pt idx="19207">
                  <c:v>5.1097900000000003E-3</c:v>
                </c:pt>
                <c:pt idx="19208">
                  <c:v>1.4438599999999999E-3</c:v>
                </c:pt>
                <c:pt idx="19209">
                  <c:v>9.6816999999999997E-3</c:v>
                </c:pt>
                <c:pt idx="19210">
                  <c:v>9.5071800000000005E-3</c:v>
                </c:pt>
                <c:pt idx="19211">
                  <c:v>7.0285800000000004E-3</c:v>
                </c:pt>
                <c:pt idx="19212">
                  <c:v>7.5674100000000001E-3</c:v>
                </c:pt>
                <c:pt idx="19213">
                  <c:v>1.09549E-2</c:v>
                </c:pt>
                <c:pt idx="19214">
                  <c:v>4.7988900000000001E-3</c:v>
                </c:pt>
                <c:pt idx="19215">
                  <c:v>1.1892300000000001E-3</c:v>
                </c:pt>
                <c:pt idx="19216">
                  <c:v>4.6129200000000004E-3</c:v>
                </c:pt>
                <c:pt idx="19217">
                  <c:v>4.6663299999999998E-3</c:v>
                </c:pt>
                <c:pt idx="19218">
                  <c:v>7.8125E-3</c:v>
                </c:pt>
                <c:pt idx="19219">
                  <c:v>1.09596E-2</c:v>
                </c:pt>
                <c:pt idx="19220">
                  <c:v>5.8679600000000002E-3</c:v>
                </c:pt>
                <c:pt idx="19221">
                  <c:v>4.8799500000000001E-3</c:v>
                </c:pt>
                <c:pt idx="19222">
                  <c:v>4.0731400000000003E-3</c:v>
                </c:pt>
                <c:pt idx="19223">
                  <c:v>3.1280499999999998E-3</c:v>
                </c:pt>
                <c:pt idx="19224">
                  <c:v>5.8488799999999999E-3</c:v>
                </c:pt>
                <c:pt idx="19225">
                  <c:v>9.39655E-3</c:v>
                </c:pt>
                <c:pt idx="19226">
                  <c:v>1.1942899999999999E-2</c:v>
                </c:pt>
                <c:pt idx="19227">
                  <c:v>9.9563599999999992E-3</c:v>
                </c:pt>
                <c:pt idx="19228">
                  <c:v>4.3630600000000002E-3</c:v>
                </c:pt>
                <c:pt idx="19229">
                  <c:v>3.74508E-3</c:v>
                </c:pt>
                <c:pt idx="19230">
                  <c:v>1.3495399999999999E-2</c:v>
                </c:pt>
                <c:pt idx="19231">
                  <c:v>5.2604699999999997E-3</c:v>
                </c:pt>
                <c:pt idx="19232">
                  <c:v>4.22478E-3</c:v>
                </c:pt>
                <c:pt idx="19233">
                  <c:v>8.4018700000000005E-4</c:v>
                </c:pt>
                <c:pt idx="19234">
                  <c:v>7.3718999999999998E-4</c:v>
                </c:pt>
                <c:pt idx="19235">
                  <c:v>-2.56538E-4</c:v>
                </c:pt>
                <c:pt idx="19236">
                  <c:v>-2.7818700000000001E-3</c:v>
                </c:pt>
                <c:pt idx="19237">
                  <c:v>2.6693300000000001E-3</c:v>
                </c:pt>
                <c:pt idx="19238">
                  <c:v>1.28841E-3</c:v>
                </c:pt>
                <c:pt idx="19239" formatCode="0.00E+00">
                  <c:v>-1.23978E-5</c:v>
                </c:pt>
                <c:pt idx="19240">
                  <c:v>-5.8841700000000004E-4</c:v>
                </c:pt>
                <c:pt idx="19241">
                  <c:v>5.8078800000000005E-4</c:v>
                </c:pt>
                <c:pt idx="19242">
                  <c:v>7.2002399999999999E-4</c:v>
                </c:pt>
                <c:pt idx="19243">
                  <c:v>4.1770899999999999E-4</c:v>
                </c:pt>
                <c:pt idx="19244">
                  <c:v>3.26443E-3</c:v>
                </c:pt>
                <c:pt idx="19245">
                  <c:v>3.72982E-3</c:v>
                </c:pt>
                <c:pt idx="19246">
                  <c:v>2.4700199999999999E-3</c:v>
                </c:pt>
                <c:pt idx="19247">
                  <c:v>4.4364900000000004E-3</c:v>
                </c:pt>
                <c:pt idx="19248">
                  <c:v>5.0573299999999996E-3</c:v>
                </c:pt>
                <c:pt idx="19249">
                  <c:v>8.6507800000000003E-3</c:v>
                </c:pt>
                <c:pt idx="19250">
                  <c:v>8.51822E-3</c:v>
                </c:pt>
                <c:pt idx="19251">
                  <c:v>7.3986099999999999E-3</c:v>
                </c:pt>
                <c:pt idx="19252">
                  <c:v>8.7509200000000006E-3</c:v>
                </c:pt>
                <c:pt idx="19253">
                  <c:v>1.09873E-2</c:v>
                </c:pt>
                <c:pt idx="19254">
                  <c:v>4.8637400000000001E-3</c:v>
                </c:pt>
                <c:pt idx="19255">
                  <c:v>1.0581999999999999E-2</c:v>
                </c:pt>
                <c:pt idx="19256">
                  <c:v>1.37749E-2</c:v>
                </c:pt>
                <c:pt idx="19257">
                  <c:v>1.6319299999999998E-2</c:v>
                </c:pt>
                <c:pt idx="19258">
                  <c:v>1.8467899999999999E-2</c:v>
                </c:pt>
                <c:pt idx="19259">
                  <c:v>1.5209200000000001E-2</c:v>
                </c:pt>
                <c:pt idx="19260">
                  <c:v>1.5644100000000001E-2</c:v>
                </c:pt>
                <c:pt idx="19261">
                  <c:v>8.61549E-3</c:v>
                </c:pt>
                <c:pt idx="19262">
                  <c:v>8.2187700000000002E-3</c:v>
                </c:pt>
                <c:pt idx="19263">
                  <c:v>8.6612700000000004E-3</c:v>
                </c:pt>
                <c:pt idx="19264">
                  <c:v>-1.0929100000000001E-3</c:v>
                </c:pt>
                <c:pt idx="19265">
                  <c:v>-9.67979E-4</c:v>
                </c:pt>
                <c:pt idx="19266" formatCode="0.00E+00">
                  <c:v>4.8542000000000004E-3</c:v>
                </c:pt>
                <c:pt idx="19267">
                  <c:v>3.1118399999999998E-3</c:v>
                </c:pt>
                <c:pt idx="19268">
                  <c:v>1.2197499999999999E-3</c:v>
                </c:pt>
                <c:pt idx="19269">
                  <c:v>-6.2217699999999997E-3</c:v>
                </c:pt>
                <c:pt idx="19270">
                  <c:v>-1.98555E-3</c:v>
                </c:pt>
                <c:pt idx="19271">
                  <c:v>-1.44768E-3</c:v>
                </c:pt>
                <c:pt idx="19272">
                  <c:v>-3.3588400000000001E-3</c:v>
                </c:pt>
                <c:pt idx="19273">
                  <c:v>-6.9827999999999999E-3</c:v>
                </c:pt>
                <c:pt idx="19274">
                  <c:v>-6.5107300000000002E-3</c:v>
                </c:pt>
                <c:pt idx="19275">
                  <c:v>-3.8337699999999998E-3</c:v>
                </c:pt>
                <c:pt idx="19276">
                  <c:v>-1.3074899999999999E-3</c:v>
                </c:pt>
                <c:pt idx="19277">
                  <c:v>-3.6382699999999999E-3</c:v>
                </c:pt>
                <c:pt idx="19278">
                  <c:v>-5.2452100000000002E-4</c:v>
                </c:pt>
                <c:pt idx="19279">
                  <c:v>-1.53542E-4</c:v>
                </c:pt>
                <c:pt idx="19280">
                  <c:v>-3.7002600000000002E-4</c:v>
                </c:pt>
                <c:pt idx="19281">
                  <c:v>-5.7001100000000004E-3</c:v>
                </c:pt>
                <c:pt idx="19282">
                  <c:v>-8.1281700000000005E-3</c:v>
                </c:pt>
                <c:pt idx="19283">
                  <c:v>-7.2565099999999999E-3</c:v>
                </c:pt>
                <c:pt idx="19284">
                  <c:v>-3.9138799999999998E-3</c:v>
                </c:pt>
                <c:pt idx="19285">
                  <c:v>-3.5028500000000001E-3</c:v>
                </c:pt>
                <c:pt idx="19286">
                  <c:v>-5.9604599999999999E-3</c:v>
                </c:pt>
                <c:pt idx="19287">
                  <c:v>-7.4024199999999998E-3</c:v>
                </c:pt>
                <c:pt idx="19288">
                  <c:v>-1.13115E-2</c:v>
                </c:pt>
                <c:pt idx="19289">
                  <c:v>-7.7018700000000004E-3</c:v>
                </c:pt>
                <c:pt idx="19290">
                  <c:v>-6.1922100000000001E-3</c:v>
                </c:pt>
                <c:pt idx="19291">
                  <c:v>-9.6473700000000006E-3</c:v>
                </c:pt>
                <c:pt idx="19292">
                  <c:v>-1.4319399999999999E-2</c:v>
                </c:pt>
                <c:pt idx="19293">
                  <c:v>-1.03369E-2</c:v>
                </c:pt>
                <c:pt idx="19294">
                  <c:v>-8.0633200000000006E-3</c:v>
                </c:pt>
                <c:pt idx="19295">
                  <c:v>-1.10378E-2</c:v>
                </c:pt>
                <c:pt idx="19296">
                  <c:v>-3.6687899999999999E-3</c:v>
                </c:pt>
                <c:pt idx="19297">
                  <c:v>-7.7705400000000003E-3</c:v>
                </c:pt>
                <c:pt idx="19298">
                  <c:v>-6.1893499999999997E-3</c:v>
                </c:pt>
                <c:pt idx="19299">
                  <c:v>-8.5811599999999991E-3</c:v>
                </c:pt>
                <c:pt idx="19300">
                  <c:v>-9.5348399999999993E-3</c:v>
                </c:pt>
                <c:pt idx="19301">
                  <c:v>-7.4348399999999999E-3</c:v>
                </c:pt>
                <c:pt idx="19302">
                  <c:v>-3.6363599999999999E-3</c:v>
                </c:pt>
                <c:pt idx="19303">
                  <c:v>-8.6288500000000004E-3</c:v>
                </c:pt>
                <c:pt idx="19304">
                  <c:v>-5.1460300000000002E-3</c:v>
                </c:pt>
                <c:pt idx="19305">
                  <c:v>2.1333699999999999E-3</c:v>
                </c:pt>
                <c:pt idx="19306">
                  <c:v>9.2029600000000003E-4</c:v>
                </c:pt>
                <c:pt idx="19307">
                  <c:v>-4.8484799999999996E-3</c:v>
                </c:pt>
                <c:pt idx="19308">
                  <c:v>-5.4178200000000003E-3</c:v>
                </c:pt>
                <c:pt idx="19309">
                  <c:v>-1.7414100000000001E-3</c:v>
                </c:pt>
                <c:pt idx="19310">
                  <c:v>1.1310599999999999E-3</c:v>
                </c:pt>
                <c:pt idx="19311">
                  <c:v>4.0407200000000002E-3</c:v>
                </c:pt>
                <c:pt idx="19312">
                  <c:v>1.8835099999999999E-3</c:v>
                </c:pt>
                <c:pt idx="19313">
                  <c:v>3.3741000000000001E-3</c:v>
                </c:pt>
                <c:pt idx="19314">
                  <c:v>1.75285E-3</c:v>
                </c:pt>
                <c:pt idx="19315">
                  <c:v>7.6942399999999998E-3</c:v>
                </c:pt>
                <c:pt idx="19316">
                  <c:v>5.6715000000000003E-3</c:v>
                </c:pt>
                <c:pt idx="19317">
                  <c:v>8.2206699999999994E-3</c:v>
                </c:pt>
                <c:pt idx="19318">
                  <c:v>8.8748899999999999E-3</c:v>
                </c:pt>
                <c:pt idx="19319">
                  <c:v>9.5682100000000006E-3</c:v>
                </c:pt>
                <c:pt idx="19320">
                  <c:v>8.0871599999999995E-3</c:v>
                </c:pt>
                <c:pt idx="19321">
                  <c:v>8.9273500000000006E-3</c:v>
                </c:pt>
                <c:pt idx="19322">
                  <c:v>1.5999800000000002E-2</c:v>
                </c:pt>
                <c:pt idx="19323">
                  <c:v>1.0249100000000001E-2</c:v>
                </c:pt>
                <c:pt idx="19324">
                  <c:v>5.0544700000000001E-3</c:v>
                </c:pt>
                <c:pt idx="19325">
                  <c:v>4.3859499999999996E-3</c:v>
                </c:pt>
                <c:pt idx="19326">
                  <c:v>1.11179E-2</c:v>
                </c:pt>
                <c:pt idx="19327">
                  <c:v>7.3938399999999996E-3</c:v>
                </c:pt>
                <c:pt idx="19328">
                  <c:v>4.4183699999999996E-3</c:v>
                </c:pt>
                <c:pt idx="19329">
                  <c:v>7.9679499999999997E-3</c:v>
                </c:pt>
                <c:pt idx="19330">
                  <c:v>6.9427500000000001E-3</c:v>
                </c:pt>
                <c:pt idx="19331">
                  <c:v>1.02358E-2</c:v>
                </c:pt>
                <c:pt idx="19332">
                  <c:v>1.09081E-2</c:v>
                </c:pt>
                <c:pt idx="19333">
                  <c:v>9.4308900000000008E-3</c:v>
                </c:pt>
                <c:pt idx="19334">
                  <c:v>1.04876E-2</c:v>
                </c:pt>
                <c:pt idx="19335">
                  <c:v>7.0886600000000001E-3</c:v>
                </c:pt>
                <c:pt idx="19336">
                  <c:v>7.3289899999999996E-3</c:v>
                </c:pt>
                <c:pt idx="19337">
                  <c:v>1.09777E-2</c:v>
                </c:pt>
                <c:pt idx="19338">
                  <c:v>6.8922000000000002E-3</c:v>
                </c:pt>
                <c:pt idx="19339">
                  <c:v>1.1561399999999999E-2</c:v>
                </c:pt>
                <c:pt idx="19340">
                  <c:v>7.3490099999999996E-3</c:v>
                </c:pt>
                <c:pt idx="19341">
                  <c:v>4.9619699999999996E-3</c:v>
                </c:pt>
                <c:pt idx="19342">
                  <c:v>7.9612699999999995E-3</c:v>
                </c:pt>
                <c:pt idx="19343">
                  <c:v>1.1500399999999999E-2</c:v>
                </c:pt>
                <c:pt idx="19344">
                  <c:v>5.4826700000000003E-3</c:v>
                </c:pt>
                <c:pt idx="19345">
                  <c:v>5.0754499999999996E-3</c:v>
                </c:pt>
                <c:pt idx="19346">
                  <c:v>1.0981599999999999E-2</c:v>
                </c:pt>
                <c:pt idx="19347">
                  <c:v>1.09777E-2</c:v>
                </c:pt>
                <c:pt idx="19348">
                  <c:v>1.01595E-2</c:v>
                </c:pt>
                <c:pt idx="19349">
                  <c:v>1.15309E-2</c:v>
                </c:pt>
                <c:pt idx="19350">
                  <c:v>1.3377200000000001E-2</c:v>
                </c:pt>
                <c:pt idx="19351">
                  <c:v>1.3820600000000001E-2</c:v>
                </c:pt>
                <c:pt idx="19352">
                  <c:v>1.3265600000000001E-2</c:v>
                </c:pt>
                <c:pt idx="19353">
                  <c:v>6.9522899999999999E-3</c:v>
                </c:pt>
                <c:pt idx="19354">
                  <c:v>6.51646E-3</c:v>
                </c:pt>
                <c:pt idx="19355">
                  <c:v>7.3967E-3</c:v>
                </c:pt>
                <c:pt idx="19356">
                  <c:v>9.3831999999999995E-3</c:v>
                </c:pt>
                <c:pt idx="19357">
                  <c:v>1.2052500000000001E-2</c:v>
                </c:pt>
                <c:pt idx="19358">
                  <c:v>1.4023799999999999E-2</c:v>
                </c:pt>
                <c:pt idx="19359">
                  <c:v>1.11103E-2</c:v>
                </c:pt>
                <c:pt idx="19360">
                  <c:v>7.2889299999999999E-3</c:v>
                </c:pt>
                <c:pt idx="19361">
                  <c:v>2.1066700000000002E-3</c:v>
                </c:pt>
                <c:pt idx="19362">
                  <c:v>4.0931700000000001E-3</c:v>
                </c:pt>
                <c:pt idx="19363">
                  <c:v>5.4063799999999997E-3</c:v>
                </c:pt>
                <c:pt idx="19364">
                  <c:v>1.7271000000000001E-3</c:v>
                </c:pt>
                <c:pt idx="19365">
                  <c:v>6.3180900000000002E-3</c:v>
                </c:pt>
                <c:pt idx="19366">
                  <c:v>3.39317E-3</c:v>
                </c:pt>
                <c:pt idx="19367">
                  <c:v>6.7615500000000001E-4</c:v>
                </c:pt>
                <c:pt idx="19368">
                  <c:v>-6.81877E-4</c:v>
                </c:pt>
                <c:pt idx="19369">
                  <c:v>4.7588300000000002E-4</c:v>
                </c:pt>
                <c:pt idx="19370">
                  <c:v>8.8119500000000007E-3</c:v>
                </c:pt>
                <c:pt idx="19371">
                  <c:v>5.4550199999999997E-3</c:v>
                </c:pt>
                <c:pt idx="19372">
                  <c:v>4.9352600000000003E-3</c:v>
                </c:pt>
                <c:pt idx="19373">
                  <c:v>-1.9950900000000001E-3</c:v>
                </c:pt>
                <c:pt idx="19374">
                  <c:v>1.08242E-3</c:v>
                </c:pt>
                <c:pt idx="19375">
                  <c:v>7.5054199999999996E-3</c:v>
                </c:pt>
                <c:pt idx="19376">
                  <c:v>4.6472500000000003E-3</c:v>
                </c:pt>
                <c:pt idx="19377">
                  <c:v>-1.36852E-3</c:v>
                </c:pt>
                <c:pt idx="19378">
                  <c:v>-1.14346E-3</c:v>
                </c:pt>
                <c:pt idx="19379">
                  <c:v>5.5122400000000001E-4</c:v>
                </c:pt>
                <c:pt idx="19380">
                  <c:v>2.1066700000000002E-3</c:v>
                </c:pt>
                <c:pt idx="19381">
                  <c:v>-2.4919500000000002E-3</c:v>
                </c:pt>
                <c:pt idx="19382" formatCode="0.00E+00">
                  <c:v>9.7274800000000006E-5</c:v>
                </c:pt>
                <c:pt idx="19383">
                  <c:v>7.00951E-4</c:v>
                </c:pt>
                <c:pt idx="19384">
                  <c:v>-1.8110299999999999E-3</c:v>
                </c:pt>
                <c:pt idx="19385">
                  <c:v>-1.9741099999999998E-3</c:v>
                </c:pt>
                <c:pt idx="19386">
                  <c:v>3.6716500000000003E-4</c:v>
                </c:pt>
                <c:pt idx="19387">
                  <c:v>1.9073500000000001E-4</c:v>
                </c:pt>
                <c:pt idx="19388">
                  <c:v>-1.1539499999999999E-3</c:v>
                </c:pt>
                <c:pt idx="19389">
                  <c:v>1.28746E-4</c:v>
                </c:pt>
                <c:pt idx="19390">
                  <c:v>-1.4295600000000001E-3</c:v>
                </c:pt>
                <c:pt idx="19391">
                  <c:v>-5.8231400000000001E-3</c:v>
                </c:pt>
                <c:pt idx="19392">
                  <c:v>-2.8410000000000002E-3</c:v>
                </c:pt>
                <c:pt idx="19393">
                  <c:v>-3.1852699999999998E-4</c:v>
                </c:pt>
                <c:pt idx="19394">
                  <c:v>-5.5332200000000002E-3</c:v>
                </c:pt>
                <c:pt idx="19395">
                  <c:v>-5.6781799999999997E-3</c:v>
                </c:pt>
                <c:pt idx="19396">
                  <c:v>-7.8373000000000002E-3</c:v>
                </c:pt>
                <c:pt idx="19397">
                  <c:v>-1.49946E-2</c:v>
                </c:pt>
                <c:pt idx="19398">
                  <c:v>-9.2134499999999998E-3</c:v>
                </c:pt>
                <c:pt idx="19399">
                  <c:v>-1.1954299999999999E-2</c:v>
                </c:pt>
                <c:pt idx="19400">
                  <c:v>-1.0445599999999999E-2</c:v>
                </c:pt>
                <c:pt idx="19401">
                  <c:v>-1.33495E-2</c:v>
                </c:pt>
                <c:pt idx="19402">
                  <c:v>-1.1693E-2</c:v>
                </c:pt>
                <c:pt idx="19403">
                  <c:v>-1.2164100000000001E-2</c:v>
                </c:pt>
                <c:pt idx="19404">
                  <c:v>-1.2619999999999999E-2</c:v>
                </c:pt>
                <c:pt idx="19405">
                  <c:v>-1.42422E-2</c:v>
                </c:pt>
                <c:pt idx="19406">
                  <c:v>-1.1140799999999999E-2</c:v>
                </c:pt>
                <c:pt idx="19407">
                  <c:v>-1.2329100000000001E-2</c:v>
                </c:pt>
                <c:pt idx="19408">
                  <c:v>-9.9039100000000001E-3</c:v>
                </c:pt>
                <c:pt idx="19409">
                  <c:v>-8.6937000000000004E-3</c:v>
                </c:pt>
                <c:pt idx="19410">
                  <c:v>-8.1567800000000006E-3</c:v>
                </c:pt>
                <c:pt idx="19411">
                  <c:v>-1.0921500000000001E-2</c:v>
                </c:pt>
                <c:pt idx="19412">
                  <c:v>-1.05886E-2</c:v>
                </c:pt>
                <c:pt idx="19413">
                  <c:v>-8.3789799999999994E-3</c:v>
                </c:pt>
                <c:pt idx="19414">
                  <c:v>-1.07861E-2</c:v>
                </c:pt>
                <c:pt idx="19415">
                  <c:v>-1.25351E-2</c:v>
                </c:pt>
                <c:pt idx="19416">
                  <c:v>-7.0877099999999997E-3</c:v>
                </c:pt>
                <c:pt idx="19417">
                  <c:v>-4.7178300000000001E-3</c:v>
                </c:pt>
                <c:pt idx="19418">
                  <c:v>-3.6563899999999998E-3</c:v>
                </c:pt>
                <c:pt idx="19419">
                  <c:v>-2.2363700000000001E-3</c:v>
                </c:pt>
                <c:pt idx="19420">
                  <c:v>-4.4612899999999997E-3</c:v>
                </c:pt>
                <c:pt idx="19421">
                  <c:v>-3.9186500000000001E-3</c:v>
                </c:pt>
                <c:pt idx="19422">
                  <c:v>-3.4599299999999999E-3</c:v>
                </c:pt>
                <c:pt idx="19423">
                  <c:v>-9.4604499999999996E-4</c:v>
                </c:pt>
                <c:pt idx="19424">
                  <c:v>-1.3380099999999999E-3</c:v>
                </c:pt>
                <c:pt idx="19425">
                  <c:v>-3.1719199999999999E-3</c:v>
                </c:pt>
                <c:pt idx="19426">
                  <c:v>-3.50571E-3</c:v>
                </c:pt>
                <c:pt idx="19427">
                  <c:v>-1.81007E-3</c:v>
                </c:pt>
                <c:pt idx="19428">
                  <c:v>-1.21021E-3</c:v>
                </c:pt>
                <c:pt idx="19429">
                  <c:v>-6.73962E-3</c:v>
                </c:pt>
                <c:pt idx="19430">
                  <c:v>-7.5225800000000001E-3</c:v>
                </c:pt>
                <c:pt idx="19431">
                  <c:v>-2.9210999999999998E-3</c:v>
                </c:pt>
                <c:pt idx="19432">
                  <c:v>-6.8569199999999999E-3</c:v>
                </c:pt>
                <c:pt idx="19433">
                  <c:v>-9.2391999999999995E-3</c:v>
                </c:pt>
                <c:pt idx="19434">
                  <c:v>-9.9201199999999993E-3</c:v>
                </c:pt>
                <c:pt idx="19435">
                  <c:v>-9.9334699999999998E-3</c:v>
                </c:pt>
                <c:pt idx="19436">
                  <c:v>-9.6197100000000001E-3</c:v>
                </c:pt>
                <c:pt idx="19437">
                  <c:v>-1.6058900000000001E-2</c:v>
                </c:pt>
                <c:pt idx="19438">
                  <c:v>-9.5567699999999992E-3</c:v>
                </c:pt>
                <c:pt idx="19439">
                  <c:v>-2.6817299999999998E-3</c:v>
                </c:pt>
                <c:pt idx="19440">
                  <c:v>-9.4871499999999997E-3</c:v>
                </c:pt>
                <c:pt idx="19441">
                  <c:v>-1.3935100000000001E-2</c:v>
                </c:pt>
                <c:pt idx="19442">
                  <c:v>-1.02501E-2</c:v>
                </c:pt>
                <c:pt idx="19443">
                  <c:v>-3.8127899999999999E-3</c:v>
                </c:pt>
                <c:pt idx="19444">
                  <c:v>-6.4592399999999998E-3</c:v>
                </c:pt>
                <c:pt idx="19445">
                  <c:v>-7.9755799999999995E-3</c:v>
                </c:pt>
                <c:pt idx="19446">
                  <c:v>-7.3337599999999999E-3</c:v>
                </c:pt>
                <c:pt idx="19447">
                  <c:v>-2.9802299999999999E-3</c:v>
                </c:pt>
                <c:pt idx="19448">
                  <c:v>1.65081E-3</c:v>
                </c:pt>
                <c:pt idx="19449">
                  <c:v>-1.40953E-3</c:v>
                </c:pt>
                <c:pt idx="19450">
                  <c:v>-5.3367600000000003E-3</c:v>
                </c:pt>
                <c:pt idx="19451">
                  <c:v>-6.0720399999999999E-3</c:v>
                </c:pt>
                <c:pt idx="19452">
                  <c:v>-7.4338900000000003E-3</c:v>
                </c:pt>
                <c:pt idx="19453">
                  <c:v>-6.8655000000000001E-3</c:v>
                </c:pt>
                <c:pt idx="19454">
                  <c:v>-7.8191800000000002E-3</c:v>
                </c:pt>
                <c:pt idx="19455">
                  <c:v>-5.0649600000000003E-3</c:v>
                </c:pt>
                <c:pt idx="19456">
                  <c:v>-5.2118299999999998E-3</c:v>
                </c:pt>
                <c:pt idx="19457">
                  <c:v>-8.9349700000000004E-3</c:v>
                </c:pt>
                <c:pt idx="19458">
                  <c:v>-1.0698300000000001E-2</c:v>
                </c:pt>
                <c:pt idx="19459">
                  <c:v>-6.2971099999999999E-3</c:v>
                </c:pt>
                <c:pt idx="19460">
                  <c:v>-4.8856699999999999E-3</c:v>
                </c:pt>
                <c:pt idx="19461">
                  <c:v>-1.0467499999999999E-2</c:v>
                </c:pt>
                <c:pt idx="19462">
                  <c:v>-8.0061000000000004E-3</c:v>
                </c:pt>
                <c:pt idx="19463">
                  <c:v>-7.0962899999999999E-3</c:v>
                </c:pt>
                <c:pt idx="19464">
                  <c:v>-9.5949199999999998E-3</c:v>
                </c:pt>
                <c:pt idx="19465">
                  <c:v>-6.10065E-3</c:v>
                </c:pt>
                <c:pt idx="19466">
                  <c:v>-3.1413999999999999E-3</c:v>
                </c:pt>
                <c:pt idx="19467">
                  <c:v>-5.1269499999999999E-3</c:v>
                </c:pt>
                <c:pt idx="19468">
                  <c:v>-9.2287099999999993E-3</c:v>
                </c:pt>
                <c:pt idx="19469">
                  <c:v>-6.3533799999999996E-3</c:v>
                </c:pt>
                <c:pt idx="19470">
                  <c:v>-7.57313E-3</c:v>
                </c:pt>
                <c:pt idx="19471">
                  <c:v>-4.3315899999999997E-3</c:v>
                </c:pt>
                <c:pt idx="19472">
                  <c:v>-1.0004E-3</c:v>
                </c:pt>
                <c:pt idx="19473">
                  <c:v>-5.6266800000000002E-3</c:v>
                </c:pt>
                <c:pt idx="19474">
                  <c:v>-3.6058399999999999E-3</c:v>
                </c:pt>
                <c:pt idx="19475">
                  <c:v>-6.27518E-3</c:v>
                </c:pt>
                <c:pt idx="19476">
                  <c:v>-6.9007900000000004E-3</c:v>
                </c:pt>
                <c:pt idx="19477">
                  <c:v>-7.7667200000000004E-3</c:v>
                </c:pt>
                <c:pt idx="19478">
                  <c:v>-1.13554E-2</c:v>
                </c:pt>
                <c:pt idx="19479">
                  <c:v>-9.0866100000000002E-3</c:v>
                </c:pt>
                <c:pt idx="19480">
                  <c:v>-9.9391900000000005E-3</c:v>
                </c:pt>
                <c:pt idx="19481">
                  <c:v>-6.60992E-3</c:v>
                </c:pt>
                <c:pt idx="19482">
                  <c:v>-6.3076E-3</c:v>
                </c:pt>
                <c:pt idx="19483">
                  <c:v>-7.1296700000000003E-3</c:v>
                </c:pt>
                <c:pt idx="19484">
                  <c:v>-2.7885399999999999E-3</c:v>
                </c:pt>
                <c:pt idx="19485">
                  <c:v>-3.6096600000000002E-3</c:v>
                </c:pt>
                <c:pt idx="19486">
                  <c:v>-3.18527E-3</c:v>
                </c:pt>
                <c:pt idx="19487">
                  <c:v>-8.2588200000000001E-4</c:v>
                </c:pt>
                <c:pt idx="19488">
                  <c:v>-8.37326E-4</c:v>
                </c:pt>
                <c:pt idx="19489">
                  <c:v>3.0136099999999999E-3</c:v>
                </c:pt>
                <c:pt idx="19490">
                  <c:v>1.0604900000000001E-3</c:v>
                </c:pt>
                <c:pt idx="19491" formatCode="0.00E+00">
                  <c:v>-3.6239599999999998E-5</c:v>
                </c:pt>
                <c:pt idx="19492">
                  <c:v>1.9760099999999998E-3</c:v>
                </c:pt>
                <c:pt idx="19493">
                  <c:v>5.9986100000000004E-4</c:v>
                </c:pt>
                <c:pt idx="19494">
                  <c:v>-2.7666100000000001E-3</c:v>
                </c:pt>
                <c:pt idx="19495">
                  <c:v>2.9268300000000001E-3</c:v>
                </c:pt>
                <c:pt idx="19496">
                  <c:v>-1.4658E-3</c:v>
                </c:pt>
                <c:pt idx="19497">
                  <c:v>2.3651100000000001E-4</c:v>
                </c:pt>
                <c:pt idx="19498">
                  <c:v>-3.1108899999999998E-3</c:v>
                </c:pt>
                <c:pt idx="19499">
                  <c:v>-7.2164500000000001E-3</c:v>
                </c:pt>
                <c:pt idx="19500">
                  <c:v>-5.6190500000000004E-3</c:v>
                </c:pt>
                <c:pt idx="19501">
                  <c:v>-6.06823E-3</c:v>
                </c:pt>
                <c:pt idx="19502">
                  <c:v>2.7656600000000001E-4</c:v>
                </c:pt>
                <c:pt idx="19503">
                  <c:v>-1.54305E-3</c:v>
                </c:pt>
                <c:pt idx="19504">
                  <c:v>-5.9499699999999997E-3</c:v>
                </c:pt>
                <c:pt idx="19505">
                  <c:v>-4.0512100000000004E-3</c:v>
                </c:pt>
                <c:pt idx="19506">
                  <c:v>7.1430199999999999E-4</c:v>
                </c:pt>
                <c:pt idx="19507">
                  <c:v>4.9333600000000003E-3</c:v>
                </c:pt>
                <c:pt idx="19508">
                  <c:v>2.2211100000000001E-3</c:v>
                </c:pt>
                <c:pt idx="19509">
                  <c:v>-5.9042000000000001E-3</c:v>
                </c:pt>
                <c:pt idx="19510">
                  <c:v>-4.3859499999999996E-3</c:v>
                </c:pt>
                <c:pt idx="19511" formatCode="0.00E+00">
                  <c:v>3.0517600000000001E-5</c:v>
                </c:pt>
                <c:pt idx="19512">
                  <c:v>-1.4057200000000001E-3</c:v>
                </c:pt>
                <c:pt idx="19513">
                  <c:v>4.6157799999999998E-4</c:v>
                </c:pt>
                <c:pt idx="19514">
                  <c:v>-4.5270900000000001E-3</c:v>
                </c:pt>
                <c:pt idx="19515">
                  <c:v>8.1825300000000001E-4</c:v>
                </c:pt>
                <c:pt idx="19516">
                  <c:v>-9.9468199999999999E-4</c:v>
                </c:pt>
                <c:pt idx="19517">
                  <c:v>7.5244899999999998E-4</c:v>
                </c:pt>
                <c:pt idx="19518">
                  <c:v>6.9932900000000001E-3</c:v>
                </c:pt>
                <c:pt idx="19519">
                  <c:v>7.3003800000000004E-3</c:v>
                </c:pt>
                <c:pt idx="19520">
                  <c:v>9.5739399999999995E-3</c:v>
                </c:pt>
                <c:pt idx="19521">
                  <c:v>1.8148400000000001E-3</c:v>
                </c:pt>
                <c:pt idx="19522">
                  <c:v>3.8642899999999998E-3</c:v>
                </c:pt>
                <c:pt idx="19523">
                  <c:v>6.9713600000000002E-3</c:v>
                </c:pt>
                <c:pt idx="19524">
                  <c:v>1.03035E-2</c:v>
                </c:pt>
                <c:pt idx="19525">
                  <c:v>1.3981800000000001E-2</c:v>
                </c:pt>
                <c:pt idx="19526">
                  <c:v>7.5321199999999998E-3</c:v>
                </c:pt>
                <c:pt idx="19527">
                  <c:v>8.6460100000000008E-3</c:v>
                </c:pt>
                <c:pt idx="19528">
                  <c:v>9.1171299999999993E-3</c:v>
                </c:pt>
                <c:pt idx="19529">
                  <c:v>1.19057E-2</c:v>
                </c:pt>
                <c:pt idx="19530">
                  <c:v>1.7850899999999999E-2</c:v>
                </c:pt>
                <c:pt idx="19531">
                  <c:v>9.4766599999999996E-3</c:v>
                </c:pt>
                <c:pt idx="19532">
                  <c:v>1.0471299999999999E-2</c:v>
                </c:pt>
                <c:pt idx="19533">
                  <c:v>9.6816999999999997E-3</c:v>
                </c:pt>
                <c:pt idx="19534">
                  <c:v>1.09348E-2</c:v>
                </c:pt>
                <c:pt idx="19535">
                  <c:v>1.51377E-2</c:v>
                </c:pt>
                <c:pt idx="19536">
                  <c:v>1.4042900000000001E-2</c:v>
                </c:pt>
                <c:pt idx="19537">
                  <c:v>9.7646699999999996E-3</c:v>
                </c:pt>
                <c:pt idx="19538">
                  <c:v>1.06459E-2</c:v>
                </c:pt>
                <c:pt idx="19539">
                  <c:v>1.0150899999999999E-2</c:v>
                </c:pt>
                <c:pt idx="19540">
                  <c:v>5.0182300000000003E-3</c:v>
                </c:pt>
                <c:pt idx="19541">
                  <c:v>6.2255899999999996E-3</c:v>
                </c:pt>
                <c:pt idx="19542">
                  <c:v>7.5922000000000003E-3</c:v>
                </c:pt>
                <c:pt idx="19543">
                  <c:v>6.0005199999999996E-3</c:v>
                </c:pt>
                <c:pt idx="19544">
                  <c:v>8.1071900000000002E-3</c:v>
                </c:pt>
                <c:pt idx="19545">
                  <c:v>1.2329100000000001E-2</c:v>
                </c:pt>
                <c:pt idx="19546">
                  <c:v>7.2317099999999997E-3</c:v>
                </c:pt>
                <c:pt idx="19547">
                  <c:v>8.7995499999999997E-3</c:v>
                </c:pt>
                <c:pt idx="19548">
                  <c:v>7.0676799999999998E-3</c:v>
                </c:pt>
                <c:pt idx="19549">
                  <c:v>9.6740699999999999E-3</c:v>
                </c:pt>
                <c:pt idx="19550">
                  <c:v>7.9765300000000008E-3</c:v>
                </c:pt>
                <c:pt idx="19551">
                  <c:v>5.1622400000000002E-3</c:v>
                </c:pt>
                <c:pt idx="19552">
                  <c:v>3.7345899999999999E-3</c:v>
                </c:pt>
                <c:pt idx="19553">
                  <c:v>4.2238199999999997E-3</c:v>
                </c:pt>
                <c:pt idx="19554">
                  <c:v>6.5698600000000003E-3</c:v>
                </c:pt>
                <c:pt idx="19555">
                  <c:v>1.2470200000000001E-2</c:v>
                </c:pt>
                <c:pt idx="19556">
                  <c:v>7.8573199999999992E-3</c:v>
                </c:pt>
                <c:pt idx="19557">
                  <c:v>3.5457599999999998E-3</c:v>
                </c:pt>
                <c:pt idx="19558">
                  <c:v>8.7203999999999997E-3</c:v>
                </c:pt>
                <c:pt idx="19559">
                  <c:v>4.9171400000000004E-3</c:v>
                </c:pt>
                <c:pt idx="19560">
                  <c:v>2.1676999999999998E-3</c:v>
                </c:pt>
                <c:pt idx="19561">
                  <c:v>2.7084399999999999E-3</c:v>
                </c:pt>
                <c:pt idx="19562">
                  <c:v>8.1338899999999995E-3</c:v>
                </c:pt>
                <c:pt idx="19563">
                  <c:v>1.4839199999999999E-3</c:v>
                </c:pt>
                <c:pt idx="19564">
                  <c:v>-1.83296E-3</c:v>
                </c:pt>
                <c:pt idx="19565">
                  <c:v>-2.9802299999999999E-3</c:v>
                </c:pt>
                <c:pt idx="19566">
                  <c:v>1.4877299999999999E-4</c:v>
                </c:pt>
                <c:pt idx="19567">
                  <c:v>-4.3792700000000002E-3</c:v>
                </c:pt>
                <c:pt idx="19568">
                  <c:v>-2.48241E-3</c:v>
                </c:pt>
                <c:pt idx="19569">
                  <c:v>-5.6819899999999996E-3</c:v>
                </c:pt>
                <c:pt idx="19570">
                  <c:v>-4.9562499999999997E-3</c:v>
                </c:pt>
                <c:pt idx="19571">
                  <c:v>-7.3099100000000002E-3</c:v>
                </c:pt>
                <c:pt idx="19572">
                  <c:v>-4.4069299999999999E-3</c:v>
                </c:pt>
                <c:pt idx="19573">
                  <c:v>-4.7588300000000004E-3</c:v>
                </c:pt>
                <c:pt idx="19574">
                  <c:v>-5.2700000000000004E-3</c:v>
                </c:pt>
                <c:pt idx="19575">
                  <c:v>-3.58772E-3</c:v>
                </c:pt>
                <c:pt idx="19576">
                  <c:v>-1.05734E-2</c:v>
                </c:pt>
                <c:pt idx="19577">
                  <c:v>-1.42136E-2</c:v>
                </c:pt>
                <c:pt idx="19578">
                  <c:v>-1.06163E-2</c:v>
                </c:pt>
                <c:pt idx="19579">
                  <c:v>-9.6330600000000006E-3</c:v>
                </c:pt>
                <c:pt idx="19580">
                  <c:v>-6.8540600000000004E-3</c:v>
                </c:pt>
                <c:pt idx="19581">
                  <c:v>-7.2297999999999998E-3</c:v>
                </c:pt>
                <c:pt idx="19582">
                  <c:v>-7.3375699999999999E-3</c:v>
                </c:pt>
                <c:pt idx="19583">
                  <c:v>-9.3469599999999996E-3</c:v>
                </c:pt>
                <c:pt idx="19584">
                  <c:v>-9.7694400000000008E-3</c:v>
                </c:pt>
                <c:pt idx="19585">
                  <c:v>-8.0308900000000006E-3</c:v>
                </c:pt>
                <c:pt idx="19586">
                  <c:v>-1.3058699999999999E-2</c:v>
                </c:pt>
                <c:pt idx="19587">
                  <c:v>-9.8009099999999995E-3</c:v>
                </c:pt>
                <c:pt idx="19588">
                  <c:v>-1.3227499999999999E-3</c:v>
                </c:pt>
                <c:pt idx="19589">
                  <c:v>-1.3256100000000001E-3</c:v>
                </c:pt>
                <c:pt idx="19590">
                  <c:v>-7.2259899999999998E-3</c:v>
                </c:pt>
                <c:pt idx="19591">
                  <c:v>-4.46796E-3</c:v>
                </c:pt>
                <c:pt idx="19592">
                  <c:v>-9.6807500000000001E-3</c:v>
                </c:pt>
                <c:pt idx="19593">
                  <c:v>-6.9379799999999998E-3</c:v>
                </c:pt>
                <c:pt idx="19594">
                  <c:v>-6.7462900000000003E-3</c:v>
                </c:pt>
                <c:pt idx="19595">
                  <c:v>-1.0402700000000001E-2</c:v>
                </c:pt>
                <c:pt idx="19596">
                  <c:v>-7.0877099999999997E-3</c:v>
                </c:pt>
                <c:pt idx="19597">
                  <c:v>-8.1901600000000001E-3</c:v>
                </c:pt>
                <c:pt idx="19598">
                  <c:v>-1.10321E-2</c:v>
                </c:pt>
                <c:pt idx="19599">
                  <c:v>-7.3432899999999997E-3</c:v>
                </c:pt>
                <c:pt idx="19600">
                  <c:v>-7.0571899999999996E-3</c:v>
                </c:pt>
                <c:pt idx="19601">
                  <c:v>-7.7590899999999997E-3</c:v>
                </c:pt>
                <c:pt idx="19602">
                  <c:v>-8.7642699999999994E-3</c:v>
                </c:pt>
                <c:pt idx="19603">
                  <c:v>-1.43795E-2</c:v>
                </c:pt>
                <c:pt idx="19604">
                  <c:v>-1.1547099999999999E-2</c:v>
                </c:pt>
                <c:pt idx="19605">
                  <c:v>-6.61373E-3</c:v>
                </c:pt>
                <c:pt idx="19606">
                  <c:v>-9.0885199999999992E-3</c:v>
                </c:pt>
                <c:pt idx="19607">
                  <c:v>-6.7157700000000002E-3</c:v>
                </c:pt>
                <c:pt idx="19608">
                  <c:v>-8.0452000000000006E-3</c:v>
                </c:pt>
                <c:pt idx="19609">
                  <c:v>-8.7165799999999998E-3</c:v>
                </c:pt>
                <c:pt idx="19610">
                  <c:v>-8.1214900000000003E-3</c:v>
                </c:pt>
                <c:pt idx="19611">
                  <c:v>-8.3465599999999994E-3</c:v>
                </c:pt>
                <c:pt idx="19612">
                  <c:v>-6.3304900000000002E-3</c:v>
                </c:pt>
                <c:pt idx="19613">
                  <c:v>-5.2585599999999998E-3</c:v>
                </c:pt>
                <c:pt idx="19614">
                  <c:v>-6.66046E-3</c:v>
                </c:pt>
                <c:pt idx="19615">
                  <c:v>-3.2062499999999999E-3</c:v>
                </c:pt>
                <c:pt idx="19616">
                  <c:v>-7.4157700000000003E-3</c:v>
                </c:pt>
                <c:pt idx="19617">
                  <c:v>-4.6176899999999998E-3</c:v>
                </c:pt>
                <c:pt idx="19618">
                  <c:v>-5.4130599999999999E-3</c:v>
                </c:pt>
                <c:pt idx="19619">
                  <c:v>-2.2439999999999999E-3</c:v>
                </c:pt>
                <c:pt idx="19620">
                  <c:v>3.2997099999999998E-4</c:v>
                </c:pt>
                <c:pt idx="19621">
                  <c:v>1.01566E-3</c:v>
                </c:pt>
                <c:pt idx="19622">
                  <c:v>2.2764199999999999E-3</c:v>
                </c:pt>
                <c:pt idx="19623">
                  <c:v>6.0272199999999998E-4</c:v>
                </c:pt>
                <c:pt idx="19624">
                  <c:v>9.889600000000001E-4</c:v>
                </c:pt>
                <c:pt idx="19625">
                  <c:v>1.7738299999999999E-3</c:v>
                </c:pt>
                <c:pt idx="19626">
                  <c:v>2.8162E-3</c:v>
                </c:pt>
                <c:pt idx="19627">
                  <c:v>2.72274E-3</c:v>
                </c:pt>
                <c:pt idx="19628">
                  <c:v>-8.2397500000000001E-4</c:v>
                </c:pt>
                <c:pt idx="19629">
                  <c:v>-1.6431799999999999E-3</c:v>
                </c:pt>
                <c:pt idx="19630">
                  <c:v>-2.25925E-3</c:v>
                </c:pt>
                <c:pt idx="19631">
                  <c:v>-4.6720499999999996E-3</c:v>
                </c:pt>
                <c:pt idx="19632">
                  <c:v>-3.0002599999999998E-3</c:v>
                </c:pt>
                <c:pt idx="19633">
                  <c:v>-1.3647100000000001E-3</c:v>
                </c:pt>
                <c:pt idx="19634">
                  <c:v>-1.544E-3</c:v>
                </c:pt>
                <c:pt idx="19635">
                  <c:v>-1.47915E-3</c:v>
                </c:pt>
                <c:pt idx="19636">
                  <c:v>2.72751E-4</c:v>
                </c:pt>
                <c:pt idx="19637">
                  <c:v>-1.5392299999999999E-3</c:v>
                </c:pt>
                <c:pt idx="19638">
                  <c:v>-2.8696099999999999E-3</c:v>
                </c:pt>
                <c:pt idx="19639">
                  <c:v>-8.0480599999999992E-3</c:v>
                </c:pt>
                <c:pt idx="19640">
                  <c:v>-1.6441299999999999E-3</c:v>
                </c:pt>
                <c:pt idx="19641">
                  <c:v>9.4318400000000001E-4</c:v>
                </c:pt>
                <c:pt idx="19642">
                  <c:v>1.8281899999999999E-3</c:v>
                </c:pt>
                <c:pt idx="19643">
                  <c:v>6.2179599999999998E-3</c:v>
                </c:pt>
                <c:pt idx="19644">
                  <c:v>-1.7166100000000001E-4</c:v>
                </c:pt>
                <c:pt idx="19645">
                  <c:v>3.6706899999999999E-3</c:v>
                </c:pt>
                <c:pt idx="19646">
                  <c:v>6.7777599999999999E-3</c:v>
                </c:pt>
                <c:pt idx="19647">
                  <c:v>6.5545999999999998E-3</c:v>
                </c:pt>
                <c:pt idx="19648">
                  <c:v>4.4269599999999997E-3</c:v>
                </c:pt>
                <c:pt idx="19649">
                  <c:v>2.3784600000000002E-3</c:v>
                </c:pt>
                <c:pt idx="19650">
                  <c:v>2.33936E-3</c:v>
                </c:pt>
                <c:pt idx="19651">
                  <c:v>3.50666E-3</c:v>
                </c:pt>
                <c:pt idx="19652">
                  <c:v>1.60885E-3</c:v>
                </c:pt>
                <c:pt idx="19653">
                  <c:v>8.8100399999999999E-3</c:v>
                </c:pt>
                <c:pt idx="19654">
                  <c:v>8.2197199999999998E-3</c:v>
                </c:pt>
                <c:pt idx="19655">
                  <c:v>6.5135999999999996E-3</c:v>
                </c:pt>
                <c:pt idx="19656">
                  <c:v>1.8062600000000001E-3</c:v>
                </c:pt>
                <c:pt idx="19657">
                  <c:v>5.9995700000000001E-3</c:v>
                </c:pt>
                <c:pt idx="19658">
                  <c:v>7.5635900000000002E-3</c:v>
                </c:pt>
                <c:pt idx="19659">
                  <c:v>1.81007E-3</c:v>
                </c:pt>
                <c:pt idx="19660">
                  <c:v>8.3923299999999999E-4</c:v>
                </c:pt>
                <c:pt idx="19661">
                  <c:v>-2.7551699999999999E-3</c:v>
                </c:pt>
                <c:pt idx="19662">
                  <c:v>2.71797E-4</c:v>
                </c:pt>
                <c:pt idx="19663">
                  <c:v>-1.9178400000000001E-3</c:v>
                </c:pt>
                <c:pt idx="19664">
                  <c:v>3.9291400000000001E-4</c:v>
                </c:pt>
                <c:pt idx="19665">
                  <c:v>-7.1048700000000001E-3</c:v>
                </c:pt>
                <c:pt idx="19666">
                  <c:v>-7.2412500000000003E-3</c:v>
                </c:pt>
                <c:pt idx="19667">
                  <c:v>-9.6216200000000009E-3</c:v>
                </c:pt>
                <c:pt idx="19668">
                  <c:v>-8.3389299999999996E-3</c:v>
                </c:pt>
                <c:pt idx="19669">
                  <c:v>-9.6197100000000001E-3</c:v>
                </c:pt>
                <c:pt idx="19670">
                  <c:v>-1.47133E-2</c:v>
                </c:pt>
                <c:pt idx="19671">
                  <c:v>-1.23844E-2</c:v>
                </c:pt>
                <c:pt idx="19672">
                  <c:v>-1.8740699999999999E-2</c:v>
                </c:pt>
                <c:pt idx="19673">
                  <c:v>-1.5665100000000001E-2</c:v>
                </c:pt>
                <c:pt idx="19674">
                  <c:v>-2.26851E-2</c:v>
                </c:pt>
                <c:pt idx="19675">
                  <c:v>-2.2769000000000001E-2</c:v>
                </c:pt>
                <c:pt idx="19676">
                  <c:v>-1.8991500000000001E-2</c:v>
                </c:pt>
                <c:pt idx="19677">
                  <c:v>-1.8389699999999998E-2</c:v>
                </c:pt>
                <c:pt idx="19678">
                  <c:v>-1.46074E-2</c:v>
                </c:pt>
                <c:pt idx="19679">
                  <c:v>-1.1227600000000001E-2</c:v>
                </c:pt>
                <c:pt idx="19680">
                  <c:v>-1.18666E-2</c:v>
                </c:pt>
                <c:pt idx="19681">
                  <c:v>-1.47533E-2</c:v>
                </c:pt>
                <c:pt idx="19682">
                  <c:v>-1.28498E-2</c:v>
                </c:pt>
                <c:pt idx="19683">
                  <c:v>-1.1525199999999999E-2</c:v>
                </c:pt>
                <c:pt idx="19684">
                  <c:v>-5.2766799999999997E-3</c:v>
                </c:pt>
                <c:pt idx="19685">
                  <c:v>-4.3487500000000002E-3</c:v>
                </c:pt>
                <c:pt idx="19686">
                  <c:v>-4.5261399999999997E-3</c:v>
                </c:pt>
                <c:pt idx="19687">
                  <c:v>-7.63607E-3</c:v>
                </c:pt>
                <c:pt idx="19688">
                  <c:v>-6.1063799999999998E-3</c:v>
                </c:pt>
                <c:pt idx="19689">
                  <c:v>1.56689E-3</c:v>
                </c:pt>
                <c:pt idx="19690">
                  <c:v>-6.0176800000000003E-4</c:v>
                </c:pt>
                <c:pt idx="19691" formatCode="0.00E+00">
                  <c:v>2.5844600000000001E-4</c:v>
                </c:pt>
                <c:pt idx="19692">
                  <c:v>5.2709599999999999E-3</c:v>
                </c:pt>
                <c:pt idx="19693">
                  <c:v>2.28977E-3</c:v>
                </c:pt>
                <c:pt idx="19694">
                  <c:v>6.62994E-3</c:v>
                </c:pt>
                <c:pt idx="19695">
                  <c:v>2.43378E-3</c:v>
                </c:pt>
                <c:pt idx="19696">
                  <c:v>1.17188E-2</c:v>
                </c:pt>
                <c:pt idx="19697">
                  <c:v>1.39122E-2</c:v>
                </c:pt>
                <c:pt idx="19698">
                  <c:v>8.8272100000000003E-3</c:v>
                </c:pt>
                <c:pt idx="19699">
                  <c:v>1.37701E-2</c:v>
                </c:pt>
                <c:pt idx="19700">
                  <c:v>1.03512E-2</c:v>
                </c:pt>
                <c:pt idx="19701">
                  <c:v>1.2419700000000001E-2</c:v>
                </c:pt>
                <c:pt idx="19702">
                  <c:v>8.8338900000000005E-3</c:v>
                </c:pt>
                <c:pt idx="19703">
                  <c:v>8.4428799999999998E-3</c:v>
                </c:pt>
                <c:pt idx="19704">
                  <c:v>8.1777599999999992E-3</c:v>
                </c:pt>
                <c:pt idx="19705">
                  <c:v>1.2455900000000001E-2</c:v>
                </c:pt>
                <c:pt idx="19706">
                  <c:v>1.59416E-2</c:v>
                </c:pt>
                <c:pt idx="19707">
                  <c:v>1.02291E-2</c:v>
                </c:pt>
                <c:pt idx="19708">
                  <c:v>3.0965799999999998E-3</c:v>
                </c:pt>
                <c:pt idx="19709">
                  <c:v>2.8533899999999999E-3</c:v>
                </c:pt>
                <c:pt idx="19710">
                  <c:v>5.1927600000000003E-3</c:v>
                </c:pt>
                <c:pt idx="19711">
                  <c:v>1.3308499999999999E-2</c:v>
                </c:pt>
                <c:pt idx="19712">
                  <c:v>1.13735E-2</c:v>
                </c:pt>
                <c:pt idx="19713">
                  <c:v>4.1427599999999997E-3</c:v>
                </c:pt>
                <c:pt idx="19714">
                  <c:v>5.5589699999999999E-3</c:v>
                </c:pt>
                <c:pt idx="19715">
                  <c:v>7.6417899999999999E-3</c:v>
                </c:pt>
                <c:pt idx="19716">
                  <c:v>8.8577299999999994E-3</c:v>
                </c:pt>
                <c:pt idx="19717">
                  <c:v>1.08843E-2</c:v>
                </c:pt>
                <c:pt idx="19718">
                  <c:v>1.4103900000000001E-2</c:v>
                </c:pt>
                <c:pt idx="19719">
                  <c:v>1.5176800000000001E-2</c:v>
                </c:pt>
                <c:pt idx="19720">
                  <c:v>1.1897100000000001E-2</c:v>
                </c:pt>
                <c:pt idx="19721">
                  <c:v>1.15776E-2</c:v>
                </c:pt>
                <c:pt idx="19722">
                  <c:v>1.47352E-2</c:v>
                </c:pt>
                <c:pt idx="19723">
                  <c:v>1.5043300000000001E-2</c:v>
                </c:pt>
                <c:pt idx="19724">
                  <c:v>1.49479E-2</c:v>
                </c:pt>
                <c:pt idx="19725">
                  <c:v>1.0284400000000001E-2</c:v>
                </c:pt>
                <c:pt idx="19726">
                  <c:v>5.7611499999999996E-3</c:v>
                </c:pt>
                <c:pt idx="19727">
                  <c:v>3.9539299999999996E-3</c:v>
                </c:pt>
                <c:pt idx="19728">
                  <c:v>6.5765399999999996E-3</c:v>
                </c:pt>
                <c:pt idx="19729">
                  <c:v>7.0629100000000004E-3</c:v>
                </c:pt>
                <c:pt idx="19730">
                  <c:v>8.8968299999999997E-3</c:v>
                </c:pt>
                <c:pt idx="19731">
                  <c:v>4.8389399999999999E-3</c:v>
                </c:pt>
                <c:pt idx="19732">
                  <c:v>1.07384E-3</c:v>
                </c:pt>
                <c:pt idx="19733">
                  <c:v>-2.84195E-4</c:v>
                </c:pt>
                <c:pt idx="19734">
                  <c:v>-1.7356899999999999E-4</c:v>
                </c:pt>
                <c:pt idx="19735">
                  <c:v>1.60122E-3</c:v>
                </c:pt>
                <c:pt idx="19736">
                  <c:v>-1.6050299999999999E-3</c:v>
                </c:pt>
                <c:pt idx="19737">
                  <c:v>-2.3498500000000001E-3</c:v>
                </c:pt>
                <c:pt idx="19738">
                  <c:v>-5.4216400000000001E-3</c:v>
                </c:pt>
                <c:pt idx="19739">
                  <c:v>-7.8954699999999999E-3</c:v>
                </c:pt>
                <c:pt idx="19740">
                  <c:v>-7.5941100000000003E-3</c:v>
                </c:pt>
                <c:pt idx="19741">
                  <c:v>-6.3362100000000001E-3</c:v>
                </c:pt>
                <c:pt idx="19742">
                  <c:v>-9.2983200000000001E-4</c:v>
                </c:pt>
                <c:pt idx="19743">
                  <c:v>-6.3295399999999998E-3</c:v>
                </c:pt>
                <c:pt idx="19744">
                  <c:v>-4.03595E-3</c:v>
                </c:pt>
                <c:pt idx="19745">
                  <c:v>-6.7300800000000003E-3</c:v>
                </c:pt>
                <c:pt idx="19746">
                  <c:v>-5.7144199999999996E-3</c:v>
                </c:pt>
                <c:pt idx="19747">
                  <c:v>-7.6675400000000002E-4</c:v>
                </c:pt>
                <c:pt idx="19748">
                  <c:v>-6.1120999999999997E-3</c:v>
                </c:pt>
                <c:pt idx="19749">
                  <c:v>-3.0460399999999999E-3</c:v>
                </c:pt>
                <c:pt idx="19750">
                  <c:v>2.5405900000000001E-3</c:v>
                </c:pt>
                <c:pt idx="19751">
                  <c:v>-6.5612799999999996E-4</c:v>
                </c:pt>
                <c:pt idx="19752">
                  <c:v>1.40858E-3</c:v>
                </c:pt>
                <c:pt idx="19753">
                  <c:v>-1.9807800000000001E-3</c:v>
                </c:pt>
                <c:pt idx="19754">
                  <c:v>1.79291E-3</c:v>
                </c:pt>
                <c:pt idx="19755">
                  <c:v>3.76034E-3</c:v>
                </c:pt>
                <c:pt idx="19756" formatCode="0.00E+00">
                  <c:v>-9.0599099999999998E-5</c:v>
                </c:pt>
                <c:pt idx="19757">
                  <c:v>2.9363599999999998E-3</c:v>
                </c:pt>
                <c:pt idx="19758">
                  <c:v>1.36852E-3</c:v>
                </c:pt>
                <c:pt idx="19759">
                  <c:v>1.9989000000000001E-3</c:v>
                </c:pt>
                <c:pt idx="19760">
                  <c:v>4.6110200000000004E-3</c:v>
                </c:pt>
                <c:pt idx="19761">
                  <c:v>3.10802E-3</c:v>
                </c:pt>
                <c:pt idx="19762">
                  <c:v>9.90868E-4</c:v>
                </c:pt>
                <c:pt idx="19763">
                  <c:v>-2.8743699999999998E-3</c:v>
                </c:pt>
                <c:pt idx="19764">
                  <c:v>-4.1599300000000001E-3</c:v>
                </c:pt>
                <c:pt idx="19765">
                  <c:v>-2.3469900000000002E-3</c:v>
                </c:pt>
                <c:pt idx="19766">
                  <c:v>-8.7547299999999998E-4</c:v>
                </c:pt>
                <c:pt idx="19767" formatCode="0.00E+00">
                  <c:v>-2.97737E-3</c:v>
                </c:pt>
                <c:pt idx="19768">
                  <c:v>1.99318E-4</c:v>
                </c:pt>
                <c:pt idx="19769">
                  <c:v>-3.0450799999999999E-3</c:v>
                </c:pt>
                <c:pt idx="19770">
                  <c:v>-3.2882699999999998E-3</c:v>
                </c:pt>
                <c:pt idx="19771">
                  <c:v>-4.8055600000000004E-3</c:v>
                </c:pt>
                <c:pt idx="19772">
                  <c:v>-3.9319999999999997E-3</c:v>
                </c:pt>
                <c:pt idx="19773">
                  <c:v>-6.7005199999999997E-3</c:v>
                </c:pt>
                <c:pt idx="19774">
                  <c:v>-6.33812E-3</c:v>
                </c:pt>
                <c:pt idx="19775">
                  <c:v>-7.5864799999999996E-3</c:v>
                </c:pt>
                <c:pt idx="19776">
                  <c:v>-2.9191999999999998E-3</c:v>
                </c:pt>
                <c:pt idx="19777">
                  <c:v>-2.5205599999999998E-3</c:v>
                </c:pt>
                <c:pt idx="19778">
                  <c:v>-2.7732799999999999E-3</c:v>
                </c:pt>
                <c:pt idx="19779">
                  <c:v>-7.2231300000000003E-3</c:v>
                </c:pt>
                <c:pt idx="19780">
                  <c:v>-8.10051E-3</c:v>
                </c:pt>
                <c:pt idx="19781">
                  <c:v>-8.9540499999999999E-3</c:v>
                </c:pt>
                <c:pt idx="19782">
                  <c:v>-1.00946E-2</c:v>
                </c:pt>
                <c:pt idx="19783">
                  <c:v>-1.1894200000000001E-2</c:v>
                </c:pt>
                <c:pt idx="19784">
                  <c:v>-8.5248900000000002E-3</c:v>
                </c:pt>
                <c:pt idx="19785">
                  <c:v>-1.1716799999999999E-2</c:v>
                </c:pt>
                <c:pt idx="19786">
                  <c:v>-1.1284799999999999E-2</c:v>
                </c:pt>
                <c:pt idx="19787">
                  <c:v>-9.6893299999999995E-3</c:v>
                </c:pt>
                <c:pt idx="19788">
                  <c:v>-1.19638E-2</c:v>
                </c:pt>
                <c:pt idx="19789">
                  <c:v>-1.12123E-2</c:v>
                </c:pt>
                <c:pt idx="19790">
                  <c:v>-1.25504E-2</c:v>
                </c:pt>
                <c:pt idx="19791">
                  <c:v>-1.6472799999999999E-2</c:v>
                </c:pt>
                <c:pt idx="19792">
                  <c:v>-2.1372800000000001E-2</c:v>
                </c:pt>
                <c:pt idx="19793">
                  <c:v>-1.8148399999999999E-2</c:v>
                </c:pt>
                <c:pt idx="19794">
                  <c:v>-2.0133000000000002E-2</c:v>
                </c:pt>
                <c:pt idx="19795">
                  <c:v>-1.80635E-2</c:v>
                </c:pt>
                <c:pt idx="19796">
                  <c:v>-2.0695700000000001E-2</c:v>
                </c:pt>
                <c:pt idx="19797">
                  <c:v>-1.8552800000000001E-2</c:v>
                </c:pt>
                <c:pt idx="19798">
                  <c:v>-1.50423E-2</c:v>
                </c:pt>
                <c:pt idx="19799">
                  <c:v>-1.2811700000000001E-2</c:v>
                </c:pt>
                <c:pt idx="19800">
                  <c:v>-1.49403E-2</c:v>
                </c:pt>
                <c:pt idx="19801">
                  <c:v>-1.7767000000000002E-2</c:v>
                </c:pt>
                <c:pt idx="19802">
                  <c:v>-1.48287E-2</c:v>
                </c:pt>
                <c:pt idx="19803">
                  <c:v>-1.10102E-2</c:v>
                </c:pt>
                <c:pt idx="19804">
                  <c:v>-5.3558299999999998E-3</c:v>
                </c:pt>
                <c:pt idx="19805">
                  <c:v>-7.9164500000000002E-3</c:v>
                </c:pt>
                <c:pt idx="19806">
                  <c:v>-7.93839E-3</c:v>
                </c:pt>
                <c:pt idx="19807">
                  <c:v>-7.4062299999999998E-3</c:v>
                </c:pt>
                <c:pt idx="19808">
                  <c:v>-3.1328200000000001E-3</c:v>
                </c:pt>
                <c:pt idx="19809">
                  <c:v>-8.0013299999999996E-4</c:v>
                </c:pt>
                <c:pt idx="19810" formatCode="0.00E+00">
                  <c:v>4.5776399999999998E-5</c:v>
                </c:pt>
                <c:pt idx="19811">
                  <c:v>-9.2124899999999996E-4</c:v>
                </c:pt>
                <c:pt idx="19812">
                  <c:v>-1.9989000000000001E-3</c:v>
                </c:pt>
                <c:pt idx="19813" formatCode="0.00E+00">
                  <c:v>-9.6321099999999995E-5</c:v>
                </c:pt>
                <c:pt idx="19814">
                  <c:v>-3.9672900000000002E-4</c:v>
                </c:pt>
                <c:pt idx="19815">
                  <c:v>-3.0279199999999999E-3</c:v>
                </c:pt>
                <c:pt idx="19816">
                  <c:v>-6.1140099999999996E-3</c:v>
                </c:pt>
                <c:pt idx="19817">
                  <c:v>-4.8932999999999997E-3</c:v>
                </c:pt>
                <c:pt idx="19818">
                  <c:v>-4.4670100000000004E-3</c:v>
                </c:pt>
                <c:pt idx="19819">
                  <c:v>-4.40311E-3</c:v>
                </c:pt>
                <c:pt idx="19820">
                  <c:v>-3.9901700000000003E-3</c:v>
                </c:pt>
                <c:pt idx="19821">
                  <c:v>-2.0685199999999999E-3</c:v>
                </c:pt>
                <c:pt idx="19822">
                  <c:v>-3.3264200000000001E-3</c:v>
                </c:pt>
                <c:pt idx="19823">
                  <c:v>-7.2145500000000001E-3</c:v>
                </c:pt>
                <c:pt idx="19824">
                  <c:v>-7.6284400000000002E-3</c:v>
                </c:pt>
                <c:pt idx="19825">
                  <c:v>-4.4241000000000003E-3</c:v>
                </c:pt>
                <c:pt idx="19826">
                  <c:v>-3.8719200000000002E-4</c:v>
                </c:pt>
                <c:pt idx="19827">
                  <c:v>-1.55354E-3</c:v>
                </c:pt>
                <c:pt idx="19828">
                  <c:v>-4.7492999999999998E-4</c:v>
                </c:pt>
                <c:pt idx="19829">
                  <c:v>-7.8773500000000002E-4</c:v>
                </c:pt>
                <c:pt idx="19830">
                  <c:v>-4.31061E-4</c:v>
                </c:pt>
                <c:pt idx="19831">
                  <c:v>1.1158E-4</c:v>
                </c:pt>
                <c:pt idx="19832" formatCode="0.00E+00">
                  <c:v>-8.1996900000000008E-3</c:v>
                </c:pt>
                <c:pt idx="19833">
                  <c:v>-8.0308900000000006E-3</c:v>
                </c:pt>
                <c:pt idx="19834">
                  <c:v>-4.2467099999999999E-3</c:v>
                </c:pt>
                <c:pt idx="19835">
                  <c:v>-1.67847E-3</c:v>
                </c:pt>
                <c:pt idx="19836">
                  <c:v>-4.9800900000000004E-3</c:v>
                </c:pt>
                <c:pt idx="19837">
                  <c:v>-9.9754300000000004E-4</c:v>
                </c:pt>
                <c:pt idx="19838">
                  <c:v>9.8037699999999994E-4</c:v>
                </c:pt>
                <c:pt idx="19839">
                  <c:v>-1.2970000000000001E-4</c:v>
                </c:pt>
                <c:pt idx="19840">
                  <c:v>1.9931800000000002E-3</c:v>
                </c:pt>
                <c:pt idx="19841">
                  <c:v>-1.0681200000000001E-4</c:v>
                </c:pt>
                <c:pt idx="19842">
                  <c:v>8.32748E-3</c:v>
                </c:pt>
                <c:pt idx="19843">
                  <c:v>5.1097900000000003E-3</c:v>
                </c:pt>
                <c:pt idx="19844">
                  <c:v>1.8796900000000001E-3</c:v>
                </c:pt>
                <c:pt idx="19845">
                  <c:v>3.6220599999999999E-3</c:v>
                </c:pt>
                <c:pt idx="19846">
                  <c:v>6.5622299999999996E-3</c:v>
                </c:pt>
                <c:pt idx="19847">
                  <c:v>1.0824200000000001E-2</c:v>
                </c:pt>
                <c:pt idx="19848">
                  <c:v>2.6350000000000002E-3</c:v>
                </c:pt>
                <c:pt idx="19849">
                  <c:v>-2.7446699999999998E-3</c:v>
                </c:pt>
                <c:pt idx="19850">
                  <c:v>-2.5901800000000001E-3</c:v>
                </c:pt>
                <c:pt idx="19851">
                  <c:v>3.1127899999999998E-3</c:v>
                </c:pt>
                <c:pt idx="19852">
                  <c:v>3.9978000000000001E-3</c:v>
                </c:pt>
                <c:pt idx="19853">
                  <c:v>4.2610199999999999E-3</c:v>
                </c:pt>
                <c:pt idx="19854">
                  <c:v>8.7833400000000004E-4</c:v>
                </c:pt>
                <c:pt idx="19855">
                  <c:v>-1.62411E-3</c:v>
                </c:pt>
                <c:pt idx="19856">
                  <c:v>-3.7384000000000001E-4</c:v>
                </c:pt>
                <c:pt idx="19857">
                  <c:v>-1.8224700000000001E-3</c:v>
                </c:pt>
                <c:pt idx="19858">
                  <c:v>-5.9156399999999998E-3</c:v>
                </c:pt>
                <c:pt idx="19859">
                  <c:v>-3.8309099999999999E-3</c:v>
                </c:pt>
                <c:pt idx="19860">
                  <c:v>-4.70543E-3</c:v>
                </c:pt>
                <c:pt idx="19861">
                  <c:v>-3.7822699999999999E-3</c:v>
                </c:pt>
                <c:pt idx="19862">
                  <c:v>-6.4153700000000001E-3</c:v>
                </c:pt>
                <c:pt idx="19863">
                  <c:v>-8.9168500000000003E-4</c:v>
                </c:pt>
                <c:pt idx="19864">
                  <c:v>-1.3427700000000001E-3</c:v>
                </c:pt>
                <c:pt idx="19865">
                  <c:v>-3.9749099999999999E-3</c:v>
                </c:pt>
                <c:pt idx="19866">
                  <c:v>-7.49397E-3</c:v>
                </c:pt>
                <c:pt idx="19867">
                  <c:v>-2.0074799999999999E-3</c:v>
                </c:pt>
                <c:pt idx="19868">
                  <c:v>-1.441E-3</c:v>
                </c:pt>
                <c:pt idx="19869">
                  <c:v>-5.6552900000000005E-4</c:v>
                </c:pt>
                <c:pt idx="19870">
                  <c:v>4.9591100000000003E-4</c:v>
                </c:pt>
                <c:pt idx="19871">
                  <c:v>-1.1062599999999999E-4</c:v>
                </c:pt>
                <c:pt idx="19872">
                  <c:v>4.0492999999999996E-3</c:v>
                </c:pt>
                <c:pt idx="19873">
                  <c:v>3.6230099999999999E-3</c:v>
                </c:pt>
                <c:pt idx="19874">
                  <c:v>3.7727400000000001E-3</c:v>
                </c:pt>
                <c:pt idx="19875">
                  <c:v>6.5803499999999996E-4</c:v>
                </c:pt>
                <c:pt idx="19876">
                  <c:v>5.3558299999999998E-3</c:v>
                </c:pt>
                <c:pt idx="19877">
                  <c:v>1.8787400000000001E-4</c:v>
                </c:pt>
                <c:pt idx="19878">
                  <c:v>4.7683700000000001E-3</c:v>
                </c:pt>
                <c:pt idx="19879">
                  <c:v>2.0752000000000001E-3</c:v>
                </c:pt>
                <c:pt idx="19880">
                  <c:v>8.7966899999999994E-3</c:v>
                </c:pt>
                <c:pt idx="19881">
                  <c:v>4.3506600000000001E-3</c:v>
                </c:pt>
                <c:pt idx="19882">
                  <c:v>3.3655199999999999E-3</c:v>
                </c:pt>
                <c:pt idx="19883">
                  <c:v>6.3934300000000003E-3</c:v>
                </c:pt>
                <c:pt idx="19884">
                  <c:v>4.11987E-4</c:v>
                </c:pt>
                <c:pt idx="19885">
                  <c:v>5.5780400000000003E-3</c:v>
                </c:pt>
                <c:pt idx="19886">
                  <c:v>7.5321199999999998E-3</c:v>
                </c:pt>
                <c:pt idx="19887">
                  <c:v>1.7225299999999999E-2</c:v>
                </c:pt>
                <c:pt idx="19888">
                  <c:v>1.30939E-2</c:v>
                </c:pt>
                <c:pt idx="19889">
                  <c:v>9.4041799999999998E-3</c:v>
                </c:pt>
                <c:pt idx="19890">
                  <c:v>9.2134499999999998E-3</c:v>
                </c:pt>
                <c:pt idx="19891">
                  <c:v>8.9492800000000004E-3</c:v>
                </c:pt>
                <c:pt idx="19892">
                  <c:v>3.1013500000000001E-3</c:v>
                </c:pt>
                <c:pt idx="19893">
                  <c:v>-1.57833E-3</c:v>
                </c:pt>
                <c:pt idx="19894">
                  <c:v>4.2629199999999999E-4</c:v>
                </c:pt>
                <c:pt idx="19895">
                  <c:v>5.5808999999999997E-3</c:v>
                </c:pt>
                <c:pt idx="19896">
                  <c:v>7.2030999999999996E-3</c:v>
                </c:pt>
                <c:pt idx="19897">
                  <c:v>9.6454599999999998E-3</c:v>
                </c:pt>
                <c:pt idx="19898">
                  <c:v>1.2400599999999999E-2</c:v>
                </c:pt>
                <c:pt idx="19899">
                  <c:v>1.14956E-2</c:v>
                </c:pt>
                <c:pt idx="19900">
                  <c:v>9.3870199999999994E-3</c:v>
                </c:pt>
                <c:pt idx="19901">
                  <c:v>9.8476399999999995E-3</c:v>
                </c:pt>
                <c:pt idx="19902">
                  <c:v>9.5634499999999994E-3</c:v>
                </c:pt>
                <c:pt idx="19903">
                  <c:v>7.4253100000000001E-3</c:v>
                </c:pt>
                <c:pt idx="19904">
                  <c:v>7.6427500000000002E-3</c:v>
                </c:pt>
                <c:pt idx="19905">
                  <c:v>1.21326E-2</c:v>
                </c:pt>
                <c:pt idx="19906">
                  <c:v>1.3710999999999999E-2</c:v>
                </c:pt>
                <c:pt idx="19907">
                  <c:v>1.0939600000000001E-2</c:v>
                </c:pt>
                <c:pt idx="19908">
                  <c:v>8.8691699999999991E-3</c:v>
                </c:pt>
                <c:pt idx="19909">
                  <c:v>1.0273900000000001E-2</c:v>
                </c:pt>
                <c:pt idx="19910">
                  <c:v>1.08805E-2</c:v>
                </c:pt>
                <c:pt idx="19911">
                  <c:v>1.06459E-2</c:v>
                </c:pt>
                <c:pt idx="19912">
                  <c:v>6.0291299999999997E-3</c:v>
                </c:pt>
                <c:pt idx="19913">
                  <c:v>8.8520100000000004E-3</c:v>
                </c:pt>
                <c:pt idx="19914">
                  <c:v>9.8047299999999993E-3</c:v>
                </c:pt>
                <c:pt idx="19915">
                  <c:v>7.4405699999999996E-3</c:v>
                </c:pt>
                <c:pt idx="19916">
                  <c:v>7.1373000000000001E-3</c:v>
                </c:pt>
                <c:pt idx="19917">
                  <c:v>8.1501000000000004E-3</c:v>
                </c:pt>
                <c:pt idx="19918">
                  <c:v>7.7419300000000002E-3</c:v>
                </c:pt>
                <c:pt idx="19919">
                  <c:v>6.5402999999999998E-3</c:v>
                </c:pt>
                <c:pt idx="19920">
                  <c:v>2.8142900000000001E-3</c:v>
                </c:pt>
                <c:pt idx="19921">
                  <c:v>2.20966E-3</c:v>
                </c:pt>
                <c:pt idx="19922">
                  <c:v>2.8390899999999998E-3</c:v>
                </c:pt>
                <c:pt idx="19923">
                  <c:v>2.4700199999999999E-3</c:v>
                </c:pt>
                <c:pt idx="19924">
                  <c:v>3.34644E-3</c:v>
                </c:pt>
                <c:pt idx="19925">
                  <c:v>2.4099299999999998E-3</c:v>
                </c:pt>
                <c:pt idx="19926">
                  <c:v>3.16906E-3</c:v>
                </c:pt>
                <c:pt idx="19927">
                  <c:v>6.6680899999999998E-3</c:v>
                </c:pt>
                <c:pt idx="19928">
                  <c:v>5.87368E-3</c:v>
                </c:pt>
                <c:pt idx="19929">
                  <c:v>1.3465899999999999E-3</c:v>
                </c:pt>
                <c:pt idx="19930">
                  <c:v>-3.1375899999999999E-4</c:v>
                </c:pt>
                <c:pt idx="19931">
                  <c:v>-2.0599400000000001E-4</c:v>
                </c:pt>
                <c:pt idx="19932">
                  <c:v>-8.1253100000000002E-4</c:v>
                </c:pt>
                <c:pt idx="19933">
                  <c:v>1.12915E-3</c:v>
                </c:pt>
                <c:pt idx="19934">
                  <c:v>2.7942700000000002E-3</c:v>
                </c:pt>
                <c:pt idx="19935">
                  <c:v>5.2947999999999997E-3</c:v>
                </c:pt>
                <c:pt idx="19936">
                  <c:v>3.7765500000000002E-4</c:v>
                </c:pt>
                <c:pt idx="19937">
                  <c:v>2.23923E-3</c:v>
                </c:pt>
                <c:pt idx="19938">
                  <c:v>2.1381400000000002E-3</c:v>
                </c:pt>
                <c:pt idx="19939">
                  <c:v>3.4980800000000002E-3</c:v>
                </c:pt>
                <c:pt idx="19940">
                  <c:v>-1.2149800000000001E-3</c:v>
                </c:pt>
                <c:pt idx="19941">
                  <c:v>-4.3258699999999999E-3</c:v>
                </c:pt>
                <c:pt idx="19942">
                  <c:v>-6.5059699999999998E-3</c:v>
                </c:pt>
                <c:pt idx="19943">
                  <c:v>-9.9210700000000006E-3</c:v>
                </c:pt>
                <c:pt idx="19944">
                  <c:v>-4.6434400000000004E-3</c:v>
                </c:pt>
                <c:pt idx="19945">
                  <c:v>-4.6358099999999998E-3</c:v>
                </c:pt>
                <c:pt idx="19946">
                  <c:v>-8.1014599999999996E-3</c:v>
                </c:pt>
                <c:pt idx="19947">
                  <c:v>-4.3268200000000003E-3</c:v>
                </c:pt>
                <c:pt idx="19948">
                  <c:v>-2.2468599999999998E-3</c:v>
                </c:pt>
                <c:pt idx="19949">
                  <c:v>-2.22588E-3</c:v>
                </c:pt>
                <c:pt idx="19950">
                  <c:v>-5.86128E-3</c:v>
                </c:pt>
                <c:pt idx="19951">
                  <c:v>-6.5727199999999998E-3</c:v>
                </c:pt>
                <c:pt idx="19952">
                  <c:v>-5.9862099999999996E-3</c:v>
                </c:pt>
                <c:pt idx="19953">
                  <c:v>-7.2126400000000002E-3</c:v>
                </c:pt>
                <c:pt idx="19954">
                  <c:v>-8.3999599999999997E-3</c:v>
                </c:pt>
                <c:pt idx="19955">
                  <c:v>-6.51455E-3</c:v>
                </c:pt>
                <c:pt idx="19956">
                  <c:v>-3.7107500000000001E-3</c:v>
                </c:pt>
                <c:pt idx="19957">
                  <c:v>-3.1509400000000001E-3</c:v>
                </c:pt>
                <c:pt idx="19958">
                  <c:v>-4.35638E-3</c:v>
                </c:pt>
                <c:pt idx="19959">
                  <c:v>4.3010699999999999E-4</c:v>
                </c:pt>
                <c:pt idx="19960">
                  <c:v>1.94359E-3</c:v>
                </c:pt>
                <c:pt idx="19961">
                  <c:v>5.8679600000000002E-3</c:v>
                </c:pt>
                <c:pt idx="19962">
                  <c:v>8.6879700000000004E-4</c:v>
                </c:pt>
                <c:pt idx="19963">
                  <c:v>2.8209699999999999E-3</c:v>
                </c:pt>
                <c:pt idx="19964">
                  <c:v>8.8901499999999994E-3</c:v>
                </c:pt>
                <c:pt idx="19965">
                  <c:v>5.9480699999999997E-3</c:v>
                </c:pt>
                <c:pt idx="19966">
                  <c:v>7.5292600000000003E-3</c:v>
                </c:pt>
                <c:pt idx="19967">
                  <c:v>4.5061099999999998E-3</c:v>
                </c:pt>
                <c:pt idx="19968">
                  <c:v>1.09978E-2</c:v>
                </c:pt>
                <c:pt idx="19969">
                  <c:v>4.6138799999999999E-3</c:v>
                </c:pt>
                <c:pt idx="19970">
                  <c:v>2.5272400000000002E-4</c:v>
                </c:pt>
                <c:pt idx="19971">
                  <c:v>6.8149600000000001E-3</c:v>
                </c:pt>
                <c:pt idx="19972">
                  <c:v>5.76591E-3</c:v>
                </c:pt>
                <c:pt idx="19973">
                  <c:v>1.7252000000000001E-3</c:v>
                </c:pt>
                <c:pt idx="19974">
                  <c:v>2.32697E-4</c:v>
                </c:pt>
                <c:pt idx="19975">
                  <c:v>4.2648299999999998E-3</c:v>
                </c:pt>
                <c:pt idx="19976">
                  <c:v>2.6483499999999998E-3</c:v>
                </c:pt>
                <c:pt idx="19977">
                  <c:v>4.0388100000000003E-3</c:v>
                </c:pt>
                <c:pt idx="19978">
                  <c:v>3.4713700000000002E-4</c:v>
                </c:pt>
                <c:pt idx="19979">
                  <c:v>2.2306399999999999E-3</c:v>
                </c:pt>
                <c:pt idx="19980">
                  <c:v>1.84727E-3</c:v>
                </c:pt>
                <c:pt idx="19981">
                  <c:v>1.37329E-4</c:v>
                </c:pt>
                <c:pt idx="19982">
                  <c:v>4.2190600000000002E-3</c:v>
                </c:pt>
                <c:pt idx="19983">
                  <c:v>9.81331E-4</c:v>
                </c:pt>
                <c:pt idx="19984">
                  <c:v>-2.3870499999999999E-3</c:v>
                </c:pt>
                <c:pt idx="19985">
                  <c:v>2.0504E-4</c:v>
                </c:pt>
                <c:pt idx="19986">
                  <c:v>6.4592399999999998E-3</c:v>
                </c:pt>
                <c:pt idx="19987">
                  <c:v>7.5197199999999997E-3</c:v>
                </c:pt>
                <c:pt idx="19988">
                  <c:v>7.5149500000000003E-3</c:v>
                </c:pt>
                <c:pt idx="19989">
                  <c:v>8.1205400000000007E-3</c:v>
                </c:pt>
                <c:pt idx="19990">
                  <c:v>6.4401600000000003E-3</c:v>
                </c:pt>
                <c:pt idx="19991">
                  <c:v>7.2746299999999998E-3</c:v>
                </c:pt>
                <c:pt idx="19992">
                  <c:v>8.8787099999999997E-3</c:v>
                </c:pt>
                <c:pt idx="19993">
                  <c:v>7.8306199999999999E-3</c:v>
                </c:pt>
                <c:pt idx="19994">
                  <c:v>1.04923E-2</c:v>
                </c:pt>
                <c:pt idx="19995">
                  <c:v>1.0377900000000001E-2</c:v>
                </c:pt>
                <c:pt idx="19996">
                  <c:v>1.0602E-2</c:v>
                </c:pt>
                <c:pt idx="19997">
                  <c:v>6.49834E-3</c:v>
                </c:pt>
                <c:pt idx="19998">
                  <c:v>5.0773600000000004E-3</c:v>
                </c:pt>
                <c:pt idx="19999">
                  <c:v>1.0669700000000001E-2</c:v>
                </c:pt>
                <c:pt idx="20000">
                  <c:v>8.4962800000000002E-3</c:v>
                </c:pt>
                <c:pt idx="20001">
                  <c:v>8.6612700000000004E-3</c:v>
                </c:pt>
                <c:pt idx="20002">
                  <c:v>8.5344300000000008E-3</c:v>
                </c:pt>
                <c:pt idx="20003">
                  <c:v>1.01805E-2</c:v>
                </c:pt>
                <c:pt idx="20004">
                  <c:v>1.33791E-2</c:v>
                </c:pt>
                <c:pt idx="20005">
                  <c:v>1.19715E-2</c:v>
                </c:pt>
                <c:pt idx="20006">
                  <c:v>1.6217200000000001E-2</c:v>
                </c:pt>
                <c:pt idx="20007">
                  <c:v>1.23444E-2</c:v>
                </c:pt>
                <c:pt idx="20008">
                  <c:v>1.23386E-2</c:v>
                </c:pt>
                <c:pt idx="20009">
                  <c:v>9.3221699999999994E-3</c:v>
                </c:pt>
                <c:pt idx="20010">
                  <c:v>1.12782E-2</c:v>
                </c:pt>
                <c:pt idx="20011">
                  <c:v>1.70574E-2</c:v>
                </c:pt>
                <c:pt idx="20012">
                  <c:v>1.7219499999999999E-2</c:v>
                </c:pt>
                <c:pt idx="20013">
                  <c:v>1.0658300000000001E-2</c:v>
                </c:pt>
                <c:pt idx="20014">
                  <c:v>8.5611300000000001E-3</c:v>
                </c:pt>
                <c:pt idx="20015">
                  <c:v>7.7400200000000002E-3</c:v>
                </c:pt>
                <c:pt idx="20016">
                  <c:v>9.3927400000000001E-3</c:v>
                </c:pt>
                <c:pt idx="20017">
                  <c:v>3.3893600000000001E-3</c:v>
                </c:pt>
                <c:pt idx="20018">
                  <c:v>3.9081599999999999E-3</c:v>
                </c:pt>
                <c:pt idx="20019">
                  <c:v>4.12941E-3</c:v>
                </c:pt>
                <c:pt idx="20020">
                  <c:v>4.7044799999999996E-3</c:v>
                </c:pt>
                <c:pt idx="20021">
                  <c:v>6.9122300000000001E-3</c:v>
                </c:pt>
                <c:pt idx="20022">
                  <c:v>8.9893300000000002E-3</c:v>
                </c:pt>
                <c:pt idx="20023">
                  <c:v>9.4013199999999995E-3</c:v>
                </c:pt>
                <c:pt idx="20024">
                  <c:v>5.1469799999999998E-3</c:v>
                </c:pt>
                <c:pt idx="20025">
                  <c:v>-2.13623E-4</c:v>
                </c:pt>
                <c:pt idx="20026">
                  <c:v>1.08242E-3</c:v>
                </c:pt>
                <c:pt idx="20027">
                  <c:v>-1.01757E-3</c:v>
                </c:pt>
                <c:pt idx="20028">
                  <c:v>7.7915199999999997E-4</c:v>
                </c:pt>
                <c:pt idx="20029">
                  <c:v>2.7809100000000002E-3</c:v>
                </c:pt>
                <c:pt idx="20030">
                  <c:v>3.4322699999999999E-3</c:v>
                </c:pt>
                <c:pt idx="20031">
                  <c:v>4.6796800000000003E-3</c:v>
                </c:pt>
                <c:pt idx="20032">
                  <c:v>-2.1877300000000001E-3</c:v>
                </c:pt>
                <c:pt idx="20033">
                  <c:v>2.2964499999999998E-3</c:v>
                </c:pt>
                <c:pt idx="20034">
                  <c:v>8.2702599999999998E-3</c:v>
                </c:pt>
                <c:pt idx="20035">
                  <c:v>4.5976599999999999E-3</c:v>
                </c:pt>
                <c:pt idx="20036">
                  <c:v>8.8214900000000004E-4</c:v>
                </c:pt>
                <c:pt idx="20037">
                  <c:v>-2.4557099999999998E-3</c:v>
                </c:pt>
                <c:pt idx="20038">
                  <c:v>4.0435800000000001E-4</c:v>
                </c:pt>
                <c:pt idx="20039">
                  <c:v>2.19345E-3</c:v>
                </c:pt>
                <c:pt idx="20040">
                  <c:v>8.4905599999999994E-3</c:v>
                </c:pt>
                <c:pt idx="20041">
                  <c:v>6.7119600000000003E-3</c:v>
                </c:pt>
                <c:pt idx="20042">
                  <c:v>7.6427500000000002E-3</c:v>
                </c:pt>
                <c:pt idx="20043">
                  <c:v>1.37329E-4</c:v>
                </c:pt>
                <c:pt idx="20044">
                  <c:v>2.72751E-4</c:v>
                </c:pt>
                <c:pt idx="20045">
                  <c:v>-2.7504000000000001E-3</c:v>
                </c:pt>
                <c:pt idx="20046">
                  <c:v>-2.4318699999999999E-4</c:v>
                </c:pt>
                <c:pt idx="20047">
                  <c:v>-4.5213700000000002E-3</c:v>
                </c:pt>
                <c:pt idx="20048">
                  <c:v>-3.0155199999999998E-3</c:v>
                </c:pt>
                <c:pt idx="20049">
                  <c:v>-2.1743800000000001E-3</c:v>
                </c:pt>
                <c:pt idx="20050">
                  <c:v>-3.6096600000000002E-3</c:v>
                </c:pt>
                <c:pt idx="20051">
                  <c:v>4.5337700000000003E-3</c:v>
                </c:pt>
                <c:pt idx="20052">
                  <c:v>5.1040599999999997E-3</c:v>
                </c:pt>
                <c:pt idx="20053">
                  <c:v>7.1020099999999997E-3</c:v>
                </c:pt>
                <c:pt idx="20054">
                  <c:v>1.8911399999999999E-3</c:v>
                </c:pt>
                <c:pt idx="20055">
                  <c:v>-5.5923500000000003E-3</c:v>
                </c:pt>
                <c:pt idx="20056">
                  <c:v>-2.16293E-3</c:v>
                </c:pt>
                <c:pt idx="20057">
                  <c:v>-1.0843300000000001E-3</c:v>
                </c:pt>
                <c:pt idx="20058">
                  <c:v>1.00136E-4</c:v>
                </c:pt>
                <c:pt idx="20059">
                  <c:v>3.0508000000000002E-3</c:v>
                </c:pt>
                <c:pt idx="20060">
                  <c:v>3.45612E-3</c:v>
                </c:pt>
                <c:pt idx="20061">
                  <c:v>6.9904299999999997E-3</c:v>
                </c:pt>
                <c:pt idx="20062">
                  <c:v>7.1668599999999997E-3</c:v>
                </c:pt>
                <c:pt idx="20063">
                  <c:v>1.19801E-2</c:v>
                </c:pt>
                <c:pt idx="20064">
                  <c:v>1.29099E-2</c:v>
                </c:pt>
                <c:pt idx="20065">
                  <c:v>1.08976E-2</c:v>
                </c:pt>
                <c:pt idx="20066">
                  <c:v>9.0093599999999992E-3</c:v>
                </c:pt>
                <c:pt idx="20067">
                  <c:v>1.09739E-2</c:v>
                </c:pt>
                <c:pt idx="20068">
                  <c:v>1.0807000000000001E-2</c:v>
                </c:pt>
                <c:pt idx="20069">
                  <c:v>1.12801E-2</c:v>
                </c:pt>
                <c:pt idx="20070">
                  <c:v>1.42498E-2</c:v>
                </c:pt>
                <c:pt idx="20071">
                  <c:v>8.66222E-3</c:v>
                </c:pt>
                <c:pt idx="20072">
                  <c:v>8.3694500000000005E-3</c:v>
                </c:pt>
                <c:pt idx="20073">
                  <c:v>1.25294E-2</c:v>
                </c:pt>
                <c:pt idx="20074">
                  <c:v>1.0820400000000001E-2</c:v>
                </c:pt>
                <c:pt idx="20075">
                  <c:v>1.5288400000000001E-2</c:v>
                </c:pt>
                <c:pt idx="20076">
                  <c:v>1.14193E-2</c:v>
                </c:pt>
                <c:pt idx="20077">
                  <c:v>1.0183299999999999E-2</c:v>
                </c:pt>
                <c:pt idx="20078">
                  <c:v>6.8893399999999999E-3</c:v>
                </c:pt>
                <c:pt idx="20079">
                  <c:v>9.7684899999999995E-3</c:v>
                </c:pt>
                <c:pt idx="20080">
                  <c:v>5.93853E-3</c:v>
                </c:pt>
                <c:pt idx="20081">
                  <c:v>2.0265600000000002E-3</c:v>
                </c:pt>
                <c:pt idx="20082">
                  <c:v>5.7697299999999998E-3</c:v>
                </c:pt>
                <c:pt idx="20083">
                  <c:v>1.2023900000000001E-2</c:v>
                </c:pt>
                <c:pt idx="20084">
                  <c:v>1.3743399999999999E-2</c:v>
                </c:pt>
                <c:pt idx="20085">
                  <c:v>1.1768300000000001E-2</c:v>
                </c:pt>
                <c:pt idx="20086">
                  <c:v>1.7272900000000001E-2</c:v>
                </c:pt>
                <c:pt idx="20087">
                  <c:v>1.8859899999999999E-2</c:v>
                </c:pt>
                <c:pt idx="20088">
                  <c:v>1.9975699999999999E-2</c:v>
                </c:pt>
                <c:pt idx="20089">
                  <c:v>2.2524800000000001E-2</c:v>
                </c:pt>
                <c:pt idx="20090">
                  <c:v>2.2226300000000001E-2</c:v>
                </c:pt>
                <c:pt idx="20091">
                  <c:v>2.0389600000000001E-2</c:v>
                </c:pt>
                <c:pt idx="20092">
                  <c:v>2.1696099999999999E-2</c:v>
                </c:pt>
                <c:pt idx="20093">
                  <c:v>1.33753E-2</c:v>
                </c:pt>
                <c:pt idx="20094">
                  <c:v>1.39141E-2</c:v>
                </c:pt>
                <c:pt idx="20095">
                  <c:v>1.69325E-2</c:v>
                </c:pt>
                <c:pt idx="20096">
                  <c:v>1.76077E-2</c:v>
                </c:pt>
                <c:pt idx="20097">
                  <c:v>1.7498E-2</c:v>
                </c:pt>
                <c:pt idx="20098">
                  <c:v>1.5771899999999998E-2</c:v>
                </c:pt>
                <c:pt idx="20099">
                  <c:v>1.74465E-2</c:v>
                </c:pt>
                <c:pt idx="20100">
                  <c:v>1.5752800000000001E-2</c:v>
                </c:pt>
                <c:pt idx="20101">
                  <c:v>1.57576E-2</c:v>
                </c:pt>
                <c:pt idx="20102">
                  <c:v>1.44081E-2</c:v>
                </c:pt>
                <c:pt idx="20103">
                  <c:v>1.4241200000000001E-2</c:v>
                </c:pt>
                <c:pt idx="20104">
                  <c:v>9.7055400000000003E-3</c:v>
                </c:pt>
                <c:pt idx="20105">
                  <c:v>1.02816E-2</c:v>
                </c:pt>
                <c:pt idx="20106">
                  <c:v>1.21107E-2</c:v>
                </c:pt>
                <c:pt idx="20107">
                  <c:v>1.1879900000000001E-2</c:v>
                </c:pt>
                <c:pt idx="20108">
                  <c:v>9.1352499999999993E-3</c:v>
                </c:pt>
                <c:pt idx="20109">
                  <c:v>9.1571799999999991E-3</c:v>
                </c:pt>
                <c:pt idx="20110">
                  <c:v>7.7543300000000003E-3</c:v>
                </c:pt>
                <c:pt idx="20111">
                  <c:v>7.46155E-3</c:v>
                </c:pt>
                <c:pt idx="20112">
                  <c:v>9.5748900000000008E-3</c:v>
                </c:pt>
                <c:pt idx="20113">
                  <c:v>9.6979100000000006E-3</c:v>
                </c:pt>
                <c:pt idx="20114">
                  <c:v>8.6545900000000002E-3</c:v>
                </c:pt>
                <c:pt idx="20115" formatCode="0.00E+00">
                  <c:v>6.4010600000000001E-3</c:v>
                </c:pt>
                <c:pt idx="20116">
                  <c:v>6.4525600000000004E-3</c:v>
                </c:pt>
                <c:pt idx="20117">
                  <c:v>7.3747600000000002E-3</c:v>
                </c:pt>
                <c:pt idx="20118">
                  <c:v>7.7095000000000002E-3</c:v>
                </c:pt>
                <c:pt idx="20119">
                  <c:v>5.1889400000000004E-3</c:v>
                </c:pt>
                <c:pt idx="20120">
                  <c:v>4.3926199999999999E-3</c:v>
                </c:pt>
                <c:pt idx="20121">
                  <c:v>3.2434500000000002E-3</c:v>
                </c:pt>
                <c:pt idx="20122">
                  <c:v>8.8901499999999994E-3</c:v>
                </c:pt>
                <c:pt idx="20123">
                  <c:v>3.58677E-3</c:v>
                </c:pt>
                <c:pt idx="20124">
                  <c:v>1.84059E-3</c:v>
                </c:pt>
                <c:pt idx="20125">
                  <c:v>1.9779200000000002E-3</c:v>
                </c:pt>
                <c:pt idx="20126">
                  <c:v>4.5719100000000002E-3</c:v>
                </c:pt>
                <c:pt idx="20127">
                  <c:v>-2.4919500000000002E-3</c:v>
                </c:pt>
                <c:pt idx="20128">
                  <c:v>-6.2408400000000001E-3</c:v>
                </c:pt>
                <c:pt idx="20129">
                  <c:v>-5.1164599999999998E-3</c:v>
                </c:pt>
                <c:pt idx="20130">
                  <c:v>-2.9106100000000001E-3</c:v>
                </c:pt>
                <c:pt idx="20131">
                  <c:v>2.2954899999999999E-3</c:v>
                </c:pt>
                <c:pt idx="20132">
                  <c:v>-3.6430399999999997E-4</c:v>
                </c:pt>
                <c:pt idx="20133">
                  <c:v>-4.3001200000000002E-3</c:v>
                </c:pt>
                <c:pt idx="20134">
                  <c:v>-5.5894899999999999E-3</c:v>
                </c:pt>
                <c:pt idx="20135">
                  <c:v>-3.5162000000000001E-3</c:v>
                </c:pt>
                <c:pt idx="20136">
                  <c:v>-2.14577E-3</c:v>
                </c:pt>
                <c:pt idx="20137">
                  <c:v>-3.3321399999999999E-3</c:v>
                </c:pt>
                <c:pt idx="20138">
                  <c:v>-4.5022999999999999E-3</c:v>
                </c:pt>
                <c:pt idx="20139">
                  <c:v>-2.96211E-3</c:v>
                </c:pt>
                <c:pt idx="20140">
                  <c:v>-6.4802200000000001E-3</c:v>
                </c:pt>
                <c:pt idx="20141">
                  <c:v>-6.7319900000000002E-3</c:v>
                </c:pt>
                <c:pt idx="20142">
                  <c:v>-5.0973900000000003E-3</c:v>
                </c:pt>
                <c:pt idx="20143">
                  <c:v>-1.1169399999999999E-2</c:v>
                </c:pt>
                <c:pt idx="20144">
                  <c:v>-7.0877099999999997E-3</c:v>
                </c:pt>
                <c:pt idx="20145">
                  <c:v>-1.16186E-2</c:v>
                </c:pt>
                <c:pt idx="20146">
                  <c:v>-1.3395300000000001E-2</c:v>
                </c:pt>
                <c:pt idx="20147">
                  <c:v>-1.44434E-2</c:v>
                </c:pt>
                <c:pt idx="20148">
                  <c:v>-1.09129E-2</c:v>
                </c:pt>
                <c:pt idx="20149">
                  <c:v>-1.12E-2</c:v>
                </c:pt>
                <c:pt idx="20150">
                  <c:v>-1.03798E-2</c:v>
                </c:pt>
                <c:pt idx="20151">
                  <c:v>-9.6044500000000005E-3</c:v>
                </c:pt>
                <c:pt idx="20152">
                  <c:v>-9.7599000000000002E-3</c:v>
                </c:pt>
                <c:pt idx="20153">
                  <c:v>-8.8319799999999997E-3</c:v>
                </c:pt>
                <c:pt idx="20154">
                  <c:v>-1.1903800000000001E-2</c:v>
                </c:pt>
                <c:pt idx="20155">
                  <c:v>-6.0214999999999999E-3</c:v>
                </c:pt>
                <c:pt idx="20156">
                  <c:v>-5.2118299999999998E-3</c:v>
                </c:pt>
                <c:pt idx="20157">
                  <c:v>-9.5624899999999999E-3</c:v>
                </c:pt>
                <c:pt idx="20158">
                  <c:v>-1.4708499999999999E-2</c:v>
                </c:pt>
                <c:pt idx="20159">
                  <c:v>-1.4896400000000001E-2</c:v>
                </c:pt>
                <c:pt idx="20160">
                  <c:v>-8.1825300000000004E-3</c:v>
                </c:pt>
                <c:pt idx="20161">
                  <c:v>-1.10235E-2</c:v>
                </c:pt>
                <c:pt idx="20162">
                  <c:v>-1.5808099999999999E-2</c:v>
                </c:pt>
                <c:pt idx="20163">
                  <c:v>-1.5688899999999999E-2</c:v>
                </c:pt>
                <c:pt idx="20164">
                  <c:v>-1.0035499999999999E-2</c:v>
                </c:pt>
                <c:pt idx="20165">
                  <c:v>-9.6855199999999995E-3</c:v>
                </c:pt>
                <c:pt idx="20166">
                  <c:v>-4.6291400000000003E-3</c:v>
                </c:pt>
                <c:pt idx="20167">
                  <c:v>-3.4666100000000002E-3</c:v>
                </c:pt>
                <c:pt idx="20168">
                  <c:v>-5.7020200000000004E-3</c:v>
                </c:pt>
                <c:pt idx="20169">
                  <c:v>-3.87478E-3</c:v>
                </c:pt>
                <c:pt idx="20170">
                  <c:v>-6.3705400000000001E-3</c:v>
                </c:pt>
                <c:pt idx="20171">
                  <c:v>-7.1449299999999999E-3</c:v>
                </c:pt>
                <c:pt idx="20172">
                  <c:v>-2.6788699999999999E-3</c:v>
                </c:pt>
                <c:pt idx="20173">
                  <c:v>-1.8777799999999999E-3</c:v>
                </c:pt>
                <c:pt idx="20174">
                  <c:v>-5.0516099999999998E-3</c:v>
                </c:pt>
                <c:pt idx="20175">
                  <c:v>-4.5967100000000004E-3</c:v>
                </c:pt>
                <c:pt idx="20176">
                  <c:v>1.04046E-3</c:v>
                </c:pt>
                <c:pt idx="20177">
                  <c:v>-2.35558E-4</c:v>
                </c:pt>
                <c:pt idx="20178">
                  <c:v>-3.9138799999999998E-3</c:v>
                </c:pt>
                <c:pt idx="20179">
                  <c:v>-4.0464400000000001E-3</c:v>
                </c:pt>
                <c:pt idx="20180">
                  <c:v>-1.1148499999999999E-3</c:v>
                </c:pt>
                <c:pt idx="20181">
                  <c:v>-2.14767E-3</c:v>
                </c:pt>
                <c:pt idx="20182">
                  <c:v>2.0837799999999999E-3</c:v>
                </c:pt>
                <c:pt idx="20183">
                  <c:v>1.5258800000000001E-3</c:v>
                </c:pt>
                <c:pt idx="20184">
                  <c:v>5.6304900000000001E-3</c:v>
                </c:pt>
                <c:pt idx="20185">
                  <c:v>5.0630600000000003E-3</c:v>
                </c:pt>
                <c:pt idx="20186">
                  <c:v>3.8719200000000002E-4</c:v>
                </c:pt>
                <c:pt idx="20187">
                  <c:v>-3.9615600000000003E-3</c:v>
                </c:pt>
                <c:pt idx="20188">
                  <c:v>-5.9194599999999997E-3</c:v>
                </c:pt>
                <c:pt idx="20189">
                  <c:v>-5.3358099999999999E-3</c:v>
                </c:pt>
                <c:pt idx="20190">
                  <c:v>-5.5122400000000001E-4</c:v>
                </c:pt>
                <c:pt idx="20191">
                  <c:v>-1.01089E-3</c:v>
                </c:pt>
                <c:pt idx="20192">
                  <c:v>4.37737E-4</c:v>
                </c:pt>
                <c:pt idx="20193">
                  <c:v>4.0941199999999997E-3</c:v>
                </c:pt>
                <c:pt idx="20194">
                  <c:v>8.1443799999999997E-3</c:v>
                </c:pt>
                <c:pt idx="20195">
                  <c:v>4.83513E-3</c:v>
                </c:pt>
                <c:pt idx="20196">
                  <c:v>4.25339E-4</c:v>
                </c:pt>
                <c:pt idx="20197">
                  <c:v>-4.5776399999999999E-4</c:v>
                </c:pt>
                <c:pt idx="20198">
                  <c:v>-1.8129299999999999E-3</c:v>
                </c:pt>
                <c:pt idx="20199">
                  <c:v>-2.33936E-3</c:v>
                </c:pt>
                <c:pt idx="20200">
                  <c:v>-1.4123899999999999E-3</c:v>
                </c:pt>
                <c:pt idx="20201" formatCode="0.00E+00">
                  <c:v>-6.2179599999999998E-4</c:v>
                </c:pt>
                <c:pt idx="20202">
                  <c:v>1.7147099999999999E-3</c:v>
                </c:pt>
                <c:pt idx="20203">
                  <c:v>1.6622500000000001E-3</c:v>
                </c:pt>
                <c:pt idx="20204">
                  <c:v>-2.4127999999999999E-4</c:v>
                </c:pt>
                <c:pt idx="20205" formatCode="0.00E+00">
                  <c:v>-2.5749200000000001E-5</c:v>
                </c:pt>
                <c:pt idx="20206">
                  <c:v>-1.02425E-3</c:v>
                </c:pt>
                <c:pt idx="20207">
                  <c:v>-1.2769700000000001E-3</c:v>
                </c:pt>
                <c:pt idx="20208">
                  <c:v>1.6050299999999999E-3</c:v>
                </c:pt>
                <c:pt idx="20209">
                  <c:v>3.2730099999999998E-3</c:v>
                </c:pt>
                <c:pt idx="20210">
                  <c:v>2.3317300000000002E-3</c:v>
                </c:pt>
                <c:pt idx="20211">
                  <c:v>4.5995699999999999E-3</c:v>
                </c:pt>
                <c:pt idx="20212">
                  <c:v>6.1559700000000002E-3</c:v>
                </c:pt>
                <c:pt idx="20213">
                  <c:v>1.71185E-3</c:v>
                </c:pt>
                <c:pt idx="20214">
                  <c:v>2.5320099999999999E-3</c:v>
                </c:pt>
                <c:pt idx="20215">
                  <c:v>1.6517599999999999E-3</c:v>
                </c:pt>
                <c:pt idx="20216">
                  <c:v>-6.3991500000000002E-4</c:v>
                </c:pt>
                <c:pt idx="20217">
                  <c:v>-1.3580300000000001E-3</c:v>
                </c:pt>
                <c:pt idx="20218">
                  <c:v>-9.2792500000000002E-4</c:v>
                </c:pt>
                <c:pt idx="20219">
                  <c:v>4.3773700000000002E-3</c:v>
                </c:pt>
                <c:pt idx="20220">
                  <c:v>1.72806E-3</c:v>
                </c:pt>
                <c:pt idx="20221">
                  <c:v>4.4822699999999999E-4</c:v>
                </c:pt>
                <c:pt idx="20222">
                  <c:v>3.92246E-3</c:v>
                </c:pt>
                <c:pt idx="20223">
                  <c:v>2.33746E-3</c:v>
                </c:pt>
                <c:pt idx="20224">
                  <c:v>6.97136E-4</c:v>
                </c:pt>
                <c:pt idx="20225">
                  <c:v>-3.0155199999999998E-3</c:v>
                </c:pt>
                <c:pt idx="20226">
                  <c:v>-3.4322699999999999E-3</c:v>
                </c:pt>
                <c:pt idx="20227">
                  <c:v>-9.1457400000000003E-4</c:v>
                </c:pt>
                <c:pt idx="20228">
                  <c:v>2.5434500000000001E-3</c:v>
                </c:pt>
                <c:pt idx="20229">
                  <c:v>3.4437199999999999E-3</c:v>
                </c:pt>
                <c:pt idx="20230">
                  <c:v>4.8751799999999998E-3</c:v>
                </c:pt>
                <c:pt idx="20231">
                  <c:v>4.4937099999999997E-3</c:v>
                </c:pt>
                <c:pt idx="20232">
                  <c:v>6.0510599999999996E-3</c:v>
                </c:pt>
                <c:pt idx="20233">
                  <c:v>3.7117000000000001E-3</c:v>
                </c:pt>
                <c:pt idx="20234">
                  <c:v>6.0558300000000003E-4</c:v>
                </c:pt>
                <c:pt idx="20235">
                  <c:v>-1.79291E-3</c:v>
                </c:pt>
                <c:pt idx="20236">
                  <c:v>-4.1246399999999997E-3</c:v>
                </c:pt>
                <c:pt idx="20237">
                  <c:v>-2.16293E-3</c:v>
                </c:pt>
                <c:pt idx="20238">
                  <c:v>-5.2309000000000001E-3</c:v>
                </c:pt>
                <c:pt idx="20239">
                  <c:v>-1.9569399999999999E-3</c:v>
                </c:pt>
                <c:pt idx="20240">
                  <c:v>4.0445300000000002E-3</c:v>
                </c:pt>
                <c:pt idx="20241">
                  <c:v>1.48773E-3</c:v>
                </c:pt>
                <c:pt idx="20242">
                  <c:v>-4.3125200000000002E-3</c:v>
                </c:pt>
                <c:pt idx="20243">
                  <c:v>-6.6490200000000003E-3</c:v>
                </c:pt>
                <c:pt idx="20244">
                  <c:v>-1.11542E-2</c:v>
                </c:pt>
                <c:pt idx="20245">
                  <c:v>-1.35145E-2</c:v>
                </c:pt>
                <c:pt idx="20246">
                  <c:v>-1.5010799999999999E-2</c:v>
                </c:pt>
                <c:pt idx="20247">
                  <c:v>-1.64814E-2</c:v>
                </c:pt>
                <c:pt idx="20248">
                  <c:v>-1.5879600000000001E-2</c:v>
                </c:pt>
                <c:pt idx="20249">
                  <c:v>-1.2700100000000001E-2</c:v>
                </c:pt>
                <c:pt idx="20250">
                  <c:v>-7.8554200000000001E-3</c:v>
                </c:pt>
                <c:pt idx="20251">
                  <c:v>-4.8570599999999998E-3</c:v>
                </c:pt>
                <c:pt idx="20252">
                  <c:v>-5.0153699999999999E-3</c:v>
                </c:pt>
                <c:pt idx="20253">
                  <c:v>-7.3680899999999999E-3</c:v>
                </c:pt>
                <c:pt idx="20254">
                  <c:v>-1.01557E-2</c:v>
                </c:pt>
                <c:pt idx="20255">
                  <c:v>-1.0018300000000001E-2</c:v>
                </c:pt>
                <c:pt idx="20256">
                  <c:v>-1.43137E-2</c:v>
                </c:pt>
                <c:pt idx="20257">
                  <c:v>-6.9351200000000003E-3</c:v>
                </c:pt>
                <c:pt idx="20258">
                  <c:v>-5.18799E-3</c:v>
                </c:pt>
                <c:pt idx="20259">
                  <c:v>-1.22795E-2</c:v>
                </c:pt>
                <c:pt idx="20260">
                  <c:v>-8.0862E-3</c:v>
                </c:pt>
                <c:pt idx="20261">
                  <c:v>-1.38321E-2</c:v>
                </c:pt>
                <c:pt idx="20262">
                  <c:v>-4.86755E-3</c:v>
                </c:pt>
                <c:pt idx="20263">
                  <c:v>-1.4090500000000001E-2</c:v>
                </c:pt>
                <c:pt idx="20264">
                  <c:v>-6.5336200000000004E-3</c:v>
                </c:pt>
                <c:pt idx="20265">
                  <c:v>-1.159E-2</c:v>
                </c:pt>
                <c:pt idx="20266">
                  <c:v>-5.5961600000000002E-3</c:v>
                </c:pt>
                <c:pt idx="20267">
                  <c:v>-9.0799299999999999E-3</c:v>
                </c:pt>
                <c:pt idx="20268">
                  <c:v>-3.4227400000000001E-3</c:v>
                </c:pt>
                <c:pt idx="20269">
                  <c:v>5.1498400000000001E-4</c:v>
                </c:pt>
                <c:pt idx="20270">
                  <c:v>-1.10435E-3</c:v>
                </c:pt>
                <c:pt idx="20271">
                  <c:v>-7.2555500000000004E-3</c:v>
                </c:pt>
                <c:pt idx="20272">
                  <c:v>-7.4787100000000004E-3</c:v>
                </c:pt>
                <c:pt idx="20273">
                  <c:v>-1.5642199999999998E-2</c:v>
                </c:pt>
                <c:pt idx="20274">
                  <c:v>-3.5276399999999999E-3</c:v>
                </c:pt>
                <c:pt idx="20275">
                  <c:v>-3.6611600000000001E-3</c:v>
                </c:pt>
                <c:pt idx="20276">
                  <c:v>-1.20897E-2</c:v>
                </c:pt>
                <c:pt idx="20277">
                  <c:v>-7.0867500000000002E-3</c:v>
                </c:pt>
                <c:pt idx="20278">
                  <c:v>-1.7242400000000001E-2</c:v>
                </c:pt>
                <c:pt idx="20279">
                  <c:v>-1.2914699999999999E-2</c:v>
                </c:pt>
                <c:pt idx="20280">
                  <c:v>-5.44357E-3</c:v>
                </c:pt>
                <c:pt idx="20281">
                  <c:v>5.5141399999999998E-3</c:v>
                </c:pt>
                <c:pt idx="20282">
                  <c:v>6.34193E-3</c:v>
                </c:pt>
                <c:pt idx="20283">
                  <c:v>2.0408599999999999E-2</c:v>
                </c:pt>
                <c:pt idx="20284">
                  <c:v>-4.19617E-4</c:v>
                </c:pt>
                <c:pt idx="20285">
                  <c:v>9.3946499999999992E-3</c:v>
                </c:pt>
                <c:pt idx="20286">
                  <c:v>2.32124E-3</c:v>
                </c:pt>
                <c:pt idx="20287">
                  <c:v>6.2360799999999997E-3</c:v>
                </c:pt>
                <c:pt idx="20288">
                  <c:v>-3.6239599999999999E-3</c:v>
                </c:pt>
                <c:pt idx="20289">
                  <c:v>-1.2227999999999999E-2</c:v>
                </c:pt>
                <c:pt idx="20290">
                  <c:v>-1.1816E-2</c:v>
                </c:pt>
                <c:pt idx="20291">
                  <c:v>-2.4274799999999999E-2</c:v>
                </c:pt>
                <c:pt idx="20292">
                  <c:v>-1.5182500000000001E-3</c:v>
                </c:pt>
                <c:pt idx="20293">
                  <c:v>7.2088200000000003E-3</c:v>
                </c:pt>
                <c:pt idx="20294">
                  <c:v>1.57261E-2</c:v>
                </c:pt>
                <c:pt idx="20295">
                  <c:v>9.4404199999999997E-3</c:v>
                </c:pt>
                <c:pt idx="20296">
                  <c:v>-6.2131900000000004E-3</c:v>
                </c:pt>
                <c:pt idx="20297">
                  <c:v>5.8488799999999999E-3</c:v>
                </c:pt>
                <c:pt idx="20298">
                  <c:v>1.2130699999999999E-2</c:v>
                </c:pt>
                <c:pt idx="20299">
                  <c:v>1.4492E-2</c:v>
                </c:pt>
                <c:pt idx="20300">
                  <c:v>-3.7918100000000001E-3</c:v>
                </c:pt>
                <c:pt idx="20301">
                  <c:v>-2.1350899999999999E-2</c:v>
                </c:pt>
                <c:pt idx="20302">
                  <c:v>2.4051699999999999E-3</c:v>
                </c:pt>
                <c:pt idx="20303">
                  <c:v>6.4744900000000003E-3</c:v>
                </c:pt>
                <c:pt idx="20304">
                  <c:v>8.2988699999999999E-3</c:v>
                </c:pt>
                <c:pt idx="20305">
                  <c:v>-9.3793899999999996E-3</c:v>
                </c:pt>
                <c:pt idx="20306">
                  <c:v>-1.00803E-2</c:v>
                </c:pt>
                <c:pt idx="20307">
                  <c:v>-1.0347399999999999E-3</c:v>
                </c:pt>
                <c:pt idx="20308">
                  <c:v>3.40939E-3</c:v>
                </c:pt>
                <c:pt idx="20309">
                  <c:v>-1.26581E-2</c:v>
                </c:pt>
                <c:pt idx="20310">
                  <c:v>-3.7736900000000001E-3</c:v>
                </c:pt>
                <c:pt idx="20311">
                  <c:v>-1.17331E-2</c:v>
                </c:pt>
                <c:pt idx="20312">
                  <c:v>-1.78823E-2</c:v>
                </c:pt>
                <c:pt idx="20313">
                  <c:v>-3.20053E-3</c:v>
                </c:pt>
                <c:pt idx="20314">
                  <c:v>-2.39878E-2</c:v>
                </c:pt>
                <c:pt idx="20315">
                  <c:v>-1.40667E-2</c:v>
                </c:pt>
                <c:pt idx="20316">
                  <c:v>-1.7862300000000001E-2</c:v>
                </c:pt>
                <c:pt idx="20317">
                  <c:v>-3.0537600000000002E-2</c:v>
                </c:pt>
                <c:pt idx="20318">
                  <c:v>-2.2631600000000002E-2</c:v>
                </c:pt>
                <c:pt idx="20319">
                  <c:v>-1.6287800000000002E-2</c:v>
                </c:pt>
                <c:pt idx="20320">
                  <c:v>-1.0272999999999999E-2</c:v>
                </c:pt>
                <c:pt idx="20321">
                  <c:v>-5.66864E-3</c:v>
                </c:pt>
                <c:pt idx="20322">
                  <c:v>-1.90811E-2</c:v>
                </c:pt>
                <c:pt idx="20323">
                  <c:v>4.282E-4</c:v>
                </c:pt>
                <c:pt idx="20324">
                  <c:v>-4.0941199999999997E-3</c:v>
                </c:pt>
                <c:pt idx="20325">
                  <c:v>4.6720499999999996E-3</c:v>
                </c:pt>
                <c:pt idx="20326">
                  <c:v>-3.4713700000000002E-4</c:v>
                </c:pt>
                <c:pt idx="20327">
                  <c:v>-1.23806E-2</c:v>
                </c:pt>
                <c:pt idx="20328">
                  <c:v>-7.8392000000000002E-4</c:v>
                </c:pt>
                <c:pt idx="20329">
                  <c:v>-1.14298E-2</c:v>
                </c:pt>
                <c:pt idx="20330">
                  <c:v>-8.1281700000000005E-3</c:v>
                </c:pt>
                <c:pt idx="20331">
                  <c:v>-1.32742E-2</c:v>
                </c:pt>
                <c:pt idx="20332">
                  <c:v>-2.0110099999999999E-2</c:v>
                </c:pt>
                <c:pt idx="20333">
                  <c:v>-1.11065E-2</c:v>
                </c:pt>
                <c:pt idx="20334">
                  <c:v>-1.7974899999999999E-2</c:v>
                </c:pt>
                <c:pt idx="20335">
                  <c:v>-1.9910799999999999E-2</c:v>
                </c:pt>
                <c:pt idx="20336">
                  <c:v>-3.1662000000000001E-3</c:v>
                </c:pt>
                <c:pt idx="20337">
                  <c:v>-1.4223100000000001E-2</c:v>
                </c:pt>
                <c:pt idx="20338">
                  <c:v>-1.1313399999999999E-2</c:v>
                </c:pt>
                <c:pt idx="20339">
                  <c:v>-1.4441499999999999E-2</c:v>
                </c:pt>
                <c:pt idx="20340">
                  <c:v>-2.3508100000000001E-3</c:v>
                </c:pt>
                <c:pt idx="20341">
                  <c:v>-1.09196E-2</c:v>
                </c:pt>
                <c:pt idx="20342">
                  <c:v>-4.7922099999999999E-3</c:v>
                </c:pt>
                <c:pt idx="20343">
                  <c:v>3.0593899999999999E-3</c:v>
                </c:pt>
                <c:pt idx="20344">
                  <c:v>-1.7828900000000002E-2</c:v>
                </c:pt>
                <c:pt idx="20345">
                  <c:v>-6.1292600000000001E-3</c:v>
                </c:pt>
                <c:pt idx="20346">
                  <c:v>-1.2174600000000001E-2</c:v>
                </c:pt>
                <c:pt idx="20347">
                  <c:v>-1.0038399999999999E-2</c:v>
                </c:pt>
                <c:pt idx="20348">
                  <c:v>-1.0911000000000001E-2</c:v>
                </c:pt>
                <c:pt idx="20349">
                  <c:v>-2.1111499999999998E-2</c:v>
                </c:pt>
                <c:pt idx="20350">
                  <c:v>-4.6491600000000003E-3</c:v>
                </c:pt>
                <c:pt idx="20351">
                  <c:v>-8.9359299999999999E-3</c:v>
                </c:pt>
                <c:pt idx="20352">
                  <c:v>-2.5272400000000002E-4</c:v>
                </c:pt>
                <c:pt idx="20353">
                  <c:v>-4.5232800000000002E-3</c:v>
                </c:pt>
                <c:pt idx="20354">
                  <c:v>-2.3660700000000001E-3</c:v>
                </c:pt>
                <c:pt idx="20355">
                  <c:v>2.4986300000000002E-4</c:v>
                </c:pt>
                <c:pt idx="20356">
                  <c:v>-1.96619E-2</c:v>
                </c:pt>
                <c:pt idx="20357">
                  <c:v>-3.6392199999999999E-3</c:v>
                </c:pt>
                <c:pt idx="20358">
                  <c:v>-1.62601E-3</c:v>
                </c:pt>
                <c:pt idx="20359">
                  <c:v>-1.36757E-3</c:v>
                </c:pt>
                <c:pt idx="20360">
                  <c:v>6.2484699999999999E-3</c:v>
                </c:pt>
                <c:pt idx="20361">
                  <c:v>4.61197E-3</c:v>
                </c:pt>
                <c:pt idx="20362">
                  <c:v>2.1076200000000002E-3</c:v>
                </c:pt>
                <c:pt idx="20363">
                  <c:v>6.7930200000000003E-3</c:v>
                </c:pt>
                <c:pt idx="20364">
                  <c:v>-2.5186499999999999E-3</c:v>
                </c:pt>
                <c:pt idx="20365">
                  <c:v>-2.3965800000000002E-3</c:v>
                </c:pt>
                <c:pt idx="20366">
                  <c:v>-4.3973900000000002E-3</c:v>
                </c:pt>
                <c:pt idx="20367">
                  <c:v>-4.7311799999999998E-3</c:v>
                </c:pt>
                <c:pt idx="20368">
                  <c:v>-5.77927E-4</c:v>
                </c:pt>
                <c:pt idx="20369">
                  <c:v>-2.5739700000000001E-3</c:v>
                </c:pt>
                <c:pt idx="20370">
                  <c:v>-3.2052999999999999E-3</c:v>
                </c:pt>
                <c:pt idx="20371">
                  <c:v>-1.3494500000000001E-3</c:v>
                </c:pt>
                <c:pt idx="20372">
                  <c:v>-4.6157799999999999E-3</c:v>
                </c:pt>
                <c:pt idx="20373">
                  <c:v>-9.0961500000000008E-3</c:v>
                </c:pt>
                <c:pt idx="20374">
                  <c:v>-7.9393399999999996E-3</c:v>
                </c:pt>
                <c:pt idx="20375">
                  <c:v>-1.4434799999999999E-2</c:v>
                </c:pt>
                <c:pt idx="20376">
                  <c:v>-7.4167299999999999E-3</c:v>
                </c:pt>
                <c:pt idx="20377">
                  <c:v>-1.15795E-2</c:v>
                </c:pt>
                <c:pt idx="20378">
                  <c:v>-8.7194400000000002E-3</c:v>
                </c:pt>
                <c:pt idx="20379">
                  <c:v>-6.9398899999999998E-3</c:v>
                </c:pt>
                <c:pt idx="20380">
                  <c:v>-1.6966800000000001E-2</c:v>
                </c:pt>
                <c:pt idx="20381">
                  <c:v>-2.4366399999999999E-3</c:v>
                </c:pt>
                <c:pt idx="20382">
                  <c:v>-2.3511899999999999E-2</c:v>
                </c:pt>
                <c:pt idx="20383">
                  <c:v>-1.0708799999999999E-2</c:v>
                </c:pt>
                <c:pt idx="20384">
                  <c:v>-1.0971099999999999E-2</c:v>
                </c:pt>
                <c:pt idx="20385">
                  <c:v>-1.31187E-2</c:v>
                </c:pt>
                <c:pt idx="20386">
                  <c:v>-1.8758799999999999E-3</c:v>
                </c:pt>
                <c:pt idx="20387">
                  <c:v>-1.2775399999999999E-2</c:v>
                </c:pt>
                <c:pt idx="20388">
                  <c:v>-5.2890799999999998E-3</c:v>
                </c:pt>
                <c:pt idx="20389">
                  <c:v>-5.8488799999999999E-3</c:v>
                </c:pt>
                <c:pt idx="20390">
                  <c:v>1.0671599999999999E-3</c:v>
                </c:pt>
                <c:pt idx="20391">
                  <c:v>1.8453600000000001E-3</c:v>
                </c:pt>
                <c:pt idx="20392">
                  <c:v>-2.6607499999999999E-3</c:v>
                </c:pt>
                <c:pt idx="20393">
                  <c:v>-4.3773700000000002E-3</c:v>
                </c:pt>
                <c:pt idx="20394">
                  <c:v>6.3619599999999998E-3</c:v>
                </c:pt>
                <c:pt idx="20395">
                  <c:v>1.9865E-3</c:v>
                </c:pt>
                <c:pt idx="20396">
                  <c:v>6.8283099999999995E-4</c:v>
                </c:pt>
                <c:pt idx="20397">
                  <c:v>2.9373200000000002E-3</c:v>
                </c:pt>
                <c:pt idx="20398">
                  <c:v>-2.7446699999999998E-3</c:v>
                </c:pt>
                <c:pt idx="20399">
                  <c:v>-4.5337700000000003E-3</c:v>
                </c:pt>
                <c:pt idx="20400">
                  <c:v>-2.8419500000000002E-3</c:v>
                </c:pt>
                <c:pt idx="20401">
                  <c:v>-2.5167499999999999E-3</c:v>
                </c:pt>
                <c:pt idx="20402">
                  <c:v>-3.63255E-3</c:v>
                </c:pt>
                <c:pt idx="20403">
                  <c:v>-1.24855E-2</c:v>
                </c:pt>
                <c:pt idx="20404">
                  <c:v>-8.0413800000000007E-3</c:v>
                </c:pt>
                <c:pt idx="20405">
                  <c:v>-1.35336E-2</c:v>
                </c:pt>
                <c:pt idx="20406">
                  <c:v>-1.5951199999999999E-2</c:v>
                </c:pt>
                <c:pt idx="20407">
                  <c:v>-8.0499600000000001E-3</c:v>
                </c:pt>
                <c:pt idx="20408">
                  <c:v>-1.2055400000000001E-2</c:v>
                </c:pt>
                <c:pt idx="20409">
                  <c:v>-5.7182300000000004E-3</c:v>
                </c:pt>
                <c:pt idx="20410">
                  <c:v>-5.6981999999999996E-3</c:v>
                </c:pt>
                <c:pt idx="20411">
                  <c:v>-1.24969E-2</c:v>
                </c:pt>
                <c:pt idx="20412">
                  <c:v>-1.5040400000000001E-2</c:v>
                </c:pt>
                <c:pt idx="20413">
                  <c:v>-9.4957400000000008E-3</c:v>
                </c:pt>
                <c:pt idx="20414">
                  <c:v>-1.3160699999999999E-2</c:v>
                </c:pt>
                <c:pt idx="20415">
                  <c:v>-8.0614099999999998E-3</c:v>
                </c:pt>
                <c:pt idx="20416">
                  <c:v>-1.6874299999999998E-2</c:v>
                </c:pt>
                <c:pt idx="20417">
                  <c:v>-1.14813E-2</c:v>
                </c:pt>
                <c:pt idx="20418">
                  <c:v>-7.9069099999999996E-3</c:v>
                </c:pt>
                <c:pt idx="20419">
                  <c:v>-2.0810100000000002E-2</c:v>
                </c:pt>
                <c:pt idx="20420">
                  <c:v>-1.22595E-2</c:v>
                </c:pt>
                <c:pt idx="20421">
                  <c:v>-1.07422E-2</c:v>
                </c:pt>
                <c:pt idx="20422">
                  <c:v>-1.1399299999999999E-2</c:v>
                </c:pt>
                <c:pt idx="20423">
                  <c:v>-1.25313E-2</c:v>
                </c:pt>
                <c:pt idx="20424">
                  <c:v>-1.17979E-2</c:v>
                </c:pt>
                <c:pt idx="20425">
                  <c:v>-1.0676400000000001E-2</c:v>
                </c:pt>
                <c:pt idx="20426">
                  <c:v>-3.1471299999999999E-4</c:v>
                </c:pt>
                <c:pt idx="20427">
                  <c:v>-1.3854999999999999E-2</c:v>
                </c:pt>
                <c:pt idx="20428">
                  <c:v>-7.7114100000000001E-3</c:v>
                </c:pt>
                <c:pt idx="20429">
                  <c:v>-1.6129500000000001E-2</c:v>
                </c:pt>
                <c:pt idx="20430">
                  <c:v>-1.20993E-2</c:v>
                </c:pt>
                <c:pt idx="20431">
                  <c:v>-1.2044899999999999E-3</c:v>
                </c:pt>
                <c:pt idx="20432">
                  <c:v>-1.5806199999999999E-2</c:v>
                </c:pt>
                <c:pt idx="20433">
                  <c:v>-3.8414E-3</c:v>
                </c:pt>
                <c:pt idx="20434">
                  <c:v>-7.6532400000000004E-3</c:v>
                </c:pt>
                <c:pt idx="20435">
                  <c:v>-1.1663400000000001E-3</c:v>
                </c:pt>
                <c:pt idx="20436">
                  <c:v>-3.7355399999999999E-3</c:v>
                </c:pt>
                <c:pt idx="20437">
                  <c:v>-6.9189100000000003E-3</c:v>
                </c:pt>
                <c:pt idx="20438">
                  <c:v>-2.2621199999999998E-3</c:v>
                </c:pt>
                <c:pt idx="20439">
                  <c:v>-6.7110099999999999E-3</c:v>
                </c:pt>
                <c:pt idx="20440">
                  <c:v>2.5434500000000001E-3</c:v>
                </c:pt>
                <c:pt idx="20441">
                  <c:v>-7.1401600000000004E-3</c:v>
                </c:pt>
                <c:pt idx="20442">
                  <c:v>7.6770799999999998E-4</c:v>
                </c:pt>
                <c:pt idx="20443">
                  <c:v>-5.4836299999999995E-4</c:v>
                </c:pt>
                <c:pt idx="20444">
                  <c:v>6.5040599999999999E-3</c:v>
                </c:pt>
                <c:pt idx="20445">
                  <c:v>8.9054100000000008E-3</c:v>
                </c:pt>
                <c:pt idx="20446">
                  <c:v>-2.6865000000000001E-3</c:v>
                </c:pt>
                <c:pt idx="20447">
                  <c:v>1.2455000000000001E-2</c:v>
                </c:pt>
                <c:pt idx="20448">
                  <c:v>-9.1524099999999997E-3</c:v>
                </c:pt>
                <c:pt idx="20449">
                  <c:v>1.06354E-2</c:v>
                </c:pt>
                <c:pt idx="20450">
                  <c:v>-3.0021700000000002E-3</c:v>
                </c:pt>
                <c:pt idx="20451">
                  <c:v>4.4231399999999999E-3</c:v>
                </c:pt>
                <c:pt idx="20452">
                  <c:v>5.2843100000000004E-3</c:v>
                </c:pt>
                <c:pt idx="20453">
                  <c:v>-5.7096500000000001E-3</c:v>
                </c:pt>
                <c:pt idx="20454">
                  <c:v>7.8811599999999999E-3</c:v>
                </c:pt>
                <c:pt idx="20455">
                  <c:v>-6.3438399999999999E-3</c:v>
                </c:pt>
                <c:pt idx="20456">
                  <c:v>1.25237E-2</c:v>
                </c:pt>
                <c:pt idx="20457">
                  <c:v>7.8487399999999997E-4</c:v>
                </c:pt>
                <c:pt idx="20458">
                  <c:v>3.3874500000000002E-3</c:v>
                </c:pt>
                <c:pt idx="20459">
                  <c:v>-5.0449399999999997E-4</c:v>
                </c:pt>
                <c:pt idx="20460">
                  <c:v>2.2850000000000001E-3</c:v>
                </c:pt>
                <c:pt idx="20461">
                  <c:v>-1.7347300000000001E-3</c:v>
                </c:pt>
                <c:pt idx="20462">
                  <c:v>2.3923900000000001E-2</c:v>
                </c:pt>
                <c:pt idx="20463">
                  <c:v>-8.3761200000000008E-3</c:v>
                </c:pt>
                <c:pt idx="20464">
                  <c:v>5.60379E-3</c:v>
                </c:pt>
                <c:pt idx="20465">
                  <c:v>5.6800799999999997E-3</c:v>
                </c:pt>
                <c:pt idx="20466">
                  <c:v>-2.43473E-3</c:v>
                </c:pt>
                <c:pt idx="20467">
                  <c:v>1.3437299999999999E-2</c:v>
                </c:pt>
                <c:pt idx="20468">
                  <c:v>6.3743599999999999E-3</c:v>
                </c:pt>
                <c:pt idx="20469">
                  <c:v>2.3168600000000001E-2</c:v>
                </c:pt>
                <c:pt idx="20470">
                  <c:v>1.61438E-2</c:v>
                </c:pt>
                <c:pt idx="20471">
                  <c:v>2.7785299999999999E-2</c:v>
                </c:pt>
                <c:pt idx="20472">
                  <c:v>4.3344500000000001E-3</c:v>
                </c:pt>
                <c:pt idx="20473">
                  <c:v>1.97401E-2</c:v>
                </c:pt>
                <c:pt idx="20474">
                  <c:v>1.2763E-2</c:v>
                </c:pt>
                <c:pt idx="20475">
                  <c:v>8.8577299999999994E-3</c:v>
                </c:pt>
                <c:pt idx="20476">
                  <c:v>-1.4019E-2</c:v>
                </c:pt>
                <c:pt idx="20477">
                  <c:v>4.4317200000000001E-3</c:v>
                </c:pt>
                <c:pt idx="20478" formatCode="0.00E+00">
                  <c:v>-6.25896E-3</c:v>
                </c:pt>
                <c:pt idx="20479">
                  <c:v>-6.6976500000000003E-3</c:v>
                </c:pt>
                <c:pt idx="20480">
                  <c:v>5.9814500000000001E-3</c:v>
                </c:pt>
                <c:pt idx="20481">
                  <c:v>1.21317E-2</c:v>
                </c:pt>
                <c:pt idx="20482">
                  <c:v>1.35441E-2</c:v>
                </c:pt>
                <c:pt idx="20483">
                  <c:v>-5.72968E-3</c:v>
                </c:pt>
                <c:pt idx="20484">
                  <c:v>3.0231499999999999E-4</c:v>
                </c:pt>
                <c:pt idx="20485">
                  <c:v>8.8214900000000004E-4</c:v>
                </c:pt>
                <c:pt idx="20486">
                  <c:v>1.49975E-2</c:v>
                </c:pt>
                <c:pt idx="20487">
                  <c:v>-3.85571E-3</c:v>
                </c:pt>
                <c:pt idx="20488">
                  <c:v>-1.45845E-2</c:v>
                </c:pt>
                <c:pt idx="20489">
                  <c:v>-1.93644E-2</c:v>
                </c:pt>
                <c:pt idx="20490">
                  <c:v>1.4467200000000001E-3</c:v>
                </c:pt>
                <c:pt idx="20491">
                  <c:v>-1.28145E-2</c:v>
                </c:pt>
                <c:pt idx="20492">
                  <c:v>-2.38514E-3</c:v>
                </c:pt>
                <c:pt idx="20493">
                  <c:v>-1.67513E-2</c:v>
                </c:pt>
                <c:pt idx="20494">
                  <c:v>-1.08967E-2</c:v>
                </c:pt>
                <c:pt idx="20495">
                  <c:v>7.5311700000000002E-3</c:v>
                </c:pt>
                <c:pt idx="20496">
                  <c:v>-1.7105100000000002E-2</c:v>
                </c:pt>
                <c:pt idx="20497">
                  <c:v>-7.6494199999999997E-3</c:v>
                </c:pt>
                <c:pt idx="20498">
                  <c:v>-8.7833400000000006E-3</c:v>
                </c:pt>
                <c:pt idx="20499">
                  <c:v>-5.2547499999999999E-3</c:v>
                </c:pt>
                <c:pt idx="20500">
                  <c:v>1.7331099999999999E-2</c:v>
                </c:pt>
                <c:pt idx="20501">
                  <c:v>1.07956E-3</c:v>
                </c:pt>
                <c:pt idx="20502">
                  <c:v>-5.8145499999999999E-3</c:v>
                </c:pt>
                <c:pt idx="20503">
                  <c:v>9.3765299999999992E-3</c:v>
                </c:pt>
                <c:pt idx="20504">
                  <c:v>1.8148400000000001E-3</c:v>
                </c:pt>
                <c:pt idx="20505">
                  <c:v>-8.0061000000000004E-3</c:v>
                </c:pt>
                <c:pt idx="20506">
                  <c:v>1.42565E-2</c:v>
                </c:pt>
                <c:pt idx="20507">
                  <c:v>4.3001200000000002E-3</c:v>
                </c:pt>
                <c:pt idx="20508">
                  <c:v>5.9051499999999996E-3</c:v>
                </c:pt>
                <c:pt idx="20509">
                  <c:v>9.7789799999999996E-3</c:v>
                </c:pt>
                <c:pt idx="20510">
                  <c:v>-4.99725E-3</c:v>
                </c:pt>
                <c:pt idx="20511">
                  <c:v>2.1635100000000001E-2</c:v>
                </c:pt>
                <c:pt idx="20512">
                  <c:v>7.3471099999999996E-3</c:v>
                </c:pt>
                <c:pt idx="20513">
                  <c:v>2.16732E-2</c:v>
                </c:pt>
                <c:pt idx="20514">
                  <c:v>1.48964E-3</c:v>
                </c:pt>
                <c:pt idx="20515">
                  <c:v>1.00899E-3</c:v>
                </c:pt>
                <c:pt idx="20516">
                  <c:v>5.4082899999999996E-3</c:v>
                </c:pt>
                <c:pt idx="20517">
                  <c:v>-8.6479199999999999E-3</c:v>
                </c:pt>
                <c:pt idx="20518" formatCode="0.00E+00">
                  <c:v>9.6321099999999995E-5</c:v>
                </c:pt>
                <c:pt idx="20519">
                  <c:v>-8.2206699999999994E-3</c:v>
                </c:pt>
                <c:pt idx="20520">
                  <c:v>-5.5027000000000001E-3</c:v>
                </c:pt>
                <c:pt idx="20521">
                  <c:v>2.5558500000000001E-4</c:v>
                </c:pt>
                <c:pt idx="20522">
                  <c:v>1.4019E-4</c:v>
                </c:pt>
                <c:pt idx="20523">
                  <c:v>4.2438500000000004E-3</c:v>
                </c:pt>
                <c:pt idx="20524">
                  <c:v>1.99986E-3</c:v>
                </c:pt>
                <c:pt idx="20525">
                  <c:v>-1.05991E-2</c:v>
                </c:pt>
                <c:pt idx="20526">
                  <c:v>4.9438499999999996E-3</c:v>
                </c:pt>
                <c:pt idx="20527">
                  <c:v>2.2220600000000001E-3</c:v>
                </c:pt>
                <c:pt idx="20528">
                  <c:v>1.8129299999999999E-3</c:v>
                </c:pt>
                <c:pt idx="20529">
                  <c:v>4.4279100000000002E-3</c:v>
                </c:pt>
                <c:pt idx="20530">
                  <c:v>7.7524200000000003E-3</c:v>
                </c:pt>
                <c:pt idx="20531">
                  <c:v>4.1179700000000003E-3</c:v>
                </c:pt>
                <c:pt idx="20532">
                  <c:v>2.8066599999999999E-3</c:v>
                </c:pt>
                <c:pt idx="20533">
                  <c:v>1.76048E-3</c:v>
                </c:pt>
                <c:pt idx="20534">
                  <c:v>-3.2358199999999999E-3</c:v>
                </c:pt>
                <c:pt idx="20535">
                  <c:v>1.39046E-3</c:v>
                </c:pt>
                <c:pt idx="20536">
                  <c:v>-1.1259099999999999E-2</c:v>
                </c:pt>
                <c:pt idx="20537">
                  <c:v>-5.81074E-3</c:v>
                </c:pt>
                <c:pt idx="20538">
                  <c:v>6.8616900000000002E-3</c:v>
                </c:pt>
                <c:pt idx="20539">
                  <c:v>1.124E-2</c:v>
                </c:pt>
                <c:pt idx="20540">
                  <c:v>3.9014800000000001E-3</c:v>
                </c:pt>
                <c:pt idx="20541">
                  <c:v>5.1689099999999997E-3</c:v>
                </c:pt>
                <c:pt idx="20542">
                  <c:v>2.6130699999999999E-3</c:v>
                </c:pt>
                <c:pt idx="20543">
                  <c:v>-1.05028E-2</c:v>
                </c:pt>
                <c:pt idx="20544">
                  <c:v>-7.9908400000000008E-3</c:v>
                </c:pt>
                <c:pt idx="20545">
                  <c:v>4.81701E-3</c:v>
                </c:pt>
                <c:pt idx="20546">
                  <c:v>-2.2535300000000001E-3</c:v>
                </c:pt>
                <c:pt idx="20547">
                  <c:v>1.1789300000000001E-2</c:v>
                </c:pt>
                <c:pt idx="20548">
                  <c:v>1.7673500000000002E-2</c:v>
                </c:pt>
                <c:pt idx="20549">
                  <c:v>4.5566599999999997E-3</c:v>
                </c:pt>
                <c:pt idx="20550">
                  <c:v>2.34995E-2</c:v>
                </c:pt>
                <c:pt idx="20551">
                  <c:v>4.2028400000000002E-3</c:v>
                </c:pt>
                <c:pt idx="20552">
                  <c:v>5.9928899999999998E-3</c:v>
                </c:pt>
                <c:pt idx="20553">
                  <c:v>9.3250299999999998E-3</c:v>
                </c:pt>
                <c:pt idx="20554">
                  <c:v>6.1788600000000004E-3</c:v>
                </c:pt>
                <c:pt idx="20555">
                  <c:v>3.9625199999999998E-3</c:v>
                </c:pt>
                <c:pt idx="20556">
                  <c:v>1.6983999999999999E-2</c:v>
                </c:pt>
                <c:pt idx="20557">
                  <c:v>3.79467E-3</c:v>
                </c:pt>
                <c:pt idx="20558">
                  <c:v>9.1018699999999998E-3</c:v>
                </c:pt>
                <c:pt idx="20559">
                  <c:v>2.3693100000000002E-2</c:v>
                </c:pt>
                <c:pt idx="20560">
                  <c:v>-5.2452100000000002E-3</c:v>
                </c:pt>
                <c:pt idx="20561">
                  <c:v>1.2083099999999999E-2</c:v>
                </c:pt>
                <c:pt idx="20562">
                  <c:v>5.1641500000000002E-3</c:v>
                </c:pt>
                <c:pt idx="20563">
                  <c:v>6.0996999999999996E-3</c:v>
                </c:pt>
                <c:pt idx="20564">
                  <c:v>8.3980600000000006E-3</c:v>
                </c:pt>
                <c:pt idx="20565">
                  <c:v>5.1784500000000002E-3</c:v>
                </c:pt>
                <c:pt idx="20566">
                  <c:v>1.71223E-2</c:v>
                </c:pt>
                <c:pt idx="20567">
                  <c:v>1.4634100000000001E-2</c:v>
                </c:pt>
                <c:pt idx="20568">
                  <c:v>-3.1852699999999998E-4</c:v>
                </c:pt>
                <c:pt idx="20569">
                  <c:v>1.14164E-2</c:v>
                </c:pt>
                <c:pt idx="20570">
                  <c:v>2.8276400000000002E-3</c:v>
                </c:pt>
                <c:pt idx="20571">
                  <c:v>1.0219600000000001E-2</c:v>
                </c:pt>
                <c:pt idx="20572">
                  <c:v>7.8782999999999995E-3</c:v>
                </c:pt>
                <c:pt idx="20573">
                  <c:v>1.35059E-2</c:v>
                </c:pt>
                <c:pt idx="20574">
                  <c:v>4.9285900000000001E-3</c:v>
                </c:pt>
                <c:pt idx="20575">
                  <c:v>2.91348E-3</c:v>
                </c:pt>
                <c:pt idx="20576">
                  <c:v>2.14386E-3</c:v>
                </c:pt>
                <c:pt idx="20577">
                  <c:v>-2.61211E-3</c:v>
                </c:pt>
                <c:pt idx="20578">
                  <c:v>1.3480199999999999E-2</c:v>
                </c:pt>
                <c:pt idx="20579">
                  <c:v>2.51484E-3</c:v>
                </c:pt>
                <c:pt idx="20580">
                  <c:v>3.9739600000000003E-3</c:v>
                </c:pt>
                <c:pt idx="20581">
                  <c:v>4.9963000000000004E-3</c:v>
                </c:pt>
                <c:pt idx="20582">
                  <c:v>3.9806399999999997E-3</c:v>
                </c:pt>
                <c:pt idx="20583">
                  <c:v>8.4209400000000005E-4</c:v>
                </c:pt>
                <c:pt idx="20584">
                  <c:v>1.73197E-2</c:v>
                </c:pt>
                <c:pt idx="20585">
                  <c:v>-1.6689299999999999E-3</c:v>
                </c:pt>
                <c:pt idx="20586">
                  <c:v>2.3679700000000001E-3</c:v>
                </c:pt>
                <c:pt idx="20587">
                  <c:v>1.7242399999999999E-3</c:v>
                </c:pt>
                <c:pt idx="20588">
                  <c:v>1.29976E-2</c:v>
                </c:pt>
                <c:pt idx="20589">
                  <c:v>3.2091099999999998E-3</c:v>
                </c:pt>
                <c:pt idx="20590">
                  <c:v>1.7806099999999998E-2</c:v>
                </c:pt>
                <c:pt idx="20591">
                  <c:v>1.3469699999999999E-2</c:v>
                </c:pt>
                <c:pt idx="20592">
                  <c:v>5.8860800000000001E-3</c:v>
                </c:pt>
                <c:pt idx="20593">
                  <c:v>3.6144300000000001E-3</c:v>
                </c:pt>
                <c:pt idx="20594">
                  <c:v>3.7107500000000001E-3</c:v>
                </c:pt>
                <c:pt idx="20595">
                  <c:v>1.3030099999999999E-2</c:v>
                </c:pt>
                <c:pt idx="20596">
                  <c:v>1.49307E-2</c:v>
                </c:pt>
                <c:pt idx="20597">
                  <c:v>2.1103899999999998E-2</c:v>
                </c:pt>
                <c:pt idx="20598">
                  <c:v>1.3351399999999999E-2</c:v>
                </c:pt>
                <c:pt idx="20599">
                  <c:v>1.4371900000000001E-3</c:v>
                </c:pt>
                <c:pt idx="20600">
                  <c:v>1.7987300000000001E-2</c:v>
                </c:pt>
                <c:pt idx="20601">
                  <c:v>1.2908899999999999E-2</c:v>
                </c:pt>
                <c:pt idx="20602">
                  <c:v>5.3138700000000001E-3</c:v>
                </c:pt>
                <c:pt idx="20603">
                  <c:v>9.8066300000000002E-3</c:v>
                </c:pt>
                <c:pt idx="20604">
                  <c:v>-8.6402899999999999E-4</c:v>
                </c:pt>
                <c:pt idx="20605">
                  <c:v>2.4585700000000002E-3</c:v>
                </c:pt>
                <c:pt idx="20606">
                  <c:v>-4.7788600000000002E-3</c:v>
                </c:pt>
                <c:pt idx="20607">
                  <c:v>-4.3945299999999998E-3</c:v>
                </c:pt>
                <c:pt idx="20608">
                  <c:v>2.2583E-3</c:v>
                </c:pt>
                <c:pt idx="20609">
                  <c:v>-5.9261299999999999E-3</c:v>
                </c:pt>
                <c:pt idx="20610">
                  <c:v>-4.9667399999999999E-3</c:v>
                </c:pt>
                <c:pt idx="20611">
                  <c:v>-2.8686499999999999E-3</c:v>
                </c:pt>
                <c:pt idx="20612">
                  <c:v>-4.1732799999999997E-3</c:v>
                </c:pt>
                <c:pt idx="20613">
                  <c:v>-5.1975299999999997E-3</c:v>
                </c:pt>
                <c:pt idx="20614">
                  <c:v>-2.7723299999999999E-3</c:v>
                </c:pt>
                <c:pt idx="20615">
                  <c:v>-5.3720499999999997E-3</c:v>
                </c:pt>
                <c:pt idx="20616">
                  <c:v>-1.07069E-2</c:v>
                </c:pt>
                <c:pt idx="20617">
                  <c:v>-5.7840299999999999E-3</c:v>
                </c:pt>
                <c:pt idx="20618">
                  <c:v>4.1284599999999996E-3</c:v>
                </c:pt>
                <c:pt idx="20619">
                  <c:v>-8.9063600000000003E-3</c:v>
                </c:pt>
                <c:pt idx="20620">
                  <c:v>2.3937199999999998E-3</c:v>
                </c:pt>
                <c:pt idx="20621">
                  <c:v>-8.06808E-3</c:v>
                </c:pt>
                <c:pt idx="20622">
                  <c:v>-6.4449299999999998E-3</c:v>
                </c:pt>
                <c:pt idx="20623">
                  <c:v>4.3954800000000002E-3</c:v>
                </c:pt>
                <c:pt idx="20624">
                  <c:v>1.5897800000000001E-3</c:v>
                </c:pt>
                <c:pt idx="20625">
                  <c:v>-1.1198E-2</c:v>
                </c:pt>
                <c:pt idx="20626">
                  <c:v>1.0891E-3</c:v>
                </c:pt>
                <c:pt idx="20627">
                  <c:v>-6.3991500000000002E-3</c:v>
                </c:pt>
                <c:pt idx="20628">
                  <c:v>-3.0040700000000002E-3</c:v>
                </c:pt>
                <c:pt idx="20629">
                  <c:v>-2.0055799999999999E-3</c:v>
                </c:pt>
                <c:pt idx="20630">
                  <c:v>-4.3449400000000003E-3</c:v>
                </c:pt>
                <c:pt idx="20631">
                  <c:v>7.4243499999999997E-3</c:v>
                </c:pt>
                <c:pt idx="20632">
                  <c:v>3.1585699999999999E-3</c:v>
                </c:pt>
                <c:pt idx="20633">
                  <c:v>1.48869E-2</c:v>
                </c:pt>
                <c:pt idx="20634">
                  <c:v>1.2350099999999999E-3</c:v>
                </c:pt>
                <c:pt idx="20635">
                  <c:v>1.05019E-2</c:v>
                </c:pt>
                <c:pt idx="20636">
                  <c:v>-1.0938600000000001E-3</c:v>
                </c:pt>
                <c:pt idx="20637">
                  <c:v>1.45855E-2</c:v>
                </c:pt>
                <c:pt idx="20638">
                  <c:v>-2.65121E-4</c:v>
                </c:pt>
                <c:pt idx="20639">
                  <c:v>8.8806200000000005E-3</c:v>
                </c:pt>
                <c:pt idx="20640">
                  <c:v>1.4866799999999999E-2</c:v>
                </c:pt>
                <c:pt idx="20641">
                  <c:v>1.05658E-2</c:v>
                </c:pt>
                <c:pt idx="20642">
                  <c:v>2.1699E-2</c:v>
                </c:pt>
                <c:pt idx="20643">
                  <c:v>1.8093100000000001E-2</c:v>
                </c:pt>
                <c:pt idx="20644">
                  <c:v>1.443E-2</c:v>
                </c:pt>
                <c:pt idx="20645">
                  <c:v>1.38969E-2</c:v>
                </c:pt>
                <c:pt idx="20646">
                  <c:v>5.7897599999999997E-3</c:v>
                </c:pt>
                <c:pt idx="20647">
                  <c:v>2.3025500000000001E-2</c:v>
                </c:pt>
                <c:pt idx="20648">
                  <c:v>1.3981800000000001E-2</c:v>
                </c:pt>
                <c:pt idx="20649">
                  <c:v>2.5423000000000001E-2</c:v>
                </c:pt>
                <c:pt idx="20650">
                  <c:v>1.46742E-2</c:v>
                </c:pt>
                <c:pt idx="20651">
                  <c:v>9.7360599999999995E-3</c:v>
                </c:pt>
                <c:pt idx="20652">
                  <c:v>2.81572E-2</c:v>
                </c:pt>
                <c:pt idx="20653">
                  <c:v>1.0269199999999999E-2</c:v>
                </c:pt>
                <c:pt idx="20654">
                  <c:v>1.8587099999999999E-2</c:v>
                </c:pt>
                <c:pt idx="20655">
                  <c:v>1.0813700000000001E-2</c:v>
                </c:pt>
                <c:pt idx="20656">
                  <c:v>9.6282999999999994E-3</c:v>
                </c:pt>
                <c:pt idx="20657">
                  <c:v>9.6454599999999998E-3</c:v>
                </c:pt>
                <c:pt idx="20658">
                  <c:v>2.13203E-2</c:v>
                </c:pt>
                <c:pt idx="20659">
                  <c:v>1.56002E-2</c:v>
                </c:pt>
                <c:pt idx="20660">
                  <c:v>1.3146400000000001E-2</c:v>
                </c:pt>
                <c:pt idx="20661">
                  <c:v>1.2043999999999999E-2</c:v>
                </c:pt>
                <c:pt idx="20662">
                  <c:v>3.0984900000000002E-3</c:v>
                </c:pt>
                <c:pt idx="20663">
                  <c:v>2.2449499999999999E-3</c:v>
                </c:pt>
                <c:pt idx="20664">
                  <c:v>6.1712299999999998E-3</c:v>
                </c:pt>
                <c:pt idx="20665">
                  <c:v>1.2126E-2</c:v>
                </c:pt>
                <c:pt idx="20666">
                  <c:v>1.2174600000000001E-2</c:v>
                </c:pt>
                <c:pt idx="20667">
                  <c:v>1.27192E-2</c:v>
                </c:pt>
                <c:pt idx="20668">
                  <c:v>1.8522299999999998E-2</c:v>
                </c:pt>
                <c:pt idx="20669">
                  <c:v>3.6001200000000001E-3</c:v>
                </c:pt>
                <c:pt idx="20670">
                  <c:v>1.2815500000000001E-2</c:v>
                </c:pt>
                <c:pt idx="20671">
                  <c:v>1.18637E-2</c:v>
                </c:pt>
                <c:pt idx="20672">
                  <c:v>-4.4574699999999998E-3</c:v>
                </c:pt>
                <c:pt idx="20673">
                  <c:v>2.0191199999999999E-2</c:v>
                </c:pt>
                <c:pt idx="20674">
                  <c:v>4.5185099999999999E-3</c:v>
                </c:pt>
                <c:pt idx="20675">
                  <c:v>1.2767799999999999E-2</c:v>
                </c:pt>
                <c:pt idx="20676">
                  <c:v>1.05886E-2</c:v>
                </c:pt>
                <c:pt idx="20677">
                  <c:v>9.3402899999999994E-3</c:v>
                </c:pt>
                <c:pt idx="20678">
                  <c:v>1.17693E-2</c:v>
                </c:pt>
                <c:pt idx="20679">
                  <c:v>8.9082699999999994E-3</c:v>
                </c:pt>
                <c:pt idx="20680">
                  <c:v>-5.6695900000000004E-3</c:v>
                </c:pt>
                <c:pt idx="20681">
                  <c:v>1.21069E-2</c:v>
                </c:pt>
                <c:pt idx="20682">
                  <c:v>1.1655799999999999E-2</c:v>
                </c:pt>
                <c:pt idx="20683">
                  <c:v>1.0101300000000001E-2</c:v>
                </c:pt>
                <c:pt idx="20684">
                  <c:v>2.35367E-3</c:v>
                </c:pt>
                <c:pt idx="20685">
                  <c:v>1.0855699999999999E-2</c:v>
                </c:pt>
                <c:pt idx="20686">
                  <c:v>1.00918E-2</c:v>
                </c:pt>
                <c:pt idx="20687">
                  <c:v>1.48106E-3</c:v>
                </c:pt>
                <c:pt idx="20688">
                  <c:v>5.26524E-3</c:v>
                </c:pt>
                <c:pt idx="20689">
                  <c:v>1.0967300000000001E-4</c:v>
                </c:pt>
                <c:pt idx="20690">
                  <c:v>-2.3450900000000002E-3</c:v>
                </c:pt>
                <c:pt idx="20691">
                  <c:v>3.3378599999999998E-4</c:v>
                </c:pt>
                <c:pt idx="20692">
                  <c:v>5.1355400000000001E-3</c:v>
                </c:pt>
                <c:pt idx="20693">
                  <c:v>1.11294E-3</c:v>
                </c:pt>
                <c:pt idx="20694">
                  <c:v>-7.1744900000000004E-3</c:v>
                </c:pt>
                <c:pt idx="20695">
                  <c:v>-8.38852E-3</c:v>
                </c:pt>
                <c:pt idx="20696">
                  <c:v>1.8606199999999999E-3</c:v>
                </c:pt>
                <c:pt idx="20697">
                  <c:v>-9.6769300000000003E-3</c:v>
                </c:pt>
                <c:pt idx="20698">
                  <c:v>-1.7023100000000001E-3</c:v>
                </c:pt>
                <c:pt idx="20699">
                  <c:v>-9.36413E-3</c:v>
                </c:pt>
                <c:pt idx="20700">
                  <c:v>5.5284499999999999E-3</c:v>
                </c:pt>
                <c:pt idx="20701">
                  <c:v>-1.15824E-2</c:v>
                </c:pt>
                <c:pt idx="20702">
                  <c:v>1.2588500000000001E-4</c:v>
                </c:pt>
                <c:pt idx="20703">
                  <c:v>4.8160599999999998E-4</c:v>
                </c:pt>
                <c:pt idx="20704">
                  <c:v>-9.3746200000000002E-4</c:v>
                </c:pt>
                <c:pt idx="20705">
                  <c:v>2.1925E-3</c:v>
                </c:pt>
                <c:pt idx="20706">
                  <c:v>1.5735599999999999E-4</c:v>
                </c:pt>
                <c:pt idx="20707">
                  <c:v>6.4964300000000001E-3</c:v>
                </c:pt>
                <c:pt idx="20708">
                  <c:v>4.19426E-3</c:v>
                </c:pt>
                <c:pt idx="20709">
                  <c:v>4.9781799999999996E-3</c:v>
                </c:pt>
                <c:pt idx="20710">
                  <c:v>8.0032300000000001E-3</c:v>
                </c:pt>
                <c:pt idx="20711">
                  <c:v>-1.5506700000000001E-3</c:v>
                </c:pt>
                <c:pt idx="20712">
                  <c:v>6.96278E-3</c:v>
                </c:pt>
                <c:pt idx="20713">
                  <c:v>7.9698600000000005E-3</c:v>
                </c:pt>
                <c:pt idx="20714">
                  <c:v>6.7453399999999998E-3</c:v>
                </c:pt>
                <c:pt idx="20715">
                  <c:v>8.3970999999999994E-3</c:v>
                </c:pt>
                <c:pt idx="20716">
                  <c:v>1.0737399999999999E-2</c:v>
                </c:pt>
                <c:pt idx="20717">
                  <c:v>-1.51348E-3</c:v>
                </c:pt>
                <c:pt idx="20718">
                  <c:v>9.4032299999999996E-4</c:v>
                </c:pt>
                <c:pt idx="20719">
                  <c:v>1.0259600000000001E-2</c:v>
                </c:pt>
                <c:pt idx="20720">
                  <c:v>2.35367E-3</c:v>
                </c:pt>
                <c:pt idx="20721">
                  <c:v>1.3570800000000001E-3</c:v>
                </c:pt>
                <c:pt idx="20722">
                  <c:v>-2.4719199999999998E-3</c:v>
                </c:pt>
                <c:pt idx="20723">
                  <c:v>-2.64168E-3</c:v>
                </c:pt>
                <c:pt idx="20724">
                  <c:v>-1.5802399999999999E-3</c:v>
                </c:pt>
                <c:pt idx="20725">
                  <c:v>4.2657900000000002E-3</c:v>
                </c:pt>
                <c:pt idx="20726">
                  <c:v>4.2028400000000002E-3</c:v>
                </c:pt>
                <c:pt idx="20727">
                  <c:v>6.5708200000000002E-4</c:v>
                </c:pt>
                <c:pt idx="20728">
                  <c:v>-5.6457499999999999E-4</c:v>
                </c:pt>
                <c:pt idx="20729">
                  <c:v>1.28174E-3</c:v>
                </c:pt>
                <c:pt idx="20730">
                  <c:v>-5.6304900000000001E-3</c:v>
                </c:pt>
                <c:pt idx="20731">
                  <c:v>5.3472499999999996E-3</c:v>
                </c:pt>
                <c:pt idx="20732">
                  <c:v>-7.1210900000000001E-3</c:v>
                </c:pt>
                <c:pt idx="20733">
                  <c:v>-9.8524100000000007E-3</c:v>
                </c:pt>
                <c:pt idx="20734">
                  <c:v>-5.8717700000000001E-3</c:v>
                </c:pt>
                <c:pt idx="20735">
                  <c:v>-4.8131900000000002E-3</c:v>
                </c:pt>
                <c:pt idx="20736">
                  <c:v>-1.5830999999999999E-4</c:v>
                </c:pt>
                <c:pt idx="20737">
                  <c:v>-8.3837500000000006E-3</c:v>
                </c:pt>
                <c:pt idx="20738">
                  <c:v>-4.4221900000000003E-3</c:v>
                </c:pt>
                <c:pt idx="20739">
                  <c:v>-3.8681000000000002E-3</c:v>
                </c:pt>
                <c:pt idx="20740">
                  <c:v>-6.4773599999999997E-3</c:v>
                </c:pt>
                <c:pt idx="20741">
                  <c:v>-6.7634599999999998E-3</c:v>
                </c:pt>
                <c:pt idx="20742">
                  <c:v>1.51348E-3</c:v>
                </c:pt>
                <c:pt idx="20743">
                  <c:v>6.0443900000000002E-3</c:v>
                </c:pt>
                <c:pt idx="20744">
                  <c:v>1.85013E-3</c:v>
                </c:pt>
                <c:pt idx="20745">
                  <c:v>3.8194700000000002E-3</c:v>
                </c:pt>
                <c:pt idx="20746">
                  <c:v>5.23472E-3</c:v>
                </c:pt>
                <c:pt idx="20747">
                  <c:v>6.8016099999999996E-3</c:v>
                </c:pt>
                <c:pt idx="20748">
                  <c:v>2.3021700000000001E-3</c:v>
                </c:pt>
                <c:pt idx="20749">
                  <c:v>5.4931600000000004E-3</c:v>
                </c:pt>
                <c:pt idx="20750">
                  <c:v>4.0464400000000001E-3</c:v>
                </c:pt>
                <c:pt idx="20751">
                  <c:v>8.4743500000000003E-3</c:v>
                </c:pt>
                <c:pt idx="20752">
                  <c:v>7.1620899999999999E-4</c:v>
                </c:pt>
                <c:pt idx="20753">
                  <c:v>1.90735E-2</c:v>
                </c:pt>
                <c:pt idx="20754" formatCode="0.00E+00">
                  <c:v>-5.7220499999999999E-5</c:v>
                </c:pt>
                <c:pt idx="20755">
                  <c:v>1.46914E-2</c:v>
                </c:pt>
                <c:pt idx="20756">
                  <c:v>4.0950800000000001E-3</c:v>
                </c:pt>
                <c:pt idx="20757">
                  <c:v>7.6456099999999997E-3</c:v>
                </c:pt>
                <c:pt idx="20758">
                  <c:v>2.6617099999999999E-3</c:v>
                </c:pt>
                <c:pt idx="20759">
                  <c:v>1.22595E-2</c:v>
                </c:pt>
                <c:pt idx="20760">
                  <c:v>5.8965700000000003E-3</c:v>
                </c:pt>
                <c:pt idx="20761" formatCode="0.00E+00">
                  <c:v>7.0571899999999994E-5</c:v>
                </c:pt>
                <c:pt idx="20762">
                  <c:v>6.0272199999999998E-4</c:v>
                </c:pt>
                <c:pt idx="20763">
                  <c:v>-1.5640300000000001E-3</c:v>
                </c:pt>
                <c:pt idx="20764">
                  <c:v>-3.0126599999999999E-3</c:v>
                </c:pt>
                <c:pt idx="20765">
                  <c:v>1.04828E-2</c:v>
                </c:pt>
                <c:pt idx="20766">
                  <c:v>1.8166499999999999E-2</c:v>
                </c:pt>
                <c:pt idx="20767">
                  <c:v>1.8692000000000001E-4</c:v>
                </c:pt>
                <c:pt idx="20768">
                  <c:v>1.6998300000000001E-2</c:v>
                </c:pt>
                <c:pt idx="20769">
                  <c:v>3.53718E-3</c:v>
                </c:pt>
                <c:pt idx="20770">
                  <c:v>7.0362100000000002E-3</c:v>
                </c:pt>
                <c:pt idx="20771">
                  <c:v>1.7232899999999999E-2</c:v>
                </c:pt>
                <c:pt idx="20772">
                  <c:v>8.3150900000000007E-3</c:v>
                </c:pt>
                <c:pt idx="20773">
                  <c:v>1.6893399999999999E-2</c:v>
                </c:pt>
                <c:pt idx="20774">
                  <c:v>8.2292600000000004E-3</c:v>
                </c:pt>
                <c:pt idx="20775">
                  <c:v>1.8352500000000001E-2</c:v>
                </c:pt>
                <c:pt idx="20776">
                  <c:v>9.7503699999999995E-3</c:v>
                </c:pt>
                <c:pt idx="20777">
                  <c:v>9.5443699999999999E-3</c:v>
                </c:pt>
                <c:pt idx="20778">
                  <c:v>2.0688999999999999E-2</c:v>
                </c:pt>
                <c:pt idx="20779">
                  <c:v>7.8582800000000003E-4</c:v>
                </c:pt>
                <c:pt idx="20780">
                  <c:v>8.4552800000000008E-3</c:v>
                </c:pt>
                <c:pt idx="20781">
                  <c:v>1.51253E-3</c:v>
                </c:pt>
                <c:pt idx="20782">
                  <c:v>8.7308899999999998E-3</c:v>
                </c:pt>
                <c:pt idx="20783">
                  <c:v>1.17416E-2</c:v>
                </c:pt>
                <c:pt idx="20784">
                  <c:v>5.7430299999999997E-3</c:v>
                </c:pt>
                <c:pt idx="20785">
                  <c:v>9.8171200000000004E-3</c:v>
                </c:pt>
                <c:pt idx="20786">
                  <c:v>1.8138900000000001E-3</c:v>
                </c:pt>
                <c:pt idx="20787">
                  <c:v>8.7737999999999998E-4</c:v>
                </c:pt>
                <c:pt idx="20788">
                  <c:v>-5.7115600000000001E-3</c:v>
                </c:pt>
                <c:pt idx="20789">
                  <c:v>-5.2947999999999997E-3</c:v>
                </c:pt>
                <c:pt idx="20790">
                  <c:v>-7.5025600000000001E-3</c:v>
                </c:pt>
                <c:pt idx="20791">
                  <c:v>-1.4486300000000001E-2</c:v>
                </c:pt>
                <c:pt idx="20792">
                  <c:v>-1.6058900000000001E-2</c:v>
                </c:pt>
                <c:pt idx="20793">
                  <c:v>-1.1036900000000001E-2</c:v>
                </c:pt>
                <c:pt idx="20794">
                  <c:v>-3.1261399999999999E-3</c:v>
                </c:pt>
                <c:pt idx="20795">
                  <c:v>-6.7358000000000001E-3</c:v>
                </c:pt>
                <c:pt idx="20796">
                  <c:v>-1.27029E-2</c:v>
                </c:pt>
                <c:pt idx="20797">
                  <c:v>-1.0211899999999999E-2</c:v>
                </c:pt>
                <c:pt idx="20798">
                  <c:v>-1.6987800000000001E-2</c:v>
                </c:pt>
                <c:pt idx="20799">
                  <c:v>-1.4287899999999999E-2</c:v>
                </c:pt>
                <c:pt idx="20800">
                  <c:v>-1.80912E-3</c:v>
                </c:pt>
                <c:pt idx="20801">
                  <c:v>-7.9126400000000003E-3</c:v>
                </c:pt>
                <c:pt idx="20802">
                  <c:v>-1.5830999999999999E-4</c:v>
                </c:pt>
                <c:pt idx="20803">
                  <c:v>-1.7373099999999999E-2</c:v>
                </c:pt>
                <c:pt idx="20804">
                  <c:v>1.3227499999999999E-3</c:v>
                </c:pt>
                <c:pt idx="20805">
                  <c:v>1.04189E-2</c:v>
                </c:pt>
                <c:pt idx="20806">
                  <c:v>3.9472600000000002E-3</c:v>
                </c:pt>
                <c:pt idx="20807">
                  <c:v>-4.5690499999999998E-3</c:v>
                </c:pt>
                <c:pt idx="20808">
                  <c:v>-5.3463E-3</c:v>
                </c:pt>
                <c:pt idx="20809">
                  <c:v>-1.29623E-2</c:v>
                </c:pt>
                <c:pt idx="20810">
                  <c:v>-4.1866300000000002E-3</c:v>
                </c:pt>
                <c:pt idx="20811">
                  <c:v>2.0675699999999999E-3</c:v>
                </c:pt>
                <c:pt idx="20812">
                  <c:v>9.4003699999999999E-3</c:v>
                </c:pt>
                <c:pt idx="20813">
                  <c:v>-6.6852600000000002E-4</c:v>
                </c:pt>
                <c:pt idx="20814">
                  <c:v>6.01959E-3</c:v>
                </c:pt>
                <c:pt idx="20815">
                  <c:v>4.7740899999999999E-3</c:v>
                </c:pt>
                <c:pt idx="20816">
                  <c:v>6.9170000000000004E-3</c:v>
                </c:pt>
                <c:pt idx="20817">
                  <c:v>1.1922800000000001E-2</c:v>
                </c:pt>
                <c:pt idx="20818">
                  <c:v>-7.2097800000000005E-4</c:v>
                </c:pt>
                <c:pt idx="20819">
                  <c:v>-4.16183E-3</c:v>
                </c:pt>
                <c:pt idx="20820">
                  <c:v>-2.2201500000000002E-3</c:v>
                </c:pt>
                <c:pt idx="20821">
                  <c:v>2.4642900000000001E-3</c:v>
                </c:pt>
                <c:pt idx="20822">
                  <c:v>-1.93787E-3</c:v>
                </c:pt>
                <c:pt idx="20823">
                  <c:v>3.4961699999999998E-3</c:v>
                </c:pt>
                <c:pt idx="20824">
                  <c:v>1.1515600000000001E-2</c:v>
                </c:pt>
                <c:pt idx="20825">
                  <c:v>-4.1055700000000002E-3</c:v>
                </c:pt>
                <c:pt idx="20826">
                  <c:v>-7.3890700000000002E-3</c:v>
                </c:pt>
                <c:pt idx="20827">
                  <c:v>1.1306800000000001E-2</c:v>
                </c:pt>
                <c:pt idx="20828">
                  <c:v>-8.1701299999999994E-3</c:v>
                </c:pt>
                <c:pt idx="20829">
                  <c:v>1.5626899999999999E-2</c:v>
                </c:pt>
                <c:pt idx="20830">
                  <c:v>-1.52779E-3</c:v>
                </c:pt>
                <c:pt idx="20831">
                  <c:v>9.5596299999999995E-3</c:v>
                </c:pt>
                <c:pt idx="20832">
                  <c:v>-4.0082900000000003E-3</c:v>
                </c:pt>
                <c:pt idx="20833">
                  <c:v>2.2211100000000001E-3</c:v>
                </c:pt>
                <c:pt idx="20834">
                  <c:v>3.72887E-3</c:v>
                </c:pt>
                <c:pt idx="20835">
                  <c:v>2.9354099999999998E-3</c:v>
                </c:pt>
                <c:pt idx="20836">
                  <c:v>4.3315899999999997E-3</c:v>
                </c:pt>
                <c:pt idx="20837">
                  <c:v>-7.3413799999999998E-3</c:v>
                </c:pt>
                <c:pt idx="20838">
                  <c:v>5.6438399999999998E-3</c:v>
                </c:pt>
                <c:pt idx="20839">
                  <c:v>8.2111399999999996E-4</c:v>
                </c:pt>
                <c:pt idx="20840">
                  <c:v>3.6954900000000001E-3</c:v>
                </c:pt>
                <c:pt idx="20841">
                  <c:v>7.7838899999999999E-3</c:v>
                </c:pt>
                <c:pt idx="20842">
                  <c:v>-4.3783199999999998E-3</c:v>
                </c:pt>
                <c:pt idx="20843">
                  <c:v>-6.3734100000000004E-3</c:v>
                </c:pt>
                <c:pt idx="20844">
                  <c:v>2.8438600000000001E-3</c:v>
                </c:pt>
                <c:pt idx="20845">
                  <c:v>3.7250500000000001E-3</c:v>
                </c:pt>
                <c:pt idx="20846">
                  <c:v>1.40448E-2</c:v>
                </c:pt>
                <c:pt idx="20847">
                  <c:v>-1.9617100000000002E-3</c:v>
                </c:pt>
                <c:pt idx="20848">
                  <c:v>6.38676E-3</c:v>
                </c:pt>
                <c:pt idx="20849">
                  <c:v>1.2035399999999999E-3</c:v>
                </c:pt>
                <c:pt idx="20850">
                  <c:v>7.9202700000000001E-3</c:v>
                </c:pt>
                <c:pt idx="20851">
                  <c:v>-4.3497099999999997E-3</c:v>
                </c:pt>
                <c:pt idx="20852">
                  <c:v>4.8589699999999998E-3</c:v>
                </c:pt>
                <c:pt idx="20853">
                  <c:v>-2.89726E-3</c:v>
                </c:pt>
                <c:pt idx="20854">
                  <c:v>5.41115E-3</c:v>
                </c:pt>
                <c:pt idx="20855">
                  <c:v>2.2163399999999998E-3</c:v>
                </c:pt>
                <c:pt idx="20856">
                  <c:v>8.6927399999999991E-3</c:v>
                </c:pt>
                <c:pt idx="20857">
                  <c:v>8.7318399999999994E-3</c:v>
                </c:pt>
                <c:pt idx="20858">
                  <c:v>-1.1253400000000001E-3</c:v>
                </c:pt>
                <c:pt idx="20859">
                  <c:v>1.2486499999999999E-2</c:v>
                </c:pt>
                <c:pt idx="20860">
                  <c:v>2.2010799999999998E-3</c:v>
                </c:pt>
                <c:pt idx="20861">
                  <c:v>1.2174600000000001E-2</c:v>
                </c:pt>
                <c:pt idx="20862">
                  <c:v>5.6533800000000004E-3</c:v>
                </c:pt>
                <c:pt idx="20863">
                  <c:v>1.24464E-2</c:v>
                </c:pt>
                <c:pt idx="20864">
                  <c:v>5.90801E-3</c:v>
                </c:pt>
                <c:pt idx="20865">
                  <c:v>1.3041499999999999E-2</c:v>
                </c:pt>
                <c:pt idx="20866">
                  <c:v>6.5689099999999999E-3</c:v>
                </c:pt>
                <c:pt idx="20867">
                  <c:v>2.2335100000000002E-3</c:v>
                </c:pt>
                <c:pt idx="20868">
                  <c:v>2.1953599999999999E-3</c:v>
                </c:pt>
                <c:pt idx="20869">
                  <c:v>9.7885100000000003E-3</c:v>
                </c:pt>
                <c:pt idx="20870">
                  <c:v>4.5871699999999998E-4</c:v>
                </c:pt>
                <c:pt idx="20871">
                  <c:v>1.5729E-2</c:v>
                </c:pt>
                <c:pt idx="20872">
                  <c:v>1.0776500000000001E-3</c:v>
                </c:pt>
                <c:pt idx="20873">
                  <c:v>1.6005499999999999E-2</c:v>
                </c:pt>
                <c:pt idx="20874">
                  <c:v>5.0449400000000004E-3</c:v>
                </c:pt>
                <c:pt idx="20875">
                  <c:v>1.7797500000000001E-2</c:v>
                </c:pt>
                <c:pt idx="20876">
                  <c:v>6.0358E-3</c:v>
                </c:pt>
                <c:pt idx="20877">
                  <c:v>5.1593799999999999E-3</c:v>
                </c:pt>
                <c:pt idx="20878">
                  <c:v>3.02696E-3</c:v>
                </c:pt>
                <c:pt idx="20879">
                  <c:v>3.48759E-3</c:v>
                </c:pt>
                <c:pt idx="20880">
                  <c:v>4.9877200000000002E-3</c:v>
                </c:pt>
                <c:pt idx="20881">
                  <c:v>-1.1663400000000001E-3</c:v>
                </c:pt>
                <c:pt idx="20882">
                  <c:v>3.0012099999999998E-3</c:v>
                </c:pt>
                <c:pt idx="20883">
                  <c:v>5.2690499999999999E-3</c:v>
                </c:pt>
                <c:pt idx="20884">
                  <c:v>3.2091099999999998E-3</c:v>
                </c:pt>
                <c:pt idx="20885">
                  <c:v>1.07174E-2</c:v>
                </c:pt>
                <c:pt idx="20886">
                  <c:v>6.67477E-3</c:v>
                </c:pt>
                <c:pt idx="20887">
                  <c:v>-1.0290099999999999E-3</c:v>
                </c:pt>
                <c:pt idx="20888">
                  <c:v>2.5596600000000001E-3</c:v>
                </c:pt>
                <c:pt idx="20889">
                  <c:v>-3.4551600000000001E-3</c:v>
                </c:pt>
                <c:pt idx="20890">
                  <c:v>-1.2388200000000001E-3</c:v>
                </c:pt>
                <c:pt idx="20891">
                  <c:v>-4.41742E-3</c:v>
                </c:pt>
                <c:pt idx="20892">
                  <c:v>-4.3277699999999999E-3</c:v>
                </c:pt>
                <c:pt idx="20893">
                  <c:v>-2.5634799999999999E-3</c:v>
                </c:pt>
                <c:pt idx="20894">
                  <c:v>-3.6230099999999999E-3</c:v>
                </c:pt>
                <c:pt idx="20895">
                  <c:v>-1.7264399999999999E-2</c:v>
                </c:pt>
                <c:pt idx="20896">
                  <c:v>-1.26953E-2</c:v>
                </c:pt>
                <c:pt idx="20897">
                  <c:v>-1.30186E-2</c:v>
                </c:pt>
                <c:pt idx="20898">
                  <c:v>-2.5970500000000001E-2</c:v>
                </c:pt>
                <c:pt idx="20899">
                  <c:v>-1.06277E-2</c:v>
                </c:pt>
                <c:pt idx="20900">
                  <c:v>-1.53046E-2</c:v>
                </c:pt>
                <c:pt idx="20901">
                  <c:v>1.9741100000000001E-4</c:v>
                </c:pt>
                <c:pt idx="20902">
                  <c:v>-1.52321E-2</c:v>
                </c:pt>
                <c:pt idx="20903">
                  <c:v>4.3439899999999998E-3</c:v>
                </c:pt>
                <c:pt idx="20904">
                  <c:v>-1.02901E-2</c:v>
                </c:pt>
                <c:pt idx="20905">
                  <c:v>-7.8363400000000007E-3</c:v>
                </c:pt>
                <c:pt idx="20906">
                  <c:v>-6.2341699999999998E-3</c:v>
                </c:pt>
                <c:pt idx="20907">
                  <c:v>-5.7601900000000001E-3</c:v>
                </c:pt>
                <c:pt idx="20908">
                  <c:v>-6.3791300000000002E-3</c:v>
                </c:pt>
                <c:pt idx="20909">
                  <c:v>-3.5505300000000001E-3</c:v>
                </c:pt>
                <c:pt idx="20910">
                  <c:v>-2.2460000000000001E-2</c:v>
                </c:pt>
                <c:pt idx="20911">
                  <c:v>-4.5900300000000002E-3</c:v>
                </c:pt>
                <c:pt idx="20912" formatCode="0.00E+00">
                  <c:v>-2.00272E-5</c:v>
                </c:pt>
                <c:pt idx="20913">
                  <c:v>1.21784E-3</c:v>
                </c:pt>
                <c:pt idx="20914">
                  <c:v>2.69032E-3</c:v>
                </c:pt>
                <c:pt idx="20915">
                  <c:v>-4.2238199999999997E-3</c:v>
                </c:pt>
                <c:pt idx="20916">
                  <c:v>3.1604799999999998E-3</c:v>
                </c:pt>
                <c:pt idx="20917">
                  <c:v>-1.1177100000000001E-2</c:v>
                </c:pt>
                <c:pt idx="20918" formatCode="0.00E+00">
                  <c:v>-9.6321099999999995E-5</c:v>
                </c:pt>
                <c:pt idx="20919">
                  <c:v>2.8696099999999999E-3</c:v>
                </c:pt>
                <c:pt idx="20920">
                  <c:v>-6.0176800000000001E-3</c:v>
                </c:pt>
                <c:pt idx="20921">
                  <c:v>-3.6926300000000001E-3</c:v>
                </c:pt>
                <c:pt idx="20922">
                  <c:v>-1.1486100000000001E-2</c:v>
                </c:pt>
                <c:pt idx="20923">
                  <c:v>-4.5175600000000003E-3</c:v>
                </c:pt>
                <c:pt idx="20924">
                  <c:v>-1.57337E-2</c:v>
                </c:pt>
                <c:pt idx="20925">
                  <c:v>-9.5386499999999992E-3</c:v>
                </c:pt>
                <c:pt idx="20926">
                  <c:v>3.4523000000000003E-4</c:v>
                </c:pt>
                <c:pt idx="20927">
                  <c:v>-4.8732799999999998E-3</c:v>
                </c:pt>
                <c:pt idx="20928">
                  <c:v>-1.32914E-2</c:v>
                </c:pt>
                <c:pt idx="20929">
                  <c:v>-1.1663400000000001E-3</c:v>
                </c:pt>
                <c:pt idx="20930">
                  <c:v>-2.7790100000000002E-3</c:v>
                </c:pt>
                <c:pt idx="20931">
                  <c:v>-1.4146799999999999E-2</c:v>
                </c:pt>
                <c:pt idx="20932">
                  <c:v>2.5205599999999998E-3</c:v>
                </c:pt>
                <c:pt idx="20933">
                  <c:v>3.8480799999999998E-3</c:v>
                </c:pt>
                <c:pt idx="20934">
                  <c:v>6.9093699999999997E-3</c:v>
                </c:pt>
                <c:pt idx="20935">
                  <c:v>-5.8364899999999997E-3</c:v>
                </c:pt>
                <c:pt idx="20936">
                  <c:v>-2.8276400000000002E-3</c:v>
                </c:pt>
                <c:pt idx="20937">
                  <c:v>-5.2804899999999997E-3</c:v>
                </c:pt>
                <c:pt idx="20938">
                  <c:v>2.0103500000000002E-3</c:v>
                </c:pt>
                <c:pt idx="20939">
                  <c:v>-8.6860700000000006E-3</c:v>
                </c:pt>
                <c:pt idx="20940">
                  <c:v>4.9018899999999999E-3</c:v>
                </c:pt>
                <c:pt idx="20941">
                  <c:v>2.8867699999999999E-3</c:v>
                </c:pt>
                <c:pt idx="20942">
                  <c:v>-1.24931E-3</c:v>
                </c:pt>
                <c:pt idx="20943">
                  <c:v>-2.4290100000000001E-3</c:v>
                </c:pt>
                <c:pt idx="20944">
                  <c:v>-9.2439700000000007E-3</c:v>
                </c:pt>
                <c:pt idx="20945">
                  <c:v>4.1999799999999999E-3</c:v>
                </c:pt>
                <c:pt idx="20946">
                  <c:v>-2.72751E-4</c:v>
                </c:pt>
                <c:pt idx="20947">
                  <c:v>-8.8405600000000003E-4</c:v>
                </c:pt>
                <c:pt idx="20948">
                  <c:v>-1.08337E-2</c:v>
                </c:pt>
                <c:pt idx="20949">
                  <c:v>-3.29781E-3</c:v>
                </c:pt>
                <c:pt idx="20950">
                  <c:v>-3.3617E-3</c:v>
                </c:pt>
                <c:pt idx="20951">
                  <c:v>-1.8481299999999999E-2</c:v>
                </c:pt>
                <c:pt idx="20952">
                  <c:v>-4.0721900000000001E-4</c:v>
                </c:pt>
                <c:pt idx="20953">
                  <c:v>-5.4521600000000002E-3</c:v>
                </c:pt>
                <c:pt idx="20954">
                  <c:v>-1.57862E-2</c:v>
                </c:pt>
                <c:pt idx="20955">
                  <c:v>-3.5781900000000002E-3</c:v>
                </c:pt>
                <c:pt idx="20956">
                  <c:v>-1.3256100000000001E-3</c:v>
                </c:pt>
                <c:pt idx="20957">
                  <c:v>-6.09875E-3</c:v>
                </c:pt>
                <c:pt idx="20958">
                  <c:v>-1.44005E-3</c:v>
                </c:pt>
                <c:pt idx="20959">
                  <c:v>-3.7193299999999999E-3</c:v>
                </c:pt>
                <c:pt idx="20960">
                  <c:v>-9.1009100000000002E-3</c:v>
                </c:pt>
                <c:pt idx="20961">
                  <c:v>-7.7419300000000002E-3</c:v>
                </c:pt>
                <c:pt idx="20962">
                  <c:v>-4.4555699999999998E-3</c:v>
                </c:pt>
                <c:pt idx="20963">
                  <c:v>-7.7753099999999997E-3</c:v>
                </c:pt>
                <c:pt idx="20964">
                  <c:v>3.0612899999999998E-4</c:v>
                </c:pt>
                <c:pt idx="20965">
                  <c:v>-7.6560999999999999E-3</c:v>
                </c:pt>
                <c:pt idx="20966">
                  <c:v>1.8291500000000001E-3</c:v>
                </c:pt>
                <c:pt idx="20967">
                  <c:v>-1.31016E-2</c:v>
                </c:pt>
                <c:pt idx="20968">
                  <c:v>-1.4617E-2</c:v>
                </c:pt>
                <c:pt idx="20969">
                  <c:v>-1.0687800000000001E-2</c:v>
                </c:pt>
                <c:pt idx="20970">
                  <c:v>-1.45922E-2</c:v>
                </c:pt>
                <c:pt idx="20971">
                  <c:v>-1.24359E-2</c:v>
                </c:pt>
                <c:pt idx="20972">
                  <c:v>-4.6644199999999999E-3</c:v>
                </c:pt>
                <c:pt idx="20973">
                  <c:v>2.9630699999999999E-3</c:v>
                </c:pt>
                <c:pt idx="20974">
                  <c:v>-5.87559E-3</c:v>
                </c:pt>
                <c:pt idx="20975">
                  <c:v>-8.0871599999999995E-3</c:v>
                </c:pt>
                <c:pt idx="20976">
                  <c:v>-2.7780499999999998E-3</c:v>
                </c:pt>
                <c:pt idx="20977">
                  <c:v>-1.9342399999999999E-2</c:v>
                </c:pt>
                <c:pt idx="20978">
                  <c:v>-1.5344600000000001E-3</c:v>
                </c:pt>
                <c:pt idx="20979">
                  <c:v>-9.4222999999999998E-3</c:v>
                </c:pt>
                <c:pt idx="20980">
                  <c:v>-4.82082E-3</c:v>
                </c:pt>
                <c:pt idx="20981">
                  <c:v>-4.3420799999999999E-3</c:v>
                </c:pt>
                <c:pt idx="20982">
                  <c:v>-6.13117E-3</c:v>
                </c:pt>
                <c:pt idx="20983">
                  <c:v>-1.3570799999999999E-2</c:v>
                </c:pt>
                <c:pt idx="20984">
                  <c:v>-4.7035200000000001E-3</c:v>
                </c:pt>
                <c:pt idx="20985">
                  <c:v>-2.9735600000000001E-3</c:v>
                </c:pt>
                <c:pt idx="20986">
                  <c:v>-1.0147099999999999E-2</c:v>
                </c:pt>
                <c:pt idx="20987">
                  <c:v>-1.0087E-2</c:v>
                </c:pt>
                <c:pt idx="20988">
                  <c:v>-7.4300800000000004E-3</c:v>
                </c:pt>
                <c:pt idx="20989">
                  <c:v>-2.3746499999999999E-4</c:v>
                </c:pt>
                <c:pt idx="20990">
                  <c:v>6.4239500000000003E-3</c:v>
                </c:pt>
                <c:pt idx="20991">
                  <c:v>7.6074599999999999E-3</c:v>
                </c:pt>
                <c:pt idx="20992">
                  <c:v>1.14527E-2</c:v>
                </c:pt>
                <c:pt idx="20993">
                  <c:v>1.01233E-2</c:v>
                </c:pt>
                <c:pt idx="20994">
                  <c:v>-5.87749E-3</c:v>
                </c:pt>
                <c:pt idx="20995">
                  <c:v>8.6126299999999996E-3</c:v>
                </c:pt>
                <c:pt idx="20996">
                  <c:v>-2.2468599999999998E-3</c:v>
                </c:pt>
                <c:pt idx="20997">
                  <c:v>4.6863599999999997E-3</c:v>
                </c:pt>
                <c:pt idx="20998">
                  <c:v>1.26362E-3</c:v>
                </c:pt>
                <c:pt idx="20999">
                  <c:v>3.74413E-3</c:v>
                </c:pt>
                <c:pt idx="21000">
                  <c:v>9.0684900000000002E-3</c:v>
                </c:pt>
                <c:pt idx="21001">
                  <c:v>8.7900200000000008E-3</c:v>
                </c:pt>
                <c:pt idx="21002">
                  <c:v>1.0956799999999999E-2</c:v>
                </c:pt>
                <c:pt idx="21003">
                  <c:v>6.9522899999999999E-3</c:v>
                </c:pt>
                <c:pt idx="21004">
                  <c:v>7.9832099999999993E-3</c:v>
                </c:pt>
                <c:pt idx="21005">
                  <c:v>-6.1769499999999996E-3</c:v>
                </c:pt>
                <c:pt idx="21006">
                  <c:v>-6.0720399999999999E-3</c:v>
                </c:pt>
                <c:pt idx="21007">
                  <c:v>3.1623799999999998E-3</c:v>
                </c:pt>
                <c:pt idx="21008">
                  <c:v>-2.7275099999999998E-3</c:v>
                </c:pt>
                <c:pt idx="21009">
                  <c:v>-6.5679600000000003E-3</c:v>
                </c:pt>
                <c:pt idx="21010">
                  <c:v>-6.5555600000000002E-3</c:v>
                </c:pt>
                <c:pt idx="21011">
                  <c:v>6.5326700000000002E-4</c:v>
                </c:pt>
                <c:pt idx="21012">
                  <c:v>-7.8792600000000008E-3</c:v>
                </c:pt>
                <c:pt idx="21013">
                  <c:v>-1.0579099999999999E-2</c:v>
                </c:pt>
                <c:pt idx="21014">
                  <c:v>-1.36948E-2</c:v>
                </c:pt>
                <c:pt idx="21015">
                  <c:v>-1.0293999999999999E-2</c:v>
                </c:pt>
                <c:pt idx="21016">
                  <c:v>-9.5653500000000002E-3</c:v>
                </c:pt>
                <c:pt idx="21017">
                  <c:v>-1.16606E-2</c:v>
                </c:pt>
                <c:pt idx="21018">
                  <c:v>-7.73144E-3</c:v>
                </c:pt>
                <c:pt idx="21019">
                  <c:v>-2.0990399999999999E-3</c:v>
                </c:pt>
                <c:pt idx="21020">
                  <c:v>-9.6197100000000001E-3</c:v>
                </c:pt>
                <c:pt idx="21021">
                  <c:v>-1.3977099999999999E-2</c:v>
                </c:pt>
                <c:pt idx="21022">
                  <c:v>-1.46322E-2</c:v>
                </c:pt>
                <c:pt idx="21023">
                  <c:v>-8.4085500000000007E-3</c:v>
                </c:pt>
                <c:pt idx="21024">
                  <c:v>-3.9215099999999996E-3</c:v>
                </c:pt>
                <c:pt idx="21025">
                  <c:v>-1.1860799999999999E-2</c:v>
                </c:pt>
                <c:pt idx="21026">
                  <c:v>-3.4942599999999999E-3</c:v>
                </c:pt>
                <c:pt idx="21027">
                  <c:v>-1.48249E-2</c:v>
                </c:pt>
                <c:pt idx="21028">
                  <c:v>-1.46713E-2</c:v>
                </c:pt>
                <c:pt idx="21029">
                  <c:v>-1.5337E-2</c:v>
                </c:pt>
                <c:pt idx="21030">
                  <c:v>-2.3199999999999998E-2</c:v>
                </c:pt>
                <c:pt idx="21031">
                  <c:v>-4.8294100000000001E-3</c:v>
                </c:pt>
                <c:pt idx="21032">
                  <c:v>-1.11465E-2</c:v>
                </c:pt>
                <c:pt idx="21033">
                  <c:v>-1.42479E-3</c:v>
                </c:pt>
                <c:pt idx="21034">
                  <c:v>-2.41947E-3</c:v>
                </c:pt>
                <c:pt idx="21035">
                  <c:v>-1.28775E-2</c:v>
                </c:pt>
                <c:pt idx="21036">
                  <c:v>7.8678099999999996E-4</c:v>
                </c:pt>
                <c:pt idx="21037">
                  <c:v>4.2972599999999998E-3</c:v>
                </c:pt>
                <c:pt idx="21038">
                  <c:v>-2.0837799999999999E-3</c:v>
                </c:pt>
                <c:pt idx="21039">
                  <c:v>-5.7430299999999997E-3</c:v>
                </c:pt>
                <c:pt idx="21040">
                  <c:v>-1.9807800000000001E-3</c:v>
                </c:pt>
                <c:pt idx="21041">
                  <c:v>-7.8649500000000008E-3</c:v>
                </c:pt>
                <c:pt idx="21042">
                  <c:v>-4.2152400000000003E-3</c:v>
                </c:pt>
                <c:pt idx="21043">
                  <c:v>3.1919499999999998E-3</c:v>
                </c:pt>
                <c:pt idx="21044">
                  <c:v>1.441E-3</c:v>
                </c:pt>
                <c:pt idx="21045">
                  <c:v>5.3024300000000003E-3</c:v>
                </c:pt>
                <c:pt idx="21046">
                  <c:v>-4.5518900000000003E-3</c:v>
                </c:pt>
                <c:pt idx="21047">
                  <c:v>-1.2311900000000001E-3</c:v>
                </c:pt>
                <c:pt idx="21048">
                  <c:v>-8.9740800000000004E-4</c:v>
                </c:pt>
                <c:pt idx="21049">
                  <c:v>-7.6265300000000003E-3</c:v>
                </c:pt>
                <c:pt idx="21050">
                  <c:v>5.8555600000000001E-3</c:v>
                </c:pt>
                <c:pt idx="21051">
                  <c:v>-1.02892E-2</c:v>
                </c:pt>
                <c:pt idx="21052">
                  <c:v>3.28445E-3</c:v>
                </c:pt>
                <c:pt idx="21053">
                  <c:v>-4.5242299999999997E-3</c:v>
                </c:pt>
                <c:pt idx="21054">
                  <c:v>-4.2562499999999996E-3</c:v>
                </c:pt>
                <c:pt idx="21055">
                  <c:v>-1.0297799999999999E-2</c:v>
                </c:pt>
                <c:pt idx="21056">
                  <c:v>-1.6555799999999999E-2</c:v>
                </c:pt>
                <c:pt idx="21057">
                  <c:v>-2.25925E-3</c:v>
                </c:pt>
                <c:pt idx="21058">
                  <c:v>-5.9108700000000004E-3</c:v>
                </c:pt>
                <c:pt idx="21059">
                  <c:v>-1.24254E-2</c:v>
                </c:pt>
                <c:pt idx="21060">
                  <c:v>-1.3289499999999999E-2</c:v>
                </c:pt>
                <c:pt idx="21061">
                  <c:v>-9.3688999999999995E-3</c:v>
                </c:pt>
                <c:pt idx="21062">
                  <c:v>-1.05276E-2</c:v>
                </c:pt>
                <c:pt idx="21063">
                  <c:v>-1.15747E-2</c:v>
                </c:pt>
                <c:pt idx="21064">
                  <c:v>-7.8220400000000006E-3</c:v>
                </c:pt>
                <c:pt idx="21065">
                  <c:v>-1.21832E-2</c:v>
                </c:pt>
                <c:pt idx="21066">
                  <c:v>-1.83258E-2</c:v>
                </c:pt>
                <c:pt idx="21067">
                  <c:v>-2.4936699999999999E-2</c:v>
                </c:pt>
                <c:pt idx="21068">
                  <c:v>-7.61986E-3</c:v>
                </c:pt>
                <c:pt idx="21069">
                  <c:v>-1.59206E-2</c:v>
                </c:pt>
                <c:pt idx="21070">
                  <c:v>-2.6168799999999998E-3</c:v>
                </c:pt>
                <c:pt idx="21071">
                  <c:v>-1.1158899999999999E-2</c:v>
                </c:pt>
                <c:pt idx="21072">
                  <c:v>-2.68936E-3</c:v>
                </c:pt>
                <c:pt idx="21073">
                  <c:v>-3.0450799999999999E-3</c:v>
                </c:pt>
                <c:pt idx="21074">
                  <c:v>-8.1567800000000006E-3</c:v>
                </c:pt>
                <c:pt idx="21075">
                  <c:v>-1.21212E-2</c:v>
                </c:pt>
                <c:pt idx="21076">
                  <c:v>-1.53875E-2</c:v>
                </c:pt>
                <c:pt idx="21077">
                  <c:v>-6.6957500000000003E-3</c:v>
                </c:pt>
                <c:pt idx="21078">
                  <c:v>-4.05025E-3</c:v>
                </c:pt>
                <c:pt idx="21079">
                  <c:v>-1.5447600000000001E-2</c:v>
                </c:pt>
                <c:pt idx="21080">
                  <c:v>-1.50013E-2</c:v>
                </c:pt>
                <c:pt idx="21081">
                  <c:v>-4.9104700000000001E-3</c:v>
                </c:pt>
                <c:pt idx="21082">
                  <c:v>-7.2612800000000002E-3</c:v>
                </c:pt>
                <c:pt idx="21083">
                  <c:v>-1.23129E-2</c:v>
                </c:pt>
                <c:pt idx="21084">
                  <c:v>-8.02135E-3</c:v>
                </c:pt>
                <c:pt idx="21085">
                  <c:v>-5.1660500000000002E-3</c:v>
                </c:pt>
                <c:pt idx="21086">
                  <c:v>-1.7519E-2</c:v>
                </c:pt>
                <c:pt idx="21087">
                  <c:v>-1.53828E-2</c:v>
                </c:pt>
                <c:pt idx="21088">
                  <c:v>-1.7159500000000001E-2</c:v>
                </c:pt>
                <c:pt idx="21089">
                  <c:v>-1.67084E-3</c:v>
                </c:pt>
                <c:pt idx="21090">
                  <c:v>-7.1563699999999996E-3</c:v>
                </c:pt>
                <c:pt idx="21091">
                  <c:v>-6.7567800000000004E-3</c:v>
                </c:pt>
                <c:pt idx="21092">
                  <c:v>-4.5976599999999999E-3</c:v>
                </c:pt>
                <c:pt idx="21093">
                  <c:v>-1.1922800000000001E-2</c:v>
                </c:pt>
                <c:pt idx="21094">
                  <c:v>-5.8918E-3</c:v>
                </c:pt>
                <c:pt idx="21095">
                  <c:v>-1.2552300000000001E-2</c:v>
                </c:pt>
                <c:pt idx="21096">
                  <c:v>-2.51579E-3</c:v>
                </c:pt>
                <c:pt idx="21097">
                  <c:v>-3.8156499999999999E-3</c:v>
                </c:pt>
                <c:pt idx="21098">
                  <c:v>-1.3459199999999999E-2</c:v>
                </c:pt>
                <c:pt idx="21099">
                  <c:v>-2.17724E-3</c:v>
                </c:pt>
                <c:pt idx="21100">
                  <c:v>-5.3739499999999997E-3</c:v>
                </c:pt>
                <c:pt idx="21101">
                  <c:v>3.6706899999999999E-3</c:v>
                </c:pt>
                <c:pt idx="21102">
                  <c:v>-6.0386700000000003E-3</c:v>
                </c:pt>
                <c:pt idx="21103">
                  <c:v>-1.15299E-3</c:v>
                </c:pt>
                <c:pt idx="21104">
                  <c:v>-1.49536E-3</c:v>
                </c:pt>
                <c:pt idx="21105">
                  <c:v>-7.8048700000000002E-3</c:v>
                </c:pt>
                <c:pt idx="21106">
                  <c:v>-7.8487399999999997E-4</c:v>
                </c:pt>
                <c:pt idx="21107">
                  <c:v>5.6324000000000001E-3</c:v>
                </c:pt>
                <c:pt idx="21108">
                  <c:v>-3.9053E-3</c:v>
                </c:pt>
                <c:pt idx="21109">
                  <c:v>-2.72083E-3</c:v>
                </c:pt>
                <c:pt idx="21110">
                  <c:v>-3.9663299999999997E-3</c:v>
                </c:pt>
                <c:pt idx="21111">
                  <c:v>4.7817199999999997E-3</c:v>
                </c:pt>
                <c:pt idx="21112">
                  <c:v>-1.49727E-3</c:v>
                </c:pt>
                <c:pt idx="21113">
                  <c:v>-2.6683800000000001E-3</c:v>
                </c:pt>
                <c:pt idx="21114">
                  <c:v>7.7076000000000002E-3</c:v>
                </c:pt>
                <c:pt idx="21115">
                  <c:v>-1.52206E-3</c:v>
                </c:pt>
                <c:pt idx="21116">
                  <c:v>4.6758700000000004E-3</c:v>
                </c:pt>
                <c:pt idx="21117">
                  <c:v>-1.51443E-3</c:v>
                </c:pt>
                <c:pt idx="21118" formatCode="0.00E+00">
                  <c:v>-1.23978E-5</c:v>
                </c:pt>
                <c:pt idx="21119">
                  <c:v>-2.5892300000000001E-3</c:v>
                </c:pt>
                <c:pt idx="21120">
                  <c:v>-8.2187700000000002E-3</c:v>
                </c:pt>
                <c:pt idx="21121">
                  <c:v>2.0055799999999999E-3</c:v>
                </c:pt>
                <c:pt idx="21122">
                  <c:v>-8.2111399999999996E-4</c:v>
                </c:pt>
                <c:pt idx="21123">
                  <c:v>-1.01175E-2</c:v>
                </c:pt>
                <c:pt idx="21124">
                  <c:v>4.1875799999999998E-3</c:v>
                </c:pt>
                <c:pt idx="21125">
                  <c:v>-1.22337E-2</c:v>
                </c:pt>
                <c:pt idx="21126">
                  <c:v>-7.8954699999999999E-3</c:v>
                </c:pt>
                <c:pt idx="21127">
                  <c:v>-8.8539099999999996E-3</c:v>
                </c:pt>
                <c:pt idx="21128">
                  <c:v>-2.35558E-4</c:v>
                </c:pt>
                <c:pt idx="21129">
                  <c:v>-1.5482900000000001E-2</c:v>
                </c:pt>
                <c:pt idx="21130">
                  <c:v>-1.3073899999999999E-2</c:v>
                </c:pt>
                <c:pt idx="21131">
                  <c:v>-8.91781E-3</c:v>
                </c:pt>
                <c:pt idx="21132">
                  <c:v>-9.2792499999999993E-3</c:v>
                </c:pt>
                <c:pt idx="21133">
                  <c:v>-4.5766799999999996E-3</c:v>
                </c:pt>
                <c:pt idx="21134">
                  <c:v>-3.3979399999999999E-3</c:v>
                </c:pt>
                <c:pt idx="21135">
                  <c:v>-3.58772E-3</c:v>
                </c:pt>
                <c:pt idx="21136">
                  <c:v>-1.0907200000000001E-2</c:v>
                </c:pt>
                <c:pt idx="21137">
                  <c:v>-1.4874500000000001E-2</c:v>
                </c:pt>
                <c:pt idx="21138">
                  <c:v>-2.1490100000000002E-2</c:v>
                </c:pt>
                <c:pt idx="21139">
                  <c:v>-1.1939999999999999E-2</c:v>
                </c:pt>
                <c:pt idx="21140">
                  <c:v>-1.9906E-2</c:v>
                </c:pt>
                <c:pt idx="21141">
                  <c:v>-5.1002499999999997E-3</c:v>
                </c:pt>
                <c:pt idx="21142">
                  <c:v>-1.1797E-2</c:v>
                </c:pt>
                <c:pt idx="21143">
                  <c:v>-1.5036600000000001E-2</c:v>
                </c:pt>
                <c:pt idx="21144">
                  <c:v>-4.2924900000000004E-3</c:v>
                </c:pt>
                <c:pt idx="21145">
                  <c:v>-1.8127399999999998E-2</c:v>
                </c:pt>
                <c:pt idx="21146">
                  <c:v>-5.6657799999999996E-3</c:v>
                </c:pt>
                <c:pt idx="21147">
                  <c:v>-1.25465E-2</c:v>
                </c:pt>
                <c:pt idx="21148">
                  <c:v>-1.6692200000000001E-2</c:v>
                </c:pt>
                <c:pt idx="21149">
                  <c:v>-1.5662200000000001E-2</c:v>
                </c:pt>
                <c:pt idx="21150">
                  <c:v>-1.7159500000000001E-2</c:v>
                </c:pt>
                <c:pt idx="21151">
                  <c:v>-1.3574599999999999E-2</c:v>
                </c:pt>
                <c:pt idx="21152">
                  <c:v>-5.0411199999999996E-3</c:v>
                </c:pt>
                <c:pt idx="21153">
                  <c:v>-1.3365699999999999E-2</c:v>
                </c:pt>
                <c:pt idx="21154">
                  <c:v>-7.8430199999999992E-3</c:v>
                </c:pt>
                <c:pt idx="21155">
                  <c:v>-1.9716299999999999E-2</c:v>
                </c:pt>
                <c:pt idx="21156">
                  <c:v>-3.9939900000000002E-3</c:v>
                </c:pt>
                <c:pt idx="21157">
                  <c:v>-2.0443900000000001E-2</c:v>
                </c:pt>
                <c:pt idx="21158">
                  <c:v>-1.1921899999999999E-2</c:v>
                </c:pt>
                <c:pt idx="21159">
                  <c:v>-9.9716200000000005E-3</c:v>
                </c:pt>
                <c:pt idx="21160">
                  <c:v>-5.6266800000000002E-3</c:v>
                </c:pt>
                <c:pt idx="21161">
                  <c:v>-1.4504400000000001E-2</c:v>
                </c:pt>
                <c:pt idx="21162">
                  <c:v>-2.8266900000000002E-3</c:v>
                </c:pt>
                <c:pt idx="21163">
                  <c:v>-5.9013399999999997E-3</c:v>
                </c:pt>
                <c:pt idx="21164">
                  <c:v>-1.53408E-2</c:v>
                </c:pt>
                <c:pt idx="21165">
                  <c:v>-1.3049099999999999E-2</c:v>
                </c:pt>
                <c:pt idx="21166">
                  <c:v>-1.41029E-2</c:v>
                </c:pt>
                <c:pt idx="21167">
                  <c:v>6.93226E-3</c:v>
                </c:pt>
                <c:pt idx="21168">
                  <c:v>-1.4473E-2</c:v>
                </c:pt>
                <c:pt idx="21169">
                  <c:v>-4.1351299999999999E-3</c:v>
                </c:pt>
                <c:pt idx="21170">
                  <c:v>-7.17163E-3</c:v>
                </c:pt>
                <c:pt idx="21171">
                  <c:v>-9.8686199999999998E-3</c:v>
                </c:pt>
                <c:pt idx="21172">
                  <c:v>-9.6063599999999996E-3</c:v>
                </c:pt>
                <c:pt idx="21173">
                  <c:v>-8.0804799999999993E-3</c:v>
                </c:pt>
                <c:pt idx="21174">
                  <c:v>-1.4801999999999999E-2</c:v>
                </c:pt>
                <c:pt idx="21175">
                  <c:v>-6.4058300000000004E-3</c:v>
                </c:pt>
                <c:pt idx="21176">
                  <c:v>-1.6046499999999998E-2</c:v>
                </c:pt>
                <c:pt idx="21177">
                  <c:v>-9.0341599999999994E-3</c:v>
                </c:pt>
                <c:pt idx="21178">
                  <c:v>-6.4163199999999997E-3</c:v>
                </c:pt>
                <c:pt idx="21179">
                  <c:v>-1.6087500000000001E-2</c:v>
                </c:pt>
                <c:pt idx="21180">
                  <c:v>-4.5785899999999996E-3</c:v>
                </c:pt>
                <c:pt idx="21181">
                  <c:v>-1.8924699999999999E-2</c:v>
                </c:pt>
                <c:pt idx="21182">
                  <c:v>-8.0013299999999996E-4</c:v>
                </c:pt>
                <c:pt idx="21183">
                  <c:v>-1.78204E-2</c:v>
                </c:pt>
                <c:pt idx="21184">
                  <c:v>-1.05305E-2</c:v>
                </c:pt>
                <c:pt idx="21185">
                  <c:v>1.69086E-3</c:v>
                </c:pt>
                <c:pt idx="21186">
                  <c:v>-1.15967E-2</c:v>
                </c:pt>
                <c:pt idx="21187">
                  <c:v>-3.9787299999999998E-3</c:v>
                </c:pt>
                <c:pt idx="21188">
                  <c:v>-1.6773199999999999E-2</c:v>
                </c:pt>
                <c:pt idx="21189">
                  <c:v>-9.6769300000000003E-3</c:v>
                </c:pt>
                <c:pt idx="21190">
                  <c:v>-9.1371500000000001E-3</c:v>
                </c:pt>
                <c:pt idx="21191">
                  <c:v>-5.0687800000000002E-3</c:v>
                </c:pt>
                <c:pt idx="21192">
                  <c:v>-1.4338500000000001E-2</c:v>
                </c:pt>
                <c:pt idx="21193">
                  <c:v>1.5964499999999999E-3</c:v>
                </c:pt>
                <c:pt idx="21194">
                  <c:v>-9.8247500000000001E-3</c:v>
                </c:pt>
                <c:pt idx="21195">
                  <c:v>-2.9726000000000002E-3</c:v>
                </c:pt>
                <c:pt idx="21196">
                  <c:v>-1.27048E-2</c:v>
                </c:pt>
                <c:pt idx="21197">
                  <c:v>2.86579E-3</c:v>
                </c:pt>
                <c:pt idx="21198">
                  <c:v>-5.8278999999999996E-3</c:v>
                </c:pt>
                <c:pt idx="21199">
                  <c:v>1.0776500000000001E-3</c:v>
                </c:pt>
                <c:pt idx="21200">
                  <c:v>-3.3760099999999998E-4</c:v>
                </c:pt>
                <c:pt idx="21201">
                  <c:v>-2.6855500000000001E-3</c:v>
                </c:pt>
                <c:pt idx="21202">
                  <c:v>2.7246499999999999E-3</c:v>
                </c:pt>
                <c:pt idx="21203">
                  <c:v>-1.8377300000000001E-3</c:v>
                </c:pt>
                <c:pt idx="21204">
                  <c:v>8.9616799999999996E-3</c:v>
                </c:pt>
                <c:pt idx="21205">
                  <c:v>7.5149500000000003E-3</c:v>
                </c:pt>
                <c:pt idx="21206">
                  <c:v>1.6695999999999999E-2</c:v>
                </c:pt>
                <c:pt idx="21207">
                  <c:v>-4.9686399999999996E-4</c:v>
                </c:pt>
                <c:pt idx="21208">
                  <c:v>5.1927600000000003E-3</c:v>
                </c:pt>
                <c:pt idx="21209">
                  <c:v>-2.9973999999999999E-3</c:v>
                </c:pt>
                <c:pt idx="21210">
                  <c:v>9.10854E-3</c:v>
                </c:pt>
                <c:pt idx="21211">
                  <c:v>4.2047500000000002E-3</c:v>
                </c:pt>
                <c:pt idx="21212">
                  <c:v>3.088E-3</c:v>
                </c:pt>
                <c:pt idx="21213">
                  <c:v>9.8800699999999995E-4</c:v>
                </c:pt>
                <c:pt idx="21214">
                  <c:v>1.23482E-2</c:v>
                </c:pt>
                <c:pt idx="21215">
                  <c:v>2.30503E-3</c:v>
                </c:pt>
                <c:pt idx="21216">
                  <c:v>9.2964199999999997E-3</c:v>
                </c:pt>
                <c:pt idx="21217">
                  <c:v>-5.5513400000000001E-3</c:v>
                </c:pt>
                <c:pt idx="21218">
                  <c:v>1.3885499999999999E-3</c:v>
                </c:pt>
                <c:pt idx="21219">
                  <c:v>3.5762800000000003E-4</c:v>
                </c:pt>
                <c:pt idx="21220">
                  <c:v>7.2965599999999997E-3</c:v>
                </c:pt>
                <c:pt idx="21221">
                  <c:v>-3.4370400000000001E-3</c:v>
                </c:pt>
                <c:pt idx="21222">
                  <c:v>2.3622500000000002E-3</c:v>
                </c:pt>
                <c:pt idx="21223">
                  <c:v>4.5623800000000004E-3</c:v>
                </c:pt>
                <c:pt idx="21224">
                  <c:v>2.1572100000000001E-3</c:v>
                </c:pt>
                <c:pt idx="21225" formatCode="0.00E+00">
                  <c:v>3.6449400000000002E-3</c:v>
                </c:pt>
                <c:pt idx="21226">
                  <c:v>-2.6540800000000001E-3</c:v>
                </c:pt>
                <c:pt idx="21227">
                  <c:v>-5.4168700000000001E-4</c:v>
                </c:pt>
                <c:pt idx="21228">
                  <c:v>-4.5766799999999996E-3</c:v>
                </c:pt>
                <c:pt idx="21229">
                  <c:v>-6.0758599999999998E-3</c:v>
                </c:pt>
                <c:pt idx="21230">
                  <c:v>5.50652E-3</c:v>
                </c:pt>
                <c:pt idx="21231">
                  <c:v>4.3535199999999996E-3</c:v>
                </c:pt>
                <c:pt idx="21232">
                  <c:v>1.20955E-2</c:v>
                </c:pt>
                <c:pt idx="21233">
                  <c:v>-1.03188E-3</c:v>
                </c:pt>
                <c:pt idx="21234">
                  <c:v>5.5789900000000005E-4</c:v>
                </c:pt>
                <c:pt idx="21235">
                  <c:v>5.3405800000000002E-4</c:v>
                </c:pt>
                <c:pt idx="21236">
                  <c:v>1.65558E-3</c:v>
                </c:pt>
                <c:pt idx="21237">
                  <c:v>8.6174000000000008E-3</c:v>
                </c:pt>
                <c:pt idx="21238">
                  <c:v>5.7649600000000004E-3</c:v>
                </c:pt>
                <c:pt idx="21239">
                  <c:v>-4.9800900000000004E-3</c:v>
                </c:pt>
                <c:pt idx="21240">
                  <c:v>3.8289999999999999E-3</c:v>
                </c:pt>
                <c:pt idx="21241">
                  <c:v>2.3412699999999999E-3</c:v>
                </c:pt>
                <c:pt idx="21242">
                  <c:v>4.1065199999999998E-3</c:v>
                </c:pt>
                <c:pt idx="21243">
                  <c:v>8.2035100000000007E-3</c:v>
                </c:pt>
                <c:pt idx="21244">
                  <c:v>9.5806099999999998E-3</c:v>
                </c:pt>
                <c:pt idx="21245">
                  <c:v>7.5187700000000001E-3</c:v>
                </c:pt>
                <c:pt idx="21246">
                  <c:v>5.2595100000000002E-3</c:v>
                </c:pt>
                <c:pt idx="21247">
                  <c:v>-1.404E-2</c:v>
                </c:pt>
                <c:pt idx="21248">
                  <c:v>2.4700199999999999E-3</c:v>
                </c:pt>
                <c:pt idx="21249">
                  <c:v>-1.6117099999999999E-4</c:v>
                </c:pt>
                <c:pt idx="21250">
                  <c:v>-7.9517400000000005E-3</c:v>
                </c:pt>
                <c:pt idx="21251">
                  <c:v>-6.8235400000000003E-3</c:v>
                </c:pt>
                <c:pt idx="21252">
                  <c:v>-3.9835000000000001E-3</c:v>
                </c:pt>
                <c:pt idx="21253">
                  <c:v>8.2235299999999997E-3</c:v>
                </c:pt>
                <c:pt idx="21254">
                  <c:v>-1.1505100000000001E-2</c:v>
                </c:pt>
                <c:pt idx="21255">
                  <c:v>-5.8669999999999998E-3</c:v>
                </c:pt>
                <c:pt idx="21256">
                  <c:v>-4.2791399999999999E-3</c:v>
                </c:pt>
                <c:pt idx="21257">
                  <c:v>-1.8863700000000001E-3</c:v>
                </c:pt>
                <c:pt idx="21258">
                  <c:v>1.7490400000000001E-3</c:v>
                </c:pt>
                <c:pt idx="21259">
                  <c:v>-7.7543300000000003E-3</c:v>
                </c:pt>
                <c:pt idx="21260">
                  <c:v>1.01471E-3</c:v>
                </c:pt>
                <c:pt idx="21261">
                  <c:v>-6.3571900000000004E-3</c:v>
                </c:pt>
                <c:pt idx="21262">
                  <c:v>6.6375699999999995E-4</c:v>
                </c:pt>
                <c:pt idx="21263">
                  <c:v>2.5539400000000002E-3</c:v>
                </c:pt>
                <c:pt idx="21264">
                  <c:v>3.7860900000000002E-4</c:v>
                </c:pt>
                <c:pt idx="21265">
                  <c:v>1.0168099999999999E-2</c:v>
                </c:pt>
                <c:pt idx="21266">
                  <c:v>1.2149800000000001E-3</c:v>
                </c:pt>
                <c:pt idx="21267">
                  <c:v>7.9717599999999996E-3</c:v>
                </c:pt>
                <c:pt idx="21268">
                  <c:v>3.7336299999999999E-3</c:v>
                </c:pt>
                <c:pt idx="21269">
                  <c:v>6.0825300000000001E-3</c:v>
                </c:pt>
                <c:pt idx="21270">
                  <c:v>7.1344399999999997E-3</c:v>
                </c:pt>
                <c:pt idx="21271">
                  <c:v>3.7593800000000001E-3</c:v>
                </c:pt>
                <c:pt idx="21272">
                  <c:v>2.0413400000000002E-2</c:v>
                </c:pt>
                <c:pt idx="21273">
                  <c:v>9.5748900000000008E-3</c:v>
                </c:pt>
                <c:pt idx="21274">
                  <c:v>8.1596399999999993E-3</c:v>
                </c:pt>
                <c:pt idx="21275">
                  <c:v>8.2149500000000004E-3</c:v>
                </c:pt>
                <c:pt idx="21276">
                  <c:v>2.3317300000000002E-3</c:v>
                </c:pt>
                <c:pt idx="21277">
                  <c:v>1.7849899999999998E-2</c:v>
                </c:pt>
                <c:pt idx="21278">
                  <c:v>-5.7125099999999996E-3</c:v>
                </c:pt>
                <c:pt idx="21279">
                  <c:v>1.06163E-2</c:v>
                </c:pt>
                <c:pt idx="21280">
                  <c:v>2.7465800000000002E-3</c:v>
                </c:pt>
                <c:pt idx="21281">
                  <c:v>1.00775E-2</c:v>
                </c:pt>
                <c:pt idx="21282">
                  <c:v>5.4121000000000004E-3</c:v>
                </c:pt>
                <c:pt idx="21283">
                  <c:v>2.1925E-3</c:v>
                </c:pt>
                <c:pt idx="21284">
                  <c:v>1.0519000000000001E-2</c:v>
                </c:pt>
                <c:pt idx="21285">
                  <c:v>-2.4232899999999998E-3</c:v>
                </c:pt>
                <c:pt idx="21286">
                  <c:v>9.3507799999999995E-3</c:v>
                </c:pt>
                <c:pt idx="21287">
                  <c:v>1.14746E-2</c:v>
                </c:pt>
                <c:pt idx="21288">
                  <c:v>-4.14848E-4</c:v>
                </c:pt>
                <c:pt idx="21289">
                  <c:v>1.1058800000000001E-2</c:v>
                </c:pt>
                <c:pt idx="21290">
                  <c:v>-1.2226100000000001E-3</c:v>
                </c:pt>
                <c:pt idx="21291">
                  <c:v>1.7958600000000002E-2</c:v>
                </c:pt>
                <c:pt idx="21292">
                  <c:v>7.2193099999999996E-3</c:v>
                </c:pt>
                <c:pt idx="21293">
                  <c:v>9.3097700000000002E-3</c:v>
                </c:pt>
                <c:pt idx="21294">
                  <c:v>1.0521900000000001E-2</c:v>
                </c:pt>
                <c:pt idx="21295">
                  <c:v>7.27654E-4</c:v>
                </c:pt>
                <c:pt idx="21296">
                  <c:v>5.1155100000000002E-3</c:v>
                </c:pt>
                <c:pt idx="21297">
                  <c:v>1.2683900000000001E-4</c:v>
                </c:pt>
                <c:pt idx="21298">
                  <c:v>1.0539099999999999E-2</c:v>
                </c:pt>
                <c:pt idx="21299">
                  <c:v>5.8193200000000002E-3</c:v>
                </c:pt>
                <c:pt idx="21300">
                  <c:v>5.2385299999999999E-3</c:v>
                </c:pt>
                <c:pt idx="21301">
                  <c:v>1.26762E-2</c:v>
                </c:pt>
                <c:pt idx="21302">
                  <c:v>1.3261800000000001E-2</c:v>
                </c:pt>
                <c:pt idx="21303">
                  <c:v>4.9257299999999997E-3</c:v>
                </c:pt>
                <c:pt idx="21304">
                  <c:v>1.9706700000000001E-2</c:v>
                </c:pt>
                <c:pt idx="21305">
                  <c:v>1.13201E-2</c:v>
                </c:pt>
                <c:pt idx="21306">
                  <c:v>1.49088E-2</c:v>
                </c:pt>
                <c:pt idx="21307">
                  <c:v>1.16501E-2</c:v>
                </c:pt>
                <c:pt idx="21308">
                  <c:v>7.18594E-3</c:v>
                </c:pt>
                <c:pt idx="21309">
                  <c:v>1.2715300000000001E-2</c:v>
                </c:pt>
                <c:pt idx="21310">
                  <c:v>1.33247E-2</c:v>
                </c:pt>
                <c:pt idx="21311">
                  <c:v>1.5590700000000001E-2</c:v>
                </c:pt>
                <c:pt idx="21312">
                  <c:v>2.38295E-2</c:v>
                </c:pt>
                <c:pt idx="21313">
                  <c:v>1.2749699999999999E-2</c:v>
                </c:pt>
                <c:pt idx="21314">
                  <c:v>1.5857699999999999E-2</c:v>
                </c:pt>
                <c:pt idx="21315">
                  <c:v>2.2252999999999998E-2</c:v>
                </c:pt>
                <c:pt idx="21316">
                  <c:v>9.5911E-3</c:v>
                </c:pt>
                <c:pt idx="21317">
                  <c:v>1.6288799999999999E-2</c:v>
                </c:pt>
                <c:pt idx="21318">
                  <c:v>1.6570100000000001E-2</c:v>
                </c:pt>
                <c:pt idx="21319">
                  <c:v>2.1674200000000001E-2</c:v>
                </c:pt>
                <c:pt idx="21320">
                  <c:v>6.6185000000000003E-3</c:v>
                </c:pt>
                <c:pt idx="21321">
                  <c:v>1.6485199999999998E-2</c:v>
                </c:pt>
                <c:pt idx="21322">
                  <c:v>1.9047700000000001E-2</c:v>
                </c:pt>
                <c:pt idx="21323">
                  <c:v>1.5831000000000001E-2</c:v>
                </c:pt>
                <c:pt idx="21324">
                  <c:v>1.1879900000000001E-2</c:v>
                </c:pt>
                <c:pt idx="21325">
                  <c:v>-5.6419399999999998E-3</c:v>
                </c:pt>
                <c:pt idx="21326">
                  <c:v>1.19743E-2</c:v>
                </c:pt>
                <c:pt idx="21327">
                  <c:v>-3.7021599999999999E-3</c:v>
                </c:pt>
                <c:pt idx="21328">
                  <c:v>9.9220300000000001E-3</c:v>
                </c:pt>
                <c:pt idx="21329">
                  <c:v>9.2744799999999999E-3</c:v>
                </c:pt>
                <c:pt idx="21330">
                  <c:v>1.30768E-2</c:v>
                </c:pt>
                <c:pt idx="21331">
                  <c:v>1.2928E-2</c:v>
                </c:pt>
                <c:pt idx="21332" formatCode="0.00E+00">
                  <c:v>1.43051E-5</c:v>
                </c:pt>
                <c:pt idx="21333">
                  <c:v>1.0885199999999999E-2</c:v>
                </c:pt>
                <c:pt idx="21334">
                  <c:v>1.1136999999999999E-2</c:v>
                </c:pt>
                <c:pt idx="21335">
                  <c:v>3.1280499999999998E-3</c:v>
                </c:pt>
                <c:pt idx="21336">
                  <c:v>4.4555699999999998E-3</c:v>
                </c:pt>
                <c:pt idx="21337">
                  <c:v>-1.9941300000000002E-3</c:v>
                </c:pt>
                <c:pt idx="21338">
                  <c:v>1.5946399999999999E-2</c:v>
                </c:pt>
                <c:pt idx="21339">
                  <c:v>8.5163099999999992E-3</c:v>
                </c:pt>
                <c:pt idx="21340">
                  <c:v>2.09599E-2</c:v>
                </c:pt>
                <c:pt idx="21341">
                  <c:v>7.06673E-4</c:v>
                </c:pt>
                <c:pt idx="21342">
                  <c:v>2.64072E-3</c:v>
                </c:pt>
                <c:pt idx="21343">
                  <c:v>6.4554199999999999E-3</c:v>
                </c:pt>
                <c:pt idx="21344">
                  <c:v>1.1576700000000001E-2</c:v>
                </c:pt>
                <c:pt idx="21345">
                  <c:v>7.1916599999999999E-3</c:v>
                </c:pt>
                <c:pt idx="21346">
                  <c:v>2.0649000000000001E-2</c:v>
                </c:pt>
                <c:pt idx="21347">
                  <c:v>6.6146900000000003E-3</c:v>
                </c:pt>
                <c:pt idx="21348">
                  <c:v>1.09167E-2</c:v>
                </c:pt>
                <c:pt idx="21349">
                  <c:v>4.4889500000000002E-3</c:v>
                </c:pt>
                <c:pt idx="21350">
                  <c:v>1.40257E-2</c:v>
                </c:pt>
                <c:pt idx="21351">
                  <c:v>1.22395E-2</c:v>
                </c:pt>
                <c:pt idx="21352">
                  <c:v>1.20831E-3</c:v>
                </c:pt>
                <c:pt idx="21353">
                  <c:v>1.82343E-3</c:v>
                </c:pt>
                <c:pt idx="21354">
                  <c:v>1.25294E-2</c:v>
                </c:pt>
                <c:pt idx="21355">
                  <c:v>4.9734100000000002E-3</c:v>
                </c:pt>
                <c:pt idx="21356">
                  <c:v>3.5972600000000001E-3</c:v>
                </c:pt>
                <c:pt idx="21357">
                  <c:v>7.3900199999999997E-3</c:v>
                </c:pt>
                <c:pt idx="21358">
                  <c:v>6.4134600000000002E-3</c:v>
                </c:pt>
                <c:pt idx="21359">
                  <c:v>1.76277E-2</c:v>
                </c:pt>
                <c:pt idx="21360">
                  <c:v>1.3693800000000001E-2</c:v>
                </c:pt>
                <c:pt idx="21361">
                  <c:v>5.1794099999999997E-3</c:v>
                </c:pt>
                <c:pt idx="21362">
                  <c:v>7.0409799999999996E-3</c:v>
                </c:pt>
                <c:pt idx="21363">
                  <c:v>5.8526999999999997E-3</c:v>
                </c:pt>
                <c:pt idx="21364">
                  <c:v>2.3755999999999998E-3</c:v>
                </c:pt>
                <c:pt idx="21365">
                  <c:v>1.2361499999999999E-2</c:v>
                </c:pt>
                <c:pt idx="21366">
                  <c:v>1.1631000000000001E-2</c:v>
                </c:pt>
                <c:pt idx="21367">
                  <c:v>1.78671E-2</c:v>
                </c:pt>
                <c:pt idx="21368">
                  <c:v>2.2996900000000001E-2</c:v>
                </c:pt>
                <c:pt idx="21369">
                  <c:v>2.4394999999999998E-3</c:v>
                </c:pt>
                <c:pt idx="21370">
                  <c:v>4.7483400000000002E-3</c:v>
                </c:pt>
                <c:pt idx="21371">
                  <c:v>-1.49727E-4</c:v>
                </c:pt>
                <c:pt idx="21372">
                  <c:v>2.5753999999999999E-2</c:v>
                </c:pt>
                <c:pt idx="21373">
                  <c:v>3.9520299999999996E-3</c:v>
                </c:pt>
                <c:pt idx="21374">
                  <c:v>1.0233900000000001E-2</c:v>
                </c:pt>
                <c:pt idx="21375">
                  <c:v>2.41756E-3</c:v>
                </c:pt>
                <c:pt idx="21376">
                  <c:v>1.5631699999999998E-2</c:v>
                </c:pt>
                <c:pt idx="21377">
                  <c:v>1.28098E-2</c:v>
                </c:pt>
                <c:pt idx="21378">
                  <c:v>3.8766899999999999E-3</c:v>
                </c:pt>
                <c:pt idx="21379">
                  <c:v>1.21002E-2</c:v>
                </c:pt>
                <c:pt idx="21380">
                  <c:v>6.0996999999999996E-3</c:v>
                </c:pt>
                <c:pt idx="21381">
                  <c:v>2.0467800000000001E-2</c:v>
                </c:pt>
                <c:pt idx="21382">
                  <c:v>7.29942E-3</c:v>
                </c:pt>
                <c:pt idx="21383">
                  <c:v>2.78473E-3</c:v>
                </c:pt>
                <c:pt idx="21384">
                  <c:v>1.7869900000000001E-2</c:v>
                </c:pt>
                <c:pt idx="21385">
                  <c:v>1.01242E-2</c:v>
                </c:pt>
                <c:pt idx="21386">
                  <c:v>1.9421600000000001E-2</c:v>
                </c:pt>
                <c:pt idx="21387">
                  <c:v>5.0678299999999997E-3</c:v>
                </c:pt>
                <c:pt idx="21388">
                  <c:v>1.7314E-2</c:v>
                </c:pt>
                <c:pt idx="21389">
                  <c:v>1.03798E-2</c:v>
                </c:pt>
                <c:pt idx="21390">
                  <c:v>8.4562300000000003E-3</c:v>
                </c:pt>
                <c:pt idx="21391">
                  <c:v>1.9061999999999999E-2</c:v>
                </c:pt>
                <c:pt idx="21392">
                  <c:v>1.6503299999999999E-2</c:v>
                </c:pt>
                <c:pt idx="21393">
                  <c:v>3.0003499999999999E-2</c:v>
                </c:pt>
                <c:pt idx="21394">
                  <c:v>1.2469299999999999E-2</c:v>
                </c:pt>
                <c:pt idx="21395">
                  <c:v>1.7602E-2</c:v>
                </c:pt>
                <c:pt idx="21396">
                  <c:v>1.48849E-2</c:v>
                </c:pt>
                <c:pt idx="21397">
                  <c:v>2.6865E-2</c:v>
                </c:pt>
                <c:pt idx="21398">
                  <c:v>1.7595300000000001E-2</c:v>
                </c:pt>
                <c:pt idx="21399">
                  <c:v>2.8866800000000001E-2</c:v>
                </c:pt>
                <c:pt idx="21400">
                  <c:v>1.12371E-2</c:v>
                </c:pt>
                <c:pt idx="21401">
                  <c:v>1.14155E-2</c:v>
                </c:pt>
                <c:pt idx="21402">
                  <c:v>2.69527E-2</c:v>
                </c:pt>
                <c:pt idx="21403">
                  <c:v>2.05002E-2</c:v>
                </c:pt>
                <c:pt idx="21404">
                  <c:v>3.2063500000000002E-2</c:v>
                </c:pt>
                <c:pt idx="21405">
                  <c:v>7.7209499999999999E-3</c:v>
                </c:pt>
                <c:pt idx="21406">
                  <c:v>2.2304500000000001E-2</c:v>
                </c:pt>
                <c:pt idx="21407">
                  <c:v>1.332E-2</c:v>
                </c:pt>
                <c:pt idx="21408">
                  <c:v>1.23663E-2</c:v>
                </c:pt>
                <c:pt idx="21409">
                  <c:v>2.5307699999999999E-2</c:v>
                </c:pt>
                <c:pt idx="21410">
                  <c:v>2.5436400000000001E-2</c:v>
                </c:pt>
                <c:pt idx="21411">
                  <c:v>2.0607899999999998E-2</c:v>
                </c:pt>
                <c:pt idx="21412">
                  <c:v>2.2486699999999998E-2</c:v>
                </c:pt>
                <c:pt idx="21413">
                  <c:v>8.0385200000000004E-3</c:v>
                </c:pt>
                <c:pt idx="21414">
                  <c:v>1.05238E-2</c:v>
                </c:pt>
                <c:pt idx="21415">
                  <c:v>1.9619899999999999E-2</c:v>
                </c:pt>
                <c:pt idx="21416">
                  <c:v>1.08223E-2</c:v>
                </c:pt>
                <c:pt idx="21417">
                  <c:v>3.0546199999999999E-2</c:v>
                </c:pt>
                <c:pt idx="21418">
                  <c:v>2.01292E-2</c:v>
                </c:pt>
                <c:pt idx="21419">
                  <c:v>1.8796899999999998E-2</c:v>
                </c:pt>
                <c:pt idx="21420">
                  <c:v>2.3172399999999999E-2</c:v>
                </c:pt>
                <c:pt idx="21421">
                  <c:v>1.7244300000000001E-2</c:v>
                </c:pt>
                <c:pt idx="21422">
                  <c:v>1.7828E-2</c:v>
                </c:pt>
                <c:pt idx="21423">
                  <c:v>1.6274500000000001E-2</c:v>
                </c:pt>
                <c:pt idx="21424">
                  <c:v>2.2356999999999998E-2</c:v>
                </c:pt>
                <c:pt idx="21425">
                  <c:v>2.2658299999999999E-2</c:v>
                </c:pt>
                <c:pt idx="21426">
                  <c:v>2.4009699999999998E-2</c:v>
                </c:pt>
                <c:pt idx="21427">
                  <c:v>1.9668600000000001E-2</c:v>
                </c:pt>
                <c:pt idx="21428">
                  <c:v>2.0193099999999999E-2</c:v>
                </c:pt>
                <c:pt idx="21429">
                  <c:v>2.10657E-2</c:v>
                </c:pt>
                <c:pt idx="21430">
                  <c:v>1.24388E-2</c:v>
                </c:pt>
                <c:pt idx="21431" formatCode="0.00E+00">
                  <c:v>4.7683699999999999E-5</c:v>
                </c:pt>
                <c:pt idx="21432">
                  <c:v>1.05743E-2</c:v>
                </c:pt>
                <c:pt idx="21433">
                  <c:v>3.00646E-2</c:v>
                </c:pt>
                <c:pt idx="21434">
                  <c:v>2.2316900000000001E-2</c:v>
                </c:pt>
                <c:pt idx="21435">
                  <c:v>8.4419300000000003E-3</c:v>
                </c:pt>
                <c:pt idx="21436">
                  <c:v>1.3459199999999999E-2</c:v>
                </c:pt>
                <c:pt idx="21437">
                  <c:v>1.28212E-2</c:v>
                </c:pt>
                <c:pt idx="21438">
                  <c:v>2.50301E-2</c:v>
                </c:pt>
                <c:pt idx="21439">
                  <c:v>9.6416500000000001E-4</c:v>
                </c:pt>
                <c:pt idx="21440">
                  <c:v>1.6407000000000001E-2</c:v>
                </c:pt>
                <c:pt idx="21441">
                  <c:v>1.8755899999999999E-2</c:v>
                </c:pt>
                <c:pt idx="21442">
                  <c:v>1.80454E-2</c:v>
                </c:pt>
                <c:pt idx="21443">
                  <c:v>1.0179499999999999E-2</c:v>
                </c:pt>
                <c:pt idx="21444">
                  <c:v>7.6942399999999998E-3</c:v>
                </c:pt>
                <c:pt idx="21445">
                  <c:v>3.3111600000000001E-3</c:v>
                </c:pt>
                <c:pt idx="21446">
                  <c:v>1.7008800000000001E-2</c:v>
                </c:pt>
                <c:pt idx="21447">
                  <c:v>1.1029199999999999E-2</c:v>
                </c:pt>
                <c:pt idx="21448">
                  <c:v>1.6700699999999999E-2</c:v>
                </c:pt>
                <c:pt idx="21449">
                  <c:v>2.0052899999999999E-2</c:v>
                </c:pt>
                <c:pt idx="21450">
                  <c:v>6.1578800000000001E-3</c:v>
                </c:pt>
                <c:pt idx="21451">
                  <c:v>4.7426200000000003E-3</c:v>
                </c:pt>
                <c:pt idx="21452">
                  <c:v>1.4293699999999999E-2</c:v>
                </c:pt>
                <c:pt idx="21453">
                  <c:v>1.4619800000000001E-2</c:v>
                </c:pt>
                <c:pt idx="21454">
                  <c:v>1.6248700000000001E-2</c:v>
                </c:pt>
                <c:pt idx="21455">
                  <c:v>1.1672999999999999E-2</c:v>
                </c:pt>
                <c:pt idx="21456">
                  <c:v>-9.1457400000000003E-4</c:v>
                </c:pt>
                <c:pt idx="21457">
                  <c:v>1.23158E-2</c:v>
                </c:pt>
                <c:pt idx="21458">
                  <c:v>-6.8302199999999997E-3</c:v>
                </c:pt>
                <c:pt idx="21459">
                  <c:v>2.5662399999999998E-2</c:v>
                </c:pt>
                <c:pt idx="21460">
                  <c:v>1.4696100000000001E-3</c:v>
                </c:pt>
                <c:pt idx="21461">
                  <c:v>1.53379E-2</c:v>
                </c:pt>
                <c:pt idx="21462">
                  <c:v>1.25179E-2</c:v>
                </c:pt>
                <c:pt idx="21463">
                  <c:v>7.9793899999999994E-3</c:v>
                </c:pt>
                <c:pt idx="21464">
                  <c:v>1.1348700000000001E-3</c:v>
                </c:pt>
                <c:pt idx="21465">
                  <c:v>1.27954E-2</c:v>
                </c:pt>
                <c:pt idx="21466">
                  <c:v>1.6738900000000001E-2</c:v>
                </c:pt>
                <c:pt idx="21467">
                  <c:v>8.7184900000000006E-3</c:v>
                </c:pt>
                <c:pt idx="21468">
                  <c:v>1.25866E-2</c:v>
                </c:pt>
                <c:pt idx="21469">
                  <c:v>-2.6445399999999999E-3</c:v>
                </c:pt>
                <c:pt idx="21470">
                  <c:v>5.1374400000000001E-3</c:v>
                </c:pt>
                <c:pt idx="21471">
                  <c:v>6.0291299999999997E-3</c:v>
                </c:pt>
                <c:pt idx="21472">
                  <c:v>9.0007799999999999E-3</c:v>
                </c:pt>
                <c:pt idx="21473">
                  <c:v>1.2774499999999999E-2</c:v>
                </c:pt>
                <c:pt idx="21474">
                  <c:v>8.4581399999999994E-3</c:v>
                </c:pt>
                <c:pt idx="21475">
                  <c:v>5.7001100000000004E-3</c:v>
                </c:pt>
                <c:pt idx="21476">
                  <c:v>5.8565099999999997E-3</c:v>
                </c:pt>
                <c:pt idx="21477">
                  <c:v>-1.5932100000000001E-2</c:v>
                </c:pt>
                <c:pt idx="21478">
                  <c:v>1.58815E-2</c:v>
                </c:pt>
                <c:pt idx="21479">
                  <c:v>4.9762699999999997E-3</c:v>
                </c:pt>
                <c:pt idx="21480">
                  <c:v>1.7376900000000001E-2</c:v>
                </c:pt>
                <c:pt idx="21481">
                  <c:v>-1.29604E-3</c:v>
                </c:pt>
                <c:pt idx="21482">
                  <c:v>6.2932999999999999E-3</c:v>
                </c:pt>
                <c:pt idx="21483">
                  <c:v>7.3471099999999996E-3</c:v>
                </c:pt>
                <c:pt idx="21484">
                  <c:v>6.1130500000000003E-4</c:v>
                </c:pt>
                <c:pt idx="21485">
                  <c:v>7.3967E-3</c:v>
                </c:pt>
                <c:pt idx="21486">
                  <c:v>1.2659999999999999E-2</c:v>
                </c:pt>
                <c:pt idx="21487">
                  <c:v>-4.0245100000000002E-3</c:v>
                </c:pt>
                <c:pt idx="21488">
                  <c:v>1.6415599999999999E-2</c:v>
                </c:pt>
                <c:pt idx="21489">
                  <c:v>7.0476499999999999E-4</c:v>
                </c:pt>
                <c:pt idx="21490">
                  <c:v>2.93064E-3</c:v>
                </c:pt>
                <c:pt idx="21491">
                  <c:v>8.05378E-3</c:v>
                </c:pt>
                <c:pt idx="21492">
                  <c:v>4.2724599999999996E-3</c:v>
                </c:pt>
                <c:pt idx="21493">
                  <c:v>9.5644000000000007E-3</c:v>
                </c:pt>
                <c:pt idx="21494">
                  <c:v>8.0595000000000007E-3</c:v>
                </c:pt>
                <c:pt idx="21495">
                  <c:v>-5.76401E-3</c:v>
                </c:pt>
                <c:pt idx="21496">
                  <c:v>1.0684000000000001E-2</c:v>
                </c:pt>
                <c:pt idx="21497" formatCode="0.00E+00">
                  <c:v>6.0081499999999997E-5</c:v>
                </c:pt>
                <c:pt idx="21498">
                  <c:v>7.8391999999999993E-3</c:v>
                </c:pt>
                <c:pt idx="21499">
                  <c:v>9.0427400000000005E-3</c:v>
                </c:pt>
                <c:pt idx="21500">
                  <c:v>-3.8299599999999999E-3</c:v>
                </c:pt>
                <c:pt idx="21501">
                  <c:v>1.25074E-2</c:v>
                </c:pt>
                <c:pt idx="21502">
                  <c:v>4.9543399999999998E-3</c:v>
                </c:pt>
                <c:pt idx="21503">
                  <c:v>1.6959200000000001E-2</c:v>
                </c:pt>
                <c:pt idx="21504">
                  <c:v>-4.1704200000000002E-3</c:v>
                </c:pt>
                <c:pt idx="21505">
                  <c:v>-4.7931700000000002E-3</c:v>
                </c:pt>
                <c:pt idx="21506">
                  <c:v>1.5605000000000001E-2</c:v>
                </c:pt>
                <c:pt idx="21507">
                  <c:v>-5.2490200000000001E-3</c:v>
                </c:pt>
                <c:pt idx="21508">
                  <c:v>1.35088E-2</c:v>
                </c:pt>
                <c:pt idx="21509">
                  <c:v>-3.3378599999999998E-4</c:v>
                </c:pt>
                <c:pt idx="21510">
                  <c:v>6.9503799999999999E-3</c:v>
                </c:pt>
                <c:pt idx="21511">
                  <c:v>4.7302200000000003E-3</c:v>
                </c:pt>
                <c:pt idx="21512">
                  <c:v>-4.1437100000000001E-3</c:v>
                </c:pt>
                <c:pt idx="21513">
                  <c:v>1.39542E-2</c:v>
                </c:pt>
                <c:pt idx="21514">
                  <c:v>-7.5025600000000001E-3</c:v>
                </c:pt>
                <c:pt idx="21515">
                  <c:v>4.7759999999999999E-3</c:v>
                </c:pt>
                <c:pt idx="21516">
                  <c:v>-6.7710899999999996E-4</c:v>
                </c:pt>
                <c:pt idx="21517">
                  <c:v>1.31197E-2</c:v>
                </c:pt>
                <c:pt idx="21518">
                  <c:v>4.2352700000000002E-3</c:v>
                </c:pt>
                <c:pt idx="21519">
                  <c:v>7.49016E-3</c:v>
                </c:pt>
                <c:pt idx="21520">
                  <c:v>5.5980699999999995E-4</c:v>
                </c:pt>
                <c:pt idx="21521">
                  <c:v>9.3507799999999995E-3</c:v>
                </c:pt>
                <c:pt idx="21522">
                  <c:v>1.65329E-2</c:v>
                </c:pt>
                <c:pt idx="21523">
                  <c:v>-2.0026200000000001E-2</c:v>
                </c:pt>
                <c:pt idx="21524">
                  <c:v>7.0981999999999998E-3</c:v>
                </c:pt>
                <c:pt idx="21525">
                  <c:v>-1.7499900000000001E-3</c:v>
                </c:pt>
                <c:pt idx="21526">
                  <c:v>3.3979399999999999E-3</c:v>
                </c:pt>
                <c:pt idx="21527">
                  <c:v>1.38788E-2</c:v>
                </c:pt>
                <c:pt idx="21528">
                  <c:v>-1.14746E-2</c:v>
                </c:pt>
                <c:pt idx="21529">
                  <c:v>6.0272199999999998E-4</c:v>
                </c:pt>
                <c:pt idx="21530">
                  <c:v>-9.8352400000000003E-3</c:v>
                </c:pt>
                <c:pt idx="21531" formatCode="0.00E+00">
                  <c:v>2.00272E-5</c:v>
                </c:pt>
                <c:pt idx="21532">
                  <c:v>-3.1433099999999999E-3</c:v>
                </c:pt>
                <c:pt idx="21533">
                  <c:v>-1.3093899999999999E-3</c:v>
                </c:pt>
                <c:pt idx="21534">
                  <c:v>-5.0620999999999999E-3</c:v>
                </c:pt>
                <c:pt idx="21535">
                  <c:v>8.1844299999999995E-3</c:v>
                </c:pt>
                <c:pt idx="21536">
                  <c:v>-1.6040799999999999E-3</c:v>
                </c:pt>
                <c:pt idx="21537">
                  <c:v>8.5735300000000004E-4</c:v>
                </c:pt>
                <c:pt idx="21538">
                  <c:v>-1.3941800000000001E-2</c:v>
                </c:pt>
                <c:pt idx="21539">
                  <c:v>3.9959000000000001E-3</c:v>
                </c:pt>
                <c:pt idx="21540">
                  <c:v>-5.77927E-4</c:v>
                </c:pt>
                <c:pt idx="21541">
                  <c:v>-3.0651099999999998E-3</c:v>
                </c:pt>
                <c:pt idx="21542">
                  <c:v>-1.9407300000000001E-3</c:v>
                </c:pt>
                <c:pt idx="21543">
                  <c:v>-1.3813000000000001E-2</c:v>
                </c:pt>
                <c:pt idx="21544">
                  <c:v>-1.5730899999999999E-2</c:v>
                </c:pt>
                <c:pt idx="21545">
                  <c:v>9.2496899999999996E-3</c:v>
                </c:pt>
                <c:pt idx="21546">
                  <c:v>1.0521900000000001E-2</c:v>
                </c:pt>
                <c:pt idx="21547">
                  <c:v>-2.7608899999999998E-3</c:v>
                </c:pt>
                <c:pt idx="21548">
                  <c:v>-4.7368999999999996E-3</c:v>
                </c:pt>
                <c:pt idx="21549">
                  <c:v>-2.1657899999999999E-3</c:v>
                </c:pt>
                <c:pt idx="21550">
                  <c:v>-1.64814E-2</c:v>
                </c:pt>
                <c:pt idx="21551">
                  <c:v>-1.6220100000000001E-2</c:v>
                </c:pt>
                <c:pt idx="21552">
                  <c:v>1.10435E-3</c:v>
                </c:pt>
                <c:pt idx="21553">
                  <c:v>-1.00899E-3</c:v>
                </c:pt>
                <c:pt idx="21554">
                  <c:v>3.5047500000000001E-3</c:v>
                </c:pt>
                <c:pt idx="21555">
                  <c:v>-1.70574E-2</c:v>
                </c:pt>
                <c:pt idx="21556">
                  <c:v>7.9822499999999995E-4</c:v>
                </c:pt>
                <c:pt idx="21557">
                  <c:v>-1.9950900000000001E-3</c:v>
                </c:pt>
                <c:pt idx="21558">
                  <c:v>-1.00889E-2</c:v>
                </c:pt>
                <c:pt idx="21559">
                  <c:v>6.4439800000000002E-3</c:v>
                </c:pt>
                <c:pt idx="21560">
                  <c:v>-1.2271900000000001E-2</c:v>
                </c:pt>
                <c:pt idx="21561">
                  <c:v>1.0018300000000001E-2</c:v>
                </c:pt>
                <c:pt idx="21562">
                  <c:v>-1.10703E-2</c:v>
                </c:pt>
                <c:pt idx="21563">
                  <c:v>1.69659E-3</c:v>
                </c:pt>
                <c:pt idx="21564">
                  <c:v>-6.1893499999999997E-3</c:v>
                </c:pt>
                <c:pt idx="21565">
                  <c:v>4.0626500000000001E-3</c:v>
                </c:pt>
                <c:pt idx="21566">
                  <c:v>-6.4086899999999997E-4</c:v>
                </c:pt>
                <c:pt idx="21567">
                  <c:v>-1.4250799999999999E-2</c:v>
                </c:pt>
                <c:pt idx="21568">
                  <c:v>7.0896099999999997E-3</c:v>
                </c:pt>
                <c:pt idx="21569">
                  <c:v>-7.2479199999999997E-3</c:v>
                </c:pt>
                <c:pt idx="21570">
                  <c:v>2.51484E-3</c:v>
                </c:pt>
                <c:pt idx="21571">
                  <c:v>-8.9263899999999993E-3</c:v>
                </c:pt>
                <c:pt idx="21572">
                  <c:v>-1.00803E-3</c:v>
                </c:pt>
                <c:pt idx="21573">
                  <c:v>1.39236E-3</c:v>
                </c:pt>
                <c:pt idx="21574">
                  <c:v>4.6234099999999997E-3</c:v>
                </c:pt>
                <c:pt idx="21575">
                  <c:v>-5.5322599999999998E-3</c:v>
                </c:pt>
                <c:pt idx="21576">
                  <c:v>5.7830800000000003E-3</c:v>
                </c:pt>
                <c:pt idx="21577">
                  <c:v>7.5244899999999998E-4</c:v>
                </c:pt>
                <c:pt idx="21578">
                  <c:v>4.4879899999999999E-3</c:v>
                </c:pt>
                <c:pt idx="21579">
                  <c:v>-8.0604600000000002E-3</c:v>
                </c:pt>
                <c:pt idx="21580">
                  <c:v>1.1371600000000001E-2</c:v>
                </c:pt>
                <c:pt idx="21581">
                  <c:v>-1.9134499999999999E-2</c:v>
                </c:pt>
                <c:pt idx="21582">
                  <c:v>1.02358E-2</c:v>
                </c:pt>
                <c:pt idx="21583">
                  <c:v>-1.76239E-3</c:v>
                </c:pt>
                <c:pt idx="21584">
                  <c:v>-7.9278899999999999E-3</c:v>
                </c:pt>
                <c:pt idx="21585">
                  <c:v>1.47791E-2</c:v>
                </c:pt>
                <c:pt idx="21586">
                  <c:v>-1.30844E-2</c:v>
                </c:pt>
                <c:pt idx="21587">
                  <c:v>-9.6654900000000005E-3</c:v>
                </c:pt>
                <c:pt idx="21588">
                  <c:v>-6.34003E-3</c:v>
                </c:pt>
                <c:pt idx="21589">
                  <c:v>-1.3058699999999999E-2</c:v>
                </c:pt>
                <c:pt idx="21590">
                  <c:v>-3.7765500000000002E-4</c:v>
                </c:pt>
                <c:pt idx="21591">
                  <c:v>-1.30272E-3</c:v>
                </c:pt>
                <c:pt idx="21592">
                  <c:v>-1.08261E-2</c:v>
                </c:pt>
                <c:pt idx="21593">
                  <c:v>-1.11742E-2</c:v>
                </c:pt>
                <c:pt idx="21594">
                  <c:v>-1.9845999999999999E-2</c:v>
                </c:pt>
                <c:pt idx="21595">
                  <c:v>-4.0807700000000001E-3</c:v>
                </c:pt>
                <c:pt idx="21596">
                  <c:v>-2.0714799999999998E-2</c:v>
                </c:pt>
                <c:pt idx="21597">
                  <c:v>-1.9227000000000001E-2</c:v>
                </c:pt>
                <c:pt idx="21598">
                  <c:v>3.36075E-3</c:v>
                </c:pt>
                <c:pt idx="21599">
                  <c:v>-3.6630600000000001E-3</c:v>
                </c:pt>
                <c:pt idx="21600">
                  <c:v>-2.8013199999999999E-2</c:v>
                </c:pt>
                <c:pt idx="21601">
                  <c:v>-5.2690499999999999E-3</c:v>
                </c:pt>
                <c:pt idx="21602">
                  <c:v>-2.4019200000000001E-2</c:v>
                </c:pt>
                <c:pt idx="21603">
                  <c:v>1.00994E-3</c:v>
                </c:pt>
                <c:pt idx="21604">
                  <c:v>-5.2871699999999999E-3</c:v>
                </c:pt>
                <c:pt idx="21605">
                  <c:v>-2.5214199999999999E-2</c:v>
                </c:pt>
                <c:pt idx="21606">
                  <c:v>-1.91975E-3</c:v>
                </c:pt>
                <c:pt idx="21607">
                  <c:v>-2.77624E-2</c:v>
                </c:pt>
                <c:pt idx="21608">
                  <c:v>2.25544E-3</c:v>
                </c:pt>
                <c:pt idx="21609">
                  <c:v>-1.8504099999999999E-2</c:v>
                </c:pt>
                <c:pt idx="21610">
                  <c:v>-7.4319800000000004E-3</c:v>
                </c:pt>
                <c:pt idx="21611">
                  <c:v>-1.86348E-2</c:v>
                </c:pt>
                <c:pt idx="21612">
                  <c:v>-1.64604E-2</c:v>
                </c:pt>
                <c:pt idx="21613">
                  <c:v>-1.5475300000000001E-2</c:v>
                </c:pt>
                <c:pt idx="21614">
                  <c:v>-1.3577499999999999E-2</c:v>
                </c:pt>
                <c:pt idx="21615">
                  <c:v>-1.0816599999999999E-2</c:v>
                </c:pt>
                <c:pt idx="21616">
                  <c:v>5.4979299999999998E-3</c:v>
                </c:pt>
                <c:pt idx="21617">
                  <c:v>-1.9959399999999999E-2</c:v>
                </c:pt>
                <c:pt idx="21618">
                  <c:v>-3.9755800000000001E-2</c:v>
                </c:pt>
                <c:pt idx="21619">
                  <c:v>-5.0687800000000002E-3</c:v>
                </c:pt>
                <c:pt idx="21620">
                  <c:v>-2.5760700000000001E-2</c:v>
                </c:pt>
                <c:pt idx="21621">
                  <c:v>-5.5904400000000003E-3</c:v>
                </c:pt>
                <c:pt idx="21622">
                  <c:v>-1.4593099999999999E-2</c:v>
                </c:pt>
                <c:pt idx="21623">
                  <c:v>-1.7709699999999998E-2</c:v>
                </c:pt>
                <c:pt idx="21624">
                  <c:v>-1.7802200000000001E-2</c:v>
                </c:pt>
                <c:pt idx="21625">
                  <c:v>-3.0036E-2</c:v>
                </c:pt>
                <c:pt idx="21626">
                  <c:v>-1.2661E-2</c:v>
                </c:pt>
                <c:pt idx="21627">
                  <c:v>-1.42851E-2</c:v>
                </c:pt>
                <c:pt idx="21628">
                  <c:v>-1.5436200000000001E-2</c:v>
                </c:pt>
                <c:pt idx="21629">
                  <c:v>-4.5385399999999998E-3</c:v>
                </c:pt>
                <c:pt idx="21630">
                  <c:v>-1.9724800000000001E-2</c:v>
                </c:pt>
                <c:pt idx="21631">
                  <c:v>-2.3405100000000002E-2</c:v>
                </c:pt>
                <c:pt idx="21632">
                  <c:v>-2.3751299999999999E-2</c:v>
                </c:pt>
                <c:pt idx="21633">
                  <c:v>-2.05288E-2</c:v>
                </c:pt>
                <c:pt idx="21634">
                  <c:v>-2.7705199999999999E-2</c:v>
                </c:pt>
                <c:pt idx="21635">
                  <c:v>-1.2249899999999999E-2</c:v>
                </c:pt>
                <c:pt idx="21636">
                  <c:v>-2.7322800000000001E-2</c:v>
                </c:pt>
                <c:pt idx="21637">
                  <c:v>-1.4370000000000001E-2</c:v>
                </c:pt>
                <c:pt idx="21638">
                  <c:v>-2.1699900000000001E-2</c:v>
                </c:pt>
                <c:pt idx="21639">
                  <c:v>-2.7948400000000002E-2</c:v>
                </c:pt>
                <c:pt idx="21640">
                  <c:v>-1.37033E-2</c:v>
                </c:pt>
                <c:pt idx="21641">
                  <c:v>-1.4629400000000001E-2</c:v>
                </c:pt>
                <c:pt idx="21642">
                  <c:v>-2.1142999999999999E-2</c:v>
                </c:pt>
                <c:pt idx="21643">
                  <c:v>-1.8237099999999999E-2</c:v>
                </c:pt>
                <c:pt idx="21644">
                  <c:v>-2.93636E-2</c:v>
                </c:pt>
                <c:pt idx="21645">
                  <c:v>-2.6758199999999999E-2</c:v>
                </c:pt>
                <c:pt idx="21646">
                  <c:v>-2.2990199999999999E-2</c:v>
                </c:pt>
                <c:pt idx="21647">
                  <c:v>-1.8931400000000001E-2</c:v>
                </c:pt>
                <c:pt idx="21648">
                  <c:v>-2.6267100000000002E-2</c:v>
                </c:pt>
                <c:pt idx="21649">
                  <c:v>-3.2520299999999999E-3</c:v>
                </c:pt>
                <c:pt idx="21650">
                  <c:v>-2.7878799999999999E-2</c:v>
                </c:pt>
                <c:pt idx="21651">
                  <c:v>-1.67723E-2</c:v>
                </c:pt>
                <c:pt idx="21652">
                  <c:v>-2.3186700000000001E-2</c:v>
                </c:pt>
                <c:pt idx="21653">
                  <c:v>-1.6736000000000001E-2</c:v>
                </c:pt>
                <c:pt idx="21654">
                  <c:v>-1.28136E-2</c:v>
                </c:pt>
                <c:pt idx="21655">
                  <c:v>-8.5344300000000008E-3</c:v>
                </c:pt>
                <c:pt idx="21656">
                  <c:v>-9.5329300000000002E-3</c:v>
                </c:pt>
                <c:pt idx="21657">
                  <c:v>-3.70464E-2</c:v>
                </c:pt>
                <c:pt idx="21658">
                  <c:v>-2.9004100000000001E-2</c:v>
                </c:pt>
                <c:pt idx="21659">
                  <c:v>1.87206E-3</c:v>
                </c:pt>
                <c:pt idx="21660">
                  <c:v>-2.0164499999999998E-2</c:v>
                </c:pt>
                <c:pt idx="21661">
                  <c:v>-3.2157900000000001E-3</c:v>
                </c:pt>
                <c:pt idx="21662">
                  <c:v>-2.5813099999999999E-2</c:v>
                </c:pt>
                <c:pt idx="21663">
                  <c:v>-3.13482E-2</c:v>
                </c:pt>
                <c:pt idx="21664">
                  <c:v>-2.3669200000000001E-2</c:v>
                </c:pt>
                <c:pt idx="21665">
                  <c:v>-1.8462200000000002E-2</c:v>
                </c:pt>
                <c:pt idx="21666">
                  <c:v>1.0833699999999999E-3</c:v>
                </c:pt>
                <c:pt idx="21667">
                  <c:v>-1.63746E-2</c:v>
                </c:pt>
                <c:pt idx="21668">
                  <c:v>-2.72932E-2</c:v>
                </c:pt>
                <c:pt idx="21669">
                  <c:v>-1.04218E-2</c:v>
                </c:pt>
                <c:pt idx="21670">
                  <c:v>-1.2408300000000001E-2</c:v>
                </c:pt>
                <c:pt idx="21671">
                  <c:v>-1.73302E-2</c:v>
                </c:pt>
                <c:pt idx="21672">
                  <c:v>-4.6768199999999999E-3</c:v>
                </c:pt>
                <c:pt idx="21673">
                  <c:v>2.9735600000000001E-3</c:v>
                </c:pt>
                <c:pt idx="21674">
                  <c:v>-8.8043199999999992E-3</c:v>
                </c:pt>
                <c:pt idx="21675">
                  <c:v>-2.4525600000000002E-2</c:v>
                </c:pt>
                <c:pt idx="21676">
                  <c:v>-4.0073399999999999E-3</c:v>
                </c:pt>
                <c:pt idx="21677">
                  <c:v>-2.0275100000000002E-3</c:v>
                </c:pt>
                <c:pt idx="21678">
                  <c:v>-1.2260399999999999E-2</c:v>
                </c:pt>
                <c:pt idx="21679">
                  <c:v>-1.8282900000000001E-2</c:v>
                </c:pt>
                <c:pt idx="21680">
                  <c:v>-8.1939700000000001E-3</c:v>
                </c:pt>
                <c:pt idx="21681">
                  <c:v>-1.7498E-2</c:v>
                </c:pt>
                <c:pt idx="21682">
                  <c:v>-5.1422100000000004E-3</c:v>
                </c:pt>
                <c:pt idx="21683">
                  <c:v>-2.14939E-2</c:v>
                </c:pt>
                <c:pt idx="21684">
                  <c:v>-6.5288500000000001E-3</c:v>
                </c:pt>
                <c:pt idx="21685">
                  <c:v>-1.9964200000000001E-2</c:v>
                </c:pt>
                <c:pt idx="21686">
                  <c:v>-7.5073199999999996E-3</c:v>
                </c:pt>
                <c:pt idx="21687">
                  <c:v>-8.6841599999999998E-3</c:v>
                </c:pt>
                <c:pt idx="21688">
                  <c:v>-1.9612299999999999E-2</c:v>
                </c:pt>
                <c:pt idx="21689">
                  <c:v>-2.50359E-2</c:v>
                </c:pt>
                <c:pt idx="21690">
                  <c:v>-7.5063700000000001E-3</c:v>
                </c:pt>
                <c:pt idx="21691">
                  <c:v>-4.6300899999999999E-3</c:v>
                </c:pt>
                <c:pt idx="21692">
                  <c:v>-2.75946E-2</c:v>
                </c:pt>
                <c:pt idx="21693">
                  <c:v>-3.0803699999999998E-3</c:v>
                </c:pt>
                <c:pt idx="21694">
                  <c:v>-2.3478499999999999E-2</c:v>
                </c:pt>
                <c:pt idx="21695">
                  <c:v>-2.73142E-2</c:v>
                </c:pt>
                <c:pt idx="21696">
                  <c:v>1.2388200000000001E-3</c:v>
                </c:pt>
                <c:pt idx="21697">
                  <c:v>-3.2438300000000003E-2</c:v>
                </c:pt>
                <c:pt idx="21698">
                  <c:v>-1.84946E-2</c:v>
                </c:pt>
                <c:pt idx="21699">
                  <c:v>-9.8686199999999998E-3</c:v>
                </c:pt>
                <c:pt idx="21700">
                  <c:v>-2.3670199999999999E-2</c:v>
                </c:pt>
                <c:pt idx="21701">
                  <c:v>-1.9956600000000001E-2</c:v>
                </c:pt>
                <c:pt idx="21702">
                  <c:v>-2.3335499999999999E-2</c:v>
                </c:pt>
                <c:pt idx="21703">
                  <c:v>-2.60191E-2</c:v>
                </c:pt>
                <c:pt idx="21704">
                  <c:v>-1.7557099999999999E-2</c:v>
                </c:pt>
                <c:pt idx="21705">
                  <c:v>-2.3332599999999998E-2</c:v>
                </c:pt>
                <c:pt idx="21706">
                  <c:v>-2.0654700000000002E-2</c:v>
                </c:pt>
                <c:pt idx="21707">
                  <c:v>-3.0716899999999998E-2</c:v>
                </c:pt>
                <c:pt idx="21708">
                  <c:v>-1.39008E-2</c:v>
                </c:pt>
                <c:pt idx="21709">
                  <c:v>-3.6507600000000001E-2</c:v>
                </c:pt>
                <c:pt idx="21710">
                  <c:v>-2.6890799999999999E-2</c:v>
                </c:pt>
                <c:pt idx="21711">
                  <c:v>-3.0299199999999998E-2</c:v>
                </c:pt>
                <c:pt idx="21712">
                  <c:v>-1.8442199999999999E-2</c:v>
                </c:pt>
                <c:pt idx="21713">
                  <c:v>-4.1269300000000002E-2</c:v>
                </c:pt>
                <c:pt idx="21714">
                  <c:v>-1.8264800000000001E-2</c:v>
                </c:pt>
                <c:pt idx="21715">
                  <c:v>-3.1967200000000001E-2</c:v>
                </c:pt>
                <c:pt idx="21716">
                  <c:v>-2.1891600000000001E-2</c:v>
                </c:pt>
                <c:pt idx="21717">
                  <c:v>-2.6859299999999999E-2</c:v>
                </c:pt>
                <c:pt idx="21718">
                  <c:v>-3.0955300000000002E-2</c:v>
                </c:pt>
                <c:pt idx="21719">
                  <c:v>-3.9298100000000002E-2</c:v>
                </c:pt>
                <c:pt idx="21720">
                  <c:v>-2.3324000000000001E-2</c:v>
                </c:pt>
                <c:pt idx="21721">
                  <c:v>-2.5543199999999999E-2</c:v>
                </c:pt>
                <c:pt idx="21722">
                  <c:v>-3.2481200000000002E-2</c:v>
                </c:pt>
                <c:pt idx="21723">
                  <c:v>-3.9319999999999997E-3</c:v>
                </c:pt>
                <c:pt idx="21724">
                  <c:v>-3.4469600000000003E-2</c:v>
                </c:pt>
                <c:pt idx="21725">
                  <c:v>-2.0779599999999999E-2</c:v>
                </c:pt>
                <c:pt idx="21726">
                  <c:v>-3.0148500000000002E-2</c:v>
                </c:pt>
                <c:pt idx="21727">
                  <c:v>-1.00765E-2</c:v>
                </c:pt>
                <c:pt idx="21728">
                  <c:v>-3.5228700000000002E-2</c:v>
                </c:pt>
                <c:pt idx="21729">
                  <c:v>-1.05162E-2</c:v>
                </c:pt>
                <c:pt idx="21730">
                  <c:v>-1.0869E-2</c:v>
                </c:pt>
                <c:pt idx="21731">
                  <c:v>-2.3039799999999999E-2</c:v>
                </c:pt>
                <c:pt idx="21732">
                  <c:v>-2.7449600000000001E-2</c:v>
                </c:pt>
                <c:pt idx="21733">
                  <c:v>2.11716E-4</c:v>
                </c:pt>
                <c:pt idx="21734">
                  <c:v>-2.2066100000000002E-2</c:v>
                </c:pt>
                <c:pt idx="21735">
                  <c:v>-1.18589E-2</c:v>
                </c:pt>
                <c:pt idx="21736">
                  <c:v>7.5721700000000002E-4</c:v>
                </c:pt>
                <c:pt idx="21737">
                  <c:v>-3.6736499999999998E-2</c:v>
                </c:pt>
                <c:pt idx="21738">
                  <c:v>-1.3672800000000001E-2</c:v>
                </c:pt>
                <c:pt idx="21739">
                  <c:v>-2.8316500000000001E-2</c:v>
                </c:pt>
                <c:pt idx="21740">
                  <c:v>4.5394900000000002E-3</c:v>
                </c:pt>
                <c:pt idx="21741">
                  <c:v>-2.1858200000000001E-2</c:v>
                </c:pt>
                <c:pt idx="21742">
                  <c:v>-1.4795300000000001E-2</c:v>
                </c:pt>
                <c:pt idx="21743">
                  <c:v>-1.93882E-3</c:v>
                </c:pt>
                <c:pt idx="21744">
                  <c:v>-5.7411199999999997E-3</c:v>
                </c:pt>
                <c:pt idx="21745">
                  <c:v>-1.3801600000000001E-2</c:v>
                </c:pt>
                <c:pt idx="21746">
                  <c:v>-1.9187900000000001E-2</c:v>
                </c:pt>
                <c:pt idx="21747">
                  <c:v>-6.2532400000000002E-3</c:v>
                </c:pt>
                <c:pt idx="21748">
                  <c:v>-9.7532299999999999E-3</c:v>
                </c:pt>
                <c:pt idx="21749">
                  <c:v>-1.0673500000000001E-2</c:v>
                </c:pt>
                <c:pt idx="21750">
                  <c:v>-1.01843E-2</c:v>
                </c:pt>
                <c:pt idx="21751">
                  <c:v>-6.1130500000000001E-3</c:v>
                </c:pt>
                <c:pt idx="21752">
                  <c:v>-2.64158E-2</c:v>
                </c:pt>
                <c:pt idx="21753">
                  <c:v>-1.01566E-3</c:v>
                </c:pt>
                <c:pt idx="21754">
                  <c:v>-3.5028500000000001E-3</c:v>
                </c:pt>
                <c:pt idx="21755">
                  <c:v>2.5911300000000001E-3</c:v>
                </c:pt>
                <c:pt idx="21756">
                  <c:v>-1.8008199999999999E-2</c:v>
                </c:pt>
                <c:pt idx="21757">
                  <c:v>4.1704200000000002E-3</c:v>
                </c:pt>
                <c:pt idx="21758">
                  <c:v>-1.16968E-2</c:v>
                </c:pt>
                <c:pt idx="21759">
                  <c:v>-6.66046E-3</c:v>
                </c:pt>
                <c:pt idx="21760">
                  <c:v>-4.0578799999999998E-3</c:v>
                </c:pt>
                <c:pt idx="21761">
                  <c:v>9.5863300000000005E-3</c:v>
                </c:pt>
                <c:pt idx="21762">
                  <c:v>-9.36413E-3</c:v>
                </c:pt>
                <c:pt idx="21763">
                  <c:v>-9.0246200000000006E-3</c:v>
                </c:pt>
                <c:pt idx="21764">
                  <c:v>-1.1525199999999999E-2</c:v>
                </c:pt>
                <c:pt idx="21765">
                  <c:v>-5.7888000000000004E-4</c:v>
                </c:pt>
                <c:pt idx="21766">
                  <c:v>-3.82614E-3</c:v>
                </c:pt>
                <c:pt idx="21767">
                  <c:v>-1.9211800000000001E-2</c:v>
                </c:pt>
                <c:pt idx="21768">
                  <c:v>-9.1123599999999999E-3</c:v>
                </c:pt>
                <c:pt idx="21769">
                  <c:v>-2.1156299999999999E-2</c:v>
                </c:pt>
                <c:pt idx="21770">
                  <c:v>2.07338E-2</c:v>
                </c:pt>
                <c:pt idx="21771">
                  <c:v>-1.0118500000000001E-2</c:v>
                </c:pt>
                <c:pt idx="21772">
                  <c:v>1.5335100000000001E-2</c:v>
                </c:pt>
                <c:pt idx="21773">
                  <c:v>-1.9780200000000001E-2</c:v>
                </c:pt>
                <c:pt idx="21774">
                  <c:v>-1.2081100000000001E-2</c:v>
                </c:pt>
                <c:pt idx="21775">
                  <c:v>-7.267E-3</c:v>
                </c:pt>
                <c:pt idx="21776">
                  <c:v>-1.2631399999999999E-2</c:v>
                </c:pt>
                <c:pt idx="21777">
                  <c:v>-1.61123E-2</c:v>
                </c:pt>
                <c:pt idx="21778">
                  <c:v>1.0521900000000001E-2</c:v>
                </c:pt>
                <c:pt idx="21779">
                  <c:v>-1.7559999999999999E-2</c:v>
                </c:pt>
                <c:pt idx="21780">
                  <c:v>-6.3619599999999998E-3</c:v>
                </c:pt>
                <c:pt idx="21781">
                  <c:v>-6.6575999999999996E-3</c:v>
                </c:pt>
                <c:pt idx="21782">
                  <c:v>4.8446699999999998E-4</c:v>
                </c:pt>
                <c:pt idx="21783">
                  <c:v>7.0915199999999996E-3</c:v>
                </c:pt>
                <c:pt idx="21784">
                  <c:v>-1.1472700000000001E-2</c:v>
                </c:pt>
                <c:pt idx="21785">
                  <c:v>1.90449E-3</c:v>
                </c:pt>
                <c:pt idx="21786">
                  <c:v>-5.0058400000000001E-3</c:v>
                </c:pt>
                <c:pt idx="21787">
                  <c:v>-2.3088499999999999E-3</c:v>
                </c:pt>
                <c:pt idx="21788">
                  <c:v>-1.5914000000000001E-2</c:v>
                </c:pt>
                <c:pt idx="21789">
                  <c:v>1.13049E-2</c:v>
                </c:pt>
                <c:pt idx="21790">
                  <c:v>-7.1458800000000003E-3</c:v>
                </c:pt>
                <c:pt idx="21791">
                  <c:v>-1.1720700000000001E-3</c:v>
                </c:pt>
                <c:pt idx="21792">
                  <c:v>-1.9146E-2</c:v>
                </c:pt>
                <c:pt idx="21793">
                  <c:v>-2.3422199999999999E-3</c:v>
                </c:pt>
                <c:pt idx="21794">
                  <c:v>-6.1893500000000004E-4</c:v>
                </c:pt>
                <c:pt idx="21795">
                  <c:v>1.6870500000000001E-3</c:v>
                </c:pt>
                <c:pt idx="21796">
                  <c:v>1.0375000000000001E-2</c:v>
                </c:pt>
                <c:pt idx="21797">
                  <c:v>1.89781E-4</c:v>
                </c:pt>
                <c:pt idx="21798">
                  <c:v>-8.5449199999999993E-3</c:v>
                </c:pt>
                <c:pt idx="21799">
                  <c:v>-1.89304E-2</c:v>
                </c:pt>
                <c:pt idx="21800">
                  <c:v>1.07288E-2</c:v>
                </c:pt>
                <c:pt idx="21801">
                  <c:v>5.3882599999999995E-4</c:v>
                </c:pt>
                <c:pt idx="21802">
                  <c:v>2.9792799999999999E-3</c:v>
                </c:pt>
                <c:pt idx="21803">
                  <c:v>9.9763899999999999E-3</c:v>
                </c:pt>
                <c:pt idx="21804">
                  <c:v>-9.3650799999999996E-4</c:v>
                </c:pt>
                <c:pt idx="21805">
                  <c:v>-1.0208099999999999E-2</c:v>
                </c:pt>
                <c:pt idx="21806">
                  <c:v>-1.7857600000000001E-2</c:v>
                </c:pt>
                <c:pt idx="21807">
                  <c:v>1.24712E-2</c:v>
                </c:pt>
                <c:pt idx="21808">
                  <c:v>-4.9505199999999999E-3</c:v>
                </c:pt>
                <c:pt idx="21809">
                  <c:v>6.9875700000000002E-3</c:v>
                </c:pt>
                <c:pt idx="21810">
                  <c:v>-5.5208200000000001E-3</c:v>
                </c:pt>
                <c:pt idx="21811">
                  <c:v>-4.7330899999999997E-3</c:v>
                </c:pt>
                <c:pt idx="21812">
                  <c:v>-3.5285900000000002E-4</c:v>
                </c:pt>
                <c:pt idx="21813">
                  <c:v>-8.6374299999999998E-3</c:v>
                </c:pt>
                <c:pt idx="21814">
                  <c:v>-6.3133199999999997E-4</c:v>
                </c:pt>
                <c:pt idx="21815">
                  <c:v>-3.0324E-2</c:v>
                </c:pt>
                <c:pt idx="21816">
                  <c:v>-2.5167499999999999E-3</c:v>
                </c:pt>
                <c:pt idx="21817">
                  <c:v>-1.8581400000000001E-2</c:v>
                </c:pt>
                <c:pt idx="21818">
                  <c:v>1.01519E-2</c:v>
                </c:pt>
                <c:pt idx="21819">
                  <c:v>-1.0869E-2</c:v>
                </c:pt>
                <c:pt idx="21820">
                  <c:v>-1.7309199999999999E-3</c:v>
                </c:pt>
                <c:pt idx="21821">
                  <c:v>-1.5140499999999999E-2</c:v>
                </c:pt>
                <c:pt idx="21822">
                  <c:v>-1.0088E-2</c:v>
                </c:pt>
                <c:pt idx="21823">
                  <c:v>-8.5744900000000006E-3</c:v>
                </c:pt>
                <c:pt idx="21824">
                  <c:v>2.5196099999999998E-3</c:v>
                </c:pt>
                <c:pt idx="21825">
                  <c:v>-5.5637400000000002E-3</c:v>
                </c:pt>
                <c:pt idx="21826">
                  <c:v>-1.08147E-2</c:v>
                </c:pt>
                <c:pt idx="21827">
                  <c:v>-6.4096500000000002E-3</c:v>
                </c:pt>
                <c:pt idx="21828" formatCode="0.00E+00">
                  <c:v>-1.8119799999999999E-5</c:v>
                </c:pt>
                <c:pt idx="21829">
                  <c:v>-9.81331E-4</c:v>
                </c:pt>
                <c:pt idx="21830">
                  <c:v>-1.2400599999999999E-2</c:v>
                </c:pt>
                <c:pt idx="21831">
                  <c:v>1.15681E-2</c:v>
                </c:pt>
                <c:pt idx="21832">
                  <c:v>-2.7673699999999999E-2</c:v>
                </c:pt>
                <c:pt idx="21833">
                  <c:v>-3.7088400000000001E-3</c:v>
                </c:pt>
                <c:pt idx="21834">
                  <c:v>4.8370399999999999E-3</c:v>
                </c:pt>
                <c:pt idx="21835">
                  <c:v>-6.2112799999999996E-3</c:v>
                </c:pt>
                <c:pt idx="21836">
                  <c:v>8.6746199999999992E-3</c:v>
                </c:pt>
                <c:pt idx="21837">
                  <c:v>-8.0442399999999994E-3</c:v>
                </c:pt>
                <c:pt idx="21838">
                  <c:v>-7.2956099999999999E-4</c:v>
                </c:pt>
                <c:pt idx="21839">
                  <c:v>-2.1171599999999999E-3</c:v>
                </c:pt>
                <c:pt idx="21840">
                  <c:v>-1.96934E-3</c:v>
                </c:pt>
                <c:pt idx="21841">
                  <c:v>-1.9748700000000001E-2</c:v>
                </c:pt>
                <c:pt idx="21842">
                  <c:v>-8.4161800000000005E-3</c:v>
                </c:pt>
                <c:pt idx="21843">
                  <c:v>5.3377199999999998E-3</c:v>
                </c:pt>
                <c:pt idx="21844">
                  <c:v>5.6743599999999998E-3</c:v>
                </c:pt>
                <c:pt idx="21845">
                  <c:v>-2.8324099999999999E-4</c:v>
                </c:pt>
                <c:pt idx="21846">
                  <c:v>3.6287300000000001E-3</c:v>
                </c:pt>
                <c:pt idx="21847">
                  <c:v>1.5749900000000001E-2</c:v>
                </c:pt>
                <c:pt idx="21848">
                  <c:v>-8.8119499999999998E-4</c:v>
                </c:pt>
                <c:pt idx="21849">
                  <c:v>7.4625000000000004E-3</c:v>
                </c:pt>
                <c:pt idx="21850">
                  <c:v>-1.5406599999999999E-2</c:v>
                </c:pt>
                <c:pt idx="21851">
                  <c:v>1.05028E-2</c:v>
                </c:pt>
                <c:pt idx="21852">
                  <c:v>4.4374499999999999E-3</c:v>
                </c:pt>
                <c:pt idx="21853">
                  <c:v>1.3531700000000001E-2</c:v>
                </c:pt>
                <c:pt idx="21854">
                  <c:v>5.9699999999999996E-3</c:v>
                </c:pt>
                <c:pt idx="21855">
                  <c:v>1.16682E-2</c:v>
                </c:pt>
                <c:pt idx="21856">
                  <c:v>9.4156299999999995E-3</c:v>
                </c:pt>
                <c:pt idx="21857">
                  <c:v>1.6468E-2</c:v>
                </c:pt>
                <c:pt idx="21858">
                  <c:v>-1.7070799999999999E-3</c:v>
                </c:pt>
                <c:pt idx="21859">
                  <c:v>8.2368900000000002E-3</c:v>
                </c:pt>
                <c:pt idx="21860">
                  <c:v>1.39332E-2</c:v>
                </c:pt>
                <c:pt idx="21861">
                  <c:v>2.2741299999999999E-2</c:v>
                </c:pt>
                <c:pt idx="21862">
                  <c:v>-2.4404499999999998E-3</c:v>
                </c:pt>
                <c:pt idx="21863">
                  <c:v>1.52531E-2</c:v>
                </c:pt>
                <c:pt idx="21864">
                  <c:v>1.27983E-2</c:v>
                </c:pt>
                <c:pt idx="21865">
                  <c:v>2.7139699999999999E-2</c:v>
                </c:pt>
                <c:pt idx="21866">
                  <c:v>8.8338900000000005E-3</c:v>
                </c:pt>
                <c:pt idx="21867">
                  <c:v>1.2148900000000001E-2</c:v>
                </c:pt>
                <c:pt idx="21868">
                  <c:v>1.41525E-2</c:v>
                </c:pt>
                <c:pt idx="21869">
                  <c:v>1.4017099999999999E-2</c:v>
                </c:pt>
                <c:pt idx="21870">
                  <c:v>2.2158600000000001E-2</c:v>
                </c:pt>
                <c:pt idx="21871">
                  <c:v>1.5402799999999999E-2</c:v>
                </c:pt>
                <c:pt idx="21872">
                  <c:v>1.19801E-2</c:v>
                </c:pt>
                <c:pt idx="21873">
                  <c:v>1.2414E-2</c:v>
                </c:pt>
                <c:pt idx="21874">
                  <c:v>2.7963600000000002E-2</c:v>
                </c:pt>
                <c:pt idx="21875">
                  <c:v>8.23021E-3</c:v>
                </c:pt>
                <c:pt idx="21876">
                  <c:v>1.8520399999999999E-3</c:v>
                </c:pt>
                <c:pt idx="21877">
                  <c:v>8.6631799999999995E-3</c:v>
                </c:pt>
                <c:pt idx="21878">
                  <c:v>1.3419199999999999E-2</c:v>
                </c:pt>
                <c:pt idx="21879">
                  <c:v>1.73168E-2</c:v>
                </c:pt>
                <c:pt idx="21880">
                  <c:v>1.8111200000000001E-2</c:v>
                </c:pt>
                <c:pt idx="21881">
                  <c:v>1.62764E-2</c:v>
                </c:pt>
                <c:pt idx="21882">
                  <c:v>5.5198699999999996E-3</c:v>
                </c:pt>
                <c:pt idx="21883">
                  <c:v>1.2674299999999999E-3</c:v>
                </c:pt>
                <c:pt idx="21884">
                  <c:v>2.3612999999999999E-2</c:v>
                </c:pt>
                <c:pt idx="21885">
                  <c:v>8.8891999999999999E-3</c:v>
                </c:pt>
                <c:pt idx="21886">
                  <c:v>2.9862400000000001E-2</c:v>
                </c:pt>
                <c:pt idx="21887">
                  <c:v>-1.2970000000000001E-4</c:v>
                </c:pt>
                <c:pt idx="21888">
                  <c:v>1.8959000000000001E-3</c:v>
                </c:pt>
                <c:pt idx="21889">
                  <c:v>6.8149600000000001E-3</c:v>
                </c:pt>
                <c:pt idx="21890">
                  <c:v>8.1691699999999999E-3</c:v>
                </c:pt>
                <c:pt idx="21891">
                  <c:v>1.3301800000000001E-2</c:v>
                </c:pt>
                <c:pt idx="21892">
                  <c:v>1.5831000000000001E-2</c:v>
                </c:pt>
                <c:pt idx="21893">
                  <c:v>1.4848699999999999E-3</c:v>
                </c:pt>
                <c:pt idx="21894">
                  <c:v>1.9757299999999998E-2</c:v>
                </c:pt>
                <c:pt idx="21895">
                  <c:v>9.2086800000000003E-3</c:v>
                </c:pt>
                <c:pt idx="21896">
                  <c:v>7.2307600000000001E-3</c:v>
                </c:pt>
                <c:pt idx="21897">
                  <c:v>8.8100399999999999E-3</c:v>
                </c:pt>
                <c:pt idx="21898">
                  <c:v>1.8457399999999999E-2</c:v>
                </c:pt>
                <c:pt idx="21899">
                  <c:v>5.9347200000000001E-3</c:v>
                </c:pt>
                <c:pt idx="21900">
                  <c:v>5.0697299999999997E-3</c:v>
                </c:pt>
                <c:pt idx="21901">
                  <c:v>1.4139199999999999E-2</c:v>
                </c:pt>
                <c:pt idx="21902">
                  <c:v>2.3982E-2</c:v>
                </c:pt>
                <c:pt idx="21903">
                  <c:v>1.8416399999999999E-2</c:v>
                </c:pt>
                <c:pt idx="21904">
                  <c:v>1.30825E-2</c:v>
                </c:pt>
                <c:pt idx="21905">
                  <c:v>-2.9230100000000002E-3</c:v>
                </c:pt>
                <c:pt idx="21906">
                  <c:v>-3.9196000000000001E-4</c:v>
                </c:pt>
                <c:pt idx="21907">
                  <c:v>2.1066700000000001E-2</c:v>
                </c:pt>
                <c:pt idx="21908">
                  <c:v>7.7876999999999998E-3</c:v>
                </c:pt>
                <c:pt idx="21909">
                  <c:v>1.49918E-2</c:v>
                </c:pt>
                <c:pt idx="21910">
                  <c:v>1.03388E-2</c:v>
                </c:pt>
                <c:pt idx="21911">
                  <c:v>5.57137E-3</c:v>
                </c:pt>
                <c:pt idx="21912">
                  <c:v>1.58405E-3</c:v>
                </c:pt>
                <c:pt idx="21913">
                  <c:v>7.5225800000000001E-3</c:v>
                </c:pt>
                <c:pt idx="21914">
                  <c:v>2.28481E-2</c:v>
                </c:pt>
                <c:pt idx="21915">
                  <c:v>1.5649800000000001E-3</c:v>
                </c:pt>
                <c:pt idx="21916">
                  <c:v>5.8507899999999998E-3</c:v>
                </c:pt>
                <c:pt idx="21917">
                  <c:v>1.5983600000000001E-2</c:v>
                </c:pt>
                <c:pt idx="21918">
                  <c:v>1.44634E-2</c:v>
                </c:pt>
                <c:pt idx="21919">
                  <c:v>3.92056E-3</c:v>
                </c:pt>
                <c:pt idx="21920">
                  <c:v>2.0691899999999999E-2</c:v>
                </c:pt>
                <c:pt idx="21921">
                  <c:v>6.7319900000000002E-3</c:v>
                </c:pt>
                <c:pt idx="21922">
                  <c:v>1.0453199999999999E-2</c:v>
                </c:pt>
                <c:pt idx="21923">
                  <c:v>1.8024399999999999E-2</c:v>
                </c:pt>
                <c:pt idx="21924">
                  <c:v>4.6215099999999997E-3</c:v>
                </c:pt>
                <c:pt idx="21925">
                  <c:v>3.0164699999999999E-2</c:v>
                </c:pt>
                <c:pt idx="21926">
                  <c:v>3.5514800000000001E-3</c:v>
                </c:pt>
                <c:pt idx="21927">
                  <c:v>1.5384699999999999E-2</c:v>
                </c:pt>
                <c:pt idx="21928">
                  <c:v>7.0753099999999996E-3</c:v>
                </c:pt>
                <c:pt idx="21929">
                  <c:v>1.3174099999999999E-2</c:v>
                </c:pt>
                <c:pt idx="21930">
                  <c:v>4.3306400000000002E-3</c:v>
                </c:pt>
                <c:pt idx="21931">
                  <c:v>1.2692500000000001E-2</c:v>
                </c:pt>
                <c:pt idx="21932">
                  <c:v>1.6566299999999999E-2</c:v>
                </c:pt>
                <c:pt idx="21933">
                  <c:v>2.2919700000000001E-2</c:v>
                </c:pt>
                <c:pt idx="21934">
                  <c:v>2.0566899999999999E-2</c:v>
                </c:pt>
                <c:pt idx="21935">
                  <c:v>1.9895599999999999E-2</c:v>
                </c:pt>
                <c:pt idx="21936">
                  <c:v>1.1544199999999999E-2</c:v>
                </c:pt>
                <c:pt idx="21937">
                  <c:v>9.4642600000000004E-3</c:v>
                </c:pt>
                <c:pt idx="21938">
                  <c:v>9.2353799999999996E-3</c:v>
                </c:pt>
                <c:pt idx="21939">
                  <c:v>8.8195800000000005E-3</c:v>
                </c:pt>
                <c:pt idx="21940">
                  <c:v>1.8124600000000001E-2</c:v>
                </c:pt>
                <c:pt idx="21941">
                  <c:v>1.3010000000000001E-2</c:v>
                </c:pt>
                <c:pt idx="21942">
                  <c:v>3.05805E-2</c:v>
                </c:pt>
                <c:pt idx="21943">
                  <c:v>2.5625200000000001E-2</c:v>
                </c:pt>
                <c:pt idx="21944">
                  <c:v>1.7121299999999999E-2</c:v>
                </c:pt>
                <c:pt idx="21945">
                  <c:v>1.38569E-2</c:v>
                </c:pt>
                <c:pt idx="21946">
                  <c:v>1.0118500000000001E-2</c:v>
                </c:pt>
                <c:pt idx="21947">
                  <c:v>2.2056599999999999E-2</c:v>
                </c:pt>
                <c:pt idx="21948">
                  <c:v>1.8543199999999999E-2</c:v>
                </c:pt>
                <c:pt idx="21949">
                  <c:v>2.0883599999999999E-2</c:v>
                </c:pt>
                <c:pt idx="21950">
                  <c:v>2.1768599999999999E-2</c:v>
                </c:pt>
                <c:pt idx="21951">
                  <c:v>2.00462E-2</c:v>
                </c:pt>
                <c:pt idx="21952">
                  <c:v>2.4640100000000002E-2</c:v>
                </c:pt>
                <c:pt idx="21953">
                  <c:v>3.02229E-2</c:v>
                </c:pt>
                <c:pt idx="21954">
                  <c:v>1.90992E-2</c:v>
                </c:pt>
                <c:pt idx="21955">
                  <c:v>2.8511000000000002E-2</c:v>
                </c:pt>
                <c:pt idx="21956">
                  <c:v>1.7940500000000002E-2</c:v>
                </c:pt>
                <c:pt idx="21957">
                  <c:v>2.3200999999999999E-2</c:v>
                </c:pt>
                <c:pt idx="21958">
                  <c:v>3.4936000000000002E-2</c:v>
                </c:pt>
                <c:pt idx="21959">
                  <c:v>2.4443599999999999E-2</c:v>
                </c:pt>
                <c:pt idx="21960">
                  <c:v>4.3683100000000002E-2</c:v>
                </c:pt>
                <c:pt idx="21961">
                  <c:v>2.1714199999999999E-2</c:v>
                </c:pt>
                <c:pt idx="21962">
                  <c:v>2.7402900000000001E-2</c:v>
                </c:pt>
                <c:pt idx="21963">
                  <c:v>2.7149199999999998E-2</c:v>
                </c:pt>
                <c:pt idx="21964">
                  <c:v>3.20053E-2</c:v>
                </c:pt>
                <c:pt idx="21965">
                  <c:v>3.7727400000000001E-2</c:v>
                </c:pt>
                <c:pt idx="21966">
                  <c:v>1.9349100000000001E-2</c:v>
                </c:pt>
                <c:pt idx="21967">
                  <c:v>2.2008900000000001E-2</c:v>
                </c:pt>
                <c:pt idx="21968">
                  <c:v>2.6413900000000001E-2</c:v>
                </c:pt>
                <c:pt idx="21969">
                  <c:v>3.2644300000000001E-2</c:v>
                </c:pt>
                <c:pt idx="21970">
                  <c:v>2.6876400000000002E-2</c:v>
                </c:pt>
                <c:pt idx="21971">
                  <c:v>2.9775599999999999E-2</c:v>
                </c:pt>
                <c:pt idx="21972">
                  <c:v>2.82612E-2</c:v>
                </c:pt>
                <c:pt idx="21973">
                  <c:v>2.38838E-2</c:v>
                </c:pt>
                <c:pt idx="21974">
                  <c:v>1.7715499999999999E-2</c:v>
                </c:pt>
                <c:pt idx="21975">
                  <c:v>1.2437800000000001E-2</c:v>
                </c:pt>
                <c:pt idx="21976">
                  <c:v>2.29702E-2</c:v>
                </c:pt>
                <c:pt idx="21977">
                  <c:v>1.2584700000000001E-2</c:v>
                </c:pt>
                <c:pt idx="21978">
                  <c:v>3.1561899999999997E-2</c:v>
                </c:pt>
                <c:pt idx="21979">
                  <c:v>1.3203599999999999E-2</c:v>
                </c:pt>
                <c:pt idx="21980">
                  <c:v>2.3067500000000001E-2</c:v>
                </c:pt>
                <c:pt idx="21981">
                  <c:v>2.5861700000000001E-2</c:v>
                </c:pt>
                <c:pt idx="21982">
                  <c:v>2.00176E-2</c:v>
                </c:pt>
                <c:pt idx="21983">
                  <c:v>2.4414100000000001E-2</c:v>
                </c:pt>
                <c:pt idx="21984">
                  <c:v>1.07002E-2</c:v>
                </c:pt>
                <c:pt idx="21985">
                  <c:v>1.50394E-2</c:v>
                </c:pt>
                <c:pt idx="21986">
                  <c:v>1.5769999999999999E-2</c:v>
                </c:pt>
                <c:pt idx="21987">
                  <c:v>1.30043E-2</c:v>
                </c:pt>
                <c:pt idx="21988">
                  <c:v>2.3962000000000001E-2</c:v>
                </c:pt>
                <c:pt idx="21989">
                  <c:v>1.4492E-2</c:v>
                </c:pt>
                <c:pt idx="21990">
                  <c:v>2.4735500000000001E-2</c:v>
                </c:pt>
                <c:pt idx="21991">
                  <c:v>1.00441E-2</c:v>
                </c:pt>
                <c:pt idx="21992">
                  <c:v>1.07203E-2</c:v>
                </c:pt>
                <c:pt idx="21993">
                  <c:v>9.2353799999999996E-3</c:v>
                </c:pt>
                <c:pt idx="21994">
                  <c:v>1.7437000000000001E-2</c:v>
                </c:pt>
                <c:pt idx="21995">
                  <c:v>2.4360699999999999E-2</c:v>
                </c:pt>
                <c:pt idx="21996">
                  <c:v>1.6861899999999999E-2</c:v>
                </c:pt>
                <c:pt idx="21997">
                  <c:v>1.70774E-2</c:v>
                </c:pt>
                <c:pt idx="21998">
                  <c:v>1.24531E-2</c:v>
                </c:pt>
                <c:pt idx="21999">
                  <c:v>1.8294299999999999E-2</c:v>
                </c:pt>
                <c:pt idx="22000">
                  <c:v>8.3217599999999992E-3</c:v>
                </c:pt>
                <c:pt idx="22001">
                  <c:v>1.1500399999999999E-2</c:v>
                </c:pt>
                <c:pt idx="22002">
                  <c:v>1.3989400000000001E-2</c:v>
                </c:pt>
                <c:pt idx="22003">
                  <c:v>1.82276E-2</c:v>
                </c:pt>
                <c:pt idx="22004">
                  <c:v>1.06821E-2</c:v>
                </c:pt>
                <c:pt idx="22005">
                  <c:v>1.12801E-2</c:v>
                </c:pt>
                <c:pt idx="22006">
                  <c:v>4.0369000000000004E-3</c:v>
                </c:pt>
                <c:pt idx="22007">
                  <c:v>1.54333E-2</c:v>
                </c:pt>
                <c:pt idx="22008">
                  <c:v>2.4118400000000002E-3</c:v>
                </c:pt>
                <c:pt idx="22009">
                  <c:v>7.5511900000000002E-3</c:v>
                </c:pt>
                <c:pt idx="22010">
                  <c:v>1.20897E-2</c:v>
                </c:pt>
                <c:pt idx="22011">
                  <c:v>3.0984900000000002E-3</c:v>
                </c:pt>
                <c:pt idx="22012">
                  <c:v>1.16854E-2</c:v>
                </c:pt>
                <c:pt idx="22013">
                  <c:v>-3.6935800000000001E-3</c:v>
                </c:pt>
                <c:pt idx="22014">
                  <c:v>1.89018E-2</c:v>
                </c:pt>
                <c:pt idx="22015">
                  <c:v>-6.4182299999999996E-3</c:v>
                </c:pt>
                <c:pt idx="22016">
                  <c:v>1.17579E-2</c:v>
                </c:pt>
                <c:pt idx="22017">
                  <c:v>5.9270900000000003E-3</c:v>
                </c:pt>
                <c:pt idx="22018">
                  <c:v>1.7587700000000001E-2</c:v>
                </c:pt>
                <c:pt idx="22019">
                  <c:v>5.1269499999999999E-3</c:v>
                </c:pt>
                <c:pt idx="22020">
                  <c:v>1.4352799999999999E-3</c:v>
                </c:pt>
                <c:pt idx="22021">
                  <c:v>2.5138899999999999E-2</c:v>
                </c:pt>
                <c:pt idx="22022">
                  <c:v>5.2337599999999996E-3</c:v>
                </c:pt>
                <c:pt idx="22023">
                  <c:v>1.65977E-2</c:v>
                </c:pt>
                <c:pt idx="22024">
                  <c:v>8.1291200000000001E-3</c:v>
                </c:pt>
                <c:pt idx="22025">
                  <c:v>1.58148E-2</c:v>
                </c:pt>
                <c:pt idx="22026">
                  <c:v>1.6800900000000001E-2</c:v>
                </c:pt>
                <c:pt idx="22027">
                  <c:v>7.9326599999999994E-3</c:v>
                </c:pt>
                <c:pt idx="22028">
                  <c:v>1.8080700000000002E-2</c:v>
                </c:pt>
                <c:pt idx="22029">
                  <c:v>1.18732E-2</c:v>
                </c:pt>
                <c:pt idx="22030">
                  <c:v>1.4061000000000001E-2</c:v>
                </c:pt>
                <c:pt idx="22031">
                  <c:v>2.04954E-2</c:v>
                </c:pt>
                <c:pt idx="22032">
                  <c:v>2.1674200000000001E-2</c:v>
                </c:pt>
                <c:pt idx="22033">
                  <c:v>2.75345E-2</c:v>
                </c:pt>
                <c:pt idx="22034">
                  <c:v>1.4756200000000001E-2</c:v>
                </c:pt>
                <c:pt idx="22035">
                  <c:v>2.56796E-2</c:v>
                </c:pt>
                <c:pt idx="22036">
                  <c:v>9.4604500000000005E-3</c:v>
                </c:pt>
                <c:pt idx="22037">
                  <c:v>2.43149E-2</c:v>
                </c:pt>
                <c:pt idx="22038">
                  <c:v>8.7442400000000003E-3</c:v>
                </c:pt>
                <c:pt idx="22039">
                  <c:v>1.4782E-2</c:v>
                </c:pt>
                <c:pt idx="22040">
                  <c:v>1.7403600000000002E-2</c:v>
                </c:pt>
                <c:pt idx="22041">
                  <c:v>2.8224900000000001E-2</c:v>
                </c:pt>
                <c:pt idx="22042">
                  <c:v>9.6683499999999992E-3</c:v>
                </c:pt>
                <c:pt idx="22043">
                  <c:v>9.8638500000000004E-3</c:v>
                </c:pt>
                <c:pt idx="22044">
                  <c:v>1.44806E-2</c:v>
                </c:pt>
                <c:pt idx="22045">
                  <c:v>2.2935899999999999E-2</c:v>
                </c:pt>
                <c:pt idx="22046">
                  <c:v>8.4762599999999994E-3</c:v>
                </c:pt>
                <c:pt idx="22047">
                  <c:v>-5.5131900000000003E-3</c:v>
                </c:pt>
                <c:pt idx="22048">
                  <c:v>1.1680599999999999E-2</c:v>
                </c:pt>
                <c:pt idx="22049">
                  <c:v>2.2219699999999998E-2</c:v>
                </c:pt>
                <c:pt idx="22050">
                  <c:v>4.8341800000000004E-3</c:v>
                </c:pt>
                <c:pt idx="22051">
                  <c:v>4.2114300000000004E-3</c:v>
                </c:pt>
                <c:pt idx="22052">
                  <c:v>1.8626199999999999E-2</c:v>
                </c:pt>
                <c:pt idx="22053">
                  <c:v>3.088E-3</c:v>
                </c:pt>
                <c:pt idx="22054">
                  <c:v>1.30291E-2</c:v>
                </c:pt>
                <c:pt idx="22055">
                  <c:v>6.4764000000000002E-3</c:v>
                </c:pt>
                <c:pt idx="22056">
                  <c:v>1.67017E-2</c:v>
                </c:pt>
                <c:pt idx="22057">
                  <c:v>8.3532299999999997E-3</c:v>
                </c:pt>
                <c:pt idx="22058">
                  <c:v>-9.4413799999999997E-4</c:v>
                </c:pt>
                <c:pt idx="22059">
                  <c:v>1.4906900000000001E-2</c:v>
                </c:pt>
                <c:pt idx="22060">
                  <c:v>1.71871E-2</c:v>
                </c:pt>
                <c:pt idx="22061">
                  <c:v>1.9362399999999998E-2</c:v>
                </c:pt>
                <c:pt idx="22062">
                  <c:v>1.7642999999999999E-2</c:v>
                </c:pt>
                <c:pt idx="22063">
                  <c:v>8.8577299999999994E-3</c:v>
                </c:pt>
                <c:pt idx="22064">
                  <c:v>1.2083099999999999E-2</c:v>
                </c:pt>
                <c:pt idx="22065">
                  <c:v>1.11828E-2</c:v>
                </c:pt>
                <c:pt idx="22066">
                  <c:v>9.5644000000000007E-3</c:v>
                </c:pt>
                <c:pt idx="22067">
                  <c:v>1.6459499999999998E-2</c:v>
                </c:pt>
                <c:pt idx="22068">
                  <c:v>1.20544E-2</c:v>
                </c:pt>
                <c:pt idx="22069">
                  <c:v>1.6144800000000001E-2</c:v>
                </c:pt>
                <c:pt idx="22070">
                  <c:v>7.2727199999999999E-3</c:v>
                </c:pt>
                <c:pt idx="22071">
                  <c:v>1.8617600000000002E-2</c:v>
                </c:pt>
                <c:pt idx="22072">
                  <c:v>1.1918099999999999E-2</c:v>
                </c:pt>
                <c:pt idx="22073">
                  <c:v>2.42262E-2</c:v>
                </c:pt>
                <c:pt idx="22074">
                  <c:v>1.1454600000000001E-2</c:v>
                </c:pt>
                <c:pt idx="22075">
                  <c:v>1.96619E-2</c:v>
                </c:pt>
                <c:pt idx="22076">
                  <c:v>1.9471200000000001E-2</c:v>
                </c:pt>
                <c:pt idx="22077">
                  <c:v>7.22027E-3</c:v>
                </c:pt>
                <c:pt idx="22078">
                  <c:v>3.3573199999999997E-2</c:v>
                </c:pt>
                <c:pt idx="22079">
                  <c:v>1.03407E-2</c:v>
                </c:pt>
                <c:pt idx="22080">
                  <c:v>1.6423199999999999E-2</c:v>
                </c:pt>
                <c:pt idx="22081">
                  <c:v>1.51091E-2</c:v>
                </c:pt>
                <c:pt idx="22082">
                  <c:v>1.33686E-2</c:v>
                </c:pt>
                <c:pt idx="22083">
                  <c:v>1.1654899999999999E-2</c:v>
                </c:pt>
                <c:pt idx="22084">
                  <c:v>1.43356E-2</c:v>
                </c:pt>
                <c:pt idx="22085">
                  <c:v>1.40514E-2</c:v>
                </c:pt>
                <c:pt idx="22086">
                  <c:v>9.0131800000000008E-3</c:v>
                </c:pt>
                <c:pt idx="22087">
                  <c:v>7.9526900000000001E-3</c:v>
                </c:pt>
                <c:pt idx="22088">
                  <c:v>2.4379700000000001E-2</c:v>
                </c:pt>
                <c:pt idx="22089">
                  <c:v>3.8976700000000002E-3</c:v>
                </c:pt>
                <c:pt idx="22090">
                  <c:v>1.02959E-2</c:v>
                </c:pt>
                <c:pt idx="22091">
                  <c:v>3.2405899999999998E-3</c:v>
                </c:pt>
                <c:pt idx="22092">
                  <c:v>6.6194499999999998E-3</c:v>
                </c:pt>
                <c:pt idx="22093">
                  <c:v>1.3159799999999999E-2</c:v>
                </c:pt>
                <c:pt idx="22094">
                  <c:v>2.0200699999999999E-2</c:v>
                </c:pt>
                <c:pt idx="22095">
                  <c:v>1.12371E-2</c:v>
                </c:pt>
                <c:pt idx="22096">
                  <c:v>3.4923599999999999E-3</c:v>
                </c:pt>
                <c:pt idx="22097">
                  <c:v>2.6788699999999999E-3</c:v>
                </c:pt>
                <c:pt idx="22098">
                  <c:v>1.9186999999999999E-2</c:v>
                </c:pt>
                <c:pt idx="22099">
                  <c:v>-5.3215000000000001E-4</c:v>
                </c:pt>
                <c:pt idx="22100">
                  <c:v>1.7423600000000001E-3</c:v>
                </c:pt>
                <c:pt idx="22101">
                  <c:v>4.6358099999999998E-3</c:v>
                </c:pt>
                <c:pt idx="22102">
                  <c:v>1.1140799999999999E-2</c:v>
                </c:pt>
                <c:pt idx="22103">
                  <c:v>1.0385500000000001E-3</c:v>
                </c:pt>
                <c:pt idx="22104">
                  <c:v>-2.2602099999999999E-3</c:v>
                </c:pt>
                <c:pt idx="22105">
                  <c:v>9.0589499999999996E-3</c:v>
                </c:pt>
                <c:pt idx="22106">
                  <c:v>5.3167300000000004E-3</c:v>
                </c:pt>
                <c:pt idx="22107">
                  <c:v>-5.5665999999999997E-3</c:v>
                </c:pt>
                <c:pt idx="22108">
                  <c:v>-1.4978399999999999E-2</c:v>
                </c:pt>
                <c:pt idx="22109">
                  <c:v>-2.1858200000000002E-3</c:v>
                </c:pt>
                <c:pt idx="22110">
                  <c:v>-3.7908600000000001E-3</c:v>
                </c:pt>
                <c:pt idx="22111">
                  <c:v>-4.9781799999999996E-3</c:v>
                </c:pt>
                <c:pt idx="22112">
                  <c:v>-7.7028299999999999E-3</c:v>
                </c:pt>
                <c:pt idx="22113">
                  <c:v>1.5163399999999999E-3</c:v>
                </c:pt>
                <c:pt idx="22114">
                  <c:v>-4.1627900000000004E-3</c:v>
                </c:pt>
                <c:pt idx="22115">
                  <c:v>-1.0536200000000001E-2</c:v>
                </c:pt>
                <c:pt idx="22116">
                  <c:v>-1.22366E-2</c:v>
                </c:pt>
                <c:pt idx="22117">
                  <c:v>-8.3961499999999998E-3</c:v>
                </c:pt>
                <c:pt idx="22118">
                  <c:v>-2.26021E-4</c:v>
                </c:pt>
                <c:pt idx="22119">
                  <c:v>-3.5123799999999998E-3</c:v>
                </c:pt>
                <c:pt idx="22120">
                  <c:v>-1.15671E-2</c:v>
                </c:pt>
                <c:pt idx="22121">
                  <c:v>-5.7992900000000003E-3</c:v>
                </c:pt>
                <c:pt idx="22122">
                  <c:v>4.05025E-3</c:v>
                </c:pt>
                <c:pt idx="22123">
                  <c:v>4.8961600000000001E-3</c:v>
                </c:pt>
                <c:pt idx="22124">
                  <c:v>-1.21441E-2</c:v>
                </c:pt>
                <c:pt idx="22125">
                  <c:v>-6.0281800000000002E-3</c:v>
                </c:pt>
                <c:pt idx="22126">
                  <c:v>-9.5892000000000008E-3</c:v>
                </c:pt>
                <c:pt idx="22127">
                  <c:v>-7.1516000000000001E-3</c:v>
                </c:pt>
                <c:pt idx="22128">
                  <c:v>-1.00613E-2</c:v>
                </c:pt>
                <c:pt idx="22129">
                  <c:v>-1.2317699999999999E-2</c:v>
                </c:pt>
                <c:pt idx="22130">
                  <c:v>5.2719100000000003E-3</c:v>
                </c:pt>
                <c:pt idx="22131">
                  <c:v>-5.0401700000000001E-3</c:v>
                </c:pt>
                <c:pt idx="22132">
                  <c:v>-4.6415299999999996E-3</c:v>
                </c:pt>
                <c:pt idx="22133">
                  <c:v>1.37615E-3</c:v>
                </c:pt>
                <c:pt idx="22134">
                  <c:v>-5.7592399999999997E-3</c:v>
                </c:pt>
                <c:pt idx="22135">
                  <c:v>-3.0689200000000002E-3</c:v>
                </c:pt>
                <c:pt idx="22136">
                  <c:v>-1.03588E-2</c:v>
                </c:pt>
                <c:pt idx="22137">
                  <c:v>6.25896E-3</c:v>
                </c:pt>
                <c:pt idx="22138">
                  <c:v>-8.3684899999999993E-3</c:v>
                </c:pt>
                <c:pt idx="22139">
                  <c:v>2.2487599999999998E-3</c:v>
                </c:pt>
                <c:pt idx="22140">
                  <c:v>2.24018E-3</c:v>
                </c:pt>
                <c:pt idx="22141">
                  <c:v>1.30463E-3</c:v>
                </c:pt>
                <c:pt idx="22142">
                  <c:v>2.4900399999999998E-3</c:v>
                </c:pt>
                <c:pt idx="22143">
                  <c:v>-1.7271000000000001E-3</c:v>
                </c:pt>
                <c:pt idx="22144">
                  <c:v>-2.1982199999999999E-3</c:v>
                </c:pt>
                <c:pt idx="22145">
                  <c:v>8.9359300000000003E-4</c:v>
                </c:pt>
                <c:pt idx="22146">
                  <c:v>-1.5954999999999999E-3</c:v>
                </c:pt>
                <c:pt idx="22147">
                  <c:v>-1.4343299999999999E-3</c:v>
                </c:pt>
                <c:pt idx="22148">
                  <c:v>-5.6161900000000001E-3</c:v>
                </c:pt>
                <c:pt idx="22149">
                  <c:v>7.8878400000000001E-3</c:v>
                </c:pt>
                <c:pt idx="22150">
                  <c:v>-6.4802200000000001E-3</c:v>
                </c:pt>
                <c:pt idx="22151">
                  <c:v>3.5638800000000002E-3</c:v>
                </c:pt>
                <c:pt idx="22152">
                  <c:v>5.9537899999999996E-3</c:v>
                </c:pt>
                <c:pt idx="22153">
                  <c:v>-4.4326799999999996E-3</c:v>
                </c:pt>
                <c:pt idx="22154">
                  <c:v>-4.2276400000000004E-3</c:v>
                </c:pt>
                <c:pt idx="22155">
                  <c:v>-1.57804E-2</c:v>
                </c:pt>
                <c:pt idx="22156">
                  <c:v>6.9961499999999996E-3</c:v>
                </c:pt>
                <c:pt idx="22157">
                  <c:v>-4.7655099999999997E-3</c:v>
                </c:pt>
                <c:pt idx="22158">
                  <c:v>1.6222000000000001E-3</c:v>
                </c:pt>
                <c:pt idx="22159">
                  <c:v>1.11198E-3</c:v>
                </c:pt>
                <c:pt idx="22160">
                  <c:v>-9.0999600000000007E-3</c:v>
                </c:pt>
                <c:pt idx="22161">
                  <c:v>8.7928799999999994E-3</c:v>
                </c:pt>
                <c:pt idx="22162">
                  <c:v>-1.08147E-3</c:v>
                </c:pt>
                <c:pt idx="22163">
                  <c:v>-3.3025699999999999E-3</c:v>
                </c:pt>
                <c:pt idx="22164">
                  <c:v>5.21851E-3</c:v>
                </c:pt>
                <c:pt idx="22165">
                  <c:v>-5.7888000000000002E-3</c:v>
                </c:pt>
                <c:pt idx="22166">
                  <c:v>4.5337700000000003E-3</c:v>
                </c:pt>
                <c:pt idx="22167">
                  <c:v>-3.9129300000000002E-3</c:v>
                </c:pt>
                <c:pt idx="22168">
                  <c:v>-2.5892300000000001E-3</c:v>
                </c:pt>
                <c:pt idx="22169">
                  <c:v>9.0227099999999998E-3</c:v>
                </c:pt>
                <c:pt idx="22170">
                  <c:v>-3.45802E-3</c:v>
                </c:pt>
                <c:pt idx="22171">
                  <c:v>-1.73664E-3</c:v>
                </c:pt>
                <c:pt idx="22172">
                  <c:v>9.5691700000000001E-3</c:v>
                </c:pt>
                <c:pt idx="22173">
                  <c:v>-3.05653E-3</c:v>
                </c:pt>
                <c:pt idx="22174">
                  <c:v>-7.9641299999999998E-3</c:v>
                </c:pt>
                <c:pt idx="22175">
                  <c:v>2.2611599999999999E-3</c:v>
                </c:pt>
                <c:pt idx="22176">
                  <c:v>-6.6890700000000001E-3</c:v>
                </c:pt>
                <c:pt idx="22177">
                  <c:v>-4.8570599999999998E-3</c:v>
                </c:pt>
                <c:pt idx="22178">
                  <c:v>-8.7366100000000006E-3</c:v>
                </c:pt>
                <c:pt idx="22179">
                  <c:v>-7.4768100000000004E-4</c:v>
                </c:pt>
                <c:pt idx="22180">
                  <c:v>-1.36709E-2</c:v>
                </c:pt>
                <c:pt idx="22181">
                  <c:v>-1.6412699999999999E-2</c:v>
                </c:pt>
                <c:pt idx="22182">
                  <c:v>3.6964400000000001E-3</c:v>
                </c:pt>
                <c:pt idx="22183">
                  <c:v>1.5249300000000001E-3</c:v>
                </c:pt>
                <c:pt idx="22184">
                  <c:v>-1.2731599999999999E-2</c:v>
                </c:pt>
                <c:pt idx="22185">
                  <c:v>-1.00746E-2</c:v>
                </c:pt>
                <c:pt idx="22186">
                  <c:v>-1.9323300000000002E-2</c:v>
                </c:pt>
                <c:pt idx="22187">
                  <c:v>1.2206999999999999E-3</c:v>
                </c:pt>
                <c:pt idx="22188">
                  <c:v>-1.85852E-2</c:v>
                </c:pt>
                <c:pt idx="22189">
                  <c:v>-3.0708300000000001E-3</c:v>
                </c:pt>
                <c:pt idx="22190">
                  <c:v>6.69098E-3</c:v>
                </c:pt>
                <c:pt idx="22191">
                  <c:v>-3.9825399999999997E-3</c:v>
                </c:pt>
                <c:pt idx="22192">
                  <c:v>-4.4183699999999996E-3</c:v>
                </c:pt>
                <c:pt idx="22193">
                  <c:v>-1.5899699999999999E-2</c:v>
                </c:pt>
                <c:pt idx="22194">
                  <c:v>-9.3288399999999997E-3</c:v>
                </c:pt>
                <c:pt idx="22195">
                  <c:v>-1.28775E-2</c:v>
                </c:pt>
                <c:pt idx="22196">
                  <c:v>-1.03216E-2</c:v>
                </c:pt>
                <c:pt idx="22197">
                  <c:v>-7.2641399999999997E-3</c:v>
                </c:pt>
                <c:pt idx="22198">
                  <c:v>-1.1119800000000001E-2</c:v>
                </c:pt>
                <c:pt idx="22199">
                  <c:v>-1.47791E-2</c:v>
                </c:pt>
                <c:pt idx="22200">
                  <c:v>-5.9289900000000003E-3</c:v>
                </c:pt>
                <c:pt idx="22201">
                  <c:v>-1.6171499999999998E-2</c:v>
                </c:pt>
                <c:pt idx="22202">
                  <c:v>-5.0802199999999999E-3</c:v>
                </c:pt>
                <c:pt idx="22203">
                  <c:v>-1.6334499999999998E-2</c:v>
                </c:pt>
                <c:pt idx="22204">
                  <c:v>-6.83689E-3</c:v>
                </c:pt>
                <c:pt idx="22205">
                  <c:v>-1.9762999999999999E-2</c:v>
                </c:pt>
                <c:pt idx="22206">
                  <c:v>-7.1430199999999999E-3</c:v>
                </c:pt>
                <c:pt idx="22207">
                  <c:v>-1.18628E-2</c:v>
                </c:pt>
                <c:pt idx="22208">
                  <c:v>-1.8539400000000001E-2</c:v>
                </c:pt>
                <c:pt idx="22209">
                  <c:v>-6.5622299999999996E-3</c:v>
                </c:pt>
                <c:pt idx="22210">
                  <c:v>-1.4761E-2</c:v>
                </c:pt>
                <c:pt idx="22211">
                  <c:v>-1.38712E-2</c:v>
                </c:pt>
                <c:pt idx="22212">
                  <c:v>-2.1776199999999999E-2</c:v>
                </c:pt>
                <c:pt idx="22213">
                  <c:v>-1.15957E-2</c:v>
                </c:pt>
                <c:pt idx="22214">
                  <c:v>-1.47905E-2</c:v>
                </c:pt>
                <c:pt idx="22215">
                  <c:v>-1.4507300000000001E-2</c:v>
                </c:pt>
                <c:pt idx="22216">
                  <c:v>-2.19612E-2</c:v>
                </c:pt>
                <c:pt idx="22217">
                  <c:v>-1.48516E-2</c:v>
                </c:pt>
                <c:pt idx="22218">
                  <c:v>-2.19612E-2</c:v>
                </c:pt>
                <c:pt idx="22219">
                  <c:v>-1.5443800000000001E-2</c:v>
                </c:pt>
                <c:pt idx="22220">
                  <c:v>-1.08871E-2</c:v>
                </c:pt>
                <c:pt idx="22221">
                  <c:v>-1.4882100000000001E-2</c:v>
                </c:pt>
                <c:pt idx="22222">
                  <c:v>-1.8314400000000002E-2</c:v>
                </c:pt>
                <c:pt idx="22223">
                  <c:v>-2.7195899999999999E-2</c:v>
                </c:pt>
                <c:pt idx="22224">
                  <c:v>-1.74799E-2</c:v>
                </c:pt>
                <c:pt idx="22225">
                  <c:v>-2.2460899999999999E-2</c:v>
                </c:pt>
                <c:pt idx="22226">
                  <c:v>-2.9652600000000001E-2</c:v>
                </c:pt>
                <c:pt idx="22227">
                  <c:v>-2.3073199999999999E-2</c:v>
                </c:pt>
                <c:pt idx="22228">
                  <c:v>-2.8227800000000001E-2</c:v>
                </c:pt>
                <c:pt idx="22229">
                  <c:v>-2.35567E-2</c:v>
                </c:pt>
                <c:pt idx="22230">
                  <c:v>-2.41175E-2</c:v>
                </c:pt>
                <c:pt idx="22231">
                  <c:v>-2.8343199999999999E-2</c:v>
                </c:pt>
                <c:pt idx="22232">
                  <c:v>-2.4575199999999998E-2</c:v>
                </c:pt>
                <c:pt idx="22233">
                  <c:v>-2.4048799999999999E-2</c:v>
                </c:pt>
                <c:pt idx="22234">
                  <c:v>-3.5314600000000002E-2</c:v>
                </c:pt>
                <c:pt idx="22235">
                  <c:v>-2.7111099999999999E-2</c:v>
                </c:pt>
                <c:pt idx="22236">
                  <c:v>-3.0697800000000001E-2</c:v>
                </c:pt>
                <c:pt idx="22237">
                  <c:v>-1.5033700000000001E-2</c:v>
                </c:pt>
                <c:pt idx="22238">
                  <c:v>-2.8877300000000002E-2</c:v>
                </c:pt>
                <c:pt idx="22239">
                  <c:v>-2.5380099999999999E-2</c:v>
                </c:pt>
                <c:pt idx="22240">
                  <c:v>-2.96955E-2</c:v>
                </c:pt>
                <c:pt idx="22241">
                  <c:v>-2.97585E-2</c:v>
                </c:pt>
                <c:pt idx="22242">
                  <c:v>-1.52645E-2</c:v>
                </c:pt>
                <c:pt idx="22243">
                  <c:v>-1.9253699999999999E-2</c:v>
                </c:pt>
                <c:pt idx="22244">
                  <c:v>-2.2364599999999998E-2</c:v>
                </c:pt>
                <c:pt idx="22245">
                  <c:v>-2.87123E-2</c:v>
                </c:pt>
                <c:pt idx="22246">
                  <c:v>-1.76458E-2</c:v>
                </c:pt>
                <c:pt idx="22247">
                  <c:v>-2.1663700000000001E-2</c:v>
                </c:pt>
                <c:pt idx="22248">
                  <c:v>-1.37739E-2</c:v>
                </c:pt>
                <c:pt idx="22249">
                  <c:v>-2.0395300000000002E-2</c:v>
                </c:pt>
                <c:pt idx="22250">
                  <c:v>-1.34354E-2</c:v>
                </c:pt>
                <c:pt idx="22251">
                  <c:v>-2.01082E-2</c:v>
                </c:pt>
                <c:pt idx="22252">
                  <c:v>-2.1941200000000001E-2</c:v>
                </c:pt>
                <c:pt idx="22253">
                  <c:v>-1.8016799999999999E-2</c:v>
                </c:pt>
                <c:pt idx="22254">
                  <c:v>-1.53761E-2</c:v>
                </c:pt>
                <c:pt idx="22255">
                  <c:v>-1.5547800000000001E-2</c:v>
                </c:pt>
                <c:pt idx="22256">
                  <c:v>-1.79291E-2</c:v>
                </c:pt>
                <c:pt idx="22257">
                  <c:v>-1.2548399999999999E-2</c:v>
                </c:pt>
                <c:pt idx="22258">
                  <c:v>-1.23386E-2</c:v>
                </c:pt>
                <c:pt idx="22259">
                  <c:v>-1.32265E-2</c:v>
                </c:pt>
                <c:pt idx="22260">
                  <c:v>-1.92184E-2</c:v>
                </c:pt>
                <c:pt idx="22261">
                  <c:v>-2.5753000000000002E-2</c:v>
                </c:pt>
                <c:pt idx="22262">
                  <c:v>-2.15015E-2</c:v>
                </c:pt>
                <c:pt idx="22263">
                  <c:v>-1.3647100000000001E-2</c:v>
                </c:pt>
                <c:pt idx="22264">
                  <c:v>-1.8564199999999999E-2</c:v>
                </c:pt>
                <c:pt idx="22265">
                  <c:v>-1.59054E-2</c:v>
                </c:pt>
                <c:pt idx="22266">
                  <c:v>-4.4631999999999996E-3</c:v>
                </c:pt>
                <c:pt idx="22267">
                  <c:v>-1.6257299999999999E-2</c:v>
                </c:pt>
                <c:pt idx="22268">
                  <c:v>-1.6803700000000001E-2</c:v>
                </c:pt>
                <c:pt idx="22269">
                  <c:v>-3.1422600000000002E-2</c:v>
                </c:pt>
                <c:pt idx="22270">
                  <c:v>-8.7928799999999994E-3</c:v>
                </c:pt>
                <c:pt idx="22271">
                  <c:v>-1.8698699999999999E-2</c:v>
                </c:pt>
                <c:pt idx="22272">
                  <c:v>-7.8325300000000007E-3</c:v>
                </c:pt>
                <c:pt idx="22273">
                  <c:v>-1.9082999999999999E-2</c:v>
                </c:pt>
                <c:pt idx="22274">
                  <c:v>-3.1108899999999998E-3</c:v>
                </c:pt>
                <c:pt idx="22275">
                  <c:v>-2.7651800000000001E-2</c:v>
                </c:pt>
                <c:pt idx="22276">
                  <c:v>-1.35508E-2</c:v>
                </c:pt>
                <c:pt idx="22277">
                  <c:v>-8.4199900000000005E-3</c:v>
                </c:pt>
                <c:pt idx="22278">
                  <c:v>-2.2974999999999999E-2</c:v>
                </c:pt>
                <c:pt idx="22279">
                  <c:v>-1.7203300000000001E-2</c:v>
                </c:pt>
                <c:pt idx="22280">
                  <c:v>-2.5875100000000002E-2</c:v>
                </c:pt>
                <c:pt idx="22281">
                  <c:v>-6.0653699999999996E-3</c:v>
                </c:pt>
                <c:pt idx="22282">
                  <c:v>-2.1283099999999999E-2</c:v>
                </c:pt>
                <c:pt idx="22283">
                  <c:v>-6.4401600000000003E-3</c:v>
                </c:pt>
                <c:pt idx="22284">
                  <c:v>-2.3635900000000001E-2</c:v>
                </c:pt>
                <c:pt idx="22285">
                  <c:v>1.20258E-3</c:v>
                </c:pt>
                <c:pt idx="22286">
                  <c:v>-2.0847299999999999E-2</c:v>
                </c:pt>
                <c:pt idx="22287">
                  <c:v>-1.8874200000000001E-2</c:v>
                </c:pt>
                <c:pt idx="22288">
                  <c:v>-2.4069799999999999E-2</c:v>
                </c:pt>
                <c:pt idx="22289">
                  <c:v>-5.8012000000000003E-3</c:v>
                </c:pt>
                <c:pt idx="22290">
                  <c:v>-1.19457E-2</c:v>
                </c:pt>
                <c:pt idx="22291">
                  <c:v>-1.98202E-2</c:v>
                </c:pt>
                <c:pt idx="22292">
                  <c:v>-1.3134E-2</c:v>
                </c:pt>
                <c:pt idx="22293">
                  <c:v>-2.2878599999999999E-2</c:v>
                </c:pt>
                <c:pt idx="22294">
                  <c:v>-9.9744800000000008E-3</c:v>
                </c:pt>
                <c:pt idx="22295">
                  <c:v>-1.81656E-2</c:v>
                </c:pt>
                <c:pt idx="22296">
                  <c:v>-9.3040499999999995E-3</c:v>
                </c:pt>
                <c:pt idx="22297">
                  <c:v>-1.6079900000000001E-2</c:v>
                </c:pt>
                <c:pt idx="22298">
                  <c:v>-9.0227099999999998E-3</c:v>
                </c:pt>
                <c:pt idx="22299">
                  <c:v>-2.3032199999999999E-2</c:v>
                </c:pt>
                <c:pt idx="22300">
                  <c:v>-1.6591100000000001E-2</c:v>
                </c:pt>
                <c:pt idx="22301">
                  <c:v>-1.4672299999999999E-2</c:v>
                </c:pt>
                <c:pt idx="22302">
                  <c:v>-1.93691E-3</c:v>
                </c:pt>
                <c:pt idx="22303">
                  <c:v>-1.2599900000000001E-2</c:v>
                </c:pt>
                <c:pt idx="22304">
                  <c:v>-1.3433499999999999E-2</c:v>
                </c:pt>
                <c:pt idx="22305">
                  <c:v>-6.5565099999999998E-3</c:v>
                </c:pt>
                <c:pt idx="22306">
                  <c:v>-1.1652900000000001E-2</c:v>
                </c:pt>
                <c:pt idx="22307">
                  <c:v>-1.84193E-2</c:v>
                </c:pt>
                <c:pt idx="22308">
                  <c:v>-1.2732500000000001E-2</c:v>
                </c:pt>
                <c:pt idx="22309">
                  <c:v>-2.0389600000000001E-2</c:v>
                </c:pt>
                <c:pt idx="22310">
                  <c:v>-9.3908299999999993E-3</c:v>
                </c:pt>
                <c:pt idx="22311">
                  <c:v>-1.0697399999999999E-2</c:v>
                </c:pt>
                <c:pt idx="22312">
                  <c:v>-1.7773600000000001E-2</c:v>
                </c:pt>
                <c:pt idx="22313">
                  <c:v>-8.4285699999999998E-3</c:v>
                </c:pt>
                <c:pt idx="22314">
                  <c:v>-1.8583300000000001E-2</c:v>
                </c:pt>
                <c:pt idx="22315">
                  <c:v>-1.6386000000000001E-2</c:v>
                </c:pt>
                <c:pt idx="22316">
                  <c:v>-2.61278E-2</c:v>
                </c:pt>
                <c:pt idx="22317">
                  <c:v>-1.41926E-2</c:v>
                </c:pt>
                <c:pt idx="22318">
                  <c:v>-1.5976000000000001E-2</c:v>
                </c:pt>
                <c:pt idx="22319">
                  <c:v>-2.2663099999999999E-2</c:v>
                </c:pt>
                <c:pt idx="22320">
                  <c:v>-8.30936E-3</c:v>
                </c:pt>
                <c:pt idx="22321">
                  <c:v>-1.5637399999999999E-2</c:v>
                </c:pt>
                <c:pt idx="22322">
                  <c:v>-1.34611E-2</c:v>
                </c:pt>
                <c:pt idx="22323">
                  <c:v>-1.1982E-2</c:v>
                </c:pt>
                <c:pt idx="22324">
                  <c:v>-1.26543E-2</c:v>
                </c:pt>
                <c:pt idx="22325">
                  <c:v>-1.9170800000000002E-2</c:v>
                </c:pt>
                <c:pt idx="22326">
                  <c:v>-1.1265799999999999E-2</c:v>
                </c:pt>
                <c:pt idx="22327">
                  <c:v>-1.7204299999999999E-2</c:v>
                </c:pt>
                <c:pt idx="22328">
                  <c:v>-1.5701300000000001E-2</c:v>
                </c:pt>
                <c:pt idx="22329">
                  <c:v>-1.52187E-2</c:v>
                </c:pt>
                <c:pt idx="22330">
                  <c:v>-1.3339999999999999E-2</c:v>
                </c:pt>
                <c:pt idx="22331">
                  <c:v>-2.16627E-2</c:v>
                </c:pt>
                <c:pt idx="22332">
                  <c:v>-6.2141399999999999E-3</c:v>
                </c:pt>
                <c:pt idx="22333">
                  <c:v>-1.47324E-2</c:v>
                </c:pt>
                <c:pt idx="22334">
                  <c:v>-8.3379700000000001E-3</c:v>
                </c:pt>
                <c:pt idx="22335">
                  <c:v>-1.6324999999999999E-2</c:v>
                </c:pt>
                <c:pt idx="22336">
                  <c:v>-1.0108000000000001E-2</c:v>
                </c:pt>
                <c:pt idx="22337">
                  <c:v>-1.8433600000000001E-2</c:v>
                </c:pt>
                <c:pt idx="22338">
                  <c:v>-1.3649E-2</c:v>
                </c:pt>
                <c:pt idx="22339">
                  <c:v>-6.7081500000000004E-3</c:v>
                </c:pt>
                <c:pt idx="22340">
                  <c:v>-1.55487E-2</c:v>
                </c:pt>
                <c:pt idx="22341">
                  <c:v>-1.6056999999999998E-2</c:v>
                </c:pt>
                <c:pt idx="22342">
                  <c:v>-1.40553E-2</c:v>
                </c:pt>
                <c:pt idx="22343">
                  <c:v>-1.2822200000000001E-2</c:v>
                </c:pt>
                <c:pt idx="22344">
                  <c:v>-1.52397E-2</c:v>
                </c:pt>
                <c:pt idx="22345">
                  <c:v>-1.75657E-2</c:v>
                </c:pt>
                <c:pt idx="22346">
                  <c:v>-2.2499999999999999E-2</c:v>
                </c:pt>
                <c:pt idx="22347">
                  <c:v>-2.0786300000000001E-2</c:v>
                </c:pt>
                <c:pt idx="22348">
                  <c:v>-1.53189E-2</c:v>
                </c:pt>
                <c:pt idx="22349">
                  <c:v>-1.1227600000000001E-2</c:v>
                </c:pt>
                <c:pt idx="22350">
                  <c:v>-2.1280299999999999E-2</c:v>
                </c:pt>
                <c:pt idx="22351">
                  <c:v>-6.27708E-3</c:v>
                </c:pt>
                <c:pt idx="22352">
                  <c:v>-1.68056E-2</c:v>
                </c:pt>
                <c:pt idx="22353">
                  <c:v>-1.1982899999999999E-2</c:v>
                </c:pt>
                <c:pt idx="22354">
                  <c:v>-2.38791E-2</c:v>
                </c:pt>
                <c:pt idx="22355">
                  <c:v>-1.1265799999999999E-2</c:v>
                </c:pt>
                <c:pt idx="22356">
                  <c:v>-2.1996499999999999E-2</c:v>
                </c:pt>
                <c:pt idx="22357">
                  <c:v>-2.1737099999999999E-2</c:v>
                </c:pt>
                <c:pt idx="22358">
                  <c:v>-1.7076500000000001E-2</c:v>
                </c:pt>
                <c:pt idx="22359">
                  <c:v>-8.4009199999999992E-3</c:v>
                </c:pt>
                <c:pt idx="22360">
                  <c:v>-1.49946E-2</c:v>
                </c:pt>
                <c:pt idx="22361">
                  <c:v>-2.16837E-2</c:v>
                </c:pt>
                <c:pt idx="22362">
                  <c:v>-1.7076500000000001E-2</c:v>
                </c:pt>
                <c:pt idx="22363">
                  <c:v>-1.9397699999999999E-3</c:v>
                </c:pt>
                <c:pt idx="22364">
                  <c:v>-1.4140099999999999E-2</c:v>
                </c:pt>
                <c:pt idx="22365">
                  <c:v>-1.39551E-2</c:v>
                </c:pt>
                <c:pt idx="22366">
                  <c:v>-4.0044800000000004E-3</c:v>
                </c:pt>
                <c:pt idx="22367">
                  <c:v>-1.8408799999999999E-2</c:v>
                </c:pt>
                <c:pt idx="22368">
                  <c:v>-9.6073200000000008E-3</c:v>
                </c:pt>
                <c:pt idx="22369">
                  <c:v>-1.4616000000000001E-2</c:v>
                </c:pt>
                <c:pt idx="22370">
                  <c:v>2.5539400000000002E-3</c:v>
                </c:pt>
                <c:pt idx="22371">
                  <c:v>-1.5398E-2</c:v>
                </c:pt>
                <c:pt idx="22372">
                  <c:v>-4.62437E-3</c:v>
                </c:pt>
                <c:pt idx="22373">
                  <c:v>-1.7616300000000001E-2</c:v>
                </c:pt>
                <c:pt idx="22374">
                  <c:v>-4.7941199999999998E-3</c:v>
                </c:pt>
                <c:pt idx="22375">
                  <c:v>-1.1990499999999999E-2</c:v>
                </c:pt>
                <c:pt idx="22376">
                  <c:v>-8.5229899999999994E-3</c:v>
                </c:pt>
                <c:pt idx="22377">
                  <c:v>-2.3155200000000002E-3</c:v>
                </c:pt>
                <c:pt idx="22378">
                  <c:v>-4.5585599999999997E-3</c:v>
                </c:pt>
                <c:pt idx="22379">
                  <c:v>6.6471100000000001E-4</c:v>
                </c:pt>
                <c:pt idx="22380">
                  <c:v>-6.5345799999999999E-3</c:v>
                </c:pt>
                <c:pt idx="22381">
                  <c:v>-6.0367600000000004E-4</c:v>
                </c:pt>
                <c:pt idx="22382">
                  <c:v>-1.3485000000000001E-3</c:v>
                </c:pt>
                <c:pt idx="22383">
                  <c:v>2.8543499999999999E-3</c:v>
                </c:pt>
                <c:pt idx="22384">
                  <c:v>-3.5495800000000001E-3</c:v>
                </c:pt>
                <c:pt idx="22385">
                  <c:v>-1.5020400000000001E-3</c:v>
                </c:pt>
                <c:pt idx="22386">
                  <c:v>-6.83689E-3</c:v>
                </c:pt>
                <c:pt idx="22387">
                  <c:v>-2.70367E-3</c:v>
                </c:pt>
                <c:pt idx="22388">
                  <c:v>-5.9909799999999999E-3</c:v>
                </c:pt>
                <c:pt idx="22389">
                  <c:v>-6.27518E-3</c:v>
                </c:pt>
                <c:pt idx="22390">
                  <c:v>1.1100800000000001E-3</c:v>
                </c:pt>
                <c:pt idx="22391">
                  <c:v>-1.1720700000000001E-3</c:v>
                </c:pt>
                <c:pt idx="22392">
                  <c:v>-1.5115700000000001E-3</c:v>
                </c:pt>
                <c:pt idx="22393">
                  <c:v>8.7642700000000004E-4</c:v>
                </c:pt>
                <c:pt idx="22394">
                  <c:v>6.2894800000000001E-3</c:v>
                </c:pt>
                <c:pt idx="22395">
                  <c:v>-6.8922000000000002E-3</c:v>
                </c:pt>
                <c:pt idx="22396">
                  <c:v>-2.0885500000000001E-4</c:v>
                </c:pt>
                <c:pt idx="22397">
                  <c:v>8.2349799999999994E-3</c:v>
                </c:pt>
                <c:pt idx="22398">
                  <c:v>-1.1287699999999999E-2</c:v>
                </c:pt>
                <c:pt idx="22399">
                  <c:v>-2.38514E-3</c:v>
                </c:pt>
                <c:pt idx="22400">
                  <c:v>-5.0144200000000003E-3</c:v>
                </c:pt>
                <c:pt idx="22401">
                  <c:v>1.69754E-3</c:v>
                </c:pt>
                <c:pt idx="22402">
                  <c:v>-5.1012000000000002E-3</c:v>
                </c:pt>
                <c:pt idx="22403">
                  <c:v>-6.1874399999999998E-3</c:v>
                </c:pt>
                <c:pt idx="22404">
                  <c:v>-9.2439700000000007E-3</c:v>
                </c:pt>
                <c:pt idx="22405">
                  <c:v>5.7563800000000002E-3</c:v>
                </c:pt>
                <c:pt idx="22406">
                  <c:v>-8.4676700000000001E-3</c:v>
                </c:pt>
                <c:pt idx="22407">
                  <c:v>-9.0274799999999992E-3</c:v>
                </c:pt>
                <c:pt idx="22408">
                  <c:v>-1.7414100000000001E-3</c:v>
                </c:pt>
                <c:pt idx="22409">
                  <c:v>-1.00927E-2</c:v>
                </c:pt>
                <c:pt idx="22410">
                  <c:v>-6.3943899999999998E-3</c:v>
                </c:pt>
                <c:pt idx="22411">
                  <c:v>-6.8826699999999996E-3</c:v>
                </c:pt>
                <c:pt idx="22412">
                  <c:v>7.7533699999999997E-4</c:v>
                </c:pt>
                <c:pt idx="22413">
                  <c:v>-6.9513300000000004E-3</c:v>
                </c:pt>
                <c:pt idx="22414">
                  <c:v>-1.2967100000000001E-2</c:v>
                </c:pt>
                <c:pt idx="22415">
                  <c:v>-2.3031200000000001E-3</c:v>
                </c:pt>
                <c:pt idx="22416">
                  <c:v>-1.1972399999999999E-2</c:v>
                </c:pt>
                <c:pt idx="22417">
                  <c:v>-3.2243699999999998E-3</c:v>
                </c:pt>
                <c:pt idx="22418">
                  <c:v>-5.2166000000000001E-3</c:v>
                </c:pt>
                <c:pt idx="22419">
                  <c:v>-3.0231500000000001E-3</c:v>
                </c:pt>
                <c:pt idx="22420">
                  <c:v>-6.3114199999999999E-3</c:v>
                </c:pt>
                <c:pt idx="22421">
                  <c:v>7.8020099999999998E-3</c:v>
                </c:pt>
                <c:pt idx="22422">
                  <c:v>1.6374600000000001E-3</c:v>
                </c:pt>
                <c:pt idx="22423">
                  <c:v>-4.8723200000000003E-3</c:v>
                </c:pt>
                <c:pt idx="22424">
                  <c:v>3.1948100000000002E-3</c:v>
                </c:pt>
                <c:pt idx="22425">
                  <c:v>-4.9762699999999997E-3</c:v>
                </c:pt>
                <c:pt idx="22426">
                  <c:v>3.9443999999999998E-3</c:v>
                </c:pt>
                <c:pt idx="22427">
                  <c:v>-2.06947E-4</c:v>
                </c:pt>
                <c:pt idx="22428">
                  <c:v>-1.58691E-3</c:v>
                </c:pt>
                <c:pt idx="22429">
                  <c:v>-3.4646999999999998E-3</c:v>
                </c:pt>
                <c:pt idx="22430">
                  <c:v>5.3348500000000004E-3</c:v>
                </c:pt>
                <c:pt idx="22431">
                  <c:v>-5.5294000000000003E-3</c:v>
                </c:pt>
                <c:pt idx="22432">
                  <c:v>-5.6171400000000005E-4</c:v>
                </c:pt>
                <c:pt idx="22433">
                  <c:v>-7.2574599999999999E-4</c:v>
                </c:pt>
                <c:pt idx="22434">
                  <c:v>2.5892300000000001E-3</c:v>
                </c:pt>
                <c:pt idx="22435">
                  <c:v>-6.9456099999999996E-3</c:v>
                </c:pt>
                <c:pt idx="22436">
                  <c:v>6.4048799999999999E-3</c:v>
                </c:pt>
                <c:pt idx="22437">
                  <c:v>-6.5288500000000001E-3</c:v>
                </c:pt>
                <c:pt idx="22438">
                  <c:v>1.57738E-3</c:v>
                </c:pt>
                <c:pt idx="22439" formatCode="0.00E+00">
                  <c:v>8.2015999999999995E-5</c:v>
                </c:pt>
                <c:pt idx="22440">
                  <c:v>1.6059900000000001E-3</c:v>
                </c:pt>
                <c:pt idx="22441">
                  <c:v>1.9989000000000001E-3</c:v>
                </c:pt>
                <c:pt idx="22442">
                  <c:v>4.6768199999999999E-3</c:v>
                </c:pt>
                <c:pt idx="22443">
                  <c:v>8.1539199999999996E-4</c:v>
                </c:pt>
                <c:pt idx="22444">
                  <c:v>-1.2331999999999999E-2</c:v>
                </c:pt>
                <c:pt idx="22445">
                  <c:v>2.1324199999999999E-3</c:v>
                </c:pt>
                <c:pt idx="22446">
                  <c:v>4.7044799999999996E-3</c:v>
                </c:pt>
                <c:pt idx="22447">
                  <c:v>-1.94454E-3</c:v>
                </c:pt>
                <c:pt idx="22448">
                  <c:v>-1.2164100000000001E-2</c:v>
                </c:pt>
                <c:pt idx="22449">
                  <c:v>-6.9904299999999997E-3</c:v>
                </c:pt>
                <c:pt idx="22450">
                  <c:v>-2.3775100000000002E-3</c:v>
                </c:pt>
                <c:pt idx="22451">
                  <c:v>-4.9591100000000003E-4</c:v>
                </c:pt>
                <c:pt idx="22452">
                  <c:v>9.2983200000000001E-4</c:v>
                </c:pt>
                <c:pt idx="22453" formatCode="0.00E+00">
                  <c:v>7.4386600000000004E-5</c:v>
                </c:pt>
                <c:pt idx="22454">
                  <c:v>-9.1104500000000008E-3</c:v>
                </c:pt>
                <c:pt idx="22455">
                  <c:v>2.09713E-3</c:v>
                </c:pt>
                <c:pt idx="22456">
                  <c:v>-9.7417800000000002E-3</c:v>
                </c:pt>
                <c:pt idx="22457">
                  <c:v>1.9807800000000001E-3</c:v>
                </c:pt>
                <c:pt idx="22458">
                  <c:v>1.8062600000000001E-3</c:v>
                </c:pt>
                <c:pt idx="22459">
                  <c:v>-8.51822E-3</c:v>
                </c:pt>
                <c:pt idx="22460">
                  <c:v>5.1136000000000003E-3</c:v>
                </c:pt>
                <c:pt idx="22461">
                  <c:v>-1.43242E-3</c:v>
                </c:pt>
                <c:pt idx="22462">
                  <c:v>7.5321199999999998E-3</c:v>
                </c:pt>
                <c:pt idx="22463">
                  <c:v>-9.9334699999999998E-3</c:v>
                </c:pt>
                <c:pt idx="22464">
                  <c:v>1.0873799999999999E-2</c:v>
                </c:pt>
                <c:pt idx="22465">
                  <c:v>-3.5810500000000001E-3</c:v>
                </c:pt>
                <c:pt idx="22466">
                  <c:v>1.5897800000000001E-3</c:v>
                </c:pt>
                <c:pt idx="22467">
                  <c:v>-1.7662000000000001E-3</c:v>
                </c:pt>
                <c:pt idx="22468">
                  <c:v>1.0211E-2</c:v>
                </c:pt>
                <c:pt idx="22469">
                  <c:v>-4.06265E-4</c:v>
                </c:pt>
                <c:pt idx="22470">
                  <c:v>2.0837799999999999E-3</c:v>
                </c:pt>
                <c:pt idx="22471">
                  <c:v>8.6221700000000002E-3</c:v>
                </c:pt>
                <c:pt idx="22472">
                  <c:v>4.3201399999999999E-4</c:v>
                </c:pt>
                <c:pt idx="22473">
                  <c:v>-1.45626E-3</c:v>
                </c:pt>
                <c:pt idx="22474">
                  <c:v>1.63174E-3</c:v>
                </c:pt>
                <c:pt idx="22475">
                  <c:v>1.0093700000000001E-2</c:v>
                </c:pt>
                <c:pt idx="22476">
                  <c:v>5.9890699999999998E-4</c:v>
                </c:pt>
                <c:pt idx="22477">
                  <c:v>4.9886699999999997E-3</c:v>
                </c:pt>
                <c:pt idx="22478">
                  <c:v>-5.4960299999999998E-3</c:v>
                </c:pt>
                <c:pt idx="22479">
                  <c:v>2.0088200000000001E-2</c:v>
                </c:pt>
                <c:pt idx="22480">
                  <c:v>1.40095E-3</c:v>
                </c:pt>
                <c:pt idx="22481">
                  <c:v>1.28307E-2</c:v>
                </c:pt>
                <c:pt idx="22482">
                  <c:v>8.8882399999999997E-4</c:v>
                </c:pt>
                <c:pt idx="22483">
                  <c:v>1.13764E-2</c:v>
                </c:pt>
                <c:pt idx="22484">
                  <c:v>2.94685E-3</c:v>
                </c:pt>
                <c:pt idx="22485">
                  <c:v>5.5170100000000001E-3</c:v>
                </c:pt>
                <c:pt idx="22486">
                  <c:v>2.43092E-3</c:v>
                </c:pt>
                <c:pt idx="22487">
                  <c:v>1.5065200000000001E-2</c:v>
                </c:pt>
                <c:pt idx="22488">
                  <c:v>-2.14386E-3</c:v>
                </c:pt>
                <c:pt idx="22489">
                  <c:v>4.3926199999999999E-3</c:v>
                </c:pt>
                <c:pt idx="22490">
                  <c:v>7.6065100000000004E-3</c:v>
                </c:pt>
                <c:pt idx="22491">
                  <c:v>8.4581399999999994E-3</c:v>
                </c:pt>
                <c:pt idx="22492">
                  <c:v>5.5408499999999999E-3</c:v>
                </c:pt>
                <c:pt idx="22493">
                  <c:v>7.2794000000000001E-3</c:v>
                </c:pt>
                <c:pt idx="22494">
                  <c:v>3.9234200000000004E-3</c:v>
                </c:pt>
                <c:pt idx="22495">
                  <c:v>7.5235399999999996E-3</c:v>
                </c:pt>
                <c:pt idx="22496">
                  <c:v>-7.4872999999999997E-3</c:v>
                </c:pt>
                <c:pt idx="22497">
                  <c:v>3.87573E-3</c:v>
                </c:pt>
                <c:pt idx="22498">
                  <c:v>8.7938300000000007E-3</c:v>
                </c:pt>
                <c:pt idx="22499">
                  <c:v>2.6454899999999999E-3</c:v>
                </c:pt>
                <c:pt idx="22500">
                  <c:v>1.0951000000000001E-2</c:v>
                </c:pt>
                <c:pt idx="22501">
                  <c:v>4.3964399999999997E-3</c:v>
                </c:pt>
                <c:pt idx="22502">
                  <c:v>1.5652699999999999E-2</c:v>
                </c:pt>
                <c:pt idx="22503">
                  <c:v>-3.28064E-3</c:v>
                </c:pt>
                <c:pt idx="22504">
                  <c:v>1.0785100000000001E-2</c:v>
                </c:pt>
                <c:pt idx="22505">
                  <c:v>1.3017700000000001E-3</c:v>
                </c:pt>
                <c:pt idx="22506">
                  <c:v>1.08395E-2</c:v>
                </c:pt>
                <c:pt idx="22507">
                  <c:v>5.5437100000000003E-3</c:v>
                </c:pt>
                <c:pt idx="22508">
                  <c:v>9.36413E-3</c:v>
                </c:pt>
                <c:pt idx="22509">
                  <c:v>1.5521E-2</c:v>
                </c:pt>
                <c:pt idx="22510">
                  <c:v>9.4823800000000003E-3</c:v>
                </c:pt>
                <c:pt idx="22511">
                  <c:v>8.6860700000000006E-3</c:v>
                </c:pt>
                <c:pt idx="22512">
                  <c:v>2.3879999999999999E-3</c:v>
                </c:pt>
                <c:pt idx="22513">
                  <c:v>1.5010799999999999E-2</c:v>
                </c:pt>
                <c:pt idx="22514">
                  <c:v>3.5924899999999998E-3</c:v>
                </c:pt>
                <c:pt idx="22515">
                  <c:v>1.00327E-2</c:v>
                </c:pt>
                <c:pt idx="22516">
                  <c:v>8.0032300000000001E-3</c:v>
                </c:pt>
                <c:pt idx="22517">
                  <c:v>9.8304699999999991E-3</c:v>
                </c:pt>
                <c:pt idx="22518">
                  <c:v>1.0974899999999999E-2</c:v>
                </c:pt>
                <c:pt idx="22519">
                  <c:v>8.2321200000000008E-3</c:v>
                </c:pt>
                <c:pt idx="22520">
                  <c:v>1.2571300000000001E-2</c:v>
                </c:pt>
                <c:pt idx="22521">
                  <c:v>1.9058200000000001E-2</c:v>
                </c:pt>
                <c:pt idx="22522">
                  <c:v>1.7490400000000001E-3</c:v>
                </c:pt>
                <c:pt idx="22523">
                  <c:v>1.7470400000000001E-2</c:v>
                </c:pt>
                <c:pt idx="22524">
                  <c:v>8.4457400000000002E-3</c:v>
                </c:pt>
                <c:pt idx="22525">
                  <c:v>7.7695799999999999E-3</c:v>
                </c:pt>
                <c:pt idx="22526">
                  <c:v>1.4913600000000001E-2</c:v>
                </c:pt>
                <c:pt idx="22527">
                  <c:v>1.8176999999999999E-2</c:v>
                </c:pt>
                <c:pt idx="22528">
                  <c:v>1.9834500000000001E-2</c:v>
                </c:pt>
                <c:pt idx="22529">
                  <c:v>1.22089E-2</c:v>
                </c:pt>
                <c:pt idx="22530">
                  <c:v>9.4928700000000005E-3</c:v>
                </c:pt>
                <c:pt idx="22531">
                  <c:v>1.7971000000000001E-2</c:v>
                </c:pt>
                <c:pt idx="22532">
                  <c:v>7.1620900000000003E-3</c:v>
                </c:pt>
                <c:pt idx="22533">
                  <c:v>1.83363E-2</c:v>
                </c:pt>
                <c:pt idx="22534">
                  <c:v>1.4234500000000001E-2</c:v>
                </c:pt>
                <c:pt idx="22535">
                  <c:v>1.8849399999999999E-2</c:v>
                </c:pt>
                <c:pt idx="22536">
                  <c:v>2.4778399999999999E-2</c:v>
                </c:pt>
                <c:pt idx="22537">
                  <c:v>1.9363399999999999E-2</c:v>
                </c:pt>
                <c:pt idx="22538">
                  <c:v>2.3480399999999998E-2</c:v>
                </c:pt>
                <c:pt idx="22539">
                  <c:v>2.5329600000000001E-2</c:v>
                </c:pt>
                <c:pt idx="22540">
                  <c:v>2.23083E-2</c:v>
                </c:pt>
                <c:pt idx="22541">
                  <c:v>1.7559100000000001E-2</c:v>
                </c:pt>
                <c:pt idx="22542">
                  <c:v>2.2561100000000001E-2</c:v>
                </c:pt>
                <c:pt idx="22543">
                  <c:v>2.4923299999999999E-2</c:v>
                </c:pt>
                <c:pt idx="22544">
                  <c:v>2.0146399999999998E-2</c:v>
                </c:pt>
                <c:pt idx="22545">
                  <c:v>2.4025000000000001E-2</c:v>
                </c:pt>
                <c:pt idx="22546">
                  <c:v>3.1134599999999998E-2</c:v>
                </c:pt>
                <c:pt idx="22547">
                  <c:v>2.20079E-2</c:v>
                </c:pt>
                <c:pt idx="22548">
                  <c:v>2.7732799999999998E-2</c:v>
                </c:pt>
                <c:pt idx="22549">
                  <c:v>2.0919799999999999E-2</c:v>
                </c:pt>
                <c:pt idx="22550">
                  <c:v>2.45533E-2</c:v>
                </c:pt>
                <c:pt idx="22551">
                  <c:v>2.1897300000000001E-2</c:v>
                </c:pt>
                <c:pt idx="22552">
                  <c:v>2.5753000000000002E-2</c:v>
                </c:pt>
                <c:pt idx="22553">
                  <c:v>2.6170700000000002E-2</c:v>
                </c:pt>
                <c:pt idx="22554">
                  <c:v>2.0973200000000001E-2</c:v>
                </c:pt>
                <c:pt idx="22555">
                  <c:v>2.3065599999999999E-2</c:v>
                </c:pt>
                <c:pt idx="22556">
                  <c:v>1.9243199999999999E-2</c:v>
                </c:pt>
                <c:pt idx="22557">
                  <c:v>1.41277E-2</c:v>
                </c:pt>
                <c:pt idx="22558">
                  <c:v>1.53227E-2</c:v>
                </c:pt>
                <c:pt idx="22559">
                  <c:v>1.9982300000000001E-2</c:v>
                </c:pt>
                <c:pt idx="22560">
                  <c:v>1.38149E-2</c:v>
                </c:pt>
                <c:pt idx="22561">
                  <c:v>1.7629599999999999E-2</c:v>
                </c:pt>
                <c:pt idx="22562">
                  <c:v>2.5579500000000002E-2</c:v>
                </c:pt>
                <c:pt idx="22563">
                  <c:v>1.8929499999999998E-2</c:v>
                </c:pt>
                <c:pt idx="22564">
                  <c:v>2.5670100000000001E-2</c:v>
                </c:pt>
                <c:pt idx="22565">
                  <c:v>2.2328400000000002E-2</c:v>
                </c:pt>
                <c:pt idx="22566">
                  <c:v>1.8610000000000002E-2</c:v>
                </c:pt>
                <c:pt idx="22567">
                  <c:v>2.74744E-2</c:v>
                </c:pt>
                <c:pt idx="22568">
                  <c:v>1.7380699999999999E-2</c:v>
                </c:pt>
                <c:pt idx="22569">
                  <c:v>2.5175099999999999E-2</c:v>
                </c:pt>
                <c:pt idx="22570">
                  <c:v>1.5122399999999999E-2</c:v>
                </c:pt>
                <c:pt idx="22571">
                  <c:v>3.04508E-2</c:v>
                </c:pt>
                <c:pt idx="22572">
                  <c:v>1.57156E-2</c:v>
                </c:pt>
                <c:pt idx="22573">
                  <c:v>1.8337200000000001E-2</c:v>
                </c:pt>
                <c:pt idx="22574">
                  <c:v>1.6440400000000001E-2</c:v>
                </c:pt>
                <c:pt idx="22575">
                  <c:v>2.34404E-2</c:v>
                </c:pt>
                <c:pt idx="22576">
                  <c:v>1.4996499999999999E-2</c:v>
                </c:pt>
                <c:pt idx="22577">
                  <c:v>1.60246E-2</c:v>
                </c:pt>
                <c:pt idx="22578">
                  <c:v>1.7980599999999999E-2</c:v>
                </c:pt>
                <c:pt idx="22579">
                  <c:v>1.0690699999999999E-2</c:v>
                </c:pt>
                <c:pt idx="22580">
                  <c:v>2.0231200000000001E-2</c:v>
                </c:pt>
                <c:pt idx="22581">
                  <c:v>1.8187499999999999E-2</c:v>
                </c:pt>
                <c:pt idx="22582">
                  <c:v>1.4555E-2</c:v>
                </c:pt>
                <c:pt idx="22583">
                  <c:v>1.9328100000000001E-2</c:v>
                </c:pt>
                <c:pt idx="22584">
                  <c:v>1.2606600000000001E-2</c:v>
                </c:pt>
                <c:pt idx="22585">
                  <c:v>8.5096400000000006E-3</c:v>
                </c:pt>
                <c:pt idx="22586">
                  <c:v>1.03979E-2</c:v>
                </c:pt>
                <c:pt idx="22587">
                  <c:v>8.67653E-3</c:v>
                </c:pt>
                <c:pt idx="22588">
                  <c:v>1.7525700000000002E-2</c:v>
                </c:pt>
                <c:pt idx="22589">
                  <c:v>9.6912400000000003E-3</c:v>
                </c:pt>
                <c:pt idx="22590">
                  <c:v>1.7225299999999999E-2</c:v>
                </c:pt>
                <c:pt idx="22591">
                  <c:v>9.3507799999999995E-3</c:v>
                </c:pt>
                <c:pt idx="22592">
                  <c:v>2.7027099999999998E-2</c:v>
                </c:pt>
                <c:pt idx="22593">
                  <c:v>1.7139399999999999E-2</c:v>
                </c:pt>
                <c:pt idx="22594">
                  <c:v>2.0690900000000002E-2</c:v>
                </c:pt>
                <c:pt idx="22595">
                  <c:v>1.32189E-2</c:v>
                </c:pt>
                <c:pt idx="22596">
                  <c:v>1.2293800000000001E-2</c:v>
                </c:pt>
                <c:pt idx="22597">
                  <c:v>8.5001E-3</c:v>
                </c:pt>
                <c:pt idx="22598">
                  <c:v>3.11804E-2</c:v>
                </c:pt>
                <c:pt idx="22599">
                  <c:v>1.6332599999999999E-2</c:v>
                </c:pt>
                <c:pt idx="22600">
                  <c:v>1.6868600000000001E-2</c:v>
                </c:pt>
                <c:pt idx="22601">
                  <c:v>7.6370199999999996E-3</c:v>
                </c:pt>
                <c:pt idx="22602">
                  <c:v>1.86453E-2</c:v>
                </c:pt>
                <c:pt idx="22603">
                  <c:v>2.1596000000000001E-2</c:v>
                </c:pt>
                <c:pt idx="22604">
                  <c:v>1.42288E-2</c:v>
                </c:pt>
                <c:pt idx="22605">
                  <c:v>2.1075199999999999E-2</c:v>
                </c:pt>
                <c:pt idx="22606">
                  <c:v>1.0965300000000001E-2</c:v>
                </c:pt>
                <c:pt idx="22607">
                  <c:v>1.95608E-2</c:v>
                </c:pt>
                <c:pt idx="22608">
                  <c:v>4.7483400000000002E-3</c:v>
                </c:pt>
                <c:pt idx="22609">
                  <c:v>2.6877399999999999E-2</c:v>
                </c:pt>
                <c:pt idx="22610">
                  <c:v>4.1656499999999999E-3</c:v>
                </c:pt>
                <c:pt idx="22611">
                  <c:v>2.6217500000000001E-2</c:v>
                </c:pt>
                <c:pt idx="22612">
                  <c:v>7.6608700000000002E-3</c:v>
                </c:pt>
                <c:pt idx="22613">
                  <c:v>2.0211199999999999E-2</c:v>
                </c:pt>
                <c:pt idx="22614">
                  <c:v>8.5172700000000004E-3</c:v>
                </c:pt>
                <c:pt idx="22615">
                  <c:v>1.4550199999999999E-2</c:v>
                </c:pt>
                <c:pt idx="22616">
                  <c:v>1.0593399999999999E-2</c:v>
                </c:pt>
                <c:pt idx="22617">
                  <c:v>2.31934E-3</c:v>
                </c:pt>
                <c:pt idx="22618">
                  <c:v>9.9201199999999993E-3</c:v>
                </c:pt>
                <c:pt idx="22619">
                  <c:v>8.7203999999999997E-3</c:v>
                </c:pt>
                <c:pt idx="22620">
                  <c:v>1.29967E-2</c:v>
                </c:pt>
                <c:pt idx="22621">
                  <c:v>1.2393E-2</c:v>
                </c:pt>
                <c:pt idx="22622">
                  <c:v>2.32477E-2</c:v>
                </c:pt>
                <c:pt idx="22623">
                  <c:v>1.5010799999999999E-2</c:v>
                </c:pt>
                <c:pt idx="22624">
                  <c:v>1.7174700000000001E-2</c:v>
                </c:pt>
                <c:pt idx="22625">
                  <c:v>1.1583299999999999E-2</c:v>
                </c:pt>
                <c:pt idx="22626">
                  <c:v>1.54991E-2</c:v>
                </c:pt>
                <c:pt idx="22627">
                  <c:v>1.17006E-2</c:v>
                </c:pt>
                <c:pt idx="22628">
                  <c:v>2.0410500000000002E-2</c:v>
                </c:pt>
                <c:pt idx="22629">
                  <c:v>6.2932999999999999E-3</c:v>
                </c:pt>
                <c:pt idx="22630">
                  <c:v>2.5838900000000001E-2</c:v>
                </c:pt>
                <c:pt idx="22631">
                  <c:v>1.1768300000000001E-2</c:v>
                </c:pt>
                <c:pt idx="22632">
                  <c:v>1.8499399999999999E-2</c:v>
                </c:pt>
                <c:pt idx="22633">
                  <c:v>2.37617E-2</c:v>
                </c:pt>
                <c:pt idx="22634">
                  <c:v>1.4061000000000001E-2</c:v>
                </c:pt>
                <c:pt idx="22635">
                  <c:v>1.6602499999999999E-2</c:v>
                </c:pt>
                <c:pt idx="22636">
                  <c:v>9.7885100000000003E-3</c:v>
                </c:pt>
                <c:pt idx="22637">
                  <c:v>1.6347899999999999E-2</c:v>
                </c:pt>
                <c:pt idx="22638">
                  <c:v>2.3341199999999999E-2</c:v>
                </c:pt>
                <c:pt idx="22639">
                  <c:v>2.036E-2</c:v>
                </c:pt>
                <c:pt idx="22640">
                  <c:v>2.07624E-2</c:v>
                </c:pt>
                <c:pt idx="22641">
                  <c:v>2.0822500000000001E-2</c:v>
                </c:pt>
                <c:pt idx="22642">
                  <c:v>1.21546E-2</c:v>
                </c:pt>
                <c:pt idx="22643">
                  <c:v>1.7448399999999999E-2</c:v>
                </c:pt>
                <c:pt idx="22644">
                  <c:v>1.9795400000000001E-2</c:v>
                </c:pt>
                <c:pt idx="22645">
                  <c:v>1.7314E-2</c:v>
                </c:pt>
                <c:pt idx="22646">
                  <c:v>2.0283700000000002E-2</c:v>
                </c:pt>
                <c:pt idx="22647">
                  <c:v>1.06287E-2</c:v>
                </c:pt>
                <c:pt idx="22648">
                  <c:v>1.55516E-2</c:v>
                </c:pt>
                <c:pt idx="22649">
                  <c:v>1.7738299999999999E-2</c:v>
                </c:pt>
                <c:pt idx="22650">
                  <c:v>2.16942E-2</c:v>
                </c:pt>
                <c:pt idx="22651">
                  <c:v>1.97401E-2</c:v>
                </c:pt>
                <c:pt idx="22652">
                  <c:v>1.81522E-2</c:v>
                </c:pt>
                <c:pt idx="22653">
                  <c:v>1.17579E-2</c:v>
                </c:pt>
                <c:pt idx="22654">
                  <c:v>1.43108E-2</c:v>
                </c:pt>
                <c:pt idx="22655">
                  <c:v>7.8573199999999992E-3</c:v>
                </c:pt>
                <c:pt idx="22656">
                  <c:v>2.23923E-2</c:v>
                </c:pt>
                <c:pt idx="22657">
                  <c:v>5.9804899999999998E-3</c:v>
                </c:pt>
                <c:pt idx="22658">
                  <c:v>1.3916E-2</c:v>
                </c:pt>
                <c:pt idx="22659">
                  <c:v>1.9496900000000001E-2</c:v>
                </c:pt>
                <c:pt idx="22660">
                  <c:v>1.57652E-2</c:v>
                </c:pt>
                <c:pt idx="22661">
                  <c:v>1.81026E-2</c:v>
                </c:pt>
                <c:pt idx="22662">
                  <c:v>1.9427300000000002E-2</c:v>
                </c:pt>
                <c:pt idx="22663">
                  <c:v>2.2826200000000001E-2</c:v>
                </c:pt>
                <c:pt idx="22664">
                  <c:v>5.6304900000000001E-3</c:v>
                </c:pt>
                <c:pt idx="22665">
                  <c:v>1.54161E-2</c:v>
                </c:pt>
                <c:pt idx="22666">
                  <c:v>4.3725999999999999E-3</c:v>
                </c:pt>
                <c:pt idx="22667">
                  <c:v>1.9995700000000002E-2</c:v>
                </c:pt>
                <c:pt idx="22668">
                  <c:v>1.2893699999999999E-2</c:v>
                </c:pt>
                <c:pt idx="22669">
                  <c:v>2.09599E-2</c:v>
                </c:pt>
                <c:pt idx="22670">
                  <c:v>1.14012E-2</c:v>
                </c:pt>
                <c:pt idx="22671">
                  <c:v>1.19915E-2</c:v>
                </c:pt>
                <c:pt idx="22672">
                  <c:v>1.8192300000000002E-2</c:v>
                </c:pt>
                <c:pt idx="22673">
                  <c:v>6.9580099999999997E-3</c:v>
                </c:pt>
                <c:pt idx="22674">
                  <c:v>1.74494E-2</c:v>
                </c:pt>
                <c:pt idx="22675">
                  <c:v>9.1896100000000008E-3</c:v>
                </c:pt>
                <c:pt idx="22676">
                  <c:v>1.8199900000000001E-2</c:v>
                </c:pt>
                <c:pt idx="22677">
                  <c:v>1.16358E-2</c:v>
                </c:pt>
                <c:pt idx="22678">
                  <c:v>2.06356E-2</c:v>
                </c:pt>
                <c:pt idx="22679">
                  <c:v>5.1612899999999998E-3</c:v>
                </c:pt>
                <c:pt idx="22680">
                  <c:v>1.8313400000000001E-2</c:v>
                </c:pt>
                <c:pt idx="22681">
                  <c:v>8.8129000000000002E-3</c:v>
                </c:pt>
                <c:pt idx="22682">
                  <c:v>1.16005E-2</c:v>
                </c:pt>
                <c:pt idx="22683">
                  <c:v>8.8424699999999998E-3</c:v>
                </c:pt>
                <c:pt idx="22684">
                  <c:v>5.8307599999999999E-3</c:v>
                </c:pt>
                <c:pt idx="22685">
                  <c:v>4.5194600000000003E-3</c:v>
                </c:pt>
                <c:pt idx="22686">
                  <c:v>1.3216E-2</c:v>
                </c:pt>
                <c:pt idx="22687">
                  <c:v>1.1820799999999999E-2</c:v>
                </c:pt>
                <c:pt idx="22688">
                  <c:v>1.0746E-2</c:v>
                </c:pt>
                <c:pt idx="22689">
                  <c:v>1.63412E-2</c:v>
                </c:pt>
                <c:pt idx="22690">
                  <c:v>1.02682E-2</c:v>
                </c:pt>
                <c:pt idx="22691">
                  <c:v>1.2763E-2</c:v>
                </c:pt>
                <c:pt idx="22692">
                  <c:v>1.97124E-3</c:v>
                </c:pt>
                <c:pt idx="22693">
                  <c:v>1.18055E-2</c:v>
                </c:pt>
                <c:pt idx="22694">
                  <c:v>1.42355E-2</c:v>
                </c:pt>
                <c:pt idx="22695">
                  <c:v>1.17693E-2</c:v>
                </c:pt>
                <c:pt idx="22696">
                  <c:v>2.1780999999999998E-2</c:v>
                </c:pt>
                <c:pt idx="22697">
                  <c:v>1.9965199999999999E-2</c:v>
                </c:pt>
                <c:pt idx="22698">
                  <c:v>1.22051E-2</c:v>
                </c:pt>
                <c:pt idx="22699">
                  <c:v>2.5919000000000001E-2</c:v>
                </c:pt>
                <c:pt idx="22700">
                  <c:v>1.10464E-2</c:v>
                </c:pt>
                <c:pt idx="22701">
                  <c:v>8.0757099999999998E-3</c:v>
                </c:pt>
                <c:pt idx="22702">
                  <c:v>1.3114000000000001E-2</c:v>
                </c:pt>
                <c:pt idx="22703">
                  <c:v>1.1879900000000001E-2</c:v>
                </c:pt>
                <c:pt idx="22704">
                  <c:v>1.52683E-2</c:v>
                </c:pt>
                <c:pt idx="22705">
                  <c:v>5.4502500000000002E-3</c:v>
                </c:pt>
                <c:pt idx="22706">
                  <c:v>8.3389299999999996E-3</c:v>
                </c:pt>
                <c:pt idx="22707">
                  <c:v>8.4714899999999999E-3</c:v>
                </c:pt>
                <c:pt idx="22708">
                  <c:v>1.1986699999999999E-2</c:v>
                </c:pt>
                <c:pt idx="22709">
                  <c:v>9.7751600000000011E-4</c:v>
                </c:pt>
                <c:pt idx="22710">
                  <c:v>-2.44808E-3</c:v>
                </c:pt>
                <c:pt idx="22711">
                  <c:v>1.7261500000000001E-3</c:v>
                </c:pt>
                <c:pt idx="22712">
                  <c:v>4.73785E-3</c:v>
                </c:pt>
                <c:pt idx="22713">
                  <c:v>-8.5592299999999993E-3</c:v>
                </c:pt>
                <c:pt idx="22714">
                  <c:v>7.2078699999999999E-3</c:v>
                </c:pt>
                <c:pt idx="22715">
                  <c:v>6.2246300000000001E-3</c:v>
                </c:pt>
                <c:pt idx="22716">
                  <c:v>1.1939E-2</c:v>
                </c:pt>
                <c:pt idx="22717">
                  <c:v>-1.9254700000000001E-3</c:v>
                </c:pt>
                <c:pt idx="22718">
                  <c:v>3.6420799999999998E-3</c:v>
                </c:pt>
                <c:pt idx="22719">
                  <c:v>-3.1480800000000001E-3</c:v>
                </c:pt>
                <c:pt idx="22720">
                  <c:v>5.7735399999999997E-3</c:v>
                </c:pt>
                <c:pt idx="22721">
                  <c:v>1.7347300000000001E-3</c:v>
                </c:pt>
                <c:pt idx="22722">
                  <c:v>1.3189300000000001E-3</c:v>
                </c:pt>
                <c:pt idx="22723">
                  <c:v>7.5902900000000004E-3</c:v>
                </c:pt>
                <c:pt idx="22724">
                  <c:v>-1.19209E-4</c:v>
                </c:pt>
                <c:pt idx="22725">
                  <c:v>1.24102E-2</c:v>
                </c:pt>
                <c:pt idx="22726">
                  <c:v>1.0010700000000001E-2</c:v>
                </c:pt>
                <c:pt idx="22727">
                  <c:v>9.76753E-3</c:v>
                </c:pt>
                <c:pt idx="22728">
                  <c:v>6.5069200000000002E-3</c:v>
                </c:pt>
                <c:pt idx="22729">
                  <c:v>9.3174000000000002E-4</c:v>
                </c:pt>
                <c:pt idx="22730">
                  <c:v>7.7381100000000003E-3</c:v>
                </c:pt>
                <c:pt idx="22731">
                  <c:v>4.4689200000000004E-3</c:v>
                </c:pt>
                <c:pt idx="22732">
                  <c:v>1.05495E-2</c:v>
                </c:pt>
                <c:pt idx="22733">
                  <c:v>2.2458100000000002E-2</c:v>
                </c:pt>
                <c:pt idx="22734">
                  <c:v>1.4020899999999999E-2</c:v>
                </c:pt>
                <c:pt idx="22735">
                  <c:v>1.0003099999999999E-2</c:v>
                </c:pt>
                <c:pt idx="22736">
                  <c:v>1.1096999999999999E-2</c:v>
                </c:pt>
                <c:pt idx="22737">
                  <c:v>9.8218899999999998E-3</c:v>
                </c:pt>
                <c:pt idx="22738">
                  <c:v>8.6812999999999994E-3</c:v>
                </c:pt>
                <c:pt idx="22739">
                  <c:v>1.2789699999999999E-2</c:v>
                </c:pt>
                <c:pt idx="22740">
                  <c:v>8.7709399999999996E-3</c:v>
                </c:pt>
                <c:pt idx="22741">
                  <c:v>1.1428799999999999E-2</c:v>
                </c:pt>
                <c:pt idx="22742">
                  <c:v>1.22919E-2</c:v>
                </c:pt>
                <c:pt idx="22743">
                  <c:v>1.0481799999999999E-2</c:v>
                </c:pt>
                <c:pt idx="22744">
                  <c:v>5.9204100000000001E-3</c:v>
                </c:pt>
                <c:pt idx="22745">
                  <c:v>6.0977899999999996E-3</c:v>
                </c:pt>
                <c:pt idx="22746">
                  <c:v>2.8676999999999999E-3</c:v>
                </c:pt>
                <c:pt idx="22747">
                  <c:v>6.35624E-3</c:v>
                </c:pt>
                <c:pt idx="22748">
                  <c:v>-4.6672800000000002E-3</c:v>
                </c:pt>
                <c:pt idx="22749">
                  <c:v>1.35012E-2</c:v>
                </c:pt>
                <c:pt idx="22750">
                  <c:v>4.62627E-3</c:v>
                </c:pt>
                <c:pt idx="22751">
                  <c:v>1.2768699999999999E-2</c:v>
                </c:pt>
                <c:pt idx="22752">
                  <c:v>3.4704200000000001E-3</c:v>
                </c:pt>
                <c:pt idx="22753">
                  <c:v>7.0629100000000004E-3</c:v>
                </c:pt>
                <c:pt idx="22754">
                  <c:v>4.1074800000000002E-3</c:v>
                </c:pt>
                <c:pt idx="22755">
                  <c:v>-1.1425000000000001E-3</c:v>
                </c:pt>
                <c:pt idx="22756">
                  <c:v>-7.0581400000000001E-3</c:v>
                </c:pt>
                <c:pt idx="22757">
                  <c:v>-5.3463E-3</c:v>
                </c:pt>
                <c:pt idx="22758">
                  <c:v>2.37083E-3</c:v>
                </c:pt>
                <c:pt idx="22759">
                  <c:v>-3.9739600000000003E-3</c:v>
                </c:pt>
                <c:pt idx="22760">
                  <c:v>2.9373200000000002E-3</c:v>
                </c:pt>
                <c:pt idx="22761">
                  <c:v>7.8182200000000007E-3</c:v>
                </c:pt>
                <c:pt idx="22762">
                  <c:v>1.1634799999999999E-3</c:v>
                </c:pt>
                <c:pt idx="22763">
                  <c:v>4.8351299999999998E-4</c:v>
                </c:pt>
                <c:pt idx="22764">
                  <c:v>-6.7281700000000003E-3</c:v>
                </c:pt>
                <c:pt idx="22765">
                  <c:v>3.3035299999999998E-3</c:v>
                </c:pt>
                <c:pt idx="22766">
                  <c:v>2.56062E-3</c:v>
                </c:pt>
                <c:pt idx="22767">
                  <c:v>-5.3720499999999997E-3</c:v>
                </c:pt>
                <c:pt idx="22768">
                  <c:v>6.4859399999999999E-3</c:v>
                </c:pt>
                <c:pt idx="22769">
                  <c:v>-3.1671500000000001E-3</c:v>
                </c:pt>
                <c:pt idx="22770">
                  <c:v>1.54781E-2</c:v>
                </c:pt>
                <c:pt idx="22771">
                  <c:v>1.4839199999999999E-3</c:v>
                </c:pt>
                <c:pt idx="22772">
                  <c:v>-1.2064000000000001E-3</c:v>
                </c:pt>
                <c:pt idx="22773">
                  <c:v>-3.3807799999999999E-3</c:v>
                </c:pt>
                <c:pt idx="22774">
                  <c:v>-2.94495E-3</c:v>
                </c:pt>
                <c:pt idx="22775">
                  <c:v>3.9730099999999999E-3</c:v>
                </c:pt>
                <c:pt idx="22776">
                  <c:v>4.6081500000000001E-3</c:v>
                </c:pt>
                <c:pt idx="22777">
                  <c:v>-1.8215199999999999E-4</c:v>
                </c:pt>
                <c:pt idx="22778">
                  <c:v>4.1570699999999997E-3</c:v>
                </c:pt>
                <c:pt idx="22779">
                  <c:v>-1.13831E-2</c:v>
                </c:pt>
                <c:pt idx="22780">
                  <c:v>4.25339E-4</c:v>
                </c:pt>
                <c:pt idx="22781">
                  <c:v>-5.3071999999999998E-3</c:v>
                </c:pt>
                <c:pt idx="22782">
                  <c:v>-4.2772299999999999E-3</c:v>
                </c:pt>
                <c:pt idx="22783">
                  <c:v>-4.5490299999999999E-4</c:v>
                </c:pt>
                <c:pt idx="22784">
                  <c:v>-2.29111E-2</c:v>
                </c:pt>
                <c:pt idx="22785">
                  <c:v>-1.02501E-2</c:v>
                </c:pt>
                <c:pt idx="22786">
                  <c:v>-1.8359199999999999E-2</c:v>
                </c:pt>
                <c:pt idx="22787">
                  <c:v>-5.7249099999999997E-3</c:v>
                </c:pt>
                <c:pt idx="22788">
                  <c:v>-5.10883E-3</c:v>
                </c:pt>
                <c:pt idx="22789">
                  <c:v>1.7746899999999999E-2</c:v>
                </c:pt>
                <c:pt idx="22790">
                  <c:v>5.55325E-3</c:v>
                </c:pt>
                <c:pt idx="22791">
                  <c:v>1.56775E-2</c:v>
                </c:pt>
                <c:pt idx="22792">
                  <c:v>1.38941E-2</c:v>
                </c:pt>
                <c:pt idx="22793">
                  <c:v>1.20039E-2</c:v>
                </c:pt>
                <c:pt idx="22794">
                  <c:v>8.7175399999999993E-3</c:v>
                </c:pt>
                <c:pt idx="22795">
                  <c:v>6.6146900000000003E-3</c:v>
                </c:pt>
                <c:pt idx="22796">
                  <c:v>-1.74332E-3</c:v>
                </c:pt>
                <c:pt idx="22797">
                  <c:v>-1.8031100000000001E-2</c:v>
                </c:pt>
                <c:pt idx="22798">
                  <c:v>-1.6736999999999998E-2</c:v>
                </c:pt>
                <c:pt idx="22799">
                  <c:v>-2.39925E-2</c:v>
                </c:pt>
                <c:pt idx="22800">
                  <c:v>1.32923E-2</c:v>
                </c:pt>
                <c:pt idx="22801">
                  <c:v>-3.6411299999999998E-3</c:v>
                </c:pt>
                <c:pt idx="22802">
                  <c:v>1.0398900000000001E-2</c:v>
                </c:pt>
                <c:pt idx="22803">
                  <c:v>-1.45817E-3</c:v>
                </c:pt>
                <c:pt idx="22804">
                  <c:v>-1.84822E-3</c:v>
                </c:pt>
                <c:pt idx="22805">
                  <c:v>-4.4202800000000004E-3</c:v>
                </c:pt>
                <c:pt idx="22806">
                  <c:v>2.17438E-4</c:v>
                </c:pt>
                <c:pt idx="22807">
                  <c:v>9.6082700000000004E-3</c:v>
                </c:pt>
                <c:pt idx="22808">
                  <c:v>-7.3080100000000002E-3</c:v>
                </c:pt>
                <c:pt idx="22809">
                  <c:v>1.93501E-3</c:v>
                </c:pt>
                <c:pt idx="22810">
                  <c:v>-1.0965300000000001E-2</c:v>
                </c:pt>
                <c:pt idx="22811">
                  <c:v>-2.04086E-4</c:v>
                </c:pt>
                <c:pt idx="22812">
                  <c:v>-1.34401E-2</c:v>
                </c:pt>
                <c:pt idx="22813">
                  <c:v>8.2731200000000001E-3</c:v>
                </c:pt>
                <c:pt idx="22814">
                  <c:v>-1.26085E-2</c:v>
                </c:pt>
                <c:pt idx="22815">
                  <c:v>-1.16968E-2</c:v>
                </c:pt>
                <c:pt idx="22816">
                  <c:v>4.4250499999999998E-3</c:v>
                </c:pt>
                <c:pt idx="22817">
                  <c:v>-2.00796E-2</c:v>
                </c:pt>
                <c:pt idx="22818">
                  <c:v>-5.5332200000000002E-3</c:v>
                </c:pt>
                <c:pt idx="22819">
                  <c:v>-1.4822E-2</c:v>
                </c:pt>
                <c:pt idx="22820">
                  <c:v>-7.4100499999999996E-3</c:v>
                </c:pt>
                <c:pt idx="22821">
                  <c:v>6.1740900000000001E-3</c:v>
                </c:pt>
                <c:pt idx="22822">
                  <c:v>-7.0486100000000003E-3</c:v>
                </c:pt>
                <c:pt idx="22823">
                  <c:v>-1.6503299999999999E-2</c:v>
                </c:pt>
                <c:pt idx="22824">
                  <c:v>-1.5550599999999999E-2</c:v>
                </c:pt>
                <c:pt idx="22825">
                  <c:v>-1.51033E-2</c:v>
                </c:pt>
                <c:pt idx="22826">
                  <c:v>-1.48659E-2</c:v>
                </c:pt>
                <c:pt idx="22827">
                  <c:v>-1.0600099999999999E-2</c:v>
                </c:pt>
                <c:pt idx="22828">
                  <c:v>-2.5894199999999999E-2</c:v>
                </c:pt>
                <c:pt idx="22829">
                  <c:v>-1.24435E-2</c:v>
                </c:pt>
                <c:pt idx="22830">
                  <c:v>-1.10483E-2</c:v>
                </c:pt>
                <c:pt idx="22831">
                  <c:v>1.4772400000000001E-3</c:v>
                </c:pt>
                <c:pt idx="22832">
                  <c:v>1.2963300000000001E-2</c:v>
                </c:pt>
                <c:pt idx="22833">
                  <c:v>-4.8580200000000002E-3</c:v>
                </c:pt>
                <c:pt idx="22834">
                  <c:v>3.9968499999999997E-3</c:v>
                </c:pt>
                <c:pt idx="22835">
                  <c:v>-1.82848E-2</c:v>
                </c:pt>
                <c:pt idx="22836">
                  <c:v>-2.1949799999999998E-2</c:v>
                </c:pt>
                <c:pt idx="22837">
                  <c:v>-4.7979399999999997E-3</c:v>
                </c:pt>
                <c:pt idx="22838">
                  <c:v>-1.0024999999999999E-2</c:v>
                </c:pt>
                <c:pt idx="22839" formatCode="0.00E+00">
                  <c:v>4.6730000000000002E-5</c:v>
                </c:pt>
                <c:pt idx="22840">
                  <c:v>-2.5099799999999999E-2</c:v>
                </c:pt>
                <c:pt idx="22841">
                  <c:v>-1.18017E-2</c:v>
                </c:pt>
                <c:pt idx="22842">
                  <c:v>-1.16892E-2</c:v>
                </c:pt>
                <c:pt idx="22843">
                  <c:v>-2.6125900000000001E-2</c:v>
                </c:pt>
                <c:pt idx="22844">
                  <c:v>-8.4552800000000008E-3</c:v>
                </c:pt>
                <c:pt idx="22845">
                  <c:v>-2.2322700000000001E-2</c:v>
                </c:pt>
                <c:pt idx="22846">
                  <c:v>-1.9237500000000001E-2</c:v>
                </c:pt>
                <c:pt idx="22847">
                  <c:v>-1.99966E-2</c:v>
                </c:pt>
                <c:pt idx="22848">
                  <c:v>-4.8484799999999996E-3</c:v>
                </c:pt>
                <c:pt idx="22849">
                  <c:v>-2.882E-3</c:v>
                </c:pt>
                <c:pt idx="22850">
                  <c:v>-4.5032500000000003E-3</c:v>
                </c:pt>
                <c:pt idx="22851">
                  <c:v>-5.1479300000000002E-3</c:v>
                </c:pt>
                <c:pt idx="22852">
                  <c:v>-1.74074E-2</c:v>
                </c:pt>
                <c:pt idx="22853">
                  <c:v>-1.089E-2</c:v>
                </c:pt>
                <c:pt idx="22854">
                  <c:v>-1.4856299999999999E-2</c:v>
                </c:pt>
                <c:pt idx="22855">
                  <c:v>-1.6699800000000001E-2</c:v>
                </c:pt>
                <c:pt idx="22856">
                  <c:v>-1.11761E-2</c:v>
                </c:pt>
                <c:pt idx="22857">
                  <c:v>-2.4123200000000001E-2</c:v>
                </c:pt>
                <c:pt idx="22858">
                  <c:v>-1.7723099999999999E-2</c:v>
                </c:pt>
                <c:pt idx="22859">
                  <c:v>-2.1649399999999999E-2</c:v>
                </c:pt>
                <c:pt idx="22860">
                  <c:v>-1.2210800000000001E-2</c:v>
                </c:pt>
                <c:pt idx="22861">
                  <c:v>-1.9194599999999999E-2</c:v>
                </c:pt>
                <c:pt idx="22862">
                  <c:v>-1.0500000000000001E-2</c:v>
                </c:pt>
                <c:pt idx="22863">
                  <c:v>-1.4945999999999999E-2</c:v>
                </c:pt>
                <c:pt idx="22864">
                  <c:v>-2.7726199999999999E-2</c:v>
                </c:pt>
                <c:pt idx="22865">
                  <c:v>-2.0776699999999999E-2</c:v>
                </c:pt>
                <c:pt idx="22866">
                  <c:v>-1.06564E-2</c:v>
                </c:pt>
                <c:pt idx="22867">
                  <c:v>-2.4593400000000001E-2</c:v>
                </c:pt>
                <c:pt idx="22868">
                  <c:v>-2.0376200000000001E-2</c:v>
                </c:pt>
                <c:pt idx="22869">
                  <c:v>-4.0454899999999997E-3</c:v>
                </c:pt>
                <c:pt idx="22870">
                  <c:v>-2.2941599999999999E-2</c:v>
                </c:pt>
                <c:pt idx="22871">
                  <c:v>-5.9576000000000004E-3</c:v>
                </c:pt>
                <c:pt idx="22872">
                  <c:v>-2.6004800000000002E-2</c:v>
                </c:pt>
                <c:pt idx="22873">
                  <c:v>-1.2019200000000001E-2</c:v>
                </c:pt>
                <c:pt idx="22874">
                  <c:v>-1.4460600000000001E-2</c:v>
                </c:pt>
                <c:pt idx="22875">
                  <c:v>-8.59737E-3</c:v>
                </c:pt>
                <c:pt idx="22876">
                  <c:v>-2.3179100000000001E-2</c:v>
                </c:pt>
                <c:pt idx="22877">
                  <c:v>-2.1257399999999999E-2</c:v>
                </c:pt>
                <c:pt idx="22878">
                  <c:v>-1.2929899999999999E-2</c:v>
                </c:pt>
                <c:pt idx="22879" formatCode="0.00E+00">
                  <c:v>-2.4497000000000001E-2</c:v>
                </c:pt>
                <c:pt idx="22880">
                  <c:v>-1.6622500000000001E-3</c:v>
                </c:pt>
                <c:pt idx="22881">
                  <c:v>-1.6686400000000001E-2</c:v>
                </c:pt>
                <c:pt idx="22882">
                  <c:v>-4.8379900000000003E-3</c:v>
                </c:pt>
                <c:pt idx="22883">
                  <c:v>-1.8618599999999999E-2</c:v>
                </c:pt>
                <c:pt idx="22884">
                  <c:v>-2.7234100000000001E-2</c:v>
                </c:pt>
                <c:pt idx="22885">
                  <c:v>-1.11971E-2</c:v>
                </c:pt>
                <c:pt idx="22886">
                  <c:v>-2.14577E-2</c:v>
                </c:pt>
                <c:pt idx="22887">
                  <c:v>-1.30367E-2</c:v>
                </c:pt>
                <c:pt idx="22888">
                  <c:v>-2.2003200000000001E-2</c:v>
                </c:pt>
                <c:pt idx="22889">
                  <c:v>-1.8278099999999999E-2</c:v>
                </c:pt>
                <c:pt idx="22890">
                  <c:v>-2.02436E-2</c:v>
                </c:pt>
                <c:pt idx="22891">
                  <c:v>-3.08294E-2</c:v>
                </c:pt>
                <c:pt idx="22892">
                  <c:v>-1.1418299999999999E-2</c:v>
                </c:pt>
                <c:pt idx="22893">
                  <c:v>-2.1718000000000001E-2</c:v>
                </c:pt>
                <c:pt idx="22894">
                  <c:v>-2.64292E-2</c:v>
                </c:pt>
                <c:pt idx="22895">
                  <c:v>-3.2000500000000001E-2</c:v>
                </c:pt>
                <c:pt idx="22896">
                  <c:v>-3.35226E-2</c:v>
                </c:pt>
                <c:pt idx="22897">
                  <c:v>-3.1682000000000002E-2</c:v>
                </c:pt>
                <c:pt idx="22898">
                  <c:v>-3.1490299999999999E-2</c:v>
                </c:pt>
                <c:pt idx="22899">
                  <c:v>-3.5294499999999999E-2</c:v>
                </c:pt>
                <c:pt idx="22900">
                  <c:v>-2.96803E-2</c:v>
                </c:pt>
                <c:pt idx="22901">
                  <c:v>-3.5002699999999998E-2</c:v>
                </c:pt>
                <c:pt idx="22902">
                  <c:v>-2.60296E-2</c:v>
                </c:pt>
                <c:pt idx="22903">
                  <c:v>-3.4123399999999998E-2</c:v>
                </c:pt>
                <c:pt idx="22904">
                  <c:v>-2.0525000000000002E-2</c:v>
                </c:pt>
                <c:pt idx="22905">
                  <c:v>-3.2959000000000002E-2</c:v>
                </c:pt>
                <c:pt idx="22906">
                  <c:v>-2.64006E-2</c:v>
                </c:pt>
                <c:pt idx="22907">
                  <c:v>-3.35827E-2</c:v>
                </c:pt>
                <c:pt idx="22908">
                  <c:v>-2.3750299999999998E-2</c:v>
                </c:pt>
                <c:pt idx="22909">
                  <c:v>-2.2447600000000002E-2</c:v>
                </c:pt>
                <c:pt idx="22910">
                  <c:v>-3.9653800000000003E-2</c:v>
                </c:pt>
                <c:pt idx="22911">
                  <c:v>-2.08893E-2</c:v>
                </c:pt>
                <c:pt idx="22912">
                  <c:v>-1.5665999999999999E-2</c:v>
                </c:pt>
                <c:pt idx="22913">
                  <c:v>-2.6480699999999999E-2</c:v>
                </c:pt>
                <c:pt idx="22914">
                  <c:v>-2.41327E-2</c:v>
                </c:pt>
                <c:pt idx="22915">
                  <c:v>-2.7308499999999999E-2</c:v>
                </c:pt>
                <c:pt idx="22916">
                  <c:v>-2.6894600000000001E-2</c:v>
                </c:pt>
                <c:pt idx="22917">
                  <c:v>-2.73867E-2</c:v>
                </c:pt>
                <c:pt idx="22918">
                  <c:v>-2.56224E-2</c:v>
                </c:pt>
                <c:pt idx="22919">
                  <c:v>-1.34602E-2</c:v>
                </c:pt>
                <c:pt idx="22920">
                  <c:v>-2.4119399999999999E-2</c:v>
                </c:pt>
                <c:pt idx="22921">
                  <c:v>-1.7397900000000001E-2</c:v>
                </c:pt>
                <c:pt idx="22922">
                  <c:v>-3.1456900000000003E-2</c:v>
                </c:pt>
                <c:pt idx="22923">
                  <c:v>-1.651E-2</c:v>
                </c:pt>
                <c:pt idx="22924" formatCode="0.00E+00">
                  <c:v>-2.00462E-2</c:v>
                </c:pt>
                <c:pt idx="22925">
                  <c:v>-1.41344E-2</c:v>
                </c:pt>
                <c:pt idx="22926">
                  <c:v>-1.5695600000000001E-2</c:v>
                </c:pt>
                <c:pt idx="22927">
                  <c:v>-1.7920499999999999E-2</c:v>
                </c:pt>
                <c:pt idx="22928">
                  <c:v>-2.4745900000000001E-2</c:v>
                </c:pt>
                <c:pt idx="22929">
                  <c:v>-1.192E-2</c:v>
                </c:pt>
                <c:pt idx="22930">
                  <c:v>-1.2624700000000001E-2</c:v>
                </c:pt>
                <c:pt idx="22931">
                  <c:v>-1.43614E-2</c:v>
                </c:pt>
                <c:pt idx="22932">
                  <c:v>-2.2200600000000001E-2</c:v>
                </c:pt>
                <c:pt idx="22933">
                  <c:v>-6.2551500000000001E-3</c:v>
                </c:pt>
                <c:pt idx="22934">
                  <c:v>-1.18303E-2</c:v>
                </c:pt>
                <c:pt idx="22935">
                  <c:v>-1.5454300000000001E-2</c:v>
                </c:pt>
                <c:pt idx="22936">
                  <c:v>-1.50499E-2</c:v>
                </c:pt>
                <c:pt idx="22937">
                  <c:v>-2.8000799999999999E-2</c:v>
                </c:pt>
                <c:pt idx="22938">
                  <c:v>-8.6107300000000005E-3</c:v>
                </c:pt>
                <c:pt idx="22939">
                  <c:v>-1.5958799999999999E-2</c:v>
                </c:pt>
                <c:pt idx="22940">
                  <c:v>-1.30501E-2</c:v>
                </c:pt>
                <c:pt idx="22941">
                  <c:v>-4.0807700000000001E-3</c:v>
                </c:pt>
                <c:pt idx="22942">
                  <c:v>-7.7342999999999997E-4</c:v>
                </c:pt>
                <c:pt idx="22943">
                  <c:v>-1.39332E-2</c:v>
                </c:pt>
                <c:pt idx="22944">
                  <c:v>-1.45407E-2</c:v>
                </c:pt>
                <c:pt idx="22945">
                  <c:v>-8.6269399999999996E-3</c:v>
                </c:pt>
                <c:pt idx="22946">
                  <c:v>-4.64249E-3</c:v>
                </c:pt>
                <c:pt idx="22947">
                  <c:v>1.0681200000000001E-3</c:v>
                </c:pt>
                <c:pt idx="22948">
                  <c:v>-1.6228699999999999E-2</c:v>
                </c:pt>
                <c:pt idx="22949">
                  <c:v>-9.1533699999999992E-3</c:v>
                </c:pt>
                <c:pt idx="22950">
                  <c:v>-4.5623800000000004E-3</c:v>
                </c:pt>
                <c:pt idx="22951">
                  <c:v>-1.4708499999999999E-2</c:v>
                </c:pt>
                <c:pt idx="22952">
                  <c:v>-1.04303E-2</c:v>
                </c:pt>
                <c:pt idx="22953">
                  <c:v>-8.1443800000000001E-4</c:v>
                </c:pt>
                <c:pt idx="22954">
                  <c:v>-5.8784500000000003E-3</c:v>
                </c:pt>
                <c:pt idx="22955">
                  <c:v>-1.76172E-2</c:v>
                </c:pt>
                <c:pt idx="22956">
                  <c:v>-9.8238000000000006E-3</c:v>
                </c:pt>
                <c:pt idx="22957">
                  <c:v>-1.29032E-2</c:v>
                </c:pt>
                <c:pt idx="22958">
                  <c:v>-9.2945100000000006E-3</c:v>
                </c:pt>
                <c:pt idx="22959">
                  <c:v>-3.04222E-3</c:v>
                </c:pt>
                <c:pt idx="22960">
                  <c:v>-1.2764899999999999E-2</c:v>
                </c:pt>
                <c:pt idx="22961">
                  <c:v>-8.3503699999999993E-3</c:v>
                </c:pt>
                <c:pt idx="22962">
                  <c:v>-1.8081699999999999E-2</c:v>
                </c:pt>
                <c:pt idx="22963">
                  <c:v>-1.67379E-2</c:v>
                </c:pt>
                <c:pt idx="22964">
                  <c:v>-1.2508399999999999E-2</c:v>
                </c:pt>
                <c:pt idx="22965">
                  <c:v>-2.1752400000000002E-2</c:v>
                </c:pt>
                <c:pt idx="22966">
                  <c:v>-2.3594899999999999E-2</c:v>
                </c:pt>
                <c:pt idx="22967">
                  <c:v>-1.39408E-2</c:v>
                </c:pt>
                <c:pt idx="22968">
                  <c:v>-3.6706899999999999E-3</c:v>
                </c:pt>
                <c:pt idx="22969">
                  <c:v>-1.5916799999999998E-2</c:v>
                </c:pt>
                <c:pt idx="22970">
                  <c:v>-7.3594999999999997E-3</c:v>
                </c:pt>
                <c:pt idx="22971">
                  <c:v>-2.2149100000000001E-2</c:v>
                </c:pt>
                <c:pt idx="22972">
                  <c:v>-1.5346500000000001E-2</c:v>
                </c:pt>
                <c:pt idx="22973">
                  <c:v>-1.48697E-2</c:v>
                </c:pt>
                <c:pt idx="22974">
                  <c:v>-1.5457200000000001E-2</c:v>
                </c:pt>
                <c:pt idx="22975">
                  <c:v>-1.12982E-2</c:v>
                </c:pt>
                <c:pt idx="22976">
                  <c:v>-1.53093E-2</c:v>
                </c:pt>
                <c:pt idx="22977">
                  <c:v>-4.0765799999999998E-2</c:v>
                </c:pt>
                <c:pt idx="22978">
                  <c:v>-2.92549E-2</c:v>
                </c:pt>
                <c:pt idx="22979">
                  <c:v>-2.60115E-2</c:v>
                </c:pt>
                <c:pt idx="22980">
                  <c:v>-2.13308E-2</c:v>
                </c:pt>
                <c:pt idx="22981">
                  <c:v>-9.74941E-3</c:v>
                </c:pt>
                <c:pt idx="22982">
                  <c:v>-1.4115300000000001E-2</c:v>
                </c:pt>
                <c:pt idx="22983">
                  <c:v>-1.2955700000000001E-2</c:v>
                </c:pt>
                <c:pt idx="22984">
                  <c:v>-1.6080899999999999E-2</c:v>
                </c:pt>
                <c:pt idx="22985">
                  <c:v>1.72043E-3</c:v>
                </c:pt>
                <c:pt idx="22986">
                  <c:v>-9.8781600000000004E-3</c:v>
                </c:pt>
                <c:pt idx="22987">
                  <c:v>-4.9428900000000001E-3</c:v>
                </c:pt>
                <c:pt idx="22988">
                  <c:v>-2.9206300000000001E-2</c:v>
                </c:pt>
                <c:pt idx="22989">
                  <c:v>-2.4163199999999999E-2</c:v>
                </c:pt>
                <c:pt idx="22990">
                  <c:v>-4.1370400000000002E-2</c:v>
                </c:pt>
                <c:pt idx="22991">
                  <c:v>-1.12E-2</c:v>
                </c:pt>
                <c:pt idx="22992">
                  <c:v>-3.4601199999999999E-2</c:v>
                </c:pt>
                <c:pt idx="22993">
                  <c:v>-7.9402899999999992E-3</c:v>
                </c:pt>
                <c:pt idx="22994">
                  <c:v>-1.10569E-2</c:v>
                </c:pt>
                <c:pt idx="22995">
                  <c:v>-1.7582899999999999E-2</c:v>
                </c:pt>
                <c:pt idx="22996">
                  <c:v>-1.0685E-2</c:v>
                </c:pt>
                <c:pt idx="22997">
                  <c:v>-1.7613400000000001E-2</c:v>
                </c:pt>
                <c:pt idx="22998">
                  <c:v>-1.6036000000000002E-2</c:v>
                </c:pt>
                <c:pt idx="22999">
                  <c:v>-7.4024199999999998E-3</c:v>
                </c:pt>
                <c:pt idx="23000">
                  <c:v>-1.52149E-2</c:v>
                </c:pt>
                <c:pt idx="23001">
                  <c:v>-1.8041600000000001E-2</c:v>
                </c:pt>
                <c:pt idx="23002">
                  <c:v>-2.7129199999999999E-2</c:v>
                </c:pt>
                <c:pt idx="23003">
                  <c:v>-2.1729499999999999E-2</c:v>
                </c:pt>
                <c:pt idx="23004">
                  <c:v>-1.5659300000000001E-2</c:v>
                </c:pt>
                <c:pt idx="23005">
                  <c:v>-2.4188000000000001E-2</c:v>
                </c:pt>
                <c:pt idx="23006">
                  <c:v>-8.6402900000000001E-3</c:v>
                </c:pt>
                <c:pt idx="23007">
                  <c:v>-3.3343299999999999E-2</c:v>
                </c:pt>
                <c:pt idx="23008">
                  <c:v>-7.9336200000000006E-3</c:v>
                </c:pt>
                <c:pt idx="23009">
                  <c:v>-1.91221E-2</c:v>
                </c:pt>
                <c:pt idx="23010">
                  <c:v>-3.0000700000000002E-2</c:v>
                </c:pt>
                <c:pt idx="23011">
                  <c:v>-1.40848E-2</c:v>
                </c:pt>
                <c:pt idx="23012">
                  <c:v>-8.9187599999999995E-3</c:v>
                </c:pt>
                <c:pt idx="23013">
                  <c:v>-1.05886E-2</c:v>
                </c:pt>
                <c:pt idx="23014">
                  <c:v>-8.8710799999999999E-3</c:v>
                </c:pt>
                <c:pt idx="23015">
                  <c:v>-2.9562000000000001E-2</c:v>
                </c:pt>
                <c:pt idx="23016">
                  <c:v>-2.9850000000000002E-2</c:v>
                </c:pt>
                <c:pt idx="23017">
                  <c:v>-1.9813500000000001E-2</c:v>
                </c:pt>
                <c:pt idx="23018">
                  <c:v>-7.1754499999999999E-3</c:v>
                </c:pt>
                <c:pt idx="23019">
                  <c:v>-2.9373199999999999E-2</c:v>
                </c:pt>
                <c:pt idx="23020">
                  <c:v>-1.32198E-2</c:v>
                </c:pt>
                <c:pt idx="23021">
                  <c:v>-2.52275E-2</c:v>
                </c:pt>
                <c:pt idx="23022">
                  <c:v>-1.55373E-2</c:v>
                </c:pt>
                <c:pt idx="23023">
                  <c:v>-8.3541899999999992E-3</c:v>
                </c:pt>
                <c:pt idx="23024">
                  <c:v>-5.7401700000000002E-3</c:v>
                </c:pt>
                <c:pt idx="23025">
                  <c:v>5.5894899999999999E-3</c:v>
                </c:pt>
                <c:pt idx="23026">
                  <c:v>-1.98259E-2</c:v>
                </c:pt>
                <c:pt idx="23027">
                  <c:v>-1.31454E-2</c:v>
                </c:pt>
                <c:pt idx="23028">
                  <c:v>-2.1217300000000001E-2</c:v>
                </c:pt>
                <c:pt idx="23029">
                  <c:v>-1.28498E-2</c:v>
                </c:pt>
                <c:pt idx="23030">
                  <c:v>-1.17273E-2</c:v>
                </c:pt>
                <c:pt idx="23031">
                  <c:v>-9.0465500000000004E-3</c:v>
                </c:pt>
                <c:pt idx="23032">
                  <c:v>-2.97661E-2</c:v>
                </c:pt>
                <c:pt idx="23033">
                  <c:v>-1.61514E-2</c:v>
                </c:pt>
                <c:pt idx="23034">
                  <c:v>-1.51539E-2</c:v>
                </c:pt>
                <c:pt idx="23035">
                  <c:v>-5.4635999999999999E-3</c:v>
                </c:pt>
                <c:pt idx="23036">
                  <c:v>-3.16496E-2</c:v>
                </c:pt>
                <c:pt idx="23037">
                  <c:v>-7.8229900000000002E-3</c:v>
                </c:pt>
                <c:pt idx="23038">
                  <c:v>-2.4108899999999999E-2</c:v>
                </c:pt>
                <c:pt idx="23039">
                  <c:v>-4.4803600000000001E-3</c:v>
                </c:pt>
                <c:pt idx="23040">
                  <c:v>-1.6337399999999998E-2</c:v>
                </c:pt>
                <c:pt idx="23041">
                  <c:v>6.0796699999999997E-3</c:v>
                </c:pt>
                <c:pt idx="23042">
                  <c:v>-8.0919300000000007E-3</c:v>
                </c:pt>
                <c:pt idx="23043">
                  <c:v>-5.2537900000000004E-3</c:v>
                </c:pt>
                <c:pt idx="23044">
                  <c:v>5.47409E-4</c:v>
                </c:pt>
                <c:pt idx="23045">
                  <c:v>-8.6812999999999994E-3</c:v>
                </c:pt>
                <c:pt idx="23046">
                  <c:v>6.0606000000000002E-3</c:v>
                </c:pt>
                <c:pt idx="23047">
                  <c:v>-1.8898000000000002E-2</c:v>
                </c:pt>
                <c:pt idx="23048">
                  <c:v>-2.16732E-2</c:v>
                </c:pt>
                <c:pt idx="23049">
                  <c:v>-1.05066E-2</c:v>
                </c:pt>
                <c:pt idx="23050">
                  <c:v>-1.35221E-2</c:v>
                </c:pt>
                <c:pt idx="23051">
                  <c:v>-1.2145E-2</c:v>
                </c:pt>
                <c:pt idx="23052">
                  <c:v>-2.0198799999999999E-3</c:v>
                </c:pt>
                <c:pt idx="23053">
                  <c:v>-1.30806E-2</c:v>
                </c:pt>
                <c:pt idx="23054">
                  <c:v>4.2629199999999999E-4</c:v>
                </c:pt>
                <c:pt idx="23055">
                  <c:v>-1.3509800000000001E-2</c:v>
                </c:pt>
                <c:pt idx="23056">
                  <c:v>-1.10455E-2</c:v>
                </c:pt>
                <c:pt idx="23057">
                  <c:v>-1.7502799999999999E-2</c:v>
                </c:pt>
                <c:pt idx="23058">
                  <c:v>-2.5656700000000001E-2</c:v>
                </c:pt>
                <c:pt idx="23059">
                  <c:v>-9.4690299999999998E-3</c:v>
                </c:pt>
                <c:pt idx="23060">
                  <c:v>-2.5217099999999999E-2</c:v>
                </c:pt>
                <c:pt idx="23061">
                  <c:v>-3.12233E-3</c:v>
                </c:pt>
                <c:pt idx="23062">
                  <c:v>2.2306399999999999E-3</c:v>
                </c:pt>
                <c:pt idx="23063">
                  <c:v>-6.6146900000000003E-3</c:v>
                </c:pt>
                <c:pt idx="23064">
                  <c:v>1.59264E-4</c:v>
                </c:pt>
                <c:pt idx="23065">
                  <c:v>-9.5691700000000001E-3</c:v>
                </c:pt>
                <c:pt idx="23066">
                  <c:v>-3.63445E-3</c:v>
                </c:pt>
                <c:pt idx="23067">
                  <c:v>7.8773500000000002E-4</c:v>
                </c:pt>
                <c:pt idx="23068">
                  <c:v>-2.7904499999999999E-3</c:v>
                </c:pt>
                <c:pt idx="23069">
                  <c:v>-1.6593E-2</c:v>
                </c:pt>
                <c:pt idx="23070">
                  <c:v>-2.8705599999999999E-3</c:v>
                </c:pt>
                <c:pt idx="23071">
                  <c:v>-1.73664E-3</c:v>
                </c:pt>
                <c:pt idx="23072">
                  <c:v>-7.8601799999999996E-3</c:v>
                </c:pt>
                <c:pt idx="23073">
                  <c:v>9.4614E-3</c:v>
                </c:pt>
                <c:pt idx="23074">
                  <c:v>-1.97029E-3</c:v>
                </c:pt>
                <c:pt idx="23075">
                  <c:v>-1.1157999999999999E-3</c:v>
                </c:pt>
                <c:pt idx="23076">
                  <c:v>-1.2715300000000001E-2</c:v>
                </c:pt>
                <c:pt idx="23077">
                  <c:v>2.6502600000000002E-3</c:v>
                </c:pt>
                <c:pt idx="23078">
                  <c:v>5.4244999999999996E-3</c:v>
                </c:pt>
                <c:pt idx="23079">
                  <c:v>3.4627899999999999E-3</c:v>
                </c:pt>
                <c:pt idx="23080">
                  <c:v>6.4630499999999997E-3</c:v>
                </c:pt>
                <c:pt idx="23081">
                  <c:v>2.3031200000000001E-3</c:v>
                </c:pt>
                <c:pt idx="23082">
                  <c:v>1.8020600000000001E-2</c:v>
                </c:pt>
                <c:pt idx="23083">
                  <c:v>-1.5454300000000001E-2</c:v>
                </c:pt>
                <c:pt idx="23084">
                  <c:v>1.7869900000000001E-2</c:v>
                </c:pt>
                <c:pt idx="23085">
                  <c:v>-1.05095E-2</c:v>
                </c:pt>
                <c:pt idx="23086">
                  <c:v>1.1405E-2</c:v>
                </c:pt>
                <c:pt idx="23087">
                  <c:v>-6.1788600000000004E-3</c:v>
                </c:pt>
                <c:pt idx="23088">
                  <c:v>1.6021699999999999E-4</c:v>
                </c:pt>
                <c:pt idx="23089">
                  <c:v>-1.46599E-2</c:v>
                </c:pt>
                <c:pt idx="23090">
                  <c:v>-5.5742300000000003E-3</c:v>
                </c:pt>
                <c:pt idx="23091">
                  <c:v>-1.48869E-3</c:v>
                </c:pt>
                <c:pt idx="23092">
                  <c:v>-7.2956100000000001E-3</c:v>
                </c:pt>
                <c:pt idx="23093">
                  <c:v>-1.0474199999999999E-2</c:v>
                </c:pt>
                <c:pt idx="23094">
                  <c:v>-1.6861000000000001E-2</c:v>
                </c:pt>
                <c:pt idx="23095">
                  <c:v>1.5573500000000001E-3</c:v>
                </c:pt>
                <c:pt idx="23096">
                  <c:v>-1.9165000000000001E-2</c:v>
                </c:pt>
                <c:pt idx="23097">
                  <c:v>-1.76563E-2</c:v>
                </c:pt>
                <c:pt idx="23098">
                  <c:v>-1.4143000000000001E-3</c:v>
                </c:pt>
                <c:pt idx="23099">
                  <c:v>6.2179599999999998E-3</c:v>
                </c:pt>
                <c:pt idx="23100">
                  <c:v>-3.9462999999999998E-3</c:v>
                </c:pt>
                <c:pt idx="23101">
                  <c:v>-6.6633200000000004E-3</c:v>
                </c:pt>
                <c:pt idx="23102">
                  <c:v>-3.0326799999999998E-3</c:v>
                </c:pt>
                <c:pt idx="23103">
                  <c:v>-6.5278999999999997E-3</c:v>
                </c:pt>
                <c:pt idx="23104">
                  <c:v>-1.9846E-3</c:v>
                </c:pt>
                <c:pt idx="23105">
                  <c:v>-8.5830699999999999E-3</c:v>
                </c:pt>
                <c:pt idx="23106">
                  <c:v>2.0551699999999998E-3</c:v>
                </c:pt>
                <c:pt idx="23107">
                  <c:v>-9.0065000000000006E-3</c:v>
                </c:pt>
                <c:pt idx="23108">
                  <c:v>-2.4271000000000002E-3</c:v>
                </c:pt>
                <c:pt idx="23109">
                  <c:v>-6.2694500000000002E-3</c:v>
                </c:pt>
                <c:pt idx="23110">
                  <c:v>5.56946E-4</c:v>
                </c:pt>
                <c:pt idx="23111">
                  <c:v>3.7374499999999998E-3</c:v>
                </c:pt>
                <c:pt idx="23112">
                  <c:v>9.57298E-3</c:v>
                </c:pt>
                <c:pt idx="23113">
                  <c:v>3.8452099999999999E-3</c:v>
                </c:pt>
                <c:pt idx="23114">
                  <c:v>2.64072E-3</c:v>
                </c:pt>
                <c:pt idx="23115">
                  <c:v>-3.5114299999999998E-3</c:v>
                </c:pt>
                <c:pt idx="23116">
                  <c:v>7.0791200000000004E-3</c:v>
                </c:pt>
                <c:pt idx="23117">
                  <c:v>-6.4659099999999996E-4</c:v>
                </c:pt>
                <c:pt idx="23118">
                  <c:v>3.6048899999999999E-3</c:v>
                </c:pt>
                <c:pt idx="23119">
                  <c:v>2.0628000000000001E-3</c:v>
                </c:pt>
                <c:pt idx="23120">
                  <c:v>4.1723300000000001E-3</c:v>
                </c:pt>
                <c:pt idx="23121">
                  <c:v>1.4542599999999999E-2</c:v>
                </c:pt>
                <c:pt idx="23122">
                  <c:v>8.4867499999999995E-3</c:v>
                </c:pt>
                <c:pt idx="23123">
                  <c:v>1.35202E-2</c:v>
                </c:pt>
                <c:pt idx="23124">
                  <c:v>7.8926099999999996E-3</c:v>
                </c:pt>
                <c:pt idx="23125">
                  <c:v>1.44262E-2</c:v>
                </c:pt>
                <c:pt idx="23126">
                  <c:v>1.54696E-2</c:v>
                </c:pt>
                <c:pt idx="23127">
                  <c:v>-1.4600800000000001E-3</c:v>
                </c:pt>
                <c:pt idx="23128">
                  <c:v>7.5521499999999997E-3</c:v>
                </c:pt>
                <c:pt idx="23129">
                  <c:v>1.5963600000000001E-2</c:v>
                </c:pt>
                <c:pt idx="23130">
                  <c:v>4.0245100000000001E-4</c:v>
                </c:pt>
                <c:pt idx="23131">
                  <c:v>1.12677E-2</c:v>
                </c:pt>
                <c:pt idx="23132">
                  <c:v>6.5879800000000002E-3</c:v>
                </c:pt>
                <c:pt idx="23133">
                  <c:v>2.0504E-4</c:v>
                </c:pt>
                <c:pt idx="23134">
                  <c:v>2.6416800000000001E-4</c:v>
                </c:pt>
                <c:pt idx="23135">
                  <c:v>1.74904E-2</c:v>
                </c:pt>
                <c:pt idx="23136">
                  <c:v>8.6593599999999998E-4</c:v>
                </c:pt>
                <c:pt idx="23137">
                  <c:v>1.6332599999999999E-2</c:v>
                </c:pt>
                <c:pt idx="23138">
                  <c:v>1.4806700000000001E-2</c:v>
                </c:pt>
                <c:pt idx="23139">
                  <c:v>9.4747500000000005E-3</c:v>
                </c:pt>
                <c:pt idx="23140">
                  <c:v>2.7156799999999998E-2</c:v>
                </c:pt>
                <c:pt idx="23141">
                  <c:v>-5.12314E-3</c:v>
                </c:pt>
                <c:pt idx="23142">
                  <c:v>2.32096E-2</c:v>
                </c:pt>
                <c:pt idx="23143">
                  <c:v>8.4819800000000001E-3</c:v>
                </c:pt>
                <c:pt idx="23144">
                  <c:v>1.3999899999999999E-2</c:v>
                </c:pt>
                <c:pt idx="23145">
                  <c:v>1.3545E-2</c:v>
                </c:pt>
                <c:pt idx="23146">
                  <c:v>1.45273E-2</c:v>
                </c:pt>
                <c:pt idx="23147">
                  <c:v>2.0592699999999999E-2</c:v>
                </c:pt>
                <c:pt idx="23148">
                  <c:v>2.2024200000000001E-2</c:v>
                </c:pt>
                <c:pt idx="23149">
                  <c:v>2.3623499999999999E-2</c:v>
                </c:pt>
                <c:pt idx="23150">
                  <c:v>2.5401099999999999E-2</c:v>
                </c:pt>
                <c:pt idx="23151">
                  <c:v>2.2258799999999999E-2</c:v>
                </c:pt>
                <c:pt idx="23152">
                  <c:v>2.1007499999999998E-2</c:v>
                </c:pt>
                <c:pt idx="23153">
                  <c:v>1.75838E-2</c:v>
                </c:pt>
                <c:pt idx="23154">
                  <c:v>2.6111599999999999E-2</c:v>
                </c:pt>
                <c:pt idx="23155">
                  <c:v>1.4121999999999999E-2</c:v>
                </c:pt>
                <c:pt idx="23156">
                  <c:v>2.3562400000000001E-2</c:v>
                </c:pt>
                <c:pt idx="23157">
                  <c:v>1.37701E-2</c:v>
                </c:pt>
                <c:pt idx="23158">
                  <c:v>2.6223199999999999E-2</c:v>
                </c:pt>
                <c:pt idx="23159">
                  <c:v>3.6411299999999998E-3</c:v>
                </c:pt>
                <c:pt idx="23160">
                  <c:v>2.0073899999999999E-2</c:v>
                </c:pt>
                <c:pt idx="23161">
                  <c:v>1.97687E-2</c:v>
                </c:pt>
                <c:pt idx="23162">
                  <c:v>1.8889400000000001E-2</c:v>
                </c:pt>
                <c:pt idx="23163">
                  <c:v>3.21894E-2</c:v>
                </c:pt>
                <c:pt idx="23164">
                  <c:v>1.10931E-2</c:v>
                </c:pt>
                <c:pt idx="23165">
                  <c:v>2.4447400000000001E-2</c:v>
                </c:pt>
                <c:pt idx="23166">
                  <c:v>7.1916599999999999E-3</c:v>
                </c:pt>
                <c:pt idx="23167">
                  <c:v>1.62601E-2</c:v>
                </c:pt>
                <c:pt idx="23168">
                  <c:v>1.07136E-2</c:v>
                </c:pt>
                <c:pt idx="23169">
                  <c:v>2.5877000000000001E-2</c:v>
                </c:pt>
                <c:pt idx="23170">
                  <c:v>1.5234899999999999E-2</c:v>
                </c:pt>
                <c:pt idx="23171">
                  <c:v>1.09015E-2</c:v>
                </c:pt>
                <c:pt idx="23172">
                  <c:v>1.50785E-2</c:v>
                </c:pt>
                <c:pt idx="23173">
                  <c:v>3.3378600000000001E-2</c:v>
                </c:pt>
                <c:pt idx="23174">
                  <c:v>2.4038299999999999E-2</c:v>
                </c:pt>
                <c:pt idx="23175">
                  <c:v>2.6251799999999999E-2</c:v>
                </c:pt>
                <c:pt idx="23176">
                  <c:v>1.61695E-2</c:v>
                </c:pt>
                <c:pt idx="23177">
                  <c:v>1.7418900000000001E-2</c:v>
                </c:pt>
                <c:pt idx="23178">
                  <c:v>1.2847900000000001E-2</c:v>
                </c:pt>
                <c:pt idx="23179">
                  <c:v>2.5937100000000001E-2</c:v>
                </c:pt>
                <c:pt idx="23180">
                  <c:v>2.0187400000000001E-2</c:v>
                </c:pt>
                <c:pt idx="23181">
                  <c:v>1.7162299999999998E-2</c:v>
                </c:pt>
                <c:pt idx="23182">
                  <c:v>2.6539799999999999E-2</c:v>
                </c:pt>
                <c:pt idx="23183">
                  <c:v>1.9658999999999999E-2</c:v>
                </c:pt>
                <c:pt idx="23184">
                  <c:v>2.2851900000000001E-2</c:v>
                </c:pt>
                <c:pt idx="23185">
                  <c:v>1.52225E-2</c:v>
                </c:pt>
                <c:pt idx="23186">
                  <c:v>1.5972099999999999E-2</c:v>
                </c:pt>
                <c:pt idx="23187">
                  <c:v>1.7341599999999999E-2</c:v>
                </c:pt>
                <c:pt idx="23188">
                  <c:v>2.8228800000000001E-4</c:v>
                </c:pt>
                <c:pt idx="23189">
                  <c:v>1.6648300000000001E-2</c:v>
                </c:pt>
                <c:pt idx="23190">
                  <c:v>1.22051E-2</c:v>
                </c:pt>
                <c:pt idx="23191">
                  <c:v>1.75867E-2</c:v>
                </c:pt>
                <c:pt idx="23192">
                  <c:v>2.2543899999999999E-2</c:v>
                </c:pt>
                <c:pt idx="23193">
                  <c:v>1.9821200000000001E-2</c:v>
                </c:pt>
                <c:pt idx="23194">
                  <c:v>3.6535299999999999E-3</c:v>
                </c:pt>
                <c:pt idx="23195">
                  <c:v>1.52397E-2</c:v>
                </c:pt>
                <c:pt idx="23196">
                  <c:v>2.1212600000000002E-2</c:v>
                </c:pt>
                <c:pt idx="23197">
                  <c:v>5.9909799999999999E-3</c:v>
                </c:pt>
                <c:pt idx="23198">
                  <c:v>8.4981899999999992E-3</c:v>
                </c:pt>
                <c:pt idx="23199">
                  <c:v>1.20602E-2</c:v>
                </c:pt>
                <c:pt idx="23200">
                  <c:v>1.4150599999999999E-2</c:v>
                </c:pt>
                <c:pt idx="23201">
                  <c:v>1.18189E-2</c:v>
                </c:pt>
                <c:pt idx="23202">
                  <c:v>2.9479000000000002E-2</c:v>
                </c:pt>
                <c:pt idx="23203">
                  <c:v>1.1209500000000001E-2</c:v>
                </c:pt>
                <c:pt idx="23204">
                  <c:v>2.0072E-2</c:v>
                </c:pt>
                <c:pt idx="23205">
                  <c:v>2.0280800000000002E-2</c:v>
                </c:pt>
                <c:pt idx="23206">
                  <c:v>2.4242400000000001E-2</c:v>
                </c:pt>
                <c:pt idx="23207">
                  <c:v>3.1637199999999997E-2</c:v>
                </c:pt>
                <c:pt idx="23208">
                  <c:v>2.6223199999999999E-2</c:v>
                </c:pt>
                <c:pt idx="23209">
                  <c:v>3.6194799999999999E-2</c:v>
                </c:pt>
                <c:pt idx="23210">
                  <c:v>3.2974200000000002E-2</c:v>
                </c:pt>
                <c:pt idx="23211">
                  <c:v>4.7022799999999997E-2</c:v>
                </c:pt>
                <c:pt idx="23212">
                  <c:v>3.0031200000000001E-2</c:v>
                </c:pt>
                <c:pt idx="23213">
                  <c:v>3.9019600000000002E-2</c:v>
                </c:pt>
                <c:pt idx="23214">
                  <c:v>3.2298100000000003E-2</c:v>
                </c:pt>
                <c:pt idx="23215">
                  <c:v>2.3353599999999999E-2</c:v>
                </c:pt>
                <c:pt idx="23216">
                  <c:v>3.2077799999999997E-2</c:v>
                </c:pt>
                <c:pt idx="23217">
                  <c:v>2.52228E-2</c:v>
                </c:pt>
                <c:pt idx="23218">
                  <c:v>3.07598E-2</c:v>
                </c:pt>
                <c:pt idx="23219">
                  <c:v>2.5609E-2</c:v>
                </c:pt>
                <c:pt idx="23220">
                  <c:v>2.57492E-2</c:v>
                </c:pt>
                <c:pt idx="23221">
                  <c:v>2.0163500000000001E-2</c:v>
                </c:pt>
                <c:pt idx="23222">
                  <c:v>2.90108E-2</c:v>
                </c:pt>
                <c:pt idx="23223">
                  <c:v>2.0155900000000001E-2</c:v>
                </c:pt>
                <c:pt idx="23224">
                  <c:v>1.9429200000000001E-2</c:v>
                </c:pt>
                <c:pt idx="23225">
                  <c:v>1.71947E-2</c:v>
                </c:pt>
                <c:pt idx="23226">
                  <c:v>1.5292200000000001E-2</c:v>
                </c:pt>
                <c:pt idx="23227">
                  <c:v>1.48869E-2</c:v>
                </c:pt>
                <c:pt idx="23228">
                  <c:v>1.09596E-2</c:v>
                </c:pt>
                <c:pt idx="23229">
                  <c:v>2.82717E-2</c:v>
                </c:pt>
                <c:pt idx="23230">
                  <c:v>2.0835900000000001E-2</c:v>
                </c:pt>
                <c:pt idx="23231">
                  <c:v>2.8119100000000001E-2</c:v>
                </c:pt>
                <c:pt idx="23232">
                  <c:v>1.2778299999999999E-2</c:v>
                </c:pt>
                <c:pt idx="23233">
                  <c:v>2.4572400000000001E-2</c:v>
                </c:pt>
                <c:pt idx="23234">
                  <c:v>2.4225199999999999E-2</c:v>
                </c:pt>
                <c:pt idx="23235">
                  <c:v>1.32208E-2</c:v>
                </c:pt>
                <c:pt idx="23236">
                  <c:v>1.32246E-2</c:v>
                </c:pt>
                <c:pt idx="23237">
                  <c:v>9.6387899999999995E-3</c:v>
                </c:pt>
                <c:pt idx="23238">
                  <c:v>2.8584499999999999E-2</c:v>
                </c:pt>
                <c:pt idx="23239">
                  <c:v>2.8591200000000001E-2</c:v>
                </c:pt>
                <c:pt idx="23240">
                  <c:v>1.5303600000000001E-2</c:v>
                </c:pt>
                <c:pt idx="23241">
                  <c:v>1.84917E-2</c:v>
                </c:pt>
                <c:pt idx="23242">
                  <c:v>1.43547E-2</c:v>
                </c:pt>
                <c:pt idx="23243">
                  <c:v>1.44005E-2</c:v>
                </c:pt>
                <c:pt idx="23244">
                  <c:v>1.25837E-2</c:v>
                </c:pt>
                <c:pt idx="23245">
                  <c:v>8.1186299999999999E-3</c:v>
                </c:pt>
                <c:pt idx="23246">
                  <c:v>2.1552100000000001E-2</c:v>
                </c:pt>
                <c:pt idx="23247">
                  <c:v>9.3488700000000004E-3</c:v>
                </c:pt>
                <c:pt idx="23248">
                  <c:v>2.79779E-2</c:v>
                </c:pt>
                <c:pt idx="23249">
                  <c:v>6.5851199999999999E-3</c:v>
                </c:pt>
                <c:pt idx="23250">
                  <c:v>2.05002E-2</c:v>
                </c:pt>
                <c:pt idx="23251">
                  <c:v>2.0257000000000001E-2</c:v>
                </c:pt>
                <c:pt idx="23252">
                  <c:v>2.13537E-2</c:v>
                </c:pt>
                <c:pt idx="23253">
                  <c:v>3.5982100000000001E-3</c:v>
                </c:pt>
                <c:pt idx="23254">
                  <c:v>2.3833300000000002E-2</c:v>
                </c:pt>
                <c:pt idx="23255">
                  <c:v>2.02723E-2</c:v>
                </c:pt>
                <c:pt idx="23256">
                  <c:v>1.35727E-2</c:v>
                </c:pt>
                <c:pt idx="23257">
                  <c:v>2.248E-2</c:v>
                </c:pt>
                <c:pt idx="23258">
                  <c:v>2.1240200000000001E-2</c:v>
                </c:pt>
                <c:pt idx="23259">
                  <c:v>2.6868800000000002E-2</c:v>
                </c:pt>
                <c:pt idx="23260">
                  <c:v>2.4018299999999999E-2</c:v>
                </c:pt>
                <c:pt idx="23261">
                  <c:v>2.5141699999999999E-2</c:v>
                </c:pt>
                <c:pt idx="23262">
                  <c:v>1.9158399999999999E-2</c:v>
                </c:pt>
                <c:pt idx="23263">
                  <c:v>2.32506E-2</c:v>
                </c:pt>
                <c:pt idx="23264">
                  <c:v>1.6166699999999999E-2</c:v>
                </c:pt>
                <c:pt idx="23265">
                  <c:v>2.50072E-2</c:v>
                </c:pt>
                <c:pt idx="23266">
                  <c:v>2.57282E-2</c:v>
                </c:pt>
                <c:pt idx="23267">
                  <c:v>1.58377E-2</c:v>
                </c:pt>
                <c:pt idx="23268">
                  <c:v>2.3941E-2</c:v>
                </c:pt>
                <c:pt idx="23269">
                  <c:v>1.9674299999999999E-2</c:v>
                </c:pt>
                <c:pt idx="23270">
                  <c:v>2.4065E-2</c:v>
                </c:pt>
                <c:pt idx="23271">
                  <c:v>1.6113300000000001E-2</c:v>
                </c:pt>
                <c:pt idx="23272">
                  <c:v>1.1505100000000001E-2</c:v>
                </c:pt>
                <c:pt idx="23273">
                  <c:v>1.7911E-2</c:v>
                </c:pt>
                <c:pt idx="23274">
                  <c:v>-4.3525700000000001E-3</c:v>
                </c:pt>
                <c:pt idx="23275">
                  <c:v>9.3946499999999992E-3</c:v>
                </c:pt>
                <c:pt idx="23276">
                  <c:v>2.2792799999999998E-3</c:v>
                </c:pt>
                <c:pt idx="23277">
                  <c:v>1.92909E-2</c:v>
                </c:pt>
                <c:pt idx="23278">
                  <c:v>1.6259200000000001E-2</c:v>
                </c:pt>
                <c:pt idx="23279">
                  <c:v>2.2153899999999998E-3</c:v>
                </c:pt>
                <c:pt idx="23280">
                  <c:v>2.3449899999999999E-2</c:v>
                </c:pt>
                <c:pt idx="23281">
                  <c:v>4.7435799999999998E-3</c:v>
                </c:pt>
                <c:pt idx="23282">
                  <c:v>2.1408099999999999E-2</c:v>
                </c:pt>
                <c:pt idx="23283">
                  <c:v>2.3025500000000001E-2</c:v>
                </c:pt>
                <c:pt idx="23284">
                  <c:v>1.7930999999999999E-2</c:v>
                </c:pt>
                <c:pt idx="23285">
                  <c:v>1.92032E-2</c:v>
                </c:pt>
                <c:pt idx="23286">
                  <c:v>2.2273100000000001E-2</c:v>
                </c:pt>
                <c:pt idx="23287">
                  <c:v>2.76051E-2</c:v>
                </c:pt>
                <c:pt idx="23288">
                  <c:v>3.0612E-2</c:v>
                </c:pt>
                <c:pt idx="23289">
                  <c:v>3.1500800000000002E-2</c:v>
                </c:pt>
                <c:pt idx="23290">
                  <c:v>2.9976800000000001E-2</c:v>
                </c:pt>
                <c:pt idx="23291">
                  <c:v>2.14605E-2</c:v>
                </c:pt>
                <c:pt idx="23292">
                  <c:v>2.7374300000000001E-2</c:v>
                </c:pt>
                <c:pt idx="23293">
                  <c:v>2.0595599999999999E-2</c:v>
                </c:pt>
                <c:pt idx="23294">
                  <c:v>2.8187799999999999E-2</c:v>
                </c:pt>
                <c:pt idx="23295">
                  <c:v>2.0043399999999999E-2</c:v>
                </c:pt>
                <c:pt idx="23296">
                  <c:v>2.7904499999999999E-2</c:v>
                </c:pt>
                <c:pt idx="23297">
                  <c:v>1.9409200000000001E-2</c:v>
                </c:pt>
                <c:pt idx="23298">
                  <c:v>3.0986799999999998E-2</c:v>
                </c:pt>
                <c:pt idx="23299">
                  <c:v>2.5588E-2</c:v>
                </c:pt>
                <c:pt idx="23300">
                  <c:v>2.9668799999999999E-2</c:v>
                </c:pt>
                <c:pt idx="23301">
                  <c:v>2.4126100000000001E-2</c:v>
                </c:pt>
                <c:pt idx="23302">
                  <c:v>2.2657400000000001E-2</c:v>
                </c:pt>
                <c:pt idx="23303">
                  <c:v>3.1183200000000001E-2</c:v>
                </c:pt>
                <c:pt idx="23304">
                  <c:v>2.9645000000000001E-2</c:v>
                </c:pt>
                <c:pt idx="23305">
                  <c:v>2.7823400000000002E-2</c:v>
                </c:pt>
                <c:pt idx="23306">
                  <c:v>1.13869E-2</c:v>
                </c:pt>
                <c:pt idx="23307">
                  <c:v>3.0695E-2</c:v>
                </c:pt>
                <c:pt idx="23308">
                  <c:v>1.87721E-2</c:v>
                </c:pt>
                <c:pt idx="23309">
                  <c:v>2.3270599999999999E-2</c:v>
                </c:pt>
                <c:pt idx="23310">
                  <c:v>1.47333E-2</c:v>
                </c:pt>
                <c:pt idx="23311">
                  <c:v>1.8833200000000001E-2</c:v>
                </c:pt>
                <c:pt idx="23312">
                  <c:v>1.51377E-2</c:v>
                </c:pt>
                <c:pt idx="23313">
                  <c:v>2.45247E-2</c:v>
                </c:pt>
                <c:pt idx="23314">
                  <c:v>1.5634499999999999E-2</c:v>
                </c:pt>
                <c:pt idx="23315">
                  <c:v>1.53046E-2</c:v>
                </c:pt>
                <c:pt idx="23316">
                  <c:v>2.2716500000000001E-2</c:v>
                </c:pt>
                <c:pt idx="23317">
                  <c:v>2.0073899999999999E-2</c:v>
                </c:pt>
                <c:pt idx="23318">
                  <c:v>3.4800499999999998E-2</c:v>
                </c:pt>
                <c:pt idx="23319">
                  <c:v>2.3213399999999999E-2</c:v>
                </c:pt>
                <c:pt idx="23320">
                  <c:v>1.62992E-2</c:v>
                </c:pt>
                <c:pt idx="23321">
                  <c:v>1.8029199999999999E-2</c:v>
                </c:pt>
                <c:pt idx="23322">
                  <c:v>1.9531300000000001E-2</c:v>
                </c:pt>
                <c:pt idx="23323">
                  <c:v>2.66371E-2</c:v>
                </c:pt>
                <c:pt idx="23324">
                  <c:v>2.6162100000000001E-2</c:v>
                </c:pt>
                <c:pt idx="23325">
                  <c:v>2.7284599999999999E-2</c:v>
                </c:pt>
                <c:pt idx="23326">
                  <c:v>2.59466E-2</c:v>
                </c:pt>
                <c:pt idx="23327">
                  <c:v>1.81055E-2</c:v>
                </c:pt>
                <c:pt idx="23328">
                  <c:v>2.2513399999999999E-2</c:v>
                </c:pt>
                <c:pt idx="23329">
                  <c:v>2.7078600000000001E-2</c:v>
                </c:pt>
                <c:pt idx="23330">
                  <c:v>3.1997699999999997E-2</c:v>
                </c:pt>
                <c:pt idx="23331">
                  <c:v>2.1585500000000001E-2</c:v>
                </c:pt>
                <c:pt idx="23332">
                  <c:v>1.01204E-2</c:v>
                </c:pt>
                <c:pt idx="23333">
                  <c:v>2.69117E-2</c:v>
                </c:pt>
                <c:pt idx="23334">
                  <c:v>1.6566299999999999E-2</c:v>
                </c:pt>
                <c:pt idx="23335">
                  <c:v>1.9342399999999999E-2</c:v>
                </c:pt>
                <c:pt idx="23336">
                  <c:v>9.7341500000000004E-3</c:v>
                </c:pt>
                <c:pt idx="23337">
                  <c:v>1.56612E-2</c:v>
                </c:pt>
                <c:pt idx="23338">
                  <c:v>6.3018800000000002E-3</c:v>
                </c:pt>
                <c:pt idx="23339">
                  <c:v>1.0034599999999999E-2</c:v>
                </c:pt>
                <c:pt idx="23340">
                  <c:v>5.8078799999999996E-3</c:v>
                </c:pt>
                <c:pt idx="23341">
                  <c:v>1.50318E-2</c:v>
                </c:pt>
                <c:pt idx="23342">
                  <c:v>4.14562E-3</c:v>
                </c:pt>
                <c:pt idx="23343">
                  <c:v>3.18813E-3</c:v>
                </c:pt>
                <c:pt idx="23344">
                  <c:v>1.03579E-2</c:v>
                </c:pt>
                <c:pt idx="23345">
                  <c:v>-1.11294E-3</c:v>
                </c:pt>
                <c:pt idx="23346">
                  <c:v>7.9021500000000001E-3</c:v>
                </c:pt>
                <c:pt idx="23347">
                  <c:v>3.5095199999999999E-3</c:v>
                </c:pt>
                <c:pt idx="23348">
                  <c:v>9.19151E-3</c:v>
                </c:pt>
                <c:pt idx="23349">
                  <c:v>1.0493300000000001E-2</c:v>
                </c:pt>
                <c:pt idx="23350">
                  <c:v>1.4586399999999999E-2</c:v>
                </c:pt>
                <c:pt idx="23351">
                  <c:v>6.6556899999999997E-3</c:v>
                </c:pt>
                <c:pt idx="23352">
                  <c:v>9.4518699999999994E-3</c:v>
                </c:pt>
                <c:pt idx="23353">
                  <c:v>1.52102E-2</c:v>
                </c:pt>
                <c:pt idx="23354">
                  <c:v>2.1676999999999998E-2</c:v>
                </c:pt>
                <c:pt idx="23355">
                  <c:v>1.40257E-2</c:v>
                </c:pt>
                <c:pt idx="23356">
                  <c:v>2.9689799999999999E-2</c:v>
                </c:pt>
                <c:pt idx="23357">
                  <c:v>2.5255199999999998E-2</c:v>
                </c:pt>
                <c:pt idx="23358">
                  <c:v>2.5148400000000001E-2</c:v>
                </c:pt>
                <c:pt idx="23359">
                  <c:v>2.2872E-2</c:v>
                </c:pt>
                <c:pt idx="23360">
                  <c:v>2.1835299999999998E-2</c:v>
                </c:pt>
                <c:pt idx="23361">
                  <c:v>3.3213600000000003E-2</c:v>
                </c:pt>
                <c:pt idx="23362">
                  <c:v>1.5960700000000001E-2</c:v>
                </c:pt>
                <c:pt idx="23363">
                  <c:v>2.7175899999999999E-2</c:v>
                </c:pt>
                <c:pt idx="23364">
                  <c:v>1.4163E-2</c:v>
                </c:pt>
                <c:pt idx="23365">
                  <c:v>1.7029800000000001E-2</c:v>
                </c:pt>
                <c:pt idx="23366">
                  <c:v>4.1980699999999999E-3</c:v>
                </c:pt>
                <c:pt idx="23367">
                  <c:v>2.0973200000000001E-2</c:v>
                </c:pt>
                <c:pt idx="23368">
                  <c:v>1.6886700000000001E-2</c:v>
                </c:pt>
                <c:pt idx="23369">
                  <c:v>7.2107300000000003E-3</c:v>
                </c:pt>
                <c:pt idx="23370">
                  <c:v>2.1000899999999999E-2</c:v>
                </c:pt>
                <c:pt idx="23371">
                  <c:v>1.10025E-2</c:v>
                </c:pt>
                <c:pt idx="23372">
                  <c:v>8.2111399999999996E-4</c:v>
                </c:pt>
                <c:pt idx="23373">
                  <c:v>9.1037800000000006E-3</c:v>
                </c:pt>
                <c:pt idx="23374">
                  <c:v>9.3011900000000008E-3</c:v>
                </c:pt>
                <c:pt idx="23375">
                  <c:v>9.2582700000000007E-3</c:v>
                </c:pt>
                <c:pt idx="23376">
                  <c:v>3.9033900000000001E-3</c:v>
                </c:pt>
                <c:pt idx="23377">
                  <c:v>7.3061000000000003E-3</c:v>
                </c:pt>
                <c:pt idx="23378">
                  <c:v>3.5381300000000002E-4</c:v>
                </c:pt>
                <c:pt idx="23379">
                  <c:v>6.3676799999999997E-3</c:v>
                </c:pt>
                <c:pt idx="23380">
                  <c:v>4.5909899999999997E-3</c:v>
                </c:pt>
                <c:pt idx="23381">
                  <c:v>5.0983399999999998E-3</c:v>
                </c:pt>
                <c:pt idx="23382">
                  <c:v>3.1099299999999999E-3</c:v>
                </c:pt>
                <c:pt idx="23383">
                  <c:v>4.8103299999999998E-3</c:v>
                </c:pt>
                <c:pt idx="23384">
                  <c:v>2.25925E-3</c:v>
                </c:pt>
                <c:pt idx="23385">
                  <c:v>-5.3310399999999996E-4</c:v>
                </c:pt>
                <c:pt idx="23386">
                  <c:v>4.3687800000000001E-3</c:v>
                </c:pt>
                <c:pt idx="23387">
                  <c:v>1.2152700000000001E-2</c:v>
                </c:pt>
                <c:pt idx="23388">
                  <c:v>8.5744900000000006E-3</c:v>
                </c:pt>
                <c:pt idx="23389">
                  <c:v>1.7681100000000002E-2</c:v>
                </c:pt>
                <c:pt idx="23390">
                  <c:v>5.4235500000000001E-3</c:v>
                </c:pt>
                <c:pt idx="23391">
                  <c:v>6.9055599999999998E-3</c:v>
                </c:pt>
                <c:pt idx="23392">
                  <c:v>2.0504E-3</c:v>
                </c:pt>
                <c:pt idx="23393">
                  <c:v>1.89648E-2</c:v>
                </c:pt>
                <c:pt idx="23394">
                  <c:v>1.23892E-2</c:v>
                </c:pt>
                <c:pt idx="23395">
                  <c:v>9.3812900000000005E-3</c:v>
                </c:pt>
                <c:pt idx="23396">
                  <c:v>3.8833600000000002E-3</c:v>
                </c:pt>
                <c:pt idx="23397">
                  <c:v>2.6502600000000002E-3</c:v>
                </c:pt>
                <c:pt idx="23398">
                  <c:v>8.6049999999999998E-3</c:v>
                </c:pt>
                <c:pt idx="23399">
                  <c:v>4.7063799999999996E-3</c:v>
                </c:pt>
                <c:pt idx="23400">
                  <c:v>6.3295399999999998E-3</c:v>
                </c:pt>
                <c:pt idx="23401">
                  <c:v>6.0148199999999997E-3</c:v>
                </c:pt>
                <c:pt idx="23402">
                  <c:v>-5.3482099999999999E-3</c:v>
                </c:pt>
                <c:pt idx="23403">
                  <c:v>3.76034E-3</c:v>
                </c:pt>
                <c:pt idx="23404">
                  <c:v>4.6720499999999996E-3</c:v>
                </c:pt>
                <c:pt idx="23405">
                  <c:v>1.7099400000000001E-3</c:v>
                </c:pt>
                <c:pt idx="23406">
                  <c:v>-1.4343299999999999E-3</c:v>
                </c:pt>
                <c:pt idx="23407">
                  <c:v>-1.20926E-3</c:v>
                </c:pt>
                <c:pt idx="23408">
                  <c:v>-7.0953399999999995E-4</c:v>
                </c:pt>
                <c:pt idx="23409">
                  <c:v>-8.6555499999999997E-3</c:v>
                </c:pt>
                <c:pt idx="23410">
                  <c:v>-9.6607199999999994E-3</c:v>
                </c:pt>
                <c:pt idx="23411">
                  <c:v>-3.15475E-3</c:v>
                </c:pt>
                <c:pt idx="23412">
                  <c:v>4.6167400000000003E-3</c:v>
                </c:pt>
                <c:pt idx="23413">
                  <c:v>-1.2702900000000001E-3</c:v>
                </c:pt>
                <c:pt idx="23414">
                  <c:v>2.9821399999999999E-3</c:v>
                </c:pt>
                <c:pt idx="23415">
                  <c:v>2.3822800000000001E-3</c:v>
                </c:pt>
                <c:pt idx="23416">
                  <c:v>-3.7670100000000001E-4</c:v>
                </c:pt>
                <c:pt idx="23417">
                  <c:v>6.61182E-3</c:v>
                </c:pt>
                <c:pt idx="23418">
                  <c:v>8.9979199999999995E-3</c:v>
                </c:pt>
                <c:pt idx="23419">
                  <c:v>9.1867400000000005E-3</c:v>
                </c:pt>
                <c:pt idx="23420">
                  <c:v>-7.6837499999999996E-3</c:v>
                </c:pt>
                <c:pt idx="23421">
                  <c:v>-2.8247799999999998E-3</c:v>
                </c:pt>
                <c:pt idx="23422">
                  <c:v>1.40858E-3</c:v>
                </c:pt>
                <c:pt idx="23423">
                  <c:v>3.4961699999999998E-3</c:v>
                </c:pt>
                <c:pt idx="23424" formatCode="0.00E+00">
                  <c:v>9.2506399999999999E-5</c:v>
                </c:pt>
                <c:pt idx="23425">
                  <c:v>8.4018700000000005E-4</c:v>
                </c:pt>
                <c:pt idx="23426">
                  <c:v>-8.1443800000000001E-4</c:v>
                </c:pt>
                <c:pt idx="23427">
                  <c:v>-1.6301199999999998E-2</c:v>
                </c:pt>
                <c:pt idx="23428">
                  <c:v>-1.7442699999999998E-2</c:v>
                </c:pt>
                <c:pt idx="23429">
                  <c:v>-1.2087799999999999E-2</c:v>
                </c:pt>
                <c:pt idx="23430">
                  <c:v>-2.4366399999999999E-3</c:v>
                </c:pt>
                <c:pt idx="23431">
                  <c:v>-5.8288599999999999E-3</c:v>
                </c:pt>
                <c:pt idx="23432">
                  <c:v>-1.1105500000000001E-2</c:v>
                </c:pt>
                <c:pt idx="23433">
                  <c:v>-2.0886399999999999E-2</c:v>
                </c:pt>
                <c:pt idx="23434">
                  <c:v>-1.31083E-2</c:v>
                </c:pt>
                <c:pt idx="23435">
                  <c:v>-2.1520600000000001E-2</c:v>
                </c:pt>
                <c:pt idx="23436">
                  <c:v>-9.7732500000000007E-3</c:v>
                </c:pt>
                <c:pt idx="23437">
                  <c:v>-1.62525E-2</c:v>
                </c:pt>
                <c:pt idx="23438">
                  <c:v>-2.7624099999999999E-2</c:v>
                </c:pt>
                <c:pt idx="23439">
                  <c:v>-2.18391E-2</c:v>
                </c:pt>
                <c:pt idx="23440">
                  <c:v>-2.7462E-2</c:v>
                </c:pt>
                <c:pt idx="23441">
                  <c:v>-1.3731E-2</c:v>
                </c:pt>
                <c:pt idx="23442">
                  <c:v>-1.49841E-2</c:v>
                </c:pt>
                <c:pt idx="23443">
                  <c:v>-1.9618E-2</c:v>
                </c:pt>
                <c:pt idx="23444">
                  <c:v>-1.5219699999999999E-2</c:v>
                </c:pt>
                <c:pt idx="23445">
                  <c:v>-9.9592199999999995E-3</c:v>
                </c:pt>
                <c:pt idx="23446">
                  <c:v>-9.3107199999999998E-3</c:v>
                </c:pt>
                <c:pt idx="23447">
                  <c:v>-9.2468299999999993E-3</c:v>
                </c:pt>
                <c:pt idx="23448">
                  <c:v>-6.5412500000000002E-3</c:v>
                </c:pt>
                <c:pt idx="23449">
                  <c:v>-5.76401E-3</c:v>
                </c:pt>
                <c:pt idx="23450">
                  <c:v>-3.8862200000000001E-3</c:v>
                </c:pt>
                <c:pt idx="23451">
                  <c:v>-1.24092E-2</c:v>
                </c:pt>
                <c:pt idx="23452">
                  <c:v>-6.5231299999999996E-4</c:v>
                </c:pt>
                <c:pt idx="23453">
                  <c:v>-4.4326799999999996E-3</c:v>
                </c:pt>
                <c:pt idx="23454">
                  <c:v>-7.0972400000000003E-3</c:v>
                </c:pt>
                <c:pt idx="23455">
                  <c:v>3.0355500000000001E-3</c:v>
                </c:pt>
                <c:pt idx="23456">
                  <c:v>-5.0773600000000004E-3</c:v>
                </c:pt>
                <c:pt idx="23457">
                  <c:v>-1.4061000000000001E-2</c:v>
                </c:pt>
                <c:pt idx="23458">
                  <c:v>-1.3422E-2</c:v>
                </c:pt>
                <c:pt idx="23459">
                  <c:v>-3.9777800000000002E-3</c:v>
                </c:pt>
                <c:pt idx="23460">
                  <c:v>-9.9096299999999991E-3</c:v>
                </c:pt>
                <c:pt idx="23461">
                  <c:v>-1.9660899999999999E-2</c:v>
                </c:pt>
                <c:pt idx="23462">
                  <c:v>-1.5882500000000001E-2</c:v>
                </c:pt>
                <c:pt idx="23463">
                  <c:v>-1.5100499999999999E-2</c:v>
                </c:pt>
                <c:pt idx="23464">
                  <c:v>-1.3654700000000001E-2</c:v>
                </c:pt>
                <c:pt idx="23465">
                  <c:v>-2.38008E-2</c:v>
                </c:pt>
                <c:pt idx="23466">
                  <c:v>-2.8854399999999999E-2</c:v>
                </c:pt>
                <c:pt idx="23467">
                  <c:v>-3.1275699999999997E-2</c:v>
                </c:pt>
                <c:pt idx="23468">
                  <c:v>-2.7909300000000001E-2</c:v>
                </c:pt>
                <c:pt idx="23469">
                  <c:v>-3.3114400000000002E-2</c:v>
                </c:pt>
                <c:pt idx="23470">
                  <c:v>-3.6183399999999998E-2</c:v>
                </c:pt>
                <c:pt idx="23471">
                  <c:v>-3.6194799999999999E-2</c:v>
                </c:pt>
                <c:pt idx="23472">
                  <c:v>-2.7483899999999999E-2</c:v>
                </c:pt>
                <c:pt idx="23473">
                  <c:v>-3.1310999999999999E-2</c:v>
                </c:pt>
                <c:pt idx="23474">
                  <c:v>-3.0355500000000001E-2</c:v>
                </c:pt>
                <c:pt idx="23475">
                  <c:v>-2.9286400000000001E-2</c:v>
                </c:pt>
                <c:pt idx="23476">
                  <c:v>-3.7468000000000001E-2</c:v>
                </c:pt>
                <c:pt idx="23477">
                  <c:v>-3.2507899999999999E-2</c:v>
                </c:pt>
                <c:pt idx="23478">
                  <c:v>-2.9085199999999999E-2</c:v>
                </c:pt>
                <c:pt idx="23479">
                  <c:v>-1.4525400000000001E-2</c:v>
                </c:pt>
                <c:pt idx="23480">
                  <c:v>-3.6237699999999998E-2</c:v>
                </c:pt>
                <c:pt idx="23481">
                  <c:v>-2.6560799999999999E-2</c:v>
                </c:pt>
                <c:pt idx="23482">
                  <c:v>-2.5411599999999999E-2</c:v>
                </c:pt>
                <c:pt idx="23483">
                  <c:v>-2.23007E-2</c:v>
                </c:pt>
                <c:pt idx="23484">
                  <c:v>-2.5023500000000001E-2</c:v>
                </c:pt>
                <c:pt idx="23485">
                  <c:v>-1.8262899999999999E-2</c:v>
                </c:pt>
                <c:pt idx="23486">
                  <c:v>-2.3407000000000001E-2</c:v>
                </c:pt>
                <c:pt idx="23487">
                  <c:v>-1.5665100000000001E-2</c:v>
                </c:pt>
                <c:pt idx="23488">
                  <c:v>-1.30796E-2</c:v>
                </c:pt>
                <c:pt idx="23489">
                  <c:v>-1.15976E-2</c:v>
                </c:pt>
                <c:pt idx="23490">
                  <c:v>-1.27344E-2</c:v>
                </c:pt>
                <c:pt idx="23491">
                  <c:v>-1.2230899999999999E-2</c:v>
                </c:pt>
                <c:pt idx="23492">
                  <c:v>-2.3181899999999998E-2</c:v>
                </c:pt>
                <c:pt idx="23493">
                  <c:v>-3.3453900000000002E-2</c:v>
                </c:pt>
                <c:pt idx="23494">
                  <c:v>-2.31781E-2</c:v>
                </c:pt>
                <c:pt idx="23495">
                  <c:v>-2.3114200000000001E-2</c:v>
                </c:pt>
                <c:pt idx="23496">
                  <c:v>-1.8444100000000001E-2</c:v>
                </c:pt>
                <c:pt idx="23497">
                  <c:v>-2.74544E-2</c:v>
                </c:pt>
                <c:pt idx="23498">
                  <c:v>-1.6872399999999999E-2</c:v>
                </c:pt>
                <c:pt idx="23499">
                  <c:v>-2.5695800000000001E-2</c:v>
                </c:pt>
                <c:pt idx="23500">
                  <c:v>-2.1987E-2</c:v>
                </c:pt>
                <c:pt idx="23501">
                  <c:v>-1.5918700000000001E-2</c:v>
                </c:pt>
                <c:pt idx="23502">
                  <c:v>-2.0184500000000001E-2</c:v>
                </c:pt>
                <c:pt idx="23503">
                  <c:v>-1.20316E-2</c:v>
                </c:pt>
                <c:pt idx="23504">
                  <c:v>-2.90937E-2</c:v>
                </c:pt>
                <c:pt idx="23505">
                  <c:v>-1.6141900000000001E-2</c:v>
                </c:pt>
                <c:pt idx="23506">
                  <c:v>-1.4245000000000001E-2</c:v>
                </c:pt>
                <c:pt idx="23507">
                  <c:v>-1.5856700000000001E-2</c:v>
                </c:pt>
                <c:pt idx="23508">
                  <c:v>-1.9864099999999999E-2</c:v>
                </c:pt>
                <c:pt idx="23509">
                  <c:v>-1.31588E-2</c:v>
                </c:pt>
                <c:pt idx="23510">
                  <c:v>-2.1527299999999999E-2</c:v>
                </c:pt>
                <c:pt idx="23511">
                  <c:v>-8.9893300000000002E-3</c:v>
                </c:pt>
                <c:pt idx="23512">
                  <c:v>-1.39217E-2</c:v>
                </c:pt>
                <c:pt idx="23513">
                  <c:v>-1.04399E-2</c:v>
                </c:pt>
                <c:pt idx="23514">
                  <c:v>-1.71947E-2</c:v>
                </c:pt>
                <c:pt idx="23515">
                  <c:v>-6.9036499999999999E-3</c:v>
                </c:pt>
                <c:pt idx="23516">
                  <c:v>1.64032E-3</c:v>
                </c:pt>
                <c:pt idx="23517">
                  <c:v>1.7261500000000001E-3</c:v>
                </c:pt>
                <c:pt idx="23518">
                  <c:v>-8.7652200000000006E-3</c:v>
                </c:pt>
                <c:pt idx="23519">
                  <c:v>-6.1387999999999998E-3</c:v>
                </c:pt>
                <c:pt idx="23520">
                  <c:v>-9.4842899999999994E-3</c:v>
                </c:pt>
                <c:pt idx="23521">
                  <c:v>-4.3783199999999998E-3</c:v>
                </c:pt>
                <c:pt idx="23522">
                  <c:v>-2.1905900000000001E-3</c:v>
                </c:pt>
                <c:pt idx="23523">
                  <c:v>-1.7335900000000001E-2</c:v>
                </c:pt>
                <c:pt idx="23524">
                  <c:v>-1.29242E-2</c:v>
                </c:pt>
                <c:pt idx="23525">
                  <c:v>-1.78928E-2</c:v>
                </c:pt>
                <c:pt idx="23526">
                  <c:v>9.2229800000000004E-3</c:v>
                </c:pt>
                <c:pt idx="23527">
                  <c:v>-2.3160900000000002E-2</c:v>
                </c:pt>
                <c:pt idx="23528">
                  <c:v>-8.4838899999999991E-3</c:v>
                </c:pt>
                <c:pt idx="23529">
                  <c:v>-1.9770599999999999E-2</c:v>
                </c:pt>
                <c:pt idx="23530">
                  <c:v>-8.7051400000000001E-3</c:v>
                </c:pt>
                <c:pt idx="23531">
                  <c:v>-8.6860700000000006E-3</c:v>
                </c:pt>
                <c:pt idx="23532">
                  <c:v>-6.6585500000000001E-3</c:v>
                </c:pt>
                <c:pt idx="23533">
                  <c:v>-5.7849900000000003E-3</c:v>
                </c:pt>
                <c:pt idx="23534">
                  <c:v>-1.6785600000000001E-2</c:v>
                </c:pt>
                <c:pt idx="23535">
                  <c:v>-1.9481700000000001E-2</c:v>
                </c:pt>
                <c:pt idx="23536">
                  <c:v>-1.8858900000000001E-2</c:v>
                </c:pt>
                <c:pt idx="23537">
                  <c:v>-2.1204000000000001E-2</c:v>
                </c:pt>
                <c:pt idx="23538">
                  <c:v>-2.3435600000000001E-2</c:v>
                </c:pt>
                <c:pt idx="23539">
                  <c:v>-2.3709299999999999E-2</c:v>
                </c:pt>
                <c:pt idx="23540">
                  <c:v>-2.9085199999999999E-2</c:v>
                </c:pt>
                <c:pt idx="23541">
                  <c:v>-1.4493000000000001E-2</c:v>
                </c:pt>
                <c:pt idx="23542">
                  <c:v>-2.5807400000000001E-2</c:v>
                </c:pt>
                <c:pt idx="23543">
                  <c:v>-2.5299100000000001E-2</c:v>
                </c:pt>
                <c:pt idx="23544">
                  <c:v>-2.3919099999999999E-2</c:v>
                </c:pt>
                <c:pt idx="23545">
                  <c:v>-2.2569700000000002E-2</c:v>
                </c:pt>
                <c:pt idx="23546">
                  <c:v>-3.6405600000000003E-2</c:v>
                </c:pt>
                <c:pt idx="23547">
                  <c:v>-3.2865499999999999E-2</c:v>
                </c:pt>
                <c:pt idx="23548">
                  <c:v>-2.9725100000000001E-2</c:v>
                </c:pt>
                <c:pt idx="23549">
                  <c:v>-2.8961199999999999E-2</c:v>
                </c:pt>
                <c:pt idx="23550">
                  <c:v>-3.7999199999999997E-2</c:v>
                </c:pt>
                <c:pt idx="23551">
                  <c:v>-2.89974E-2</c:v>
                </c:pt>
                <c:pt idx="23552">
                  <c:v>-2.1162E-2</c:v>
                </c:pt>
                <c:pt idx="23553">
                  <c:v>-3.2163600000000001E-2</c:v>
                </c:pt>
                <c:pt idx="23554">
                  <c:v>-2.09856E-2</c:v>
                </c:pt>
                <c:pt idx="23555">
                  <c:v>-2.7965500000000001E-2</c:v>
                </c:pt>
                <c:pt idx="23556">
                  <c:v>-2.3727399999999999E-2</c:v>
                </c:pt>
                <c:pt idx="23557">
                  <c:v>-3.5429000000000002E-2</c:v>
                </c:pt>
                <c:pt idx="23558">
                  <c:v>-2.6490199999999998E-2</c:v>
                </c:pt>
                <c:pt idx="23559">
                  <c:v>-3.18851E-2</c:v>
                </c:pt>
                <c:pt idx="23560">
                  <c:v>-2.8459499999999999E-2</c:v>
                </c:pt>
                <c:pt idx="23561">
                  <c:v>-3.45793E-2</c:v>
                </c:pt>
                <c:pt idx="23562">
                  <c:v>-2.8525399999999999E-2</c:v>
                </c:pt>
                <c:pt idx="23563">
                  <c:v>-2.9873799999999999E-2</c:v>
                </c:pt>
                <c:pt idx="23564">
                  <c:v>-2.28176E-2</c:v>
                </c:pt>
                <c:pt idx="23565">
                  <c:v>-2.5054900000000001E-2</c:v>
                </c:pt>
                <c:pt idx="23566">
                  <c:v>-2.3391700000000001E-2</c:v>
                </c:pt>
                <c:pt idx="23567">
                  <c:v>-1.9695299999999999E-2</c:v>
                </c:pt>
                <c:pt idx="23568">
                  <c:v>-3.2336200000000002E-2</c:v>
                </c:pt>
                <c:pt idx="23569">
                  <c:v>-1.8775900000000002E-2</c:v>
                </c:pt>
                <c:pt idx="23570">
                  <c:v>-2.80685E-2</c:v>
                </c:pt>
                <c:pt idx="23571">
                  <c:v>-1.2557E-2</c:v>
                </c:pt>
                <c:pt idx="23572">
                  <c:v>-1.35946E-2</c:v>
                </c:pt>
                <c:pt idx="23573">
                  <c:v>-2.1677999999999999E-2</c:v>
                </c:pt>
                <c:pt idx="23574">
                  <c:v>-1.8420200000000001E-2</c:v>
                </c:pt>
                <c:pt idx="23575">
                  <c:v>-2.73504E-2</c:v>
                </c:pt>
                <c:pt idx="23576">
                  <c:v>-9.7589500000000006E-3</c:v>
                </c:pt>
                <c:pt idx="23577">
                  <c:v>-3.3134499999999997E-2</c:v>
                </c:pt>
                <c:pt idx="23578">
                  <c:v>-3.7846600000000001E-2</c:v>
                </c:pt>
                <c:pt idx="23579">
                  <c:v>-2.8526300000000001E-2</c:v>
                </c:pt>
                <c:pt idx="23580">
                  <c:v>-2.5372499999999999E-2</c:v>
                </c:pt>
                <c:pt idx="23581">
                  <c:v>-2.92988E-2</c:v>
                </c:pt>
                <c:pt idx="23582">
                  <c:v>-1.1670099999999999E-2</c:v>
                </c:pt>
                <c:pt idx="23583">
                  <c:v>-2.1066700000000001E-2</c:v>
                </c:pt>
                <c:pt idx="23584">
                  <c:v>-3.4484899999999999E-2</c:v>
                </c:pt>
                <c:pt idx="23585">
                  <c:v>-3.5631200000000002E-2</c:v>
                </c:pt>
                <c:pt idx="23586">
                  <c:v>-3.6228200000000002E-2</c:v>
                </c:pt>
                <c:pt idx="23587">
                  <c:v>-2.9180500000000002E-2</c:v>
                </c:pt>
                <c:pt idx="23588">
                  <c:v>-3.5231600000000002E-2</c:v>
                </c:pt>
                <c:pt idx="23589">
                  <c:v>-3.9468799999999998E-2</c:v>
                </c:pt>
                <c:pt idx="23590">
                  <c:v>-3.3602699999999999E-2</c:v>
                </c:pt>
                <c:pt idx="23591">
                  <c:v>-3.0304000000000001E-2</c:v>
                </c:pt>
                <c:pt idx="23592">
                  <c:v>-3.28245E-2</c:v>
                </c:pt>
                <c:pt idx="23593">
                  <c:v>-3.35026E-2</c:v>
                </c:pt>
                <c:pt idx="23594">
                  <c:v>-3.3915500000000001E-2</c:v>
                </c:pt>
                <c:pt idx="23595">
                  <c:v>-3.7241900000000001E-2</c:v>
                </c:pt>
                <c:pt idx="23596">
                  <c:v>-3.5704600000000003E-2</c:v>
                </c:pt>
                <c:pt idx="23597">
                  <c:v>-3.3694300000000003E-2</c:v>
                </c:pt>
                <c:pt idx="23598">
                  <c:v>-3.0963899999999999E-2</c:v>
                </c:pt>
                <c:pt idx="23599">
                  <c:v>-2.1987E-2</c:v>
                </c:pt>
                <c:pt idx="23600">
                  <c:v>-1.92728E-2</c:v>
                </c:pt>
                <c:pt idx="23601">
                  <c:v>-2.6539799999999999E-2</c:v>
                </c:pt>
                <c:pt idx="23602">
                  <c:v>-2.4102200000000001E-2</c:v>
                </c:pt>
                <c:pt idx="23603">
                  <c:v>-2.6161199999999999E-2</c:v>
                </c:pt>
                <c:pt idx="23604">
                  <c:v>-2.37074E-2</c:v>
                </c:pt>
                <c:pt idx="23605">
                  <c:v>-1.2907999999999999E-2</c:v>
                </c:pt>
                <c:pt idx="23606">
                  <c:v>-5.9347200000000001E-3</c:v>
                </c:pt>
                <c:pt idx="23607">
                  <c:v>-1.4423399999999999E-2</c:v>
                </c:pt>
                <c:pt idx="23608">
                  <c:v>-1.4777200000000001E-2</c:v>
                </c:pt>
                <c:pt idx="23609">
                  <c:v>-1.7582899999999999E-2</c:v>
                </c:pt>
                <c:pt idx="23610">
                  <c:v>-6.2198599999999998E-3</c:v>
                </c:pt>
                <c:pt idx="23611">
                  <c:v>1.9960400000000001E-3</c:v>
                </c:pt>
                <c:pt idx="23612">
                  <c:v>-6.4792599999999997E-3</c:v>
                </c:pt>
                <c:pt idx="23613">
                  <c:v>-2.5031100000000001E-2</c:v>
                </c:pt>
                <c:pt idx="23614">
                  <c:v>-1.3189299999999999E-2</c:v>
                </c:pt>
                <c:pt idx="23615">
                  <c:v>-1.52082E-2</c:v>
                </c:pt>
                <c:pt idx="23616">
                  <c:v>-3.10602E-2</c:v>
                </c:pt>
                <c:pt idx="23617">
                  <c:v>-1.41926E-2</c:v>
                </c:pt>
                <c:pt idx="23618">
                  <c:v>-1.8189400000000001E-2</c:v>
                </c:pt>
                <c:pt idx="23619">
                  <c:v>-1.4121999999999999E-2</c:v>
                </c:pt>
                <c:pt idx="23620">
                  <c:v>-3.2835000000000003E-2</c:v>
                </c:pt>
                <c:pt idx="23621">
                  <c:v>-2.29321E-2</c:v>
                </c:pt>
                <c:pt idx="23622">
                  <c:v>-3.3080100000000001E-2</c:v>
                </c:pt>
                <c:pt idx="23623">
                  <c:v>-2.45562E-2</c:v>
                </c:pt>
                <c:pt idx="23624">
                  <c:v>-3.3149699999999997E-2</c:v>
                </c:pt>
                <c:pt idx="23625">
                  <c:v>-3.1273799999999997E-2</c:v>
                </c:pt>
                <c:pt idx="23626">
                  <c:v>-2.9593499999999998E-2</c:v>
                </c:pt>
                <c:pt idx="23627">
                  <c:v>-1.9764899999999998E-2</c:v>
                </c:pt>
                <c:pt idx="23628">
                  <c:v>-1.41859E-2</c:v>
                </c:pt>
                <c:pt idx="23629">
                  <c:v>-4.1904400000000001E-3</c:v>
                </c:pt>
                <c:pt idx="23630">
                  <c:v>-1.40457E-2</c:v>
                </c:pt>
                <c:pt idx="23631">
                  <c:v>-1.8234299999999998E-2</c:v>
                </c:pt>
                <c:pt idx="23632">
                  <c:v>-5.8097799999999996E-3</c:v>
                </c:pt>
                <c:pt idx="23633">
                  <c:v>-3.6258699999999998E-3</c:v>
                </c:pt>
                <c:pt idx="23634">
                  <c:v>-3.8795499999999998E-3</c:v>
                </c:pt>
                <c:pt idx="23635">
                  <c:v>-6.8893399999999999E-3</c:v>
                </c:pt>
                <c:pt idx="23636">
                  <c:v>-5.1937099999999998E-3</c:v>
                </c:pt>
                <c:pt idx="23637">
                  <c:v>-9.0599099999999998E-4</c:v>
                </c:pt>
                <c:pt idx="23638">
                  <c:v>4.9180999999999999E-3</c:v>
                </c:pt>
                <c:pt idx="23639">
                  <c:v>-5.8927500000000004E-3</c:v>
                </c:pt>
                <c:pt idx="23640">
                  <c:v>-1.52254E-2</c:v>
                </c:pt>
                <c:pt idx="23641">
                  <c:v>9.3841599999999997E-4</c:v>
                </c:pt>
                <c:pt idx="23642">
                  <c:v>-1.50309E-2</c:v>
                </c:pt>
                <c:pt idx="23643">
                  <c:v>-5.2261399999999998E-3</c:v>
                </c:pt>
                <c:pt idx="23644">
                  <c:v>-6.7987400000000002E-3</c:v>
                </c:pt>
                <c:pt idx="23645">
                  <c:v>-1.97325E-2</c:v>
                </c:pt>
                <c:pt idx="23646">
                  <c:v>-1.09806E-2</c:v>
                </c:pt>
                <c:pt idx="23647">
                  <c:v>-2.08139E-2</c:v>
                </c:pt>
                <c:pt idx="23648">
                  <c:v>-1.9226099999999999E-2</c:v>
                </c:pt>
                <c:pt idx="23649">
                  <c:v>-2.58141E-2</c:v>
                </c:pt>
                <c:pt idx="23650">
                  <c:v>-2.9154800000000002E-2</c:v>
                </c:pt>
                <c:pt idx="23651">
                  <c:v>-3.8493199999999998E-2</c:v>
                </c:pt>
                <c:pt idx="23652">
                  <c:v>-2.40889E-2</c:v>
                </c:pt>
                <c:pt idx="23653">
                  <c:v>-2.6951800000000001E-2</c:v>
                </c:pt>
                <c:pt idx="23654">
                  <c:v>-2.63042E-2</c:v>
                </c:pt>
                <c:pt idx="23655">
                  <c:v>-2.5452599999999999E-2</c:v>
                </c:pt>
                <c:pt idx="23656">
                  <c:v>-1.5493399999999999E-2</c:v>
                </c:pt>
                <c:pt idx="23657">
                  <c:v>-2.13203E-2</c:v>
                </c:pt>
                <c:pt idx="23658">
                  <c:v>-1.7672500000000001E-2</c:v>
                </c:pt>
                <c:pt idx="23659">
                  <c:v>-2.00748E-2</c:v>
                </c:pt>
                <c:pt idx="23660">
                  <c:v>-2.6178400000000001E-2</c:v>
                </c:pt>
                <c:pt idx="23661">
                  <c:v>-1.9684799999999999E-2</c:v>
                </c:pt>
                <c:pt idx="23662">
                  <c:v>-2.48547E-2</c:v>
                </c:pt>
                <c:pt idx="23663">
                  <c:v>-2.4211900000000001E-2</c:v>
                </c:pt>
                <c:pt idx="23664">
                  <c:v>-1.15356E-2</c:v>
                </c:pt>
                <c:pt idx="23665">
                  <c:v>-1.2308100000000001E-2</c:v>
                </c:pt>
                <c:pt idx="23666">
                  <c:v>-2.1783799999999999E-2</c:v>
                </c:pt>
                <c:pt idx="23667" formatCode="0.00E+00">
                  <c:v>-5.8174100000000003E-5</c:v>
                </c:pt>
                <c:pt idx="23668">
                  <c:v>-8.1243500000000007E-3</c:v>
                </c:pt>
                <c:pt idx="23669">
                  <c:v>-1.88246E-2</c:v>
                </c:pt>
                <c:pt idx="23670">
                  <c:v>-6.1788600000000004E-3</c:v>
                </c:pt>
                <c:pt idx="23671">
                  <c:v>-7.97081E-3</c:v>
                </c:pt>
                <c:pt idx="23672">
                  <c:v>-7.3518799999999999E-3</c:v>
                </c:pt>
                <c:pt idx="23673">
                  <c:v>-5.2242299999999998E-3</c:v>
                </c:pt>
                <c:pt idx="23674">
                  <c:v>-1.2500799999999999E-2</c:v>
                </c:pt>
                <c:pt idx="23675">
                  <c:v>-2.03228E-3</c:v>
                </c:pt>
                <c:pt idx="23676">
                  <c:v>-9.1571799999999991E-3</c:v>
                </c:pt>
                <c:pt idx="23677">
                  <c:v>-1.11284E-2</c:v>
                </c:pt>
                <c:pt idx="23678">
                  <c:v>1.4762899999999999E-3</c:v>
                </c:pt>
                <c:pt idx="23679">
                  <c:v>-1.4326999999999999E-2</c:v>
                </c:pt>
                <c:pt idx="23680">
                  <c:v>-1.75056E-2</c:v>
                </c:pt>
                <c:pt idx="23681">
                  <c:v>-9.5663099999999997E-3</c:v>
                </c:pt>
                <c:pt idx="23682">
                  <c:v>-1.4974599999999999E-2</c:v>
                </c:pt>
                <c:pt idx="23683">
                  <c:v>-9.9000900000000003E-3</c:v>
                </c:pt>
                <c:pt idx="23684">
                  <c:v>-1.60713E-2</c:v>
                </c:pt>
                <c:pt idx="23685">
                  <c:v>-1.46456E-2</c:v>
                </c:pt>
                <c:pt idx="23686">
                  <c:v>-2.8008499999999999E-2</c:v>
                </c:pt>
                <c:pt idx="23687">
                  <c:v>-2.0325699999999999E-2</c:v>
                </c:pt>
                <c:pt idx="23688">
                  <c:v>-1.69477E-2</c:v>
                </c:pt>
                <c:pt idx="23689">
                  <c:v>-1.13373E-2</c:v>
                </c:pt>
                <c:pt idx="23690">
                  <c:v>-1.1754000000000001E-2</c:v>
                </c:pt>
                <c:pt idx="23691">
                  <c:v>-5.1851299999999996E-3</c:v>
                </c:pt>
                <c:pt idx="23692">
                  <c:v>-8.0852500000000004E-3</c:v>
                </c:pt>
                <c:pt idx="23693">
                  <c:v>-4.2028400000000002E-3</c:v>
                </c:pt>
                <c:pt idx="23694">
                  <c:v>-7.5368900000000001E-3</c:v>
                </c:pt>
                <c:pt idx="23695">
                  <c:v>-5.4407099999999996E-3</c:v>
                </c:pt>
                <c:pt idx="23696">
                  <c:v>-7.6570500000000003E-3</c:v>
                </c:pt>
                <c:pt idx="23697">
                  <c:v>-8.2006500000000003E-3</c:v>
                </c:pt>
                <c:pt idx="23698">
                  <c:v>-1.45197E-2</c:v>
                </c:pt>
                <c:pt idx="23699">
                  <c:v>-5.5608699999999999E-3</c:v>
                </c:pt>
                <c:pt idx="23700">
                  <c:v>-1.24636E-2</c:v>
                </c:pt>
                <c:pt idx="23701">
                  <c:v>-1.10455E-2</c:v>
                </c:pt>
                <c:pt idx="23702">
                  <c:v>4.9419399999999997E-3</c:v>
                </c:pt>
                <c:pt idx="23703">
                  <c:v>-1.0255800000000001E-2</c:v>
                </c:pt>
                <c:pt idx="23704">
                  <c:v>1.4677E-3</c:v>
                </c:pt>
                <c:pt idx="23705">
                  <c:v>-6.8311700000000001E-3</c:v>
                </c:pt>
                <c:pt idx="23706">
                  <c:v>-5.8231400000000001E-3</c:v>
                </c:pt>
                <c:pt idx="23707">
                  <c:v>-3.15285E-3</c:v>
                </c:pt>
                <c:pt idx="23708">
                  <c:v>-3.5572099999999998E-4</c:v>
                </c:pt>
                <c:pt idx="23709">
                  <c:v>-6.6413899999999996E-3</c:v>
                </c:pt>
                <c:pt idx="23710">
                  <c:v>-6.5898900000000002E-4</c:v>
                </c:pt>
                <c:pt idx="23711">
                  <c:v>-6.5717700000000002E-3</c:v>
                </c:pt>
                <c:pt idx="23712">
                  <c:v>-1.3960800000000001E-2</c:v>
                </c:pt>
                <c:pt idx="23713">
                  <c:v>4.1360900000000003E-3</c:v>
                </c:pt>
                <c:pt idx="23714">
                  <c:v>-6.7872999999999996E-3</c:v>
                </c:pt>
                <c:pt idx="23715">
                  <c:v>1.3814E-2</c:v>
                </c:pt>
                <c:pt idx="23716">
                  <c:v>6.7062399999999996E-3</c:v>
                </c:pt>
                <c:pt idx="23717">
                  <c:v>1.06707E-2</c:v>
                </c:pt>
                <c:pt idx="23718">
                  <c:v>3.4999800000000002E-3</c:v>
                </c:pt>
                <c:pt idx="23719">
                  <c:v>1.4362299999999999E-3</c:v>
                </c:pt>
                <c:pt idx="23720">
                  <c:v>1.02129E-2</c:v>
                </c:pt>
                <c:pt idx="23721">
                  <c:v>1.1040700000000001E-2</c:v>
                </c:pt>
                <c:pt idx="23722">
                  <c:v>2.6154500000000001E-2</c:v>
                </c:pt>
                <c:pt idx="23723">
                  <c:v>1.07613E-2</c:v>
                </c:pt>
                <c:pt idx="23724">
                  <c:v>2.2755600000000001E-2</c:v>
                </c:pt>
                <c:pt idx="23725">
                  <c:v>2.7418100000000001E-2</c:v>
                </c:pt>
                <c:pt idx="23726">
                  <c:v>1.55993E-2</c:v>
                </c:pt>
                <c:pt idx="23727">
                  <c:v>2.01654E-2</c:v>
                </c:pt>
                <c:pt idx="23728">
                  <c:v>3.0028300000000001E-2</c:v>
                </c:pt>
                <c:pt idx="23729">
                  <c:v>2.6409100000000001E-2</c:v>
                </c:pt>
                <c:pt idx="23730">
                  <c:v>2.4497000000000001E-2</c:v>
                </c:pt>
                <c:pt idx="23731">
                  <c:v>1.0393100000000001E-2</c:v>
                </c:pt>
                <c:pt idx="23732">
                  <c:v>1.7564799999999998E-2</c:v>
                </c:pt>
                <c:pt idx="23733">
                  <c:v>6.8397500000000003E-3</c:v>
                </c:pt>
                <c:pt idx="23734">
                  <c:v>1.50604E-2</c:v>
                </c:pt>
                <c:pt idx="23735">
                  <c:v>3.10802E-3</c:v>
                </c:pt>
                <c:pt idx="23736">
                  <c:v>-1.4801E-3</c:v>
                </c:pt>
                <c:pt idx="23737">
                  <c:v>5.9633300000000002E-3</c:v>
                </c:pt>
                <c:pt idx="23738">
                  <c:v>6.8130500000000002E-3</c:v>
                </c:pt>
                <c:pt idx="23739">
                  <c:v>-3.3569300000000003E-4</c:v>
                </c:pt>
                <c:pt idx="23740">
                  <c:v>-8.5353899999999995E-4</c:v>
                </c:pt>
                <c:pt idx="23741">
                  <c:v>-2.4795500000000001E-3</c:v>
                </c:pt>
                <c:pt idx="23742">
                  <c:v>8.37421E-3</c:v>
                </c:pt>
                <c:pt idx="23743">
                  <c:v>2.3937199999999998E-3</c:v>
                </c:pt>
                <c:pt idx="23744">
                  <c:v>2.2487599999999998E-3</c:v>
                </c:pt>
                <c:pt idx="23745">
                  <c:v>-5.7105999999999997E-3</c:v>
                </c:pt>
                <c:pt idx="23746">
                  <c:v>-6.1416599999999997E-4</c:v>
                </c:pt>
                <c:pt idx="23747">
                  <c:v>1.05066E-2</c:v>
                </c:pt>
                <c:pt idx="23748">
                  <c:v>3.8776399999999999E-3</c:v>
                </c:pt>
                <c:pt idx="23749">
                  <c:v>3.9749099999999999E-3</c:v>
                </c:pt>
                <c:pt idx="23750">
                  <c:v>-2.3508100000000001E-3</c:v>
                </c:pt>
                <c:pt idx="23751">
                  <c:v>1.1061700000000001E-2</c:v>
                </c:pt>
                <c:pt idx="23752">
                  <c:v>1.0509499999999999E-3</c:v>
                </c:pt>
                <c:pt idx="23753">
                  <c:v>1.0000200000000001E-2</c:v>
                </c:pt>
                <c:pt idx="23754">
                  <c:v>1.1813199999999999E-2</c:v>
                </c:pt>
                <c:pt idx="23755">
                  <c:v>4.46796E-3</c:v>
                </c:pt>
                <c:pt idx="23756">
                  <c:v>1.03216E-2</c:v>
                </c:pt>
                <c:pt idx="23757">
                  <c:v>1.49698E-2</c:v>
                </c:pt>
                <c:pt idx="23758">
                  <c:v>2.0667100000000001E-2</c:v>
                </c:pt>
                <c:pt idx="23759">
                  <c:v>1.42565E-2</c:v>
                </c:pt>
                <c:pt idx="23760">
                  <c:v>1.33753E-2</c:v>
                </c:pt>
                <c:pt idx="23761">
                  <c:v>1.3373400000000001E-2</c:v>
                </c:pt>
                <c:pt idx="23762">
                  <c:v>1.42498E-2</c:v>
                </c:pt>
                <c:pt idx="23763">
                  <c:v>1.4417599999999999E-2</c:v>
                </c:pt>
                <c:pt idx="23764">
                  <c:v>1.4198300000000001E-2</c:v>
                </c:pt>
                <c:pt idx="23765">
                  <c:v>2.23141E-2</c:v>
                </c:pt>
                <c:pt idx="23766">
                  <c:v>2.1393800000000001E-2</c:v>
                </c:pt>
                <c:pt idx="23767">
                  <c:v>1.9636199999999999E-2</c:v>
                </c:pt>
                <c:pt idx="23768">
                  <c:v>1.5727999999999999E-2</c:v>
                </c:pt>
                <c:pt idx="23769">
                  <c:v>2.2946399999999999E-2</c:v>
                </c:pt>
                <c:pt idx="23770">
                  <c:v>2.0706200000000001E-2</c:v>
                </c:pt>
                <c:pt idx="23771">
                  <c:v>1.5105199999999999E-2</c:v>
                </c:pt>
                <c:pt idx="23772">
                  <c:v>1.0043099999999999E-2</c:v>
                </c:pt>
                <c:pt idx="23773">
                  <c:v>1.8103600000000001E-2</c:v>
                </c:pt>
                <c:pt idx="23774">
                  <c:v>2.27137E-2</c:v>
                </c:pt>
                <c:pt idx="23775">
                  <c:v>7.5540499999999997E-3</c:v>
                </c:pt>
                <c:pt idx="23776">
                  <c:v>1.7963400000000001E-2</c:v>
                </c:pt>
                <c:pt idx="23777">
                  <c:v>2.39925E-2</c:v>
                </c:pt>
                <c:pt idx="23778">
                  <c:v>1.9082100000000001E-2</c:v>
                </c:pt>
                <c:pt idx="23779">
                  <c:v>1.5768999999999998E-2</c:v>
                </c:pt>
                <c:pt idx="23780">
                  <c:v>1.19801E-2</c:v>
                </c:pt>
                <c:pt idx="23781">
                  <c:v>2.2845299999999999E-2</c:v>
                </c:pt>
                <c:pt idx="23782">
                  <c:v>1.6031299999999999E-3</c:v>
                </c:pt>
                <c:pt idx="23783">
                  <c:v>2.0966499999999999E-2</c:v>
                </c:pt>
                <c:pt idx="23784">
                  <c:v>3.10326E-3</c:v>
                </c:pt>
                <c:pt idx="23785">
                  <c:v>1.9983299999999999E-2</c:v>
                </c:pt>
                <c:pt idx="23786">
                  <c:v>6.1893499999999997E-3</c:v>
                </c:pt>
                <c:pt idx="23787">
                  <c:v>8.9883800000000007E-3</c:v>
                </c:pt>
                <c:pt idx="23788">
                  <c:v>1.4852499999999999E-2</c:v>
                </c:pt>
                <c:pt idx="23789">
                  <c:v>4.35448E-3</c:v>
                </c:pt>
                <c:pt idx="23790">
                  <c:v>4.44984E-3</c:v>
                </c:pt>
                <c:pt idx="23791">
                  <c:v>3.5991700000000001E-3</c:v>
                </c:pt>
                <c:pt idx="23792">
                  <c:v>1.58634E-2</c:v>
                </c:pt>
                <c:pt idx="23793">
                  <c:v>7.3928800000000001E-3</c:v>
                </c:pt>
                <c:pt idx="23794">
                  <c:v>1.30396E-2</c:v>
                </c:pt>
                <c:pt idx="23795">
                  <c:v>5.7516099999999999E-3</c:v>
                </c:pt>
                <c:pt idx="23796">
                  <c:v>2.4992899999999998E-2</c:v>
                </c:pt>
                <c:pt idx="23797">
                  <c:v>8.5783000000000005E-3</c:v>
                </c:pt>
                <c:pt idx="23798">
                  <c:v>2.3604400000000001E-2</c:v>
                </c:pt>
                <c:pt idx="23799">
                  <c:v>1.8726300000000001E-2</c:v>
                </c:pt>
                <c:pt idx="23800">
                  <c:v>1.7632499999999999E-2</c:v>
                </c:pt>
                <c:pt idx="23801">
                  <c:v>1.02215E-2</c:v>
                </c:pt>
                <c:pt idx="23802">
                  <c:v>8.3656300000000006E-3</c:v>
                </c:pt>
                <c:pt idx="23803">
                  <c:v>1.27726E-2</c:v>
                </c:pt>
                <c:pt idx="23804">
                  <c:v>1.1915200000000001E-2</c:v>
                </c:pt>
                <c:pt idx="23805">
                  <c:v>7.5845699999999997E-3</c:v>
                </c:pt>
                <c:pt idx="23806">
                  <c:v>9.6406900000000004E-3</c:v>
                </c:pt>
                <c:pt idx="23807">
                  <c:v>1.6648300000000001E-2</c:v>
                </c:pt>
                <c:pt idx="23808">
                  <c:v>2.5072100000000002E-3</c:v>
                </c:pt>
                <c:pt idx="23809">
                  <c:v>5.9900300000000004E-3</c:v>
                </c:pt>
                <c:pt idx="23810">
                  <c:v>9.6092199999999999E-3</c:v>
                </c:pt>
                <c:pt idx="23811">
                  <c:v>1.24683E-2</c:v>
                </c:pt>
                <c:pt idx="23812">
                  <c:v>4.42123E-3</c:v>
                </c:pt>
                <c:pt idx="23813">
                  <c:v>1.9207999999999999E-2</c:v>
                </c:pt>
                <c:pt idx="23814">
                  <c:v>1.0671599999999999E-3</c:v>
                </c:pt>
                <c:pt idx="23815">
                  <c:v>1.3891199999999999E-2</c:v>
                </c:pt>
                <c:pt idx="23816">
                  <c:v>7.6379799999999999E-3</c:v>
                </c:pt>
                <c:pt idx="23817">
                  <c:v>1.10445E-2</c:v>
                </c:pt>
                <c:pt idx="23818">
                  <c:v>-1.1463199999999999E-3</c:v>
                </c:pt>
                <c:pt idx="23819">
                  <c:v>1.7423600000000001E-3</c:v>
                </c:pt>
                <c:pt idx="23820">
                  <c:v>1.07212E-2</c:v>
                </c:pt>
                <c:pt idx="23821">
                  <c:v>-4.7359500000000001E-3</c:v>
                </c:pt>
                <c:pt idx="23822">
                  <c:v>1.1405E-2</c:v>
                </c:pt>
                <c:pt idx="23823">
                  <c:v>5.6295399999999997E-3</c:v>
                </c:pt>
                <c:pt idx="23824">
                  <c:v>1.0189999999999999E-2</c:v>
                </c:pt>
                <c:pt idx="23825">
                  <c:v>1.81131E-2</c:v>
                </c:pt>
                <c:pt idx="23826">
                  <c:v>2.0185499999999999E-2</c:v>
                </c:pt>
                <c:pt idx="23827">
                  <c:v>8.6593599999999996E-3</c:v>
                </c:pt>
                <c:pt idx="23828">
                  <c:v>5.1183699999999997E-3</c:v>
                </c:pt>
                <c:pt idx="23829">
                  <c:v>1.0323499999999999E-2</c:v>
                </c:pt>
                <c:pt idx="23830">
                  <c:v>1.4839199999999999E-3</c:v>
                </c:pt>
                <c:pt idx="23831">
                  <c:v>1.7642999999999999E-3</c:v>
                </c:pt>
                <c:pt idx="23832">
                  <c:v>-8.8787100000000004E-4</c:v>
                </c:pt>
                <c:pt idx="23833">
                  <c:v>3.1948099999999999E-4</c:v>
                </c:pt>
                <c:pt idx="23834">
                  <c:v>2.22521E-2</c:v>
                </c:pt>
                <c:pt idx="23835">
                  <c:v>2.0162599999999999E-2</c:v>
                </c:pt>
                <c:pt idx="23836">
                  <c:v>1.54085E-2</c:v>
                </c:pt>
                <c:pt idx="23837">
                  <c:v>8.0385200000000004E-3</c:v>
                </c:pt>
                <c:pt idx="23838">
                  <c:v>1.0100400000000001E-2</c:v>
                </c:pt>
                <c:pt idx="23839">
                  <c:v>1.9630399999999999E-2</c:v>
                </c:pt>
                <c:pt idx="23840">
                  <c:v>1.69144E-2</c:v>
                </c:pt>
                <c:pt idx="23841">
                  <c:v>2.4594299999999999E-2</c:v>
                </c:pt>
                <c:pt idx="23842">
                  <c:v>1.54018E-2</c:v>
                </c:pt>
                <c:pt idx="23843">
                  <c:v>1.2886999999999999E-2</c:v>
                </c:pt>
                <c:pt idx="23844">
                  <c:v>2.00491E-2</c:v>
                </c:pt>
                <c:pt idx="23845">
                  <c:v>2.3884800000000001E-2</c:v>
                </c:pt>
                <c:pt idx="23846">
                  <c:v>1.6682599999999999E-2</c:v>
                </c:pt>
                <c:pt idx="23847">
                  <c:v>2.0055799999999999E-2</c:v>
                </c:pt>
                <c:pt idx="23848">
                  <c:v>2.8066600000000001E-2</c:v>
                </c:pt>
                <c:pt idx="23849">
                  <c:v>1.02425E-2</c:v>
                </c:pt>
                <c:pt idx="23850">
                  <c:v>3.06196E-2</c:v>
                </c:pt>
                <c:pt idx="23851">
                  <c:v>2.1227800000000002E-2</c:v>
                </c:pt>
                <c:pt idx="23852">
                  <c:v>2.52619E-2</c:v>
                </c:pt>
                <c:pt idx="23853">
                  <c:v>1.6577700000000001E-2</c:v>
                </c:pt>
                <c:pt idx="23854">
                  <c:v>2.1360400000000002E-2</c:v>
                </c:pt>
                <c:pt idx="23855">
                  <c:v>2.3486099999999999E-2</c:v>
                </c:pt>
                <c:pt idx="23856">
                  <c:v>2.1184000000000001E-2</c:v>
                </c:pt>
                <c:pt idx="23857">
                  <c:v>2.5626199999999998E-2</c:v>
                </c:pt>
                <c:pt idx="23858">
                  <c:v>1.83754E-2</c:v>
                </c:pt>
                <c:pt idx="23859">
                  <c:v>2.0730999999999999E-2</c:v>
                </c:pt>
                <c:pt idx="23860">
                  <c:v>3.1523700000000002E-2</c:v>
                </c:pt>
                <c:pt idx="23861">
                  <c:v>2.95296E-2</c:v>
                </c:pt>
                <c:pt idx="23862">
                  <c:v>2.0169300000000001E-2</c:v>
                </c:pt>
                <c:pt idx="23863">
                  <c:v>3.8986199999999999E-2</c:v>
                </c:pt>
                <c:pt idx="23864">
                  <c:v>1.1915200000000001E-2</c:v>
                </c:pt>
                <c:pt idx="23865">
                  <c:v>2.8018000000000001E-2</c:v>
                </c:pt>
                <c:pt idx="23866">
                  <c:v>2.8673199999999999E-2</c:v>
                </c:pt>
                <c:pt idx="23867">
                  <c:v>3.9471600000000003E-2</c:v>
                </c:pt>
                <c:pt idx="23868">
                  <c:v>1.8825499999999998E-2</c:v>
                </c:pt>
                <c:pt idx="23869">
                  <c:v>2.2230099999999999E-2</c:v>
                </c:pt>
                <c:pt idx="23870">
                  <c:v>2.9450400000000002E-2</c:v>
                </c:pt>
                <c:pt idx="23871">
                  <c:v>2.6891700000000001E-2</c:v>
                </c:pt>
                <c:pt idx="23872">
                  <c:v>3.9320000000000001E-2</c:v>
                </c:pt>
                <c:pt idx="23873">
                  <c:v>2.7528799999999999E-2</c:v>
                </c:pt>
                <c:pt idx="23874">
                  <c:v>3.4548799999999998E-2</c:v>
                </c:pt>
                <c:pt idx="23875">
                  <c:v>1.26534E-2</c:v>
                </c:pt>
                <c:pt idx="23876">
                  <c:v>3.62501E-2</c:v>
                </c:pt>
                <c:pt idx="23877">
                  <c:v>2.3661600000000001E-2</c:v>
                </c:pt>
                <c:pt idx="23878">
                  <c:v>4.2737999999999998E-2</c:v>
                </c:pt>
                <c:pt idx="23879">
                  <c:v>3.2100700000000003E-2</c:v>
                </c:pt>
                <c:pt idx="23880">
                  <c:v>3.6444699999999997E-2</c:v>
                </c:pt>
                <c:pt idx="23881">
                  <c:v>3.0466099999999999E-2</c:v>
                </c:pt>
                <c:pt idx="23882">
                  <c:v>3.52325E-2</c:v>
                </c:pt>
                <c:pt idx="23883">
                  <c:v>2.4727800000000001E-2</c:v>
                </c:pt>
                <c:pt idx="23884">
                  <c:v>4.79078E-2</c:v>
                </c:pt>
                <c:pt idx="23885">
                  <c:v>3.7831299999999998E-2</c:v>
                </c:pt>
                <c:pt idx="23886">
                  <c:v>2.8519599999999999E-2</c:v>
                </c:pt>
                <c:pt idx="23887">
                  <c:v>3.5800899999999997E-2</c:v>
                </c:pt>
                <c:pt idx="23888">
                  <c:v>1.66988E-2</c:v>
                </c:pt>
                <c:pt idx="23889">
                  <c:v>3.92647E-2</c:v>
                </c:pt>
                <c:pt idx="23890">
                  <c:v>3.71943E-2</c:v>
                </c:pt>
                <c:pt idx="23891">
                  <c:v>3.5719899999999999E-2</c:v>
                </c:pt>
                <c:pt idx="23892">
                  <c:v>2.6850700000000002E-2</c:v>
                </c:pt>
                <c:pt idx="23893">
                  <c:v>3.7442200000000002E-2</c:v>
                </c:pt>
                <c:pt idx="23894">
                  <c:v>1.9447300000000001E-2</c:v>
                </c:pt>
                <c:pt idx="23895">
                  <c:v>3.9710000000000002E-2</c:v>
                </c:pt>
                <c:pt idx="23896">
                  <c:v>1.8128399999999999E-2</c:v>
                </c:pt>
                <c:pt idx="23897">
                  <c:v>3.3163100000000001E-2</c:v>
                </c:pt>
                <c:pt idx="23898">
                  <c:v>2.6075399999999999E-2</c:v>
                </c:pt>
                <c:pt idx="23899">
                  <c:v>1.196E-2</c:v>
                </c:pt>
                <c:pt idx="23900">
                  <c:v>6.4916599999999998E-3</c:v>
                </c:pt>
                <c:pt idx="23901">
                  <c:v>1.81932E-2</c:v>
                </c:pt>
                <c:pt idx="23902">
                  <c:v>1.47533E-2</c:v>
                </c:pt>
                <c:pt idx="23903">
                  <c:v>2.5448800000000001E-2</c:v>
                </c:pt>
                <c:pt idx="23904">
                  <c:v>2.7460100000000001E-2</c:v>
                </c:pt>
                <c:pt idx="23905">
                  <c:v>2.0636600000000001E-2</c:v>
                </c:pt>
                <c:pt idx="23906">
                  <c:v>2.42338E-2</c:v>
                </c:pt>
                <c:pt idx="23907">
                  <c:v>2.7328499999999999E-2</c:v>
                </c:pt>
                <c:pt idx="23908">
                  <c:v>2.8373700000000002E-2</c:v>
                </c:pt>
                <c:pt idx="23909">
                  <c:v>2.4481800000000001E-2</c:v>
                </c:pt>
                <c:pt idx="23910">
                  <c:v>2.37103E-2</c:v>
                </c:pt>
                <c:pt idx="23911">
                  <c:v>2.0743399999999999E-2</c:v>
                </c:pt>
                <c:pt idx="23912">
                  <c:v>2.0761499999999999E-2</c:v>
                </c:pt>
                <c:pt idx="23913">
                  <c:v>2.4131799999999998E-2</c:v>
                </c:pt>
                <c:pt idx="23914">
                  <c:v>2.5198000000000002E-2</c:v>
                </c:pt>
                <c:pt idx="23915">
                  <c:v>2.4321599999999999E-2</c:v>
                </c:pt>
                <c:pt idx="23916">
                  <c:v>2.16026E-2</c:v>
                </c:pt>
                <c:pt idx="23917">
                  <c:v>1.29461E-2</c:v>
                </c:pt>
                <c:pt idx="23918">
                  <c:v>2.2369400000000001E-2</c:v>
                </c:pt>
                <c:pt idx="23919">
                  <c:v>2.40345E-2</c:v>
                </c:pt>
                <c:pt idx="23920">
                  <c:v>3.6328300000000001E-2</c:v>
                </c:pt>
                <c:pt idx="23921">
                  <c:v>1.9141200000000001E-2</c:v>
                </c:pt>
                <c:pt idx="23922">
                  <c:v>4.1062399999999999E-2</c:v>
                </c:pt>
                <c:pt idx="23923">
                  <c:v>2.0455399999999999E-2</c:v>
                </c:pt>
                <c:pt idx="23924">
                  <c:v>2.07911E-2</c:v>
                </c:pt>
                <c:pt idx="23925">
                  <c:v>1.6640700000000001E-2</c:v>
                </c:pt>
                <c:pt idx="23926">
                  <c:v>1.50928E-2</c:v>
                </c:pt>
                <c:pt idx="23927">
                  <c:v>7.9946500000000007E-3</c:v>
                </c:pt>
                <c:pt idx="23928">
                  <c:v>3.0569099999999998E-2</c:v>
                </c:pt>
                <c:pt idx="23929">
                  <c:v>1.35298E-2</c:v>
                </c:pt>
                <c:pt idx="23930">
                  <c:v>2.04382E-2</c:v>
                </c:pt>
                <c:pt idx="23931">
                  <c:v>1.7554299999999998E-2</c:v>
                </c:pt>
                <c:pt idx="23932">
                  <c:v>2.7442000000000001E-2</c:v>
                </c:pt>
                <c:pt idx="23933">
                  <c:v>1.6895299999999999E-2</c:v>
                </c:pt>
                <c:pt idx="23934">
                  <c:v>2.4274799999999999E-2</c:v>
                </c:pt>
                <c:pt idx="23935">
                  <c:v>1.83001E-2</c:v>
                </c:pt>
                <c:pt idx="23936">
                  <c:v>2.2060400000000001E-2</c:v>
                </c:pt>
                <c:pt idx="23937">
                  <c:v>2.0414399999999999E-2</c:v>
                </c:pt>
                <c:pt idx="23938">
                  <c:v>5.8469799999999999E-3</c:v>
                </c:pt>
                <c:pt idx="23939">
                  <c:v>9.0808899999999994E-3</c:v>
                </c:pt>
                <c:pt idx="23940">
                  <c:v>1.57652E-2</c:v>
                </c:pt>
                <c:pt idx="23941">
                  <c:v>1.60398E-2</c:v>
                </c:pt>
                <c:pt idx="23942">
                  <c:v>5.9966999999999998E-3</c:v>
                </c:pt>
                <c:pt idx="23943">
                  <c:v>6.9494200000000004E-3</c:v>
                </c:pt>
                <c:pt idx="23944">
                  <c:v>3.39603E-3</c:v>
                </c:pt>
                <c:pt idx="23945">
                  <c:v>8.4638600000000001E-3</c:v>
                </c:pt>
                <c:pt idx="23946">
                  <c:v>1.0852800000000001E-3</c:v>
                </c:pt>
                <c:pt idx="23947">
                  <c:v>2.1469100000000001E-2</c:v>
                </c:pt>
                <c:pt idx="23948">
                  <c:v>7.9526900000000001E-3</c:v>
                </c:pt>
                <c:pt idx="23949">
                  <c:v>3.6048900000000002E-4</c:v>
                </c:pt>
                <c:pt idx="23950">
                  <c:v>9.7990000000000004E-3</c:v>
                </c:pt>
                <c:pt idx="23951">
                  <c:v>1.64394E-2</c:v>
                </c:pt>
                <c:pt idx="23952">
                  <c:v>4.8742300000000002E-3</c:v>
                </c:pt>
                <c:pt idx="23953">
                  <c:v>1.25694E-2</c:v>
                </c:pt>
                <c:pt idx="23954">
                  <c:v>2.1183E-2</c:v>
                </c:pt>
                <c:pt idx="23955">
                  <c:v>1.08109E-2</c:v>
                </c:pt>
                <c:pt idx="23956">
                  <c:v>9.0789800000000004E-3</c:v>
                </c:pt>
                <c:pt idx="23957">
                  <c:v>1.14412E-2</c:v>
                </c:pt>
                <c:pt idx="23958">
                  <c:v>3.7720700000000003E-2</c:v>
                </c:pt>
                <c:pt idx="23959">
                  <c:v>2.70929E-2</c:v>
                </c:pt>
                <c:pt idx="23960">
                  <c:v>2.2382699999999998E-2</c:v>
                </c:pt>
                <c:pt idx="23961">
                  <c:v>2.2401799999999999E-2</c:v>
                </c:pt>
                <c:pt idx="23962">
                  <c:v>2.87151E-2</c:v>
                </c:pt>
                <c:pt idx="23963">
                  <c:v>2.87514E-2</c:v>
                </c:pt>
                <c:pt idx="23964">
                  <c:v>3.16916E-2</c:v>
                </c:pt>
                <c:pt idx="23965">
                  <c:v>2.2878599999999999E-2</c:v>
                </c:pt>
                <c:pt idx="23966">
                  <c:v>2.4473200000000001E-2</c:v>
                </c:pt>
                <c:pt idx="23967">
                  <c:v>1.6984900000000001E-2</c:v>
                </c:pt>
                <c:pt idx="23968">
                  <c:v>1.5990299999999999E-2</c:v>
                </c:pt>
                <c:pt idx="23969">
                  <c:v>9.8342900000000007E-3</c:v>
                </c:pt>
                <c:pt idx="23970">
                  <c:v>7.6456099999999997E-3</c:v>
                </c:pt>
                <c:pt idx="23971">
                  <c:v>1.25332E-2</c:v>
                </c:pt>
                <c:pt idx="23972">
                  <c:v>1.3103500000000001E-2</c:v>
                </c:pt>
                <c:pt idx="23973">
                  <c:v>2.3955299999999999E-2</c:v>
                </c:pt>
                <c:pt idx="23974">
                  <c:v>1.2963300000000001E-2</c:v>
                </c:pt>
                <c:pt idx="23975">
                  <c:v>2.6953700000000001E-2</c:v>
                </c:pt>
                <c:pt idx="23976">
                  <c:v>9.8047299999999993E-3</c:v>
                </c:pt>
                <c:pt idx="23977">
                  <c:v>5.7163200000000004E-3</c:v>
                </c:pt>
                <c:pt idx="23978">
                  <c:v>1.15423E-2</c:v>
                </c:pt>
                <c:pt idx="23979">
                  <c:v>1.27983E-2</c:v>
                </c:pt>
                <c:pt idx="23980">
                  <c:v>8.7661700000000002E-3</c:v>
                </c:pt>
                <c:pt idx="23981">
                  <c:v>2.58608E-2</c:v>
                </c:pt>
                <c:pt idx="23982">
                  <c:v>2.8133400000000001E-3</c:v>
                </c:pt>
                <c:pt idx="23983">
                  <c:v>2.0787199999999999E-2</c:v>
                </c:pt>
                <c:pt idx="23984">
                  <c:v>1.71089E-2</c:v>
                </c:pt>
                <c:pt idx="23985">
                  <c:v>2.02904E-2</c:v>
                </c:pt>
                <c:pt idx="23986">
                  <c:v>1.46847E-2</c:v>
                </c:pt>
                <c:pt idx="23987">
                  <c:v>1.1788399999999999E-2</c:v>
                </c:pt>
                <c:pt idx="23988">
                  <c:v>6.2084200000000001E-3</c:v>
                </c:pt>
                <c:pt idx="23989">
                  <c:v>2.43979E-2</c:v>
                </c:pt>
                <c:pt idx="23990">
                  <c:v>1.42288E-2</c:v>
                </c:pt>
                <c:pt idx="23991">
                  <c:v>2.2780399999999999E-2</c:v>
                </c:pt>
                <c:pt idx="23992">
                  <c:v>6.8244899999999999E-3</c:v>
                </c:pt>
                <c:pt idx="23993">
                  <c:v>2.19069E-2</c:v>
                </c:pt>
                <c:pt idx="23994">
                  <c:v>1.2373E-2</c:v>
                </c:pt>
                <c:pt idx="23995">
                  <c:v>5.0659199999999998E-3</c:v>
                </c:pt>
                <c:pt idx="23996">
                  <c:v>3.6382699999999999E-3</c:v>
                </c:pt>
                <c:pt idx="23997">
                  <c:v>1.8877000000000001E-2</c:v>
                </c:pt>
                <c:pt idx="23998">
                  <c:v>1.1013999999999999E-2</c:v>
                </c:pt>
                <c:pt idx="23999">
                  <c:v>1.0397E-2</c:v>
                </c:pt>
                <c:pt idx="24000">
                  <c:v>2.3697900000000001E-2</c:v>
                </c:pt>
                <c:pt idx="24001">
                  <c:v>1.11933E-2</c:v>
                </c:pt>
                <c:pt idx="24002">
                  <c:v>1.0403600000000001E-2</c:v>
                </c:pt>
                <c:pt idx="24003">
                  <c:v>9.41467E-3</c:v>
                </c:pt>
                <c:pt idx="24004">
                  <c:v>1.4686600000000001E-3</c:v>
                </c:pt>
                <c:pt idx="24005">
                  <c:v>6.7167299999999997E-3</c:v>
                </c:pt>
                <c:pt idx="24006">
                  <c:v>2.1627400000000001E-2</c:v>
                </c:pt>
                <c:pt idx="24007">
                  <c:v>6.6413899999999996E-3</c:v>
                </c:pt>
                <c:pt idx="24008">
                  <c:v>6.7825300000000002E-3</c:v>
                </c:pt>
                <c:pt idx="24009" formatCode="0.00E+00">
                  <c:v>-2.38419E-5</c:v>
                </c:pt>
                <c:pt idx="24010">
                  <c:v>1.62144E-2</c:v>
                </c:pt>
                <c:pt idx="24011">
                  <c:v>-4.8360800000000004E-3</c:v>
                </c:pt>
                <c:pt idx="24012">
                  <c:v>6.1883900000000002E-3</c:v>
                </c:pt>
                <c:pt idx="24013">
                  <c:v>8.38852E-3</c:v>
                </c:pt>
                <c:pt idx="24014">
                  <c:v>-2.8610199999999999E-4</c:v>
                </c:pt>
                <c:pt idx="24015">
                  <c:v>1.09482E-3</c:v>
                </c:pt>
                <c:pt idx="24016">
                  <c:v>-9.2792500000000002E-4</c:v>
                </c:pt>
                <c:pt idx="24017">
                  <c:v>-5.9461599999999998E-3</c:v>
                </c:pt>
                <c:pt idx="24018">
                  <c:v>-7.7743500000000002E-3</c:v>
                </c:pt>
                <c:pt idx="24019">
                  <c:v>-1.16367E-2</c:v>
                </c:pt>
                <c:pt idx="24020">
                  <c:v>-5.1384000000000004E-3</c:v>
                </c:pt>
                <c:pt idx="24021">
                  <c:v>-4.9905799999999997E-3</c:v>
                </c:pt>
                <c:pt idx="24022">
                  <c:v>-7.0667300000000002E-3</c:v>
                </c:pt>
                <c:pt idx="24023">
                  <c:v>-1.61028E-2</c:v>
                </c:pt>
                <c:pt idx="24024">
                  <c:v>-1.26286E-2</c:v>
                </c:pt>
                <c:pt idx="24025">
                  <c:v>-5.5112800000000003E-3</c:v>
                </c:pt>
                <c:pt idx="24026">
                  <c:v>-1.4859199999999999E-2</c:v>
                </c:pt>
                <c:pt idx="24027">
                  <c:v>5.0086999999999996E-3</c:v>
                </c:pt>
                <c:pt idx="24028">
                  <c:v>-1.01376E-2</c:v>
                </c:pt>
                <c:pt idx="24029">
                  <c:v>-2.64759E-2</c:v>
                </c:pt>
                <c:pt idx="24030">
                  <c:v>-8.6879699999999997E-3</c:v>
                </c:pt>
                <c:pt idx="24031">
                  <c:v>-1.4284099999999999E-2</c:v>
                </c:pt>
                <c:pt idx="24032">
                  <c:v>-2.6483499999999998E-3</c:v>
                </c:pt>
                <c:pt idx="24033">
                  <c:v>-1.5660299999999999E-2</c:v>
                </c:pt>
                <c:pt idx="24034">
                  <c:v>-1.40629E-2</c:v>
                </c:pt>
                <c:pt idx="24035">
                  <c:v>-9.4862000000000002E-3</c:v>
                </c:pt>
                <c:pt idx="24036">
                  <c:v>-1.3525000000000001E-2</c:v>
                </c:pt>
                <c:pt idx="24037">
                  <c:v>-1.06812E-2</c:v>
                </c:pt>
                <c:pt idx="24038">
                  <c:v>-5.0926200000000002E-4</c:v>
                </c:pt>
                <c:pt idx="24039">
                  <c:v>-4.85134E-3</c:v>
                </c:pt>
                <c:pt idx="24040">
                  <c:v>-1.09529E-2</c:v>
                </c:pt>
                <c:pt idx="24041">
                  <c:v>-1.01709E-2</c:v>
                </c:pt>
                <c:pt idx="24042">
                  <c:v>-7.3375699999999999E-3</c:v>
                </c:pt>
                <c:pt idx="24043">
                  <c:v>-8.23021E-3</c:v>
                </c:pt>
                <c:pt idx="24044">
                  <c:v>-9.6111300000000007E-3</c:v>
                </c:pt>
                <c:pt idx="24045">
                  <c:v>-6.7615500000000001E-4</c:v>
                </c:pt>
                <c:pt idx="24046">
                  <c:v>-1.2519799999999999E-2</c:v>
                </c:pt>
                <c:pt idx="24047">
                  <c:v>-1.8366799999999999E-2</c:v>
                </c:pt>
                <c:pt idx="24048">
                  <c:v>-8.5458800000000005E-3</c:v>
                </c:pt>
                <c:pt idx="24049">
                  <c:v>2.9840499999999998E-3</c:v>
                </c:pt>
                <c:pt idx="24050">
                  <c:v>-2.06375E-3</c:v>
                </c:pt>
                <c:pt idx="24051">
                  <c:v>-6.22654E-3</c:v>
                </c:pt>
                <c:pt idx="24052">
                  <c:v>-1.2435E-2</c:v>
                </c:pt>
                <c:pt idx="24053">
                  <c:v>3.6621100000000001E-3</c:v>
                </c:pt>
                <c:pt idx="24054">
                  <c:v>-1.4279399999999999E-2</c:v>
                </c:pt>
                <c:pt idx="24055">
                  <c:v>1.4756200000000001E-2</c:v>
                </c:pt>
                <c:pt idx="24056">
                  <c:v>-5.0973900000000003E-3</c:v>
                </c:pt>
                <c:pt idx="24057">
                  <c:v>9.8896000000000001E-3</c:v>
                </c:pt>
                <c:pt idx="24058">
                  <c:v>6.3896200000000004E-3</c:v>
                </c:pt>
                <c:pt idx="24059">
                  <c:v>5.2833600000000002E-4</c:v>
                </c:pt>
                <c:pt idx="24060">
                  <c:v>-6.7081500000000004E-3</c:v>
                </c:pt>
                <c:pt idx="24061">
                  <c:v>-7.0428799999999996E-3</c:v>
                </c:pt>
                <c:pt idx="24062">
                  <c:v>-8.9979199999999995E-3</c:v>
                </c:pt>
                <c:pt idx="24063">
                  <c:v>-2.2449499999999999E-3</c:v>
                </c:pt>
                <c:pt idx="24064">
                  <c:v>1.10607E-2</c:v>
                </c:pt>
                <c:pt idx="24065">
                  <c:v>-1.1090300000000001E-2</c:v>
                </c:pt>
                <c:pt idx="24066">
                  <c:v>-1.12047E-2</c:v>
                </c:pt>
                <c:pt idx="24067">
                  <c:v>9.8218899999999998E-3</c:v>
                </c:pt>
                <c:pt idx="24068">
                  <c:v>-1.5227299999999999E-2</c:v>
                </c:pt>
                <c:pt idx="24069">
                  <c:v>-2.3555799999999999E-3</c:v>
                </c:pt>
                <c:pt idx="24070">
                  <c:v>-1.23215E-3</c:v>
                </c:pt>
                <c:pt idx="24071">
                  <c:v>2.3727399999999999E-3</c:v>
                </c:pt>
                <c:pt idx="24072">
                  <c:v>7.8296699999999997E-4</c:v>
                </c:pt>
                <c:pt idx="24073">
                  <c:v>4.1589699999999997E-3</c:v>
                </c:pt>
                <c:pt idx="24074">
                  <c:v>8.0709500000000003E-3</c:v>
                </c:pt>
                <c:pt idx="24075">
                  <c:v>8.1501000000000004E-3</c:v>
                </c:pt>
                <c:pt idx="24076">
                  <c:v>1.47247E-3</c:v>
                </c:pt>
                <c:pt idx="24077">
                  <c:v>8.7509200000000006E-3</c:v>
                </c:pt>
                <c:pt idx="24078">
                  <c:v>-1.0568599999999999E-2</c:v>
                </c:pt>
                <c:pt idx="24079">
                  <c:v>-1.08013E-2</c:v>
                </c:pt>
                <c:pt idx="24080">
                  <c:v>-7.3909800000000001E-3</c:v>
                </c:pt>
                <c:pt idx="24081">
                  <c:v>-1.0204299999999999E-3</c:v>
                </c:pt>
                <c:pt idx="24082">
                  <c:v>2.5081600000000001E-4</c:v>
                </c:pt>
                <c:pt idx="24083">
                  <c:v>-1.59359E-3</c:v>
                </c:pt>
                <c:pt idx="24084">
                  <c:v>-6.8006500000000001E-3</c:v>
                </c:pt>
                <c:pt idx="24085">
                  <c:v>-7.5101899999999999E-3</c:v>
                </c:pt>
                <c:pt idx="24086">
                  <c:v>4.86565E-3</c:v>
                </c:pt>
                <c:pt idx="24087">
                  <c:v>-3.8356800000000002E-3</c:v>
                </c:pt>
                <c:pt idx="24088">
                  <c:v>4.3106100000000003E-3</c:v>
                </c:pt>
                <c:pt idx="24089">
                  <c:v>-6.67477E-3</c:v>
                </c:pt>
                <c:pt idx="24090">
                  <c:v>2.5024399999999999E-3</c:v>
                </c:pt>
                <c:pt idx="24091">
                  <c:v>1.18418E-2</c:v>
                </c:pt>
                <c:pt idx="24092">
                  <c:v>-6.9417999999999997E-3</c:v>
                </c:pt>
                <c:pt idx="24093">
                  <c:v>7.1477900000000002E-3</c:v>
                </c:pt>
                <c:pt idx="24094">
                  <c:v>1.2331E-3</c:v>
                </c:pt>
                <c:pt idx="24095">
                  <c:v>8.78811E-3</c:v>
                </c:pt>
                <c:pt idx="24096">
                  <c:v>1.01967E-2</c:v>
                </c:pt>
                <c:pt idx="24097">
                  <c:v>1.21098E-2</c:v>
                </c:pt>
                <c:pt idx="24098">
                  <c:v>-3.7679699999999998E-3</c:v>
                </c:pt>
                <c:pt idx="24099">
                  <c:v>1.33057E-2</c:v>
                </c:pt>
                <c:pt idx="24100">
                  <c:v>-2.9802299999999999E-3</c:v>
                </c:pt>
                <c:pt idx="24101">
                  <c:v>7.38049E-3</c:v>
                </c:pt>
                <c:pt idx="24102">
                  <c:v>6.8635900000000001E-3</c:v>
                </c:pt>
                <c:pt idx="24103">
                  <c:v>-2.71893E-3</c:v>
                </c:pt>
                <c:pt idx="24104">
                  <c:v>1.0193799999999999E-2</c:v>
                </c:pt>
                <c:pt idx="24105">
                  <c:v>-7.4548699999999997E-3</c:v>
                </c:pt>
                <c:pt idx="24106">
                  <c:v>-4.13132E-3</c:v>
                </c:pt>
                <c:pt idx="24107">
                  <c:v>-1.35078E-2</c:v>
                </c:pt>
                <c:pt idx="24108">
                  <c:v>-5.2614200000000002E-3</c:v>
                </c:pt>
                <c:pt idx="24109">
                  <c:v>-1.62764E-2</c:v>
                </c:pt>
                <c:pt idx="24110">
                  <c:v>3.8623800000000001E-4</c:v>
                </c:pt>
                <c:pt idx="24111">
                  <c:v>3.4789999999999999E-3</c:v>
                </c:pt>
                <c:pt idx="24112">
                  <c:v>1.0802300000000001E-2</c:v>
                </c:pt>
                <c:pt idx="24113">
                  <c:v>-1.3557400000000001E-2</c:v>
                </c:pt>
                <c:pt idx="24114">
                  <c:v>2.1829599999999998E-3</c:v>
                </c:pt>
                <c:pt idx="24115">
                  <c:v>-1.2494099999999999E-2</c:v>
                </c:pt>
                <c:pt idx="24116">
                  <c:v>-4.8789999999999997E-3</c:v>
                </c:pt>
                <c:pt idx="24117">
                  <c:v>-1.5425700000000001E-2</c:v>
                </c:pt>
                <c:pt idx="24118">
                  <c:v>1.6613000000000001E-3</c:v>
                </c:pt>
                <c:pt idx="24119">
                  <c:v>-1.26877E-2</c:v>
                </c:pt>
                <c:pt idx="24120">
                  <c:v>1.10312E-2</c:v>
                </c:pt>
                <c:pt idx="24121">
                  <c:v>-7.0896099999999997E-3</c:v>
                </c:pt>
                <c:pt idx="24122">
                  <c:v>2.72751E-4</c:v>
                </c:pt>
                <c:pt idx="24123">
                  <c:v>2.0103500000000002E-3</c:v>
                </c:pt>
                <c:pt idx="24124">
                  <c:v>-1.11065E-2</c:v>
                </c:pt>
                <c:pt idx="24125">
                  <c:v>-1.49097E-2</c:v>
                </c:pt>
                <c:pt idx="24126">
                  <c:v>1.28746E-4</c:v>
                </c:pt>
                <c:pt idx="24127">
                  <c:v>-2.0379999999999999E-3</c:v>
                </c:pt>
                <c:pt idx="24128">
                  <c:v>-4.6625099999999999E-3</c:v>
                </c:pt>
                <c:pt idx="24129">
                  <c:v>7.6408400000000003E-3</c:v>
                </c:pt>
                <c:pt idx="24130">
                  <c:v>-2.8560599999999998E-2</c:v>
                </c:pt>
                <c:pt idx="24131">
                  <c:v>-9.9840199999999997E-3</c:v>
                </c:pt>
                <c:pt idx="24132">
                  <c:v>-2.39248E-2</c:v>
                </c:pt>
                <c:pt idx="24133">
                  <c:v>-7.8611400000000008E-3</c:v>
                </c:pt>
                <c:pt idx="24134">
                  <c:v>-1.5583E-2</c:v>
                </c:pt>
                <c:pt idx="24135">
                  <c:v>-1.34144E-2</c:v>
                </c:pt>
                <c:pt idx="24136">
                  <c:v>-1.35555E-2</c:v>
                </c:pt>
                <c:pt idx="24137">
                  <c:v>-2.96955E-2</c:v>
                </c:pt>
                <c:pt idx="24138">
                  <c:v>-1.55087E-2</c:v>
                </c:pt>
                <c:pt idx="24139">
                  <c:v>-2.8077100000000001E-2</c:v>
                </c:pt>
                <c:pt idx="24140">
                  <c:v>-2.38991E-2</c:v>
                </c:pt>
                <c:pt idx="24141">
                  <c:v>-2.2265400000000001E-2</c:v>
                </c:pt>
                <c:pt idx="24142">
                  <c:v>-3.3070599999999999E-2</c:v>
                </c:pt>
                <c:pt idx="24143">
                  <c:v>-3.2878900000000003E-2</c:v>
                </c:pt>
                <c:pt idx="24144">
                  <c:v>-2.6971800000000001E-2</c:v>
                </c:pt>
                <c:pt idx="24145">
                  <c:v>-1.9270900000000001E-2</c:v>
                </c:pt>
                <c:pt idx="24146">
                  <c:v>-3.3995600000000001E-2</c:v>
                </c:pt>
                <c:pt idx="24147">
                  <c:v>-1.5901599999999998E-2</c:v>
                </c:pt>
                <c:pt idx="24148">
                  <c:v>-2.7595499999999999E-2</c:v>
                </c:pt>
                <c:pt idx="24149">
                  <c:v>-2.2398899999999999E-2</c:v>
                </c:pt>
                <c:pt idx="24150">
                  <c:v>-3.4007099999999998E-2</c:v>
                </c:pt>
                <c:pt idx="24151">
                  <c:v>-1.472E-2</c:v>
                </c:pt>
                <c:pt idx="24152">
                  <c:v>-3.8891799999999997E-2</c:v>
                </c:pt>
                <c:pt idx="24153">
                  <c:v>-1.45693E-2</c:v>
                </c:pt>
                <c:pt idx="24154">
                  <c:v>-3.42417E-2</c:v>
                </c:pt>
                <c:pt idx="24155">
                  <c:v>-1.4363300000000001E-2</c:v>
                </c:pt>
                <c:pt idx="24156">
                  <c:v>-1.4348E-2</c:v>
                </c:pt>
                <c:pt idx="24157">
                  <c:v>-1.9084899999999998E-2</c:v>
                </c:pt>
                <c:pt idx="24158">
                  <c:v>-1.9157400000000002E-2</c:v>
                </c:pt>
                <c:pt idx="24159">
                  <c:v>-2.5351499999999999E-2</c:v>
                </c:pt>
                <c:pt idx="24160">
                  <c:v>-1.7801299999999999E-2</c:v>
                </c:pt>
                <c:pt idx="24161">
                  <c:v>-2.0616499999999999E-2</c:v>
                </c:pt>
                <c:pt idx="24162">
                  <c:v>-2.34346E-2</c:v>
                </c:pt>
                <c:pt idx="24163">
                  <c:v>-1.96466E-2</c:v>
                </c:pt>
                <c:pt idx="24164">
                  <c:v>-2.1476700000000001E-2</c:v>
                </c:pt>
                <c:pt idx="24165">
                  <c:v>-1.37033E-2</c:v>
                </c:pt>
                <c:pt idx="24166">
                  <c:v>-2.0327600000000001E-2</c:v>
                </c:pt>
                <c:pt idx="24167">
                  <c:v>-2.34194E-2</c:v>
                </c:pt>
                <c:pt idx="24168">
                  <c:v>-1.61753E-2</c:v>
                </c:pt>
                <c:pt idx="24169">
                  <c:v>-3.7898099999999997E-2</c:v>
                </c:pt>
                <c:pt idx="24170">
                  <c:v>-2.73352E-2</c:v>
                </c:pt>
                <c:pt idx="24171">
                  <c:v>-1.41954E-2</c:v>
                </c:pt>
                <c:pt idx="24172">
                  <c:v>-2.6023899999999999E-2</c:v>
                </c:pt>
                <c:pt idx="24173">
                  <c:v>-2.0796800000000001E-2</c:v>
                </c:pt>
                <c:pt idx="24174">
                  <c:v>-2.3218200000000001E-2</c:v>
                </c:pt>
                <c:pt idx="24175">
                  <c:v>-3.9608999999999998E-2</c:v>
                </c:pt>
                <c:pt idx="24176">
                  <c:v>-2.27919E-2</c:v>
                </c:pt>
                <c:pt idx="24177">
                  <c:v>-2.5765400000000001E-2</c:v>
                </c:pt>
                <c:pt idx="24178">
                  <c:v>-3.9079700000000002E-2</c:v>
                </c:pt>
                <c:pt idx="24179">
                  <c:v>-2.5253299999999999E-2</c:v>
                </c:pt>
                <c:pt idx="24180">
                  <c:v>-3.2280000000000003E-2</c:v>
                </c:pt>
                <c:pt idx="24181">
                  <c:v>-4.1538199999999997E-2</c:v>
                </c:pt>
                <c:pt idx="24182">
                  <c:v>-3.66077E-2</c:v>
                </c:pt>
                <c:pt idx="24183">
                  <c:v>-2.9162400000000002E-2</c:v>
                </c:pt>
                <c:pt idx="24184">
                  <c:v>-2.5094999999999999E-2</c:v>
                </c:pt>
                <c:pt idx="24185">
                  <c:v>-3.5513900000000001E-2</c:v>
                </c:pt>
                <c:pt idx="24186">
                  <c:v>-4.4834100000000002E-2</c:v>
                </c:pt>
                <c:pt idx="24187">
                  <c:v>-2.65074E-2</c:v>
                </c:pt>
                <c:pt idx="24188">
                  <c:v>-3.92828E-2</c:v>
                </c:pt>
                <c:pt idx="24189">
                  <c:v>-3.4338E-2</c:v>
                </c:pt>
                <c:pt idx="24190">
                  <c:v>-2.7319E-2</c:v>
                </c:pt>
                <c:pt idx="24191">
                  <c:v>-3.3239400000000002E-2</c:v>
                </c:pt>
                <c:pt idx="24192">
                  <c:v>-1.8596600000000001E-2</c:v>
                </c:pt>
                <c:pt idx="24193">
                  <c:v>-2.60582E-2</c:v>
                </c:pt>
                <c:pt idx="24194">
                  <c:v>-2.6949899999999999E-2</c:v>
                </c:pt>
                <c:pt idx="24195">
                  <c:v>-3.02429E-2</c:v>
                </c:pt>
                <c:pt idx="24196">
                  <c:v>-2.1769500000000001E-2</c:v>
                </c:pt>
                <c:pt idx="24197">
                  <c:v>-3.67947E-2</c:v>
                </c:pt>
                <c:pt idx="24198">
                  <c:v>-1.40991E-2</c:v>
                </c:pt>
                <c:pt idx="24199">
                  <c:v>-2.5094999999999999E-2</c:v>
                </c:pt>
                <c:pt idx="24200">
                  <c:v>-1.4489200000000001E-2</c:v>
                </c:pt>
                <c:pt idx="24201">
                  <c:v>-2.7435299999999999E-2</c:v>
                </c:pt>
                <c:pt idx="24202">
                  <c:v>2.9754599999999999E-4</c:v>
                </c:pt>
                <c:pt idx="24203">
                  <c:v>-2.20985E-2</c:v>
                </c:pt>
                <c:pt idx="24204">
                  <c:v>-1.9765899999999999E-2</c:v>
                </c:pt>
                <c:pt idx="24205">
                  <c:v>-2.3589100000000002E-2</c:v>
                </c:pt>
                <c:pt idx="24206">
                  <c:v>-8.4171300000000001E-3</c:v>
                </c:pt>
                <c:pt idx="24207">
                  <c:v>-3.1827000000000001E-2</c:v>
                </c:pt>
                <c:pt idx="24208">
                  <c:v>-2.5083500000000002E-2</c:v>
                </c:pt>
                <c:pt idx="24209">
                  <c:v>-1.3382E-2</c:v>
                </c:pt>
                <c:pt idx="24210">
                  <c:v>-2.8963099999999999E-2</c:v>
                </c:pt>
                <c:pt idx="24211">
                  <c:v>-2.8456700000000001E-2</c:v>
                </c:pt>
                <c:pt idx="24212">
                  <c:v>-2.3480399999999998E-2</c:v>
                </c:pt>
                <c:pt idx="24213">
                  <c:v>-2.2011800000000002E-2</c:v>
                </c:pt>
                <c:pt idx="24214">
                  <c:v>-1.49736E-2</c:v>
                </c:pt>
                <c:pt idx="24215">
                  <c:v>-2.37103E-2</c:v>
                </c:pt>
                <c:pt idx="24216">
                  <c:v>-1.5565900000000001E-2</c:v>
                </c:pt>
                <c:pt idx="24217">
                  <c:v>-1.7791700000000001E-2</c:v>
                </c:pt>
                <c:pt idx="24218">
                  <c:v>-1.64289E-2</c:v>
                </c:pt>
                <c:pt idx="24219">
                  <c:v>-1.8564199999999999E-2</c:v>
                </c:pt>
                <c:pt idx="24220">
                  <c:v>-2.5477400000000001E-2</c:v>
                </c:pt>
                <c:pt idx="24221">
                  <c:v>-2.2601099999999999E-2</c:v>
                </c:pt>
                <c:pt idx="24222">
                  <c:v>-9.7179399999999996E-3</c:v>
                </c:pt>
                <c:pt idx="24223">
                  <c:v>-1.0952E-2</c:v>
                </c:pt>
                <c:pt idx="24224">
                  <c:v>-1.08833E-2</c:v>
                </c:pt>
                <c:pt idx="24225">
                  <c:v>-2.4252900000000001E-2</c:v>
                </c:pt>
                <c:pt idx="24226">
                  <c:v>-2.3115199999999999E-2</c:v>
                </c:pt>
                <c:pt idx="24227">
                  <c:v>-1.0248200000000001E-2</c:v>
                </c:pt>
                <c:pt idx="24228">
                  <c:v>-1.46809E-2</c:v>
                </c:pt>
                <c:pt idx="24229">
                  <c:v>-1.77298E-2</c:v>
                </c:pt>
                <c:pt idx="24230">
                  <c:v>-7.8096399999999996E-3</c:v>
                </c:pt>
                <c:pt idx="24231">
                  <c:v>-3.16076E-2</c:v>
                </c:pt>
                <c:pt idx="24232">
                  <c:v>-9.4261199999999996E-3</c:v>
                </c:pt>
                <c:pt idx="24233">
                  <c:v>-1.17521E-2</c:v>
                </c:pt>
                <c:pt idx="24234">
                  <c:v>-1.0773700000000001E-2</c:v>
                </c:pt>
                <c:pt idx="24235">
                  <c:v>-1.47333E-2</c:v>
                </c:pt>
                <c:pt idx="24236">
                  <c:v>-2.1243999999999999E-2</c:v>
                </c:pt>
                <c:pt idx="24237">
                  <c:v>-3.2110200000000002E-3</c:v>
                </c:pt>
                <c:pt idx="24238">
                  <c:v>-1.99404E-2</c:v>
                </c:pt>
                <c:pt idx="24239">
                  <c:v>-1.27525E-2</c:v>
                </c:pt>
                <c:pt idx="24240">
                  <c:v>-2.74668E-2</c:v>
                </c:pt>
                <c:pt idx="24241">
                  <c:v>-1.0255800000000001E-2</c:v>
                </c:pt>
                <c:pt idx="24242">
                  <c:v>-2.07443E-2</c:v>
                </c:pt>
                <c:pt idx="24243">
                  <c:v>-1.5853900000000001E-2</c:v>
                </c:pt>
                <c:pt idx="24244">
                  <c:v>-2.19011E-2</c:v>
                </c:pt>
                <c:pt idx="24245">
                  <c:v>-1.0452299999999999E-2</c:v>
                </c:pt>
                <c:pt idx="24246">
                  <c:v>-1.3743399999999999E-2</c:v>
                </c:pt>
                <c:pt idx="24247">
                  <c:v>-1.71223E-2</c:v>
                </c:pt>
                <c:pt idx="24248">
                  <c:v>-1.43909E-2</c:v>
                </c:pt>
                <c:pt idx="24249">
                  <c:v>-2.1537799999999999E-2</c:v>
                </c:pt>
                <c:pt idx="24250">
                  <c:v>-2.39096E-2</c:v>
                </c:pt>
                <c:pt idx="24251">
                  <c:v>-7.5464199999999999E-3</c:v>
                </c:pt>
                <c:pt idx="24252">
                  <c:v>-2.9335E-2</c:v>
                </c:pt>
                <c:pt idx="24253">
                  <c:v>-1.2360599999999999E-2</c:v>
                </c:pt>
                <c:pt idx="24254">
                  <c:v>-1.6109499999999999E-2</c:v>
                </c:pt>
                <c:pt idx="24255">
                  <c:v>-2.60916E-2</c:v>
                </c:pt>
                <c:pt idx="24256">
                  <c:v>-1.03474E-2</c:v>
                </c:pt>
                <c:pt idx="24257">
                  <c:v>-3.1914699999999997E-2</c:v>
                </c:pt>
                <c:pt idx="24258">
                  <c:v>-1.9137399999999999E-2</c:v>
                </c:pt>
                <c:pt idx="24259">
                  <c:v>-2.0274199999999999E-2</c:v>
                </c:pt>
                <c:pt idx="24260">
                  <c:v>-1.8792199999999998E-2</c:v>
                </c:pt>
                <c:pt idx="24261">
                  <c:v>-7.0705400000000002E-3</c:v>
                </c:pt>
                <c:pt idx="24262">
                  <c:v>-2.9397E-2</c:v>
                </c:pt>
                <c:pt idx="24263">
                  <c:v>-1.2661E-2</c:v>
                </c:pt>
                <c:pt idx="24264">
                  <c:v>-2.26927E-2</c:v>
                </c:pt>
                <c:pt idx="24265">
                  <c:v>-5.1622400000000002E-3</c:v>
                </c:pt>
                <c:pt idx="24266">
                  <c:v>-1.12143E-2</c:v>
                </c:pt>
                <c:pt idx="24267">
                  <c:v>-1.1406899999999999E-2</c:v>
                </c:pt>
                <c:pt idx="24268">
                  <c:v>-1.6065599999999999E-2</c:v>
                </c:pt>
                <c:pt idx="24269">
                  <c:v>-2.9849999999999998E-3</c:v>
                </c:pt>
                <c:pt idx="24270">
                  <c:v>-1.19677E-2</c:v>
                </c:pt>
                <c:pt idx="24271">
                  <c:v>-1.6679799999999999E-3</c:v>
                </c:pt>
                <c:pt idx="24272">
                  <c:v>-9.0265299999999996E-3</c:v>
                </c:pt>
                <c:pt idx="24273">
                  <c:v>9.6702599999999995E-4</c:v>
                </c:pt>
                <c:pt idx="24274">
                  <c:v>-1.3827300000000001E-2</c:v>
                </c:pt>
                <c:pt idx="24275">
                  <c:v>6.2560999999999997E-4</c:v>
                </c:pt>
                <c:pt idx="24276">
                  <c:v>-8.3255800000000008E-3</c:v>
                </c:pt>
                <c:pt idx="24277">
                  <c:v>-2.1835299999999998E-2</c:v>
                </c:pt>
                <c:pt idx="24278">
                  <c:v>-1.34506E-2</c:v>
                </c:pt>
                <c:pt idx="24279">
                  <c:v>-1.5792799999999999E-2</c:v>
                </c:pt>
                <c:pt idx="24280">
                  <c:v>8.7013200000000002E-3</c:v>
                </c:pt>
                <c:pt idx="24281">
                  <c:v>-1.6884799999999998E-2</c:v>
                </c:pt>
                <c:pt idx="24282">
                  <c:v>-7.2183600000000001E-3</c:v>
                </c:pt>
                <c:pt idx="24283">
                  <c:v>-3.0841800000000002E-3</c:v>
                </c:pt>
                <c:pt idx="24284">
                  <c:v>-1.55268E-2</c:v>
                </c:pt>
                <c:pt idx="24285">
                  <c:v>-2.0321800000000001E-2</c:v>
                </c:pt>
                <c:pt idx="24286">
                  <c:v>-2.4747800000000002E-3</c:v>
                </c:pt>
                <c:pt idx="24287">
                  <c:v>-8.5859300000000003E-3</c:v>
                </c:pt>
                <c:pt idx="24288">
                  <c:v>-9.4995500000000007E-3</c:v>
                </c:pt>
                <c:pt idx="24289">
                  <c:v>-9.3727099999999994E-3</c:v>
                </c:pt>
                <c:pt idx="24290">
                  <c:v>-5.7973900000000004E-3</c:v>
                </c:pt>
                <c:pt idx="24291">
                  <c:v>-1.3676600000000001E-2</c:v>
                </c:pt>
                <c:pt idx="24292">
                  <c:v>-6.5441099999999997E-3</c:v>
                </c:pt>
                <c:pt idx="24293">
                  <c:v>-1.10388E-2</c:v>
                </c:pt>
                <c:pt idx="24294">
                  <c:v>-1.3254200000000001E-2</c:v>
                </c:pt>
                <c:pt idx="24295">
                  <c:v>-1.90058E-2</c:v>
                </c:pt>
                <c:pt idx="24296">
                  <c:v>-1.58119E-2</c:v>
                </c:pt>
                <c:pt idx="24297">
                  <c:v>-1.99633E-2</c:v>
                </c:pt>
                <c:pt idx="24298">
                  <c:v>-1.6874299999999998E-2</c:v>
                </c:pt>
                <c:pt idx="24299">
                  <c:v>-2.2113799999999999E-2</c:v>
                </c:pt>
                <c:pt idx="24300">
                  <c:v>-1.9360499999999999E-2</c:v>
                </c:pt>
                <c:pt idx="24301">
                  <c:v>-1.8900900000000002E-2</c:v>
                </c:pt>
                <c:pt idx="24302">
                  <c:v>-2.7141599999999998E-2</c:v>
                </c:pt>
                <c:pt idx="24303">
                  <c:v>-2.9193899999999998E-2</c:v>
                </c:pt>
                <c:pt idx="24304">
                  <c:v>-3.76129E-3</c:v>
                </c:pt>
                <c:pt idx="24305">
                  <c:v>-1.87073E-2</c:v>
                </c:pt>
                <c:pt idx="24306">
                  <c:v>-5.0487500000000003E-3</c:v>
                </c:pt>
                <c:pt idx="24307">
                  <c:v>-1.7117500000000001E-2</c:v>
                </c:pt>
                <c:pt idx="24308">
                  <c:v>-1.92318E-2</c:v>
                </c:pt>
                <c:pt idx="24309">
                  <c:v>-1.41554E-2</c:v>
                </c:pt>
                <c:pt idx="24310" formatCode="0.00E+00">
                  <c:v>-9.5367399999999999E-7</c:v>
                </c:pt>
                <c:pt idx="24311">
                  <c:v>-1.53513E-2</c:v>
                </c:pt>
                <c:pt idx="24312">
                  <c:v>-1.26848E-2</c:v>
                </c:pt>
                <c:pt idx="24313">
                  <c:v>-8.8548700000000008E-3</c:v>
                </c:pt>
                <c:pt idx="24314">
                  <c:v>-1.1344E-2</c:v>
                </c:pt>
                <c:pt idx="24315">
                  <c:v>-6.9112799999999997E-3</c:v>
                </c:pt>
                <c:pt idx="24316">
                  <c:v>-1.19314E-2</c:v>
                </c:pt>
                <c:pt idx="24317">
                  <c:v>-1.04809E-2</c:v>
                </c:pt>
                <c:pt idx="24318">
                  <c:v>-7.2698600000000004E-3</c:v>
                </c:pt>
                <c:pt idx="24319">
                  <c:v>-5.8012000000000003E-3</c:v>
                </c:pt>
                <c:pt idx="24320">
                  <c:v>-1.17807E-2</c:v>
                </c:pt>
                <c:pt idx="24321">
                  <c:v>-7.2231300000000003E-3</c:v>
                </c:pt>
                <c:pt idx="24322">
                  <c:v>-4.6815900000000002E-3</c:v>
                </c:pt>
                <c:pt idx="24323">
                  <c:v>-8.3427399999999995E-3</c:v>
                </c:pt>
                <c:pt idx="24324">
                  <c:v>-2.0427700000000002E-3</c:v>
                </c:pt>
                <c:pt idx="24325">
                  <c:v>4.3001200000000002E-3</c:v>
                </c:pt>
                <c:pt idx="24326">
                  <c:v>-8.0995600000000004E-3</c:v>
                </c:pt>
                <c:pt idx="24327">
                  <c:v>7.8105900000000001E-3</c:v>
                </c:pt>
                <c:pt idx="24328">
                  <c:v>-1.67742E-2</c:v>
                </c:pt>
                <c:pt idx="24329">
                  <c:v>2.9687899999999998E-3</c:v>
                </c:pt>
                <c:pt idx="24330">
                  <c:v>-4.0559799999999998E-3</c:v>
                </c:pt>
                <c:pt idx="24331">
                  <c:v>3.9720500000000004E-3</c:v>
                </c:pt>
                <c:pt idx="24332">
                  <c:v>-4.97723E-3</c:v>
                </c:pt>
                <c:pt idx="24333">
                  <c:v>1.48678E-3</c:v>
                </c:pt>
                <c:pt idx="24334">
                  <c:v>3.9491700000000001E-3</c:v>
                </c:pt>
                <c:pt idx="24335">
                  <c:v>-1.0843300000000001E-3</c:v>
                </c:pt>
                <c:pt idx="24336">
                  <c:v>2.0284700000000001E-3</c:v>
                </c:pt>
                <c:pt idx="24337">
                  <c:v>-4.6958900000000003E-3</c:v>
                </c:pt>
                <c:pt idx="24338">
                  <c:v>-6.1588299999999997E-3</c:v>
                </c:pt>
                <c:pt idx="24339">
                  <c:v>-4.0740999999999998E-3</c:v>
                </c:pt>
                <c:pt idx="24340">
                  <c:v>1.7795599999999999E-3</c:v>
                </c:pt>
                <c:pt idx="24341">
                  <c:v>-6.3114199999999999E-3</c:v>
                </c:pt>
                <c:pt idx="24342">
                  <c:v>9.3307500000000005E-3</c:v>
                </c:pt>
                <c:pt idx="24343">
                  <c:v>1.5192000000000001E-3</c:v>
                </c:pt>
                <c:pt idx="24344">
                  <c:v>1.2350099999999999E-3</c:v>
                </c:pt>
                <c:pt idx="24345">
                  <c:v>-7.3967E-3</c:v>
                </c:pt>
                <c:pt idx="24346">
                  <c:v>-6.1931599999999996E-3</c:v>
                </c:pt>
                <c:pt idx="24347">
                  <c:v>-6.6995600000000002E-3</c:v>
                </c:pt>
                <c:pt idx="24348">
                  <c:v>-8.3751699999999995E-3</c:v>
                </c:pt>
                <c:pt idx="24349">
                  <c:v>-3.3950799999999998E-4</c:v>
                </c:pt>
                <c:pt idx="24350">
                  <c:v>-1.5258799999999999E-2</c:v>
                </c:pt>
                <c:pt idx="24351">
                  <c:v>2.86579E-3</c:v>
                </c:pt>
                <c:pt idx="24352">
                  <c:v>1.7013499999999999E-3</c:v>
                </c:pt>
                <c:pt idx="24353">
                  <c:v>-1.48153E-2</c:v>
                </c:pt>
                <c:pt idx="24354">
                  <c:v>-5.9022900000000001E-3</c:v>
                </c:pt>
                <c:pt idx="24355">
                  <c:v>2.0713799999999998E-3</c:v>
                </c:pt>
                <c:pt idx="24356">
                  <c:v>-1.4906900000000001E-2</c:v>
                </c:pt>
                <c:pt idx="24357">
                  <c:v>-4.0883999999999998E-3</c:v>
                </c:pt>
                <c:pt idx="24358">
                  <c:v>-3.3674199999999999E-3</c:v>
                </c:pt>
                <c:pt idx="24359">
                  <c:v>-5.3901699999999997E-3</c:v>
                </c:pt>
                <c:pt idx="24360">
                  <c:v>-6.1035199999999999E-4</c:v>
                </c:pt>
                <c:pt idx="24361">
                  <c:v>-5.0516099999999998E-3</c:v>
                </c:pt>
                <c:pt idx="24362">
                  <c:v>-7.9231300000000005E-3</c:v>
                </c:pt>
                <c:pt idx="24363">
                  <c:v>1.0843300000000001E-3</c:v>
                </c:pt>
                <c:pt idx="24364">
                  <c:v>-1.4140099999999999E-2</c:v>
                </c:pt>
                <c:pt idx="24365">
                  <c:v>-4.6148300000000003E-3</c:v>
                </c:pt>
                <c:pt idx="24366">
                  <c:v>-7.2278999999999998E-3</c:v>
                </c:pt>
                <c:pt idx="24367">
                  <c:v>-5.0401700000000001E-3</c:v>
                </c:pt>
                <c:pt idx="24368">
                  <c:v>-2.7799600000000002E-3</c:v>
                </c:pt>
                <c:pt idx="24369">
                  <c:v>7.1401600000000004E-3</c:v>
                </c:pt>
                <c:pt idx="24370">
                  <c:v>-2.57683E-3</c:v>
                </c:pt>
                <c:pt idx="24371">
                  <c:v>-6.1502500000000003E-3</c:v>
                </c:pt>
                <c:pt idx="24372">
                  <c:v>5.0153699999999999E-3</c:v>
                </c:pt>
                <c:pt idx="24373">
                  <c:v>-2.19345E-3</c:v>
                </c:pt>
                <c:pt idx="24374">
                  <c:v>6.4048799999999999E-3</c:v>
                </c:pt>
                <c:pt idx="24375">
                  <c:v>-1.6830399999999999E-2</c:v>
                </c:pt>
                <c:pt idx="24376">
                  <c:v>8.6746199999999992E-3</c:v>
                </c:pt>
                <c:pt idx="24377">
                  <c:v>-1.1540399999999999E-2</c:v>
                </c:pt>
                <c:pt idx="24378">
                  <c:v>6.5374400000000003E-3</c:v>
                </c:pt>
                <c:pt idx="24379">
                  <c:v>-2.0236999999999998E-3</c:v>
                </c:pt>
                <c:pt idx="24380">
                  <c:v>1.37892E-2</c:v>
                </c:pt>
                <c:pt idx="24381">
                  <c:v>-6.6022900000000002E-3</c:v>
                </c:pt>
                <c:pt idx="24382">
                  <c:v>1.39332E-3</c:v>
                </c:pt>
                <c:pt idx="24383">
                  <c:v>8.3599099999999999E-3</c:v>
                </c:pt>
                <c:pt idx="24384">
                  <c:v>1.19743E-2</c:v>
                </c:pt>
                <c:pt idx="24385">
                  <c:v>2.0189299999999999E-3</c:v>
                </c:pt>
                <c:pt idx="24386">
                  <c:v>6.5536500000000003E-3</c:v>
                </c:pt>
                <c:pt idx="24387">
                  <c:v>-9.6044500000000005E-3</c:v>
                </c:pt>
                <c:pt idx="24388">
                  <c:v>1.8283799999999999E-2</c:v>
                </c:pt>
                <c:pt idx="24389">
                  <c:v>8.4257099999999994E-3</c:v>
                </c:pt>
                <c:pt idx="24390">
                  <c:v>5.4864900000000001E-3</c:v>
                </c:pt>
                <c:pt idx="24391">
                  <c:v>-5.3978000000000001E-4</c:v>
                </c:pt>
                <c:pt idx="24392">
                  <c:v>7.8830700000000007E-3</c:v>
                </c:pt>
                <c:pt idx="24393">
                  <c:v>-1.85108E-3</c:v>
                </c:pt>
                <c:pt idx="24394">
                  <c:v>9.0427400000000005E-3</c:v>
                </c:pt>
                <c:pt idx="24395">
                  <c:v>1.91975E-3</c:v>
                </c:pt>
                <c:pt idx="24396">
                  <c:v>4.4860799999999999E-3</c:v>
                </c:pt>
                <c:pt idx="24397">
                  <c:v>1.23377E-2</c:v>
                </c:pt>
                <c:pt idx="24398">
                  <c:v>-8.4238100000000003E-3</c:v>
                </c:pt>
                <c:pt idx="24399">
                  <c:v>1.08509E-2</c:v>
                </c:pt>
                <c:pt idx="24400">
                  <c:v>-1.37377E-2</c:v>
                </c:pt>
                <c:pt idx="24401">
                  <c:v>2.1767600000000002E-2</c:v>
                </c:pt>
                <c:pt idx="24402">
                  <c:v>-7.4768100000000004E-3</c:v>
                </c:pt>
                <c:pt idx="24403">
                  <c:v>-1.9817400000000001E-3</c:v>
                </c:pt>
                <c:pt idx="24404">
                  <c:v>-1.0122300000000001E-2</c:v>
                </c:pt>
                <c:pt idx="24405">
                  <c:v>7.22027E-3</c:v>
                </c:pt>
                <c:pt idx="24406">
                  <c:v>-8.1739399999999993E-3</c:v>
                </c:pt>
                <c:pt idx="24407">
                  <c:v>-3.3855400000000003E-4</c:v>
                </c:pt>
                <c:pt idx="24408">
                  <c:v>5.5074700000000004E-3</c:v>
                </c:pt>
                <c:pt idx="24409">
                  <c:v>-6.0586900000000003E-3</c:v>
                </c:pt>
                <c:pt idx="24410">
                  <c:v>1.00632E-2</c:v>
                </c:pt>
                <c:pt idx="24411">
                  <c:v>-1.09806E-2</c:v>
                </c:pt>
                <c:pt idx="24412">
                  <c:v>-2.4032599999999999E-3</c:v>
                </c:pt>
                <c:pt idx="24413">
                  <c:v>-1.2901299999999999E-2</c:v>
                </c:pt>
                <c:pt idx="24414">
                  <c:v>1.27792E-4</c:v>
                </c:pt>
                <c:pt idx="24415">
                  <c:v>7.5340300000000004E-4</c:v>
                </c:pt>
                <c:pt idx="24416">
                  <c:v>3.7498499999999999E-3</c:v>
                </c:pt>
                <c:pt idx="24417">
                  <c:v>-5.5217700000000005E-4</c:v>
                </c:pt>
                <c:pt idx="24418">
                  <c:v>-1.0186199999999999E-2</c:v>
                </c:pt>
                <c:pt idx="24419">
                  <c:v>2.41661E-3</c:v>
                </c:pt>
                <c:pt idx="24420">
                  <c:v>-1.71824E-2</c:v>
                </c:pt>
                <c:pt idx="24421">
                  <c:v>3.37887E-3</c:v>
                </c:pt>
                <c:pt idx="24422">
                  <c:v>2.0198799999999999E-3</c:v>
                </c:pt>
                <c:pt idx="24423">
                  <c:v>-7.55501E-3</c:v>
                </c:pt>
                <c:pt idx="24424">
                  <c:v>-5.7973900000000004E-3</c:v>
                </c:pt>
                <c:pt idx="24425">
                  <c:v>-6.0405700000000003E-3</c:v>
                </c:pt>
                <c:pt idx="24426">
                  <c:v>2.4747800000000002E-3</c:v>
                </c:pt>
                <c:pt idx="24427">
                  <c:v>-1.12219E-2</c:v>
                </c:pt>
                <c:pt idx="24428">
                  <c:v>4.1017500000000004E-3</c:v>
                </c:pt>
                <c:pt idx="24429">
                  <c:v>-8.7976500000000006E-3</c:v>
                </c:pt>
                <c:pt idx="24430">
                  <c:v>-7.1058299999999996E-3</c:v>
                </c:pt>
                <c:pt idx="24431">
                  <c:v>-4.5347199999999999E-3</c:v>
                </c:pt>
                <c:pt idx="24432">
                  <c:v>-2.86674E-3</c:v>
                </c:pt>
                <c:pt idx="24433">
                  <c:v>1.1374499999999999E-2</c:v>
                </c:pt>
                <c:pt idx="24434">
                  <c:v>-8.3894699999999996E-3</c:v>
                </c:pt>
                <c:pt idx="24435">
                  <c:v>-4.5843100000000003E-3</c:v>
                </c:pt>
                <c:pt idx="24436">
                  <c:v>2.13623E-4</c:v>
                </c:pt>
                <c:pt idx="24437">
                  <c:v>1.3792E-2</c:v>
                </c:pt>
                <c:pt idx="24438">
                  <c:v>-5.2547499999999999E-3</c:v>
                </c:pt>
                <c:pt idx="24439">
                  <c:v>-5.83649E-4</c:v>
                </c:pt>
                <c:pt idx="24440">
                  <c:v>2.07901E-4</c:v>
                </c:pt>
                <c:pt idx="24441">
                  <c:v>1.8777799999999999E-3</c:v>
                </c:pt>
                <c:pt idx="24442">
                  <c:v>-1.16348E-4</c:v>
                </c:pt>
                <c:pt idx="24443">
                  <c:v>6.2351200000000002E-3</c:v>
                </c:pt>
                <c:pt idx="24444">
                  <c:v>8.3408400000000004E-3</c:v>
                </c:pt>
                <c:pt idx="24445">
                  <c:v>-4.3306400000000002E-3</c:v>
                </c:pt>
                <c:pt idx="24446">
                  <c:v>1.79892E-2</c:v>
                </c:pt>
                <c:pt idx="24447">
                  <c:v>2.3994400000000001E-3</c:v>
                </c:pt>
                <c:pt idx="24448">
                  <c:v>1.17273E-2</c:v>
                </c:pt>
                <c:pt idx="24449">
                  <c:v>-6.8397500000000003E-3</c:v>
                </c:pt>
                <c:pt idx="24450">
                  <c:v>1.85547E-2</c:v>
                </c:pt>
                <c:pt idx="24451">
                  <c:v>1.07174E-2</c:v>
                </c:pt>
                <c:pt idx="24452">
                  <c:v>1.24102E-2</c:v>
                </c:pt>
                <c:pt idx="24453">
                  <c:v>7.2221799999999999E-3</c:v>
                </c:pt>
                <c:pt idx="24454">
                  <c:v>1.33972E-2</c:v>
                </c:pt>
                <c:pt idx="24455">
                  <c:v>1.2880300000000001E-2</c:v>
                </c:pt>
                <c:pt idx="24456">
                  <c:v>7.3680899999999999E-3</c:v>
                </c:pt>
                <c:pt idx="24457">
                  <c:v>1.84526E-2</c:v>
                </c:pt>
                <c:pt idx="24458">
                  <c:v>3.1013500000000001E-3</c:v>
                </c:pt>
                <c:pt idx="24459">
                  <c:v>1.6390800000000001E-2</c:v>
                </c:pt>
                <c:pt idx="24460">
                  <c:v>5.6047400000000004E-3</c:v>
                </c:pt>
                <c:pt idx="24461">
                  <c:v>1.22728E-2</c:v>
                </c:pt>
                <c:pt idx="24462">
                  <c:v>9.5930100000000008E-3</c:v>
                </c:pt>
                <c:pt idx="24463">
                  <c:v>2.0014799999999999E-2</c:v>
                </c:pt>
                <c:pt idx="24464">
                  <c:v>2.0317100000000001E-2</c:v>
                </c:pt>
                <c:pt idx="24465">
                  <c:v>1.03807E-2</c:v>
                </c:pt>
                <c:pt idx="24466">
                  <c:v>1.52683E-2</c:v>
                </c:pt>
                <c:pt idx="24467">
                  <c:v>1.1860799999999999E-2</c:v>
                </c:pt>
                <c:pt idx="24468">
                  <c:v>2.6902200000000001E-2</c:v>
                </c:pt>
                <c:pt idx="24469">
                  <c:v>4.2886699999999996E-3</c:v>
                </c:pt>
                <c:pt idx="24470">
                  <c:v>1.2041100000000001E-2</c:v>
                </c:pt>
                <c:pt idx="24471">
                  <c:v>1.8258099999999999E-2</c:v>
                </c:pt>
                <c:pt idx="24472">
                  <c:v>2.6552200000000001E-2</c:v>
                </c:pt>
                <c:pt idx="24473">
                  <c:v>1.1828399999999999E-2</c:v>
                </c:pt>
                <c:pt idx="24474">
                  <c:v>1.7616300000000001E-2</c:v>
                </c:pt>
                <c:pt idx="24475">
                  <c:v>2.6276600000000001E-2</c:v>
                </c:pt>
                <c:pt idx="24476">
                  <c:v>1.62039E-2</c:v>
                </c:pt>
                <c:pt idx="24477">
                  <c:v>8.38852E-3</c:v>
                </c:pt>
                <c:pt idx="24478">
                  <c:v>1.7636300000000001E-2</c:v>
                </c:pt>
                <c:pt idx="24479">
                  <c:v>2.1895399999999999E-2</c:v>
                </c:pt>
                <c:pt idx="24480">
                  <c:v>3.0984899999999999E-2</c:v>
                </c:pt>
                <c:pt idx="24481">
                  <c:v>1.8042599999999999E-2</c:v>
                </c:pt>
                <c:pt idx="24482">
                  <c:v>3.9254200000000003E-2</c:v>
                </c:pt>
                <c:pt idx="24483">
                  <c:v>2.5902700000000001E-2</c:v>
                </c:pt>
                <c:pt idx="24484">
                  <c:v>2.1592099999999999E-2</c:v>
                </c:pt>
                <c:pt idx="24485">
                  <c:v>3.7955299999999997E-2</c:v>
                </c:pt>
                <c:pt idx="24486">
                  <c:v>3.2314299999999997E-2</c:v>
                </c:pt>
                <c:pt idx="24487">
                  <c:v>2.25992E-2</c:v>
                </c:pt>
                <c:pt idx="24488">
                  <c:v>2.29654E-2</c:v>
                </c:pt>
                <c:pt idx="24489">
                  <c:v>2.5884600000000001E-2</c:v>
                </c:pt>
                <c:pt idx="24490">
                  <c:v>3.5470000000000002E-2</c:v>
                </c:pt>
                <c:pt idx="24491">
                  <c:v>2.61908E-2</c:v>
                </c:pt>
                <c:pt idx="24492">
                  <c:v>3.2071099999999998E-2</c:v>
                </c:pt>
                <c:pt idx="24493">
                  <c:v>4.1451500000000002E-2</c:v>
                </c:pt>
                <c:pt idx="24494">
                  <c:v>1.87073E-2</c:v>
                </c:pt>
                <c:pt idx="24495">
                  <c:v>1.8875099999999999E-2</c:v>
                </c:pt>
                <c:pt idx="24496">
                  <c:v>2.5115999999999999E-2</c:v>
                </c:pt>
                <c:pt idx="24497">
                  <c:v>3.3208799999999997E-2</c:v>
                </c:pt>
                <c:pt idx="24498">
                  <c:v>2.3632E-2</c:v>
                </c:pt>
                <c:pt idx="24499">
                  <c:v>3.0369799999999999E-2</c:v>
                </c:pt>
                <c:pt idx="24500">
                  <c:v>1.9453000000000002E-2</c:v>
                </c:pt>
                <c:pt idx="24501">
                  <c:v>3.35045E-2</c:v>
                </c:pt>
                <c:pt idx="24502">
                  <c:v>2.31075E-2</c:v>
                </c:pt>
                <c:pt idx="24503">
                  <c:v>2.54583E-2</c:v>
                </c:pt>
                <c:pt idx="24504">
                  <c:v>2.7946499999999999E-2</c:v>
                </c:pt>
                <c:pt idx="24505">
                  <c:v>7.8344299999999999E-3</c:v>
                </c:pt>
                <c:pt idx="24506">
                  <c:v>2.89898E-2</c:v>
                </c:pt>
                <c:pt idx="24507">
                  <c:v>2.7939800000000001E-2</c:v>
                </c:pt>
                <c:pt idx="24508">
                  <c:v>1.7502799999999999E-2</c:v>
                </c:pt>
                <c:pt idx="24509">
                  <c:v>2.5211299999999999E-2</c:v>
                </c:pt>
                <c:pt idx="24510">
                  <c:v>1.62296E-2</c:v>
                </c:pt>
                <c:pt idx="24511">
                  <c:v>3.9240799999999999E-2</c:v>
                </c:pt>
                <c:pt idx="24512">
                  <c:v>1.5605900000000001E-2</c:v>
                </c:pt>
                <c:pt idx="24513">
                  <c:v>2.5381999999999998E-2</c:v>
                </c:pt>
                <c:pt idx="24514">
                  <c:v>1.7593399999999999E-2</c:v>
                </c:pt>
                <c:pt idx="24515">
                  <c:v>2.62499E-2</c:v>
                </c:pt>
                <c:pt idx="24516">
                  <c:v>2.0901699999999999E-2</c:v>
                </c:pt>
                <c:pt idx="24517">
                  <c:v>1.97401E-2</c:v>
                </c:pt>
                <c:pt idx="24518">
                  <c:v>1.51176E-2</c:v>
                </c:pt>
                <c:pt idx="24519">
                  <c:v>2.1100000000000001E-2</c:v>
                </c:pt>
                <c:pt idx="24520">
                  <c:v>1.51749E-2</c:v>
                </c:pt>
                <c:pt idx="24521">
                  <c:v>2.6938400000000001E-2</c:v>
                </c:pt>
                <c:pt idx="24522">
                  <c:v>2.0804400000000001E-2</c:v>
                </c:pt>
                <c:pt idx="24523">
                  <c:v>1.8941900000000001E-2</c:v>
                </c:pt>
                <c:pt idx="24524">
                  <c:v>1.9814499999999999E-2</c:v>
                </c:pt>
                <c:pt idx="24525">
                  <c:v>8.6917899999999996E-3</c:v>
                </c:pt>
                <c:pt idx="24526">
                  <c:v>2.5574699999999999E-2</c:v>
                </c:pt>
                <c:pt idx="24527">
                  <c:v>1.3909299999999999E-2</c:v>
                </c:pt>
                <c:pt idx="24528">
                  <c:v>9.5081300000000001E-3</c:v>
                </c:pt>
                <c:pt idx="24529">
                  <c:v>4.1332199999999999E-3</c:v>
                </c:pt>
                <c:pt idx="24530">
                  <c:v>8.7165799999999998E-4</c:v>
                </c:pt>
                <c:pt idx="24531">
                  <c:v>5.6915300000000002E-3</c:v>
                </c:pt>
                <c:pt idx="24532">
                  <c:v>1.2789699999999999E-2</c:v>
                </c:pt>
                <c:pt idx="24533">
                  <c:v>8.2473800000000003E-3</c:v>
                </c:pt>
                <c:pt idx="24534">
                  <c:v>-6.3657799999999997E-3</c:v>
                </c:pt>
                <c:pt idx="24535">
                  <c:v>1.0837599999999999E-2</c:v>
                </c:pt>
                <c:pt idx="24536">
                  <c:v>3.7202799999999999E-3</c:v>
                </c:pt>
                <c:pt idx="24537">
                  <c:v>1.18151E-2</c:v>
                </c:pt>
                <c:pt idx="24538">
                  <c:v>6.2456100000000004E-3</c:v>
                </c:pt>
                <c:pt idx="24539">
                  <c:v>6.9990199999999999E-3</c:v>
                </c:pt>
                <c:pt idx="24540">
                  <c:v>-2.6083E-3</c:v>
                </c:pt>
                <c:pt idx="24541">
                  <c:v>4.0950800000000001E-3</c:v>
                </c:pt>
                <c:pt idx="24542">
                  <c:v>1.5230199999999999E-3</c:v>
                </c:pt>
                <c:pt idx="24543">
                  <c:v>7.68661E-3</c:v>
                </c:pt>
                <c:pt idx="24544">
                  <c:v>7.0333499999999998E-3</c:v>
                </c:pt>
                <c:pt idx="24545">
                  <c:v>6.4783100000000001E-3</c:v>
                </c:pt>
                <c:pt idx="24546">
                  <c:v>-1.1062599999999999E-4</c:v>
                </c:pt>
                <c:pt idx="24547">
                  <c:v>7.1048699999999999E-4</c:v>
                </c:pt>
                <c:pt idx="24548">
                  <c:v>9.1962799999999994E-3</c:v>
                </c:pt>
                <c:pt idx="24549">
                  <c:v>2.5582299999999999E-2</c:v>
                </c:pt>
                <c:pt idx="24550">
                  <c:v>1.5669800000000001E-2</c:v>
                </c:pt>
                <c:pt idx="24551">
                  <c:v>8.99696E-3</c:v>
                </c:pt>
                <c:pt idx="24552">
                  <c:v>1.47333E-2</c:v>
                </c:pt>
                <c:pt idx="24553">
                  <c:v>1.23911E-2</c:v>
                </c:pt>
                <c:pt idx="24554">
                  <c:v>2.16837E-2</c:v>
                </c:pt>
                <c:pt idx="24555">
                  <c:v>1.6984900000000001E-2</c:v>
                </c:pt>
                <c:pt idx="24556">
                  <c:v>2.41852E-2</c:v>
                </c:pt>
                <c:pt idx="24557">
                  <c:v>2.3249599999999999E-2</c:v>
                </c:pt>
                <c:pt idx="24558">
                  <c:v>1.47276E-2</c:v>
                </c:pt>
                <c:pt idx="24559">
                  <c:v>2.5815999999999999E-2</c:v>
                </c:pt>
                <c:pt idx="24560">
                  <c:v>2.5663399999999999E-2</c:v>
                </c:pt>
                <c:pt idx="24561">
                  <c:v>2.0117800000000002E-2</c:v>
                </c:pt>
                <c:pt idx="24562">
                  <c:v>2.2344599999999999E-2</c:v>
                </c:pt>
                <c:pt idx="24563">
                  <c:v>1.47276E-2</c:v>
                </c:pt>
                <c:pt idx="24564">
                  <c:v>1.28536E-2</c:v>
                </c:pt>
                <c:pt idx="24565">
                  <c:v>1.8319100000000001E-2</c:v>
                </c:pt>
                <c:pt idx="24566">
                  <c:v>2.62709E-2</c:v>
                </c:pt>
                <c:pt idx="24567">
                  <c:v>1.59674E-2</c:v>
                </c:pt>
                <c:pt idx="24568">
                  <c:v>6.8159099999999997E-3</c:v>
                </c:pt>
                <c:pt idx="24569">
                  <c:v>4.8866300000000003E-3</c:v>
                </c:pt>
                <c:pt idx="24570">
                  <c:v>6.9246300000000002E-3</c:v>
                </c:pt>
                <c:pt idx="24571">
                  <c:v>1.24846E-2</c:v>
                </c:pt>
                <c:pt idx="24572">
                  <c:v>7.2069200000000003E-3</c:v>
                </c:pt>
                <c:pt idx="24573">
                  <c:v>1.30548E-2</c:v>
                </c:pt>
                <c:pt idx="24574">
                  <c:v>6.8149600000000001E-3</c:v>
                </c:pt>
                <c:pt idx="24575">
                  <c:v>1.18589E-2</c:v>
                </c:pt>
                <c:pt idx="24576">
                  <c:v>2.0025299999999999E-2</c:v>
                </c:pt>
                <c:pt idx="24577">
                  <c:v>1.5634499999999999E-2</c:v>
                </c:pt>
                <c:pt idx="24578">
                  <c:v>1.4158199999999999E-2</c:v>
                </c:pt>
                <c:pt idx="24579">
                  <c:v>2.0558400000000001E-2</c:v>
                </c:pt>
                <c:pt idx="24580">
                  <c:v>7.2545999999999999E-3</c:v>
                </c:pt>
                <c:pt idx="24581">
                  <c:v>1.08786E-2</c:v>
                </c:pt>
                <c:pt idx="24582">
                  <c:v>1.7732600000000001E-2</c:v>
                </c:pt>
                <c:pt idx="24583">
                  <c:v>5.6085600000000003E-3</c:v>
                </c:pt>
                <c:pt idx="24584">
                  <c:v>3.3356700000000003E-2</c:v>
                </c:pt>
                <c:pt idx="24585">
                  <c:v>1.9984200000000001E-2</c:v>
                </c:pt>
                <c:pt idx="24586">
                  <c:v>1.6708400000000002E-2</c:v>
                </c:pt>
                <c:pt idx="24587">
                  <c:v>1.57185E-2</c:v>
                </c:pt>
                <c:pt idx="24588">
                  <c:v>1.65749E-2</c:v>
                </c:pt>
                <c:pt idx="24589">
                  <c:v>1.7432199999999998E-2</c:v>
                </c:pt>
                <c:pt idx="24590">
                  <c:v>2.22416E-2</c:v>
                </c:pt>
                <c:pt idx="24591">
                  <c:v>1.3696699999999999E-2</c:v>
                </c:pt>
                <c:pt idx="24592">
                  <c:v>2.78692E-2</c:v>
                </c:pt>
                <c:pt idx="24593">
                  <c:v>1.9504500000000001E-2</c:v>
                </c:pt>
                <c:pt idx="24594">
                  <c:v>1.96648E-2</c:v>
                </c:pt>
                <c:pt idx="24595">
                  <c:v>3.1143199999999999E-2</c:v>
                </c:pt>
                <c:pt idx="24596">
                  <c:v>2.1963099999999999E-2</c:v>
                </c:pt>
                <c:pt idx="24597">
                  <c:v>2.9967299999999999E-2</c:v>
                </c:pt>
                <c:pt idx="24598">
                  <c:v>1.52473E-2</c:v>
                </c:pt>
                <c:pt idx="24599">
                  <c:v>2.6580800000000002E-2</c:v>
                </c:pt>
                <c:pt idx="24600">
                  <c:v>2.25401E-2</c:v>
                </c:pt>
                <c:pt idx="24601">
                  <c:v>3.01762E-2</c:v>
                </c:pt>
                <c:pt idx="24602">
                  <c:v>3.6817599999999999E-2</c:v>
                </c:pt>
                <c:pt idx="24603">
                  <c:v>3.3198400000000003E-2</c:v>
                </c:pt>
                <c:pt idx="24604">
                  <c:v>3.1089800000000001E-2</c:v>
                </c:pt>
                <c:pt idx="24605">
                  <c:v>3.6933899999999999E-2</c:v>
                </c:pt>
                <c:pt idx="24606">
                  <c:v>2.3137999999999999E-2</c:v>
                </c:pt>
                <c:pt idx="24607">
                  <c:v>2.0114900000000002E-2</c:v>
                </c:pt>
                <c:pt idx="24608">
                  <c:v>3.6644900000000001E-2</c:v>
                </c:pt>
                <c:pt idx="24609">
                  <c:v>1.3272300000000001E-2</c:v>
                </c:pt>
                <c:pt idx="24610">
                  <c:v>2.1057099999999999E-2</c:v>
                </c:pt>
                <c:pt idx="24611">
                  <c:v>2.0933199999999999E-2</c:v>
                </c:pt>
                <c:pt idx="24612">
                  <c:v>2.46468E-2</c:v>
                </c:pt>
                <c:pt idx="24613">
                  <c:v>2.43225E-2</c:v>
                </c:pt>
                <c:pt idx="24614">
                  <c:v>3.1158399999999999E-2</c:v>
                </c:pt>
                <c:pt idx="24615">
                  <c:v>1.8949500000000001E-2</c:v>
                </c:pt>
                <c:pt idx="24616">
                  <c:v>1.91069E-2</c:v>
                </c:pt>
                <c:pt idx="24617">
                  <c:v>1.55611E-2</c:v>
                </c:pt>
                <c:pt idx="24618">
                  <c:v>2.02332E-2</c:v>
                </c:pt>
                <c:pt idx="24619">
                  <c:v>1.6064599999999998E-2</c:v>
                </c:pt>
                <c:pt idx="24620">
                  <c:v>2.2509600000000001E-2</c:v>
                </c:pt>
                <c:pt idx="24621">
                  <c:v>1.12371E-2</c:v>
                </c:pt>
                <c:pt idx="24622">
                  <c:v>1.3527900000000001E-2</c:v>
                </c:pt>
                <c:pt idx="24623">
                  <c:v>2.7735699999999999E-2</c:v>
                </c:pt>
                <c:pt idx="24624">
                  <c:v>1.5626000000000001E-2</c:v>
                </c:pt>
                <c:pt idx="24625">
                  <c:v>1.14231E-2</c:v>
                </c:pt>
                <c:pt idx="24626">
                  <c:v>4.7121000000000003E-3</c:v>
                </c:pt>
                <c:pt idx="24627">
                  <c:v>7.9374300000000005E-3</c:v>
                </c:pt>
                <c:pt idx="24628" formatCode="0.00E+00">
                  <c:v>7.3900199999999997E-3</c:v>
                </c:pt>
                <c:pt idx="24629">
                  <c:v>1.7934800000000001E-2</c:v>
                </c:pt>
                <c:pt idx="24630">
                  <c:v>1.05915E-2</c:v>
                </c:pt>
                <c:pt idx="24631">
                  <c:v>2.63948E-2</c:v>
                </c:pt>
                <c:pt idx="24632">
                  <c:v>8.4333399999999992E-3</c:v>
                </c:pt>
                <c:pt idx="24633">
                  <c:v>8.1224399999999999E-3</c:v>
                </c:pt>
                <c:pt idx="24634">
                  <c:v>6.9446600000000001E-3</c:v>
                </c:pt>
                <c:pt idx="24635">
                  <c:v>1.41878E-2</c:v>
                </c:pt>
                <c:pt idx="24636">
                  <c:v>-5.4035200000000002E-3</c:v>
                </c:pt>
                <c:pt idx="24637">
                  <c:v>-2.14291E-3</c:v>
                </c:pt>
                <c:pt idx="24638">
                  <c:v>6.91795E-3</c:v>
                </c:pt>
                <c:pt idx="24639">
                  <c:v>-3.2281900000000001E-3</c:v>
                </c:pt>
                <c:pt idx="24640">
                  <c:v>1.1205700000000001E-2</c:v>
                </c:pt>
                <c:pt idx="24641">
                  <c:v>9.1171299999999993E-3</c:v>
                </c:pt>
                <c:pt idx="24642">
                  <c:v>1.1613800000000001E-2</c:v>
                </c:pt>
                <c:pt idx="24643">
                  <c:v>2.9077500000000002E-3</c:v>
                </c:pt>
                <c:pt idx="24644">
                  <c:v>8.1300699999999997E-3</c:v>
                </c:pt>
                <c:pt idx="24645">
                  <c:v>7.8201300000000002E-4</c:v>
                </c:pt>
                <c:pt idx="24646">
                  <c:v>6.4344399999999996E-3</c:v>
                </c:pt>
                <c:pt idx="24647">
                  <c:v>-3.0021700000000002E-3</c:v>
                </c:pt>
                <c:pt idx="24648">
                  <c:v>-2.3803700000000001E-3</c:v>
                </c:pt>
                <c:pt idx="24649">
                  <c:v>-3.0689200000000002E-3</c:v>
                </c:pt>
                <c:pt idx="24650">
                  <c:v>5.95474E-3</c:v>
                </c:pt>
                <c:pt idx="24651">
                  <c:v>1.3528800000000001E-2</c:v>
                </c:pt>
                <c:pt idx="24652">
                  <c:v>2.1696100000000002E-3</c:v>
                </c:pt>
                <c:pt idx="24653">
                  <c:v>1.49584E-2</c:v>
                </c:pt>
                <c:pt idx="24654">
                  <c:v>-2.91252E-3</c:v>
                </c:pt>
                <c:pt idx="24655">
                  <c:v>1.5831899999999999E-2</c:v>
                </c:pt>
                <c:pt idx="24656">
                  <c:v>8.6832000000000003E-3</c:v>
                </c:pt>
                <c:pt idx="24657">
                  <c:v>7.8611400000000008E-3</c:v>
                </c:pt>
                <c:pt idx="24658">
                  <c:v>1.28088E-2</c:v>
                </c:pt>
                <c:pt idx="24659">
                  <c:v>1.77479E-3</c:v>
                </c:pt>
                <c:pt idx="24660">
                  <c:v>1.36194E-2</c:v>
                </c:pt>
                <c:pt idx="24661">
                  <c:v>2.3983999999999998E-2</c:v>
                </c:pt>
                <c:pt idx="24662">
                  <c:v>9.0484599999999995E-3</c:v>
                </c:pt>
                <c:pt idx="24663">
                  <c:v>6.9417999999999997E-3</c:v>
                </c:pt>
                <c:pt idx="24664">
                  <c:v>3.2300900000000001E-3</c:v>
                </c:pt>
                <c:pt idx="24665">
                  <c:v>8.8310200000000002E-3</c:v>
                </c:pt>
                <c:pt idx="24666">
                  <c:v>1.4355700000000001E-2</c:v>
                </c:pt>
                <c:pt idx="24667">
                  <c:v>1.01624E-2</c:v>
                </c:pt>
                <c:pt idx="24668">
                  <c:v>8.6107300000000005E-3</c:v>
                </c:pt>
                <c:pt idx="24669">
                  <c:v>1.1624300000000001E-2</c:v>
                </c:pt>
                <c:pt idx="24670">
                  <c:v>1.9619000000000001E-2</c:v>
                </c:pt>
                <c:pt idx="24671">
                  <c:v>1.69582E-2</c:v>
                </c:pt>
                <c:pt idx="24672">
                  <c:v>1.8273399999999999E-2</c:v>
                </c:pt>
                <c:pt idx="24673">
                  <c:v>2.4504700000000001E-2</c:v>
                </c:pt>
                <c:pt idx="24674">
                  <c:v>1.13344E-2</c:v>
                </c:pt>
                <c:pt idx="24675">
                  <c:v>1.8355400000000001E-2</c:v>
                </c:pt>
                <c:pt idx="24676">
                  <c:v>4.7960299999999997E-3</c:v>
                </c:pt>
                <c:pt idx="24677">
                  <c:v>1.0079400000000001E-2</c:v>
                </c:pt>
                <c:pt idx="24678">
                  <c:v>1.88971E-2</c:v>
                </c:pt>
                <c:pt idx="24679">
                  <c:v>1.49088E-2</c:v>
                </c:pt>
                <c:pt idx="24680">
                  <c:v>6.2341699999999998E-3</c:v>
                </c:pt>
                <c:pt idx="24681">
                  <c:v>7.30133E-3</c:v>
                </c:pt>
                <c:pt idx="24682">
                  <c:v>5.7411199999999997E-3</c:v>
                </c:pt>
                <c:pt idx="24683">
                  <c:v>1.297E-3</c:v>
                </c:pt>
                <c:pt idx="24684">
                  <c:v>1.2034400000000001E-2</c:v>
                </c:pt>
                <c:pt idx="24685">
                  <c:v>1.44339E-2</c:v>
                </c:pt>
                <c:pt idx="24686">
                  <c:v>1.0564799999999999E-2</c:v>
                </c:pt>
                <c:pt idx="24687">
                  <c:v>9.1877E-3</c:v>
                </c:pt>
                <c:pt idx="24688">
                  <c:v>1.08252E-2</c:v>
                </c:pt>
                <c:pt idx="24689">
                  <c:v>7.3537799999999999E-3</c:v>
                </c:pt>
                <c:pt idx="24690">
                  <c:v>1.5248299999999999E-2</c:v>
                </c:pt>
                <c:pt idx="24691">
                  <c:v>3.1185200000000001E-3</c:v>
                </c:pt>
                <c:pt idx="24692">
                  <c:v>4.3821299999999997E-3</c:v>
                </c:pt>
                <c:pt idx="24693">
                  <c:v>1.6343099999999999E-2</c:v>
                </c:pt>
                <c:pt idx="24694">
                  <c:v>1.72138E-3</c:v>
                </c:pt>
                <c:pt idx="24695">
                  <c:v>1.0298699999999999E-2</c:v>
                </c:pt>
                <c:pt idx="24696">
                  <c:v>7.7533699999999997E-4</c:v>
                </c:pt>
                <c:pt idx="24697">
                  <c:v>1.05066E-2</c:v>
                </c:pt>
                <c:pt idx="24698">
                  <c:v>2.70653E-3</c:v>
                </c:pt>
                <c:pt idx="24699">
                  <c:v>2.34585E-2</c:v>
                </c:pt>
                <c:pt idx="24700">
                  <c:v>9.5653500000000002E-3</c:v>
                </c:pt>
                <c:pt idx="24701">
                  <c:v>1.5332200000000001E-2</c:v>
                </c:pt>
                <c:pt idx="24702">
                  <c:v>4.3249100000000004E-3</c:v>
                </c:pt>
                <c:pt idx="24703">
                  <c:v>1.6160999999999998E-2</c:v>
                </c:pt>
                <c:pt idx="24704">
                  <c:v>2.6433000000000002E-2</c:v>
                </c:pt>
                <c:pt idx="24705">
                  <c:v>2.03657E-2</c:v>
                </c:pt>
                <c:pt idx="24706">
                  <c:v>5.8164599999999999E-3</c:v>
                </c:pt>
                <c:pt idx="24707">
                  <c:v>5.6619599999999997E-3</c:v>
                </c:pt>
                <c:pt idx="24708">
                  <c:v>1.8142700000000001E-2</c:v>
                </c:pt>
                <c:pt idx="24709">
                  <c:v>2.38266E-2</c:v>
                </c:pt>
                <c:pt idx="24710">
                  <c:v>1.3278999999999999E-2</c:v>
                </c:pt>
                <c:pt idx="24711">
                  <c:v>1.2149800000000001E-2</c:v>
                </c:pt>
                <c:pt idx="24712">
                  <c:v>1.46351E-2</c:v>
                </c:pt>
                <c:pt idx="24713">
                  <c:v>4.8160599999999996E-3</c:v>
                </c:pt>
                <c:pt idx="24714">
                  <c:v>9.5577200000000005E-3</c:v>
                </c:pt>
                <c:pt idx="24715">
                  <c:v>1.4647500000000001E-2</c:v>
                </c:pt>
                <c:pt idx="24716">
                  <c:v>9.0694399999999998E-3</c:v>
                </c:pt>
                <c:pt idx="24717">
                  <c:v>5.2318599999999996E-3</c:v>
                </c:pt>
                <c:pt idx="24718" formatCode="0.00E+00">
                  <c:v>-8.6784400000000002E-5</c:v>
                </c:pt>
                <c:pt idx="24719">
                  <c:v>5.2871699999999999E-3</c:v>
                </c:pt>
                <c:pt idx="24720">
                  <c:v>-3.0937199999999999E-3</c:v>
                </c:pt>
                <c:pt idx="24721">
                  <c:v>4.8847200000000004E-3</c:v>
                </c:pt>
                <c:pt idx="24722">
                  <c:v>-5.1975299999999997E-3</c:v>
                </c:pt>
                <c:pt idx="24723">
                  <c:v>-4.6157799999999999E-3</c:v>
                </c:pt>
                <c:pt idx="24724">
                  <c:v>8.26263E-3</c:v>
                </c:pt>
                <c:pt idx="24725">
                  <c:v>-1.8997199999999999E-3</c:v>
                </c:pt>
                <c:pt idx="24726">
                  <c:v>4.0616999999999997E-3</c:v>
                </c:pt>
                <c:pt idx="24727">
                  <c:v>-1.22795E-2</c:v>
                </c:pt>
                <c:pt idx="24728">
                  <c:v>3.5419499999999999E-3</c:v>
                </c:pt>
                <c:pt idx="24729">
                  <c:v>5.5036499999999997E-3</c:v>
                </c:pt>
                <c:pt idx="24730">
                  <c:v>-2.0275100000000002E-3</c:v>
                </c:pt>
                <c:pt idx="24731">
                  <c:v>1.06335E-3</c:v>
                </c:pt>
                <c:pt idx="24732">
                  <c:v>-3.7364999999999998E-3</c:v>
                </c:pt>
                <c:pt idx="24733">
                  <c:v>1.99318E-4</c:v>
                </c:pt>
                <c:pt idx="24734">
                  <c:v>-9.3936900000000001E-4</c:v>
                </c:pt>
                <c:pt idx="24735">
                  <c:v>4.9657800000000004E-3</c:v>
                </c:pt>
                <c:pt idx="24736">
                  <c:v>-4.9524299999999999E-3</c:v>
                </c:pt>
                <c:pt idx="24737">
                  <c:v>2.8467200000000001E-3</c:v>
                </c:pt>
                <c:pt idx="24738">
                  <c:v>-1.43337E-2</c:v>
                </c:pt>
                <c:pt idx="24739">
                  <c:v>-5.8956099999999999E-3</c:v>
                </c:pt>
                <c:pt idx="24740">
                  <c:v>-2.3994400000000001E-3</c:v>
                </c:pt>
                <c:pt idx="24741">
                  <c:v>4.7349899999999997E-3</c:v>
                </c:pt>
                <c:pt idx="24742">
                  <c:v>7.6188999999999996E-3</c:v>
                </c:pt>
                <c:pt idx="24743">
                  <c:v>-7.2956099999999999E-4</c:v>
                </c:pt>
                <c:pt idx="24744">
                  <c:v>-4.56333E-3</c:v>
                </c:pt>
                <c:pt idx="24745">
                  <c:v>-9.2420599999999999E-3</c:v>
                </c:pt>
                <c:pt idx="24746">
                  <c:v>4.7302200000000003E-3</c:v>
                </c:pt>
                <c:pt idx="24747">
                  <c:v>-5.9585599999999999E-3</c:v>
                </c:pt>
                <c:pt idx="24748">
                  <c:v>-1.3475399999999999E-3</c:v>
                </c:pt>
                <c:pt idx="24749">
                  <c:v>-1.03912E-2</c:v>
                </c:pt>
                <c:pt idx="24750">
                  <c:v>-1.24674E-2</c:v>
                </c:pt>
                <c:pt idx="24751">
                  <c:v>-1.21193E-2</c:v>
                </c:pt>
                <c:pt idx="24752">
                  <c:v>-1.0255800000000001E-2</c:v>
                </c:pt>
                <c:pt idx="24753">
                  <c:v>-1.0297799999999999E-2</c:v>
                </c:pt>
                <c:pt idx="24754">
                  <c:v>-8.9788400000000001E-3</c:v>
                </c:pt>
                <c:pt idx="24755">
                  <c:v>-1.46255E-2</c:v>
                </c:pt>
                <c:pt idx="24756">
                  <c:v>-7.7762600000000001E-3</c:v>
                </c:pt>
                <c:pt idx="24757">
                  <c:v>-2.07748E-2</c:v>
                </c:pt>
                <c:pt idx="24758">
                  <c:v>-1.17903E-2</c:v>
                </c:pt>
                <c:pt idx="24759">
                  <c:v>-1.40419E-2</c:v>
                </c:pt>
                <c:pt idx="24760">
                  <c:v>-1.32523E-2</c:v>
                </c:pt>
                <c:pt idx="24761">
                  <c:v>-1.9590400000000001E-2</c:v>
                </c:pt>
                <c:pt idx="24762">
                  <c:v>-1.8291499999999999E-2</c:v>
                </c:pt>
                <c:pt idx="24763">
                  <c:v>-1.5886299999999999E-2</c:v>
                </c:pt>
                <c:pt idx="24764">
                  <c:v>-2.2466699999999999E-2</c:v>
                </c:pt>
                <c:pt idx="24765">
                  <c:v>-1.9578000000000002E-2</c:v>
                </c:pt>
                <c:pt idx="24766">
                  <c:v>-2.6378599999999999E-2</c:v>
                </c:pt>
                <c:pt idx="24767">
                  <c:v>-7.3099100000000002E-3</c:v>
                </c:pt>
                <c:pt idx="24768">
                  <c:v>-1.7802200000000001E-2</c:v>
                </c:pt>
                <c:pt idx="24769">
                  <c:v>-2.28119E-2</c:v>
                </c:pt>
                <c:pt idx="24770">
                  <c:v>-1.52988E-2</c:v>
                </c:pt>
                <c:pt idx="24771">
                  <c:v>-1.00651E-2</c:v>
                </c:pt>
                <c:pt idx="24772">
                  <c:v>-1.3958E-2</c:v>
                </c:pt>
                <c:pt idx="24773">
                  <c:v>-1.42469E-2</c:v>
                </c:pt>
                <c:pt idx="24774">
                  <c:v>-1.50776E-2</c:v>
                </c:pt>
                <c:pt idx="24775">
                  <c:v>-1.8744500000000001E-2</c:v>
                </c:pt>
                <c:pt idx="24776">
                  <c:v>-1.9475900000000001E-2</c:v>
                </c:pt>
                <c:pt idx="24777">
                  <c:v>-1.48792E-2</c:v>
                </c:pt>
                <c:pt idx="24778">
                  <c:v>-2.2186299999999999E-2</c:v>
                </c:pt>
                <c:pt idx="24779">
                  <c:v>-1.3840699999999999E-2</c:v>
                </c:pt>
                <c:pt idx="24780">
                  <c:v>-2.4946200000000002E-2</c:v>
                </c:pt>
                <c:pt idx="24781">
                  <c:v>-3.39403E-2</c:v>
                </c:pt>
                <c:pt idx="24782">
                  <c:v>-1.8607100000000001E-2</c:v>
                </c:pt>
                <c:pt idx="24783">
                  <c:v>-2.70443E-2</c:v>
                </c:pt>
                <c:pt idx="24784">
                  <c:v>-1.84069E-2</c:v>
                </c:pt>
                <c:pt idx="24785">
                  <c:v>-3.1575199999999998E-2</c:v>
                </c:pt>
                <c:pt idx="24786">
                  <c:v>-2.5011100000000001E-2</c:v>
                </c:pt>
                <c:pt idx="24787">
                  <c:v>-3.80278E-2</c:v>
                </c:pt>
                <c:pt idx="24788">
                  <c:v>-1.9141200000000001E-2</c:v>
                </c:pt>
                <c:pt idx="24789">
                  <c:v>-3.4222599999999999E-2</c:v>
                </c:pt>
                <c:pt idx="24790">
                  <c:v>-1.4229800000000001E-2</c:v>
                </c:pt>
                <c:pt idx="24791">
                  <c:v>-2.6708599999999999E-2</c:v>
                </c:pt>
                <c:pt idx="24792">
                  <c:v>-1.33934E-2</c:v>
                </c:pt>
                <c:pt idx="24793">
                  <c:v>-1.61514E-2</c:v>
                </c:pt>
                <c:pt idx="24794">
                  <c:v>-1.00965E-2</c:v>
                </c:pt>
                <c:pt idx="24795">
                  <c:v>-1.65071E-2</c:v>
                </c:pt>
                <c:pt idx="24796">
                  <c:v>-6.7482000000000002E-3</c:v>
                </c:pt>
                <c:pt idx="24797">
                  <c:v>-7.7447899999999997E-3</c:v>
                </c:pt>
                <c:pt idx="24798">
                  <c:v>-1.0211E-2</c:v>
                </c:pt>
                <c:pt idx="24799">
                  <c:v>-2.0570800000000002E-3</c:v>
                </c:pt>
                <c:pt idx="24800">
                  <c:v>-1.9721999999999999E-3</c:v>
                </c:pt>
                <c:pt idx="24801">
                  <c:v>-1.06335E-3</c:v>
                </c:pt>
                <c:pt idx="24802">
                  <c:v>-1.0716399999999999E-2</c:v>
                </c:pt>
                <c:pt idx="24803">
                  <c:v>-4.0369000000000004E-3</c:v>
                </c:pt>
                <c:pt idx="24804">
                  <c:v>-2.3946800000000002E-3</c:v>
                </c:pt>
                <c:pt idx="24805">
                  <c:v>3.6067999999999998E-3</c:v>
                </c:pt>
                <c:pt idx="24806">
                  <c:v>2.10762E-4</c:v>
                </c:pt>
                <c:pt idx="24807">
                  <c:v>-5.2938500000000001E-3</c:v>
                </c:pt>
                <c:pt idx="24808">
                  <c:v>-7.1964300000000002E-3</c:v>
                </c:pt>
                <c:pt idx="24809">
                  <c:v>-1.3465899999999999E-3</c:v>
                </c:pt>
                <c:pt idx="24810">
                  <c:v>1.11294E-3</c:v>
                </c:pt>
                <c:pt idx="24811">
                  <c:v>-1.87674E-2</c:v>
                </c:pt>
                <c:pt idx="24812">
                  <c:v>-4.6195999999999997E-3</c:v>
                </c:pt>
                <c:pt idx="24813">
                  <c:v>-1.07422E-2</c:v>
                </c:pt>
                <c:pt idx="24814">
                  <c:v>5.2547499999999997E-4</c:v>
                </c:pt>
                <c:pt idx="24815">
                  <c:v>-1.16501E-2</c:v>
                </c:pt>
                <c:pt idx="24816">
                  <c:v>-5.1193200000000001E-3</c:v>
                </c:pt>
                <c:pt idx="24817">
                  <c:v>-2.034E-2</c:v>
                </c:pt>
                <c:pt idx="24818">
                  <c:v>-7.6246300000000003E-3</c:v>
                </c:pt>
                <c:pt idx="24819">
                  <c:v>-2.11983E-2</c:v>
                </c:pt>
                <c:pt idx="24820">
                  <c:v>-9.74941E-3</c:v>
                </c:pt>
                <c:pt idx="24821">
                  <c:v>-1.6922E-2</c:v>
                </c:pt>
                <c:pt idx="24822">
                  <c:v>-1.2083999999999999E-2</c:v>
                </c:pt>
                <c:pt idx="24823">
                  <c:v>-1.4538799999999999E-2</c:v>
                </c:pt>
                <c:pt idx="24824">
                  <c:v>-1.58195E-2</c:v>
                </c:pt>
                <c:pt idx="24825">
                  <c:v>-1.1576700000000001E-2</c:v>
                </c:pt>
                <c:pt idx="24826">
                  <c:v>-1.2761099999999999E-2</c:v>
                </c:pt>
                <c:pt idx="24827">
                  <c:v>-1.6028400000000002E-2</c:v>
                </c:pt>
                <c:pt idx="24828">
                  <c:v>5.4798099999999999E-3</c:v>
                </c:pt>
                <c:pt idx="24829">
                  <c:v>-5.1021599999999997E-3</c:v>
                </c:pt>
                <c:pt idx="24830">
                  <c:v>-6.1464299999999996E-3</c:v>
                </c:pt>
                <c:pt idx="24831">
                  <c:v>1.18256E-4</c:v>
                </c:pt>
                <c:pt idx="24832">
                  <c:v>-8.3656300000000006E-3</c:v>
                </c:pt>
                <c:pt idx="24833">
                  <c:v>5.1689100000000001E-4</c:v>
                </c:pt>
                <c:pt idx="24834">
                  <c:v>-1.5810000000000001E-2</c:v>
                </c:pt>
                <c:pt idx="24835">
                  <c:v>-1.07822E-2</c:v>
                </c:pt>
                <c:pt idx="24836">
                  <c:v>-1.61047E-2</c:v>
                </c:pt>
                <c:pt idx="24837">
                  <c:v>-8.0833399999999996E-3</c:v>
                </c:pt>
                <c:pt idx="24838">
                  <c:v>-1.6396500000000001E-2</c:v>
                </c:pt>
                <c:pt idx="24839">
                  <c:v>-1.5704200000000001E-2</c:v>
                </c:pt>
                <c:pt idx="24840">
                  <c:v>-2.92158E-2</c:v>
                </c:pt>
                <c:pt idx="24841">
                  <c:v>-8.3637199999999998E-3</c:v>
                </c:pt>
                <c:pt idx="24842">
                  <c:v>-2.19927E-2</c:v>
                </c:pt>
                <c:pt idx="24843">
                  <c:v>-1.6789399999999999E-2</c:v>
                </c:pt>
                <c:pt idx="24844">
                  <c:v>-5.7239500000000002E-3</c:v>
                </c:pt>
                <c:pt idx="24845">
                  <c:v>-2.0535500000000002E-2</c:v>
                </c:pt>
                <c:pt idx="24846">
                  <c:v>-1.0838499999999999E-2</c:v>
                </c:pt>
                <c:pt idx="24847">
                  <c:v>-1.8921899999999998E-2</c:v>
                </c:pt>
                <c:pt idx="24848">
                  <c:v>-2.4335900000000001E-2</c:v>
                </c:pt>
                <c:pt idx="24849">
                  <c:v>-8.5010499999999996E-3</c:v>
                </c:pt>
                <c:pt idx="24850">
                  <c:v>-2.9379800000000001E-2</c:v>
                </c:pt>
                <c:pt idx="24851">
                  <c:v>-2.7249300000000001E-2</c:v>
                </c:pt>
                <c:pt idx="24852">
                  <c:v>-2.5893200000000002E-2</c:v>
                </c:pt>
                <c:pt idx="24853">
                  <c:v>-1.54343E-2</c:v>
                </c:pt>
                <c:pt idx="24854">
                  <c:v>-1.81341E-2</c:v>
                </c:pt>
                <c:pt idx="24855">
                  <c:v>-3.8194700000000002E-3</c:v>
                </c:pt>
                <c:pt idx="24856">
                  <c:v>-2.0971299999999998E-2</c:v>
                </c:pt>
                <c:pt idx="24857">
                  <c:v>-4.6825399999999998E-3</c:v>
                </c:pt>
                <c:pt idx="24858">
                  <c:v>-9.6693000000000005E-3</c:v>
                </c:pt>
                <c:pt idx="24859">
                  <c:v>-3.9777800000000002E-3</c:v>
                </c:pt>
                <c:pt idx="24860">
                  <c:v>-1.4859199999999999E-2</c:v>
                </c:pt>
                <c:pt idx="24861">
                  <c:v>-2.4515200000000001E-2</c:v>
                </c:pt>
                <c:pt idx="24862">
                  <c:v>-8.0623599999999993E-3</c:v>
                </c:pt>
                <c:pt idx="24863">
                  <c:v>-1.2578000000000001E-2</c:v>
                </c:pt>
                <c:pt idx="24864">
                  <c:v>-1.2094499999999999E-2</c:v>
                </c:pt>
                <c:pt idx="24865">
                  <c:v>-5.8927500000000004E-3</c:v>
                </c:pt>
                <c:pt idx="24866">
                  <c:v>-4.4698699999999999E-3</c:v>
                </c:pt>
                <c:pt idx="24867">
                  <c:v>-9.4852400000000007E-3</c:v>
                </c:pt>
                <c:pt idx="24868">
                  <c:v>-1.28098E-2</c:v>
                </c:pt>
                <c:pt idx="24869">
                  <c:v>-1.60275E-2</c:v>
                </c:pt>
                <c:pt idx="24870">
                  <c:v>-1.1562299999999999E-2</c:v>
                </c:pt>
                <c:pt idx="24871">
                  <c:v>-8.7995499999999997E-3</c:v>
                </c:pt>
                <c:pt idx="24872">
                  <c:v>-2.52123E-2</c:v>
                </c:pt>
                <c:pt idx="24873">
                  <c:v>-1.8317199999999999E-2</c:v>
                </c:pt>
                <c:pt idx="24874">
                  <c:v>-1.70441E-2</c:v>
                </c:pt>
                <c:pt idx="24875">
                  <c:v>-1.15957E-2</c:v>
                </c:pt>
                <c:pt idx="24876">
                  <c:v>-2.29778E-2</c:v>
                </c:pt>
                <c:pt idx="24877">
                  <c:v>-1.52979E-2</c:v>
                </c:pt>
                <c:pt idx="24878">
                  <c:v>-1.26438E-2</c:v>
                </c:pt>
                <c:pt idx="24879">
                  <c:v>-2.7824399999999999E-2</c:v>
                </c:pt>
                <c:pt idx="24880">
                  <c:v>-3.6179500000000003E-2</c:v>
                </c:pt>
                <c:pt idx="24881">
                  <c:v>-2.8700799999999999E-2</c:v>
                </c:pt>
                <c:pt idx="24882">
                  <c:v>-3.6230999999999999E-2</c:v>
                </c:pt>
                <c:pt idx="24883">
                  <c:v>-2.3644399999999999E-2</c:v>
                </c:pt>
                <c:pt idx="24884">
                  <c:v>-1.60894E-2</c:v>
                </c:pt>
                <c:pt idx="24885">
                  <c:v>-2.0952200000000001E-2</c:v>
                </c:pt>
                <c:pt idx="24886">
                  <c:v>-1.8830300000000001E-2</c:v>
                </c:pt>
                <c:pt idx="24887">
                  <c:v>-1.3210299999999999E-2</c:v>
                </c:pt>
                <c:pt idx="24888">
                  <c:v>-2.49815E-2</c:v>
                </c:pt>
                <c:pt idx="24889">
                  <c:v>-1.9219400000000001E-2</c:v>
                </c:pt>
                <c:pt idx="24890">
                  <c:v>-2.89717E-2</c:v>
                </c:pt>
                <c:pt idx="24891">
                  <c:v>-1.9788699999999999E-2</c:v>
                </c:pt>
                <c:pt idx="24892">
                  <c:v>-2.34661E-2</c:v>
                </c:pt>
                <c:pt idx="24893">
                  <c:v>-1.8359199999999999E-2</c:v>
                </c:pt>
                <c:pt idx="24894">
                  <c:v>-9.6425999999999994E-3</c:v>
                </c:pt>
                <c:pt idx="24895">
                  <c:v>-2.10066E-2</c:v>
                </c:pt>
                <c:pt idx="24896">
                  <c:v>-1.3377200000000001E-2</c:v>
                </c:pt>
                <c:pt idx="24897">
                  <c:v>-1.8098800000000002E-2</c:v>
                </c:pt>
                <c:pt idx="24898">
                  <c:v>-9.5071800000000005E-3</c:v>
                </c:pt>
                <c:pt idx="24899">
                  <c:v>-1.79472E-2</c:v>
                </c:pt>
                <c:pt idx="24900">
                  <c:v>-1.66445E-2</c:v>
                </c:pt>
                <c:pt idx="24901">
                  <c:v>-1.7580999999999999E-2</c:v>
                </c:pt>
                <c:pt idx="24902">
                  <c:v>-7.4482000000000003E-3</c:v>
                </c:pt>
                <c:pt idx="24903">
                  <c:v>-1.45769E-2</c:v>
                </c:pt>
                <c:pt idx="24904">
                  <c:v>-9.5300699999999999E-3</c:v>
                </c:pt>
                <c:pt idx="24905">
                  <c:v>-1.33305E-2</c:v>
                </c:pt>
                <c:pt idx="24906">
                  <c:v>-2.0865399999999999E-2</c:v>
                </c:pt>
                <c:pt idx="24907">
                  <c:v>-2.7676599999999999E-2</c:v>
                </c:pt>
                <c:pt idx="24908">
                  <c:v>-2.00596E-2</c:v>
                </c:pt>
                <c:pt idx="24909">
                  <c:v>-3.2336200000000002E-2</c:v>
                </c:pt>
                <c:pt idx="24910">
                  <c:v>-2.65846E-2</c:v>
                </c:pt>
                <c:pt idx="24911">
                  <c:v>-2.2707000000000001E-2</c:v>
                </c:pt>
                <c:pt idx="24912">
                  <c:v>-1.3988499999999999E-2</c:v>
                </c:pt>
                <c:pt idx="24913">
                  <c:v>-1.6669300000000001E-2</c:v>
                </c:pt>
                <c:pt idx="24914">
                  <c:v>-2.0432499999999999E-2</c:v>
                </c:pt>
                <c:pt idx="24915">
                  <c:v>-3.6773700000000001E-3</c:v>
                </c:pt>
                <c:pt idx="24916">
                  <c:v>-6.4296700000000002E-3</c:v>
                </c:pt>
                <c:pt idx="24917">
                  <c:v>-7.4043299999999998E-3</c:v>
                </c:pt>
                <c:pt idx="24918">
                  <c:v>-1.9196499999999998E-2</c:v>
                </c:pt>
                <c:pt idx="24919">
                  <c:v>-1.8201800000000001E-2</c:v>
                </c:pt>
                <c:pt idx="24920">
                  <c:v>-1.2203200000000001E-2</c:v>
                </c:pt>
                <c:pt idx="24921">
                  <c:v>-2.0105399999999999E-2</c:v>
                </c:pt>
                <c:pt idx="24922">
                  <c:v>-1.0498E-2</c:v>
                </c:pt>
                <c:pt idx="24923">
                  <c:v>-1.43471E-2</c:v>
                </c:pt>
                <c:pt idx="24924">
                  <c:v>-9.3288399999999997E-3</c:v>
                </c:pt>
                <c:pt idx="24925">
                  <c:v>-1.6785600000000001E-2</c:v>
                </c:pt>
                <c:pt idx="24926">
                  <c:v>-1.14965E-2</c:v>
                </c:pt>
                <c:pt idx="24927">
                  <c:v>-9.5720300000000005E-3</c:v>
                </c:pt>
                <c:pt idx="24928">
                  <c:v>-7.6160400000000001E-3</c:v>
                </c:pt>
                <c:pt idx="24929">
                  <c:v>-2.30513E-2</c:v>
                </c:pt>
                <c:pt idx="24930">
                  <c:v>-1.8601400000000001E-2</c:v>
                </c:pt>
                <c:pt idx="24931">
                  <c:v>-2.0983700000000001E-2</c:v>
                </c:pt>
                <c:pt idx="24932">
                  <c:v>-1.8280999999999999E-2</c:v>
                </c:pt>
                <c:pt idx="24933">
                  <c:v>-2.14863E-2</c:v>
                </c:pt>
                <c:pt idx="24934">
                  <c:v>-2.1020899999999999E-2</c:v>
                </c:pt>
                <c:pt idx="24935">
                  <c:v>-1.5226399999999999E-2</c:v>
                </c:pt>
                <c:pt idx="24936">
                  <c:v>-3.12424E-2</c:v>
                </c:pt>
                <c:pt idx="24937">
                  <c:v>-1.82171E-2</c:v>
                </c:pt>
                <c:pt idx="24938">
                  <c:v>-2.8166799999999999E-2</c:v>
                </c:pt>
                <c:pt idx="24939">
                  <c:v>-2.01893E-2</c:v>
                </c:pt>
                <c:pt idx="24940">
                  <c:v>-2.3840900000000002E-2</c:v>
                </c:pt>
                <c:pt idx="24941">
                  <c:v>-2.0151100000000002E-2</c:v>
                </c:pt>
                <c:pt idx="24942">
                  <c:v>-2.29702E-2</c:v>
                </c:pt>
                <c:pt idx="24943">
                  <c:v>-2.31752E-2</c:v>
                </c:pt>
                <c:pt idx="24944">
                  <c:v>-1.9271900000000002E-2</c:v>
                </c:pt>
                <c:pt idx="24945">
                  <c:v>-2.0576500000000001E-2</c:v>
                </c:pt>
                <c:pt idx="24946">
                  <c:v>-2.4465600000000001E-2</c:v>
                </c:pt>
                <c:pt idx="24947">
                  <c:v>-1.9499800000000001E-2</c:v>
                </c:pt>
                <c:pt idx="24948">
                  <c:v>-1.06497E-2</c:v>
                </c:pt>
                <c:pt idx="24949">
                  <c:v>-2.29006E-2</c:v>
                </c:pt>
                <c:pt idx="24950">
                  <c:v>-1.80979E-2</c:v>
                </c:pt>
                <c:pt idx="24951">
                  <c:v>-1.5360800000000001E-2</c:v>
                </c:pt>
                <c:pt idx="24952">
                  <c:v>-1.9544599999999999E-2</c:v>
                </c:pt>
                <c:pt idx="24953">
                  <c:v>-8.7633099999999998E-3</c:v>
                </c:pt>
                <c:pt idx="24954">
                  <c:v>-1.4798199999999999E-2</c:v>
                </c:pt>
                <c:pt idx="24955">
                  <c:v>-1.42288E-2</c:v>
                </c:pt>
                <c:pt idx="24956">
                  <c:v>-1.5100499999999999E-2</c:v>
                </c:pt>
                <c:pt idx="24957">
                  <c:v>-1.2486499999999999E-2</c:v>
                </c:pt>
                <c:pt idx="24958">
                  <c:v>-1.9536000000000001E-2</c:v>
                </c:pt>
                <c:pt idx="24959">
                  <c:v>-1.31044E-2</c:v>
                </c:pt>
                <c:pt idx="24960">
                  <c:v>-1.968E-2</c:v>
                </c:pt>
                <c:pt idx="24961">
                  <c:v>-1.6601600000000001E-2</c:v>
                </c:pt>
                <c:pt idx="24962">
                  <c:v>-1.63126E-2</c:v>
                </c:pt>
                <c:pt idx="24963">
                  <c:v>-2.3406E-2</c:v>
                </c:pt>
                <c:pt idx="24964">
                  <c:v>-1.49879E-2</c:v>
                </c:pt>
                <c:pt idx="24965">
                  <c:v>-2.2603999999999999E-2</c:v>
                </c:pt>
                <c:pt idx="24966">
                  <c:v>-1.52826E-2</c:v>
                </c:pt>
                <c:pt idx="24967">
                  <c:v>-1.7861399999999999E-2</c:v>
                </c:pt>
                <c:pt idx="24968">
                  <c:v>-1.3442000000000001E-2</c:v>
                </c:pt>
                <c:pt idx="24969">
                  <c:v>-2.4006799999999998E-2</c:v>
                </c:pt>
                <c:pt idx="24970">
                  <c:v>-1.53913E-2</c:v>
                </c:pt>
                <c:pt idx="24971">
                  <c:v>-2.7564000000000002E-2</c:v>
                </c:pt>
                <c:pt idx="24972">
                  <c:v>-1.44672E-2</c:v>
                </c:pt>
                <c:pt idx="24973">
                  <c:v>-2.78482E-2</c:v>
                </c:pt>
                <c:pt idx="24974">
                  <c:v>-1.8321E-2</c:v>
                </c:pt>
                <c:pt idx="24975">
                  <c:v>-1.6010300000000002E-2</c:v>
                </c:pt>
                <c:pt idx="24976">
                  <c:v>-2.4424600000000001E-2</c:v>
                </c:pt>
                <c:pt idx="24977">
                  <c:v>-2.2304500000000001E-2</c:v>
                </c:pt>
                <c:pt idx="24978">
                  <c:v>-2.02799E-2</c:v>
                </c:pt>
                <c:pt idx="24979">
                  <c:v>-2.4598100000000001E-2</c:v>
                </c:pt>
                <c:pt idx="24980">
                  <c:v>-2.46649E-2</c:v>
                </c:pt>
                <c:pt idx="24981">
                  <c:v>-2.3568200000000001E-2</c:v>
                </c:pt>
                <c:pt idx="24982">
                  <c:v>-1.3443E-2</c:v>
                </c:pt>
                <c:pt idx="24983">
                  <c:v>-1.7133700000000002E-2</c:v>
                </c:pt>
                <c:pt idx="24984">
                  <c:v>-2.07548E-2</c:v>
                </c:pt>
                <c:pt idx="24985">
                  <c:v>-2.0274199999999999E-2</c:v>
                </c:pt>
                <c:pt idx="24986">
                  <c:v>-1.9448300000000002E-2</c:v>
                </c:pt>
                <c:pt idx="24987">
                  <c:v>-9.8199800000000007E-3</c:v>
                </c:pt>
                <c:pt idx="24988">
                  <c:v>-2.38838E-2</c:v>
                </c:pt>
                <c:pt idx="24989">
                  <c:v>-2.01397E-2</c:v>
                </c:pt>
                <c:pt idx="24990">
                  <c:v>-3.0539500000000001E-2</c:v>
                </c:pt>
                <c:pt idx="24991">
                  <c:v>-1.5788099999999999E-2</c:v>
                </c:pt>
                <c:pt idx="24992">
                  <c:v>-2.3314499999999998E-2</c:v>
                </c:pt>
                <c:pt idx="24993">
                  <c:v>-2.11668E-2</c:v>
                </c:pt>
                <c:pt idx="24994">
                  <c:v>-2.4764100000000001E-2</c:v>
                </c:pt>
                <c:pt idx="24995">
                  <c:v>-2.1956400000000001E-2</c:v>
                </c:pt>
                <c:pt idx="24996">
                  <c:v>-2.8396600000000001E-2</c:v>
                </c:pt>
                <c:pt idx="24997">
                  <c:v>-1.7014499999999998E-2</c:v>
                </c:pt>
                <c:pt idx="24998">
                  <c:v>-1.95017E-2</c:v>
                </c:pt>
                <c:pt idx="24999">
                  <c:v>-2.5589000000000001E-2</c:v>
                </c:pt>
                <c:pt idx="25000">
                  <c:v>-2.42729E-2</c:v>
                </c:pt>
                <c:pt idx="25001">
                  <c:v>-1.55716E-2</c:v>
                </c:pt>
                <c:pt idx="25002">
                  <c:v>-2.7595499999999999E-2</c:v>
                </c:pt>
                <c:pt idx="25003">
                  <c:v>-1.52941E-2</c:v>
                </c:pt>
                <c:pt idx="25004">
                  <c:v>-2.6863100000000001E-2</c:v>
                </c:pt>
                <c:pt idx="25005">
                  <c:v>-1.6905799999999999E-2</c:v>
                </c:pt>
                <c:pt idx="25006">
                  <c:v>-2.1009400000000001E-2</c:v>
                </c:pt>
                <c:pt idx="25007">
                  <c:v>-1.57833E-2</c:v>
                </c:pt>
                <c:pt idx="25008">
                  <c:v>-6.4163199999999997E-3</c:v>
                </c:pt>
                <c:pt idx="25009">
                  <c:v>-1.40114E-2</c:v>
                </c:pt>
                <c:pt idx="25010">
                  <c:v>-1.7613400000000001E-2</c:v>
                </c:pt>
                <c:pt idx="25011">
                  <c:v>-9.3736600000000007E-3</c:v>
                </c:pt>
                <c:pt idx="25012">
                  <c:v>5.0258599999999996E-4</c:v>
                </c:pt>
                <c:pt idx="25013">
                  <c:v>-9.2554100000000004E-3</c:v>
                </c:pt>
                <c:pt idx="25014">
                  <c:v>-1.1403099999999999E-2</c:v>
                </c:pt>
                <c:pt idx="25015">
                  <c:v>-2.2509600000000001E-2</c:v>
                </c:pt>
                <c:pt idx="25016">
                  <c:v>-6.7348499999999997E-3</c:v>
                </c:pt>
                <c:pt idx="25017">
                  <c:v>-4.9209600000000003E-3</c:v>
                </c:pt>
                <c:pt idx="25018">
                  <c:v>-9.1934200000000008E-3</c:v>
                </c:pt>
                <c:pt idx="25019">
                  <c:v>-9.6502299999999992E-3</c:v>
                </c:pt>
                <c:pt idx="25020">
                  <c:v>-1.2919399999999999E-2</c:v>
                </c:pt>
                <c:pt idx="25021">
                  <c:v>1.27792E-4</c:v>
                </c:pt>
                <c:pt idx="25022">
                  <c:v>-8.9244800000000003E-3</c:v>
                </c:pt>
                <c:pt idx="25023" formatCode="0.00E+00">
                  <c:v>-5.8174100000000003E-5</c:v>
                </c:pt>
                <c:pt idx="25024">
                  <c:v>2.0523099999999999E-3</c:v>
                </c:pt>
                <c:pt idx="25025">
                  <c:v>-8.6402899999999999E-4</c:v>
                </c:pt>
                <c:pt idx="25026">
                  <c:v>-8.3894699999999996E-3</c:v>
                </c:pt>
                <c:pt idx="25027">
                  <c:v>1.4219300000000001E-3</c:v>
                </c:pt>
                <c:pt idx="25028">
                  <c:v>-3.7546200000000002E-3</c:v>
                </c:pt>
                <c:pt idx="25029">
                  <c:v>8.0957400000000006E-3</c:v>
                </c:pt>
                <c:pt idx="25030">
                  <c:v>-7.7867500000000003E-3</c:v>
                </c:pt>
                <c:pt idx="25031">
                  <c:v>-6.7834899999999997E-3</c:v>
                </c:pt>
                <c:pt idx="25032">
                  <c:v>-1.19495E-3</c:v>
                </c:pt>
                <c:pt idx="25033">
                  <c:v>1.9750599999999998E-3</c:v>
                </c:pt>
                <c:pt idx="25034">
                  <c:v>-5.8526999999999997E-3</c:v>
                </c:pt>
                <c:pt idx="25035" formatCode="0.00E+00">
                  <c:v>1.04904E-5</c:v>
                </c:pt>
                <c:pt idx="25036">
                  <c:v>3.2062499999999999E-3</c:v>
                </c:pt>
                <c:pt idx="25037">
                  <c:v>1.3351400000000001E-3</c:v>
                </c:pt>
                <c:pt idx="25038">
                  <c:v>1.25437E-2</c:v>
                </c:pt>
                <c:pt idx="25039">
                  <c:v>4.4622400000000001E-3</c:v>
                </c:pt>
                <c:pt idx="25040">
                  <c:v>1.38741E-2</c:v>
                </c:pt>
                <c:pt idx="25041">
                  <c:v>-8.0499600000000001E-3</c:v>
                </c:pt>
                <c:pt idx="25042">
                  <c:v>7.9917900000000004E-3</c:v>
                </c:pt>
                <c:pt idx="25043">
                  <c:v>2.0399099999999998E-3</c:v>
                </c:pt>
                <c:pt idx="25044">
                  <c:v>7.8992799999999998E-3</c:v>
                </c:pt>
                <c:pt idx="25045" formatCode="0.00E+00">
                  <c:v>-2.2888199999999999E-5</c:v>
                </c:pt>
                <c:pt idx="25046">
                  <c:v>1.5173000000000001E-3</c:v>
                </c:pt>
                <c:pt idx="25047">
                  <c:v>1.3870199999999999E-2</c:v>
                </c:pt>
                <c:pt idx="25048">
                  <c:v>-3.7717800000000002E-3</c:v>
                </c:pt>
                <c:pt idx="25049">
                  <c:v>1.67274E-3</c:v>
                </c:pt>
                <c:pt idx="25050">
                  <c:v>1.0376000000000001E-3</c:v>
                </c:pt>
                <c:pt idx="25051">
                  <c:v>1.61104E-2</c:v>
                </c:pt>
                <c:pt idx="25052">
                  <c:v>2.3879999999999999E-3</c:v>
                </c:pt>
                <c:pt idx="25053">
                  <c:v>8.9063600000000003E-3</c:v>
                </c:pt>
                <c:pt idx="25054">
                  <c:v>3.5762800000000003E-4</c:v>
                </c:pt>
                <c:pt idx="25055">
                  <c:v>1.1379200000000001E-2</c:v>
                </c:pt>
                <c:pt idx="25056">
                  <c:v>7.4214900000000002E-3</c:v>
                </c:pt>
                <c:pt idx="25057">
                  <c:v>4.7359500000000001E-3</c:v>
                </c:pt>
                <c:pt idx="25058">
                  <c:v>1.7146100000000001E-2</c:v>
                </c:pt>
                <c:pt idx="25059">
                  <c:v>-3.7059800000000002E-3</c:v>
                </c:pt>
                <c:pt idx="25060">
                  <c:v>5.6638699999999997E-3</c:v>
                </c:pt>
                <c:pt idx="25061">
                  <c:v>4.8437100000000002E-3</c:v>
                </c:pt>
                <c:pt idx="25062">
                  <c:v>2.6454899999999999E-3</c:v>
                </c:pt>
                <c:pt idx="25063">
                  <c:v>7.3442500000000001E-3</c:v>
                </c:pt>
                <c:pt idx="25064">
                  <c:v>1.3754799999999999E-2</c:v>
                </c:pt>
                <c:pt idx="25065">
                  <c:v>1.0363600000000001E-2</c:v>
                </c:pt>
                <c:pt idx="25066">
                  <c:v>1.6707400000000001E-2</c:v>
                </c:pt>
                <c:pt idx="25067">
                  <c:v>9.0227099999999998E-3</c:v>
                </c:pt>
                <c:pt idx="25068">
                  <c:v>6.1540600000000003E-3</c:v>
                </c:pt>
                <c:pt idx="25069">
                  <c:v>1.21937E-2</c:v>
                </c:pt>
                <c:pt idx="25070">
                  <c:v>1.1295299999999999E-2</c:v>
                </c:pt>
                <c:pt idx="25071">
                  <c:v>1.5890100000000001E-2</c:v>
                </c:pt>
                <c:pt idx="25072">
                  <c:v>8.6383799999999993E-3</c:v>
                </c:pt>
                <c:pt idx="25073">
                  <c:v>1.35202E-2</c:v>
                </c:pt>
                <c:pt idx="25074">
                  <c:v>1.59883E-2</c:v>
                </c:pt>
                <c:pt idx="25075">
                  <c:v>1.0869E-2</c:v>
                </c:pt>
                <c:pt idx="25076">
                  <c:v>2.2863399999999999E-2</c:v>
                </c:pt>
                <c:pt idx="25077">
                  <c:v>4.9505199999999999E-3</c:v>
                </c:pt>
                <c:pt idx="25078">
                  <c:v>1.2164100000000001E-2</c:v>
                </c:pt>
                <c:pt idx="25079">
                  <c:v>9.2592200000000003E-3</c:v>
                </c:pt>
                <c:pt idx="25080">
                  <c:v>7.4691799999999997E-3</c:v>
                </c:pt>
                <c:pt idx="25081">
                  <c:v>4.5776399999999999E-4</c:v>
                </c:pt>
                <c:pt idx="25082">
                  <c:v>9.9458700000000008E-3</c:v>
                </c:pt>
                <c:pt idx="25083">
                  <c:v>2.7351400000000001E-3</c:v>
                </c:pt>
                <c:pt idx="25084">
                  <c:v>9.3698500000000007E-3</c:v>
                </c:pt>
                <c:pt idx="25085">
                  <c:v>1.159E-2</c:v>
                </c:pt>
                <c:pt idx="25086">
                  <c:v>1.04446E-2</c:v>
                </c:pt>
                <c:pt idx="25087">
                  <c:v>4.6024300000000002E-3</c:v>
                </c:pt>
                <c:pt idx="25088">
                  <c:v>3.5743699999999999E-3</c:v>
                </c:pt>
                <c:pt idx="25089">
                  <c:v>4.0235499999999999E-3</c:v>
                </c:pt>
                <c:pt idx="25090">
                  <c:v>3.66783E-3</c:v>
                </c:pt>
                <c:pt idx="25091">
                  <c:v>8.4867499999999995E-3</c:v>
                </c:pt>
                <c:pt idx="25092">
                  <c:v>1.4345200000000001E-2</c:v>
                </c:pt>
                <c:pt idx="25093">
                  <c:v>5.9318499999999998E-3</c:v>
                </c:pt>
                <c:pt idx="25094">
                  <c:v>6.7138699999999996E-4</c:v>
                </c:pt>
                <c:pt idx="25095">
                  <c:v>5.6581499999999998E-3</c:v>
                </c:pt>
                <c:pt idx="25096">
                  <c:v>9.0961500000000008E-3</c:v>
                </c:pt>
                <c:pt idx="25097">
                  <c:v>1.30749E-2</c:v>
                </c:pt>
                <c:pt idx="25098">
                  <c:v>4.8589699999999998E-3</c:v>
                </c:pt>
                <c:pt idx="25099">
                  <c:v>2.5243800000000001E-3</c:v>
                </c:pt>
                <c:pt idx="25100">
                  <c:v>2.4633400000000001E-3</c:v>
                </c:pt>
                <c:pt idx="25101">
                  <c:v>7.9841600000000006E-3</c:v>
                </c:pt>
                <c:pt idx="25102">
                  <c:v>9.4261199999999996E-3</c:v>
                </c:pt>
                <c:pt idx="25103">
                  <c:v>-1.46389E-3</c:v>
                </c:pt>
                <c:pt idx="25104">
                  <c:v>6.9046000000000003E-3</c:v>
                </c:pt>
                <c:pt idx="25105">
                  <c:v>9.7866099999999994E-3</c:v>
                </c:pt>
                <c:pt idx="25106">
                  <c:v>1.08156E-2</c:v>
                </c:pt>
                <c:pt idx="25107">
                  <c:v>1.60456E-2</c:v>
                </c:pt>
                <c:pt idx="25108">
                  <c:v>7.5979200000000002E-3</c:v>
                </c:pt>
                <c:pt idx="25109">
                  <c:v>1.1784599999999999E-2</c:v>
                </c:pt>
                <c:pt idx="25110">
                  <c:v>1.5236899999999999E-2</c:v>
                </c:pt>
                <c:pt idx="25111">
                  <c:v>4.8284499999999998E-3</c:v>
                </c:pt>
                <c:pt idx="25112">
                  <c:v>5.5675500000000001E-3</c:v>
                </c:pt>
                <c:pt idx="25113">
                  <c:v>9.8905599999999996E-3</c:v>
                </c:pt>
                <c:pt idx="25114">
                  <c:v>6.7911100000000004E-3</c:v>
                </c:pt>
                <c:pt idx="25115">
                  <c:v>9.3011900000000008E-3</c:v>
                </c:pt>
                <c:pt idx="25116">
                  <c:v>7.8239399999999997E-3</c:v>
                </c:pt>
                <c:pt idx="25117">
                  <c:v>9.0894700000000005E-3</c:v>
                </c:pt>
                <c:pt idx="25118">
                  <c:v>1.49555E-2</c:v>
                </c:pt>
                <c:pt idx="25119">
                  <c:v>4.6482099999999998E-3</c:v>
                </c:pt>
                <c:pt idx="25120">
                  <c:v>2.1877300000000001E-3</c:v>
                </c:pt>
                <c:pt idx="25121">
                  <c:v>6.3066499999999996E-3</c:v>
                </c:pt>
                <c:pt idx="25122">
                  <c:v>8.4676700000000001E-3</c:v>
                </c:pt>
                <c:pt idx="25123">
                  <c:v>6.0186399999999996E-3</c:v>
                </c:pt>
                <c:pt idx="25124">
                  <c:v>5.2690499999999999E-3</c:v>
                </c:pt>
                <c:pt idx="25125">
                  <c:v>5.6295399999999997E-3</c:v>
                </c:pt>
                <c:pt idx="25126">
                  <c:v>-1.0919599999999999E-3</c:v>
                </c:pt>
                <c:pt idx="25127">
                  <c:v>3.6563899999999998E-3</c:v>
                </c:pt>
                <c:pt idx="25128">
                  <c:v>8.3541900000000001E-4</c:v>
                </c:pt>
                <c:pt idx="25129">
                  <c:v>7.2250400000000003E-3</c:v>
                </c:pt>
                <c:pt idx="25130">
                  <c:v>-3.4532500000000002E-3</c:v>
                </c:pt>
                <c:pt idx="25131">
                  <c:v>1.1360200000000001E-2</c:v>
                </c:pt>
                <c:pt idx="25132">
                  <c:v>1.8949500000000001E-3</c:v>
                </c:pt>
                <c:pt idx="25133">
                  <c:v>7.1220399999999996E-3</c:v>
                </c:pt>
                <c:pt idx="25134">
                  <c:v>9.7866099999999994E-3</c:v>
                </c:pt>
                <c:pt idx="25135">
                  <c:v>3.9033900000000001E-3</c:v>
                </c:pt>
                <c:pt idx="25136">
                  <c:v>1.4945999999999999E-2</c:v>
                </c:pt>
                <c:pt idx="25137">
                  <c:v>1.0006900000000001E-2</c:v>
                </c:pt>
                <c:pt idx="25138">
                  <c:v>9.0866100000000002E-3</c:v>
                </c:pt>
                <c:pt idx="25139">
                  <c:v>1.19781E-2</c:v>
                </c:pt>
                <c:pt idx="25140">
                  <c:v>6.5231300000000002E-3</c:v>
                </c:pt>
                <c:pt idx="25141">
                  <c:v>1.49088E-2</c:v>
                </c:pt>
                <c:pt idx="25142">
                  <c:v>1.62916E-2</c:v>
                </c:pt>
                <c:pt idx="25143">
                  <c:v>1.7971000000000001E-2</c:v>
                </c:pt>
                <c:pt idx="25144">
                  <c:v>9.9048599999999997E-3</c:v>
                </c:pt>
                <c:pt idx="25145">
                  <c:v>2.3222900000000001E-2</c:v>
                </c:pt>
                <c:pt idx="25146">
                  <c:v>2.80895E-2</c:v>
                </c:pt>
                <c:pt idx="25147">
                  <c:v>1.0371200000000001E-2</c:v>
                </c:pt>
                <c:pt idx="25148">
                  <c:v>1.4662700000000001E-2</c:v>
                </c:pt>
                <c:pt idx="25149">
                  <c:v>1.8534700000000001E-2</c:v>
                </c:pt>
                <c:pt idx="25150">
                  <c:v>1.8864599999999999E-2</c:v>
                </c:pt>
                <c:pt idx="25151">
                  <c:v>1.4293699999999999E-2</c:v>
                </c:pt>
                <c:pt idx="25152">
                  <c:v>3.4040500000000001E-2</c:v>
                </c:pt>
                <c:pt idx="25153">
                  <c:v>9.9954599999999994E-3</c:v>
                </c:pt>
                <c:pt idx="25154">
                  <c:v>1.8059700000000001E-2</c:v>
                </c:pt>
                <c:pt idx="25155">
                  <c:v>1.5414199999999999E-2</c:v>
                </c:pt>
                <c:pt idx="25156">
                  <c:v>3.5601599999999997E-2</c:v>
                </c:pt>
                <c:pt idx="25157">
                  <c:v>2.3469900000000002E-3</c:v>
                </c:pt>
                <c:pt idx="25158">
                  <c:v>1.4140099999999999E-2</c:v>
                </c:pt>
                <c:pt idx="25159">
                  <c:v>2.00071E-2</c:v>
                </c:pt>
                <c:pt idx="25160">
                  <c:v>1.9733400000000002E-2</c:v>
                </c:pt>
                <c:pt idx="25161">
                  <c:v>6.0834900000000004E-3</c:v>
                </c:pt>
                <c:pt idx="25162">
                  <c:v>9.0990099999999994E-3</c:v>
                </c:pt>
                <c:pt idx="25163">
                  <c:v>9.4022800000000007E-3</c:v>
                </c:pt>
                <c:pt idx="25164">
                  <c:v>-3.0384100000000001E-3</c:v>
                </c:pt>
                <c:pt idx="25165">
                  <c:v>1.7551400000000002E-2</c:v>
                </c:pt>
                <c:pt idx="25166">
                  <c:v>-6.83784E-4</c:v>
                </c:pt>
                <c:pt idx="25167">
                  <c:v>1.3539300000000001E-2</c:v>
                </c:pt>
                <c:pt idx="25168">
                  <c:v>-1.41745E-2</c:v>
                </c:pt>
                <c:pt idx="25169">
                  <c:v>1.1605300000000001E-2</c:v>
                </c:pt>
                <c:pt idx="25170">
                  <c:v>1.4978399999999999E-2</c:v>
                </c:pt>
                <c:pt idx="25171">
                  <c:v>2.0811099999999999E-2</c:v>
                </c:pt>
                <c:pt idx="25172">
                  <c:v>1.49593E-2</c:v>
                </c:pt>
                <c:pt idx="25173">
                  <c:v>1.0452300000000001E-3</c:v>
                </c:pt>
                <c:pt idx="25174">
                  <c:v>2.0771000000000001E-2</c:v>
                </c:pt>
                <c:pt idx="25175">
                  <c:v>1.95322E-2</c:v>
                </c:pt>
                <c:pt idx="25176">
                  <c:v>2.07233E-2</c:v>
                </c:pt>
                <c:pt idx="25177">
                  <c:v>1.7283400000000001E-2</c:v>
                </c:pt>
                <c:pt idx="25178">
                  <c:v>8.14724E-3</c:v>
                </c:pt>
                <c:pt idx="25179">
                  <c:v>1.19352E-2</c:v>
                </c:pt>
                <c:pt idx="25180">
                  <c:v>8.6564999999999993E-3</c:v>
                </c:pt>
                <c:pt idx="25181">
                  <c:v>1.8067400000000001E-2</c:v>
                </c:pt>
                <c:pt idx="25182">
                  <c:v>2.9766999999999998E-2</c:v>
                </c:pt>
                <c:pt idx="25183">
                  <c:v>3.6357899999999999E-2</c:v>
                </c:pt>
                <c:pt idx="25184">
                  <c:v>1.0276800000000001E-2</c:v>
                </c:pt>
                <c:pt idx="25185">
                  <c:v>2.0944600000000001E-2</c:v>
                </c:pt>
                <c:pt idx="25186">
                  <c:v>1.9904100000000001E-2</c:v>
                </c:pt>
                <c:pt idx="25187">
                  <c:v>2.6479699999999998E-2</c:v>
                </c:pt>
                <c:pt idx="25188">
                  <c:v>2.2937800000000001E-2</c:v>
                </c:pt>
                <c:pt idx="25189">
                  <c:v>3.9652800000000002E-2</c:v>
                </c:pt>
                <c:pt idx="25190">
                  <c:v>2.0564099999999998E-2</c:v>
                </c:pt>
                <c:pt idx="25191">
                  <c:v>1.2981400000000001E-2</c:v>
                </c:pt>
                <c:pt idx="25192">
                  <c:v>2.5481199999999999E-2</c:v>
                </c:pt>
                <c:pt idx="25193">
                  <c:v>2.58684E-2</c:v>
                </c:pt>
                <c:pt idx="25194">
                  <c:v>3.81289E-2</c:v>
                </c:pt>
                <c:pt idx="25195">
                  <c:v>3.2078700000000002E-2</c:v>
                </c:pt>
                <c:pt idx="25196">
                  <c:v>1.50814E-2</c:v>
                </c:pt>
                <c:pt idx="25197">
                  <c:v>6.1817199999999999E-3</c:v>
                </c:pt>
                <c:pt idx="25198">
                  <c:v>1.04609E-2</c:v>
                </c:pt>
                <c:pt idx="25199">
                  <c:v>1.7671599999999999E-2</c:v>
                </c:pt>
                <c:pt idx="25200">
                  <c:v>3.0417400000000001E-2</c:v>
                </c:pt>
                <c:pt idx="25201">
                  <c:v>2.2089999999999999E-2</c:v>
                </c:pt>
                <c:pt idx="25202">
                  <c:v>2.06451E-2</c:v>
                </c:pt>
                <c:pt idx="25203">
                  <c:v>1.25217E-2</c:v>
                </c:pt>
                <c:pt idx="25204">
                  <c:v>2.5250399999999999E-2</c:v>
                </c:pt>
                <c:pt idx="25205">
                  <c:v>1.7185200000000001E-2</c:v>
                </c:pt>
                <c:pt idx="25206">
                  <c:v>3.4546899999999998E-2</c:v>
                </c:pt>
                <c:pt idx="25207">
                  <c:v>2.9923399999999999E-2</c:v>
                </c:pt>
                <c:pt idx="25208">
                  <c:v>2.3348799999999999E-2</c:v>
                </c:pt>
                <c:pt idx="25209">
                  <c:v>2.1391899999999998E-2</c:v>
                </c:pt>
                <c:pt idx="25210">
                  <c:v>2.75526E-2</c:v>
                </c:pt>
                <c:pt idx="25211">
                  <c:v>2.58245E-2</c:v>
                </c:pt>
                <c:pt idx="25212">
                  <c:v>4.7712299999999999E-2</c:v>
                </c:pt>
                <c:pt idx="25213">
                  <c:v>3.5596799999999998E-2</c:v>
                </c:pt>
                <c:pt idx="25214">
                  <c:v>3.3233600000000002E-2</c:v>
                </c:pt>
                <c:pt idx="25215">
                  <c:v>3.0085600000000001E-2</c:v>
                </c:pt>
                <c:pt idx="25216">
                  <c:v>2.1949799999999998E-2</c:v>
                </c:pt>
                <c:pt idx="25217">
                  <c:v>3.92857E-2</c:v>
                </c:pt>
                <c:pt idx="25218">
                  <c:v>1.90449E-2</c:v>
                </c:pt>
                <c:pt idx="25219">
                  <c:v>2.9151900000000001E-2</c:v>
                </c:pt>
                <c:pt idx="25220">
                  <c:v>3.0055999999999999E-2</c:v>
                </c:pt>
                <c:pt idx="25221">
                  <c:v>3.1237600000000001E-2</c:v>
                </c:pt>
                <c:pt idx="25222">
                  <c:v>2.9153800000000001E-2</c:v>
                </c:pt>
                <c:pt idx="25223">
                  <c:v>2.66342E-2</c:v>
                </c:pt>
                <c:pt idx="25224">
                  <c:v>1.0129900000000001E-2</c:v>
                </c:pt>
                <c:pt idx="25225">
                  <c:v>2.2501E-2</c:v>
                </c:pt>
                <c:pt idx="25226">
                  <c:v>2.21786E-2</c:v>
                </c:pt>
                <c:pt idx="25227">
                  <c:v>2.26278E-2</c:v>
                </c:pt>
                <c:pt idx="25228">
                  <c:v>1.5660299999999999E-2</c:v>
                </c:pt>
                <c:pt idx="25229">
                  <c:v>2.2494299999999998E-2</c:v>
                </c:pt>
                <c:pt idx="25230">
                  <c:v>2.31886E-2</c:v>
                </c:pt>
                <c:pt idx="25231">
                  <c:v>9.9611300000000003E-3</c:v>
                </c:pt>
                <c:pt idx="25232">
                  <c:v>2.7963600000000002E-2</c:v>
                </c:pt>
                <c:pt idx="25233">
                  <c:v>2.0951299999999999E-2</c:v>
                </c:pt>
                <c:pt idx="25234">
                  <c:v>3.79648E-2</c:v>
                </c:pt>
                <c:pt idx="25235">
                  <c:v>1.42288E-2</c:v>
                </c:pt>
                <c:pt idx="25236">
                  <c:v>3.5316500000000001E-2</c:v>
                </c:pt>
                <c:pt idx="25237">
                  <c:v>2.8736100000000001E-2</c:v>
                </c:pt>
                <c:pt idx="25238">
                  <c:v>2.54097E-2</c:v>
                </c:pt>
                <c:pt idx="25239">
                  <c:v>2.32372E-2</c:v>
                </c:pt>
                <c:pt idx="25240">
                  <c:v>1.84011E-2</c:v>
                </c:pt>
                <c:pt idx="25241">
                  <c:v>3.0030299999999999E-2</c:v>
                </c:pt>
                <c:pt idx="25242">
                  <c:v>1.60952E-2</c:v>
                </c:pt>
                <c:pt idx="25243">
                  <c:v>2.46906E-2</c:v>
                </c:pt>
                <c:pt idx="25244">
                  <c:v>1.9474000000000002E-2</c:v>
                </c:pt>
                <c:pt idx="25245">
                  <c:v>2.4059299999999999E-2</c:v>
                </c:pt>
                <c:pt idx="25246">
                  <c:v>2.4131799999999998E-2</c:v>
                </c:pt>
                <c:pt idx="25247">
                  <c:v>1.6468E-2</c:v>
                </c:pt>
                <c:pt idx="25248">
                  <c:v>2.5023500000000001E-2</c:v>
                </c:pt>
                <c:pt idx="25249">
                  <c:v>1.9404399999999999E-2</c:v>
                </c:pt>
                <c:pt idx="25250">
                  <c:v>2.55213E-2</c:v>
                </c:pt>
                <c:pt idx="25251">
                  <c:v>2.1453900000000001E-2</c:v>
                </c:pt>
                <c:pt idx="25252">
                  <c:v>2.6363399999999999E-2</c:v>
                </c:pt>
                <c:pt idx="25253">
                  <c:v>3.6682100000000002E-2</c:v>
                </c:pt>
                <c:pt idx="25254">
                  <c:v>3.2893199999999997E-2</c:v>
                </c:pt>
                <c:pt idx="25255">
                  <c:v>2.2688900000000001E-2</c:v>
                </c:pt>
                <c:pt idx="25256">
                  <c:v>2.7066199999999999E-2</c:v>
                </c:pt>
                <c:pt idx="25257">
                  <c:v>2.8677899999999999E-2</c:v>
                </c:pt>
                <c:pt idx="25258">
                  <c:v>2.9016500000000001E-2</c:v>
                </c:pt>
                <c:pt idx="25259">
                  <c:v>3.8728699999999998E-2</c:v>
                </c:pt>
                <c:pt idx="25260">
                  <c:v>2.3822800000000002E-2</c:v>
                </c:pt>
                <c:pt idx="25261">
                  <c:v>2.6557000000000001E-2</c:v>
                </c:pt>
                <c:pt idx="25262">
                  <c:v>2.88572E-2</c:v>
                </c:pt>
                <c:pt idx="25263">
                  <c:v>2.1995500000000001E-2</c:v>
                </c:pt>
                <c:pt idx="25264">
                  <c:v>1.5748000000000002E-2</c:v>
                </c:pt>
                <c:pt idx="25265">
                  <c:v>2.3872399999999998E-2</c:v>
                </c:pt>
                <c:pt idx="25266">
                  <c:v>2.0187400000000001E-2</c:v>
                </c:pt>
                <c:pt idx="25267">
                  <c:v>2.6211700000000001E-2</c:v>
                </c:pt>
                <c:pt idx="25268">
                  <c:v>2.57854E-2</c:v>
                </c:pt>
                <c:pt idx="25269">
                  <c:v>8.5945099999999996E-3</c:v>
                </c:pt>
                <c:pt idx="25270">
                  <c:v>1.2505499999999999E-2</c:v>
                </c:pt>
                <c:pt idx="25271">
                  <c:v>3.2910300000000003E-2</c:v>
                </c:pt>
                <c:pt idx="25272" formatCode="0.00E+00">
                  <c:v>2.2479099999999998E-2</c:v>
                </c:pt>
                <c:pt idx="25273">
                  <c:v>2.6606600000000001E-2</c:v>
                </c:pt>
                <c:pt idx="25274">
                  <c:v>9.5777499999999995E-3</c:v>
                </c:pt>
                <c:pt idx="25275">
                  <c:v>2.0746199999999999E-2</c:v>
                </c:pt>
                <c:pt idx="25276">
                  <c:v>3.02458E-2</c:v>
                </c:pt>
                <c:pt idx="25277">
                  <c:v>2.0961799999999999E-2</c:v>
                </c:pt>
                <c:pt idx="25278">
                  <c:v>1.62992E-2</c:v>
                </c:pt>
                <c:pt idx="25279">
                  <c:v>1.10559E-2</c:v>
                </c:pt>
                <c:pt idx="25280">
                  <c:v>1.56031E-2</c:v>
                </c:pt>
                <c:pt idx="25281">
                  <c:v>1.7842299999999998E-2</c:v>
                </c:pt>
                <c:pt idx="25282">
                  <c:v>1.9206000000000001E-2</c:v>
                </c:pt>
                <c:pt idx="25283">
                  <c:v>1.7621000000000001E-2</c:v>
                </c:pt>
                <c:pt idx="25284">
                  <c:v>1.35984E-2</c:v>
                </c:pt>
                <c:pt idx="25285">
                  <c:v>3.0365000000000001E-3</c:v>
                </c:pt>
                <c:pt idx="25286">
                  <c:v>3.81088E-3</c:v>
                </c:pt>
                <c:pt idx="25287">
                  <c:v>2.0860699999999999E-2</c:v>
                </c:pt>
                <c:pt idx="25288">
                  <c:v>1.46103E-2</c:v>
                </c:pt>
                <c:pt idx="25289">
                  <c:v>3.31497E-3</c:v>
                </c:pt>
                <c:pt idx="25290">
                  <c:v>1.0547600000000001E-2</c:v>
                </c:pt>
                <c:pt idx="25291">
                  <c:v>1.9276600000000001E-2</c:v>
                </c:pt>
                <c:pt idx="25292">
                  <c:v>2.2559200000000001E-2</c:v>
                </c:pt>
                <c:pt idx="25293">
                  <c:v>2.60115E-2</c:v>
                </c:pt>
                <c:pt idx="25294">
                  <c:v>2.7729E-2</c:v>
                </c:pt>
                <c:pt idx="25295">
                  <c:v>1.60322E-2</c:v>
                </c:pt>
                <c:pt idx="25296">
                  <c:v>1.8519399999999998E-2</c:v>
                </c:pt>
                <c:pt idx="25297">
                  <c:v>1.6241100000000001E-2</c:v>
                </c:pt>
                <c:pt idx="25298">
                  <c:v>2.11334E-2</c:v>
                </c:pt>
                <c:pt idx="25299">
                  <c:v>2.14214E-2</c:v>
                </c:pt>
                <c:pt idx="25300">
                  <c:v>2.43845E-2</c:v>
                </c:pt>
                <c:pt idx="25301">
                  <c:v>2.30274E-2</c:v>
                </c:pt>
                <c:pt idx="25302">
                  <c:v>1.8425899999999999E-2</c:v>
                </c:pt>
                <c:pt idx="25303">
                  <c:v>6.5908399999999997E-3</c:v>
                </c:pt>
                <c:pt idx="25304">
                  <c:v>1.70183E-2</c:v>
                </c:pt>
                <c:pt idx="25305">
                  <c:v>2.1209700000000001E-2</c:v>
                </c:pt>
                <c:pt idx="25306">
                  <c:v>1.8527999999999999E-2</c:v>
                </c:pt>
                <c:pt idx="25307">
                  <c:v>1.79939E-2</c:v>
                </c:pt>
                <c:pt idx="25308">
                  <c:v>1.2444500000000001E-2</c:v>
                </c:pt>
                <c:pt idx="25309">
                  <c:v>1.4822999999999999E-2</c:v>
                </c:pt>
                <c:pt idx="25310">
                  <c:v>1.1029199999999999E-2</c:v>
                </c:pt>
                <c:pt idx="25311">
                  <c:v>1.36843E-2</c:v>
                </c:pt>
                <c:pt idx="25312">
                  <c:v>2.47269E-2</c:v>
                </c:pt>
                <c:pt idx="25313">
                  <c:v>1.8348699999999999E-2</c:v>
                </c:pt>
                <c:pt idx="25314">
                  <c:v>1.8280000000000001E-2</c:v>
                </c:pt>
                <c:pt idx="25315">
                  <c:v>1.4507300000000001E-2</c:v>
                </c:pt>
                <c:pt idx="25316">
                  <c:v>7.8477900000000003E-3</c:v>
                </c:pt>
                <c:pt idx="25317">
                  <c:v>1.6500500000000001E-2</c:v>
                </c:pt>
                <c:pt idx="25318">
                  <c:v>2.18344E-2</c:v>
                </c:pt>
                <c:pt idx="25319">
                  <c:v>1.04752E-2</c:v>
                </c:pt>
                <c:pt idx="25320">
                  <c:v>2.3394600000000002E-2</c:v>
                </c:pt>
                <c:pt idx="25321">
                  <c:v>2.0957900000000002E-2</c:v>
                </c:pt>
                <c:pt idx="25322">
                  <c:v>1.8938099999999999E-2</c:v>
                </c:pt>
                <c:pt idx="25323">
                  <c:v>2.2302599999999999E-2</c:v>
                </c:pt>
                <c:pt idx="25324">
                  <c:v>2.1002799999999999E-2</c:v>
                </c:pt>
                <c:pt idx="25325">
                  <c:v>6.8445199999999998E-3</c:v>
                </c:pt>
                <c:pt idx="25326">
                  <c:v>1.9355799999999999E-2</c:v>
                </c:pt>
                <c:pt idx="25327">
                  <c:v>2.91538E-3</c:v>
                </c:pt>
                <c:pt idx="25328">
                  <c:v>1.8386799999999998E-2</c:v>
                </c:pt>
                <c:pt idx="25329">
                  <c:v>1.62344E-2</c:v>
                </c:pt>
                <c:pt idx="25330">
                  <c:v>1.4669400000000001E-2</c:v>
                </c:pt>
                <c:pt idx="25331">
                  <c:v>1.7746000000000001E-2</c:v>
                </c:pt>
                <c:pt idx="25332">
                  <c:v>1.7073600000000001E-2</c:v>
                </c:pt>
                <c:pt idx="25333">
                  <c:v>8.5344300000000008E-3</c:v>
                </c:pt>
                <c:pt idx="25334">
                  <c:v>1.36194E-2</c:v>
                </c:pt>
                <c:pt idx="25335">
                  <c:v>6.9742199999999997E-3</c:v>
                </c:pt>
                <c:pt idx="25336">
                  <c:v>-4.6729999999999997E-4</c:v>
                </c:pt>
                <c:pt idx="25337">
                  <c:v>8.8434199999999994E-3</c:v>
                </c:pt>
                <c:pt idx="25338">
                  <c:v>4.6739599999999996E-3</c:v>
                </c:pt>
                <c:pt idx="25339">
                  <c:v>4.8646899999999996E-3</c:v>
                </c:pt>
                <c:pt idx="25340">
                  <c:v>1.6627300000000001E-2</c:v>
                </c:pt>
                <c:pt idx="25341">
                  <c:v>1.1634799999999999E-3</c:v>
                </c:pt>
                <c:pt idx="25342">
                  <c:v>1.26867E-2</c:v>
                </c:pt>
                <c:pt idx="25343">
                  <c:v>4.8522900000000004E-3</c:v>
                </c:pt>
                <c:pt idx="25344">
                  <c:v>-9.4480499999999995E-3</c:v>
                </c:pt>
                <c:pt idx="25345">
                  <c:v>-8.6183500000000003E-3</c:v>
                </c:pt>
                <c:pt idx="25346">
                  <c:v>-1.27583E-2</c:v>
                </c:pt>
                <c:pt idx="25347">
                  <c:v>1.9979500000000001E-3</c:v>
                </c:pt>
                <c:pt idx="25348">
                  <c:v>7.4853899999999998E-3</c:v>
                </c:pt>
                <c:pt idx="25349">
                  <c:v>-5.3310400000000004E-3</c:v>
                </c:pt>
                <c:pt idx="25350">
                  <c:v>3.94058E-3</c:v>
                </c:pt>
                <c:pt idx="25351">
                  <c:v>-5.6943899999999997E-3</c:v>
                </c:pt>
                <c:pt idx="25352">
                  <c:v>3.1970999999999999E-2</c:v>
                </c:pt>
                <c:pt idx="25353">
                  <c:v>1.25513E-2</c:v>
                </c:pt>
                <c:pt idx="25354">
                  <c:v>4.2238199999999997E-3</c:v>
                </c:pt>
                <c:pt idx="25355">
                  <c:v>9.4394700000000002E-3</c:v>
                </c:pt>
                <c:pt idx="25356">
                  <c:v>2.66075E-4</c:v>
                </c:pt>
                <c:pt idx="25357">
                  <c:v>7.8611400000000008E-3</c:v>
                </c:pt>
                <c:pt idx="25358">
                  <c:v>-7.2259899999999998E-3</c:v>
                </c:pt>
                <c:pt idx="25359">
                  <c:v>4.62818E-3</c:v>
                </c:pt>
                <c:pt idx="25360">
                  <c:v>8.5878399999999994E-3</c:v>
                </c:pt>
                <c:pt idx="25361">
                  <c:v>-8.5363399999999999E-3</c:v>
                </c:pt>
                <c:pt idx="25362">
                  <c:v>1.2545600000000001E-2</c:v>
                </c:pt>
                <c:pt idx="25363">
                  <c:v>8.7394699999999992E-3</c:v>
                </c:pt>
                <c:pt idx="25364">
                  <c:v>1.42612E-2</c:v>
                </c:pt>
                <c:pt idx="25365">
                  <c:v>2.6977500000000001E-2</c:v>
                </c:pt>
                <c:pt idx="25366">
                  <c:v>-5.4292699999999999E-3</c:v>
                </c:pt>
                <c:pt idx="25367">
                  <c:v>3.93677E-3</c:v>
                </c:pt>
                <c:pt idx="25368">
                  <c:v>3.0765499999999999E-3</c:v>
                </c:pt>
                <c:pt idx="25369">
                  <c:v>1.4534000000000001E-3</c:v>
                </c:pt>
                <c:pt idx="25370">
                  <c:v>1.9159300000000001E-2</c:v>
                </c:pt>
                <c:pt idx="25371">
                  <c:v>1.1711099999999999E-3</c:v>
                </c:pt>
                <c:pt idx="25372">
                  <c:v>-5.4960299999999998E-3</c:v>
                </c:pt>
                <c:pt idx="25373">
                  <c:v>4.1961699999999999E-3</c:v>
                </c:pt>
                <c:pt idx="25374">
                  <c:v>-1.19095E-2</c:v>
                </c:pt>
                <c:pt idx="25375">
                  <c:v>-1.87397E-3</c:v>
                </c:pt>
                <c:pt idx="25376">
                  <c:v>-4.4650999999999996E-3</c:v>
                </c:pt>
                <c:pt idx="25377">
                  <c:v>-5.8937099999999999E-3</c:v>
                </c:pt>
                <c:pt idx="25378">
                  <c:v>-3.4055700000000001E-3</c:v>
                </c:pt>
                <c:pt idx="25379">
                  <c:v>-1.33095E-2</c:v>
                </c:pt>
                <c:pt idx="25380">
                  <c:v>-1.32208E-2</c:v>
                </c:pt>
                <c:pt idx="25381">
                  <c:v>8.1558199999999994E-3</c:v>
                </c:pt>
                <c:pt idx="25382">
                  <c:v>-7.9822499999999998E-3</c:v>
                </c:pt>
                <c:pt idx="25383">
                  <c:v>1.41668E-2</c:v>
                </c:pt>
                <c:pt idx="25384">
                  <c:v>-1.42708E-2</c:v>
                </c:pt>
                <c:pt idx="25385">
                  <c:v>-1.1580500000000001E-2</c:v>
                </c:pt>
                <c:pt idx="25386">
                  <c:v>-6.5126400000000001E-3</c:v>
                </c:pt>
                <c:pt idx="25387">
                  <c:v>-1.1184700000000001E-2</c:v>
                </c:pt>
                <c:pt idx="25388">
                  <c:v>5.1040599999999997E-3</c:v>
                </c:pt>
                <c:pt idx="25389">
                  <c:v>-1.5311200000000001E-2</c:v>
                </c:pt>
                <c:pt idx="25390">
                  <c:v>8.3408400000000004E-3</c:v>
                </c:pt>
                <c:pt idx="25391">
                  <c:v>-1.10283E-2</c:v>
                </c:pt>
                <c:pt idx="25392">
                  <c:v>-9.2659000000000005E-3</c:v>
                </c:pt>
                <c:pt idx="25393">
                  <c:v>-6.09875E-3</c:v>
                </c:pt>
                <c:pt idx="25394">
                  <c:v>-4.5833599999999999E-3</c:v>
                </c:pt>
                <c:pt idx="25395">
                  <c:v>1.7099400000000001E-3</c:v>
                </c:pt>
                <c:pt idx="25396">
                  <c:v>4.1256000000000001E-3</c:v>
                </c:pt>
                <c:pt idx="25397">
                  <c:v>-2.0402E-2</c:v>
                </c:pt>
                <c:pt idx="25398">
                  <c:v>-7.7018700000000004E-3</c:v>
                </c:pt>
                <c:pt idx="25399">
                  <c:v>8.2397500000000001E-4</c:v>
                </c:pt>
                <c:pt idx="25400">
                  <c:v>3.5266899999999999E-3</c:v>
                </c:pt>
                <c:pt idx="25401">
                  <c:v>-1.57909E-2</c:v>
                </c:pt>
                <c:pt idx="25402">
                  <c:v>-3.6077499999999998E-3</c:v>
                </c:pt>
                <c:pt idx="25403">
                  <c:v>-1.5132899999999999E-2</c:v>
                </c:pt>
                <c:pt idx="25404">
                  <c:v>3.9806399999999997E-3</c:v>
                </c:pt>
                <c:pt idx="25405">
                  <c:v>-7.20406E-3</c:v>
                </c:pt>
                <c:pt idx="25406">
                  <c:v>-3.7689199999999998E-3</c:v>
                </c:pt>
                <c:pt idx="25407">
                  <c:v>-1.2455900000000001E-2</c:v>
                </c:pt>
                <c:pt idx="25408">
                  <c:v>-1.36337E-2</c:v>
                </c:pt>
                <c:pt idx="25409">
                  <c:v>-6.8531E-3</c:v>
                </c:pt>
                <c:pt idx="25410">
                  <c:v>-1.2145E-2</c:v>
                </c:pt>
                <c:pt idx="25411">
                  <c:v>8.5744900000000006E-3</c:v>
                </c:pt>
                <c:pt idx="25412">
                  <c:v>-1.21727E-2</c:v>
                </c:pt>
                <c:pt idx="25413">
                  <c:v>-6.5708199999999998E-3</c:v>
                </c:pt>
                <c:pt idx="25414">
                  <c:v>-1.4057200000000001E-2</c:v>
                </c:pt>
                <c:pt idx="25415">
                  <c:v>5.9413900000000004E-4</c:v>
                </c:pt>
                <c:pt idx="25416">
                  <c:v>5.13935E-3</c:v>
                </c:pt>
                <c:pt idx="25417">
                  <c:v>-4.2467099999999999E-3</c:v>
                </c:pt>
                <c:pt idx="25418">
                  <c:v>8.4915200000000007E-3</c:v>
                </c:pt>
                <c:pt idx="25419">
                  <c:v>-6.4649599999999996E-3</c:v>
                </c:pt>
                <c:pt idx="25420">
                  <c:v>-9.6130399999999996E-4</c:v>
                </c:pt>
                <c:pt idx="25421">
                  <c:v>-4.4994400000000004E-3</c:v>
                </c:pt>
                <c:pt idx="25422">
                  <c:v>1.74713E-3</c:v>
                </c:pt>
                <c:pt idx="25423">
                  <c:v>6.3610100000000003E-4</c:v>
                </c:pt>
                <c:pt idx="25424">
                  <c:v>8.2015999999999999E-3</c:v>
                </c:pt>
                <c:pt idx="25425">
                  <c:v>-9.8562200000000006E-3</c:v>
                </c:pt>
                <c:pt idx="25426">
                  <c:v>-5.9194599999999997E-3</c:v>
                </c:pt>
                <c:pt idx="25427">
                  <c:v>3.8051600000000001E-4</c:v>
                </c:pt>
                <c:pt idx="25428">
                  <c:v>-1.542E-2</c:v>
                </c:pt>
                <c:pt idx="25429">
                  <c:v>-9.0694400000000002E-4</c:v>
                </c:pt>
                <c:pt idx="25430">
                  <c:v>-2.7990300000000001E-3</c:v>
                </c:pt>
                <c:pt idx="25431">
                  <c:v>-3.1595199999999999E-3</c:v>
                </c:pt>
                <c:pt idx="25432">
                  <c:v>-3.3283199999999997E-4</c:v>
                </c:pt>
                <c:pt idx="25433">
                  <c:v>2.3803700000000001E-3</c:v>
                </c:pt>
                <c:pt idx="25434">
                  <c:v>-1.18446E-3</c:v>
                </c:pt>
                <c:pt idx="25435">
                  <c:v>5.8841700000000002E-3</c:v>
                </c:pt>
                <c:pt idx="25436">
                  <c:v>-1.26362E-3</c:v>
                </c:pt>
                <c:pt idx="25437">
                  <c:v>2.17438E-4</c:v>
                </c:pt>
                <c:pt idx="25438">
                  <c:v>-1.7998699999999999E-2</c:v>
                </c:pt>
                <c:pt idx="25439">
                  <c:v>-3.7021599999999999E-3</c:v>
                </c:pt>
                <c:pt idx="25440">
                  <c:v>2.10762E-4</c:v>
                </c:pt>
                <c:pt idx="25441">
                  <c:v>1.17331E-2</c:v>
                </c:pt>
                <c:pt idx="25442">
                  <c:v>-1.18742E-2</c:v>
                </c:pt>
                <c:pt idx="25443">
                  <c:v>-6.1349899999999999E-3</c:v>
                </c:pt>
                <c:pt idx="25444">
                  <c:v>-1.3870199999999999E-2</c:v>
                </c:pt>
                <c:pt idx="25445">
                  <c:v>-1.6601600000000001E-2</c:v>
                </c:pt>
                <c:pt idx="25446">
                  <c:v>-6.2398899999999997E-3</c:v>
                </c:pt>
                <c:pt idx="25447">
                  <c:v>-5.5046100000000001E-3</c:v>
                </c:pt>
                <c:pt idx="25448">
                  <c:v>-1.0262500000000001E-2</c:v>
                </c:pt>
                <c:pt idx="25449">
                  <c:v>6.4373000000000002E-4</c:v>
                </c:pt>
                <c:pt idx="25450">
                  <c:v>-8.4447900000000006E-3</c:v>
                </c:pt>
                <c:pt idx="25451">
                  <c:v>-8.2349799999999994E-3</c:v>
                </c:pt>
                <c:pt idx="25452">
                  <c:v>-7.8773500000000002E-4</c:v>
                </c:pt>
                <c:pt idx="25453">
                  <c:v>-5.76401E-3</c:v>
                </c:pt>
                <c:pt idx="25454">
                  <c:v>6.5193200000000003E-3</c:v>
                </c:pt>
                <c:pt idx="25455">
                  <c:v>-1.70078E-2</c:v>
                </c:pt>
                <c:pt idx="25456">
                  <c:v>-1.8308600000000001E-2</c:v>
                </c:pt>
                <c:pt idx="25457">
                  <c:v>-7.4891999999999997E-3</c:v>
                </c:pt>
                <c:pt idx="25458">
                  <c:v>-3.5820000000000001E-3</c:v>
                </c:pt>
                <c:pt idx="25459">
                  <c:v>4.4422100000000003E-3</c:v>
                </c:pt>
                <c:pt idx="25460">
                  <c:v>-5.0229999999999997E-3</c:v>
                </c:pt>
                <c:pt idx="25461">
                  <c:v>-1.03369E-2</c:v>
                </c:pt>
                <c:pt idx="25462">
                  <c:v>-1.9722E-2</c:v>
                </c:pt>
                <c:pt idx="25463">
                  <c:v>-4.85134E-3</c:v>
                </c:pt>
                <c:pt idx="25464">
                  <c:v>-5.0668700000000002E-3</c:v>
                </c:pt>
                <c:pt idx="25465" formatCode="0.00E+00">
                  <c:v>4.00543E-5</c:v>
                </c:pt>
                <c:pt idx="25466">
                  <c:v>-2.1847700000000001E-2</c:v>
                </c:pt>
                <c:pt idx="25467">
                  <c:v>-2.8625500000000002E-2</c:v>
                </c:pt>
                <c:pt idx="25468">
                  <c:v>-2.16446E-2</c:v>
                </c:pt>
                <c:pt idx="25469">
                  <c:v>-8.8977799999999992E-3</c:v>
                </c:pt>
                <c:pt idx="25470">
                  <c:v>-1.8119799999999998E-2</c:v>
                </c:pt>
                <c:pt idx="25471">
                  <c:v>-2.57492E-2</c:v>
                </c:pt>
                <c:pt idx="25472">
                  <c:v>-2.36397E-2</c:v>
                </c:pt>
                <c:pt idx="25473">
                  <c:v>-2.1101999999999999E-2</c:v>
                </c:pt>
                <c:pt idx="25474">
                  <c:v>-1.7985299999999999E-2</c:v>
                </c:pt>
                <c:pt idx="25475">
                  <c:v>-7.20596E-3</c:v>
                </c:pt>
                <c:pt idx="25476">
                  <c:v>-1.7024000000000001E-2</c:v>
                </c:pt>
                <c:pt idx="25477">
                  <c:v>-2.2460000000000001E-2</c:v>
                </c:pt>
                <c:pt idx="25478">
                  <c:v>-2.6321399999999998E-2</c:v>
                </c:pt>
                <c:pt idx="25479">
                  <c:v>-1.9528400000000001E-2</c:v>
                </c:pt>
                <c:pt idx="25480">
                  <c:v>-1.50557E-2</c:v>
                </c:pt>
                <c:pt idx="25481">
                  <c:v>-1.5598300000000001E-2</c:v>
                </c:pt>
                <c:pt idx="25482">
                  <c:v>-2.0263699999999999E-2</c:v>
                </c:pt>
                <c:pt idx="25483">
                  <c:v>-2.1585500000000001E-2</c:v>
                </c:pt>
                <c:pt idx="25484">
                  <c:v>-2.4826999999999998E-2</c:v>
                </c:pt>
                <c:pt idx="25485">
                  <c:v>-3.4863499999999999E-2</c:v>
                </c:pt>
                <c:pt idx="25486">
                  <c:v>-1.3816800000000001E-2</c:v>
                </c:pt>
                <c:pt idx="25487" formatCode="0.00E+00">
                  <c:v>-2.8602599999999999E-2</c:v>
                </c:pt>
                <c:pt idx="25488">
                  <c:v>-1.9676200000000001E-2</c:v>
                </c:pt>
                <c:pt idx="25489">
                  <c:v>-2.3400299999999999E-2</c:v>
                </c:pt>
                <c:pt idx="25490">
                  <c:v>-2.0721400000000001E-2</c:v>
                </c:pt>
                <c:pt idx="25491">
                  <c:v>-2.8293599999999999E-2</c:v>
                </c:pt>
                <c:pt idx="25492">
                  <c:v>-1.90735E-2</c:v>
                </c:pt>
                <c:pt idx="25493">
                  <c:v>-2.4147999999999999E-2</c:v>
                </c:pt>
                <c:pt idx="25494">
                  <c:v>-2.8565400000000001E-2</c:v>
                </c:pt>
                <c:pt idx="25495">
                  <c:v>-2.4242400000000001E-2</c:v>
                </c:pt>
                <c:pt idx="25496">
                  <c:v>-1.6866699999999998E-2</c:v>
                </c:pt>
                <c:pt idx="25497">
                  <c:v>-2.8993600000000001E-2</c:v>
                </c:pt>
                <c:pt idx="25498">
                  <c:v>-1.4617E-2</c:v>
                </c:pt>
                <c:pt idx="25499">
                  <c:v>-3.8369199999999999E-2</c:v>
                </c:pt>
                <c:pt idx="25500">
                  <c:v>-2.5262799999999998E-2</c:v>
                </c:pt>
                <c:pt idx="25501">
                  <c:v>-3.3429100000000003E-2</c:v>
                </c:pt>
                <c:pt idx="25502">
                  <c:v>-3.0208599999999999E-2</c:v>
                </c:pt>
                <c:pt idx="25503">
                  <c:v>-2.3936300000000001E-2</c:v>
                </c:pt>
                <c:pt idx="25504">
                  <c:v>-2.1787600000000001E-2</c:v>
                </c:pt>
                <c:pt idx="25505">
                  <c:v>-2.63672E-2</c:v>
                </c:pt>
                <c:pt idx="25506">
                  <c:v>-3.2548899999999999E-2</c:v>
                </c:pt>
                <c:pt idx="25507">
                  <c:v>-3.1604800000000002E-2</c:v>
                </c:pt>
                <c:pt idx="25508">
                  <c:v>-3.5611200000000003E-2</c:v>
                </c:pt>
                <c:pt idx="25509">
                  <c:v>-4.1368500000000002E-2</c:v>
                </c:pt>
                <c:pt idx="25510">
                  <c:v>-3.46413E-2</c:v>
                </c:pt>
                <c:pt idx="25511">
                  <c:v>-3.3345199999999998E-2</c:v>
                </c:pt>
                <c:pt idx="25512">
                  <c:v>-2.6603700000000001E-2</c:v>
                </c:pt>
                <c:pt idx="25513">
                  <c:v>-3.5462399999999998E-2</c:v>
                </c:pt>
                <c:pt idx="25514">
                  <c:v>-3.7977200000000003E-2</c:v>
                </c:pt>
                <c:pt idx="25515">
                  <c:v>-3.3479700000000001E-2</c:v>
                </c:pt>
                <c:pt idx="25516">
                  <c:v>-3.5094300000000002E-2</c:v>
                </c:pt>
                <c:pt idx="25517">
                  <c:v>-2.5273299999999999E-2</c:v>
                </c:pt>
                <c:pt idx="25518">
                  <c:v>-3.7460300000000002E-2</c:v>
                </c:pt>
                <c:pt idx="25519">
                  <c:v>-3.8743E-2</c:v>
                </c:pt>
                <c:pt idx="25520">
                  <c:v>-3.9525999999999999E-2</c:v>
                </c:pt>
                <c:pt idx="25521">
                  <c:v>-3.0171400000000001E-2</c:v>
                </c:pt>
                <c:pt idx="25522">
                  <c:v>-3.1554199999999998E-2</c:v>
                </c:pt>
                <c:pt idx="25523">
                  <c:v>-2.42157E-2</c:v>
                </c:pt>
                <c:pt idx="25524">
                  <c:v>-3.2635699999999997E-2</c:v>
                </c:pt>
                <c:pt idx="25525">
                  <c:v>-4.1109100000000003E-2</c:v>
                </c:pt>
                <c:pt idx="25526">
                  <c:v>-4.64001E-2</c:v>
                </c:pt>
                <c:pt idx="25527">
                  <c:v>-2.7328499999999999E-2</c:v>
                </c:pt>
                <c:pt idx="25528">
                  <c:v>-1.50604E-2</c:v>
                </c:pt>
                <c:pt idx="25529">
                  <c:v>-2.1222100000000001E-2</c:v>
                </c:pt>
                <c:pt idx="25530">
                  <c:v>-2.70023E-2</c:v>
                </c:pt>
                <c:pt idx="25531">
                  <c:v>-2.6134500000000001E-2</c:v>
                </c:pt>
                <c:pt idx="25532">
                  <c:v>-4.0103E-2</c:v>
                </c:pt>
                <c:pt idx="25533">
                  <c:v>-1.5317000000000001E-2</c:v>
                </c:pt>
                <c:pt idx="25534">
                  <c:v>-1.97897E-2</c:v>
                </c:pt>
                <c:pt idx="25535">
                  <c:v>-2.4126100000000001E-2</c:v>
                </c:pt>
                <c:pt idx="25536">
                  <c:v>-2.9575299999999999E-2</c:v>
                </c:pt>
                <c:pt idx="25537">
                  <c:v>-4.1409500000000002E-2</c:v>
                </c:pt>
                <c:pt idx="25538">
                  <c:v>-1.7169E-2</c:v>
                </c:pt>
                <c:pt idx="25539">
                  <c:v>-1.15108E-2</c:v>
                </c:pt>
                <c:pt idx="25540">
                  <c:v>-2.8698899999999999E-2</c:v>
                </c:pt>
                <c:pt idx="25541">
                  <c:v>-1.03397E-2</c:v>
                </c:pt>
                <c:pt idx="25542">
                  <c:v>-3.0182799999999999E-2</c:v>
                </c:pt>
                <c:pt idx="25543">
                  <c:v>-1.9700100000000002E-2</c:v>
                </c:pt>
                <c:pt idx="25544">
                  <c:v>-1.7198600000000001E-2</c:v>
                </c:pt>
                <c:pt idx="25545">
                  <c:v>-1.9943200000000001E-2</c:v>
                </c:pt>
                <c:pt idx="25546">
                  <c:v>-9.0141300000000004E-3</c:v>
                </c:pt>
                <c:pt idx="25547">
                  <c:v>-1.3816800000000001E-2</c:v>
                </c:pt>
                <c:pt idx="25548">
                  <c:v>-1.84555E-2</c:v>
                </c:pt>
                <c:pt idx="25549">
                  <c:v>-7.8391999999999993E-3</c:v>
                </c:pt>
                <c:pt idx="25550">
                  <c:v>-1.7033599999999999E-2</c:v>
                </c:pt>
                <c:pt idx="25551">
                  <c:v>-1.5504799999999999E-2</c:v>
                </c:pt>
                <c:pt idx="25552">
                  <c:v>-2.0864500000000001E-2</c:v>
                </c:pt>
                <c:pt idx="25553">
                  <c:v>-1.70879E-2</c:v>
                </c:pt>
                <c:pt idx="25554">
                  <c:v>-1.6747499999999998E-2</c:v>
                </c:pt>
                <c:pt idx="25555">
                  <c:v>-3.8489299999999997E-2</c:v>
                </c:pt>
                <c:pt idx="25556">
                  <c:v>-1.9660899999999999E-2</c:v>
                </c:pt>
                <c:pt idx="25557">
                  <c:v>-2.5205600000000002E-2</c:v>
                </c:pt>
                <c:pt idx="25558">
                  <c:v>-1.80073E-2</c:v>
                </c:pt>
                <c:pt idx="25559">
                  <c:v>-1.5907299999999999E-2</c:v>
                </c:pt>
                <c:pt idx="25560">
                  <c:v>-3.9577500000000003E-3</c:v>
                </c:pt>
                <c:pt idx="25561">
                  <c:v>-1.18418E-2</c:v>
                </c:pt>
                <c:pt idx="25562">
                  <c:v>-2.0130200000000001E-2</c:v>
                </c:pt>
                <c:pt idx="25563">
                  <c:v>-1.6570999999999999E-2</c:v>
                </c:pt>
                <c:pt idx="25564">
                  <c:v>-1.7723099999999999E-2</c:v>
                </c:pt>
                <c:pt idx="25565">
                  <c:v>-9.7036399999999995E-3</c:v>
                </c:pt>
                <c:pt idx="25566">
                  <c:v>-1.34964E-2</c:v>
                </c:pt>
                <c:pt idx="25567">
                  <c:v>-1.9061100000000001E-2</c:v>
                </c:pt>
                <c:pt idx="25568">
                  <c:v>-2.7538300000000002E-2</c:v>
                </c:pt>
                <c:pt idx="25569">
                  <c:v>-1.50747E-2</c:v>
                </c:pt>
                <c:pt idx="25570">
                  <c:v>-1.6716999999999999E-2</c:v>
                </c:pt>
                <c:pt idx="25571">
                  <c:v>-1.27945E-2</c:v>
                </c:pt>
                <c:pt idx="25572">
                  <c:v>-7.1497000000000002E-3</c:v>
                </c:pt>
                <c:pt idx="25573">
                  <c:v>-1.70183E-2</c:v>
                </c:pt>
                <c:pt idx="25574">
                  <c:v>-1.8132200000000001E-2</c:v>
                </c:pt>
                <c:pt idx="25575">
                  <c:v>-3.1511299999999999E-2</c:v>
                </c:pt>
                <c:pt idx="25576">
                  <c:v>-2.1811500000000001E-2</c:v>
                </c:pt>
                <c:pt idx="25577">
                  <c:v>-1.19638E-2</c:v>
                </c:pt>
                <c:pt idx="25578">
                  <c:v>-4.6834900000000002E-3</c:v>
                </c:pt>
                <c:pt idx="25579">
                  <c:v>-1.8459300000000001E-2</c:v>
                </c:pt>
                <c:pt idx="25580">
                  <c:v>-1.39065E-2</c:v>
                </c:pt>
                <c:pt idx="25581">
                  <c:v>-2.0483000000000001E-2</c:v>
                </c:pt>
                <c:pt idx="25582">
                  <c:v>-1.32608E-2</c:v>
                </c:pt>
                <c:pt idx="25583">
                  <c:v>-2.0425800000000001E-2</c:v>
                </c:pt>
                <c:pt idx="25584">
                  <c:v>-1.5500999999999999E-2</c:v>
                </c:pt>
                <c:pt idx="25585">
                  <c:v>-2.44055E-2</c:v>
                </c:pt>
                <c:pt idx="25586">
                  <c:v>-2.42186E-2</c:v>
                </c:pt>
                <c:pt idx="25587">
                  <c:v>-1.9030600000000002E-2</c:v>
                </c:pt>
                <c:pt idx="25588">
                  <c:v>-2.70748E-3</c:v>
                </c:pt>
                <c:pt idx="25589">
                  <c:v>-1.2275700000000001E-2</c:v>
                </c:pt>
                <c:pt idx="25590">
                  <c:v>-1.34249E-2</c:v>
                </c:pt>
                <c:pt idx="25591">
                  <c:v>-2.08693E-2</c:v>
                </c:pt>
                <c:pt idx="25592">
                  <c:v>-2.4652500000000001E-2</c:v>
                </c:pt>
                <c:pt idx="25593">
                  <c:v>-6.7586900000000004E-3</c:v>
                </c:pt>
                <c:pt idx="25594">
                  <c:v>-1.7498E-2</c:v>
                </c:pt>
                <c:pt idx="25595">
                  <c:v>-2.6698099999999999E-2</c:v>
                </c:pt>
                <c:pt idx="25596">
                  <c:v>-3.01991E-2</c:v>
                </c:pt>
                <c:pt idx="25597">
                  <c:v>-2.4422599999999999E-2</c:v>
                </c:pt>
                <c:pt idx="25598">
                  <c:v>-2.49681E-2</c:v>
                </c:pt>
                <c:pt idx="25599">
                  <c:v>-2.87514E-2</c:v>
                </c:pt>
                <c:pt idx="25600">
                  <c:v>-1.4394799999999999E-2</c:v>
                </c:pt>
                <c:pt idx="25601">
                  <c:v>-2.5217099999999999E-2</c:v>
                </c:pt>
                <c:pt idx="25602">
                  <c:v>-1.08824E-2</c:v>
                </c:pt>
                <c:pt idx="25603">
                  <c:v>-2.104E-2</c:v>
                </c:pt>
                <c:pt idx="25604">
                  <c:v>-9.6340200000000001E-3</c:v>
                </c:pt>
                <c:pt idx="25605">
                  <c:v>-2.0994200000000001E-2</c:v>
                </c:pt>
                <c:pt idx="25606">
                  <c:v>-2.8602599999999999E-2</c:v>
                </c:pt>
                <c:pt idx="25607">
                  <c:v>-1.7942400000000001E-2</c:v>
                </c:pt>
                <c:pt idx="25608">
                  <c:v>-2.6389099999999999E-2</c:v>
                </c:pt>
                <c:pt idx="25609">
                  <c:v>-2.2949199999999999E-2</c:v>
                </c:pt>
                <c:pt idx="25610">
                  <c:v>-2.4139399999999998E-2</c:v>
                </c:pt>
                <c:pt idx="25611">
                  <c:v>-2.48203E-2</c:v>
                </c:pt>
                <c:pt idx="25612">
                  <c:v>-2.9364600000000001E-2</c:v>
                </c:pt>
                <c:pt idx="25613">
                  <c:v>-2.3845700000000001E-2</c:v>
                </c:pt>
                <c:pt idx="25614">
                  <c:v>-2.75841E-2</c:v>
                </c:pt>
                <c:pt idx="25615">
                  <c:v>-2.5898899999999999E-2</c:v>
                </c:pt>
                <c:pt idx="25616">
                  <c:v>-2.0874E-2</c:v>
                </c:pt>
                <c:pt idx="25617">
                  <c:v>-1.2126E-2</c:v>
                </c:pt>
                <c:pt idx="25618">
                  <c:v>-2.8288799999999999E-2</c:v>
                </c:pt>
                <c:pt idx="25619">
                  <c:v>-2.5541299999999999E-2</c:v>
                </c:pt>
                <c:pt idx="25620">
                  <c:v>-5.3062400000000003E-3</c:v>
                </c:pt>
                <c:pt idx="25621">
                  <c:v>-2.98958E-2</c:v>
                </c:pt>
                <c:pt idx="25622">
                  <c:v>-1.1620500000000001E-2</c:v>
                </c:pt>
                <c:pt idx="25623">
                  <c:v>-2.2345500000000001E-2</c:v>
                </c:pt>
                <c:pt idx="25624">
                  <c:v>-2.81782E-2</c:v>
                </c:pt>
                <c:pt idx="25625">
                  <c:v>-2.5823599999999999E-2</c:v>
                </c:pt>
                <c:pt idx="25626">
                  <c:v>-3.6803200000000001E-2</c:v>
                </c:pt>
                <c:pt idx="25627">
                  <c:v>-2.15826E-2</c:v>
                </c:pt>
                <c:pt idx="25628">
                  <c:v>-3.8271899999999998E-2</c:v>
                </c:pt>
                <c:pt idx="25629">
                  <c:v>-1.8161799999999999E-2</c:v>
                </c:pt>
                <c:pt idx="25630">
                  <c:v>-2.87018E-2</c:v>
                </c:pt>
                <c:pt idx="25631">
                  <c:v>-1.50595E-2</c:v>
                </c:pt>
                <c:pt idx="25632">
                  <c:v>-2.52304E-2</c:v>
                </c:pt>
                <c:pt idx="25633">
                  <c:v>-1.8351599999999999E-2</c:v>
                </c:pt>
                <c:pt idx="25634">
                  <c:v>-1.7033599999999999E-2</c:v>
                </c:pt>
                <c:pt idx="25635">
                  <c:v>-2.7767199999999999E-2</c:v>
                </c:pt>
                <c:pt idx="25636">
                  <c:v>-1.7985299999999999E-2</c:v>
                </c:pt>
                <c:pt idx="25637">
                  <c:v>-1.7777399999999999E-2</c:v>
                </c:pt>
                <c:pt idx="25638">
                  <c:v>-2.3939100000000001E-2</c:v>
                </c:pt>
                <c:pt idx="25639">
                  <c:v>-1.32084E-2</c:v>
                </c:pt>
                <c:pt idx="25640">
                  <c:v>-1.6376499999999999E-2</c:v>
                </c:pt>
                <c:pt idx="25641">
                  <c:v>-1.3629E-2</c:v>
                </c:pt>
                <c:pt idx="25642">
                  <c:v>-1.7850899999999999E-2</c:v>
                </c:pt>
                <c:pt idx="25643">
                  <c:v>-1.3679500000000001E-2</c:v>
                </c:pt>
                <c:pt idx="25644">
                  <c:v>-1.8023500000000001E-2</c:v>
                </c:pt>
                <c:pt idx="25645">
                  <c:v>-1.52178E-2</c:v>
                </c:pt>
                <c:pt idx="25646">
                  <c:v>-1.1367800000000001E-2</c:v>
                </c:pt>
                <c:pt idx="25647">
                  <c:v>-1.5872000000000001E-2</c:v>
                </c:pt>
                <c:pt idx="25648">
                  <c:v>-2.0864500000000001E-2</c:v>
                </c:pt>
                <c:pt idx="25649">
                  <c:v>-9.2496899999999996E-3</c:v>
                </c:pt>
                <c:pt idx="25650">
                  <c:v>-1.2955700000000001E-2</c:v>
                </c:pt>
                <c:pt idx="25651">
                  <c:v>-1.45702E-2</c:v>
                </c:pt>
                <c:pt idx="25652">
                  <c:v>-3.9472600000000002E-3</c:v>
                </c:pt>
                <c:pt idx="25653">
                  <c:v>-1.6322099999999999E-2</c:v>
                </c:pt>
                <c:pt idx="25654">
                  <c:v>-9.4728499999999997E-3</c:v>
                </c:pt>
                <c:pt idx="25655">
                  <c:v>-1.5115699999999999E-2</c:v>
                </c:pt>
                <c:pt idx="25656">
                  <c:v>-1.32008E-2</c:v>
                </c:pt>
                <c:pt idx="25657">
                  <c:v>-5.9823999999999997E-3</c:v>
                </c:pt>
                <c:pt idx="25658">
                  <c:v>-9.4976399999999999E-3</c:v>
                </c:pt>
                <c:pt idx="25659">
                  <c:v>-8.2998299999999994E-3</c:v>
                </c:pt>
                <c:pt idx="25660">
                  <c:v>-5.2366299999999999E-3</c:v>
                </c:pt>
                <c:pt idx="25661">
                  <c:v>-1.56927E-2</c:v>
                </c:pt>
                <c:pt idx="25662">
                  <c:v>-1.0027899999999999E-2</c:v>
                </c:pt>
                <c:pt idx="25663">
                  <c:v>-4.7111499999999999E-3</c:v>
                </c:pt>
                <c:pt idx="25664">
                  <c:v>-1.02091E-2</c:v>
                </c:pt>
                <c:pt idx="25665">
                  <c:v>-1.06955E-2</c:v>
                </c:pt>
                <c:pt idx="25666">
                  <c:v>-1.47352E-2</c:v>
                </c:pt>
                <c:pt idx="25667">
                  <c:v>-2.1467199999999999E-2</c:v>
                </c:pt>
                <c:pt idx="25668">
                  <c:v>-1.29795E-3</c:v>
                </c:pt>
                <c:pt idx="25669">
                  <c:v>-1.00889E-2</c:v>
                </c:pt>
                <c:pt idx="25670">
                  <c:v>-7.6675400000000002E-4</c:v>
                </c:pt>
                <c:pt idx="25671">
                  <c:v>-9.5253000000000004E-3</c:v>
                </c:pt>
                <c:pt idx="25672">
                  <c:v>-6.2417999999999996E-3</c:v>
                </c:pt>
                <c:pt idx="25673">
                  <c:v>-6.9046000000000005E-4</c:v>
                </c:pt>
                <c:pt idx="25674">
                  <c:v>-1.2470200000000001E-2</c:v>
                </c:pt>
                <c:pt idx="25675">
                  <c:v>-9.7770700000000006E-3</c:v>
                </c:pt>
                <c:pt idx="25676" formatCode="0.00E+00">
                  <c:v>-1.12619E-2</c:v>
                </c:pt>
                <c:pt idx="25677">
                  <c:v>-1.1904700000000001E-2</c:v>
                </c:pt>
                <c:pt idx="25678">
                  <c:v>-4.4260000000000002E-3</c:v>
                </c:pt>
                <c:pt idx="25679">
                  <c:v>-1.67742E-2</c:v>
                </c:pt>
                <c:pt idx="25680">
                  <c:v>-9.1571799999999991E-3</c:v>
                </c:pt>
                <c:pt idx="25681">
                  <c:v>-4.2228700000000001E-3</c:v>
                </c:pt>
                <c:pt idx="25682">
                  <c:v>-5.1956199999999998E-3</c:v>
                </c:pt>
                <c:pt idx="25683">
                  <c:v>-1.0105100000000001E-2</c:v>
                </c:pt>
                <c:pt idx="25684">
                  <c:v>-8.1129099999999992E-3</c:v>
                </c:pt>
                <c:pt idx="25685">
                  <c:v>-1.64394E-2</c:v>
                </c:pt>
                <c:pt idx="25686">
                  <c:v>-1.1112199999999999E-2</c:v>
                </c:pt>
                <c:pt idx="25687">
                  <c:v>-2.2247300000000001E-2</c:v>
                </c:pt>
                <c:pt idx="25688">
                  <c:v>4.28963E-3</c:v>
                </c:pt>
                <c:pt idx="25689">
                  <c:v>-8.7995499999999997E-3</c:v>
                </c:pt>
                <c:pt idx="25690">
                  <c:v>-2.5634799999999999E-3</c:v>
                </c:pt>
                <c:pt idx="25691">
                  <c:v>2.1991699999999999E-3</c:v>
                </c:pt>
                <c:pt idx="25692">
                  <c:v>-1.1634800000000001E-2</c:v>
                </c:pt>
                <c:pt idx="25693">
                  <c:v>7.6828E-3</c:v>
                </c:pt>
                <c:pt idx="25694">
                  <c:v>-9.8238000000000006E-3</c:v>
                </c:pt>
                <c:pt idx="25695">
                  <c:v>2.2945399999999999E-3</c:v>
                </c:pt>
                <c:pt idx="25696">
                  <c:v>-9.6244799999999995E-3</c:v>
                </c:pt>
                <c:pt idx="25697">
                  <c:v>-3.2835E-3</c:v>
                </c:pt>
                <c:pt idx="25698">
                  <c:v>2.7084399999999999E-3</c:v>
                </c:pt>
                <c:pt idx="25699">
                  <c:v>2.2163399999999998E-3</c:v>
                </c:pt>
                <c:pt idx="25700">
                  <c:v>1.03626E-2</c:v>
                </c:pt>
                <c:pt idx="25701">
                  <c:v>-6.7024199999999997E-3</c:v>
                </c:pt>
                <c:pt idx="25702">
                  <c:v>1.85966E-3</c:v>
                </c:pt>
                <c:pt idx="25703">
                  <c:v>-2.35052E-2</c:v>
                </c:pt>
                <c:pt idx="25704">
                  <c:v>-8.9845700000000008E-3</c:v>
                </c:pt>
                <c:pt idx="25705">
                  <c:v>-9.8571800000000001E-3</c:v>
                </c:pt>
                <c:pt idx="25706">
                  <c:v>-4.3487499999999999E-4</c:v>
                </c:pt>
                <c:pt idx="25707">
                  <c:v>-3.0755999999999999E-3</c:v>
                </c:pt>
                <c:pt idx="25708">
                  <c:v>-5.22041E-3</c:v>
                </c:pt>
                <c:pt idx="25709">
                  <c:v>2.1934499999999999E-4</c:v>
                </c:pt>
                <c:pt idx="25710">
                  <c:v>9.6149400000000006E-3</c:v>
                </c:pt>
                <c:pt idx="25711">
                  <c:v>-3.5905799999999999E-3</c:v>
                </c:pt>
                <c:pt idx="25712">
                  <c:v>1.3570800000000001E-3</c:v>
                </c:pt>
                <c:pt idx="25713">
                  <c:v>-9.7742100000000002E-3</c:v>
                </c:pt>
                <c:pt idx="25714">
                  <c:v>-1.0354E-2</c:v>
                </c:pt>
                <c:pt idx="25715">
                  <c:v>-1.31197E-2</c:v>
                </c:pt>
                <c:pt idx="25716">
                  <c:v>-1.9254700000000001E-3</c:v>
                </c:pt>
                <c:pt idx="25717">
                  <c:v>-8.4819800000000001E-3</c:v>
                </c:pt>
                <c:pt idx="25718">
                  <c:v>1.53732E-3</c:v>
                </c:pt>
                <c:pt idx="25719">
                  <c:v>-5.84316E-3</c:v>
                </c:pt>
                <c:pt idx="25720">
                  <c:v>-9.0599099999999998E-4</c:v>
                </c:pt>
                <c:pt idx="25721">
                  <c:v>4.7655099999999997E-3</c:v>
                </c:pt>
                <c:pt idx="25722">
                  <c:v>-8.4924700000000002E-3</c:v>
                </c:pt>
                <c:pt idx="25723">
                  <c:v>-8.1300699999999997E-3</c:v>
                </c:pt>
                <c:pt idx="25724">
                  <c:v>-8.7842900000000002E-3</c:v>
                </c:pt>
                <c:pt idx="25725">
                  <c:v>-1.18876E-2</c:v>
                </c:pt>
                <c:pt idx="25726">
                  <c:v>-1.2740100000000001E-2</c:v>
                </c:pt>
                <c:pt idx="25727">
                  <c:v>-7.23648E-3</c:v>
                </c:pt>
                <c:pt idx="25728">
                  <c:v>-3.2787300000000001E-3</c:v>
                </c:pt>
                <c:pt idx="25729">
                  <c:v>-8.4962800000000002E-3</c:v>
                </c:pt>
                <c:pt idx="25730">
                  <c:v>-8.3894699999999996E-3</c:v>
                </c:pt>
                <c:pt idx="25731">
                  <c:v>4.6930299999999999E-3</c:v>
                </c:pt>
                <c:pt idx="25732">
                  <c:v>-2.9058500000000002E-3</c:v>
                </c:pt>
                <c:pt idx="25733">
                  <c:v>3.8328199999999998E-3</c:v>
                </c:pt>
                <c:pt idx="25734">
                  <c:v>-5.7544700000000002E-3</c:v>
                </c:pt>
                <c:pt idx="25735">
                  <c:v>1.03807E-2</c:v>
                </c:pt>
                <c:pt idx="25736">
                  <c:v>-1.0869999999999999E-2</c:v>
                </c:pt>
                <c:pt idx="25737">
                  <c:v>8.8310199999999998E-4</c:v>
                </c:pt>
                <c:pt idx="25738">
                  <c:v>-8.3980600000000006E-3</c:v>
                </c:pt>
                <c:pt idx="25739">
                  <c:v>5.8918E-3</c:v>
                </c:pt>
                <c:pt idx="25740">
                  <c:v>1.60217E-3</c:v>
                </c:pt>
                <c:pt idx="25741">
                  <c:v>4.0721899999999998E-3</c:v>
                </c:pt>
                <c:pt idx="25742">
                  <c:v>-6.1941100000000001E-3</c:v>
                </c:pt>
                <c:pt idx="25743">
                  <c:v>7.8506500000000007E-3</c:v>
                </c:pt>
                <c:pt idx="25744">
                  <c:v>1.0370300000000001E-2</c:v>
                </c:pt>
                <c:pt idx="25745">
                  <c:v>5.5742300000000003E-3</c:v>
                </c:pt>
                <c:pt idx="25746">
                  <c:v>4.3840399999999996E-3</c:v>
                </c:pt>
                <c:pt idx="25747">
                  <c:v>-2.7570699999999999E-3</c:v>
                </c:pt>
                <c:pt idx="25748">
                  <c:v>1.0586699999999999E-2</c:v>
                </c:pt>
                <c:pt idx="25749">
                  <c:v>1.0355E-2</c:v>
                </c:pt>
                <c:pt idx="25750">
                  <c:v>1.57471E-2</c:v>
                </c:pt>
                <c:pt idx="25751">
                  <c:v>7.1544599999999996E-3</c:v>
                </c:pt>
                <c:pt idx="25752">
                  <c:v>1.29328E-2</c:v>
                </c:pt>
                <c:pt idx="25753">
                  <c:v>1.5502E-2</c:v>
                </c:pt>
                <c:pt idx="25754">
                  <c:v>1.49899E-2</c:v>
                </c:pt>
                <c:pt idx="25755">
                  <c:v>7.7056900000000003E-4</c:v>
                </c:pt>
                <c:pt idx="25756">
                  <c:v>9.19151E-3</c:v>
                </c:pt>
                <c:pt idx="25757">
                  <c:v>1.47438E-3</c:v>
                </c:pt>
                <c:pt idx="25758">
                  <c:v>1.6632999999999998E-2</c:v>
                </c:pt>
                <c:pt idx="25759">
                  <c:v>1.2861300000000001E-2</c:v>
                </c:pt>
                <c:pt idx="25760">
                  <c:v>3.0279199999999999E-3</c:v>
                </c:pt>
                <c:pt idx="25761">
                  <c:v>6.6385300000000001E-3</c:v>
                </c:pt>
                <c:pt idx="25762">
                  <c:v>1.5935899999999999E-2</c:v>
                </c:pt>
                <c:pt idx="25763">
                  <c:v>-4.3993000000000001E-3</c:v>
                </c:pt>
                <c:pt idx="25764">
                  <c:v>1.7395999999999998E-2</c:v>
                </c:pt>
                <c:pt idx="25765">
                  <c:v>9.4575900000000001E-3</c:v>
                </c:pt>
                <c:pt idx="25766">
                  <c:v>1.7437899999999999E-2</c:v>
                </c:pt>
                <c:pt idx="25767">
                  <c:v>9.9086799999999996E-3</c:v>
                </c:pt>
                <c:pt idx="25768">
                  <c:v>1.8679600000000001E-2</c:v>
                </c:pt>
                <c:pt idx="25769">
                  <c:v>2.2795699999999999E-2</c:v>
                </c:pt>
                <c:pt idx="25770">
                  <c:v>1.7126099999999998E-2</c:v>
                </c:pt>
                <c:pt idx="25771">
                  <c:v>2.7995099999999998E-2</c:v>
                </c:pt>
                <c:pt idx="25772">
                  <c:v>1.9315700000000002E-2</c:v>
                </c:pt>
                <c:pt idx="25773">
                  <c:v>1.5951199999999999E-2</c:v>
                </c:pt>
                <c:pt idx="25774">
                  <c:v>2.65484E-2</c:v>
                </c:pt>
                <c:pt idx="25775">
                  <c:v>1.78795E-2</c:v>
                </c:pt>
                <c:pt idx="25776">
                  <c:v>2.6721999999999999E-2</c:v>
                </c:pt>
                <c:pt idx="25777">
                  <c:v>2.6557000000000001E-2</c:v>
                </c:pt>
                <c:pt idx="25778">
                  <c:v>1.34106E-2</c:v>
                </c:pt>
                <c:pt idx="25779">
                  <c:v>2.03009E-2</c:v>
                </c:pt>
                <c:pt idx="25780">
                  <c:v>2.5075900000000002E-2</c:v>
                </c:pt>
                <c:pt idx="25781">
                  <c:v>2.7624099999999999E-2</c:v>
                </c:pt>
                <c:pt idx="25782">
                  <c:v>3.46022E-2</c:v>
                </c:pt>
                <c:pt idx="25783">
                  <c:v>1.6824700000000001E-2</c:v>
                </c:pt>
                <c:pt idx="25784">
                  <c:v>2.19717E-2</c:v>
                </c:pt>
                <c:pt idx="25785">
                  <c:v>1.8682500000000001E-2</c:v>
                </c:pt>
                <c:pt idx="25786">
                  <c:v>1.06277E-2</c:v>
                </c:pt>
                <c:pt idx="25787">
                  <c:v>3.1981500000000003E-2</c:v>
                </c:pt>
                <c:pt idx="25788">
                  <c:v>1.27668E-2</c:v>
                </c:pt>
                <c:pt idx="25789">
                  <c:v>2.0618399999999999E-2</c:v>
                </c:pt>
                <c:pt idx="25790">
                  <c:v>1.07069E-2</c:v>
                </c:pt>
                <c:pt idx="25791">
                  <c:v>1.7221500000000001E-2</c:v>
                </c:pt>
                <c:pt idx="25792">
                  <c:v>2.20728E-2</c:v>
                </c:pt>
                <c:pt idx="25793">
                  <c:v>1.7045000000000001E-2</c:v>
                </c:pt>
                <c:pt idx="25794">
                  <c:v>2.0356200000000001E-2</c:v>
                </c:pt>
                <c:pt idx="25795">
                  <c:v>1.00412E-2</c:v>
                </c:pt>
                <c:pt idx="25796">
                  <c:v>1.6308799999999998E-2</c:v>
                </c:pt>
                <c:pt idx="25797">
                  <c:v>1.3278999999999999E-2</c:v>
                </c:pt>
                <c:pt idx="25798">
                  <c:v>1.9633299999999999E-2</c:v>
                </c:pt>
                <c:pt idx="25799">
                  <c:v>2.26622E-2</c:v>
                </c:pt>
                <c:pt idx="25800">
                  <c:v>1.2584700000000001E-2</c:v>
                </c:pt>
                <c:pt idx="25801">
                  <c:v>2.8133399999999999E-2</c:v>
                </c:pt>
                <c:pt idx="25802">
                  <c:v>1.47514E-2</c:v>
                </c:pt>
                <c:pt idx="25803">
                  <c:v>1.88761E-2</c:v>
                </c:pt>
                <c:pt idx="25804">
                  <c:v>1.9020100000000002E-2</c:v>
                </c:pt>
                <c:pt idx="25805">
                  <c:v>1.6881899999999998E-2</c:v>
                </c:pt>
                <c:pt idx="25806">
                  <c:v>2.1449099999999999E-2</c:v>
                </c:pt>
                <c:pt idx="25807">
                  <c:v>1.62296E-2</c:v>
                </c:pt>
                <c:pt idx="25808">
                  <c:v>2.1167800000000001E-2</c:v>
                </c:pt>
                <c:pt idx="25809">
                  <c:v>2.1087600000000001E-2</c:v>
                </c:pt>
                <c:pt idx="25810">
                  <c:v>1.6703599999999999E-2</c:v>
                </c:pt>
                <c:pt idx="25811">
                  <c:v>2.51474E-2</c:v>
                </c:pt>
                <c:pt idx="25812">
                  <c:v>3.10841E-2</c:v>
                </c:pt>
                <c:pt idx="25813">
                  <c:v>2.70491E-2</c:v>
                </c:pt>
                <c:pt idx="25814">
                  <c:v>2.81286E-2</c:v>
                </c:pt>
                <c:pt idx="25815">
                  <c:v>1.5652699999999999E-2</c:v>
                </c:pt>
                <c:pt idx="25816">
                  <c:v>1.43909E-2</c:v>
                </c:pt>
                <c:pt idx="25817">
                  <c:v>2.22311E-2</c:v>
                </c:pt>
                <c:pt idx="25818">
                  <c:v>4.2854299999999998E-2</c:v>
                </c:pt>
                <c:pt idx="25819">
                  <c:v>4.0249800000000002E-2</c:v>
                </c:pt>
                <c:pt idx="25820">
                  <c:v>3.00226E-2</c:v>
                </c:pt>
                <c:pt idx="25821">
                  <c:v>2.61173E-2</c:v>
                </c:pt>
                <c:pt idx="25822">
                  <c:v>1.74255E-2</c:v>
                </c:pt>
                <c:pt idx="25823">
                  <c:v>3.0755999999999999E-2</c:v>
                </c:pt>
                <c:pt idx="25824">
                  <c:v>1.5665100000000001E-2</c:v>
                </c:pt>
                <c:pt idx="25825">
                  <c:v>2.0864500000000001E-2</c:v>
                </c:pt>
                <c:pt idx="25826">
                  <c:v>2.8153399999999999E-2</c:v>
                </c:pt>
                <c:pt idx="25827">
                  <c:v>2.8547300000000001E-2</c:v>
                </c:pt>
                <c:pt idx="25828">
                  <c:v>2.23398E-2</c:v>
                </c:pt>
                <c:pt idx="25829">
                  <c:v>2.99864E-2</c:v>
                </c:pt>
                <c:pt idx="25830">
                  <c:v>2.8277400000000001E-2</c:v>
                </c:pt>
                <c:pt idx="25831">
                  <c:v>2.5904699999999999E-2</c:v>
                </c:pt>
                <c:pt idx="25832">
                  <c:v>2.8824800000000001E-2</c:v>
                </c:pt>
                <c:pt idx="25833">
                  <c:v>2.2459E-2</c:v>
                </c:pt>
                <c:pt idx="25834">
                  <c:v>1.8835999999999999E-2</c:v>
                </c:pt>
                <c:pt idx="25835">
                  <c:v>2.6347200000000001E-2</c:v>
                </c:pt>
                <c:pt idx="25836">
                  <c:v>1.5398999999999999E-2</c:v>
                </c:pt>
                <c:pt idx="25837">
                  <c:v>4.1959799999999998E-2</c:v>
                </c:pt>
                <c:pt idx="25838">
                  <c:v>2.5974299999999999E-2</c:v>
                </c:pt>
                <c:pt idx="25839">
                  <c:v>2.20261E-2</c:v>
                </c:pt>
                <c:pt idx="25840">
                  <c:v>2.82927E-2</c:v>
                </c:pt>
                <c:pt idx="25841">
                  <c:v>1.7663999999999999E-2</c:v>
                </c:pt>
                <c:pt idx="25842">
                  <c:v>2.33212E-2</c:v>
                </c:pt>
                <c:pt idx="25843">
                  <c:v>1.0107E-2</c:v>
                </c:pt>
                <c:pt idx="25844">
                  <c:v>2.0364799999999999E-2</c:v>
                </c:pt>
                <c:pt idx="25845">
                  <c:v>2.11849E-2</c:v>
                </c:pt>
                <c:pt idx="25846">
                  <c:v>3.2882700000000001E-2</c:v>
                </c:pt>
                <c:pt idx="25847">
                  <c:v>2.2370299999999999E-2</c:v>
                </c:pt>
                <c:pt idx="25848">
                  <c:v>3.2722500000000002E-2</c:v>
                </c:pt>
                <c:pt idx="25849">
                  <c:v>3.5640699999999997E-2</c:v>
                </c:pt>
                <c:pt idx="25850">
                  <c:v>3.0168500000000001E-2</c:v>
                </c:pt>
                <c:pt idx="25851">
                  <c:v>4.2423200000000001E-2</c:v>
                </c:pt>
                <c:pt idx="25852">
                  <c:v>3.8535100000000003E-2</c:v>
                </c:pt>
                <c:pt idx="25853">
                  <c:v>4.4959100000000002E-2</c:v>
                </c:pt>
                <c:pt idx="25854">
                  <c:v>2.79417E-2</c:v>
                </c:pt>
                <c:pt idx="25855">
                  <c:v>3.0098900000000001E-2</c:v>
                </c:pt>
                <c:pt idx="25856">
                  <c:v>2.666E-2</c:v>
                </c:pt>
                <c:pt idx="25857">
                  <c:v>3.7310599999999999E-2</c:v>
                </c:pt>
                <c:pt idx="25858">
                  <c:v>2.91147E-2</c:v>
                </c:pt>
                <c:pt idx="25859">
                  <c:v>2.8785700000000001E-2</c:v>
                </c:pt>
                <c:pt idx="25860">
                  <c:v>7.0638699999999999E-3</c:v>
                </c:pt>
                <c:pt idx="25861">
                  <c:v>2.6020100000000001E-2</c:v>
                </c:pt>
                <c:pt idx="25862">
                  <c:v>2.6061999999999998E-2</c:v>
                </c:pt>
                <c:pt idx="25863">
                  <c:v>3.6878599999999997E-2</c:v>
                </c:pt>
                <c:pt idx="25864">
                  <c:v>2.3443200000000001E-2</c:v>
                </c:pt>
                <c:pt idx="25865">
                  <c:v>2.1271700000000001E-2</c:v>
                </c:pt>
                <c:pt idx="25866">
                  <c:v>2.2309300000000001E-2</c:v>
                </c:pt>
                <c:pt idx="25867">
                  <c:v>8.2845699999999998E-3</c:v>
                </c:pt>
                <c:pt idx="25868">
                  <c:v>2.01216E-2</c:v>
                </c:pt>
                <c:pt idx="25869">
                  <c:v>1.7154699999999998E-2</c:v>
                </c:pt>
                <c:pt idx="25870">
                  <c:v>2.7147299999999999E-2</c:v>
                </c:pt>
                <c:pt idx="25871">
                  <c:v>9.9964100000000007E-3</c:v>
                </c:pt>
                <c:pt idx="25872">
                  <c:v>2.44722E-2</c:v>
                </c:pt>
                <c:pt idx="25873">
                  <c:v>1.8340100000000002E-2</c:v>
                </c:pt>
                <c:pt idx="25874">
                  <c:v>2.3646400000000001E-2</c:v>
                </c:pt>
                <c:pt idx="25875">
                  <c:v>1.7585799999999999E-2</c:v>
                </c:pt>
                <c:pt idx="25876">
                  <c:v>2.3053199999999999E-2</c:v>
                </c:pt>
                <c:pt idx="25877">
                  <c:v>1.69821E-2</c:v>
                </c:pt>
                <c:pt idx="25878">
                  <c:v>1.8347700000000002E-2</c:v>
                </c:pt>
                <c:pt idx="25879">
                  <c:v>1.9328100000000001E-2</c:v>
                </c:pt>
                <c:pt idx="25880">
                  <c:v>1.6436599999999999E-2</c:v>
                </c:pt>
                <c:pt idx="25881">
                  <c:v>2.29263E-2</c:v>
                </c:pt>
                <c:pt idx="25882">
                  <c:v>2.2714600000000001E-2</c:v>
                </c:pt>
                <c:pt idx="25883">
                  <c:v>1.7478899999999999E-2</c:v>
                </c:pt>
                <c:pt idx="25884">
                  <c:v>1.7322500000000001E-2</c:v>
                </c:pt>
                <c:pt idx="25885">
                  <c:v>1.7984400000000001E-2</c:v>
                </c:pt>
                <c:pt idx="25886">
                  <c:v>9.9239299999999992E-3</c:v>
                </c:pt>
                <c:pt idx="25887">
                  <c:v>2.3941E-2</c:v>
                </c:pt>
                <c:pt idx="25888">
                  <c:v>1.8957100000000001E-2</c:v>
                </c:pt>
                <c:pt idx="25889">
                  <c:v>1.8363999999999998E-2</c:v>
                </c:pt>
                <c:pt idx="25890">
                  <c:v>2.03733E-2</c:v>
                </c:pt>
                <c:pt idx="25891">
                  <c:v>2.7978900000000001E-2</c:v>
                </c:pt>
                <c:pt idx="25892">
                  <c:v>2.4406400000000002E-2</c:v>
                </c:pt>
                <c:pt idx="25893">
                  <c:v>2.2706E-2</c:v>
                </c:pt>
                <c:pt idx="25894">
                  <c:v>1.5032800000000001E-2</c:v>
                </c:pt>
                <c:pt idx="25895">
                  <c:v>2.0058599999999999E-2</c:v>
                </c:pt>
                <c:pt idx="25896">
                  <c:v>1.7032599999999998E-2</c:v>
                </c:pt>
                <c:pt idx="25897">
                  <c:v>2.11258E-2</c:v>
                </c:pt>
                <c:pt idx="25898">
                  <c:v>2.1245E-2</c:v>
                </c:pt>
                <c:pt idx="25899">
                  <c:v>2.0662300000000001E-2</c:v>
                </c:pt>
                <c:pt idx="25900">
                  <c:v>1.4265099999999999E-2</c:v>
                </c:pt>
                <c:pt idx="25901" formatCode="0.00E+00">
                  <c:v>1.7700199999999999E-2</c:v>
                </c:pt>
                <c:pt idx="25902">
                  <c:v>2.7240799999999999E-2</c:v>
                </c:pt>
                <c:pt idx="25903" formatCode="0.00E+00">
                  <c:v>-2.38419E-5</c:v>
                </c:pt>
                <c:pt idx="25904">
                  <c:v>1.95713E-2</c:v>
                </c:pt>
                <c:pt idx="25905">
                  <c:v>3.34549E-3</c:v>
                </c:pt>
                <c:pt idx="25906">
                  <c:v>1.9264199999999999E-2</c:v>
                </c:pt>
                <c:pt idx="25907">
                  <c:v>1.0643E-2</c:v>
                </c:pt>
                <c:pt idx="25908">
                  <c:v>2.3552900000000002E-2</c:v>
                </c:pt>
                <c:pt idx="25909">
                  <c:v>2.1599799999999999E-2</c:v>
                </c:pt>
                <c:pt idx="25910">
                  <c:v>2.6493099999999999E-2</c:v>
                </c:pt>
                <c:pt idx="25911">
                  <c:v>2.81029E-2</c:v>
                </c:pt>
                <c:pt idx="25912">
                  <c:v>1.8622400000000001E-2</c:v>
                </c:pt>
                <c:pt idx="25913">
                  <c:v>2.6575999999999999E-2</c:v>
                </c:pt>
                <c:pt idx="25914">
                  <c:v>1.41668E-2</c:v>
                </c:pt>
                <c:pt idx="25915">
                  <c:v>2.2668799999999999E-2</c:v>
                </c:pt>
                <c:pt idx="25916">
                  <c:v>1.27373E-2</c:v>
                </c:pt>
                <c:pt idx="25917">
                  <c:v>3.02067E-2</c:v>
                </c:pt>
                <c:pt idx="25918">
                  <c:v>1.27277E-2</c:v>
                </c:pt>
                <c:pt idx="25919">
                  <c:v>1.8459300000000001E-2</c:v>
                </c:pt>
                <c:pt idx="25920">
                  <c:v>1.4507300000000001E-2</c:v>
                </c:pt>
                <c:pt idx="25921">
                  <c:v>1.19934E-2</c:v>
                </c:pt>
                <c:pt idx="25922">
                  <c:v>2.1088599999999999E-2</c:v>
                </c:pt>
                <c:pt idx="25923">
                  <c:v>8.7986000000000002E-3</c:v>
                </c:pt>
                <c:pt idx="25924">
                  <c:v>1.4503500000000001E-2</c:v>
                </c:pt>
                <c:pt idx="25925">
                  <c:v>1.78175E-2</c:v>
                </c:pt>
                <c:pt idx="25926">
                  <c:v>1.59369E-2</c:v>
                </c:pt>
                <c:pt idx="25927">
                  <c:v>1.6627300000000001E-2</c:v>
                </c:pt>
                <c:pt idx="25928">
                  <c:v>1.19734E-2</c:v>
                </c:pt>
                <c:pt idx="25929">
                  <c:v>2.6144000000000001E-2</c:v>
                </c:pt>
                <c:pt idx="25930">
                  <c:v>1.35365E-2</c:v>
                </c:pt>
                <c:pt idx="25931">
                  <c:v>2.7470600000000001E-2</c:v>
                </c:pt>
                <c:pt idx="25932">
                  <c:v>1.5502E-2</c:v>
                </c:pt>
                <c:pt idx="25933">
                  <c:v>2.01187E-2</c:v>
                </c:pt>
                <c:pt idx="25934">
                  <c:v>1.81808E-2</c:v>
                </c:pt>
                <c:pt idx="25935">
                  <c:v>2.49634E-2</c:v>
                </c:pt>
                <c:pt idx="25936">
                  <c:v>2.6751500000000001E-2</c:v>
                </c:pt>
                <c:pt idx="25937">
                  <c:v>2.9294000000000001E-2</c:v>
                </c:pt>
                <c:pt idx="25938">
                  <c:v>2.8044699999999999E-2</c:v>
                </c:pt>
                <c:pt idx="25939">
                  <c:v>2.89793E-2</c:v>
                </c:pt>
                <c:pt idx="25940">
                  <c:v>3.4271200000000002E-2</c:v>
                </c:pt>
                <c:pt idx="25941">
                  <c:v>2.5094999999999999E-2</c:v>
                </c:pt>
                <c:pt idx="25942">
                  <c:v>2.0314200000000001E-2</c:v>
                </c:pt>
                <c:pt idx="25943">
                  <c:v>3.4329400000000003E-2</c:v>
                </c:pt>
                <c:pt idx="25944">
                  <c:v>3.3395800000000003E-2</c:v>
                </c:pt>
                <c:pt idx="25945">
                  <c:v>4.0566400000000002E-2</c:v>
                </c:pt>
                <c:pt idx="25946">
                  <c:v>3.1870799999999998E-2</c:v>
                </c:pt>
                <c:pt idx="25947">
                  <c:v>3.0873299999999999E-2</c:v>
                </c:pt>
                <c:pt idx="25948">
                  <c:v>2.1558799999999999E-2</c:v>
                </c:pt>
                <c:pt idx="25949">
                  <c:v>2.0699499999999999E-2</c:v>
                </c:pt>
                <c:pt idx="25950">
                  <c:v>2.78826E-2</c:v>
                </c:pt>
                <c:pt idx="25951">
                  <c:v>2.8983100000000001E-2</c:v>
                </c:pt>
                <c:pt idx="25952">
                  <c:v>2.3633000000000001E-2</c:v>
                </c:pt>
                <c:pt idx="25953">
                  <c:v>2.9183400000000002E-2</c:v>
                </c:pt>
                <c:pt idx="25954">
                  <c:v>2.5145500000000001E-2</c:v>
                </c:pt>
                <c:pt idx="25955">
                  <c:v>2.8960199999999998E-2</c:v>
                </c:pt>
                <c:pt idx="25956">
                  <c:v>2.9295000000000002E-2</c:v>
                </c:pt>
                <c:pt idx="25957">
                  <c:v>3.5778999999999998E-2</c:v>
                </c:pt>
                <c:pt idx="25958">
                  <c:v>2.8782800000000001E-2</c:v>
                </c:pt>
                <c:pt idx="25959">
                  <c:v>2.1925900000000002E-2</c:v>
                </c:pt>
                <c:pt idx="25960">
                  <c:v>1.3318999999999999E-2</c:v>
                </c:pt>
                <c:pt idx="25961">
                  <c:v>3.07722E-2</c:v>
                </c:pt>
                <c:pt idx="25962">
                  <c:v>3.07465E-2</c:v>
                </c:pt>
                <c:pt idx="25963">
                  <c:v>4.0080999999999999E-2</c:v>
                </c:pt>
                <c:pt idx="25964">
                  <c:v>1.7073600000000001E-2</c:v>
                </c:pt>
                <c:pt idx="25965">
                  <c:v>2.4267199999999999E-2</c:v>
                </c:pt>
                <c:pt idx="25966">
                  <c:v>2.54612E-2</c:v>
                </c:pt>
                <c:pt idx="25967">
                  <c:v>1.97821E-2</c:v>
                </c:pt>
                <c:pt idx="25968">
                  <c:v>2.4121299999999998E-2</c:v>
                </c:pt>
                <c:pt idx="25969">
                  <c:v>1.8449799999999999E-2</c:v>
                </c:pt>
                <c:pt idx="25970">
                  <c:v>1.9888900000000001E-2</c:v>
                </c:pt>
                <c:pt idx="25971">
                  <c:v>8.7594999999999999E-3</c:v>
                </c:pt>
                <c:pt idx="25972">
                  <c:v>3.40443E-2</c:v>
                </c:pt>
                <c:pt idx="25973">
                  <c:v>2.0678499999999999E-2</c:v>
                </c:pt>
                <c:pt idx="25974">
                  <c:v>2.5906599999999998E-2</c:v>
                </c:pt>
                <c:pt idx="25975">
                  <c:v>2.3299199999999999E-2</c:v>
                </c:pt>
                <c:pt idx="25976">
                  <c:v>1.3988499999999999E-2</c:v>
                </c:pt>
                <c:pt idx="25977">
                  <c:v>1.6771299999999999E-2</c:v>
                </c:pt>
                <c:pt idx="25978">
                  <c:v>1.16758E-2</c:v>
                </c:pt>
                <c:pt idx="25979">
                  <c:v>2.2197700000000001E-2</c:v>
                </c:pt>
                <c:pt idx="25980">
                  <c:v>2.76356E-2</c:v>
                </c:pt>
                <c:pt idx="25981">
                  <c:v>2.29397E-2</c:v>
                </c:pt>
                <c:pt idx="25982">
                  <c:v>2.92473E-2</c:v>
                </c:pt>
                <c:pt idx="25983">
                  <c:v>2.1461500000000001E-2</c:v>
                </c:pt>
                <c:pt idx="25984">
                  <c:v>1.9603700000000002E-2</c:v>
                </c:pt>
                <c:pt idx="25985">
                  <c:v>1.9038200000000002E-2</c:v>
                </c:pt>
                <c:pt idx="25986">
                  <c:v>1.3452499999999999E-2</c:v>
                </c:pt>
                <c:pt idx="25987">
                  <c:v>1.2659999999999999E-2</c:v>
                </c:pt>
                <c:pt idx="25988">
                  <c:v>1.7170000000000001E-2</c:v>
                </c:pt>
                <c:pt idx="25989">
                  <c:v>1.8448800000000001E-2</c:v>
                </c:pt>
                <c:pt idx="25990">
                  <c:v>1.6658800000000001E-2</c:v>
                </c:pt>
                <c:pt idx="25991">
                  <c:v>9.2048600000000005E-3</c:v>
                </c:pt>
                <c:pt idx="25992">
                  <c:v>2.0965600000000001E-2</c:v>
                </c:pt>
                <c:pt idx="25993">
                  <c:v>1.6353599999999999E-2</c:v>
                </c:pt>
                <c:pt idx="25994">
                  <c:v>1.82924E-2</c:v>
                </c:pt>
                <c:pt idx="25995">
                  <c:v>9.3688999999999995E-3</c:v>
                </c:pt>
                <c:pt idx="25996">
                  <c:v>1.48325E-2</c:v>
                </c:pt>
                <c:pt idx="25997">
                  <c:v>7.9631799999999996E-4</c:v>
                </c:pt>
                <c:pt idx="25998">
                  <c:v>8.1796600000000001E-3</c:v>
                </c:pt>
                <c:pt idx="25999">
                  <c:v>3.2711999999999998E-2</c:v>
                </c:pt>
                <c:pt idx="26000">
                  <c:v>1.70393E-2</c:v>
                </c:pt>
                <c:pt idx="26001">
                  <c:v>2.0646100000000001E-2</c:v>
                </c:pt>
                <c:pt idx="26002">
                  <c:v>1.6298300000000002E-2</c:v>
                </c:pt>
                <c:pt idx="26003">
                  <c:v>1.0105100000000001E-2</c:v>
                </c:pt>
                <c:pt idx="26004">
                  <c:v>6.0596499999999998E-3</c:v>
                </c:pt>
                <c:pt idx="26005">
                  <c:v>5.8097799999999996E-3</c:v>
                </c:pt>
                <c:pt idx="26006">
                  <c:v>1.33429E-2</c:v>
                </c:pt>
                <c:pt idx="26007">
                  <c:v>8.4133100000000002E-3</c:v>
                </c:pt>
                <c:pt idx="26008">
                  <c:v>1.478E-2</c:v>
                </c:pt>
                <c:pt idx="26009">
                  <c:v>-4.5299499999999998E-4</c:v>
                </c:pt>
                <c:pt idx="26010">
                  <c:v>1.4657E-2</c:v>
                </c:pt>
                <c:pt idx="26011">
                  <c:v>7.8754399999999992E-3</c:v>
                </c:pt>
                <c:pt idx="26012">
                  <c:v>1.7923399999999999E-2</c:v>
                </c:pt>
                <c:pt idx="26013">
                  <c:v>8.8872900000000008E-3</c:v>
                </c:pt>
                <c:pt idx="26014">
                  <c:v>1.0237700000000001E-2</c:v>
                </c:pt>
                <c:pt idx="26015">
                  <c:v>-2.4061199999999999E-3</c:v>
                </c:pt>
                <c:pt idx="26016">
                  <c:v>9.2840200000000005E-3</c:v>
                </c:pt>
                <c:pt idx="26017">
                  <c:v>5.0830800000000002E-3</c:v>
                </c:pt>
                <c:pt idx="26018">
                  <c:v>6.5221799999999998E-3</c:v>
                </c:pt>
                <c:pt idx="26019">
                  <c:v>1.39513E-2</c:v>
                </c:pt>
                <c:pt idx="26020">
                  <c:v>9.6244799999999995E-3</c:v>
                </c:pt>
                <c:pt idx="26021">
                  <c:v>3.1471300000000002E-3</c:v>
                </c:pt>
                <c:pt idx="26022">
                  <c:v>3.3235500000000002E-3</c:v>
                </c:pt>
                <c:pt idx="26023">
                  <c:v>3.9739600000000003E-3</c:v>
                </c:pt>
                <c:pt idx="26024">
                  <c:v>-1.20926E-3</c:v>
                </c:pt>
                <c:pt idx="26025">
                  <c:v>9.0751600000000005E-3</c:v>
                </c:pt>
                <c:pt idx="26026">
                  <c:v>-2.1944E-3</c:v>
                </c:pt>
                <c:pt idx="26027">
                  <c:v>7.1954699999999998E-3</c:v>
                </c:pt>
                <c:pt idx="26028">
                  <c:v>1.2504599999999999E-2</c:v>
                </c:pt>
                <c:pt idx="26029">
                  <c:v>5.6047400000000004E-3</c:v>
                </c:pt>
                <c:pt idx="26030">
                  <c:v>-2.1038099999999998E-3</c:v>
                </c:pt>
                <c:pt idx="26031">
                  <c:v>-8.51822E-3</c:v>
                </c:pt>
                <c:pt idx="26032">
                  <c:v>-6.9952E-3</c:v>
                </c:pt>
                <c:pt idx="26033">
                  <c:v>9.2573199999999994E-3</c:v>
                </c:pt>
                <c:pt idx="26034">
                  <c:v>-3.5905799999999999E-3</c:v>
                </c:pt>
                <c:pt idx="26035">
                  <c:v>-1.8863700000000001E-3</c:v>
                </c:pt>
                <c:pt idx="26036">
                  <c:v>-1.31664E-2</c:v>
                </c:pt>
                <c:pt idx="26037">
                  <c:v>7.6961499999999997E-3</c:v>
                </c:pt>
                <c:pt idx="26038">
                  <c:v>2.1352799999999998E-3</c:v>
                </c:pt>
                <c:pt idx="26039">
                  <c:v>9.3479199999999991E-3</c:v>
                </c:pt>
                <c:pt idx="26040">
                  <c:v>-3.76034E-3</c:v>
                </c:pt>
                <c:pt idx="26041">
                  <c:v>2.6369100000000001E-3</c:v>
                </c:pt>
                <c:pt idx="26042">
                  <c:v>-4.5709599999999998E-3</c:v>
                </c:pt>
                <c:pt idx="26043">
                  <c:v>-6.1702700000000003E-3</c:v>
                </c:pt>
                <c:pt idx="26044">
                  <c:v>-5.7277700000000001E-3</c:v>
                </c:pt>
                <c:pt idx="26045">
                  <c:v>4.5003899999999999E-3</c:v>
                </c:pt>
                <c:pt idx="26046">
                  <c:v>1.37024E-2</c:v>
                </c:pt>
                <c:pt idx="26047">
                  <c:v>-6.9332100000000004E-3</c:v>
                </c:pt>
                <c:pt idx="26048">
                  <c:v>-4.7149699999999998E-3</c:v>
                </c:pt>
                <c:pt idx="26049">
                  <c:v>-1.4658900000000001E-2</c:v>
                </c:pt>
                <c:pt idx="26050">
                  <c:v>-1.2745899999999999E-2</c:v>
                </c:pt>
                <c:pt idx="26051">
                  <c:v>6.7710899999999996E-3</c:v>
                </c:pt>
                <c:pt idx="26052">
                  <c:v>1.0540000000000001E-2</c:v>
                </c:pt>
                <c:pt idx="26053">
                  <c:v>5.6781799999999997E-3</c:v>
                </c:pt>
                <c:pt idx="26054">
                  <c:v>-1.29509E-3</c:v>
                </c:pt>
                <c:pt idx="26055">
                  <c:v>-8.45337E-3</c:v>
                </c:pt>
                <c:pt idx="26056">
                  <c:v>-3.4999800000000002E-4</c:v>
                </c:pt>
                <c:pt idx="26057">
                  <c:v>3.37887E-3</c:v>
                </c:pt>
                <c:pt idx="26058">
                  <c:v>-1.07422E-2</c:v>
                </c:pt>
                <c:pt idx="26059">
                  <c:v>-5.9433000000000003E-3</c:v>
                </c:pt>
                <c:pt idx="26060">
                  <c:v>-7.1992899999999997E-3</c:v>
                </c:pt>
                <c:pt idx="26061">
                  <c:v>-1.3315199999999999E-2</c:v>
                </c:pt>
                <c:pt idx="26062" formatCode="0.00E+00">
                  <c:v>-1.7166100000000002E-5</c:v>
                </c:pt>
                <c:pt idx="26063">
                  <c:v>1.6607299999999998E-2</c:v>
                </c:pt>
                <c:pt idx="26064">
                  <c:v>7.6551400000000004E-3</c:v>
                </c:pt>
                <c:pt idx="26065">
                  <c:v>8.9263899999999993E-3</c:v>
                </c:pt>
                <c:pt idx="26066">
                  <c:v>4.9572000000000001E-3</c:v>
                </c:pt>
                <c:pt idx="26067">
                  <c:v>-9.6025499999999996E-3</c:v>
                </c:pt>
                <c:pt idx="26068">
                  <c:v>-9.3297999999999992E-3</c:v>
                </c:pt>
                <c:pt idx="26069">
                  <c:v>7.7829400000000003E-3</c:v>
                </c:pt>
                <c:pt idx="26070">
                  <c:v>1.5637399999999999E-2</c:v>
                </c:pt>
                <c:pt idx="26071">
                  <c:v>-1.5888199999999999E-3</c:v>
                </c:pt>
                <c:pt idx="26072">
                  <c:v>5.5580100000000004E-3</c:v>
                </c:pt>
                <c:pt idx="26073">
                  <c:v>4.3773700000000002E-3</c:v>
                </c:pt>
                <c:pt idx="26074">
                  <c:v>6.8082799999999999E-3</c:v>
                </c:pt>
                <c:pt idx="26075">
                  <c:v>-2.2363700000000001E-3</c:v>
                </c:pt>
                <c:pt idx="26076">
                  <c:v>2.23923E-3</c:v>
                </c:pt>
                <c:pt idx="26077">
                  <c:v>-3.45802E-3</c:v>
                </c:pt>
                <c:pt idx="26078">
                  <c:v>-1.37901E-3</c:v>
                </c:pt>
                <c:pt idx="26079">
                  <c:v>-1.0873799999999999E-2</c:v>
                </c:pt>
                <c:pt idx="26080">
                  <c:v>5.3338999999999999E-3</c:v>
                </c:pt>
                <c:pt idx="26081">
                  <c:v>-1.17912E-2</c:v>
                </c:pt>
                <c:pt idx="26082">
                  <c:v>-6.5727199999999998E-3</c:v>
                </c:pt>
                <c:pt idx="26083">
                  <c:v>-1.17292E-2</c:v>
                </c:pt>
                <c:pt idx="26084">
                  <c:v>-1.5583000000000001E-3</c:v>
                </c:pt>
                <c:pt idx="26085">
                  <c:v>-4.1742300000000001E-3</c:v>
                </c:pt>
                <c:pt idx="26086">
                  <c:v>-1.46418E-2</c:v>
                </c:pt>
                <c:pt idx="26087">
                  <c:v>-1.8347700000000002E-2</c:v>
                </c:pt>
                <c:pt idx="26088">
                  <c:v>-1.9337699999999999E-2</c:v>
                </c:pt>
                <c:pt idx="26089">
                  <c:v>-1.15137E-2</c:v>
                </c:pt>
                <c:pt idx="26090">
                  <c:v>-5.6905699999999998E-3</c:v>
                </c:pt>
                <c:pt idx="26091">
                  <c:v>-9.1753000000000008E-3</c:v>
                </c:pt>
                <c:pt idx="26092">
                  <c:v>-8.2683600000000006E-3</c:v>
                </c:pt>
                <c:pt idx="26093">
                  <c:v>-2.1034199999999999E-2</c:v>
                </c:pt>
                <c:pt idx="26094">
                  <c:v>-2.1061900000000001E-2</c:v>
                </c:pt>
                <c:pt idx="26095">
                  <c:v>-1.6015100000000001E-2</c:v>
                </c:pt>
                <c:pt idx="26096">
                  <c:v>-6.2704099999999997E-3</c:v>
                </c:pt>
                <c:pt idx="26097">
                  <c:v>-3.2215099999999999E-3</c:v>
                </c:pt>
                <c:pt idx="26098">
                  <c:v>-3.4637499999999998E-3</c:v>
                </c:pt>
                <c:pt idx="26099">
                  <c:v>-1.44978E-2</c:v>
                </c:pt>
                <c:pt idx="26100">
                  <c:v>-1.7789800000000001E-2</c:v>
                </c:pt>
                <c:pt idx="26101">
                  <c:v>-1.25694E-3</c:v>
                </c:pt>
                <c:pt idx="26102">
                  <c:v>-8.4934199999999998E-3</c:v>
                </c:pt>
                <c:pt idx="26103">
                  <c:v>-3.01075E-3</c:v>
                </c:pt>
                <c:pt idx="26104">
                  <c:v>-1.1129399999999999E-2</c:v>
                </c:pt>
                <c:pt idx="26105">
                  <c:v>-2.0918800000000001E-2</c:v>
                </c:pt>
                <c:pt idx="26106">
                  <c:v>-1.40438E-2</c:v>
                </c:pt>
                <c:pt idx="26107">
                  <c:v>-2.27003E-2</c:v>
                </c:pt>
                <c:pt idx="26108">
                  <c:v>-1.5479100000000001E-2</c:v>
                </c:pt>
                <c:pt idx="26109">
                  <c:v>-2.1755199999999999E-2</c:v>
                </c:pt>
                <c:pt idx="26110">
                  <c:v>-1.84631E-2</c:v>
                </c:pt>
                <c:pt idx="26111" formatCode="0.00E+00">
                  <c:v>-2.0005200000000001E-2</c:v>
                </c:pt>
                <c:pt idx="26112">
                  <c:v>-2.98281E-2</c:v>
                </c:pt>
                <c:pt idx="26113">
                  <c:v>-2.4544699999999999E-2</c:v>
                </c:pt>
                <c:pt idx="26114">
                  <c:v>-2.68831E-2</c:v>
                </c:pt>
                <c:pt idx="26115">
                  <c:v>-2.1544500000000001E-2</c:v>
                </c:pt>
                <c:pt idx="26116">
                  <c:v>-2.6467299999999999E-2</c:v>
                </c:pt>
                <c:pt idx="26117">
                  <c:v>-3.2072099999999999E-2</c:v>
                </c:pt>
                <c:pt idx="26118">
                  <c:v>-1.73969E-2</c:v>
                </c:pt>
                <c:pt idx="26119">
                  <c:v>-1.8197100000000001E-2</c:v>
                </c:pt>
                <c:pt idx="26120">
                  <c:v>-2.3160900000000002E-2</c:v>
                </c:pt>
                <c:pt idx="26121">
                  <c:v>-2.1760000000000002E-2</c:v>
                </c:pt>
                <c:pt idx="26122">
                  <c:v>-1.59206E-2</c:v>
                </c:pt>
                <c:pt idx="26123">
                  <c:v>-2.24104E-2</c:v>
                </c:pt>
                <c:pt idx="26124">
                  <c:v>-1.9047700000000001E-2</c:v>
                </c:pt>
                <c:pt idx="26125">
                  <c:v>-1.6549100000000001E-2</c:v>
                </c:pt>
                <c:pt idx="26126">
                  <c:v>-1.58949E-2</c:v>
                </c:pt>
                <c:pt idx="26127">
                  <c:v>-2.51141E-2</c:v>
                </c:pt>
                <c:pt idx="26128">
                  <c:v>-2.2227299999999998E-2</c:v>
                </c:pt>
                <c:pt idx="26129">
                  <c:v>-1.38178E-2</c:v>
                </c:pt>
                <c:pt idx="26130">
                  <c:v>-9.4165800000000008E-3</c:v>
                </c:pt>
                <c:pt idx="26131">
                  <c:v>-1.44758E-2</c:v>
                </c:pt>
                <c:pt idx="26132">
                  <c:v>-3.2349599999999999E-2</c:v>
                </c:pt>
                <c:pt idx="26133">
                  <c:v>-2.1381399999999998E-2</c:v>
                </c:pt>
                <c:pt idx="26134" formatCode="0.00E+00">
                  <c:v>-2.7578399999999999E-2</c:v>
                </c:pt>
                <c:pt idx="26135">
                  <c:v>-2.0749099999999999E-2</c:v>
                </c:pt>
                <c:pt idx="26136">
                  <c:v>-2.1620799999999999E-2</c:v>
                </c:pt>
                <c:pt idx="26137">
                  <c:v>-2.45609E-2</c:v>
                </c:pt>
                <c:pt idx="26138">
                  <c:v>-3.22514E-2</c:v>
                </c:pt>
                <c:pt idx="26139">
                  <c:v>-4.0735199999999999E-2</c:v>
                </c:pt>
                <c:pt idx="26140">
                  <c:v>-2.2369400000000001E-2</c:v>
                </c:pt>
                <c:pt idx="26141">
                  <c:v>-2.11754E-2</c:v>
                </c:pt>
                <c:pt idx="26142">
                  <c:v>-2.4281500000000001E-2</c:v>
                </c:pt>
                <c:pt idx="26143">
                  <c:v>-1.68781E-2</c:v>
                </c:pt>
                <c:pt idx="26144">
                  <c:v>-1.95999E-2</c:v>
                </c:pt>
                <c:pt idx="26145">
                  <c:v>-1.6456599999999998E-2</c:v>
                </c:pt>
                <c:pt idx="26146">
                  <c:v>-2.7239800000000002E-2</c:v>
                </c:pt>
                <c:pt idx="26147">
                  <c:v>-9.4366099999999998E-3</c:v>
                </c:pt>
                <c:pt idx="26148">
                  <c:v>-8.0718999999999999E-3</c:v>
                </c:pt>
                <c:pt idx="26149">
                  <c:v>-1.17254E-2</c:v>
                </c:pt>
                <c:pt idx="26150" formatCode="0.00E+00">
                  <c:v>3.3378599999999999E-5</c:v>
                </c:pt>
                <c:pt idx="26151">
                  <c:v>-1.5687E-2</c:v>
                </c:pt>
                <c:pt idx="26152">
                  <c:v>-1.40543E-2</c:v>
                </c:pt>
                <c:pt idx="26153">
                  <c:v>-7.2889299999999999E-3</c:v>
                </c:pt>
                <c:pt idx="26154">
                  <c:v>-1.7715499999999999E-2</c:v>
                </c:pt>
                <c:pt idx="26155">
                  <c:v>-1.18532E-2</c:v>
                </c:pt>
                <c:pt idx="26156">
                  <c:v>-1.23386E-2</c:v>
                </c:pt>
                <c:pt idx="26157">
                  <c:v>-1.0370300000000001E-2</c:v>
                </c:pt>
                <c:pt idx="26158" formatCode="0.00E+00">
                  <c:v>-3.4777599999999999E-2</c:v>
                </c:pt>
                <c:pt idx="26159">
                  <c:v>-2.60553E-2</c:v>
                </c:pt>
                <c:pt idx="26160">
                  <c:v>-2.3942000000000001E-2</c:v>
                </c:pt>
                <c:pt idx="26161">
                  <c:v>-1.6332599999999999E-2</c:v>
                </c:pt>
                <c:pt idx="26162">
                  <c:v>-1.2126E-2</c:v>
                </c:pt>
                <c:pt idx="26163" formatCode="0.00E+00">
                  <c:v>-2.4902299999999999E-2</c:v>
                </c:pt>
                <c:pt idx="26164">
                  <c:v>-2.17066E-2</c:v>
                </c:pt>
                <c:pt idx="26165">
                  <c:v>-3.5884899999999997E-2</c:v>
                </c:pt>
                <c:pt idx="26166" formatCode="0.00E+00">
                  <c:v>-2.9688800000000001E-2</c:v>
                </c:pt>
                <c:pt idx="26167">
                  <c:v>-2.0241700000000001E-2</c:v>
                </c:pt>
                <c:pt idx="26168">
                  <c:v>-2.3119899999999999E-2</c:v>
                </c:pt>
                <c:pt idx="26169">
                  <c:v>-1.82457E-2</c:v>
                </c:pt>
                <c:pt idx="26170">
                  <c:v>-3.4871100000000002E-2</c:v>
                </c:pt>
                <c:pt idx="26171">
                  <c:v>-2.7384800000000001E-2</c:v>
                </c:pt>
                <c:pt idx="26172">
                  <c:v>-1.77422E-2</c:v>
                </c:pt>
                <c:pt idx="26173">
                  <c:v>-1.3625099999999999E-2</c:v>
                </c:pt>
                <c:pt idx="26174">
                  <c:v>-8.8119500000000007E-3</c:v>
                </c:pt>
                <c:pt idx="26175">
                  <c:v>-2.2955900000000001E-2</c:v>
                </c:pt>
                <c:pt idx="26176">
                  <c:v>-2.0119700000000001E-2</c:v>
                </c:pt>
                <c:pt idx="26177">
                  <c:v>-4.2923000000000003E-2</c:v>
                </c:pt>
                <c:pt idx="26178">
                  <c:v>-1.6054200000000001E-2</c:v>
                </c:pt>
                <c:pt idx="26179">
                  <c:v>-4.8522900000000004E-3</c:v>
                </c:pt>
                <c:pt idx="26180">
                  <c:v>-2.0246499999999998E-3</c:v>
                </c:pt>
                <c:pt idx="26181">
                  <c:v>-1.10188E-2</c:v>
                </c:pt>
                <c:pt idx="26182">
                  <c:v>-3.3480599999999999E-2</c:v>
                </c:pt>
                <c:pt idx="26183">
                  <c:v>-2.3776100000000001E-2</c:v>
                </c:pt>
                <c:pt idx="26184">
                  <c:v>-2.68183E-2</c:v>
                </c:pt>
                <c:pt idx="26185">
                  <c:v>-3.2226600000000001E-2</c:v>
                </c:pt>
                <c:pt idx="26186">
                  <c:v>-1.17483E-2</c:v>
                </c:pt>
                <c:pt idx="26187">
                  <c:v>-2.4935700000000002E-2</c:v>
                </c:pt>
                <c:pt idx="26188">
                  <c:v>-2.04802E-2</c:v>
                </c:pt>
                <c:pt idx="26189">
                  <c:v>-2.7658499999999999E-2</c:v>
                </c:pt>
                <c:pt idx="26190">
                  <c:v>-2.3778000000000001E-2</c:v>
                </c:pt>
                <c:pt idx="26191">
                  <c:v>-2.81725E-2</c:v>
                </c:pt>
                <c:pt idx="26192">
                  <c:v>-1.9566500000000001E-2</c:v>
                </c:pt>
                <c:pt idx="26193">
                  <c:v>-1.35841E-2</c:v>
                </c:pt>
                <c:pt idx="26194">
                  <c:v>-4.05779E-2</c:v>
                </c:pt>
                <c:pt idx="26195">
                  <c:v>-3.1838400000000003E-2</c:v>
                </c:pt>
                <c:pt idx="26196">
                  <c:v>-4.4576600000000001E-2</c:v>
                </c:pt>
                <c:pt idx="26197">
                  <c:v>-3.2047300000000001E-2</c:v>
                </c:pt>
                <c:pt idx="26198">
                  <c:v>-2.73399E-2</c:v>
                </c:pt>
                <c:pt idx="26199">
                  <c:v>-2.3103700000000001E-2</c:v>
                </c:pt>
                <c:pt idx="26200">
                  <c:v>-1.6900999999999999E-2</c:v>
                </c:pt>
                <c:pt idx="26201">
                  <c:v>-2.9567699999999999E-2</c:v>
                </c:pt>
                <c:pt idx="26202">
                  <c:v>-3.4294100000000001E-2</c:v>
                </c:pt>
                <c:pt idx="26203">
                  <c:v>-3.2989499999999998E-2</c:v>
                </c:pt>
                <c:pt idx="26204">
                  <c:v>-2.64111E-2</c:v>
                </c:pt>
                <c:pt idx="26205">
                  <c:v>-1.83229E-2</c:v>
                </c:pt>
                <c:pt idx="26206">
                  <c:v>-4.0494000000000002E-2</c:v>
                </c:pt>
                <c:pt idx="26207">
                  <c:v>-3.4975100000000002E-2</c:v>
                </c:pt>
                <c:pt idx="26208">
                  <c:v>-3.8944199999999998E-2</c:v>
                </c:pt>
                <c:pt idx="26209">
                  <c:v>-1.933E-2</c:v>
                </c:pt>
                <c:pt idx="26210">
                  <c:v>-2.75106E-2</c:v>
                </c:pt>
                <c:pt idx="26211">
                  <c:v>-2.2175799999999999E-2</c:v>
                </c:pt>
                <c:pt idx="26212">
                  <c:v>-3.0307799999999999E-2</c:v>
                </c:pt>
                <c:pt idx="26213">
                  <c:v>-3.9559400000000002E-2</c:v>
                </c:pt>
                <c:pt idx="26214">
                  <c:v>-3.0460399999999999E-2</c:v>
                </c:pt>
                <c:pt idx="26215">
                  <c:v>-4.6393400000000001E-2</c:v>
                </c:pt>
                <c:pt idx="26216">
                  <c:v>-2.5812100000000001E-2</c:v>
                </c:pt>
                <c:pt idx="26217">
                  <c:v>-4.0808700000000003E-2</c:v>
                </c:pt>
                <c:pt idx="26218">
                  <c:v>-2.4531399999999998E-2</c:v>
                </c:pt>
                <c:pt idx="26219">
                  <c:v>-2.79417E-2</c:v>
                </c:pt>
                <c:pt idx="26220">
                  <c:v>-3.50561E-2</c:v>
                </c:pt>
                <c:pt idx="26221">
                  <c:v>-2.5433500000000001E-2</c:v>
                </c:pt>
                <c:pt idx="26222">
                  <c:v>-4.5571300000000002E-2</c:v>
                </c:pt>
                <c:pt idx="26223">
                  <c:v>-3.3965099999999998E-2</c:v>
                </c:pt>
                <c:pt idx="26224">
                  <c:v>-4.5232799999999997E-2</c:v>
                </c:pt>
                <c:pt idx="26225">
                  <c:v>-2.9062299999999999E-2</c:v>
                </c:pt>
                <c:pt idx="26226">
                  <c:v>-2.6528400000000001E-2</c:v>
                </c:pt>
                <c:pt idx="26227">
                  <c:v>-3.6819499999999998E-2</c:v>
                </c:pt>
                <c:pt idx="26228">
                  <c:v>-3.5707500000000003E-2</c:v>
                </c:pt>
                <c:pt idx="26229">
                  <c:v>-3.80068E-2</c:v>
                </c:pt>
                <c:pt idx="26230">
                  <c:v>-2.9778499999999999E-2</c:v>
                </c:pt>
                <c:pt idx="26231">
                  <c:v>-3.7199000000000003E-2</c:v>
                </c:pt>
                <c:pt idx="26232">
                  <c:v>-3.3447299999999999E-2</c:v>
                </c:pt>
                <c:pt idx="26233">
                  <c:v>-1.7527600000000001E-2</c:v>
                </c:pt>
                <c:pt idx="26234">
                  <c:v>-4.5434000000000002E-2</c:v>
                </c:pt>
                <c:pt idx="26235">
                  <c:v>-2.3949600000000001E-2</c:v>
                </c:pt>
                <c:pt idx="26236">
                  <c:v>-4.4766399999999998E-2</c:v>
                </c:pt>
                <c:pt idx="26237">
                  <c:v>-3.0193299999999999E-2</c:v>
                </c:pt>
                <c:pt idx="26238">
                  <c:v>-2.9332199999999999E-2</c:v>
                </c:pt>
                <c:pt idx="26239">
                  <c:v>-3.0596700000000001E-2</c:v>
                </c:pt>
                <c:pt idx="26240">
                  <c:v>-3.5291700000000002E-2</c:v>
                </c:pt>
                <c:pt idx="26241">
                  <c:v>-3.36599E-2</c:v>
                </c:pt>
                <c:pt idx="26242">
                  <c:v>-3.4722299999999998E-2</c:v>
                </c:pt>
                <c:pt idx="26243">
                  <c:v>-3.7850399999999999E-2</c:v>
                </c:pt>
                <c:pt idx="26244">
                  <c:v>-2.9500999999999999E-2</c:v>
                </c:pt>
                <c:pt idx="26245">
                  <c:v>-2.8583500000000001E-2</c:v>
                </c:pt>
                <c:pt idx="26246">
                  <c:v>-3.8159400000000003E-2</c:v>
                </c:pt>
                <c:pt idx="26247">
                  <c:v>-3.0447999999999999E-2</c:v>
                </c:pt>
                <c:pt idx="26248">
                  <c:v>-4.9890499999999997E-2</c:v>
                </c:pt>
                <c:pt idx="26249">
                  <c:v>-3.7385000000000002E-2</c:v>
                </c:pt>
                <c:pt idx="26250">
                  <c:v>-1.51167E-2</c:v>
                </c:pt>
                <c:pt idx="26251">
                  <c:v>-2.2034600000000001E-2</c:v>
                </c:pt>
                <c:pt idx="26252">
                  <c:v>-3.4621199999999998E-2</c:v>
                </c:pt>
                <c:pt idx="26253">
                  <c:v>-4.0223099999999998E-2</c:v>
                </c:pt>
                <c:pt idx="26254">
                  <c:v>-2.3127600000000002E-2</c:v>
                </c:pt>
                <c:pt idx="26255">
                  <c:v>-4.5081099999999999E-2</c:v>
                </c:pt>
                <c:pt idx="26256">
                  <c:v>-1.51215E-2</c:v>
                </c:pt>
                <c:pt idx="26257">
                  <c:v>-2.8367E-2</c:v>
                </c:pt>
                <c:pt idx="26258">
                  <c:v>-2.31571E-2</c:v>
                </c:pt>
                <c:pt idx="26259">
                  <c:v>-2.4279599999999998E-2</c:v>
                </c:pt>
                <c:pt idx="26260">
                  <c:v>-2.8994599999999999E-2</c:v>
                </c:pt>
                <c:pt idx="26261">
                  <c:v>-2.6542699999999999E-2</c:v>
                </c:pt>
                <c:pt idx="26262">
                  <c:v>-3.3386199999999998E-2</c:v>
                </c:pt>
                <c:pt idx="26263">
                  <c:v>-2.8420399999999998E-2</c:v>
                </c:pt>
                <c:pt idx="26264">
                  <c:v>-2.9741299999999998E-2</c:v>
                </c:pt>
                <c:pt idx="26265">
                  <c:v>-2.71969E-2</c:v>
                </c:pt>
                <c:pt idx="26266">
                  <c:v>-3.2656699999999997E-2</c:v>
                </c:pt>
                <c:pt idx="26267">
                  <c:v>-3.4067199999999999E-2</c:v>
                </c:pt>
                <c:pt idx="26268">
                  <c:v>-2.83833E-2</c:v>
                </c:pt>
                <c:pt idx="26269">
                  <c:v>-2.1817199999999998E-2</c:v>
                </c:pt>
                <c:pt idx="26270">
                  <c:v>-3.44439E-2</c:v>
                </c:pt>
                <c:pt idx="26271">
                  <c:v>-9.3183499999999996E-3</c:v>
                </c:pt>
                <c:pt idx="26272">
                  <c:v>-2.93999E-2</c:v>
                </c:pt>
                <c:pt idx="26273">
                  <c:v>-2.00205E-2</c:v>
                </c:pt>
                <c:pt idx="26274">
                  <c:v>-2.4098399999999999E-2</c:v>
                </c:pt>
                <c:pt idx="26275">
                  <c:v>-2.5148400000000001E-2</c:v>
                </c:pt>
                <c:pt idx="26276">
                  <c:v>-1.7711600000000001E-2</c:v>
                </c:pt>
                <c:pt idx="26277">
                  <c:v>-2.9052700000000001E-2</c:v>
                </c:pt>
                <c:pt idx="26278">
                  <c:v>-2.6210799999999999E-2</c:v>
                </c:pt>
                <c:pt idx="26279">
                  <c:v>-1.6728400000000001E-2</c:v>
                </c:pt>
                <c:pt idx="26280">
                  <c:v>-2.8459499999999999E-2</c:v>
                </c:pt>
                <c:pt idx="26281">
                  <c:v>-2.04458E-2</c:v>
                </c:pt>
                <c:pt idx="26282">
                  <c:v>-2.8170600000000001E-2</c:v>
                </c:pt>
                <c:pt idx="26283">
                  <c:v>-1.21517E-2</c:v>
                </c:pt>
                <c:pt idx="26284">
                  <c:v>-3.2399200000000003E-2</c:v>
                </c:pt>
                <c:pt idx="26285">
                  <c:v>-1.42498E-2</c:v>
                </c:pt>
                <c:pt idx="26286">
                  <c:v>-2.6253700000000001E-2</c:v>
                </c:pt>
                <c:pt idx="26287">
                  <c:v>-1.7340700000000001E-2</c:v>
                </c:pt>
                <c:pt idx="26288">
                  <c:v>-1.70622E-2</c:v>
                </c:pt>
                <c:pt idx="26289">
                  <c:v>-2.0695700000000001E-2</c:v>
                </c:pt>
                <c:pt idx="26290">
                  <c:v>-1.6937299999999999E-2</c:v>
                </c:pt>
                <c:pt idx="26291">
                  <c:v>-2.6310900000000002E-2</c:v>
                </c:pt>
                <c:pt idx="26292">
                  <c:v>-2.57568E-2</c:v>
                </c:pt>
                <c:pt idx="26293">
                  <c:v>-2.3563400000000002E-2</c:v>
                </c:pt>
                <c:pt idx="26294">
                  <c:v>-2.2624999999999999E-2</c:v>
                </c:pt>
                <c:pt idx="26295">
                  <c:v>-2.2699400000000002E-2</c:v>
                </c:pt>
                <c:pt idx="26296">
                  <c:v>-2.6697200000000001E-2</c:v>
                </c:pt>
                <c:pt idx="26297">
                  <c:v>-1.55373E-2</c:v>
                </c:pt>
                <c:pt idx="26298">
                  <c:v>-2.7066199999999999E-2</c:v>
                </c:pt>
                <c:pt idx="26299">
                  <c:v>-3.3457800000000003E-2</c:v>
                </c:pt>
                <c:pt idx="26300">
                  <c:v>-1.0558100000000001E-2</c:v>
                </c:pt>
                <c:pt idx="26301">
                  <c:v>-3.3082E-2</c:v>
                </c:pt>
                <c:pt idx="26302">
                  <c:v>-7.2212200000000004E-3</c:v>
                </c:pt>
                <c:pt idx="26303">
                  <c:v>-2.4250000000000001E-2</c:v>
                </c:pt>
                <c:pt idx="26304">
                  <c:v>-1.3721499999999999E-2</c:v>
                </c:pt>
                <c:pt idx="26305">
                  <c:v>-3.1394999999999999E-2</c:v>
                </c:pt>
                <c:pt idx="26306">
                  <c:v>-1.89953E-2</c:v>
                </c:pt>
                <c:pt idx="26307">
                  <c:v>-1.8386799999999998E-2</c:v>
                </c:pt>
                <c:pt idx="26308">
                  <c:v>-1.7823200000000001E-2</c:v>
                </c:pt>
                <c:pt idx="26309">
                  <c:v>-1.70622E-2</c:v>
                </c:pt>
                <c:pt idx="26310">
                  <c:v>-5.7563800000000002E-3</c:v>
                </c:pt>
                <c:pt idx="26311">
                  <c:v>-9.1762500000000004E-3</c:v>
                </c:pt>
                <c:pt idx="26312">
                  <c:v>-1.5930199999999999E-2</c:v>
                </c:pt>
                <c:pt idx="26313">
                  <c:v>-2.73504E-2</c:v>
                </c:pt>
                <c:pt idx="26314">
                  <c:v>-1.33896E-2</c:v>
                </c:pt>
                <c:pt idx="26315">
                  <c:v>-2.19431E-2</c:v>
                </c:pt>
                <c:pt idx="26316">
                  <c:v>-1.2788799999999999E-2</c:v>
                </c:pt>
                <c:pt idx="26317">
                  <c:v>-1.9840199999999999E-2</c:v>
                </c:pt>
                <c:pt idx="26318">
                  <c:v>-1.10168E-2</c:v>
                </c:pt>
                <c:pt idx="26319">
                  <c:v>-2.4271999999999998E-2</c:v>
                </c:pt>
                <c:pt idx="26320">
                  <c:v>-1.69535E-2</c:v>
                </c:pt>
                <c:pt idx="26321">
                  <c:v>-1.29728E-2</c:v>
                </c:pt>
                <c:pt idx="26322">
                  <c:v>-2.3986799999999999E-2</c:v>
                </c:pt>
                <c:pt idx="26323">
                  <c:v>-9.1476400000000003E-3</c:v>
                </c:pt>
                <c:pt idx="26324">
                  <c:v>-2.0319899999999998E-2</c:v>
                </c:pt>
                <c:pt idx="26325">
                  <c:v>-2.0381900000000001E-2</c:v>
                </c:pt>
                <c:pt idx="26326">
                  <c:v>-2.1530199999999999E-2</c:v>
                </c:pt>
                <c:pt idx="26327">
                  <c:v>-1.76802E-2</c:v>
                </c:pt>
                <c:pt idx="26328">
                  <c:v>-2.9098499999999999E-2</c:v>
                </c:pt>
                <c:pt idx="26329">
                  <c:v>-1.00336E-2</c:v>
                </c:pt>
                <c:pt idx="26330">
                  <c:v>-2.4667700000000001E-2</c:v>
                </c:pt>
                <c:pt idx="26331">
                  <c:v>-1.02787E-2</c:v>
                </c:pt>
                <c:pt idx="26332">
                  <c:v>-1.6167600000000001E-2</c:v>
                </c:pt>
                <c:pt idx="26333">
                  <c:v>-1.99451E-2</c:v>
                </c:pt>
                <c:pt idx="26334">
                  <c:v>-1.30014E-2</c:v>
                </c:pt>
                <c:pt idx="26335">
                  <c:v>-2.14682E-2</c:v>
                </c:pt>
                <c:pt idx="26336">
                  <c:v>-1.8164599999999999E-2</c:v>
                </c:pt>
                <c:pt idx="26337">
                  <c:v>-1.45168E-2</c:v>
                </c:pt>
                <c:pt idx="26338">
                  <c:v>-9.1724400000000005E-3</c:v>
                </c:pt>
                <c:pt idx="26339">
                  <c:v>-2.37856E-2</c:v>
                </c:pt>
                <c:pt idx="26340">
                  <c:v>-4.2123799999999999E-3</c:v>
                </c:pt>
                <c:pt idx="26341">
                  <c:v>-3.12328E-3</c:v>
                </c:pt>
                <c:pt idx="26342">
                  <c:v>-1.3042399999999999E-2</c:v>
                </c:pt>
                <c:pt idx="26343">
                  <c:v>-9.0684900000000002E-3</c:v>
                </c:pt>
                <c:pt idx="26344">
                  <c:v>-7.3328000000000004E-3</c:v>
                </c:pt>
                <c:pt idx="26345">
                  <c:v>-4.3516199999999996E-3</c:v>
                </c:pt>
                <c:pt idx="26346">
                  <c:v>-1.8716799999999999E-2</c:v>
                </c:pt>
                <c:pt idx="26347">
                  <c:v>-8.8882399999999997E-4</c:v>
                </c:pt>
                <c:pt idx="26348">
                  <c:v>-1.08585E-2</c:v>
                </c:pt>
                <c:pt idx="26349">
                  <c:v>-3.8518900000000002E-3</c:v>
                </c:pt>
                <c:pt idx="26350">
                  <c:v>-2.03419E-3</c:v>
                </c:pt>
                <c:pt idx="26351">
                  <c:v>-1.6005499999999999E-2</c:v>
                </c:pt>
                <c:pt idx="26352">
                  <c:v>-2.3622500000000002E-3</c:v>
                </c:pt>
                <c:pt idx="26353">
                  <c:v>-5.3396199999999998E-3</c:v>
                </c:pt>
                <c:pt idx="26354">
                  <c:v>2.68841E-3</c:v>
                </c:pt>
                <c:pt idx="26355">
                  <c:v>-8.0203999999999996E-4</c:v>
                </c:pt>
                <c:pt idx="26356">
                  <c:v>-5.5427599999999999E-3</c:v>
                </c:pt>
                <c:pt idx="26357">
                  <c:v>3.0641599999999998E-3</c:v>
                </c:pt>
                <c:pt idx="26358">
                  <c:v>-1.74208E-2</c:v>
                </c:pt>
                <c:pt idx="26359">
                  <c:v>7.8697200000000002E-3</c:v>
                </c:pt>
                <c:pt idx="26360">
                  <c:v>4.9114199999999997E-4</c:v>
                </c:pt>
                <c:pt idx="26361">
                  <c:v>-9.9639900000000007E-3</c:v>
                </c:pt>
                <c:pt idx="26362">
                  <c:v>1.17111E-2</c:v>
                </c:pt>
                <c:pt idx="26363">
                  <c:v>-1.12362E-2</c:v>
                </c:pt>
                <c:pt idx="26364">
                  <c:v>1.6786599999999999E-2</c:v>
                </c:pt>
                <c:pt idx="26365">
                  <c:v>-1.13621E-2</c:v>
                </c:pt>
                <c:pt idx="26366">
                  <c:v>1.0471300000000001E-3</c:v>
                </c:pt>
                <c:pt idx="26367">
                  <c:v>5.6390800000000003E-3</c:v>
                </c:pt>
                <c:pt idx="26368">
                  <c:v>9.2916500000000003E-3</c:v>
                </c:pt>
                <c:pt idx="26369">
                  <c:v>7.7915199999999997E-4</c:v>
                </c:pt>
                <c:pt idx="26370">
                  <c:v>4.6014799999999998E-3</c:v>
                </c:pt>
                <c:pt idx="26371">
                  <c:v>6.9255799999999998E-3</c:v>
                </c:pt>
                <c:pt idx="26372">
                  <c:v>-3.5381300000000002E-4</c:v>
                </c:pt>
                <c:pt idx="26373">
                  <c:v>1.1036900000000001E-2</c:v>
                </c:pt>
                <c:pt idx="26374">
                  <c:v>-2.3746499999999999E-4</c:v>
                </c:pt>
                <c:pt idx="26375">
                  <c:v>4.4488899999999996E-3</c:v>
                </c:pt>
                <c:pt idx="26376">
                  <c:v>1.0817500000000001E-2</c:v>
                </c:pt>
                <c:pt idx="26377">
                  <c:v>1.86443E-3</c:v>
                </c:pt>
                <c:pt idx="26378">
                  <c:v>1.4305099999999999E-2</c:v>
                </c:pt>
                <c:pt idx="26379">
                  <c:v>1.4524500000000001E-3</c:v>
                </c:pt>
                <c:pt idx="26380">
                  <c:v>9.0246200000000006E-3</c:v>
                </c:pt>
                <c:pt idx="26381">
                  <c:v>1.06239E-2</c:v>
                </c:pt>
                <c:pt idx="26382">
                  <c:v>1.13144E-2</c:v>
                </c:pt>
                <c:pt idx="26383">
                  <c:v>9.0007799999999999E-3</c:v>
                </c:pt>
                <c:pt idx="26384">
                  <c:v>2.52819E-3</c:v>
                </c:pt>
                <c:pt idx="26385">
                  <c:v>1.65071E-2</c:v>
                </c:pt>
                <c:pt idx="26386">
                  <c:v>-7.0209499999999998E-3</c:v>
                </c:pt>
                <c:pt idx="26387">
                  <c:v>4.9619699999999996E-3</c:v>
                </c:pt>
                <c:pt idx="26388">
                  <c:v>7.9946500000000007E-3</c:v>
                </c:pt>
                <c:pt idx="26389">
                  <c:v>1.26982E-2</c:v>
                </c:pt>
                <c:pt idx="26390">
                  <c:v>1.6461400000000001E-2</c:v>
                </c:pt>
                <c:pt idx="26391">
                  <c:v>5.4283100000000004E-3</c:v>
                </c:pt>
                <c:pt idx="26392">
                  <c:v>8.1911099999999997E-3</c:v>
                </c:pt>
                <c:pt idx="26393">
                  <c:v>6.2875700000000001E-3</c:v>
                </c:pt>
                <c:pt idx="26394">
                  <c:v>5.6114199999999998E-3</c:v>
                </c:pt>
                <c:pt idx="26395">
                  <c:v>3.4828200000000002E-3</c:v>
                </c:pt>
                <c:pt idx="26396">
                  <c:v>1.7948199999999999E-3</c:v>
                </c:pt>
                <c:pt idx="26397">
                  <c:v>1.6521500000000001E-2</c:v>
                </c:pt>
                <c:pt idx="26398">
                  <c:v>3.52192E-3</c:v>
                </c:pt>
                <c:pt idx="26399">
                  <c:v>1.53522E-2</c:v>
                </c:pt>
                <c:pt idx="26400">
                  <c:v>-9.0408299999999997E-4</c:v>
                </c:pt>
                <c:pt idx="26401">
                  <c:v>-1.8940000000000001E-3</c:v>
                </c:pt>
                <c:pt idx="26402">
                  <c:v>1.0230100000000001E-2</c:v>
                </c:pt>
                <c:pt idx="26403">
                  <c:v>-3.2768200000000002E-3</c:v>
                </c:pt>
                <c:pt idx="26404">
                  <c:v>-9.2010500000000005E-3</c:v>
                </c:pt>
                <c:pt idx="26405">
                  <c:v>-5.6762699999999998E-3</c:v>
                </c:pt>
                <c:pt idx="26406">
                  <c:v>1.64127E-3</c:v>
                </c:pt>
                <c:pt idx="26407">
                  <c:v>-3.47519E-3</c:v>
                </c:pt>
                <c:pt idx="26408">
                  <c:v>1.0299700000000001E-3</c:v>
                </c:pt>
                <c:pt idx="26409">
                  <c:v>-1.0064099999999999E-2</c:v>
                </c:pt>
                <c:pt idx="26410">
                  <c:v>4.0216399999999999E-3</c:v>
                </c:pt>
                <c:pt idx="26411">
                  <c:v>-2.9182399999999999E-4</c:v>
                </c:pt>
                <c:pt idx="26412">
                  <c:v>9.8648099999999999E-3</c:v>
                </c:pt>
                <c:pt idx="26413">
                  <c:v>9.82857E-3</c:v>
                </c:pt>
                <c:pt idx="26414">
                  <c:v>1.0179499999999999E-2</c:v>
                </c:pt>
                <c:pt idx="26415">
                  <c:v>1.01032E-2</c:v>
                </c:pt>
                <c:pt idx="26416">
                  <c:v>1.8376400000000001E-2</c:v>
                </c:pt>
                <c:pt idx="26417">
                  <c:v>-2.7122499999999998E-3</c:v>
                </c:pt>
                <c:pt idx="26418">
                  <c:v>4.1322700000000004E-3</c:v>
                </c:pt>
                <c:pt idx="26419">
                  <c:v>5.0640099999999996E-4</c:v>
                </c:pt>
                <c:pt idx="26420">
                  <c:v>1.8887500000000002E-2</c:v>
                </c:pt>
                <c:pt idx="26421">
                  <c:v>1.0463699999999999E-2</c:v>
                </c:pt>
                <c:pt idx="26422">
                  <c:v>7.9555500000000005E-3</c:v>
                </c:pt>
                <c:pt idx="26423">
                  <c:v>1.71194E-2</c:v>
                </c:pt>
                <c:pt idx="26424">
                  <c:v>1.47257E-2</c:v>
                </c:pt>
                <c:pt idx="26425">
                  <c:v>1.6764600000000001E-2</c:v>
                </c:pt>
                <c:pt idx="26426">
                  <c:v>4.9085600000000002E-3</c:v>
                </c:pt>
                <c:pt idx="26427">
                  <c:v>1.4201200000000001E-2</c:v>
                </c:pt>
                <c:pt idx="26428">
                  <c:v>1.9162200000000001E-2</c:v>
                </c:pt>
                <c:pt idx="26429">
                  <c:v>7.63607E-3</c:v>
                </c:pt>
                <c:pt idx="26430">
                  <c:v>1.9842100000000001E-2</c:v>
                </c:pt>
                <c:pt idx="26431">
                  <c:v>1.27335E-2</c:v>
                </c:pt>
                <c:pt idx="26432">
                  <c:v>7.7943800000000001E-3</c:v>
                </c:pt>
                <c:pt idx="26433">
                  <c:v>1.03664E-2</c:v>
                </c:pt>
                <c:pt idx="26434">
                  <c:v>9.6006400000000006E-3</c:v>
                </c:pt>
                <c:pt idx="26435">
                  <c:v>1.0005E-2</c:v>
                </c:pt>
                <c:pt idx="26436">
                  <c:v>5.3491600000000004E-3</c:v>
                </c:pt>
                <c:pt idx="26437">
                  <c:v>1.2016300000000001E-2</c:v>
                </c:pt>
                <c:pt idx="26438">
                  <c:v>5.15556E-3</c:v>
                </c:pt>
                <c:pt idx="26439">
                  <c:v>2.4930999999999998E-2</c:v>
                </c:pt>
                <c:pt idx="26440">
                  <c:v>1.0132800000000001E-2</c:v>
                </c:pt>
                <c:pt idx="26441">
                  <c:v>1.9923199999999999E-2</c:v>
                </c:pt>
                <c:pt idx="26442">
                  <c:v>6.0014700000000001E-3</c:v>
                </c:pt>
                <c:pt idx="26443">
                  <c:v>8.6584100000000001E-3</c:v>
                </c:pt>
                <c:pt idx="26444">
                  <c:v>7.9288499999999994E-3</c:v>
                </c:pt>
                <c:pt idx="26445">
                  <c:v>1.84975E-2</c:v>
                </c:pt>
                <c:pt idx="26446">
                  <c:v>2.4634400000000001E-2</c:v>
                </c:pt>
                <c:pt idx="26447">
                  <c:v>1.01633E-2</c:v>
                </c:pt>
                <c:pt idx="26448">
                  <c:v>1.2043999999999999E-2</c:v>
                </c:pt>
                <c:pt idx="26449">
                  <c:v>9.1457399999999994E-3</c:v>
                </c:pt>
                <c:pt idx="26450">
                  <c:v>1.22814E-2</c:v>
                </c:pt>
                <c:pt idx="26451">
                  <c:v>2.6215599999999999E-2</c:v>
                </c:pt>
                <c:pt idx="26452">
                  <c:v>1.98126E-2</c:v>
                </c:pt>
                <c:pt idx="26453">
                  <c:v>2.5916100000000001E-2</c:v>
                </c:pt>
                <c:pt idx="26454">
                  <c:v>1.32208E-2</c:v>
                </c:pt>
                <c:pt idx="26455">
                  <c:v>2.3251500000000001E-2</c:v>
                </c:pt>
                <c:pt idx="26456">
                  <c:v>1.2911799999999999E-2</c:v>
                </c:pt>
                <c:pt idx="26457">
                  <c:v>2.12736E-2</c:v>
                </c:pt>
                <c:pt idx="26458">
                  <c:v>1.42822E-2</c:v>
                </c:pt>
                <c:pt idx="26459">
                  <c:v>1.4866799999999999E-2</c:v>
                </c:pt>
                <c:pt idx="26460">
                  <c:v>3.20644E-2</c:v>
                </c:pt>
                <c:pt idx="26461">
                  <c:v>2.9061300000000002E-2</c:v>
                </c:pt>
                <c:pt idx="26462">
                  <c:v>1.7600999999999999E-2</c:v>
                </c:pt>
                <c:pt idx="26463">
                  <c:v>2.1780999999999998E-2</c:v>
                </c:pt>
                <c:pt idx="26464">
                  <c:v>2.6150699999999999E-2</c:v>
                </c:pt>
                <c:pt idx="26465">
                  <c:v>1.07803E-2</c:v>
                </c:pt>
                <c:pt idx="26466">
                  <c:v>2.5663399999999999E-2</c:v>
                </c:pt>
                <c:pt idx="26467">
                  <c:v>1.45025E-2</c:v>
                </c:pt>
                <c:pt idx="26468">
                  <c:v>2.5122599999999998E-2</c:v>
                </c:pt>
                <c:pt idx="26469">
                  <c:v>2.8223000000000002E-2</c:v>
                </c:pt>
                <c:pt idx="26470">
                  <c:v>1.34439E-2</c:v>
                </c:pt>
                <c:pt idx="26471">
                  <c:v>2.6471100000000001E-2</c:v>
                </c:pt>
                <c:pt idx="26472">
                  <c:v>1.14374E-2</c:v>
                </c:pt>
                <c:pt idx="26473">
                  <c:v>2.1863899999999999E-2</c:v>
                </c:pt>
                <c:pt idx="26474">
                  <c:v>1.3683300000000001E-2</c:v>
                </c:pt>
                <c:pt idx="26475">
                  <c:v>2.8080000000000001E-2</c:v>
                </c:pt>
                <c:pt idx="26476">
                  <c:v>1.9846900000000001E-2</c:v>
                </c:pt>
                <c:pt idx="26477">
                  <c:v>3.1480800000000003E-2</c:v>
                </c:pt>
                <c:pt idx="26478">
                  <c:v>2.0756699999999999E-2</c:v>
                </c:pt>
                <c:pt idx="26479">
                  <c:v>9.5882399999999996E-3</c:v>
                </c:pt>
                <c:pt idx="26480">
                  <c:v>1.7823200000000001E-2</c:v>
                </c:pt>
                <c:pt idx="26481">
                  <c:v>9.1810199999999998E-3</c:v>
                </c:pt>
                <c:pt idx="26482">
                  <c:v>1.1403999999999999E-2</c:v>
                </c:pt>
                <c:pt idx="26483" formatCode="0.00E+00">
                  <c:v>1.1122699999999999E-2</c:v>
                </c:pt>
                <c:pt idx="26484">
                  <c:v>2.7701400000000001E-2</c:v>
                </c:pt>
                <c:pt idx="26485">
                  <c:v>1.5132E-2</c:v>
                </c:pt>
                <c:pt idx="26486" formatCode="0.00E+00">
                  <c:v>2.81496E-2</c:v>
                </c:pt>
                <c:pt idx="26487">
                  <c:v>2.5828400000000001E-2</c:v>
                </c:pt>
                <c:pt idx="26488">
                  <c:v>1.7468500000000001E-2</c:v>
                </c:pt>
                <c:pt idx="26489">
                  <c:v>2.5885600000000002E-2</c:v>
                </c:pt>
                <c:pt idx="26490">
                  <c:v>2.0833000000000001E-2</c:v>
                </c:pt>
                <c:pt idx="26491">
                  <c:v>2.7852999999999999E-2</c:v>
                </c:pt>
                <c:pt idx="26492">
                  <c:v>2.61955E-2</c:v>
                </c:pt>
                <c:pt idx="26493" formatCode="0.00E+00">
                  <c:v>3.2061600000000003E-2</c:v>
                </c:pt>
                <c:pt idx="26494">
                  <c:v>2.95372E-2</c:v>
                </c:pt>
                <c:pt idx="26495">
                  <c:v>3.3002900000000002E-2</c:v>
                </c:pt>
                <c:pt idx="26496">
                  <c:v>1.4589299999999999E-2</c:v>
                </c:pt>
                <c:pt idx="26497">
                  <c:v>3.1708699999999999E-2</c:v>
                </c:pt>
                <c:pt idx="26498">
                  <c:v>3.8656200000000002E-2</c:v>
                </c:pt>
                <c:pt idx="26499">
                  <c:v>1.9736299999999998E-2</c:v>
                </c:pt>
                <c:pt idx="26500">
                  <c:v>3.0823699999999999E-2</c:v>
                </c:pt>
                <c:pt idx="26501">
                  <c:v>3.4709900000000002E-2</c:v>
                </c:pt>
                <c:pt idx="26502">
                  <c:v>3.1561899999999997E-2</c:v>
                </c:pt>
                <c:pt idx="26503">
                  <c:v>2.7841600000000001E-2</c:v>
                </c:pt>
                <c:pt idx="26504">
                  <c:v>3.58191E-2</c:v>
                </c:pt>
                <c:pt idx="26505">
                  <c:v>2.62785E-2</c:v>
                </c:pt>
                <c:pt idx="26506">
                  <c:v>2.2131000000000001E-2</c:v>
                </c:pt>
                <c:pt idx="26507">
                  <c:v>2.6682899999999999E-2</c:v>
                </c:pt>
                <c:pt idx="26508">
                  <c:v>3.4366599999999997E-2</c:v>
                </c:pt>
                <c:pt idx="26509">
                  <c:v>2.2543000000000001E-2</c:v>
                </c:pt>
                <c:pt idx="26510">
                  <c:v>3.10526E-2</c:v>
                </c:pt>
                <c:pt idx="26511">
                  <c:v>3.2260900000000002E-2</c:v>
                </c:pt>
                <c:pt idx="26512">
                  <c:v>2.7785299999999999E-2</c:v>
                </c:pt>
                <c:pt idx="26513">
                  <c:v>3.2730099999999998E-2</c:v>
                </c:pt>
                <c:pt idx="26514">
                  <c:v>2.8230700000000001E-2</c:v>
                </c:pt>
                <c:pt idx="26515">
                  <c:v>2.55604E-2</c:v>
                </c:pt>
                <c:pt idx="26516">
                  <c:v>2.6081099999999999E-2</c:v>
                </c:pt>
                <c:pt idx="26517">
                  <c:v>2.3543399999999999E-2</c:v>
                </c:pt>
                <c:pt idx="26518">
                  <c:v>3.8671499999999998E-2</c:v>
                </c:pt>
                <c:pt idx="26519">
                  <c:v>1.65329E-2</c:v>
                </c:pt>
                <c:pt idx="26520">
                  <c:v>2.8789499999999999E-2</c:v>
                </c:pt>
                <c:pt idx="26521">
                  <c:v>3.0858E-2</c:v>
                </c:pt>
                <c:pt idx="26522">
                  <c:v>2.5416399999999999E-2</c:v>
                </c:pt>
                <c:pt idx="26523">
                  <c:v>2.3652099999999999E-2</c:v>
                </c:pt>
                <c:pt idx="26524">
                  <c:v>3.4403799999999998E-2</c:v>
                </c:pt>
                <c:pt idx="26525">
                  <c:v>3.0138999999999999E-2</c:v>
                </c:pt>
                <c:pt idx="26526">
                  <c:v>3.3854500000000003E-2</c:v>
                </c:pt>
                <c:pt idx="26527">
                  <c:v>2.84348E-2</c:v>
                </c:pt>
                <c:pt idx="26528">
                  <c:v>3.6915799999999999E-2</c:v>
                </c:pt>
                <c:pt idx="26529">
                  <c:v>3.4741399999999999E-2</c:v>
                </c:pt>
                <c:pt idx="26530">
                  <c:v>3.4388500000000002E-2</c:v>
                </c:pt>
                <c:pt idx="26531">
                  <c:v>3.6813699999999998E-2</c:v>
                </c:pt>
                <c:pt idx="26532">
                  <c:v>3.2062500000000001E-2</c:v>
                </c:pt>
                <c:pt idx="26533">
                  <c:v>3.53394E-2</c:v>
                </c:pt>
                <c:pt idx="26534">
                  <c:v>2.1425199999999998E-2</c:v>
                </c:pt>
                <c:pt idx="26535">
                  <c:v>3.62682E-2</c:v>
                </c:pt>
                <c:pt idx="26536">
                  <c:v>3.4917799999999999E-2</c:v>
                </c:pt>
                <c:pt idx="26537">
                  <c:v>3.6857599999999997E-2</c:v>
                </c:pt>
                <c:pt idx="26538">
                  <c:v>4.5468300000000003E-2</c:v>
                </c:pt>
                <c:pt idx="26539">
                  <c:v>3.2366800000000001E-2</c:v>
                </c:pt>
                <c:pt idx="26540">
                  <c:v>3.5156300000000001E-2</c:v>
                </c:pt>
                <c:pt idx="26541">
                  <c:v>3.3321400000000001E-2</c:v>
                </c:pt>
                <c:pt idx="26542">
                  <c:v>4.3572399999999997E-2</c:v>
                </c:pt>
                <c:pt idx="26543">
                  <c:v>2.8663600000000001E-2</c:v>
                </c:pt>
                <c:pt idx="26544">
                  <c:v>4.3755500000000003E-2</c:v>
                </c:pt>
                <c:pt idx="26545">
                  <c:v>3.1951E-2</c:v>
                </c:pt>
                <c:pt idx="26546">
                  <c:v>2.0089099999999999E-2</c:v>
                </c:pt>
                <c:pt idx="26547">
                  <c:v>3.5757999999999998E-2</c:v>
                </c:pt>
                <c:pt idx="26548">
                  <c:v>3.4510600000000002E-2</c:v>
                </c:pt>
                <c:pt idx="26549">
                  <c:v>3.9419200000000001E-2</c:v>
                </c:pt>
                <c:pt idx="26550">
                  <c:v>2.3870499999999999E-2</c:v>
                </c:pt>
                <c:pt idx="26551">
                  <c:v>3.9010999999999997E-2</c:v>
                </c:pt>
                <c:pt idx="26552">
                  <c:v>2.92006E-2</c:v>
                </c:pt>
                <c:pt idx="26553">
                  <c:v>4.0731400000000001E-2</c:v>
                </c:pt>
                <c:pt idx="26554">
                  <c:v>2.92654E-2</c:v>
                </c:pt>
                <c:pt idx="26555">
                  <c:v>3.7169500000000001E-2</c:v>
                </c:pt>
                <c:pt idx="26556">
                  <c:v>3.5045600000000003E-2</c:v>
                </c:pt>
                <c:pt idx="26557">
                  <c:v>3.5416599999999999E-2</c:v>
                </c:pt>
                <c:pt idx="26558">
                  <c:v>2.8711299999999999E-2</c:v>
                </c:pt>
                <c:pt idx="26559">
                  <c:v>3.0555700000000002E-2</c:v>
                </c:pt>
                <c:pt idx="26560">
                  <c:v>3.4030900000000003E-2</c:v>
                </c:pt>
                <c:pt idx="26561">
                  <c:v>3.34063E-2</c:v>
                </c:pt>
                <c:pt idx="26562">
                  <c:v>4.2478599999999998E-2</c:v>
                </c:pt>
                <c:pt idx="26563">
                  <c:v>2.0699499999999999E-2</c:v>
                </c:pt>
                <c:pt idx="26564">
                  <c:v>2.5220900000000001E-2</c:v>
                </c:pt>
                <c:pt idx="26565">
                  <c:v>2.0081499999999999E-2</c:v>
                </c:pt>
                <c:pt idx="26566">
                  <c:v>2.8299299999999999E-2</c:v>
                </c:pt>
                <c:pt idx="26567">
                  <c:v>2.48442E-2</c:v>
                </c:pt>
                <c:pt idx="26568">
                  <c:v>2.6744799999999999E-2</c:v>
                </c:pt>
                <c:pt idx="26569">
                  <c:v>2.5436400000000001E-2</c:v>
                </c:pt>
                <c:pt idx="26570">
                  <c:v>2.9077499999999999E-2</c:v>
                </c:pt>
                <c:pt idx="26571">
                  <c:v>1.7981500000000001E-2</c:v>
                </c:pt>
                <c:pt idx="26572">
                  <c:v>3.0955300000000002E-2</c:v>
                </c:pt>
                <c:pt idx="26573">
                  <c:v>2.29263E-2</c:v>
                </c:pt>
                <c:pt idx="26574">
                  <c:v>3.6819499999999998E-2</c:v>
                </c:pt>
                <c:pt idx="26575">
                  <c:v>1.9351E-2</c:v>
                </c:pt>
                <c:pt idx="26576">
                  <c:v>2.48899E-2</c:v>
                </c:pt>
                <c:pt idx="26577">
                  <c:v>1.8384899999999999E-2</c:v>
                </c:pt>
                <c:pt idx="26578">
                  <c:v>3.7679699999999997E-2</c:v>
                </c:pt>
                <c:pt idx="26579">
                  <c:v>3.06349E-2</c:v>
                </c:pt>
                <c:pt idx="26580">
                  <c:v>2.9048899999999999E-2</c:v>
                </c:pt>
                <c:pt idx="26581">
                  <c:v>3.7566200000000001E-2</c:v>
                </c:pt>
                <c:pt idx="26582">
                  <c:v>3.6398899999999998E-2</c:v>
                </c:pt>
                <c:pt idx="26583">
                  <c:v>3.1443600000000002E-2</c:v>
                </c:pt>
                <c:pt idx="26584">
                  <c:v>2.3539500000000001E-2</c:v>
                </c:pt>
                <c:pt idx="26585">
                  <c:v>3.9387699999999998E-2</c:v>
                </c:pt>
                <c:pt idx="26586">
                  <c:v>4.3988199999999998E-2</c:v>
                </c:pt>
                <c:pt idx="26587">
                  <c:v>4.4449799999999998E-2</c:v>
                </c:pt>
                <c:pt idx="26588">
                  <c:v>3.8081200000000003E-2</c:v>
                </c:pt>
                <c:pt idx="26589">
                  <c:v>2.9772799999999999E-2</c:v>
                </c:pt>
                <c:pt idx="26590">
                  <c:v>2.92187E-2</c:v>
                </c:pt>
                <c:pt idx="26591">
                  <c:v>2.7774799999999999E-2</c:v>
                </c:pt>
                <c:pt idx="26592">
                  <c:v>3.6696399999999997E-2</c:v>
                </c:pt>
                <c:pt idx="26593">
                  <c:v>3.6329300000000002E-2</c:v>
                </c:pt>
                <c:pt idx="26594">
                  <c:v>4.7834399999999999E-2</c:v>
                </c:pt>
                <c:pt idx="26595">
                  <c:v>2.9616400000000001E-2</c:v>
                </c:pt>
                <c:pt idx="26596">
                  <c:v>3.4198800000000001E-2</c:v>
                </c:pt>
                <c:pt idx="26597">
                  <c:v>3.8371099999999998E-2</c:v>
                </c:pt>
                <c:pt idx="26598">
                  <c:v>3.5148600000000002E-2</c:v>
                </c:pt>
                <c:pt idx="26599">
                  <c:v>3.79076E-2</c:v>
                </c:pt>
                <c:pt idx="26600">
                  <c:v>3.2315299999999998E-2</c:v>
                </c:pt>
                <c:pt idx="26601">
                  <c:v>3.0259100000000001E-2</c:v>
                </c:pt>
                <c:pt idx="26602">
                  <c:v>2.7330400000000001E-2</c:v>
                </c:pt>
                <c:pt idx="26603">
                  <c:v>3.40986E-2</c:v>
                </c:pt>
                <c:pt idx="26604">
                  <c:v>2.70672E-2</c:v>
                </c:pt>
                <c:pt idx="26605">
                  <c:v>2.74229E-2</c:v>
                </c:pt>
                <c:pt idx="26606">
                  <c:v>4.0425299999999997E-2</c:v>
                </c:pt>
                <c:pt idx="26607">
                  <c:v>1.7310099999999998E-2</c:v>
                </c:pt>
                <c:pt idx="26608">
                  <c:v>2.70472E-2</c:v>
                </c:pt>
                <c:pt idx="26609">
                  <c:v>2.4430299999999999E-2</c:v>
                </c:pt>
                <c:pt idx="26610">
                  <c:v>2.0728099999999999E-2</c:v>
                </c:pt>
                <c:pt idx="26611">
                  <c:v>3.6848100000000002E-2</c:v>
                </c:pt>
                <c:pt idx="26612">
                  <c:v>1.6716000000000002E-2</c:v>
                </c:pt>
                <c:pt idx="26613">
                  <c:v>3.0150400000000001E-2</c:v>
                </c:pt>
                <c:pt idx="26614">
                  <c:v>2.2294000000000001E-2</c:v>
                </c:pt>
                <c:pt idx="26615">
                  <c:v>3.0940100000000002E-2</c:v>
                </c:pt>
                <c:pt idx="26616">
                  <c:v>3.2970399999999997E-2</c:v>
                </c:pt>
                <c:pt idx="26617">
                  <c:v>2.0764399999999999E-2</c:v>
                </c:pt>
                <c:pt idx="26618">
                  <c:v>2.6007700000000002E-2</c:v>
                </c:pt>
                <c:pt idx="26619">
                  <c:v>2.1751400000000001E-2</c:v>
                </c:pt>
                <c:pt idx="26620">
                  <c:v>3.9525999999999999E-2</c:v>
                </c:pt>
                <c:pt idx="26621">
                  <c:v>2.12059E-2</c:v>
                </c:pt>
                <c:pt idx="26622">
                  <c:v>1.8445E-2</c:v>
                </c:pt>
                <c:pt idx="26623">
                  <c:v>2.75164E-2</c:v>
                </c:pt>
                <c:pt idx="26624">
                  <c:v>2.8332699999999999E-2</c:v>
                </c:pt>
                <c:pt idx="26625">
                  <c:v>2.96259E-2</c:v>
                </c:pt>
                <c:pt idx="26626">
                  <c:v>3.4275100000000003E-2</c:v>
                </c:pt>
                <c:pt idx="26627">
                  <c:v>2.58245E-2</c:v>
                </c:pt>
                <c:pt idx="26628">
                  <c:v>3.2283800000000001E-2</c:v>
                </c:pt>
                <c:pt idx="26629">
                  <c:v>1.6566299999999999E-2</c:v>
                </c:pt>
                <c:pt idx="26630">
                  <c:v>3.8188E-2</c:v>
                </c:pt>
                <c:pt idx="26631">
                  <c:v>2.89793E-2</c:v>
                </c:pt>
                <c:pt idx="26632">
                  <c:v>2.3824700000000001E-2</c:v>
                </c:pt>
                <c:pt idx="26633">
                  <c:v>3.1407400000000002E-2</c:v>
                </c:pt>
                <c:pt idx="26634">
                  <c:v>2.5215100000000001E-2</c:v>
                </c:pt>
                <c:pt idx="26635">
                  <c:v>2.0381E-2</c:v>
                </c:pt>
                <c:pt idx="26636">
                  <c:v>1.52082E-2</c:v>
                </c:pt>
                <c:pt idx="26637">
                  <c:v>2.4351100000000001E-2</c:v>
                </c:pt>
                <c:pt idx="26638">
                  <c:v>2.0042399999999998E-2</c:v>
                </c:pt>
                <c:pt idx="26639">
                  <c:v>2.0607899999999998E-2</c:v>
                </c:pt>
                <c:pt idx="26640">
                  <c:v>1.9834500000000001E-2</c:v>
                </c:pt>
                <c:pt idx="26641">
                  <c:v>2.61126E-2</c:v>
                </c:pt>
                <c:pt idx="26642">
                  <c:v>9.1877E-3</c:v>
                </c:pt>
                <c:pt idx="26643">
                  <c:v>1.22766E-2</c:v>
                </c:pt>
                <c:pt idx="26644">
                  <c:v>2.4531399999999998E-2</c:v>
                </c:pt>
                <c:pt idx="26645">
                  <c:v>1.81313E-2</c:v>
                </c:pt>
                <c:pt idx="26646">
                  <c:v>1.7865200000000001E-2</c:v>
                </c:pt>
                <c:pt idx="26647">
                  <c:v>2.1334599999999999E-2</c:v>
                </c:pt>
                <c:pt idx="26648">
                  <c:v>1.4438599999999999E-2</c:v>
                </c:pt>
                <c:pt idx="26649">
                  <c:v>2.1791499999999998E-2</c:v>
                </c:pt>
                <c:pt idx="26650">
                  <c:v>2.2824299999999999E-2</c:v>
                </c:pt>
                <c:pt idx="26651">
                  <c:v>1.6962999999999999E-2</c:v>
                </c:pt>
                <c:pt idx="26652">
                  <c:v>1.3278E-2</c:v>
                </c:pt>
                <c:pt idx="26653">
                  <c:v>1.0171899999999999E-2</c:v>
                </c:pt>
                <c:pt idx="26654">
                  <c:v>1.6345999999999999E-2</c:v>
                </c:pt>
                <c:pt idx="26655">
                  <c:v>1.2703900000000001E-2</c:v>
                </c:pt>
                <c:pt idx="26656">
                  <c:v>3.0737899999999999E-2</c:v>
                </c:pt>
                <c:pt idx="26657">
                  <c:v>1.92623E-2</c:v>
                </c:pt>
                <c:pt idx="26658">
                  <c:v>1.6059899999999998E-2</c:v>
                </c:pt>
                <c:pt idx="26659">
                  <c:v>1.8298100000000001E-2</c:v>
                </c:pt>
                <c:pt idx="26660">
                  <c:v>1.1454600000000001E-2</c:v>
                </c:pt>
                <c:pt idx="26661">
                  <c:v>2.2052800000000001E-2</c:v>
                </c:pt>
                <c:pt idx="26662">
                  <c:v>1.24855E-2</c:v>
                </c:pt>
                <c:pt idx="26663">
                  <c:v>2.5711100000000001E-2</c:v>
                </c:pt>
                <c:pt idx="26664">
                  <c:v>1.8799799999999998E-2</c:v>
                </c:pt>
                <c:pt idx="26665">
                  <c:v>2.4310100000000001E-2</c:v>
                </c:pt>
                <c:pt idx="26666">
                  <c:v>1.72567E-2</c:v>
                </c:pt>
                <c:pt idx="26667">
                  <c:v>2.2156700000000001E-2</c:v>
                </c:pt>
                <c:pt idx="26668">
                  <c:v>1.3269400000000001E-2</c:v>
                </c:pt>
                <c:pt idx="26669">
                  <c:v>1.23158E-2</c:v>
                </c:pt>
                <c:pt idx="26670">
                  <c:v>1.7335900000000001E-2</c:v>
                </c:pt>
                <c:pt idx="26671">
                  <c:v>2.5042499999999999E-2</c:v>
                </c:pt>
                <c:pt idx="26672">
                  <c:v>2.9396100000000001E-2</c:v>
                </c:pt>
                <c:pt idx="26673">
                  <c:v>8.8090900000000003E-3</c:v>
                </c:pt>
                <c:pt idx="26674">
                  <c:v>2.6661899999999999E-2</c:v>
                </c:pt>
                <c:pt idx="26675">
                  <c:v>9.1829300000000006E-3</c:v>
                </c:pt>
                <c:pt idx="26676">
                  <c:v>1.4125800000000001E-2</c:v>
                </c:pt>
                <c:pt idx="26677">
                  <c:v>6.1950699999999996E-3</c:v>
                </c:pt>
                <c:pt idx="26678">
                  <c:v>2.8390899999999998E-3</c:v>
                </c:pt>
                <c:pt idx="26679">
                  <c:v>1.4352799999999999E-3</c:v>
                </c:pt>
                <c:pt idx="26680">
                  <c:v>-2.8457600000000001E-3</c:v>
                </c:pt>
                <c:pt idx="26681">
                  <c:v>1.34001E-2</c:v>
                </c:pt>
                <c:pt idx="26682">
                  <c:v>2.5692000000000002E-3</c:v>
                </c:pt>
                <c:pt idx="26683">
                  <c:v>2.70653E-3</c:v>
                </c:pt>
                <c:pt idx="26684">
                  <c:v>-2.01797E-3</c:v>
                </c:pt>
                <c:pt idx="26685">
                  <c:v>-6.6223100000000002E-3</c:v>
                </c:pt>
                <c:pt idx="26686">
                  <c:v>7.2574599999999999E-4</c:v>
                </c:pt>
                <c:pt idx="26687">
                  <c:v>7.7066399999999998E-3</c:v>
                </c:pt>
                <c:pt idx="26688">
                  <c:v>1.38254E-2</c:v>
                </c:pt>
                <c:pt idx="26689">
                  <c:v>3.2138799999999998E-4</c:v>
                </c:pt>
                <c:pt idx="26690">
                  <c:v>1.2149800000000001E-2</c:v>
                </c:pt>
                <c:pt idx="26691">
                  <c:v>-3.3378599999999998E-4</c:v>
                </c:pt>
                <c:pt idx="26692">
                  <c:v>1.0024999999999999E-2</c:v>
                </c:pt>
                <c:pt idx="26693">
                  <c:v>4.9829499999999999E-3</c:v>
                </c:pt>
                <c:pt idx="26694">
                  <c:v>1.12858E-2</c:v>
                </c:pt>
                <c:pt idx="26695">
                  <c:v>1.056E-2</c:v>
                </c:pt>
                <c:pt idx="26696">
                  <c:v>4.1437100000000001E-3</c:v>
                </c:pt>
                <c:pt idx="26697">
                  <c:v>1.3441099999999999E-2</c:v>
                </c:pt>
                <c:pt idx="26698">
                  <c:v>6.3104600000000004E-3</c:v>
                </c:pt>
                <c:pt idx="26699">
                  <c:v>2.61116E-3</c:v>
                </c:pt>
                <c:pt idx="26700">
                  <c:v>1.0006900000000001E-2</c:v>
                </c:pt>
                <c:pt idx="26701">
                  <c:v>1.4002799999999999E-2</c:v>
                </c:pt>
                <c:pt idx="26702">
                  <c:v>8.2635899999999995E-3</c:v>
                </c:pt>
                <c:pt idx="26703">
                  <c:v>1.44005E-4</c:v>
                </c:pt>
                <c:pt idx="26704">
                  <c:v>8.6564999999999993E-3</c:v>
                </c:pt>
                <c:pt idx="26705">
                  <c:v>1.7337800000000001E-3</c:v>
                </c:pt>
                <c:pt idx="26706">
                  <c:v>-1.2588500000000001E-4</c:v>
                </c:pt>
                <c:pt idx="26707">
                  <c:v>-2.5634799999999999E-3</c:v>
                </c:pt>
                <c:pt idx="26708">
                  <c:v>-2.7666100000000001E-3</c:v>
                </c:pt>
                <c:pt idx="26709">
                  <c:v>5.1364899999999996E-3</c:v>
                </c:pt>
                <c:pt idx="26710">
                  <c:v>3.5619699999999998E-3</c:v>
                </c:pt>
                <c:pt idx="26711">
                  <c:v>-1.7242399999999999E-3</c:v>
                </c:pt>
                <c:pt idx="26712">
                  <c:v>-6.62804E-3</c:v>
                </c:pt>
                <c:pt idx="26713">
                  <c:v>1.3561199999999999E-3</c:v>
                </c:pt>
                <c:pt idx="26714">
                  <c:v>-4.2076099999999996E-3</c:v>
                </c:pt>
                <c:pt idx="26715">
                  <c:v>1.23558E-2</c:v>
                </c:pt>
                <c:pt idx="26716">
                  <c:v>-1.6684500000000001E-2</c:v>
                </c:pt>
                <c:pt idx="26717">
                  <c:v>2.62737E-3</c:v>
                </c:pt>
                <c:pt idx="26718">
                  <c:v>-1.4782E-3</c:v>
                </c:pt>
                <c:pt idx="26719">
                  <c:v>3.0031200000000002E-3</c:v>
                </c:pt>
                <c:pt idx="26720">
                  <c:v>4.282E-4</c:v>
                </c:pt>
                <c:pt idx="26721">
                  <c:v>-5.98907E-3</c:v>
                </c:pt>
                <c:pt idx="26722">
                  <c:v>6.5317200000000004E-3</c:v>
                </c:pt>
                <c:pt idx="26723">
                  <c:v>-9.8590899999999992E-3</c:v>
                </c:pt>
                <c:pt idx="26724">
                  <c:v>7.3795299999999996E-3</c:v>
                </c:pt>
                <c:pt idx="26725">
                  <c:v>-1.10283E-2</c:v>
                </c:pt>
                <c:pt idx="26726">
                  <c:v>7.9488800000000002E-3</c:v>
                </c:pt>
                <c:pt idx="26727">
                  <c:v>-6.9170000000000004E-3</c:v>
                </c:pt>
                <c:pt idx="26728">
                  <c:v>1.05457E-2</c:v>
                </c:pt>
                <c:pt idx="26729">
                  <c:v>-6.3743599999999999E-3</c:v>
                </c:pt>
                <c:pt idx="26730">
                  <c:v>-1.8873200000000001E-3</c:v>
                </c:pt>
                <c:pt idx="26731">
                  <c:v>5.8078800000000005E-4</c:v>
                </c:pt>
                <c:pt idx="26732">
                  <c:v>-7.3366200000000003E-3</c:v>
                </c:pt>
                <c:pt idx="26733">
                  <c:v>-5.3291299999999996E-3</c:v>
                </c:pt>
                <c:pt idx="26734">
                  <c:v>1.52779E-3</c:v>
                </c:pt>
                <c:pt idx="26735">
                  <c:v>9.5939599999999995E-4</c:v>
                </c:pt>
                <c:pt idx="26736">
                  <c:v>1.9559899999999999E-3</c:v>
                </c:pt>
                <c:pt idx="26737">
                  <c:v>-2.3956300000000002E-3</c:v>
                </c:pt>
                <c:pt idx="26738">
                  <c:v>-3.1433099999999999E-3</c:v>
                </c:pt>
                <c:pt idx="26739">
                  <c:v>-1.1057900000000001E-2</c:v>
                </c:pt>
                <c:pt idx="26740">
                  <c:v>1.45407E-2</c:v>
                </c:pt>
                <c:pt idx="26741">
                  <c:v>-1.3074899999999999E-3</c:v>
                </c:pt>
                <c:pt idx="26742">
                  <c:v>-8.6231199999999997E-3</c:v>
                </c:pt>
                <c:pt idx="26743">
                  <c:v>-8.8958700000000002E-3</c:v>
                </c:pt>
                <c:pt idx="26744">
                  <c:v>-7.8067800000000001E-3</c:v>
                </c:pt>
                <c:pt idx="26745">
                  <c:v>-1.33629E-2</c:v>
                </c:pt>
                <c:pt idx="26746">
                  <c:v>-1.4255500000000001E-2</c:v>
                </c:pt>
                <c:pt idx="26747">
                  <c:v>-1.1332500000000001E-2</c:v>
                </c:pt>
                <c:pt idx="26748">
                  <c:v>-1.45063E-2</c:v>
                </c:pt>
                <c:pt idx="26749">
                  <c:v>-2.2468599999999998E-3</c:v>
                </c:pt>
                <c:pt idx="26750">
                  <c:v>-8.9607200000000001E-3</c:v>
                </c:pt>
                <c:pt idx="26751">
                  <c:v>-8.5611300000000001E-3</c:v>
                </c:pt>
                <c:pt idx="26752" formatCode="0.00E+00">
                  <c:v>-2.0257899999999999E-2</c:v>
                </c:pt>
                <c:pt idx="26753">
                  <c:v>-5.3548800000000002E-3</c:v>
                </c:pt>
                <c:pt idx="26754">
                  <c:v>-2.0004299999999999E-2</c:v>
                </c:pt>
                <c:pt idx="26755">
                  <c:v>-9.0894700000000005E-3</c:v>
                </c:pt>
                <c:pt idx="26756">
                  <c:v>-1.5439E-2</c:v>
                </c:pt>
                <c:pt idx="26757">
                  <c:v>-1.35221E-2</c:v>
                </c:pt>
                <c:pt idx="26758">
                  <c:v>-1.4639900000000001E-2</c:v>
                </c:pt>
                <c:pt idx="26759">
                  <c:v>1.6288800000000001E-3</c:v>
                </c:pt>
                <c:pt idx="26760">
                  <c:v>-1.6619700000000001E-2</c:v>
                </c:pt>
                <c:pt idx="26761">
                  <c:v>-9.1676699999999993E-3</c:v>
                </c:pt>
                <c:pt idx="26762">
                  <c:v>-1.39656E-2</c:v>
                </c:pt>
                <c:pt idx="26763">
                  <c:v>-5.6467100000000001E-3</c:v>
                </c:pt>
                <c:pt idx="26764">
                  <c:v>-2.9557199999999999E-2</c:v>
                </c:pt>
                <c:pt idx="26765">
                  <c:v>2.9325499999999999E-3</c:v>
                </c:pt>
                <c:pt idx="26766">
                  <c:v>-1.4289899999999999E-2</c:v>
                </c:pt>
                <c:pt idx="26767">
                  <c:v>-4.5108800000000001E-3</c:v>
                </c:pt>
                <c:pt idx="26768">
                  <c:v>-1.02644E-2</c:v>
                </c:pt>
                <c:pt idx="26769">
                  <c:v>-1.4023799999999999E-2</c:v>
                </c:pt>
                <c:pt idx="26770">
                  <c:v>-1.8672899999999999E-2</c:v>
                </c:pt>
                <c:pt idx="26771">
                  <c:v>-1.2700100000000001E-2</c:v>
                </c:pt>
                <c:pt idx="26772">
                  <c:v>-2.19069E-2</c:v>
                </c:pt>
                <c:pt idx="26773">
                  <c:v>-1.05553E-2</c:v>
                </c:pt>
                <c:pt idx="26774">
                  <c:v>-9.8333399999999994E-3</c:v>
                </c:pt>
                <c:pt idx="26775">
                  <c:v>-8.42094E-3</c:v>
                </c:pt>
                <c:pt idx="26776">
                  <c:v>-1.62554E-2</c:v>
                </c:pt>
                <c:pt idx="26777">
                  <c:v>-2.6869799999999999E-2</c:v>
                </c:pt>
                <c:pt idx="26778">
                  <c:v>-1.7886200000000001E-2</c:v>
                </c:pt>
                <c:pt idx="26779">
                  <c:v>-2.47736E-2</c:v>
                </c:pt>
                <c:pt idx="26780">
                  <c:v>-2.07157E-2</c:v>
                </c:pt>
                <c:pt idx="26781">
                  <c:v>-2.4370200000000002E-2</c:v>
                </c:pt>
                <c:pt idx="26782">
                  <c:v>-2.1747599999999999E-2</c:v>
                </c:pt>
                <c:pt idx="26783">
                  <c:v>-1.79186E-2</c:v>
                </c:pt>
                <c:pt idx="26784">
                  <c:v>-2.2348400000000001E-2</c:v>
                </c:pt>
                <c:pt idx="26785">
                  <c:v>-3.0988700000000001E-2</c:v>
                </c:pt>
                <c:pt idx="26786">
                  <c:v>-2.6677099999999999E-2</c:v>
                </c:pt>
                <c:pt idx="26787">
                  <c:v>-3.4278900000000001E-2</c:v>
                </c:pt>
                <c:pt idx="26788">
                  <c:v>-1.8075899999999999E-2</c:v>
                </c:pt>
                <c:pt idx="26789">
                  <c:v>-2.8428100000000001E-2</c:v>
                </c:pt>
                <c:pt idx="26790">
                  <c:v>-2.6421500000000001E-2</c:v>
                </c:pt>
                <c:pt idx="26791">
                  <c:v>-3.0724499999999998E-2</c:v>
                </c:pt>
                <c:pt idx="26792">
                  <c:v>-3.2180800000000002E-2</c:v>
                </c:pt>
                <c:pt idx="26793">
                  <c:v>-1.9047700000000001E-2</c:v>
                </c:pt>
                <c:pt idx="26794">
                  <c:v>-2.5999999999999999E-2</c:v>
                </c:pt>
                <c:pt idx="26795">
                  <c:v>-2.2513399999999999E-2</c:v>
                </c:pt>
                <c:pt idx="26796">
                  <c:v>-1.8501299999999998E-2</c:v>
                </c:pt>
                <c:pt idx="26797">
                  <c:v>-2.4700199999999999E-2</c:v>
                </c:pt>
                <c:pt idx="26798">
                  <c:v>-2.4157499999999998E-2</c:v>
                </c:pt>
                <c:pt idx="26799">
                  <c:v>-2.69556E-2</c:v>
                </c:pt>
                <c:pt idx="26800">
                  <c:v>-1.9782999999999999E-2</c:v>
                </c:pt>
                <c:pt idx="26801">
                  <c:v>-1.15643E-2</c:v>
                </c:pt>
                <c:pt idx="26802">
                  <c:v>-1.67952E-2</c:v>
                </c:pt>
                <c:pt idx="26803">
                  <c:v>-1.7033599999999999E-2</c:v>
                </c:pt>
                <c:pt idx="26804">
                  <c:v>-2.3591999999999998E-2</c:v>
                </c:pt>
                <c:pt idx="26805">
                  <c:v>-1.50452E-2</c:v>
                </c:pt>
                <c:pt idx="26806">
                  <c:v>-2.4789800000000001E-2</c:v>
                </c:pt>
                <c:pt idx="26807">
                  <c:v>-1.33629E-2</c:v>
                </c:pt>
                <c:pt idx="26808">
                  <c:v>-3.8268999999999997E-2</c:v>
                </c:pt>
                <c:pt idx="26809">
                  <c:v>-2.65179E-2</c:v>
                </c:pt>
                <c:pt idx="26810">
                  <c:v>-1.8313400000000001E-2</c:v>
                </c:pt>
                <c:pt idx="26811">
                  <c:v>-1.9299500000000001E-2</c:v>
                </c:pt>
                <c:pt idx="26812">
                  <c:v>-2.8210599999999999E-2</c:v>
                </c:pt>
                <c:pt idx="26813">
                  <c:v>-3.5795199999999999E-2</c:v>
                </c:pt>
                <c:pt idx="26814">
                  <c:v>-3.8847E-2</c:v>
                </c:pt>
                <c:pt idx="26815">
                  <c:v>-4.1235899999999999E-2</c:v>
                </c:pt>
                <c:pt idx="26816">
                  <c:v>-4.49629E-2</c:v>
                </c:pt>
                <c:pt idx="26817">
                  <c:v>-4.0871600000000001E-2</c:v>
                </c:pt>
                <c:pt idx="26818">
                  <c:v>-4.0970800000000002E-2</c:v>
                </c:pt>
                <c:pt idx="26819">
                  <c:v>-3.8840300000000001E-2</c:v>
                </c:pt>
                <c:pt idx="26820">
                  <c:v>-2.1815299999999999E-2</c:v>
                </c:pt>
                <c:pt idx="26821">
                  <c:v>-2.0803499999999999E-2</c:v>
                </c:pt>
                <c:pt idx="26822">
                  <c:v>-3.0052200000000001E-2</c:v>
                </c:pt>
                <c:pt idx="26823">
                  <c:v>-3.82061E-2</c:v>
                </c:pt>
                <c:pt idx="26824">
                  <c:v>-3.7777900000000003E-2</c:v>
                </c:pt>
                <c:pt idx="26825">
                  <c:v>-2.1204000000000001E-2</c:v>
                </c:pt>
                <c:pt idx="26826">
                  <c:v>-4.0606499999999997E-2</c:v>
                </c:pt>
                <c:pt idx="26827">
                  <c:v>-3.8277600000000002E-2</c:v>
                </c:pt>
                <c:pt idx="26828">
                  <c:v>-4.0942199999999998E-2</c:v>
                </c:pt>
                <c:pt idx="26829">
                  <c:v>-2.9421800000000001E-2</c:v>
                </c:pt>
                <c:pt idx="26830">
                  <c:v>-1.37568E-2</c:v>
                </c:pt>
                <c:pt idx="26831">
                  <c:v>-3.3570299999999997E-2</c:v>
                </c:pt>
                <c:pt idx="26832">
                  <c:v>-2.5947600000000001E-2</c:v>
                </c:pt>
                <c:pt idx="26833">
                  <c:v>-3.32994E-2</c:v>
                </c:pt>
                <c:pt idx="26834">
                  <c:v>-3.4093900000000003E-2</c:v>
                </c:pt>
                <c:pt idx="26835">
                  <c:v>-3.6617299999999998E-2</c:v>
                </c:pt>
                <c:pt idx="26836">
                  <c:v>-2.88601E-2</c:v>
                </c:pt>
                <c:pt idx="26837">
                  <c:v>-2.4378799999999999E-2</c:v>
                </c:pt>
                <c:pt idx="26838">
                  <c:v>-2.1080000000000002E-2</c:v>
                </c:pt>
                <c:pt idx="26839">
                  <c:v>-2.9989200000000001E-2</c:v>
                </c:pt>
                <c:pt idx="26840">
                  <c:v>-2.51627E-2</c:v>
                </c:pt>
                <c:pt idx="26841">
                  <c:v>-4.8806200000000001E-2</c:v>
                </c:pt>
                <c:pt idx="26842">
                  <c:v>-2.4547599999999999E-2</c:v>
                </c:pt>
                <c:pt idx="26843">
                  <c:v>-2.3417500000000001E-2</c:v>
                </c:pt>
                <c:pt idx="26844">
                  <c:v>-3.9290400000000003E-2</c:v>
                </c:pt>
                <c:pt idx="26845">
                  <c:v>-4.2807600000000001E-2</c:v>
                </c:pt>
                <c:pt idx="26846">
                  <c:v>-3.5044699999999998E-2</c:v>
                </c:pt>
                <c:pt idx="26847">
                  <c:v>-4.6923600000000003E-2</c:v>
                </c:pt>
                <c:pt idx="26848">
                  <c:v>-3.4070000000000003E-2</c:v>
                </c:pt>
                <c:pt idx="26849">
                  <c:v>-3.4450500000000002E-2</c:v>
                </c:pt>
                <c:pt idx="26850">
                  <c:v>-3.7135099999999997E-2</c:v>
                </c:pt>
                <c:pt idx="26851">
                  <c:v>-3.5694099999999999E-2</c:v>
                </c:pt>
                <c:pt idx="26852">
                  <c:v>-4.8749000000000001E-2</c:v>
                </c:pt>
                <c:pt idx="26853">
                  <c:v>-5.3255999999999998E-2</c:v>
                </c:pt>
                <c:pt idx="26854">
                  <c:v>-4.6707199999999997E-2</c:v>
                </c:pt>
                <c:pt idx="26855">
                  <c:v>-5.058E-2</c:v>
                </c:pt>
                <c:pt idx="26856">
                  <c:v>-5.2229900000000003E-2</c:v>
                </c:pt>
                <c:pt idx="26857">
                  <c:v>-4.9119900000000001E-2</c:v>
                </c:pt>
                <c:pt idx="26858">
                  <c:v>-5.2136399999999999E-2</c:v>
                </c:pt>
                <c:pt idx="26859">
                  <c:v>-3.81622E-2</c:v>
                </c:pt>
                <c:pt idx="26860">
                  <c:v>-3.4256000000000002E-2</c:v>
                </c:pt>
                <c:pt idx="26861">
                  <c:v>-1.6854299999999999E-2</c:v>
                </c:pt>
                <c:pt idx="26862">
                  <c:v>-3.6920500000000002E-2</c:v>
                </c:pt>
                <c:pt idx="26863">
                  <c:v>-3.7730199999999998E-2</c:v>
                </c:pt>
                <c:pt idx="26864">
                  <c:v>-5.1877E-2</c:v>
                </c:pt>
                <c:pt idx="26865">
                  <c:v>-4.1274100000000001E-2</c:v>
                </c:pt>
                <c:pt idx="26866">
                  <c:v>-2.0498300000000001E-2</c:v>
                </c:pt>
                <c:pt idx="26867">
                  <c:v>-2.5876E-2</c:v>
                </c:pt>
                <c:pt idx="26868">
                  <c:v>-2.5018700000000001E-2</c:v>
                </c:pt>
                <c:pt idx="26869">
                  <c:v>-3.07674E-2</c:v>
                </c:pt>
                <c:pt idx="26870">
                  <c:v>-4.33874E-2</c:v>
                </c:pt>
                <c:pt idx="26871">
                  <c:v>-4.2677899999999998E-2</c:v>
                </c:pt>
                <c:pt idx="26872">
                  <c:v>-3.0016899999999999E-2</c:v>
                </c:pt>
                <c:pt idx="26873">
                  <c:v>-3.4948300000000002E-2</c:v>
                </c:pt>
                <c:pt idx="26874">
                  <c:v>-3.7201900000000003E-2</c:v>
                </c:pt>
                <c:pt idx="26875">
                  <c:v>-4.31232E-2</c:v>
                </c:pt>
                <c:pt idx="26876">
                  <c:v>-4.8397099999999998E-2</c:v>
                </c:pt>
                <c:pt idx="26877">
                  <c:v>-5.0557100000000001E-2</c:v>
                </c:pt>
                <c:pt idx="26878">
                  <c:v>-3.4710900000000003E-2</c:v>
                </c:pt>
                <c:pt idx="26879">
                  <c:v>-4.2584400000000001E-2</c:v>
                </c:pt>
                <c:pt idx="26880">
                  <c:v>-4.2351699999999999E-2</c:v>
                </c:pt>
                <c:pt idx="26881">
                  <c:v>-4.1765200000000002E-2</c:v>
                </c:pt>
                <c:pt idx="26882">
                  <c:v>-3.70131E-2</c:v>
                </c:pt>
                <c:pt idx="26883">
                  <c:v>-3.6891E-2</c:v>
                </c:pt>
                <c:pt idx="26884">
                  <c:v>-3.33624E-2</c:v>
                </c:pt>
                <c:pt idx="26885">
                  <c:v>-3.1725900000000001E-2</c:v>
                </c:pt>
                <c:pt idx="26886">
                  <c:v>-4.3005000000000002E-2</c:v>
                </c:pt>
                <c:pt idx="26887">
                  <c:v>-2.67639E-2</c:v>
                </c:pt>
                <c:pt idx="26888">
                  <c:v>-4.14724E-2</c:v>
                </c:pt>
                <c:pt idx="26889">
                  <c:v>-3.0999200000000001E-2</c:v>
                </c:pt>
                <c:pt idx="26890">
                  <c:v>-3.5776099999999998E-2</c:v>
                </c:pt>
                <c:pt idx="26891">
                  <c:v>-3.4933100000000002E-2</c:v>
                </c:pt>
                <c:pt idx="26892">
                  <c:v>-4.5291900000000003E-2</c:v>
                </c:pt>
                <c:pt idx="26893">
                  <c:v>-4.4781700000000001E-2</c:v>
                </c:pt>
                <c:pt idx="26894">
                  <c:v>-4.3403600000000001E-2</c:v>
                </c:pt>
                <c:pt idx="26895">
                  <c:v>-4.4167499999999998E-2</c:v>
                </c:pt>
                <c:pt idx="26896">
                  <c:v>-2.4220499999999999E-2</c:v>
                </c:pt>
                <c:pt idx="26897">
                  <c:v>-3.82843E-2</c:v>
                </c:pt>
                <c:pt idx="26898">
                  <c:v>-3.1812699999999999E-2</c:v>
                </c:pt>
                <c:pt idx="26899">
                  <c:v>-5.1334400000000002E-2</c:v>
                </c:pt>
                <c:pt idx="26900">
                  <c:v>-3.5768500000000002E-2</c:v>
                </c:pt>
                <c:pt idx="26901">
                  <c:v>-3.8160300000000001E-2</c:v>
                </c:pt>
                <c:pt idx="26902">
                  <c:v>-3.7394499999999997E-2</c:v>
                </c:pt>
                <c:pt idx="26903">
                  <c:v>-2.5774999999999999E-2</c:v>
                </c:pt>
                <c:pt idx="26904">
                  <c:v>-3.1520800000000002E-2</c:v>
                </c:pt>
                <c:pt idx="26905">
                  <c:v>-4.51002E-2</c:v>
                </c:pt>
                <c:pt idx="26906">
                  <c:v>-2.0878799999999999E-2</c:v>
                </c:pt>
                <c:pt idx="26907">
                  <c:v>-3.2390599999999999E-2</c:v>
                </c:pt>
                <c:pt idx="26908">
                  <c:v>-2.4816499999999998E-2</c:v>
                </c:pt>
                <c:pt idx="26909">
                  <c:v>-3.9195099999999997E-2</c:v>
                </c:pt>
                <c:pt idx="26910">
                  <c:v>-3.7059799999999997E-2</c:v>
                </c:pt>
                <c:pt idx="26911">
                  <c:v>-4.0824899999999997E-2</c:v>
                </c:pt>
                <c:pt idx="26912">
                  <c:v>-3.1051599999999999E-2</c:v>
                </c:pt>
                <c:pt idx="26913">
                  <c:v>-3.1585700000000001E-2</c:v>
                </c:pt>
                <c:pt idx="26914">
                  <c:v>-2.65589E-2</c:v>
                </c:pt>
                <c:pt idx="26915">
                  <c:v>-3.27234E-2</c:v>
                </c:pt>
                <c:pt idx="26916">
                  <c:v>-3.2636600000000002E-2</c:v>
                </c:pt>
                <c:pt idx="26917">
                  <c:v>-4.7661799999999997E-2</c:v>
                </c:pt>
                <c:pt idx="26918">
                  <c:v>-4.6068199999999997E-2</c:v>
                </c:pt>
                <c:pt idx="26919">
                  <c:v>-3.4960699999999997E-2</c:v>
                </c:pt>
                <c:pt idx="26920">
                  <c:v>-4.1438099999999999E-2</c:v>
                </c:pt>
                <c:pt idx="26921">
                  <c:v>-1.8909499999999999E-2</c:v>
                </c:pt>
                <c:pt idx="26922">
                  <c:v>-3.8927099999999999E-2</c:v>
                </c:pt>
                <c:pt idx="26923">
                  <c:v>-3.76453E-2</c:v>
                </c:pt>
                <c:pt idx="26924">
                  <c:v>-2.9370299999999998E-2</c:v>
                </c:pt>
                <c:pt idx="26925">
                  <c:v>-3.22466E-2</c:v>
                </c:pt>
                <c:pt idx="26926">
                  <c:v>-2.3480399999999998E-2</c:v>
                </c:pt>
                <c:pt idx="26927">
                  <c:v>-2.4478E-2</c:v>
                </c:pt>
                <c:pt idx="26928">
                  <c:v>-2.74258E-2</c:v>
                </c:pt>
                <c:pt idx="26929">
                  <c:v>-3.3440600000000001E-2</c:v>
                </c:pt>
                <c:pt idx="26930">
                  <c:v>-2.7000400000000001E-2</c:v>
                </c:pt>
                <c:pt idx="26931">
                  <c:v>-2.0646100000000001E-2</c:v>
                </c:pt>
                <c:pt idx="26932">
                  <c:v>-3.2901800000000002E-2</c:v>
                </c:pt>
                <c:pt idx="26933">
                  <c:v>-3.01085E-2</c:v>
                </c:pt>
                <c:pt idx="26934">
                  <c:v>-2.6269899999999999E-2</c:v>
                </c:pt>
                <c:pt idx="26935">
                  <c:v>-2.8414700000000001E-2</c:v>
                </c:pt>
                <c:pt idx="26936">
                  <c:v>-1.49336E-2</c:v>
                </c:pt>
                <c:pt idx="26937">
                  <c:v>-2.9307400000000001E-2</c:v>
                </c:pt>
                <c:pt idx="26938">
                  <c:v>-2.3493799999999999E-2</c:v>
                </c:pt>
                <c:pt idx="26939">
                  <c:v>-1.8546099999999999E-2</c:v>
                </c:pt>
                <c:pt idx="26940">
                  <c:v>-1.6881E-2</c:v>
                </c:pt>
                <c:pt idx="26941">
                  <c:v>-1.9986199999999999E-2</c:v>
                </c:pt>
                <c:pt idx="26942">
                  <c:v>-1.9270900000000001E-2</c:v>
                </c:pt>
                <c:pt idx="26943">
                  <c:v>-2.4975799999999999E-2</c:v>
                </c:pt>
                <c:pt idx="26944">
                  <c:v>-1.5831000000000001E-2</c:v>
                </c:pt>
                <c:pt idx="26945">
                  <c:v>-1.2537E-2</c:v>
                </c:pt>
                <c:pt idx="26946">
                  <c:v>-1.66626E-2</c:v>
                </c:pt>
                <c:pt idx="26947">
                  <c:v>-2.58427E-2</c:v>
                </c:pt>
                <c:pt idx="26948">
                  <c:v>-1.87855E-2</c:v>
                </c:pt>
                <c:pt idx="26949">
                  <c:v>-2.2849100000000001E-2</c:v>
                </c:pt>
                <c:pt idx="26950">
                  <c:v>-3.1254799999999999E-2</c:v>
                </c:pt>
                <c:pt idx="26951">
                  <c:v>-2.4365399999999999E-2</c:v>
                </c:pt>
                <c:pt idx="26952">
                  <c:v>-2.5309600000000002E-2</c:v>
                </c:pt>
                <c:pt idx="26953">
                  <c:v>-2.0024299999999998E-2</c:v>
                </c:pt>
                <c:pt idx="26954">
                  <c:v>-3.1329200000000001E-2</c:v>
                </c:pt>
                <c:pt idx="26955">
                  <c:v>-1.7580999999999999E-2</c:v>
                </c:pt>
                <c:pt idx="26956">
                  <c:v>-2.6060099999999999E-2</c:v>
                </c:pt>
                <c:pt idx="26957">
                  <c:v>-1.70288E-2</c:v>
                </c:pt>
                <c:pt idx="26958">
                  <c:v>-2.2245399999999999E-2</c:v>
                </c:pt>
                <c:pt idx="26959">
                  <c:v>-6.9093699999999997E-3</c:v>
                </c:pt>
                <c:pt idx="26960">
                  <c:v>-2.22797E-2</c:v>
                </c:pt>
                <c:pt idx="26961">
                  <c:v>-2.1092400000000001E-2</c:v>
                </c:pt>
                <c:pt idx="26962">
                  <c:v>-3.3601800000000001E-2</c:v>
                </c:pt>
                <c:pt idx="26963">
                  <c:v>-1.8313400000000001E-2</c:v>
                </c:pt>
                <c:pt idx="26964">
                  <c:v>-3.2641400000000001E-2</c:v>
                </c:pt>
                <c:pt idx="26965">
                  <c:v>-2.2488600000000001E-2</c:v>
                </c:pt>
                <c:pt idx="26966">
                  <c:v>-3.5388900000000001E-2</c:v>
                </c:pt>
                <c:pt idx="26967">
                  <c:v>-3.8236600000000003E-2</c:v>
                </c:pt>
                <c:pt idx="26968">
                  <c:v>-1.2703900000000001E-2</c:v>
                </c:pt>
                <c:pt idx="26969">
                  <c:v>-3.6650700000000001E-2</c:v>
                </c:pt>
                <c:pt idx="26970">
                  <c:v>-1.6383200000000001E-2</c:v>
                </c:pt>
                <c:pt idx="26971">
                  <c:v>-3.3174500000000003E-2</c:v>
                </c:pt>
                <c:pt idx="26972">
                  <c:v>-2.4318699999999999E-2</c:v>
                </c:pt>
                <c:pt idx="26973">
                  <c:v>-3.03106E-2</c:v>
                </c:pt>
                <c:pt idx="26974">
                  <c:v>-5.6457499999999997E-3</c:v>
                </c:pt>
                <c:pt idx="26975">
                  <c:v>-3.1110800000000001E-2</c:v>
                </c:pt>
                <c:pt idx="26976">
                  <c:v>-1.3553600000000001E-2</c:v>
                </c:pt>
                <c:pt idx="26977">
                  <c:v>-2.4294900000000001E-2</c:v>
                </c:pt>
                <c:pt idx="26978">
                  <c:v>-1.12228E-2</c:v>
                </c:pt>
                <c:pt idx="26979" formatCode="0.00E+00">
                  <c:v>-2.8813399999999999E-2</c:v>
                </c:pt>
                <c:pt idx="26980">
                  <c:v>-1.9453999999999999E-2</c:v>
                </c:pt>
                <c:pt idx="26981">
                  <c:v>-1.10817E-2</c:v>
                </c:pt>
                <c:pt idx="26982">
                  <c:v>-1.9760099999999999E-2</c:v>
                </c:pt>
                <c:pt idx="26983">
                  <c:v>-3.2572700000000003E-2</c:v>
                </c:pt>
                <c:pt idx="26984">
                  <c:v>-3.9855000000000002E-2</c:v>
                </c:pt>
                <c:pt idx="26985">
                  <c:v>-2.4468400000000001E-2</c:v>
                </c:pt>
                <c:pt idx="26986">
                  <c:v>-2.6510200000000001E-2</c:v>
                </c:pt>
                <c:pt idx="26987">
                  <c:v>-2.1699E-2</c:v>
                </c:pt>
                <c:pt idx="26988">
                  <c:v>-2.74515E-2</c:v>
                </c:pt>
                <c:pt idx="26989">
                  <c:v>-1.9499800000000001E-2</c:v>
                </c:pt>
                <c:pt idx="26990">
                  <c:v>-2.63929E-2</c:v>
                </c:pt>
                <c:pt idx="26991">
                  <c:v>-7.4482000000000003E-3</c:v>
                </c:pt>
                <c:pt idx="26992">
                  <c:v>3.2043499999999999E-4</c:v>
                </c:pt>
                <c:pt idx="26993">
                  <c:v>-1.23663E-2</c:v>
                </c:pt>
                <c:pt idx="26994">
                  <c:v>-7.2860700000000004E-3</c:v>
                </c:pt>
                <c:pt idx="26995">
                  <c:v>-3.2928499999999999E-2</c:v>
                </c:pt>
                <c:pt idx="26996">
                  <c:v>-5.0754499999999996E-3</c:v>
                </c:pt>
                <c:pt idx="26997">
                  <c:v>-1.9460700000000001E-2</c:v>
                </c:pt>
                <c:pt idx="26998">
                  <c:v>-2.83022E-2</c:v>
                </c:pt>
                <c:pt idx="26999">
                  <c:v>-6.6480599999999999E-3</c:v>
                </c:pt>
                <c:pt idx="27000">
                  <c:v>-1.9761999999999998E-2</c:v>
                </c:pt>
                <c:pt idx="27001">
                  <c:v>-9.8857900000000002E-3</c:v>
                </c:pt>
                <c:pt idx="27002">
                  <c:v>-2.16522E-2</c:v>
                </c:pt>
                <c:pt idx="27003">
                  <c:v>-1.1979099999999999E-2</c:v>
                </c:pt>
                <c:pt idx="27004">
                  <c:v>-1.5853900000000001E-2</c:v>
                </c:pt>
                <c:pt idx="27005">
                  <c:v>-1.60322E-2</c:v>
                </c:pt>
                <c:pt idx="27006">
                  <c:v>-1.6072300000000001E-2</c:v>
                </c:pt>
                <c:pt idx="27007">
                  <c:v>-1.507E-2</c:v>
                </c:pt>
                <c:pt idx="27008">
                  <c:v>-9.7370100000000008E-3</c:v>
                </c:pt>
                <c:pt idx="27009">
                  <c:v>-8.8300700000000006E-3</c:v>
                </c:pt>
                <c:pt idx="27010">
                  <c:v>-2.04973E-2</c:v>
                </c:pt>
                <c:pt idx="27011">
                  <c:v>-1.4495799999999999E-4</c:v>
                </c:pt>
                <c:pt idx="27012">
                  <c:v>-1.5742300000000001E-2</c:v>
                </c:pt>
                <c:pt idx="27013">
                  <c:v>-1.07689E-2</c:v>
                </c:pt>
                <c:pt idx="27014">
                  <c:v>-3.41129E-3</c:v>
                </c:pt>
                <c:pt idx="27015">
                  <c:v>-9.06181E-3</c:v>
                </c:pt>
                <c:pt idx="27016">
                  <c:v>-1.3286600000000001E-2</c:v>
                </c:pt>
                <c:pt idx="27017">
                  <c:v>-8.2464200000000008E-3</c:v>
                </c:pt>
                <c:pt idx="27018">
                  <c:v>-4.5175600000000003E-3</c:v>
                </c:pt>
                <c:pt idx="27019">
                  <c:v>-1.6305900000000002E-2</c:v>
                </c:pt>
                <c:pt idx="27020">
                  <c:v>2.03228E-3</c:v>
                </c:pt>
                <c:pt idx="27021">
                  <c:v>-7.1945200000000003E-3</c:v>
                </c:pt>
                <c:pt idx="27022">
                  <c:v>-8.9616799999999996E-3</c:v>
                </c:pt>
                <c:pt idx="27023">
                  <c:v>-1.4438599999999999E-2</c:v>
                </c:pt>
                <c:pt idx="27024">
                  <c:v>-1.85928E-2</c:v>
                </c:pt>
                <c:pt idx="27025">
                  <c:v>-2.9312100000000001E-2</c:v>
                </c:pt>
                <c:pt idx="27026">
                  <c:v>-1.40152E-2</c:v>
                </c:pt>
                <c:pt idx="27027">
                  <c:v>-1.8608099999999999E-2</c:v>
                </c:pt>
                <c:pt idx="27028">
                  <c:v>-1.19247E-2</c:v>
                </c:pt>
                <c:pt idx="27029">
                  <c:v>-1.66187E-2</c:v>
                </c:pt>
                <c:pt idx="27030">
                  <c:v>-7.8487399999999999E-3</c:v>
                </c:pt>
                <c:pt idx="27031">
                  <c:v>2.7370500000000001E-4</c:v>
                </c:pt>
                <c:pt idx="27032">
                  <c:v>1.82562E-2</c:v>
                </c:pt>
                <c:pt idx="27033">
                  <c:v>-1.3246499999999999E-3</c:v>
                </c:pt>
                <c:pt idx="27034">
                  <c:v>3.3187899999999998E-3</c:v>
                </c:pt>
                <c:pt idx="27035">
                  <c:v>1.1100800000000001E-3</c:v>
                </c:pt>
                <c:pt idx="27036">
                  <c:v>4.0750500000000002E-3</c:v>
                </c:pt>
                <c:pt idx="27037">
                  <c:v>7.8306199999999999E-3</c:v>
                </c:pt>
                <c:pt idx="27038">
                  <c:v>4.3487500000000002E-3</c:v>
                </c:pt>
                <c:pt idx="27039">
                  <c:v>-1.8224700000000001E-3</c:v>
                </c:pt>
                <c:pt idx="27040">
                  <c:v>7.4958800000000003E-4</c:v>
                </c:pt>
                <c:pt idx="27041">
                  <c:v>-1.9750599999999998E-3</c:v>
                </c:pt>
                <c:pt idx="27042">
                  <c:v>2.5958999999999999E-3</c:v>
                </c:pt>
                <c:pt idx="27043">
                  <c:v>1.33781E-2</c:v>
                </c:pt>
                <c:pt idx="27044">
                  <c:v>5.6934399999999995E-4</c:v>
                </c:pt>
                <c:pt idx="27045">
                  <c:v>1.7480900000000001E-3</c:v>
                </c:pt>
                <c:pt idx="27046">
                  <c:v>1.1501300000000001E-3</c:v>
                </c:pt>
                <c:pt idx="27047">
                  <c:v>-5.7544700000000002E-3</c:v>
                </c:pt>
                <c:pt idx="27048">
                  <c:v>-9.1371500000000001E-3</c:v>
                </c:pt>
                <c:pt idx="27049">
                  <c:v>1.14298E-2</c:v>
                </c:pt>
                <c:pt idx="27050">
                  <c:v>3.1089799999999999E-4</c:v>
                </c:pt>
                <c:pt idx="27051">
                  <c:v>2.5110200000000001E-3</c:v>
                </c:pt>
                <c:pt idx="27052">
                  <c:v>6.7358000000000001E-3</c:v>
                </c:pt>
                <c:pt idx="27053">
                  <c:v>5.2843100000000004E-3</c:v>
                </c:pt>
                <c:pt idx="27054">
                  <c:v>1.6388900000000001E-2</c:v>
                </c:pt>
                <c:pt idx="27055">
                  <c:v>1.6171499999999998E-2</c:v>
                </c:pt>
                <c:pt idx="27056">
                  <c:v>2.2993099999999999E-2</c:v>
                </c:pt>
                <c:pt idx="27057">
                  <c:v>1.2858400000000001E-2</c:v>
                </c:pt>
                <c:pt idx="27058">
                  <c:v>2.5823599999999999E-2</c:v>
                </c:pt>
                <c:pt idx="27059">
                  <c:v>2.6221299999999999E-2</c:v>
                </c:pt>
                <c:pt idx="27060">
                  <c:v>-7.2097800000000005E-4</c:v>
                </c:pt>
                <c:pt idx="27061">
                  <c:v>2.1790500000000001E-2</c:v>
                </c:pt>
                <c:pt idx="27062">
                  <c:v>1.14365E-2</c:v>
                </c:pt>
                <c:pt idx="27063">
                  <c:v>2.61908E-2</c:v>
                </c:pt>
                <c:pt idx="27064">
                  <c:v>1.72806E-2</c:v>
                </c:pt>
                <c:pt idx="27065">
                  <c:v>1.47324E-2</c:v>
                </c:pt>
                <c:pt idx="27066">
                  <c:v>-1.1633900000000001E-2</c:v>
                </c:pt>
                <c:pt idx="27067">
                  <c:v>1.0985399999999999E-2</c:v>
                </c:pt>
                <c:pt idx="27068">
                  <c:v>-1.4495799999999999E-4</c:v>
                </c:pt>
                <c:pt idx="27069">
                  <c:v>8.7356599999999993E-3</c:v>
                </c:pt>
                <c:pt idx="27070">
                  <c:v>1.21975E-2</c:v>
                </c:pt>
                <c:pt idx="27071">
                  <c:v>1.8073100000000002E-2</c:v>
                </c:pt>
                <c:pt idx="27072">
                  <c:v>1.2342499999999999E-2</c:v>
                </c:pt>
                <c:pt idx="27073">
                  <c:v>-1.6279199999999999E-3</c:v>
                </c:pt>
                <c:pt idx="27074">
                  <c:v>1.2724900000000001E-2</c:v>
                </c:pt>
                <c:pt idx="27075">
                  <c:v>7.4234000000000001E-3</c:v>
                </c:pt>
                <c:pt idx="27076">
                  <c:v>1.6495699999999999E-2</c:v>
                </c:pt>
                <c:pt idx="27077">
                  <c:v>-9.0246200000000006E-3</c:v>
                </c:pt>
                <c:pt idx="27078">
                  <c:v>2.2315999999999998E-3</c:v>
                </c:pt>
                <c:pt idx="27079">
                  <c:v>1.65749E-3</c:v>
                </c:pt>
                <c:pt idx="27080">
                  <c:v>6.60992E-3</c:v>
                </c:pt>
                <c:pt idx="27081">
                  <c:v>7.9336200000000006E-3</c:v>
                </c:pt>
                <c:pt idx="27082">
                  <c:v>-2.2115699999999999E-3</c:v>
                </c:pt>
                <c:pt idx="27083">
                  <c:v>2.8533899999999999E-3</c:v>
                </c:pt>
                <c:pt idx="27084">
                  <c:v>1.0128E-2</c:v>
                </c:pt>
                <c:pt idx="27085">
                  <c:v>1.12934E-2</c:v>
                </c:pt>
                <c:pt idx="27086">
                  <c:v>4.1570699999999997E-3</c:v>
                </c:pt>
                <c:pt idx="27087">
                  <c:v>1.9928000000000001E-2</c:v>
                </c:pt>
                <c:pt idx="27088">
                  <c:v>2.24209E-3</c:v>
                </c:pt>
                <c:pt idx="27089">
                  <c:v>-2.2964499999999998E-3</c:v>
                </c:pt>
                <c:pt idx="27090">
                  <c:v>1.31989E-2</c:v>
                </c:pt>
                <c:pt idx="27091">
                  <c:v>7.8563699999999997E-3</c:v>
                </c:pt>
                <c:pt idx="27092">
                  <c:v>1.73502E-2</c:v>
                </c:pt>
                <c:pt idx="27093">
                  <c:v>2.1347000000000001E-2</c:v>
                </c:pt>
                <c:pt idx="27094">
                  <c:v>6.0062400000000004E-3</c:v>
                </c:pt>
                <c:pt idx="27095">
                  <c:v>1.7395000000000001E-2</c:v>
                </c:pt>
                <c:pt idx="27096">
                  <c:v>-8.1758500000000001E-3</c:v>
                </c:pt>
                <c:pt idx="27097">
                  <c:v>1.5320800000000001E-2</c:v>
                </c:pt>
                <c:pt idx="27098">
                  <c:v>1.1310600000000001E-2</c:v>
                </c:pt>
                <c:pt idx="27099">
                  <c:v>2.3168600000000001E-2</c:v>
                </c:pt>
                <c:pt idx="27100">
                  <c:v>1.18656E-2</c:v>
                </c:pt>
                <c:pt idx="27101">
                  <c:v>9.74941E-3</c:v>
                </c:pt>
                <c:pt idx="27102">
                  <c:v>2.86684E-2</c:v>
                </c:pt>
                <c:pt idx="27103">
                  <c:v>1.4617E-2</c:v>
                </c:pt>
                <c:pt idx="27104">
                  <c:v>2.6591299999999998E-2</c:v>
                </c:pt>
                <c:pt idx="27105">
                  <c:v>1.2640999999999999E-2</c:v>
                </c:pt>
                <c:pt idx="27106">
                  <c:v>3.9234200000000004E-3</c:v>
                </c:pt>
                <c:pt idx="27107">
                  <c:v>2.8886799999999998E-3</c:v>
                </c:pt>
                <c:pt idx="27108">
                  <c:v>2.5425900000000001E-2</c:v>
                </c:pt>
                <c:pt idx="27109">
                  <c:v>2.9404599999999999E-2</c:v>
                </c:pt>
                <c:pt idx="27110">
                  <c:v>3.3152599999999997E-2</c:v>
                </c:pt>
                <c:pt idx="27111">
                  <c:v>1.68734E-2</c:v>
                </c:pt>
                <c:pt idx="27112">
                  <c:v>1.4525400000000001E-2</c:v>
                </c:pt>
                <c:pt idx="27113">
                  <c:v>2.8248800000000001E-2</c:v>
                </c:pt>
                <c:pt idx="27114">
                  <c:v>3.6069900000000002E-2</c:v>
                </c:pt>
                <c:pt idx="27115">
                  <c:v>3.6796599999999999E-2</c:v>
                </c:pt>
                <c:pt idx="27116">
                  <c:v>3.5849600000000002E-2</c:v>
                </c:pt>
                <c:pt idx="27117">
                  <c:v>2.8140999999999999E-2</c:v>
                </c:pt>
                <c:pt idx="27118">
                  <c:v>1.2185100000000001E-2</c:v>
                </c:pt>
                <c:pt idx="27119">
                  <c:v>4.3752699999999999E-2</c:v>
                </c:pt>
                <c:pt idx="27120">
                  <c:v>3.8538000000000003E-2</c:v>
                </c:pt>
                <c:pt idx="27121">
                  <c:v>2.7133000000000001E-2</c:v>
                </c:pt>
                <c:pt idx="27122">
                  <c:v>2.9380799999999999E-2</c:v>
                </c:pt>
                <c:pt idx="27123">
                  <c:v>2.1096199999999999E-2</c:v>
                </c:pt>
                <c:pt idx="27124">
                  <c:v>2.9232000000000001E-2</c:v>
                </c:pt>
                <c:pt idx="27125">
                  <c:v>3.1848899999999999E-2</c:v>
                </c:pt>
                <c:pt idx="27126">
                  <c:v>2.8160999999999999E-2</c:v>
                </c:pt>
                <c:pt idx="27127">
                  <c:v>3.1479800000000002E-2</c:v>
                </c:pt>
                <c:pt idx="27128">
                  <c:v>2.60973E-2</c:v>
                </c:pt>
                <c:pt idx="27129">
                  <c:v>2.73113E-2</c:v>
                </c:pt>
                <c:pt idx="27130">
                  <c:v>3.0603399999999999E-2</c:v>
                </c:pt>
                <c:pt idx="27131">
                  <c:v>3.1949999999999999E-2</c:v>
                </c:pt>
                <c:pt idx="27132">
                  <c:v>3.2516499999999997E-2</c:v>
                </c:pt>
                <c:pt idx="27133">
                  <c:v>3.1579999999999997E-2</c:v>
                </c:pt>
                <c:pt idx="27134">
                  <c:v>2.8923000000000001E-2</c:v>
                </c:pt>
                <c:pt idx="27135">
                  <c:v>2.7250300000000002E-2</c:v>
                </c:pt>
                <c:pt idx="27136">
                  <c:v>2.5644299999999998E-2</c:v>
                </c:pt>
                <c:pt idx="27137">
                  <c:v>3.2877900000000002E-2</c:v>
                </c:pt>
                <c:pt idx="27138">
                  <c:v>2.7276999999999999E-2</c:v>
                </c:pt>
                <c:pt idx="27139">
                  <c:v>3.95374E-2</c:v>
                </c:pt>
                <c:pt idx="27140">
                  <c:v>3.4989399999999997E-2</c:v>
                </c:pt>
                <c:pt idx="27141">
                  <c:v>3.7322000000000001E-2</c:v>
                </c:pt>
                <c:pt idx="27142">
                  <c:v>2.1492000000000001E-2</c:v>
                </c:pt>
                <c:pt idx="27143">
                  <c:v>3.8350099999999998E-2</c:v>
                </c:pt>
                <c:pt idx="27144">
                  <c:v>3.8670499999999997E-2</c:v>
                </c:pt>
                <c:pt idx="27145">
                  <c:v>4.1325599999999997E-2</c:v>
                </c:pt>
                <c:pt idx="27146">
                  <c:v>3.6832799999999999E-2</c:v>
                </c:pt>
                <c:pt idx="27147">
                  <c:v>3.3747699999999999E-2</c:v>
                </c:pt>
                <c:pt idx="27148">
                  <c:v>5.4792399999999998E-2</c:v>
                </c:pt>
                <c:pt idx="27149">
                  <c:v>2.8404200000000001E-2</c:v>
                </c:pt>
                <c:pt idx="27150">
                  <c:v>4.5539900000000001E-2</c:v>
                </c:pt>
                <c:pt idx="27151">
                  <c:v>3.9712900000000002E-2</c:v>
                </c:pt>
                <c:pt idx="27152">
                  <c:v>4.9000700000000001E-2</c:v>
                </c:pt>
                <c:pt idx="27153">
                  <c:v>4.3469399999999998E-2</c:v>
                </c:pt>
                <c:pt idx="27154">
                  <c:v>4.7615999999999999E-2</c:v>
                </c:pt>
                <c:pt idx="27155">
                  <c:v>4.28715E-2</c:v>
                </c:pt>
                <c:pt idx="27156">
                  <c:v>4.5223199999999998E-2</c:v>
                </c:pt>
                <c:pt idx="27157">
                  <c:v>4.4218100000000003E-2</c:v>
                </c:pt>
                <c:pt idx="27158">
                  <c:v>3.6991099999999999E-2</c:v>
                </c:pt>
                <c:pt idx="27159">
                  <c:v>4.8370400000000001E-2</c:v>
                </c:pt>
                <c:pt idx="27160">
                  <c:v>4.6328500000000002E-2</c:v>
                </c:pt>
                <c:pt idx="27161">
                  <c:v>4.6983700000000003E-2</c:v>
                </c:pt>
                <c:pt idx="27162">
                  <c:v>5.30529E-2</c:v>
                </c:pt>
                <c:pt idx="27163">
                  <c:v>4.6904599999999998E-2</c:v>
                </c:pt>
                <c:pt idx="27164">
                  <c:v>3.8028699999999999E-2</c:v>
                </c:pt>
                <c:pt idx="27165">
                  <c:v>5.1368700000000003E-2</c:v>
                </c:pt>
                <c:pt idx="27166">
                  <c:v>4.2290700000000001E-2</c:v>
                </c:pt>
                <c:pt idx="27167">
                  <c:v>3.9678600000000001E-2</c:v>
                </c:pt>
                <c:pt idx="27168">
                  <c:v>4.2963000000000001E-2</c:v>
                </c:pt>
                <c:pt idx="27169">
                  <c:v>3.0981100000000001E-2</c:v>
                </c:pt>
                <c:pt idx="27170">
                  <c:v>4.2037999999999999E-2</c:v>
                </c:pt>
                <c:pt idx="27171">
                  <c:v>4.3437999999999997E-2</c:v>
                </c:pt>
                <c:pt idx="27172">
                  <c:v>3.8652400000000003E-2</c:v>
                </c:pt>
                <c:pt idx="27173">
                  <c:v>2.6419600000000001E-2</c:v>
                </c:pt>
                <c:pt idx="27174">
                  <c:v>3.2060600000000002E-2</c:v>
                </c:pt>
                <c:pt idx="27175">
                  <c:v>2.8984099999999999E-2</c:v>
                </c:pt>
                <c:pt idx="27176">
                  <c:v>3.4354200000000001E-2</c:v>
                </c:pt>
                <c:pt idx="27177">
                  <c:v>4.2842900000000003E-2</c:v>
                </c:pt>
                <c:pt idx="27178">
                  <c:v>3.7425E-2</c:v>
                </c:pt>
                <c:pt idx="27179">
                  <c:v>3.0960999999999999E-2</c:v>
                </c:pt>
                <c:pt idx="27180">
                  <c:v>2.3944900000000002E-2</c:v>
                </c:pt>
                <c:pt idx="27181">
                  <c:v>3.07827E-2</c:v>
                </c:pt>
                <c:pt idx="27182">
                  <c:v>3.3915500000000001E-2</c:v>
                </c:pt>
                <c:pt idx="27183">
                  <c:v>4.8595399999999997E-2</c:v>
                </c:pt>
                <c:pt idx="27184">
                  <c:v>3.57513E-2</c:v>
                </c:pt>
                <c:pt idx="27185">
                  <c:v>3.85828E-2</c:v>
                </c:pt>
                <c:pt idx="27186">
                  <c:v>3.1892799999999999E-2</c:v>
                </c:pt>
                <c:pt idx="27187">
                  <c:v>4.3812799999999999E-2</c:v>
                </c:pt>
                <c:pt idx="27188">
                  <c:v>2.2501899999999998E-2</c:v>
                </c:pt>
                <c:pt idx="27189">
                  <c:v>2.7511600000000001E-2</c:v>
                </c:pt>
                <c:pt idx="27190">
                  <c:v>3.68309E-2</c:v>
                </c:pt>
                <c:pt idx="27191">
                  <c:v>3.7259100000000003E-2</c:v>
                </c:pt>
                <c:pt idx="27192">
                  <c:v>3.0030299999999999E-2</c:v>
                </c:pt>
                <c:pt idx="27193">
                  <c:v>2.1222100000000001E-2</c:v>
                </c:pt>
                <c:pt idx="27194">
                  <c:v>3.2818800000000002E-2</c:v>
                </c:pt>
                <c:pt idx="27195">
                  <c:v>2.5918E-2</c:v>
                </c:pt>
                <c:pt idx="27196">
                  <c:v>2.2158600000000001E-2</c:v>
                </c:pt>
                <c:pt idx="27197">
                  <c:v>3.7756900000000003E-2</c:v>
                </c:pt>
                <c:pt idx="27198">
                  <c:v>2.4746899999999999E-2</c:v>
                </c:pt>
                <c:pt idx="27199">
                  <c:v>2.4282499999999999E-2</c:v>
                </c:pt>
                <c:pt idx="27200">
                  <c:v>2.2383699999999999E-2</c:v>
                </c:pt>
                <c:pt idx="27201">
                  <c:v>2.5576600000000001E-2</c:v>
                </c:pt>
                <c:pt idx="27202">
                  <c:v>2.4905199999999999E-2</c:v>
                </c:pt>
                <c:pt idx="27203">
                  <c:v>1.8957100000000001E-2</c:v>
                </c:pt>
                <c:pt idx="27204">
                  <c:v>3.2956100000000002E-2</c:v>
                </c:pt>
                <c:pt idx="27205">
                  <c:v>2.6786799999999999E-2</c:v>
                </c:pt>
                <c:pt idx="27206">
                  <c:v>2.55699E-2</c:v>
                </c:pt>
                <c:pt idx="27207">
                  <c:v>1.0018300000000001E-2</c:v>
                </c:pt>
                <c:pt idx="27208">
                  <c:v>2.7790100000000002E-2</c:v>
                </c:pt>
                <c:pt idx="27209">
                  <c:v>2.9027899999999999E-2</c:v>
                </c:pt>
                <c:pt idx="27210">
                  <c:v>2.62346E-2</c:v>
                </c:pt>
                <c:pt idx="27211">
                  <c:v>3.8976700000000003E-2</c:v>
                </c:pt>
                <c:pt idx="27212">
                  <c:v>3.3096300000000002E-2</c:v>
                </c:pt>
                <c:pt idx="27213">
                  <c:v>3.20311E-2</c:v>
                </c:pt>
                <c:pt idx="27214">
                  <c:v>2.73914E-2</c:v>
                </c:pt>
                <c:pt idx="27215">
                  <c:v>3.9424899999999999E-2</c:v>
                </c:pt>
                <c:pt idx="27216">
                  <c:v>3.40576E-2</c:v>
                </c:pt>
                <c:pt idx="27217">
                  <c:v>3.7381200000000003E-2</c:v>
                </c:pt>
                <c:pt idx="27218">
                  <c:v>3.6983500000000002E-2</c:v>
                </c:pt>
                <c:pt idx="27219">
                  <c:v>2.1001800000000001E-2</c:v>
                </c:pt>
                <c:pt idx="27220">
                  <c:v>4.8293099999999999E-2</c:v>
                </c:pt>
                <c:pt idx="27221">
                  <c:v>3.8100200000000001E-2</c:v>
                </c:pt>
                <c:pt idx="27222">
                  <c:v>3.7271499999999999E-2</c:v>
                </c:pt>
                <c:pt idx="27223">
                  <c:v>3.80039E-2</c:v>
                </c:pt>
                <c:pt idx="27224">
                  <c:v>4.09126E-2</c:v>
                </c:pt>
                <c:pt idx="27225">
                  <c:v>3.8283299999999999E-2</c:v>
                </c:pt>
                <c:pt idx="27226">
                  <c:v>3.4118700000000002E-2</c:v>
                </c:pt>
                <c:pt idx="27227">
                  <c:v>2.9515300000000001E-2</c:v>
                </c:pt>
                <c:pt idx="27228">
                  <c:v>4.1881599999999998E-2</c:v>
                </c:pt>
                <c:pt idx="27229">
                  <c:v>4.0254600000000001E-2</c:v>
                </c:pt>
                <c:pt idx="27230">
                  <c:v>2.65017E-2</c:v>
                </c:pt>
                <c:pt idx="27231">
                  <c:v>3.7079800000000003E-2</c:v>
                </c:pt>
                <c:pt idx="27232">
                  <c:v>2.8394699999999998E-2</c:v>
                </c:pt>
                <c:pt idx="27233">
                  <c:v>2.9764200000000001E-2</c:v>
                </c:pt>
                <c:pt idx="27234">
                  <c:v>2.8922099999999999E-2</c:v>
                </c:pt>
                <c:pt idx="27235">
                  <c:v>2.9967299999999999E-2</c:v>
                </c:pt>
                <c:pt idx="27236">
                  <c:v>2.8259300000000001E-2</c:v>
                </c:pt>
                <c:pt idx="27237">
                  <c:v>2.52018E-2</c:v>
                </c:pt>
                <c:pt idx="27238">
                  <c:v>4.5242299999999999E-2</c:v>
                </c:pt>
                <c:pt idx="27239">
                  <c:v>3.58734E-2</c:v>
                </c:pt>
                <c:pt idx="27240">
                  <c:v>3.3937500000000002E-2</c:v>
                </c:pt>
                <c:pt idx="27241">
                  <c:v>3.8971899999999997E-2</c:v>
                </c:pt>
                <c:pt idx="27242">
                  <c:v>4.1641200000000003E-2</c:v>
                </c:pt>
                <c:pt idx="27243">
                  <c:v>3.9744399999999999E-2</c:v>
                </c:pt>
                <c:pt idx="27244">
                  <c:v>3.3693300000000002E-2</c:v>
                </c:pt>
                <c:pt idx="27245">
                  <c:v>3.6188100000000001E-2</c:v>
                </c:pt>
                <c:pt idx="27246">
                  <c:v>3.9451600000000003E-2</c:v>
                </c:pt>
                <c:pt idx="27247">
                  <c:v>3.8457900000000003E-2</c:v>
                </c:pt>
                <c:pt idx="27248">
                  <c:v>3.1198500000000001E-2</c:v>
                </c:pt>
                <c:pt idx="27249">
                  <c:v>3.38631E-2</c:v>
                </c:pt>
                <c:pt idx="27250">
                  <c:v>5.4135299999999997E-2</c:v>
                </c:pt>
                <c:pt idx="27251">
                  <c:v>3.8276699999999997E-2</c:v>
                </c:pt>
                <c:pt idx="27252">
                  <c:v>3.9869300000000003E-2</c:v>
                </c:pt>
                <c:pt idx="27253">
                  <c:v>2.9362699999999999E-2</c:v>
                </c:pt>
                <c:pt idx="27254">
                  <c:v>4.3758400000000003E-2</c:v>
                </c:pt>
                <c:pt idx="27255">
                  <c:v>3.3083899999999999E-2</c:v>
                </c:pt>
                <c:pt idx="27256">
                  <c:v>3.1461700000000002E-2</c:v>
                </c:pt>
                <c:pt idx="27257">
                  <c:v>3.7217100000000003E-2</c:v>
                </c:pt>
                <c:pt idx="27258">
                  <c:v>3.4880599999999998E-2</c:v>
                </c:pt>
                <c:pt idx="27259">
                  <c:v>3.2131199999999999E-2</c:v>
                </c:pt>
                <c:pt idx="27260">
                  <c:v>3.39794E-2</c:v>
                </c:pt>
                <c:pt idx="27261">
                  <c:v>3.1061200000000001E-2</c:v>
                </c:pt>
                <c:pt idx="27262">
                  <c:v>2.6967000000000001E-2</c:v>
                </c:pt>
                <c:pt idx="27263">
                  <c:v>3.0566200000000002E-2</c:v>
                </c:pt>
                <c:pt idx="27264">
                  <c:v>4.7384299999999997E-2</c:v>
                </c:pt>
                <c:pt idx="27265">
                  <c:v>3.2174099999999997E-2</c:v>
                </c:pt>
                <c:pt idx="27266">
                  <c:v>2.9238699999999999E-2</c:v>
                </c:pt>
                <c:pt idx="27267">
                  <c:v>4.09155E-2</c:v>
                </c:pt>
                <c:pt idx="27268">
                  <c:v>3.5786600000000002E-2</c:v>
                </c:pt>
                <c:pt idx="27269">
                  <c:v>2.9126200000000001E-2</c:v>
                </c:pt>
                <c:pt idx="27270">
                  <c:v>3.42388E-2</c:v>
                </c:pt>
                <c:pt idx="27271">
                  <c:v>2.6845899999999999E-2</c:v>
                </c:pt>
                <c:pt idx="27272">
                  <c:v>4.1652700000000001E-2</c:v>
                </c:pt>
                <c:pt idx="27273">
                  <c:v>3.4548799999999998E-2</c:v>
                </c:pt>
                <c:pt idx="27274">
                  <c:v>2.61879E-2</c:v>
                </c:pt>
                <c:pt idx="27275">
                  <c:v>3.7419300000000003E-2</c:v>
                </c:pt>
                <c:pt idx="27276">
                  <c:v>2.1987E-2</c:v>
                </c:pt>
                <c:pt idx="27277">
                  <c:v>2.68726E-2</c:v>
                </c:pt>
                <c:pt idx="27278">
                  <c:v>3.46985E-2</c:v>
                </c:pt>
                <c:pt idx="27279">
                  <c:v>2.4077399999999999E-2</c:v>
                </c:pt>
                <c:pt idx="27280">
                  <c:v>3.98378E-2</c:v>
                </c:pt>
                <c:pt idx="27281">
                  <c:v>3.3213600000000003E-2</c:v>
                </c:pt>
                <c:pt idx="27282">
                  <c:v>3.2452599999999998E-2</c:v>
                </c:pt>
                <c:pt idx="27283">
                  <c:v>2.3851399999999998E-2</c:v>
                </c:pt>
                <c:pt idx="27284">
                  <c:v>4.99601E-2</c:v>
                </c:pt>
                <c:pt idx="27285">
                  <c:v>2.8735199999999999E-2</c:v>
                </c:pt>
                <c:pt idx="27286">
                  <c:v>2.6658100000000001E-2</c:v>
                </c:pt>
                <c:pt idx="27287">
                  <c:v>2.9660200000000001E-2</c:v>
                </c:pt>
                <c:pt idx="27288">
                  <c:v>2.7081500000000001E-2</c:v>
                </c:pt>
                <c:pt idx="27289">
                  <c:v>4.36649E-2</c:v>
                </c:pt>
                <c:pt idx="27290">
                  <c:v>3.45612E-2</c:v>
                </c:pt>
                <c:pt idx="27291">
                  <c:v>4.0539699999999998E-2</c:v>
                </c:pt>
                <c:pt idx="27292">
                  <c:v>2.53057E-2</c:v>
                </c:pt>
                <c:pt idx="27293">
                  <c:v>2.5902700000000001E-2</c:v>
                </c:pt>
                <c:pt idx="27294">
                  <c:v>2.4326299999999999E-2</c:v>
                </c:pt>
                <c:pt idx="27295">
                  <c:v>2.8975500000000001E-2</c:v>
                </c:pt>
                <c:pt idx="27296">
                  <c:v>1.88065E-2</c:v>
                </c:pt>
                <c:pt idx="27297">
                  <c:v>3.0306799999999998E-2</c:v>
                </c:pt>
                <c:pt idx="27298">
                  <c:v>1.5753699999999999E-2</c:v>
                </c:pt>
                <c:pt idx="27299">
                  <c:v>2.6783899999999999E-2</c:v>
                </c:pt>
                <c:pt idx="27300">
                  <c:v>1.9695299999999999E-2</c:v>
                </c:pt>
                <c:pt idx="27301">
                  <c:v>2.6487400000000001E-2</c:v>
                </c:pt>
                <c:pt idx="27302">
                  <c:v>2.8580700000000001E-2</c:v>
                </c:pt>
                <c:pt idx="27303">
                  <c:v>2.3266800000000001E-2</c:v>
                </c:pt>
                <c:pt idx="27304">
                  <c:v>2.9354100000000001E-2</c:v>
                </c:pt>
                <c:pt idx="27305">
                  <c:v>1.9193600000000002E-2</c:v>
                </c:pt>
                <c:pt idx="27306">
                  <c:v>1.8687200000000001E-2</c:v>
                </c:pt>
                <c:pt idx="27307">
                  <c:v>2.7219799999999999E-2</c:v>
                </c:pt>
                <c:pt idx="27308">
                  <c:v>2.32172E-2</c:v>
                </c:pt>
                <c:pt idx="27309">
                  <c:v>1.8317199999999999E-2</c:v>
                </c:pt>
                <c:pt idx="27310">
                  <c:v>1.74723E-2</c:v>
                </c:pt>
                <c:pt idx="27311">
                  <c:v>1.8916100000000002E-2</c:v>
                </c:pt>
                <c:pt idx="27312">
                  <c:v>1.2836500000000001E-2</c:v>
                </c:pt>
                <c:pt idx="27313">
                  <c:v>1.2260399999999999E-2</c:v>
                </c:pt>
                <c:pt idx="27314">
                  <c:v>1.74284E-2</c:v>
                </c:pt>
                <c:pt idx="27315">
                  <c:v>2.0122500000000001E-2</c:v>
                </c:pt>
                <c:pt idx="27316">
                  <c:v>1.9080199999999999E-2</c:v>
                </c:pt>
                <c:pt idx="27317">
                  <c:v>1.4280299999999999E-2</c:v>
                </c:pt>
                <c:pt idx="27318">
                  <c:v>1.7582899999999999E-2</c:v>
                </c:pt>
                <c:pt idx="27319">
                  <c:v>2.5130300000000001E-2</c:v>
                </c:pt>
                <c:pt idx="27320">
                  <c:v>1.5706999999999999E-2</c:v>
                </c:pt>
                <c:pt idx="27321">
                  <c:v>2.2499999999999999E-2</c:v>
                </c:pt>
                <c:pt idx="27322">
                  <c:v>2.65846E-2</c:v>
                </c:pt>
                <c:pt idx="27323">
                  <c:v>2.5174100000000001E-2</c:v>
                </c:pt>
                <c:pt idx="27324">
                  <c:v>2.09312E-2</c:v>
                </c:pt>
                <c:pt idx="27325">
                  <c:v>1.05839E-2</c:v>
                </c:pt>
                <c:pt idx="27326">
                  <c:v>1.49021E-2</c:v>
                </c:pt>
                <c:pt idx="27327">
                  <c:v>1.48258E-2</c:v>
                </c:pt>
                <c:pt idx="27328">
                  <c:v>2.8856300000000001E-2</c:v>
                </c:pt>
                <c:pt idx="27329">
                  <c:v>6.7300800000000003E-3</c:v>
                </c:pt>
                <c:pt idx="27330">
                  <c:v>1.439E-2</c:v>
                </c:pt>
                <c:pt idx="27331">
                  <c:v>8.0804799999999993E-3</c:v>
                </c:pt>
                <c:pt idx="27332">
                  <c:v>5.9557000000000004E-3</c:v>
                </c:pt>
                <c:pt idx="27333">
                  <c:v>2.4270099999999999E-2</c:v>
                </c:pt>
                <c:pt idx="27334">
                  <c:v>2.2615400000000001E-2</c:v>
                </c:pt>
                <c:pt idx="27335">
                  <c:v>1.7588599999999999E-2</c:v>
                </c:pt>
                <c:pt idx="27336">
                  <c:v>1.27516E-2</c:v>
                </c:pt>
                <c:pt idx="27337">
                  <c:v>1.69611E-2</c:v>
                </c:pt>
                <c:pt idx="27338">
                  <c:v>2.0859699999999998E-2</c:v>
                </c:pt>
                <c:pt idx="27339">
                  <c:v>2.10276E-2</c:v>
                </c:pt>
                <c:pt idx="27340">
                  <c:v>2.5265699999999999E-2</c:v>
                </c:pt>
                <c:pt idx="27341">
                  <c:v>2.6251799999999999E-2</c:v>
                </c:pt>
                <c:pt idx="27342">
                  <c:v>1.0541E-2</c:v>
                </c:pt>
                <c:pt idx="27343">
                  <c:v>1.0183299999999999E-2</c:v>
                </c:pt>
                <c:pt idx="27344">
                  <c:v>2.14605E-2</c:v>
                </c:pt>
                <c:pt idx="27345">
                  <c:v>2.6965099999999999E-2</c:v>
                </c:pt>
                <c:pt idx="27346">
                  <c:v>1.51033E-2</c:v>
                </c:pt>
                <c:pt idx="27347">
                  <c:v>5.6152299999999997E-3</c:v>
                </c:pt>
                <c:pt idx="27348">
                  <c:v>2.27289E-2</c:v>
                </c:pt>
                <c:pt idx="27349">
                  <c:v>9.6511800000000005E-3</c:v>
                </c:pt>
                <c:pt idx="27350">
                  <c:v>1.8646200000000002E-2</c:v>
                </c:pt>
                <c:pt idx="27351">
                  <c:v>1.3272300000000001E-2</c:v>
                </c:pt>
                <c:pt idx="27352">
                  <c:v>1.8176999999999999E-2</c:v>
                </c:pt>
                <c:pt idx="27353">
                  <c:v>1.1013999999999999E-2</c:v>
                </c:pt>
                <c:pt idx="27354">
                  <c:v>4.0378599999999999E-3</c:v>
                </c:pt>
                <c:pt idx="27355">
                  <c:v>1.47371E-2</c:v>
                </c:pt>
                <c:pt idx="27356">
                  <c:v>1.2208E-2</c:v>
                </c:pt>
                <c:pt idx="27357">
                  <c:v>1.6173400000000001E-2</c:v>
                </c:pt>
                <c:pt idx="27358">
                  <c:v>1.26514E-2</c:v>
                </c:pt>
                <c:pt idx="27359">
                  <c:v>1.07861E-3</c:v>
                </c:pt>
                <c:pt idx="27360">
                  <c:v>2.1896400000000001E-3</c:v>
                </c:pt>
                <c:pt idx="27361">
                  <c:v>2.4232899999999998E-3</c:v>
                </c:pt>
                <c:pt idx="27362">
                  <c:v>5.2099199999999998E-3</c:v>
                </c:pt>
                <c:pt idx="27363">
                  <c:v>1.0855699999999999E-2</c:v>
                </c:pt>
                <c:pt idx="27364">
                  <c:v>-1.1282E-3</c:v>
                </c:pt>
                <c:pt idx="27365">
                  <c:v>6.80447E-3</c:v>
                </c:pt>
                <c:pt idx="27366">
                  <c:v>-4.1866300000000002E-3</c:v>
                </c:pt>
                <c:pt idx="27367">
                  <c:v>1.79291E-3</c:v>
                </c:pt>
                <c:pt idx="27368">
                  <c:v>-3.3340499999999999E-3</c:v>
                </c:pt>
                <c:pt idx="27369">
                  <c:v>4.3582899999999999E-4</c:v>
                </c:pt>
                <c:pt idx="27370">
                  <c:v>-7.9908400000000008E-3</c:v>
                </c:pt>
                <c:pt idx="27371">
                  <c:v>-6.69098E-3</c:v>
                </c:pt>
                <c:pt idx="27372">
                  <c:v>-2.7618400000000002E-3</c:v>
                </c:pt>
                <c:pt idx="27373">
                  <c:v>-1.0662100000000001E-2</c:v>
                </c:pt>
                <c:pt idx="27374">
                  <c:v>-8.4333399999999992E-3</c:v>
                </c:pt>
                <c:pt idx="27375">
                  <c:v>-1.441E-3</c:v>
                </c:pt>
                <c:pt idx="27376">
                  <c:v>-1.14193E-2</c:v>
                </c:pt>
                <c:pt idx="27377">
                  <c:v>-2.4452200000000001E-3</c:v>
                </c:pt>
                <c:pt idx="27378">
                  <c:v>-1.8851300000000001E-2</c:v>
                </c:pt>
                <c:pt idx="27379">
                  <c:v>-9.0503700000000003E-4</c:v>
                </c:pt>
                <c:pt idx="27380">
                  <c:v>-6.43349E-3</c:v>
                </c:pt>
                <c:pt idx="27381">
                  <c:v>-1.3430599999999999E-2</c:v>
                </c:pt>
                <c:pt idx="27382">
                  <c:v>-1.7131799999999999E-2</c:v>
                </c:pt>
                <c:pt idx="27383">
                  <c:v>-2.0086300000000001E-2</c:v>
                </c:pt>
                <c:pt idx="27384">
                  <c:v>-8.7213499999999992E-3</c:v>
                </c:pt>
                <c:pt idx="27385">
                  <c:v>-1.6905799999999999E-2</c:v>
                </c:pt>
                <c:pt idx="27386">
                  <c:v>-1.63021E-2</c:v>
                </c:pt>
                <c:pt idx="27387">
                  <c:v>-2.5769199999999999E-2</c:v>
                </c:pt>
                <c:pt idx="27388">
                  <c:v>-2.32868E-2</c:v>
                </c:pt>
                <c:pt idx="27389">
                  <c:v>-2.2514300000000001E-2</c:v>
                </c:pt>
                <c:pt idx="27390">
                  <c:v>-1.8341099999999999E-2</c:v>
                </c:pt>
                <c:pt idx="27391">
                  <c:v>-2.14968E-2</c:v>
                </c:pt>
                <c:pt idx="27392">
                  <c:v>-2.5739700000000001E-2</c:v>
                </c:pt>
                <c:pt idx="27393">
                  <c:v>-2.7702299999999999E-2</c:v>
                </c:pt>
                <c:pt idx="27394">
                  <c:v>-1.6243899999999999E-2</c:v>
                </c:pt>
                <c:pt idx="27395">
                  <c:v>-1.6328800000000001E-2</c:v>
                </c:pt>
                <c:pt idx="27396">
                  <c:v>-1.4377600000000001E-2</c:v>
                </c:pt>
                <c:pt idx="27397">
                  <c:v>-2.7421000000000001E-2</c:v>
                </c:pt>
                <c:pt idx="27398">
                  <c:v>-2.1669399999999998E-2</c:v>
                </c:pt>
                <c:pt idx="27399">
                  <c:v>-2.62375E-2</c:v>
                </c:pt>
                <c:pt idx="27400">
                  <c:v>-1.8382099999999998E-2</c:v>
                </c:pt>
                <c:pt idx="27401">
                  <c:v>-1.49403E-2</c:v>
                </c:pt>
                <c:pt idx="27402">
                  <c:v>-5.3348500000000004E-3</c:v>
                </c:pt>
                <c:pt idx="27403">
                  <c:v>-3.2012899999999997E-2</c:v>
                </c:pt>
                <c:pt idx="27404">
                  <c:v>-2.5066399999999999E-2</c:v>
                </c:pt>
                <c:pt idx="27405">
                  <c:v>-2.61278E-2</c:v>
                </c:pt>
                <c:pt idx="27406">
                  <c:v>-2.6121100000000001E-2</c:v>
                </c:pt>
                <c:pt idx="27407">
                  <c:v>-5.10883E-3</c:v>
                </c:pt>
                <c:pt idx="27408">
                  <c:v>-1.5266399999999999E-2</c:v>
                </c:pt>
                <c:pt idx="27409" formatCode="0.00E+00">
                  <c:v>-3.9100600000000003E-5</c:v>
                </c:pt>
                <c:pt idx="27410">
                  <c:v>-2.47478E-2</c:v>
                </c:pt>
                <c:pt idx="27411">
                  <c:v>-1.8326800000000001E-2</c:v>
                </c:pt>
                <c:pt idx="27412">
                  <c:v>-9.2163100000000001E-3</c:v>
                </c:pt>
                <c:pt idx="27413">
                  <c:v>-1.8587099999999999E-2</c:v>
                </c:pt>
                <c:pt idx="27414">
                  <c:v>-1.03111E-2</c:v>
                </c:pt>
                <c:pt idx="27415">
                  <c:v>-9.5014599999999998E-3</c:v>
                </c:pt>
                <c:pt idx="27416">
                  <c:v>-1.5181500000000001E-2</c:v>
                </c:pt>
                <c:pt idx="27417">
                  <c:v>-2.2193899999999999E-2</c:v>
                </c:pt>
                <c:pt idx="27418">
                  <c:v>-1.6327899999999999E-2</c:v>
                </c:pt>
                <c:pt idx="27419">
                  <c:v>-5.7888000000000002E-3</c:v>
                </c:pt>
                <c:pt idx="27420">
                  <c:v>-2.45008E-2</c:v>
                </c:pt>
                <c:pt idx="27421">
                  <c:v>-9.7942399999999992E-3</c:v>
                </c:pt>
                <c:pt idx="27422">
                  <c:v>-2.6760099999999998E-2</c:v>
                </c:pt>
                <c:pt idx="27423">
                  <c:v>-1.0809900000000001E-2</c:v>
                </c:pt>
                <c:pt idx="27424">
                  <c:v>-1.9939399999999999E-2</c:v>
                </c:pt>
                <c:pt idx="27425">
                  <c:v>-1.2148900000000001E-2</c:v>
                </c:pt>
                <c:pt idx="27426">
                  <c:v>-2.4271000000000001E-2</c:v>
                </c:pt>
                <c:pt idx="27427">
                  <c:v>-2.47631E-2</c:v>
                </c:pt>
                <c:pt idx="27428">
                  <c:v>-1.68781E-2</c:v>
                </c:pt>
                <c:pt idx="27429">
                  <c:v>-2.5361100000000001E-2</c:v>
                </c:pt>
                <c:pt idx="27430">
                  <c:v>-1.51424E-2</c:v>
                </c:pt>
                <c:pt idx="27431">
                  <c:v>-2.3456600000000001E-2</c:v>
                </c:pt>
                <c:pt idx="27432">
                  <c:v>-1.8335299999999999E-2</c:v>
                </c:pt>
                <c:pt idx="27433">
                  <c:v>-1.48363E-2</c:v>
                </c:pt>
                <c:pt idx="27434">
                  <c:v>-1.9536999999999999E-2</c:v>
                </c:pt>
                <c:pt idx="27435">
                  <c:v>-1.9806899999999999E-2</c:v>
                </c:pt>
                <c:pt idx="27436">
                  <c:v>-1.23491E-2</c:v>
                </c:pt>
                <c:pt idx="27437">
                  <c:v>-1.7390300000000001E-2</c:v>
                </c:pt>
                <c:pt idx="27438">
                  <c:v>-1.78747E-2</c:v>
                </c:pt>
                <c:pt idx="27439">
                  <c:v>-2.73504E-2</c:v>
                </c:pt>
                <c:pt idx="27440">
                  <c:v>-1.7398799999999999E-2</c:v>
                </c:pt>
                <c:pt idx="27441">
                  <c:v>-1.6370800000000001E-2</c:v>
                </c:pt>
                <c:pt idx="27442">
                  <c:v>-2.1080999999999999E-2</c:v>
                </c:pt>
                <c:pt idx="27443">
                  <c:v>-1.88522E-2</c:v>
                </c:pt>
                <c:pt idx="27444">
                  <c:v>-3.5668400000000003E-2</c:v>
                </c:pt>
                <c:pt idx="27445">
                  <c:v>-2.15044E-2</c:v>
                </c:pt>
                <c:pt idx="27446">
                  <c:v>-1.8356299999999999E-2</c:v>
                </c:pt>
                <c:pt idx="27447">
                  <c:v>-2.2010800000000001E-2</c:v>
                </c:pt>
                <c:pt idx="27448">
                  <c:v>-2.3168600000000001E-2</c:v>
                </c:pt>
                <c:pt idx="27449">
                  <c:v>-3.32012E-2</c:v>
                </c:pt>
                <c:pt idx="27450">
                  <c:v>-2.3082700000000001E-2</c:v>
                </c:pt>
                <c:pt idx="27451">
                  <c:v>-3.6328300000000001E-2</c:v>
                </c:pt>
                <c:pt idx="27452">
                  <c:v>-2.65331E-2</c:v>
                </c:pt>
                <c:pt idx="27453">
                  <c:v>-3.0124700000000001E-2</c:v>
                </c:pt>
                <c:pt idx="27454">
                  <c:v>-2.47421E-2</c:v>
                </c:pt>
                <c:pt idx="27455">
                  <c:v>-3.1868899999999999E-2</c:v>
                </c:pt>
                <c:pt idx="27456">
                  <c:v>-3.8341500000000001E-2</c:v>
                </c:pt>
                <c:pt idx="27457">
                  <c:v>-3.0454599999999998E-2</c:v>
                </c:pt>
                <c:pt idx="27458">
                  <c:v>-3.6880499999999997E-2</c:v>
                </c:pt>
                <c:pt idx="27459">
                  <c:v>-3.7855100000000003E-2</c:v>
                </c:pt>
                <c:pt idx="27460">
                  <c:v>-3.619E-2</c:v>
                </c:pt>
                <c:pt idx="27461">
                  <c:v>-3.79286E-2</c:v>
                </c:pt>
                <c:pt idx="27462">
                  <c:v>-4.0328000000000003E-2</c:v>
                </c:pt>
                <c:pt idx="27463">
                  <c:v>-4.2064699999999997E-2</c:v>
                </c:pt>
                <c:pt idx="27464">
                  <c:v>-3.8188E-2</c:v>
                </c:pt>
                <c:pt idx="27465">
                  <c:v>-4.4781700000000001E-2</c:v>
                </c:pt>
                <c:pt idx="27466">
                  <c:v>-4.3949099999999998E-2</c:v>
                </c:pt>
                <c:pt idx="27467">
                  <c:v>-4.1786200000000003E-2</c:v>
                </c:pt>
                <c:pt idx="27468">
                  <c:v>-4.0342299999999998E-2</c:v>
                </c:pt>
                <c:pt idx="27469">
                  <c:v>-4.60968E-2</c:v>
                </c:pt>
                <c:pt idx="27470">
                  <c:v>-4.3683100000000002E-2</c:v>
                </c:pt>
                <c:pt idx="27471">
                  <c:v>-3.7079800000000003E-2</c:v>
                </c:pt>
                <c:pt idx="27472">
                  <c:v>-2.5781599999999998E-2</c:v>
                </c:pt>
                <c:pt idx="27473">
                  <c:v>-4.2849499999999999E-2</c:v>
                </c:pt>
                <c:pt idx="27474">
                  <c:v>-4.5927000000000003E-2</c:v>
                </c:pt>
                <c:pt idx="27475">
                  <c:v>-3.2195099999999997E-2</c:v>
                </c:pt>
                <c:pt idx="27476">
                  <c:v>-4.7067600000000001E-2</c:v>
                </c:pt>
                <c:pt idx="27477">
                  <c:v>-4.2727500000000002E-2</c:v>
                </c:pt>
                <c:pt idx="27478">
                  <c:v>-4.5301399999999999E-2</c:v>
                </c:pt>
                <c:pt idx="27479">
                  <c:v>-3.1237600000000001E-2</c:v>
                </c:pt>
                <c:pt idx="27480">
                  <c:v>-2.9041299999999999E-2</c:v>
                </c:pt>
                <c:pt idx="27481">
                  <c:v>-4.71764E-2</c:v>
                </c:pt>
                <c:pt idx="27482">
                  <c:v>-4.2997399999999998E-2</c:v>
                </c:pt>
                <c:pt idx="27483">
                  <c:v>-3.3289899999999997E-2</c:v>
                </c:pt>
                <c:pt idx="27484">
                  <c:v>-4.0463399999999997E-2</c:v>
                </c:pt>
                <c:pt idx="27485">
                  <c:v>-2.8554900000000001E-2</c:v>
                </c:pt>
                <c:pt idx="27486">
                  <c:v>-3.8801200000000001E-2</c:v>
                </c:pt>
                <c:pt idx="27487">
                  <c:v>-4.0076300000000002E-2</c:v>
                </c:pt>
                <c:pt idx="27488">
                  <c:v>-3.5502400000000003E-2</c:v>
                </c:pt>
                <c:pt idx="27489">
                  <c:v>-3.6028900000000003E-2</c:v>
                </c:pt>
                <c:pt idx="27490">
                  <c:v>-2.8278399999999999E-2</c:v>
                </c:pt>
                <c:pt idx="27491">
                  <c:v>-2.7900700000000001E-2</c:v>
                </c:pt>
                <c:pt idx="27492">
                  <c:v>-3.5349800000000001E-2</c:v>
                </c:pt>
                <c:pt idx="27493">
                  <c:v>-2.5635700000000001E-2</c:v>
                </c:pt>
                <c:pt idx="27494">
                  <c:v>-3.53336E-2</c:v>
                </c:pt>
                <c:pt idx="27495">
                  <c:v>-3.2889399999999999E-2</c:v>
                </c:pt>
                <c:pt idx="27496">
                  <c:v>-3.9180800000000002E-2</c:v>
                </c:pt>
                <c:pt idx="27497">
                  <c:v>-2.1174399999999999E-2</c:v>
                </c:pt>
                <c:pt idx="27498">
                  <c:v>-2.9844300000000001E-2</c:v>
                </c:pt>
                <c:pt idx="27499">
                  <c:v>-3.3882099999999998E-2</c:v>
                </c:pt>
                <c:pt idx="27500">
                  <c:v>-2.4481800000000001E-2</c:v>
                </c:pt>
                <c:pt idx="27501">
                  <c:v>-2.6895499999999999E-2</c:v>
                </c:pt>
                <c:pt idx="27502">
                  <c:v>-2.6880299999999999E-2</c:v>
                </c:pt>
                <c:pt idx="27503">
                  <c:v>-3.6191000000000001E-2</c:v>
                </c:pt>
                <c:pt idx="27504">
                  <c:v>-2.8605499999999999E-2</c:v>
                </c:pt>
                <c:pt idx="27505">
                  <c:v>-3.9224599999999998E-2</c:v>
                </c:pt>
                <c:pt idx="27506">
                  <c:v>-3.7055999999999999E-2</c:v>
                </c:pt>
                <c:pt idx="27507">
                  <c:v>-3.2399200000000003E-2</c:v>
                </c:pt>
                <c:pt idx="27508">
                  <c:v>-3.0592899999999999E-2</c:v>
                </c:pt>
                <c:pt idx="27509">
                  <c:v>-3.6487600000000002E-2</c:v>
                </c:pt>
                <c:pt idx="27510">
                  <c:v>-3.7720700000000003E-2</c:v>
                </c:pt>
                <c:pt idx="27511">
                  <c:v>-3.4407600000000003E-2</c:v>
                </c:pt>
                <c:pt idx="27512">
                  <c:v>-3.52974E-2</c:v>
                </c:pt>
                <c:pt idx="27513">
                  <c:v>-3.2965700000000001E-2</c:v>
                </c:pt>
                <c:pt idx="27514">
                  <c:v>-2.5926600000000001E-2</c:v>
                </c:pt>
                <c:pt idx="27515">
                  <c:v>-2.9804199999999999E-2</c:v>
                </c:pt>
                <c:pt idx="27516">
                  <c:v>-3.2400100000000001E-2</c:v>
                </c:pt>
                <c:pt idx="27517">
                  <c:v>-2.2066100000000002E-2</c:v>
                </c:pt>
                <c:pt idx="27518">
                  <c:v>-3.5870600000000002E-2</c:v>
                </c:pt>
                <c:pt idx="27519">
                  <c:v>-2.9171900000000001E-2</c:v>
                </c:pt>
                <c:pt idx="27520">
                  <c:v>-2.80924E-2</c:v>
                </c:pt>
                <c:pt idx="27521">
                  <c:v>-3.2255199999999998E-2</c:v>
                </c:pt>
                <c:pt idx="27522">
                  <c:v>-4.0029500000000003E-2</c:v>
                </c:pt>
                <c:pt idx="27523">
                  <c:v>-4.0617899999999998E-2</c:v>
                </c:pt>
                <c:pt idx="27524">
                  <c:v>-2.3044599999999998E-2</c:v>
                </c:pt>
                <c:pt idx="27525">
                  <c:v>-3.3328099999999999E-2</c:v>
                </c:pt>
                <c:pt idx="27526">
                  <c:v>-3.1892799999999999E-2</c:v>
                </c:pt>
                <c:pt idx="27527">
                  <c:v>-2.7608899999999999E-2</c:v>
                </c:pt>
                <c:pt idx="27528">
                  <c:v>-2.9972100000000002E-2</c:v>
                </c:pt>
                <c:pt idx="27529">
                  <c:v>-3.6864300000000003E-2</c:v>
                </c:pt>
                <c:pt idx="27530">
                  <c:v>-3.1601900000000002E-2</c:v>
                </c:pt>
                <c:pt idx="27531">
                  <c:v>-3.5334600000000001E-2</c:v>
                </c:pt>
                <c:pt idx="27532">
                  <c:v>-3.3375700000000001E-2</c:v>
                </c:pt>
                <c:pt idx="27533">
                  <c:v>-3.0234299999999999E-2</c:v>
                </c:pt>
                <c:pt idx="27534">
                  <c:v>-4.2052300000000001E-2</c:v>
                </c:pt>
                <c:pt idx="27535">
                  <c:v>-2.5555600000000001E-2</c:v>
                </c:pt>
                <c:pt idx="27536">
                  <c:v>-4.0755300000000001E-2</c:v>
                </c:pt>
                <c:pt idx="27537">
                  <c:v>-3.1871799999999999E-2</c:v>
                </c:pt>
                <c:pt idx="27538">
                  <c:v>-3.8163200000000001E-2</c:v>
                </c:pt>
                <c:pt idx="27539">
                  <c:v>-3.6644000000000003E-2</c:v>
                </c:pt>
                <c:pt idx="27540">
                  <c:v>-3.7172299999999998E-2</c:v>
                </c:pt>
                <c:pt idx="27541">
                  <c:v>-4.2879100000000003E-2</c:v>
                </c:pt>
                <c:pt idx="27542">
                  <c:v>-2.8508200000000001E-2</c:v>
                </c:pt>
                <c:pt idx="27543">
                  <c:v>-3.5691300000000002E-2</c:v>
                </c:pt>
                <c:pt idx="27544">
                  <c:v>-4.3309199999999999E-2</c:v>
                </c:pt>
                <c:pt idx="27545">
                  <c:v>-4.2706500000000001E-2</c:v>
                </c:pt>
                <c:pt idx="27546">
                  <c:v>-3.6191000000000001E-2</c:v>
                </c:pt>
                <c:pt idx="27547">
                  <c:v>-4.07753E-2</c:v>
                </c:pt>
                <c:pt idx="27548">
                  <c:v>-3.6201499999999998E-2</c:v>
                </c:pt>
                <c:pt idx="27549">
                  <c:v>-3.9252299999999997E-2</c:v>
                </c:pt>
                <c:pt idx="27550">
                  <c:v>-4.19893E-2</c:v>
                </c:pt>
                <c:pt idx="27551">
                  <c:v>-3.9067299999999999E-2</c:v>
                </c:pt>
                <c:pt idx="27552">
                  <c:v>-4.1494400000000001E-2</c:v>
                </c:pt>
                <c:pt idx="27553">
                  <c:v>-3.2623300000000001E-2</c:v>
                </c:pt>
                <c:pt idx="27554">
                  <c:v>-3.6755599999999999E-2</c:v>
                </c:pt>
                <c:pt idx="27555">
                  <c:v>-3.99628E-2</c:v>
                </c:pt>
                <c:pt idx="27556">
                  <c:v>-3.8841199999999999E-2</c:v>
                </c:pt>
                <c:pt idx="27557">
                  <c:v>-3.7497500000000003E-2</c:v>
                </c:pt>
                <c:pt idx="27558">
                  <c:v>-4.0304199999999998E-2</c:v>
                </c:pt>
                <c:pt idx="27559">
                  <c:v>-2.6694300000000001E-2</c:v>
                </c:pt>
                <c:pt idx="27560">
                  <c:v>-2.8108600000000001E-2</c:v>
                </c:pt>
                <c:pt idx="27561">
                  <c:v>-3.4816699999999999E-2</c:v>
                </c:pt>
                <c:pt idx="27562">
                  <c:v>-2.8347000000000001E-2</c:v>
                </c:pt>
                <c:pt idx="27563">
                  <c:v>-3.6396999999999999E-2</c:v>
                </c:pt>
                <c:pt idx="27564">
                  <c:v>-3.4016600000000001E-2</c:v>
                </c:pt>
                <c:pt idx="27565">
                  <c:v>-3.02925E-2</c:v>
                </c:pt>
                <c:pt idx="27566">
                  <c:v>-2.95477E-2</c:v>
                </c:pt>
                <c:pt idx="27567">
                  <c:v>-3.9603199999999998E-2</c:v>
                </c:pt>
                <c:pt idx="27568">
                  <c:v>-3.5124799999999998E-2</c:v>
                </c:pt>
                <c:pt idx="27569">
                  <c:v>-1.92137E-2</c:v>
                </c:pt>
                <c:pt idx="27570">
                  <c:v>-2.6971800000000001E-2</c:v>
                </c:pt>
                <c:pt idx="27571">
                  <c:v>-3.1259500000000003E-2</c:v>
                </c:pt>
                <c:pt idx="27572">
                  <c:v>-3.2829299999999999E-2</c:v>
                </c:pt>
                <c:pt idx="27573">
                  <c:v>-2.8101899999999999E-2</c:v>
                </c:pt>
                <c:pt idx="27574">
                  <c:v>-3.5418499999999999E-2</c:v>
                </c:pt>
                <c:pt idx="27575">
                  <c:v>-3.8681E-2</c:v>
                </c:pt>
                <c:pt idx="27576">
                  <c:v>-3.3730499999999997E-2</c:v>
                </c:pt>
                <c:pt idx="27577">
                  <c:v>-3.4717600000000001E-2</c:v>
                </c:pt>
                <c:pt idx="27578">
                  <c:v>-2.6204100000000001E-2</c:v>
                </c:pt>
                <c:pt idx="27579">
                  <c:v>-3.02382E-2</c:v>
                </c:pt>
                <c:pt idx="27580">
                  <c:v>-2.8617900000000002E-2</c:v>
                </c:pt>
                <c:pt idx="27581">
                  <c:v>-3.7962900000000001E-2</c:v>
                </c:pt>
                <c:pt idx="27582">
                  <c:v>-4.2638799999999998E-2</c:v>
                </c:pt>
                <c:pt idx="27583">
                  <c:v>-3.6465600000000001E-2</c:v>
                </c:pt>
                <c:pt idx="27584">
                  <c:v>-3.7045500000000002E-2</c:v>
                </c:pt>
                <c:pt idx="27585">
                  <c:v>-3.2654799999999998E-2</c:v>
                </c:pt>
                <c:pt idx="27586">
                  <c:v>-3.4049000000000003E-2</c:v>
                </c:pt>
                <c:pt idx="27587">
                  <c:v>-3.2956100000000002E-2</c:v>
                </c:pt>
                <c:pt idx="27588">
                  <c:v>-4.2004600000000003E-2</c:v>
                </c:pt>
                <c:pt idx="27589">
                  <c:v>-3.23629E-2</c:v>
                </c:pt>
                <c:pt idx="27590">
                  <c:v>-4.03957E-2</c:v>
                </c:pt>
                <c:pt idx="27591">
                  <c:v>-2.3406E-2</c:v>
                </c:pt>
                <c:pt idx="27592">
                  <c:v>-3.9485899999999997E-2</c:v>
                </c:pt>
                <c:pt idx="27593">
                  <c:v>-3.2653799999999997E-2</c:v>
                </c:pt>
                <c:pt idx="27594">
                  <c:v>-4.2737999999999998E-2</c:v>
                </c:pt>
                <c:pt idx="27595">
                  <c:v>-2.90394E-2</c:v>
                </c:pt>
                <c:pt idx="27596">
                  <c:v>-3.7486100000000001E-2</c:v>
                </c:pt>
                <c:pt idx="27597">
                  <c:v>-3.5184899999999998E-2</c:v>
                </c:pt>
                <c:pt idx="27598">
                  <c:v>-3.1725900000000001E-2</c:v>
                </c:pt>
                <c:pt idx="27599">
                  <c:v>-2.4277699999999999E-2</c:v>
                </c:pt>
                <c:pt idx="27600">
                  <c:v>-3.1779300000000003E-2</c:v>
                </c:pt>
                <c:pt idx="27601">
                  <c:v>-3.1938599999999998E-2</c:v>
                </c:pt>
                <c:pt idx="27602">
                  <c:v>-2.87771E-2</c:v>
                </c:pt>
                <c:pt idx="27603">
                  <c:v>-3.11279E-2</c:v>
                </c:pt>
                <c:pt idx="27604">
                  <c:v>-3.3932700000000003E-2</c:v>
                </c:pt>
                <c:pt idx="27605">
                  <c:v>-2.8236399999999998E-2</c:v>
                </c:pt>
                <c:pt idx="27606">
                  <c:v>-3.1794500000000003E-2</c:v>
                </c:pt>
                <c:pt idx="27607">
                  <c:v>-3.2632799999999997E-2</c:v>
                </c:pt>
                <c:pt idx="27608">
                  <c:v>-3.02429E-2</c:v>
                </c:pt>
                <c:pt idx="27609">
                  <c:v>-3.1173699999999999E-2</c:v>
                </c:pt>
                <c:pt idx="27610">
                  <c:v>-3.3976600000000003E-2</c:v>
                </c:pt>
                <c:pt idx="27611">
                  <c:v>-3.1604800000000002E-2</c:v>
                </c:pt>
                <c:pt idx="27612">
                  <c:v>-2.8217300000000001E-2</c:v>
                </c:pt>
                <c:pt idx="27613">
                  <c:v>-3.6115599999999998E-2</c:v>
                </c:pt>
                <c:pt idx="27614">
                  <c:v>-3.0030299999999999E-2</c:v>
                </c:pt>
                <c:pt idx="27615">
                  <c:v>-3.27415E-2</c:v>
                </c:pt>
                <c:pt idx="27616">
                  <c:v>-3.1248999999999999E-2</c:v>
                </c:pt>
                <c:pt idx="27617">
                  <c:v>-3.6475199999999999E-2</c:v>
                </c:pt>
                <c:pt idx="27618">
                  <c:v>-2.8783799999999998E-2</c:v>
                </c:pt>
                <c:pt idx="27619">
                  <c:v>-3.4756700000000001E-2</c:v>
                </c:pt>
                <c:pt idx="27620">
                  <c:v>-3.5204899999999997E-2</c:v>
                </c:pt>
                <c:pt idx="27621" formatCode="0.00E+00">
                  <c:v>-2.9318799999999999E-2</c:v>
                </c:pt>
                <c:pt idx="27622">
                  <c:v>-4.3425600000000002E-2</c:v>
                </c:pt>
                <c:pt idx="27623">
                  <c:v>-2.9793699999999999E-2</c:v>
                </c:pt>
                <c:pt idx="27624">
                  <c:v>-4.1991199999999999E-2</c:v>
                </c:pt>
                <c:pt idx="27625">
                  <c:v>-1.8664400000000001E-2</c:v>
                </c:pt>
                <c:pt idx="27626">
                  <c:v>-3.6232E-2</c:v>
                </c:pt>
                <c:pt idx="27627">
                  <c:v>-3.0929600000000002E-2</c:v>
                </c:pt>
                <c:pt idx="27628">
                  <c:v>-2.92654E-2</c:v>
                </c:pt>
                <c:pt idx="27629">
                  <c:v>-2.9100399999999998E-2</c:v>
                </c:pt>
                <c:pt idx="27630">
                  <c:v>-2.2744199999999999E-2</c:v>
                </c:pt>
                <c:pt idx="27631">
                  <c:v>-2.6312800000000001E-2</c:v>
                </c:pt>
                <c:pt idx="27632">
                  <c:v>-1.5616400000000001E-2</c:v>
                </c:pt>
                <c:pt idx="27633">
                  <c:v>-2.0421999999999999E-2</c:v>
                </c:pt>
                <c:pt idx="27634">
                  <c:v>-2.7043299999999999E-2</c:v>
                </c:pt>
                <c:pt idx="27635">
                  <c:v>-2.9341699999999998E-2</c:v>
                </c:pt>
                <c:pt idx="27636">
                  <c:v>-1.9576099999999999E-2</c:v>
                </c:pt>
                <c:pt idx="27637">
                  <c:v>-1.22547E-2</c:v>
                </c:pt>
                <c:pt idx="27638">
                  <c:v>-2.2138600000000001E-2</c:v>
                </c:pt>
                <c:pt idx="27639">
                  <c:v>-1.26076E-2</c:v>
                </c:pt>
                <c:pt idx="27640">
                  <c:v>-1.95456E-2</c:v>
                </c:pt>
                <c:pt idx="27641">
                  <c:v>-1.25389E-2</c:v>
                </c:pt>
                <c:pt idx="27642">
                  <c:v>-1.1458400000000001E-2</c:v>
                </c:pt>
                <c:pt idx="27643">
                  <c:v>-2.0823500000000002E-2</c:v>
                </c:pt>
                <c:pt idx="27644">
                  <c:v>-1.44672E-2</c:v>
                </c:pt>
                <c:pt idx="27645">
                  <c:v>-2.8155300000000001E-2</c:v>
                </c:pt>
                <c:pt idx="27646">
                  <c:v>-1.25723E-2</c:v>
                </c:pt>
                <c:pt idx="27647">
                  <c:v>-1.18589E-2</c:v>
                </c:pt>
                <c:pt idx="27648">
                  <c:v>-1.0982499999999999E-2</c:v>
                </c:pt>
                <c:pt idx="27649">
                  <c:v>-1.9250900000000001E-2</c:v>
                </c:pt>
                <c:pt idx="27650">
                  <c:v>-1.44796E-2</c:v>
                </c:pt>
                <c:pt idx="27651">
                  <c:v>-1.0994E-2</c:v>
                </c:pt>
                <c:pt idx="27652">
                  <c:v>-1.55087E-2</c:v>
                </c:pt>
                <c:pt idx="27653">
                  <c:v>-1.0511400000000001E-2</c:v>
                </c:pt>
                <c:pt idx="27654">
                  <c:v>-1.22337E-2</c:v>
                </c:pt>
                <c:pt idx="27655">
                  <c:v>-1.19448E-2</c:v>
                </c:pt>
                <c:pt idx="27656">
                  <c:v>-9.6387899999999995E-3</c:v>
                </c:pt>
                <c:pt idx="27657">
                  <c:v>-1.36881E-2</c:v>
                </c:pt>
                <c:pt idx="27658">
                  <c:v>-2.1464299999999999E-2</c:v>
                </c:pt>
                <c:pt idx="27659">
                  <c:v>-5.6886699999999998E-3</c:v>
                </c:pt>
                <c:pt idx="27660">
                  <c:v>-1.65205E-2</c:v>
                </c:pt>
                <c:pt idx="27661">
                  <c:v>-5.2089700000000003E-3</c:v>
                </c:pt>
                <c:pt idx="27662">
                  <c:v>-1.0053599999999999E-2</c:v>
                </c:pt>
                <c:pt idx="27663">
                  <c:v>-1.10998E-2</c:v>
                </c:pt>
                <c:pt idx="27664">
                  <c:v>-1.0851899999999999E-2</c:v>
                </c:pt>
                <c:pt idx="27665">
                  <c:v>-2.2715599999999999E-2</c:v>
                </c:pt>
                <c:pt idx="27666">
                  <c:v>-9.3841600000000008E-3</c:v>
                </c:pt>
                <c:pt idx="27667">
                  <c:v>-1.21002E-2</c:v>
                </c:pt>
                <c:pt idx="27668">
                  <c:v>-3.2310500000000001E-3</c:v>
                </c:pt>
                <c:pt idx="27669">
                  <c:v>-1.36671E-2</c:v>
                </c:pt>
                <c:pt idx="27670">
                  <c:v>1.59359E-3</c:v>
                </c:pt>
                <c:pt idx="27671">
                  <c:v>-1.42746E-2</c:v>
                </c:pt>
                <c:pt idx="27672">
                  <c:v>5.4063799999999997E-3</c:v>
                </c:pt>
                <c:pt idx="27673">
                  <c:v>2.8705599999999999E-3</c:v>
                </c:pt>
                <c:pt idx="27674">
                  <c:v>-5.4979299999999998E-3</c:v>
                </c:pt>
                <c:pt idx="27675">
                  <c:v>-5.2881200000000003E-3</c:v>
                </c:pt>
                <c:pt idx="27676">
                  <c:v>-8.5859300000000003E-3</c:v>
                </c:pt>
                <c:pt idx="27677">
                  <c:v>2.1982199999999999E-3</c:v>
                </c:pt>
                <c:pt idx="27678">
                  <c:v>-5.60379E-3</c:v>
                </c:pt>
                <c:pt idx="27679">
                  <c:v>-4.0922199999999997E-3</c:v>
                </c:pt>
                <c:pt idx="27680">
                  <c:v>-7.1535100000000001E-3</c:v>
                </c:pt>
                <c:pt idx="27681">
                  <c:v>-2.3803700000000001E-3</c:v>
                </c:pt>
                <c:pt idx="27682" formatCode="0.00E+00">
                  <c:v>-7.1277600000000003E-3</c:v>
                </c:pt>
                <c:pt idx="27683">
                  <c:v>2.11334E-3</c:v>
                </c:pt>
                <c:pt idx="27684">
                  <c:v>-6.97899E-3</c:v>
                </c:pt>
                <c:pt idx="27685">
                  <c:v>-6.4935699999999997E-3</c:v>
                </c:pt>
                <c:pt idx="27686">
                  <c:v>-1.0755499999999999E-2</c:v>
                </c:pt>
                <c:pt idx="27687">
                  <c:v>-9.3317000000000001E-3</c:v>
                </c:pt>
                <c:pt idx="27688">
                  <c:v>-5.0468400000000004E-3</c:v>
                </c:pt>
                <c:pt idx="27689">
                  <c:v>3.3492999999999999E-3</c:v>
                </c:pt>
                <c:pt idx="27690" formatCode="0.00E+00">
                  <c:v>7.0571899999999994E-5</c:v>
                </c:pt>
                <c:pt idx="27691">
                  <c:v>3.9663299999999997E-3</c:v>
                </c:pt>
                <c:pt idx="27692">
                  <c:v>-6.5450700000000001E-3</c:v>
                </c:pt>
                <c:pt idx="27693">
                  <c:v>2.2621199999999998E-3</c:v>
                </c:pt>
                <c:pt idx="27694">
                  <c:v>-8.6116800000000005E-4</c:v>
                </c:pt>
                <c:pt idx="27695">
                  <c:v>9.5834700000000002E-3</c:v>
                </c:pt>
                <c:pt idx="27696">
                  <c:v>3.31402E-3</c:v>
                </c:pt>
                <c:pt idx="27697">
                  <c:v>6.9503799999999999E-3</c:v>
                </c:pt>
                <c:pt idx="27698">
                  <c:v>7.6808900000000001E-3</c:v>
                </c:pt>
                <c:pt idx="27699">
                  <c:v>5.7706800000000003E-3</c:v>
                </c:pt>
                <c:pt idx="27700">
                  <c:v>1.6222E-2</c:v>
                </c:pt>
                <c:pt idx="27701">
                  <c:v>1.38187E-2</c:v>
                </c:pt>
                <c:pt idx="27702">
                  <c:v>1.4241200000000001E-2</c:v>
                </c:pt>
                <c:pt idx="27703">
                  <c:v>2.2376099999999999E-2</c:v>
                </c:pt>
                <c:pt idx="27704">
                  <c:v>1.7110799999999999E-2</c:v>
                </c:pt>
                <c:pt idx="27705">
                  <c:v>2.5123599999999999E-2</c:v>
                </c:pt>
                <c:pt idx="27706">
                  <c:v>1.8695799999999999E-2</c:v>
                </c:pt>
                <c:pt idx="27707">
                  <c:v>1.8685299999999998E-2</c:v>
                </c:pt>
                <c:pt idx="27708">
                  <c:v>1.1591000000000001E-2</c:v>
                </c:pt>
                <c:pt idx="27709">
                  <c:v>3.2262800000000001E-2</c:v>
                </c:pt>
                <c:pt idx="27710">
                  <c:v>2.0678499999999999E-2</c:v>
                </c:pt>
                <c:pt idx="27711">
                  <c:v>1.6655E-2</c:v>
                </c:pt>
                <c:pt idx="27712">
                  <c:v>1.3149299999999999E-2</c:v>
                </c:pt>
                <c:pt idx="27713">
                  <c:v>2.44932E-2</c:v>
                </c:pt>
                <c:pt idx="27714">
                  <c:v>2.0167399999999999E-2</c:v>
                </c:pt>
                <c:pt idx="27715">
                  <c:v>2.2719400000000001E-2</c:v>
                </c:pt>
                <c:pt idx="27716">
                  <c:v>1.6186699999999998E-2</c:v>
                </c:pt>
                <c:pt idx="27717">
                  <c:v>2.0278000000000001E-2</c:v>
                </c:pt>
                <c:pt idx="27718">
                  <c:v>1.3617499999999999E-2</c:v>
                </c:pt>
                <c:pt idx="27719">
                  <c:v>1.92938E-2</c:v>
                </c:pt>
                <c:pt idx="27720">
                  <c:v>2.27394E-2</c:v>
                </c:pt>
                <c:pt idx="27721">
                  <c:v>1.7388299999999999E-2</c:v>
                </c:pt>
                <c:pt idx="27722">
                  <c:v>1.8665299999999999E-2</c:v>
                </c:pt>
                <c:pt idx="27723">
                  <c:v>1.30253E-2</c:v>
                </c:pt>
                <c:pt idx="27724">
                  <c:v>1.7553300000000001E-2</c:v>
                </c:pt>
                <c:pt idx="27725">
                  <c:v>2.1167800000000001E-2</c:v>
                </c:pt>
                <c:pt idx="27726">
                  <c:v>8.2778899999999996E-3</c:v>
                </c:pt>
                <c:pt idx="27727">
                  <c:v>8.2158999999999999E-3</c:v>
                </c:pt>
                <c:pt idx="27728">
                  <c:v>6.0453399999999997E-3</c:v>
                </c:pt>
                <c:pt idx="27729">
                  <c:v>1.15881E-2</c:v>
                </c:pt>
                <c:pt idx="27730">
                  <c:v>8.0003699999999997E-3</c:v>
                </c:pt>
                <c:pt idx="27731">
                  <c:v>1.1919000000000001E-2</c:v>
                </c:pt>
                <c:pt idx="27732">
                  <c:v>8.2025499999999994E-3</c:v>
                </c:pt>
                <c:pt idx="27733">
                  <c:v>9.0675400000000007E-3</c:v>
                </c:pt>
                <c:pt idx="27734">
                  <c:v>7.7114100000000001E-3</c:v>
                </c:pt>
                <c:pt idx="27735">
                  <c:v>5.93853E-3</c:v>
                </c:pt>
                <c:pt idx="27736">
                  <c:v>5.72968E-3</c:v>
                </c:pt>
                <c:pt idx="27737">
                  <c:v>1.0578199999999999E-2</c:v>
                </c:pt>
                <c:pt idx="27738">
                  <c:v>7.1907000000000004E-4</c:v>
                </c:pt>
                <c:pt idx="27739">
                  <c:v>2.3670200000000001E-3</c:v>
                </c:pt>
                <c:pt idx="27740">
                  <c:v>1.42536E-2</c:v>
                </c:pt>
                <c:pt idx="27741">
                  <c:v>1.6303100000000001E-2</c:v>
                </c:pt>
                <c:pt idx="27742">
                  <c:v>1.31912E-2</c:v>
                </c:pt>
                <c:pt idx="27743">
                  <c:v>1.7370199999999999E-2</c:v>
                </c:pt>
                <c:pt idx="27744">
                  <c:v>7.6694500000000004E-3</c:v>
                </c:pt>
                <c:pt idx="27745">
                  <c:v>1.4766700000000001E-2</c:v>
                </c:pt>
                <c:pt idx="27746">
                  <c:v>9.7045900000000008E-3</c:v>
                </c:pt>
                <c:pt idx="27747">
                  <c:v>9.2687599999999992E-3</c:v>
                </c:pt>
                <c:pt idx="27748">
                  <c:v>1.8008199999999999E-2</c:v>
                </c:pt>
                <c:pt idx="27749">
                  <c:v>1.71995E-2</c:v>
                </c:pt>
                <c:pt idx="27750">
                  <c:v>2.21148E-2</c:v>
                </c:pt>
                <c:pt idx="27751">
                  <c:v>1.7159500000000001E-2</c:v>
                </c:pt>
                <c:pt idx="27752">
                  <c:v>8.6660399999999999E-3</c:v>
                </c:pt>
                <c:pt idx="27753">
                  <c:v>2.02198E-2</c:v>
                </c:pt>
                <c:pt idx="27754">
                  <c:v>8.8643999999999997E-3</c:v>
                </c:pt>
                <c:pt idx="27755">
                  <c:v>1.7415E-2</c:v>
                </c:pt>
                <c:pt idx="27756">
                  <c:v>9.5834700000000002E-3</c:v>
                </c:pt>
                <c:pt idx="27757">
                  <c:v>1.6269700000000002E-2</c:v>
                </c:pt>
                <c:pt idx="27758">
                  <c:v>7.2231300000000003E-3</c:v>
                </c:pt>
                <c:pt idx="27759">
                  <c:v>1.9611400000000001E-2</c:v>
                </c:pt>
                <c:pt idx="27760">
                  <c:v>1.4019999999999999E-2</c:v>
                </c:pt>
                <c:pt idx="27761">
                  <c:v>9.5767999999999999E-3</c:v>
                </c:pt>
                <c:pt idx="27762">
                  <c:v>2.07701E-2</c:v>
                </c:pt>
                <c:pt idx="27763">
                  <c:v>1.9029600000000001E-2</c:v>
                </c:pt>
                <c:pt idx="27764">
                  <c:v>2.16627E-2</c:v>
                </c:pt>
                <c:pt idx="27765">
                  <c:v>7.6408400000000003E-3</c:v>
                </c:pt>
                <c:pt idx="27766">
                  <c:v>8.6393400000000006E-3</c:v>
                </c:pt>
                <c:pt idx="27767">
                  <c:v>1.32532E-2</c:v>
                </c:pt>
                <c:pt idx="27768">
                  <c:v>1.11322E-2</c:v>
                </c:pt>
                <c:pt idx="27769">
                  <c:v>2.5817900000000001E-2</c:v>
                </c:pt>
                <c:pt idx="27770">
                  <c:v>2.2601099999999999E-2</c:v>
                </c:pt>
                <c:pt idx="27771">
                  <c:v>1.0521900000000001E-2</c:v>
                </c:pt>
                <c:pt idx="27772">
                  <c:v>2.0268399999999999E-2</c:v>
                </c:pt>
                <c:pt idx="27773">
                  <c:v>1.65644E-2</c:v>
                </c:pt>
                <c:pt idx="27774">
                  <c:v>3.6197699999999999E-2</c:v>
                </c:pt>
                <c:pt idx="27775">
                  <c:v>2.0534500000000001E-2</c:v>
                </c:pt>
                <c:pt idx="27776">
                  <c:v>2.45142E-2</c:v>
                </c:pt>
                <c:pt idx="27777">
                  <c:v>1.20029E-2</c:v>
                </c:pt>
                <c:pt idx="27778">
                  <c:v>2.4779300000000001E-2</c:v>
                </c:pt>
                <c:pt idx="27779">
                  <c:v>2.21634E-2</c:v>
                </c:pt>
                <c:pt idx="27780">
                  <c:v>2.35176E-2</c:v>
                </c:pt>
                <c:pt idx="27781">
                  <c:v>2.4306299999999999E-2</c:v>
                </c:pt>
                <c:pt idx="27782">
                  <c:v>2.5322899999999999E-2</c:v>
                </c:pt>
                <c:pt idx="27783">
                  <c:v>1.95246E-2</c:v>
                </c:pt>
                <c:pt idx="27784">
                  <c:v>1.87464E-2</c:v>
                </c:pt>
                <c:pt idx="27785">
                  <c:v>1.7934800000000001E-2</c:v>
                </c:pt>
                <c:pt idx="27786">
                  <c:v>2.0717599999999999E-2</c:v>
                </c:pt>
                <c:pt idx="27787">
                  <c:v>2.43979E-2</c:v>
                </c:pt>
                <c:pt idx="27788">
                  <c:v>3.1635299999999998E-2</c:v>
                </c:pt>
                <c:pt idx="27789">
                  <c:v>3.0103700000000001E-2</c:v>
                </c:pt>
                <c:pt idx="27790">
                  <c:v>1.90525E-2</c:v>
                </c:pt>
                <c:pt idx="27791">
                  <c:v>2.2945400000000001E-2</c:v>
                </c:pt>
                <c:pt idx="27792">
                  <c:v>2.1891600000000001E-2</c:v>
                </c:pt>
                <c:pt idx="27793">
                  <c:v>3.8164099999999999E-2</c:v>
                </c:pt>
                <c:pt idx="27794">
                  <c:v>2.7276000000000002E-2</c:v>
                </c:pt>
                <c:pt idx="27795">
                  <c:v>3.7184700000000001E-2</c:v>
                </c:pt>
                <c:pt idx="27796">
                  <c:v>2.06404E-2</c:v>
                </c:pt>
                <c:pt idx="27797">
                  <c:v>3.3786799999999999E-2</c:v>
                </c:pt>
                <c:pt idx="27798">
                  <c:v>2.4640100000000002E-2</c:v>
                </c:pt>
                <c:pt idx="27799">
                  <c:v>3.0045499999999999E-2</c:v>
                </c:pt>
                <c:pt idx="27800">
                  <c:v>4.3402700000000002E-2</c:v>
                </c:pt>
                <c:pt idx="27801">
                  <c:v>4.0092500000000003E-2</c:v>
                </c:pt>
                <c:pt idx="27802">
                  <c:v>3.68881E-2</c:v>
                </c:pt>
                <c:pt idx="27803">
                  <c:v>3.5851500000000001E-2</c:v>
                </c:pt>
                <c:pt idx="27804">
                  <c:v>3.76844E-2</c:v>
                </c:pt>
                <c:pt idx="27805">
                  <c:v>4.4709199999999998E-2</c:v>
                </c:pt>
                <c:pt idx="27806">
                  <c:v>3.3103E-2</c:v>
                </c:pt>
                <c:pt idx="27807">
                  <c:v>3.7819899999999997E-2</c:v>
                </c:pt>
                <c:pt idx="27808">
                  <c:v>2.66705E-2</c:v>
                </c:pt>
                <c:pt idx="27809">
                  <c:v>3.0872299999999998E-2</c:v>
                </c:pt>
                <c:pt idx="27810">
                  <c:v>4.7246900000000001E-2</c:v>
                </c:pt>
                <c:pt idx="27811">
                  <c:v>3.4998899999999999E-2</c:v>
                </c:pt>
                <c:pt idx="27812">
                  <c:v>5.3260799999999997E-2</c:v>
                </c:pt>
                <c:pt idx="27813">
                  <c:v>3.8045900000000001E-2</c:v>
                </c:pt>
                <c:pt idx="27814">
                  <c:v>4.3241500000000002E-2</c:v>
                </c:pt>
                <c:pt idx="27815">
                  <c:v>3.7151299999999998E-2</c:v>
                </c:pt>
                <c:pt idx="27816">
                  <c:v>3.2745400000000001E-2</c:v>
                </c:pt>
                <c:pt idx="27817">
                  <c:v>4.3730699999999997E-2</c:v>
                </c:pt>
                <c:pt idx="27818">
                  <c:v>4.5375800000000001E-2</c:v>
                </c:pt>
                <c:pt idx="27819">
                  <c:v>4.3532399999999999E-2</c:v>
                </c:pt>
                <c:pt idx="27820">
                  <c:v>3.8810699999999997E-2</c:v>
                </c:pt>
                <c:pt idx="27821">
                  <c:v>4.0529299999999997E-2</c:v>
                </c:pt>
                <c:pt idx="27822">
                  <c:v>3.6439899999999997E-2</c:v>
                </c:pt>
                <c:pt idx="27823">
                  <c:v>4.7347100000000003E-2</c:v>
                </c:pt>
                <c:pt idx="27824">
                  <c:v>2.1063800000000001E-2</c:v>
                </c:pt>
                <c:pt idx="27825">
                  <c:v>4.9239199999999997E-2</c:v>
                </c:pt>
                <c:pt idx="27826">
                  <c:v>3.2280000000000003E-2</c:v>
                </c:pt>
                <c:pt idx="27827">
                  <c:v>4.0371900000000002E-2</c:v>
                </c:pt>
                <c:pt idx="27828">
                  <c:v>4.0033300000000001E-2</c:v>
                </c:pt>
                <c:pt idx="27829">
                  <c:v>3.3841099999999999E-2</c:v>
                </c:pt>
                <c:pt idx="27830">
                  <c:v>3.82271E-2</c:v>
                </c:pt>
                <c:pt idx="27831">
                  <c:v>4.1098599999999999E-2</c:v>
                </c:pt>
                <c:pt idx="27832">
                  <c:v>3.0265799999999999E-2</c:v>
                </c:pt>
                <c:pt idx="27833">
                  <c:v>4.5506499999999998E-2</c:v>
                </c:pt>
                <c:pt idx="27834">
                  <c:v>3.1391099999999998E-2</c:v>
                </c:pt>
                <c:pt idx="27835">
                  <c:v>2.6758199999999999E-2</c:v>
                </c:pt>
                <c:pt idx="27836">
                  <c:v>4.1879699999999999E-2</c:v>
                </c:pt>
                <c:pt idx="27837">
                  <c:v>3.4047099999999997E-2</c:v>
                </c:pt>
                <c:pt idx="27838">
                  <c:v>4.1454299999999999E-2</c:v>
                </c:pt>
                <c:pt idx="27839">
                  <c:v>3.5328900000000003E-2</c:v>
                </c:pt>
                <c:pt idx="27840">
                  <c:v>4.2482399999999997E-2</c:v>
                </c:pt>
                <c:pt idx="27841">
                  <c:v>4.7803900000000003E-2</c:v>
                </c:pt>
                <c:pt idx="27842">
                  <c:v>3.1708699999999999E-2</c:v>
                </c:pt>
                <c:pt idx="27843">
                  <c:v>3.00903E-2</c:v>
                </c:pt>
                <c:pt idx="27844">
                  <c:v>3.84035E-2</c:v>
                </c:pt>
                <c:pt idx="27845">
                  <c:v>3.6733599999999998E-2</c:v>
                </c:pt>
                <c:pt idx="27846">
                  <c:v>4.6609900000000003E-2</c:v>
                </c:pt>
                <c:pt idx="27847">
                  <c:v>4.3239600000000003E-2</c:v>
                </c:pt>
                <c:pt idx="27848">
                  <c:v>3.26691E-2</c:v>
                </c:pt>
                <c:pt idx="27849">
                  <c:v>4.2823800000000002E-2</c:v>
                </c:pt>
                <c:pt idx="27850">
                  <c:v>3.4956000000000001E-2</c:v>
                </c:pt>
                <c:pt idx="27851">
                  <c:v>4.5062100000000001E-2</c:v>
                </c:pt>
                <c:pt idx="27852">
                  <c:v>4.80299E-2</c:v>
                </c:pt>
                <c:pt idx="27853">
                  <c:v>4.8360800000000002E-2</c:v>
                </c:pt>
                <c:pt idx="27854">
                  <c:v>4.8671699999999998E-2</c:v>
                </c:pt>
                <c:pt idx="27855">
                  <c:v>4.6170200000000002E-2</c:v>
                </c:pt>
                <c:pt idx="27856">
                  <c:v>4.3024100000000003E-2</c:v>
                </c:pt>
                <c:pt idx="27857">
                  <c:v>4.07E-2</c:v>
                </c:pt>
                <c:pt idx="27858">
                  <c:v>3.6064100000000002E-2</c:v>
                </c:pt>
                <c:pt idx="27859">
                  <c:v>4.53596E-2</c:v>
                </c:pt>
                <c:pt idx="27860">
                  <c:v>4.33874E-2</c:v>
                </c:pt>
                <c:pt idx="27861">
                  <c:v>4.14782E-2</c:v>
                </c:pt>
                <c:pt idx="27862">
                  <c:v>4.5131699999999997E-2</c:v>
                </c:pt>
                <c:pt idx="27863">
                  <c:v>3.92056E-2</c:v>
                </c:pt>
                <c:pt idx="27864">
                  <c:v>4.6120599999999998E-2</c:v>
                </c:pt>
                <c:pt idx="27865">
                  <c:v>3.57361E-2</c:v>
                </c:pt>
                <c:pt idx="27866">
                  <c:v>3.7601500000000003E-2</c:v>
                </c:pt>
                <c:pt idx="27867">
                  <c:v>4.0764799999999997E-2</c:v>
                </c:pt>
                <c:pt idx="27868">
                  <c:v>3.7338299999999998E-2</c:v>
                </c:pt>
                <c:pt idx="27869">
                  <c:v>3.7662500000000002E-2</c:v>
                </c:pt>
                <c:pt idx="27870">
                  <c:v>4.2769399999999999E-2</c:v>
                </c:pt>
                <c:pt idx="27871">
                  <c:v>4.4937100000000001E-2</c:v>
                </c:pt>
                <c:pt idx="27872">
                  <c:v>4.45452E-2</c:v>
                </c:pt>
                <c:pt idx="27873">
                  <c:v>3.6418899999999997E-2</c:v>
                </c:pt>
                <c:pt idx="27874">
                  <c:v>4.9341200000000002E-2</c:v>
                </c:pt>
                <c:pt idx="27875">
                  <c:v>3.6879500000000003E-2</c:v>
                </c:pt>
                <c:pt idx="27876">
                  <c:v>3.8913700000000002E-2</c:v>
                </c:pt>
                <c:pt idx="27877">
                  <c:v>3.7496599999999998E-2</c:v>
                </c:pt>
                <c:pt idx="27878">
                  <c:v>4.2656899999999998E-2</c:v>
                </c:pt>
                <c:pt idx="27879">
                  <c:v>4.2890499999999998E-2</c:v>
                </c:pt>
                <c:pt idx="27880">
                  <c:v>4.8169099999999999E-2</c:v>
                </c:pt>
                <c:pt idx="27881">
                  <c:v>3.8157499999999997E-2</c:v>
                </c:pt>
                <c:pt idx="27882">
                  <c:v>2.4679199999999998E-2</c:v>
                </c:pt>
                <c:pt idx="27883">
                  <c:v>3.73526E-2</c:v>
                </c:pt>
                <c:pt idx="27884">
                  <c:v>3.7688300000000001E-2</c:v>
                </c:pt>
                <c:pt idx="27885">
                  <c:v>4.1724200000000003E-2</c:v>
                </c:pt>
                <c:pt idx="27886">
                  <c:v>4.61226E-2</c:v>
                </c:pt>
                <c:pt idx="27887">
                  <c:v>3.1644800000000001E-2</c:v>
                </c:pt>
                <c:pt idx="27888">
                  <c:v>3.3126799999999998E-2</c:v>
                </c:pt>
                <c:pt idx="27889">
                  <c:v>3.6632499999999998E-2</c:v>
                </c:pt>
                <c:pt idx="27890">
                  <c:v>3.4248399999999998E-2</c:v>
                </c:pt>
                <c:pt idx="27891">
                  <c:v>4.5958499999999999E-2</c:v>
                </c:pt>
                <c:pt idx="27892">
                  <c:v>4.7148700000000002E-2</c:v>
                </c:pt>
                <c:pt idx="27893">
                  <c:v>3.7714999999999999E-2</c:v>
                </c:pt>
                <c:pt idx="27894">
                  <c:v>4.4624299999999999E-2</c:v>
                </c:pt>
                <c:pt idx="27895">
                  <c:v>3.4114800000000001E-2</c:v>
                </c:pt>
                <c:pt idx="27896">
                  <c:v>4.0365199999999997E-2</c:v>
                </c:pt>
                <c:pt idx="27897">
                  <c:v>3.9571799999999997E-2</c:v>
                </c:pt>
                <c:pt idx="27898">
                  <c:v>3.3361399999999999E-2</c:v>
                </c:pt>
                <c:pt idx="27899">
                  <c:v>4.0815400000000002E-2</c:v>
                </c:pt>
                <c:pt idx="27900">
                  <c:v>4.1489600000000001E-2</c:v>
                </c:pt>
                <c:pt idx="27901">
                  <c:v>3.8398700000000001E-2</c:v>
                </c:pt>
                <c:pt idx="27902">
                  <c:v>3.9168399999999999E-2</c:v>
                </c:pt>
                <c:pt idx="27903">
                  <c:v>4.1359899999999998E-2</c:v>
                </c:pt>
                <c:pt idx="27904">
                  <c:v>3.934E-2</c:v>
                </c:pt>
                <c:pt idx="27905">
                  <c:v>3.7241000000000003E-2</c:v>
                </c:pt>
                <c:pt idx="27906">
                  <c:v>3.2429699999999999E-2</c:v>
                </c:pt>
                <c:pt idx="27907">
                  <c:v>4.1362799999999998E-2</c:v>
                </c:pt>
                <c:pt idx="27908">
                  <c:v>4.0134400000000001E-2</c:v>
                </c:pt>
                <c:pt idx="27909">
                  <c:v>4.26903E-2</c:v>
                </c:pt>
                <c:pt idx="27910">
                  <c:v>4.1500099999999998E-2</c:v>
                </c:pt>
                <c:pt idx="27911">
                  <c:v>4.18568E-2</c:v>
                </c:pt>
                <c:pt idx="27912">
                  <c:v>4.4995300000000002E-2</c:v>
                </c:pt>
                <c:pt idx="27913">
                  <c:v>3.3529299999999998E-2</c:v>
                </c:pt>
                <c:pt idx="27914">
                  <c:v>4.7709500000000002E-2</c:v>
                </c:pt>
                <c:pt idx="27915">
                  <c:v>3.6482800000000003E-2</c:v>
                </c:pt>
                <c:pt idx="27916">
                  <c:v>3.6329300000000002E-2</c:v>
                </c:pt>
                <c:pt idx="27917">
                  <c:v>3.8083100000000002E-2</c:v>
                </c:pt>
                <c:pt idx="27918">
                  <c:v>3.7110299999999999E-2</c:v>
                </c:pt>
                <c:pt idx="27919">
                  <c:v>4.7966000000000002E-2</c:v>
                </c:pt>
                <c:pt idx="27920">
                  <c:v>3.8066900000000001E-2</c:v>
                </c:pt>
                <c:pt idx="27921">
                  <c:v>3.21245E-2</c:v>
                </c:pt>
                <c:pt idx="27922">
                  <c:v>3.6935799999999998E-2</c:v>
                </c:pt>
                <c:pt idx="27923">
                  <c:v>3.4470599999999997E-2</c:v>
                </c:pt>
                <c:pt idx="27924">
                  <c:v>3.09019E-2</c:v>
                </c:pt>
                <c:pt idx="27925">
                  <c:v>2.67773E-2</c:v>
                </c:pt>
                <c:pt idx="27926">
                  <c:v>3.5586399999999997E-2</c:v>
                </c:pt>
                <c:pt idx="27927">
                  <c:v>2.4468400000000001E-2</c:v>
                </c:pt>
                <c:pt idx="27928">
                  <c:v>2.6184099999999998E-2</c:v>
                </c:pt>
                <c:pt idx="27929">
                  <c:v>3.8001100000000003E-2</c:v>
                </c:pt>
                <c:pt idx="27930">
                  <c:v>3.6997799999999997E-2</c:v>
                </c:pt>
                <c:pt idx="27931">
                  <c:v>3.3009499999999997E-2</c:v>
                </c:pt>
                <c:pt idx="27932">
                  <c:v>2.6175500000000001E-2</c:v>
                </c:pt>
                <c:pt idx="27933">
                  <c:v>2.6207899999999999E-2</c:v>
                </c:pt>
                <c:pt idx="27934">
                  <c:v>2.6578899999999999E-2</c:v>
                </c:pt>
                <c:pt idx="27935">
                  <c:v>3.5293600000000001E-2</c:v>
                </c:pt>
                <c:pt idx="27936">
                  <c:v>2.1850600000000001E-2</c:v>
                </c:pt>
                <c:pt idx="27937">
                  <c:v>3.8289999999999998E-2</c:v>
                </c:pt>
                <c:pt idx="27938">
                  <c:v>1.9403500000000001E-2</c:v>
                </c:pt>
                <c:pt idx="27939">
                  <c:v>2.92473E-2</c:v>
                </c:pt>
                <c:pt idx="27940">
                  <c:v>1.3423900000000001E-2</c:v>
                </c:pt>
                <c:pt idx="27941">
                  <c:v>3.0337300000000001E-2</c:v>
                </c:pt>
                <c:pt idx="27942">
                  <c:v>2.1868700000000001E-2</c:v>
                </c:pt>
                <c:pt idx="27943">
                  <c:v>2.4938599999999998E-2</c:v>
                </c:pt>
                <c:pt idx="27944">
                  <c:v>2.41432E-2</c:v>
                </c:pt>
                <c:pt idx="27945">
                  <c:v>2.0877799999999998E-2</c:v>
                </c:pt>
                <c:pt idx="27946">
                  <c:v>1.99919E-2</c:v>
                </c:pt>
                <c:pt idx="27947">
                  <c:v>1.06859E-2</c:v>
                </c:pt>
                <c:pt idx="27948">
                  <c:v>2.3047399999999999E-2</c:v>
                </c:pt>
                <c:pt idx="27949">
                  <c:v>5.9680899999999997E-3</c:v>
                </c:pt>
                <c:pt idx="27950">
                  <c:v>1.28202E-2</c:v>
                </c:pt>
                <c:pt idx="27951">
                  <c:v>1.3837800000000001E-2</c:v>
                </c:pt>
                <c:pt idx="27952">
                  <c:v>1.7904300000000001E-2</c:v>
                </c:pt>
                <c:pt idx="27953">
                  <c:v>1.9155499999999999E-2</c:v>
                </c:pt>
                <c:pt idx="27954">
                  <c:v>1.2868900000000001E-2</c:v>
                </c:pt>
                <c:pt idx="27955">
                  <c:v>2.70557E-3</c:v>
                </c:pt>
                <c:pt idx="27956">
                  <c:v>1.9614199999999998E-2</c:v>
                </c:pt>
                <c:pt idx="27957">
                  <c:v>1.39685E-2</c:v>
                </c:pt>
                <c:pt idx="27958">
                  <c:v>2.78873E-2</c:v>
                </c:pt>
                <c:pt idx="27959">
                  <c:v>1.4076200000000001E-2</c:v>
                </c:pt>
                <c:pt idx="27960">
                  <c:v>2.76747E-2</c:v>
                </c:pt>
                <c:pt idx="27961">
                  <c:v>9.2916500000000003E-3</c:v>
                </c:pt>
                <c:pt idx="27962">
                  <c:v>1.44835E-2</c:v>
                </c:pt>
                <c:pt idx="27963">
                  <c:v>1.9066799999999998E-2</c:v>
                </c:pt>
                <c:pt idx="27964">
                  <c:v>1.7531399999999999E-2</c:v>
                </c:pt>
                <c:pt idx="27965">
                  <c:v>4.8370399999999999E-3</c:v>
                </c:pt>
                <c:pt idx="27966">
                  <c:v>1.40991E-2</c:v>
                </c:pt>
                <c:pt idx="27967">
                  <c:v>8.8758499999999994E-3</c:v>
                </c:pt>
                <c:pt idx="27968">
                  <c:v>1.3643300000000001E-2</c:v>
                </c:pt>
                <c:pt idx="27969">
                  <c:v>9.3956000000000005E-3</c:v>
                </c:pt>
                <c:pt idx="27970">
                  <c:v>1.0838499999999999E-2</c:v>
                </c:pt>
                <c:pt idx="27971">
                  <c:v>1.5170100000000001E-2</c:v>
                </c:pt>
                <c:pt idx="27972">
                  <c:v>7.5922000000000003E-3</c:v>
                </c:pt>
                <c:pt idx="27973">
                  <c:v>8.2798000000000004E-3</c:v>
                </c:pt>
                <c:pt idx="27974">
                  <c:v>3.7775E-3</c:v>
                </c:pt>
                <c:pt idx="27975">
                  <c:v>4.9591100000000001E-3</c:v>
                </c:pt>
                <c:pt idx="27976">
                  <c:v>1.2140300000000001E-3</c:v>
                </c:pt>
                <c:pt idx="27977">
                  <c:v>-1.68896E-3</c:v>
                </c:pt>
                <c:pt idx="27978">
                  <c:v>9.2067699999999995E-3</c:v>
                </c:pt>
                <c:pt idx="27979">
                  <c:v>9.5062299999999992E-3</c:v>
                </c:pt>
                <c:pt idx="27980">
                  <c:v>3.10326E-3</c:v>
                </c:pt>
                <c:pt idx="27981">
                  <c:v>1.8796900000000001E-3</c:v>
                </c:pt>
                <c:pt idx="27982">
                  <c:v>-5.7411199999999997E-3</c:v>
                </c:pt>
                <c:pt idx="27983">
                  <c:v>1.5163399999999999E-4</c:v>
                </c:pt>
                <c:pt idx="27984">
                  <c:v>1.1054E-2</c:v>
                </c:pt>
                <c:pt idx="27985">
                  <c:v>2.7913999999999999E-3</c:v>
                </c:pt>
                <c:pt idx="27986">
                  <c:v>1.2234699999999999E-2</c:v>
                </c:pt>
                <c:pt idx="27987">
                  <c:v>-1.8033999999999999E-3</c:v>
                </c:pt>
                <c:pt idx="27988">
                  <c:v>1.14241E-2</c:v>
                </c:pt>
                <c:pt idx="27989">
                  <c:v>2.7961700000000002E-3</c:v>
                </c:pt>
                <c:pt idx="27990">
                  <c:v>1.6548199999999999E-2</c:v>
                </c:pt>
                <c:pt idx="27991">
                  <c:v>7.7571899999999997E-3</c:v>
                </c:pt>
                <c:pt idx="27992">
                  <c:v>1.72138E-3</c:v>
                </c:pt>
                <c:pt idx="27993">
                  <c:v>-4.5976599999999999E-3</c:v>
                </c:pt>
                <c:pt idx="27994">
                  <c:v>5.6638699999999997E-3</c:v>
                </c:pt>
                <c:pt idx="27995">
                  <c:v>1.83105E-4</c:v>
                </c:pt>
                <c:pt idx="27996">
                  <c:v>9.2782999999999997E-3</c:v>
                </c:pt>
                <c:pt idx="27997">
                  <c:v>1.0615299999999999E-2</c:v>
                </c:pt>
                <c:pt idx="27998">
                  <c:v>3.15285E-3</c:v>
                </c:pt>
                <c:pt idx="27999">
                  <c:v>3.3721900000000002E-3</c:v>
                </c:pt>
                <c:pt idx="28000">
                  <c:v>-2.9039399999999998E-3</c:v>
                </c:pt>
                <c:pt idx="28001">
                  <c:v>2.6712400000000001E-3</c:v>
                </c:pt>
                <c:pt idx="28002">
                  <c:v>-3.7670099999999999E-3</c:v>
                </c:pt>
                <c:pt idx="28003" formatCode="0.00E+00">
                  <c:v>-8.5830700000000005E-6</c:v>
                </c:pt>
                <c:pt idx="28004">
                  <c:v>4.2047500000000002E-3</c:v>
                </c:pt>
                <c:pt idx="28005">
                  <c:v>1.5612600000000001E-2</c:v>
                </c:pt>
                <c:pt idx="28006">
                  <c:v>-2.5491699999999999E-3</c:v>
                </c:pt>
                <c:pt idx="28007">
                  <c:v>-3.1156500000000002E-3</c:v>
                </c:pt>
                <c:pt idx="28008">
                  <c:v>-2.0036699999999999E-3</c:v>
                </c:pt>
                <c:pt idx="28009">
                  <c:v>-7.9059600000000001E-3</c:v>
                </c:pt>
                <c:pt idx="28010">
                  <c:v>-7.6770799999999998E-4</c:v>
                </c:pt>
                <c:pt idx="28011">
                  <c:v>4.9991599999999999E-3</c:v>
                </c:pt>
                <c:pt idx="28012">
                  <c:v>-1.20735E-3</c:v>
                </c:pt>
                <c:pt idx="28013">
                  <c:v>-1.48869E-3</c:v>
                </c:pt>
                <c:pt idx="28014">
                  <c:v>-9.9678000000000006E-3</c:v>
                </c:pt>
                <c:pt idx="28015">
                  <c:v>-7.6770800000000002E-3</c:v>
                </c:pt>
                <c:pt idx="28016">
                  <c:v>4.3897600000000004E-3</c:v>
                </c:pt>
                <c:pt idx="28017">
                  <c:v>-3.66688E-3</c:v>
                </c:pt>
                <c:pt idx="28018">
                  <c:v>8.0299400000000002E-4</c:v>
                </c:pt>
                <c:pt idx="28019">
                  <c:v>-9.6893299999999995E-3</c:v>
                </c:pt>
                <c:pt idx="28020">
                  <c:v>-8.9139900000000001E-3</c:v>
                </c:pt>
                <c:pt idx="28021">
                  <c:v>1.1648199999999999E-2</c:v>
                </c:pt>
                <c:pt idx="28022">
                  <c:v>2.0628000000000001E-3</c:v>
                </c:pt>
                <c:pt idx="28023">
                  <c:v>-6.3571900000000004E-3</c:v>
                </c:pt>
                <c:pt idx="28024">
                  <c:v>-1.0509499999999999E-3</c:v>
                </c:pt>
                <c:pt idx="28025">
                  <c:v>1.8291500000000001E-3</c:v>
                </c:pt>
                <c:pt idx="28026">
                  <c:v>-1.6937300000000001E-3</c:v>
                </c:pt>
                <c:pt idx="28027">
                  <c:v>-1.9483599999999999E-3</c:v>
                </c:pt>
                <c:pt idx="28028">
                  <c:v>-3.5886799999999999E-3</c:v>
                </c:pt>
                <c:pt idx="28029">
                  <c:v>-6.9293999999999996E-3</c:v>
                </c:pt>
                <c:pt idx="28030">
                  <c:v>5.2423499999999998E-3</c:v>
                </c:pt>
                <c:pt idx="28031">
                  <c:v>-2.5052999999999998E-3</c:v>
                </c:pt>
                <c:pt idx="28032">
                  <c:v>-5.2261400000000002E-4</c:v>
                </c:pt>
                <c:pt idx="28033">
                  <c:v>-2.5396300000000002E-3</c:v>
                </c:pt>
                <c:pt idx="28034">
                  <c:v>-1.0485599999999999E-2</c:v>
                </c:pt>
                <c:pt idx="28035">
                  <c:v>8.1825300000000001E-4</c:v>
                </c:pt>
                <c:pt idx="28036">
                  <c:v>-1.06421E-2</c:v>
                </c:pt>
                <c:pt idx="28037">
                  <c:v>-5.5980699999999995E-4</c:v>
                </c:pt>
                <c:pt idx="28038">
                  <c:v>-7.2269400000000003E-3</c:v>
                </c:pt>
                <c:pt idx="28039">
                  <c:v>-1.1562299999999999E-2</c:v>
                </c:pt>
                <c:pt idx="28040">
                  <c:v>-8.9855200000000003E-3</c:v>
                </c:pt>
                <c:pt idx="28041">
                  <c:v>-5.1984800000000001E-3</c:v>
                </c:pt>
                <c:pt idx="28042">
                  <c:v>-1.5726099999999999E-3</c:v>
                </c:pt>
                <c:pt idx="28043">
                  <c:v>-2.3660700000000001E-3</c:v>
                </c:pt>
                <c:pt idx="28044">
                  <c:v>-4.7969800000000002E-3</c:v>
                </c:pt>
                <c:pt idx="28045">
                  <c:v>-8.5449199999999993E-3</c:v>
                </c:pt>
                <c:pt idx="28046">
                  <c:v>-1.4403300000000001E-2</c:v>
                </c:pt>
                <c:pt idx="28047">
                  <c:v>-1.9168899999999999E-4</c:v>
                </c:pt>
                <c:pt idx="28048">
                  <c:v>-3.6697399999999999E-3</c:v>
                </c:pt>
                <c:pt idx="28049">
                  <c:v>-5.1260000000000003E-3</c:v>
                </c:pt>
                <c:pt idx="28050">
                  <c:v>4.5747799999999996E-3</c:v>
                </c:pt>
                <c:pt idx="28051">
                  <c:v>3.45898E-3</c:v>
                </c:pt>
                <c:pt idx="28052">
                  <c:v>-2.91348E-3</c:v>
                </c:pt>
                <c:pt idx="28053">
                  <c:v>-4.7855399999999996E-3</c:v>
                </c:pt>
                <c:pt idx="28054">
                  <c:v>4.5776399999999999E-4</c:v>
                </c:pt>
                <c:pt idx="28055">
                  <c:v>4.9924899999999996E-3</c:v>
                </c:pt>
                <c:pt idx="28056" formatCode="0.00E+00">
                  <c:v>9.6321099999999995E-5</c:v>
                </c:pt>
                <c:pt idx="28057">
                  <c:v>8.0337499999999992E-3</c:v>
                </c:pt>
                <c:pt idx="28058">
                  <c:v>-8.06808E-3</c:v>
                </c:pt>
                <c:pt idx="28059">
                  <c:v>1.3084399999999999E-3</c:v>
                </c:pt>
                <c:pt idx="28060">
                  <c:v>1.09024E-2</c:v>
                </c:pt>
                <c:pt idx="28061">
                  <c:v>2.2068000000000001E-3</c:v>
                </c:pt>
                <c:pt idx="28062">
                  <c:v>-1.93787E-3</c:v>
                </c:pt>
                <c:pt idx="28063">
                  <c:v>2.0084399999999998E-3</c:v>
                </c:pt>
                <c:pt idx="28064">
                  <c:v>3.6611600000000001E-3</c:v>
                </c:pt>
                <c:pt idx="28065">
                  <c:v>6.3037900000000003E-4</c:v>
                </c:pt>
                <c:pt idx="28066">
                  <c:v>-2.1390900000000002E-3</c:v>
                </c:pt>
                <c:pt idx="28067">
                  <c:v>-2.6006699999999998E-3</c:v>
                </c:pt>
                <c:pt idx="28068">
                  <c:v>-5.8631899999999999E-3</c:v>
                </c:pt>
                <c:pt idx="28069">
                  <c:v>-3.6706899999999999E-3</c:v>
                </c:pt>
                <c:pt idx="28070">
                  <c:v>-1.22223E-2</c:v>
                </c:pt>
                <c:pt idx="28071">
                  <c:v>4.61197E-3</c:v>
                </c:pt>
                <c:pt idx="28072">
                  <c:v>-1.08337E-2</c:v>
                </c:pt>
                <c:pt idx="28073">
                  <c:v>-5.5332200000000002E-3</c:v>
                </c:pt>
                <c:pt idx="28074">
                  <c:v>-1.5479100000000001E-2</c:v>
                </c:pt>
                <c:pt idx="28075">
                  <c:v>-4.8618300000000001E-3</c:v>
                </c:pt>
                <c:pt idx="28076">
                  <c:v>-1.5502E-2</c:v>
                </c:pt>
                <c:pt idx="28077">
                  <c:v>-1.32084E-2</c:v>
                </c:pt>
                <c:pt idx="28078">
                  <c:v>-1.8011099999999999E-2</c:v>
                </c:pt>
                <c:pt idx="28079">
                  <c:v>-7.9670000000000001E-3</c:v>
                </c:pt>
                <c:pt idx="28080">
                  <c:v>-1.6148599999999999E-2</c:v>
                </c:pt>
                <c:pt idx="28081">
                  <c:v>-1.2500799999999999E-2</c:v>
                </c:pt>
                <c:pt idx="28082">
                  <c:v>-1.3024300000000001E-2</c:v>
                </c:pt>
                <c:pt idx="28083">
                  <c:v>-1.51091E-2</c:v>
                </c:pt>
                <c:pt idx="28084">
                  <c:v>-1.81885E-2</c:v>
                </c:pt>
                <c:pt idx="28085">
                  <c:v>-2.2087099999999998E-2</c:v>
                </c:pt>
                <c:pt idx="28086">
                  <c:v>-1.5425700000000001E-2</c:v>
                </c:pt>
                <c:pt idx="28087">
                  <c:v>-2.44856E-2</c:v>
                </c:pt>
                <c:pt idx="28088">
                  <c:v>-9.7608599999999997E-3</c:v>
                </c:pt>
                <c:pt idx="28089">
                  <c:v>-3.00045E-2</c:v>
                </c:pt>
                <c:pt idx="28090">
                  <c:v>-2.2719400000000001E-2</c:v>
                </c:pt>
                <c:pt idx="28091">
                  <c:v>-2.8290699999999998E-2</c:v>
                </c:pt>
                <c:pt idx="28092">
                  <c:v>-2.1650300000000001E-2</c:v>
                </c:pt>
                <c:pt idx="28093">
                  <c:v>-2.20127E-2</c:v>
                </c:pt>
                <c:pt idx="28094">
                  <c:v>-2.4954799999999999E-2</c:v>
                </c:pt>
                <c:pt idx="28095">
                  <c:v>-2.0904499999999999E-2</c:v>
                </c:pt>
                <c:pt idx="28096">
                  <c:v>-3.03106E-2</c:v>
                </c:pt>
                <c:pt idx="28097">
                  <c:v>-2.3664500000000002E-2</c:v>
                </c:pt>
                <c:pt idx="28098">
                  <c:v>-3.1424500000000001E-2</c:v>
                </c:pt>
                <c:pt idx="28099">
                  <c:v>-2.3106600000000001E-2</c:v>
                </c:pt>
                <c:pt idx="28100">
                  <c:v>-3.5731300000000001E-2</c:v>
                </c:pt>
                <c:pt idx="28101">
                  <c:v>-3.5299299999999999E-2</c:v>
                </c:pt>
                <c:pt idx="28102">
                  <c:v>-3.8565599999999998E-2</c:v>
                </c:pt>
                <c:pt idx="28103">
                  <c:v>-3.7553799999999998E-2</c:v>
                </c:pt>
                <c:pt idx="28104">
                  <c:v>-3.2443E-2</c:v>
                </c:pt>
                <c:pt idx="28105">
                  <c:v>-3.9389599999999997E-2</c:v>
                </c:pt>
                <c:pt idx="28106">
                  <c:v>-3.7572899999999999E-2</c:v>
                </c:pt>
                <c:pt idx="28107" formatCode="0.00E+00">
                  <c:v>-4.4952400000000003E-2</c:v>
                </c:pt>
                <c:pt idx="28108" formatCode="0.00E+00">
                  <c:v>-4.13742E-2</c:v>
                </c:pt>
                <c:pt idx="28109">
                  <c:v>-4.2410900000000001E-2</c:v>
                </c:pt>
                <c:pt idx="28110">
                  <c:v>-4.22726E-2</c:v>
                </c:pt>
                <c:pt idx="28111">
                  <c:v>-3.96385E-2</c:v>
                </c:pt>
                <c:pt idx="28112">
                  <c:v>-4.2109500000000001E-2</c:v>
                </c:pt>
                <c:pt idx="28113">
                  <c:v>-4.2736099999999999E-2</c:v>
                </c:pt>
                <c:pt idx="28114">
                  <c:v>-3.9445899999999999E-2</c:v>
                </c:pt>
                <c:pt idx="28115">
                  <c:v>-4.0875399999999999E-2</c:v>
                </c:pt>
                <c:pt idx="28116">
                  <c:v>-3.3580800000000001E-2</c:v>
                </c:pt>
                <c:pt idx="28117">
                  <c:v>-3.7796000000000003E-2</c:v>
                </c:pt>
                <c:pt idx="28118">
                  <c:v>-3.3969899999999997E-2</c:v>
                </c:pt>
                <c:pt idx="28119">
                  <c:v>-4.4262900000000001E-2</c:v>
                </c:pt>
                <c:pt idx="28120">
                  <c:v>-3.5848600000000001E-2</c:v>
                </c:pt>
                <c:pt idx="28121">
                  <c:v>-3.8516000000000002E-2</c:v>
                </c:pt>
                <c:pt idx="28122">
                  <c:v>-3.5824799999999997E-2</c:v>
                </c:pt>
                <c:pt idx="28123">
                  <c:v>-3.4170199999999998E-2</c:v>
                </c:pt>
                <c:pt idx="28124">
                  <c:v>-3.0268699999999999E-2</c:v>
                </c:pt>
                <c:pt idx="28125">
                  <c:v>-2.89698E-2</c:v>
                </c:pt>
                <c:pt idx="28126">
                  <c:v>-4.1800499999999997E-2</c:v>
                </c:pt>
                <c:pt idx="28127">
                  <c:v>-3.4279799999999999E-2</c:v>
                </c:pt>
                <c:pt idx="28128">
                  <c:v>-4.4574700000000002E-2</c:v>
                </c:pt>
                <c:pt idx="28129">
                  <c:v>-3.4111000000000002E-2</c:v>
                </c:pt>
                <c:pt idx="28130">
                  <c:v>-4.4540400000000001E-2</c:v>
                </c:pt>
                <c:pt idx="28131">
                  <c:v>-2.5654799999999998E-2</c:v>
                </c:pt>
                <c:pt idx="28132">
                  <c:v>-4.9036000000000003E-2</c:v>
                </c:pt>
                <c:pt idx="28133">
                  <c:v>-4.04015E-2</c:v>
                </c:pt>
                <c:pt idx="28134">
                  <c:v>-4.4548999999999998E-2</c:v>
                </c:pt>
                <c:pt idx="28135">
                  <c:v>-4.82922E-2</c:v>
                </c:pt>
                <c:pt idx="28136">
                  <c:v>-4.1130100000000003E-2</c:v>
                </c:pt>
                <c:pt idx="28137">
                  <c:v>-4.9385100000000001E-2</c:v>
                </c:pt>
                <c:pt idx="28138">
                  <c:v>-3.7996299999999997E-2</c:v>
                </c:pt>
                <c:pt idx="28139">
                  <c:v>-5.4025700000000003E-2</c:v>
                </c:pt>
                <c:pt idx="28140">
                  <c:v>-4.2673099999999999E-2</c:v>
                </c:pt>
                <c:pt idx="28141">
                  <c:v>-4.6047200000000003E-2</c:v>
                </c:pt>
                <c:pt idx="28142">
                  <c:v>-5.07412E-2</c:v>
                </c:pt>
                <c:pt idx="28143">
                  <c:v>-4.7743800000000003E-2</c:v>
                </c:pt>
                <c:pt idx="28144">
                  <c:v>-5.5314099999999998E-2</c:v>
                </c:pt>
                <c:pt idx="28145">
                  <c:v>-4.2890499999999998E-2</c:v>
                </c:pt>
                <c:pt idx="28146">
                  <c:v>-5.5042300000000002E-2</c:v>
                </c:pt>
                <c:pt idx="28147">
                  <c:v>-4.95453E-2</c:v>
                </c:pt>
                <c:pt idx="28148">
                  <c:v>-5.05829E-2</c:v>
                </c:pt>
                <c:pt idx="28149">
                  <c:v>-5.1844599999999998E-2</c:v>
                </c:pt>
                <c:pt idx="28150">
                  <c:v>-4.8815699999999997E-2</c:v>
                </c:pt>
                <c:pt idx="28151">
                  <c:v>-4.6380999999999999E-2</c:v>
                </c:pt>
                <c:pt idx="28152">
                  <c:v>-3.86267E-2</c:v>
                </c:pt>
                <c:pt idx="28153">
                  <c:v>-4.65374E-2</c:v>
                </c:pt>
                <c:pt idx="28154">
                  <c:v>-4.77495E-2</c:v>
                </c:pt>
                <c:pt idx="28155">
                  <c:v>-3.9606099999999998E-2</c:v>
                </c:pt>
                <c:pt idx="28156">
                  <c:v>-4.5340499999999999E-2</c:v>
                </c:pt>
                <c:pt idx="28157">
                  <c:v>-3.7955299999999997E-2</c:v>
                </c:pt>
                <c:pt idx="28158">
                  <c:v>-3.8565599999999998E-2</c:v>
                </c:pt>
                <c:pt idx="28159">
                  <c:v>-3.7334399999999997E-2</c:v>
                </c:pt>
                <c:pt idx="28160">
                  <c:v>-3.8167E-2</c:v>
                </c:pt>
                <c:pt idx="28161">
                  <c:v>-4.2484300000000003E-2</c:v>
                </c:pt>
                <c:pt idx="28162">
                  <c:v>-3.4470599999999997E-2</c:v>
                </c:pt>
                <c:pt idx="28163">
                  <c:v>-3.8703000000000001E-2</c:v>
                </c:pt>
                <c:pt idx="28164">
                  <c:v>-3.1410199999999999E-2</c:v>
                </c:pt>
                <c:pt idx="28165">
                  <c:v>-3.7507100000000002E-2</c:v>
                </c:pt>
                <c:pt idx="28166">
                  <c:v>-4.5301399999999999E-2</c:v>
                </c:pt>
                <c:pt idx="28167">
                  <c:v>-2.85568E-2</c:v>
                </c:pt>
                <c:pt idx="28168">
                  <c:v>-3.5242999999999997E-2</c:v>
                </c:pt>
                <c:pt idx="28169">
                  <c:v>-3.66697E-2</c:v>
                </c:pt>
                <c:pt idx="28170">
                  <c:v>-3.2180800000000002E-2</c:v>
                </c:pt>
                <c:pt idx="28171">
                  <c:v>-3.6217699999999999E-2</c:v>
                </c:pt>
                <c:pt idx="28172">
                  <c:v>-4.20332E-2</c:v>
                </c:pt>
                <c:pt idx="28173">
                  <c:v>-4.3641100000000002E-2</c:v>
                </c:pt>
                <c:pt idx="28174">
                  <c:v>-3.4067199999999999E-2</c:v>
                </c:pt>
                <c:pt idx="28175">
                  <c:v>-4.0643699999999998E-2</c:v>
                </c:pt>
                <c:pt idx="28176">
                  <c:v>-3.11518E-2</c:v>
                </c:pt>
                <c:pt idx="28177">
                  <c:v>-4.1304599999999997E-2</c:v>
                </c:pt>
                <c:pt idx="28178">
                  <c:v>-3.8497900000000002E-2</c:v>
                </c:pt>
                <c:pt idx="28179">
                  <c:v>-3.53756E-2</c:v>
                </c:pt>
                <c:pt idx="28180">
                  <c:v>-3.5252600000000002E-2</c:v>
                </c:pt>
                <c:pt idx="28181">
                  <c:v>-3.0445099999999999E-2</c:v>
                </c:pt>
                <c:pt idx="28182">
                  <c:v>-4.1426699999999997E-2</c:v>
                </c:pt>
                <c:pt idx="28183">
                  <c:v>-2.8266900000000001E-2</c:v>
                </c:pt>
                <c:pt idx="28184">
                  <c:v>-2.9388399999999999E-2</c:v>
                </c:pt>
                <c:pt idx="28185">
                  <c:v>-3.0781699999999999E-2</c:v>
                </c:pt>
                <c:pt idx="28186">
                  <c:v>-3.0573800000000002E-2</c:v>
                </c:pt>
                <c:pt idx="28187">
                  <c:v>-3.9072000000000003E-2</c:v>
                </c:pt>
                <c:pt idx="28188">
                  <c:v>-3.9287599999999999E-2</c:v>
                </c:pt>
                <c:pt idx="28189">
                  <c:v>-3.3423399999999999E-2</c:v>
                </c:pt>
                <c:pt idx="28190">
                  <c:v>-3.7449799999999998E-2</c:v>
                </c:pt>
                <c:pt idx="28191">
                  <c:v>-3.5242999999999997E-2</c:v>
                </c:pt>
                <c:pt idx="28192">
                  <c:v>-3.1334899999999999E-2</c:v>
                </c:pt>
                <c:pt idx="28193">
                  <c:v>-3.16467E-2</c:v>
                </c:pt>
                <c:pt idx="28194">
                  <c:v>-4.0067699999999998E-2</c:v>
                </c:pt>
                <c:pt idx="28195">
                  <c:v>-3.5669300000000001E-2</c:v>
                </c:pt>
                <c:pt idx="28196">
                  <c:v>-3.8648599999999998E-2</c:v>
                </c:pt>
                <c:pt idx="28197">
                  <c:v>-3.9976100000000001E-2</c:v>
                </c:pt>
                <c:pt idx="28198">
                  <c:v>-4.1718499999999999E-2</c:v>
                </c:pt>
                <c:pt idx="28199">
                  <c:v>-3.5889600000000001E-2</c:v>
                </c:pt>
                <c:pt idx="28200">
                  <c:v>-4.7788600000000001E-2</c:v>
                </c:pt>
                <c:pt idx="28201">
                  <c:v>-3.7174199999999998E-2</c:v>
                </c:pt>
                <c:pt idx="28202">
                  <c:v>-3.3214599999999997E-2</c:v>
                </c:pt>
                <c:pt idx="28203">
                  <c:v>-4.4952400000000003E-2</c:v>
                </c:pt>
                <c:pt idx="28204">
                  <c:v>-3.93791E-2</c:v>
                </c:pt>
                <c:pt idx="28205">
                  <c:v>-3.7054999999999998E-2</c:v>
                </c:pt>
                <c:pt idx="28206">
                  <c:v>-3.9391500000000003E-2</c:v>
                </c:pt>
                <c:pt idx="28207">
                  <c:v>-3.9589899999999997E-2</c:v>
                </c:pt>
                <c:pt idx="28208">
                  <c:v>-4.2499500000000003E-2</c:v>
                </c:pt>
                <c:pt idx="28209">
                  <c:v>-4.1991199999999999E-2</c:v>
                </c:pt>
                <c:pt idx="28210">
                  <c:v>-3.4251200000000002E-2</c:v>
                </c:pt>
                <c:pt idx="28211">
                  <c:v>-4.2343100000000002E-2</c:v>
                </c:pt>
                <c:pt idx="28212">
                  <c:v>-3.9107299999999998E-2</c:v>
                </c:pt>
                <c:pt idx="28213">
                  <c:v>-5.2720099999999999E-2</c:v>
                </c:pt>
                <c:pt idx="28214">
                  <c:v>-4.1878699999999998E-2</c:v>
                </c:pt>
                <c:pt idx="28215">
                  <c:v>-3.9448700000000003E-2</c:v>
                </c:pt>
                <c:pt idx="28216">
                  <c:v>-4.0739999999999998E-2</c:v>
                </c:pt>
                <c:pt idx="28217">
                  <c:v>-4.0640799999999998E-2</c:v>
                </c:pt>
                <c:pt idx="28218">
                  <c:v>-4.5452100000000002E-2</c:v>
                </c:pt>
                <c:pt idx="28219">
                  <c:v>-4.0018100000000001E-2</c:v>
                </c:pt>
                <c:pt idx="28220">
                  <c:v>-3.03831E-2</c:v>
                </c:pt>
                <c:pt idx="28221">
                  <c:v>-2.8561599999999999E-2</c:v>
                </c:pt>
                <c:pt idx="28222">
                  <c:v>-2.7886399999999999E-2</c:v>
                </c:pt>
                <c:pt idx="28223">
                  <c:v>-3.6332099999999999E-2</c:v>
                </c:pt>
                <c:pt idx="28224">
                  <c:v>-3.1477900000000003E-2</c:v>
                </c:pt>
                <c:pt idx="28225">
                  <c:v>-2.9095599999999999E-2</c:v>
                </c:pt>
                <c:pt idx="28226">
                  <c:v>-1.6436599999999999E-2</c:v>
                </c:pt>
                <c:pt idx="28227">
                  <c:v>-3.29266E-2</c:v>
                </c:pt>
                <c:pt idx="28228">
                  <c:v>-1.9798300000000001E-2</c:v>
                </c:pt>
                <c:pt idx="28229">
                  <c:v>-3.2075899999999997E-2</c:v>
                </c:pt>
                <c:pt idx="28230">
                  <c:v>-1.5996900000000001E-2</c:v>
                </c:pt>
                <c:pt idx="28231">
                  <c:v>-2.50206E-2</c:v>
                </c:pt>
                <c:pt idx="28232">
                  <c:v>-1.3301800000000001E-2</c:v>
                </c:pt>
                <c:pt idx="28233">
                  <c:v>-1.6319299999999998E-2</c:v>
                </c:pt>
                <c:pt idx="28234">
                  <c:v>-9.6034999999999992E-3</c:v>
                </c:pt>
                <c:pt idx="28235">
                  <c:v>-1.7126099999999998E-2</c:v>
                </c:pt>
                <c:pt idx="28236">
                  <c:v>-1.6058900000000001E-2</c:v>
                </c:pt>
                <c:pt idx="28237">
                  <c:v>-2.45066E-2</c:v>
                </c:pt>
                <c:pt idx="28238">
                  <c:v>-2.56977E-2</c:v>
                </c:pt>
                <c:pt idx="28239">
                  <c:v>-9.8810200000000008E-3</c:v>
                </c:pt>
                <c:pt idx="28240">
                  <c:v>-2.1318400000000001E-2</c:v>
                </c:pt>
                <c:pt idx="28241">
                  <c:v>-1.01776E-2</c:v>
                </c:pt>
                <c:pt idx="28242">
                  <c:v>-2.27108E-2</c:v>
                </c:pt>
                <c:pt idx="28243">
                  <c:v>-1.37882E-2</c:v>
                </c:pt>
                <c:pt idx="28244">
                  <c:v>-1.30863E-2</c:v>
                </c:pt>
                <c:pt idx="28245">
                  <c:v>-1.7349199999999999E-2</c:v>
                </c:pt>
                <c:pt idx="28246">
                  <c:v>-1.5746099999999999E-2</c:v>
                </c:pt>
                <c:pt idx="28247">
                  <c:v>-1.9551300000000001E-2</c:v>
                </c:pt>
                <c:pt idx="28248">
                  <c:v>-2.1466300000000001E-2</c:v>
                </c:pt>
                <c:pt idx="28249">
                  <c:v>-2.73838E-2</c:v>
                </c:pt>
                <c:pt idx="28250">
                  <c:v>-2.4145099999999999E-2</c:v>
                </c:pt>
                <c:pt idx="28251">
                  <c:v>-2.4691600000000001E-2</c:v>
                </c:pt>
                <c:pt idx="28252">
                  <c:v>-2.9360799999999999E-2</c:v>
                </c:pt>
                <c:pt idx="28253">
                  <c:v>-3.1755400000000003E-2</c:v>
                </c:pt>
                <c:pt idx="28254">
                  <c:v>-2.7242700000000002E-2</c:v>
                </c:pt>
                <c:pt idx="28255">
                  <c:v>-3.4380000000000001E-2</c:v>
                </c:pt>
                <c:pt idx="28256">
                  <c:v>-2.1435699999999999E-2</c:v>
                </c:pt>
                <c:pt idx="28257">
                  <c:v>-2.3845700000000001E-2</c:v>
                </c:pt>
                <c:pt idx="28258">
                  <c:v>-2.47946E-2</c:v>
                </c:pt>
                <c:pt idx="28259">
                  <c:v>-1.7795600000000002E-2</c:v>
                </c:pt>
                <c:pt idx="28260">
                  <c:v>-1.7765E-2</c:v>
                </c:pt>
                <c:pt idx="28261">
                  <c:v>-2.6511199999999999E-2</c:v>
                </c:pt>
                <c:pt idx="28262">
                  <c:v>-1.72205E-2</c:v>
                </c:pt>
                <c:pt idx="28263">
                  <c:v>-3.6171000000000002E-2</c:v>
                </c:pt>
                <c:pt idx="28264">
                  <c:v>-2.7997000000000001E-2</c:v>
                </c:pt>
                <c:pt idx="28265">
                  <c:v>-2.8124799999999998E-2</c:v>
                </c:pt>
                <c:pt idx="28266">
                  <c:v>-1.9511199999999999E-2</c:v>
                </c:pt>
                <c:pt idx="28267">
                  <c:v>-3.1558000000000003E-2</c:v>
                </c:pt>
                <c:pt idx="28268">
                  <c:v>-2.2045100000000002E-2</c:v>
                </c:pt>
                <c:pt idx="28269">
                  <c:v>-2.9898600000000001E-2</c:v>
                </c:pt>
                <c:pt idx="28270">
                  <c:v>-1.34459E-2</c:v>
                </c:pt>
                <c:pt idx="28271">
                  <c:v>-2.4980499999999999E-2</c:v>
                </c:pt>
                <c:pt idx="28272">
                  <c:v>-1.7299700000000001E-2</c:v>
                </c:pt>
                <c:pt idx="28273">
                  <c:v>-1.37825E-2</c:v>
                </c:pt>
                <c:pt idx="28274">
                  <c:v>-1.8483200000000002E-2</c:v>
                </c:pt>
                <c:pt idx="28275">
                  <c:v>-1.9366299999999999E-2</c:v>
                </c:pt>
                <c:pt idx="28276">
                  <c:v>-2.31886E-2</c:v>
                </c:pt>
                <c:pt idx="28277">
                  <c:v>-3.1413999999999997E-2</c:v>
                </c:pt>
                <c:pt idx="28278">
                  <c:v>-2.2227299999999998E-2</c:v>
                </c:pt>
                <c:pt idx="28279">
                  <c:v>-1.42889E-2</c:v>
                </c:pt>
                <c:pt idx="28280">
                  <c:v>-1.7437000000000001E-2</c:v>
                </c:pt>
                <c:pt idx="28281">
                  <c:v>-2.0973200000000001E-2</c:v>
                </c:pt>
                <c:pt idx="28282">
                  <c:v>-1.76487E-2</c:v>
                </c:pt>
                <c:pt idx="28283">
                  <c:v>-1.58663E-2</c:v>
                </c:pt>
                <c:pt idx="28284" formatCode="0.00E+00">
                  <c:v>-1.8342000000000001E-2</c:v>
                </c:pt>
                <c:pt idx="28285">
                  <c:v>-1.86138E-2</c:v>
                </c:pt>
                <c:pt idx="28286">
                  <c:v>-1.4490100000000001E-2</c:v>
                </c:pt>
                <c:pt idx="28287">
                  <c:v>-1.9612299999999999E-2</c:v>
                </c:pt>
                <c:pt idx="28288">
                  <c:v>-2.5325799999999999E-2</c:v>
                </c:pt>
                <c:pt idx="28289">
                  <c:v>-1.6516699999999999E-2</c:v>
                </c:pt>
                <c:pt idx="28290">
                  <c:v>-2.7584999999999998E-2</c:v>
                </c:pt>
                <c:pt idx="28291">
                  <c:v>-2.0414399999999999E-2</c:v>
                </c:pt>
                <c:pt idx="28292">
                  <c:v>-3.0439399999999998E-2</c:v>
                </c:pt>
                <c:pt idx="28293">
                  <c:v>-7.3194499999999999E-3</c:v>
                </c:pt>
                <c:pt idx="28294">
                  <c:v>-1.8332500000000002E-2</c:v>
                </c:pt>
                <c:pt idx="28295">
                  <c:v>-1.6205799999999999E-2</c:v>
                </c:pt>
                <c:pt idx="28296">
                  <c:v>-2.2741299999999999E-2</c:v>
                </c:pt>
                <c:pt idx="28297">
                  <c:v>-3.05367E-2</c:v>
                </c:pt>
                <c:pt idx="28298">
                  <c:v>-1.1384999999999999E-2</c:v>
                </c:pt>
                <c:pt idx="28299">
                  <c:v>-2.24724E-2</c:v>
                </c:pt>
                <c:pt idx="28300">
                  <c:v>-2.27966E-2</c:v>
                </c:pt>
                <c:pt idx="28301">
                  <c:v>-2.4678200000000001E-2</c:v>
                </c:pt>
                <c:pt idx="28302">
                  <c:v>-2.0624199999999999E-2</c:v>
                </c:pt>
                <c:pt idx="28303">
                  <c:v>-2.0476299999999999E-2</c:v>
                </c:pt>
                <c:pt idx="28304">
                  <c:v>-1.3841600000000001E-2</c:v>
                </c:pt>
                <c:pt idx="28305">
                  <c:v>-2.6031499999999999E-2</c:v>
                </c:pt>
                <c:pt idx="28306">
                  <c:v>-1.32351E-2</c:v>
                </c:pt>
                <c:pt idx="28307">
                  <c:v>-1.7367400000000002E-2</c:v>
                </c:pt>
                <c:pt idx="28308">
                  <c:v>-2.17714E-2</c:v>
                </c:pt>
                <c:pt idx="28309">
                  <c:v>-2.1313700000000001E-2</c:v>
                </c:pt>
                <c:pt idx="28310">
                  <c:v>-2.30198E-2</c:v>
                </c:pt>
                <c:pt idx="28311">
                  <c:v>-2.51398E-2</c:v>
                </c:pt>
                <c:pt idx="28312">
                  <c:v>-1.8583300000000001E-2</c:v>
                </c:pt>
                <c:pt idx="28313">
                  <c:v>-2.4287199999999998E-2</c:v>
                </c:pt>
                <c:pt idx="28314">
                  <c:v>-1.3030099999999999E-2</c:v>
                </c:pt>
                <c:pt idx="28315">
                  <c:v>-2.9427499999999999E-2</c:v>
                </c:pt>
                <c:pt idx="28316">
                  <c:v>-1.0921500000000001E-2</c:v>
                </c:pt>
                <c:pt idx="28317">
                  <c:v>-9.4356500000000003E-3</c:v>
                </c:pt>
                <c:pt idx="28318">
                  <c:v>-6.3638699999999998E-3</c:v>
                </c:pt>
                <c:pt idx="28319">
                  <c:v>-8.1052799999999994E-3</c:v>
                </c:pt>
                <c:pt idx="28320">
                  <c:v>-1.6141900000000001E-2</c:v>
                </c:pt>
                <c:pt idx="28321">
                  <c:v>-9.5567699999999992E-3</c:v>
                </c:pt>
                <c:pt idx="28322">
                  <c:v>-1.58167E-2</c:v>
                </c:pt>
                <c:pt idx="28323">
                  <c:v>-4.2991599999999998E-3</c:v>
                </c:pt>
                <c:pt idx="28324">
                  <c:v>-1.48764E-2</c:v>
                </c:pt>
                <c:pt idx="28325">
                  <c:v>-5.4387999999999997E-3</c:v>
                </c:pt>
                <c:pt idx="28326">
                  <c:v>-1.66187E-2</c:v>
                </c:pt>
                <c:pt idx="28327">
                  <c:v>-8.7623600000000003E-3</c:v>
                </c:pt>
                <c:pt idx="28328">
                  <c:v>-1.31054E-2</c:v>
                </c:pt>
                <c:pt idx="28329">
                  <c:v>-5.0039300000000002E-3</c:v>
                </c:pt>
                <c:pt idx="28330">
                  <c:v>-1.2364399999999999E-2</c:v>
                </c:pt>
                <c:pt idx="28331">
                  <c:v>-9.4776200000000008E-3</c:v>
                </c:pt>
                <c:pt idx="28332">
                  <c:v>-1.11036E-2</c:v>
                </c:pt>
                <c:pt idx="28333">
                  <c:v>-1.2351000000000001E-2</c:v>
                </c:pt>
                <c:pt idx="28334">
                  <c:v>-1.19162E-2</c:v>
                </c:pt>
                <c:pt idx="28335">
                  <c:v>-1.5249300000000001E-3</c:v>
                </c:pt>
                <c:pt idx="28336">
                  <c:v>-1.5507699999999999E-2</c:v>
                </c:pt>
                <c:pt idx="28337">
                  <c:v>-8.0709500000000003E-3</c:v>
                </c:pt>
                <c:pt idx="28338">
                  <c:v>6.6375699999999995E-4</c:v>
                </c:pt>
                <c:pt idx="28339">
                  <c:v>2.0980799999999999E-4</c:v>
                </c:pt>
                <c:pt idx="28340">
                  <c:v>-5.3463E-3</c:v>
                </c:pt>
                <c:pt idx="28341">
                  <c:v>6.0453399999999997E-3</c:v>
                </c:pt>
                <c:pt idx="28342">
                  <c:v>-4.12941E-4</c:v>
                </c:pt>
                <c:pt idx="28343">
                  <c:v>2.76947E-3</c:v>
                </c:pt>
                <c:pt idx="28344">
                  <c:v>6.9551500000000002E-3</c:v>
                </c:pt>
                <c:pt idx="28345">
                  <c:v>7.8487399999999999E-3</c:v>
                </c:pt>
                <c:pt idx="28346">
                  <c:v>1.7767000000000002E-2</c:v>
                </c:pt>
                <c:pt idx="28347">
                  <c:v>4.2028400000000002E-3</c:v>
                </c:pt>
                <c:pt idx="28348">
                  <c:v>1.36442E-2</c:v>
                </c:pt>
                <c:pt idx="28349">
                  <c:v>6.0081500000000003E-3</c:v>
                </c:pt>
                <c:pt idx="28350">
                  <c:v>1.0925300000000001E-2</c:v>
                </c:pt>
                <c:pt idx="28351">
                  <c:v>5.3615599999999996E-3</c:v>
                </c:pt>
                <c:pt idx="28352">
                  <c:v>1.3773000000000001E-2</c:v>
                </c:pt>
                <c:pt idx="28353">
                  <c:v>1.6113300000000001E-2</c:v>
                </c:pt>
                <c:pt idx="28354">
                  <c:v>5.4588299999999996E-3</c:v>
                </c:pt>
                <c:pt idx="28355">
                  <c:v>9.2182199999999992E-3</c:v>
                </c:pt>
                <c:pt idx="28356">
                  <c:v>7.4872999999999997E-3</c:v>
                </c:pt>
                <c:pt idx="28357">
                  <c:v>2.6912699999999999E-3</c:v>
                </c:pt>
                <c:pt idx="28358">
                  <c:v>3.86047E-3</c:v>
                </c:pt>
                <c:pt idx="28359">
                  <c:v>1.0456099999999999E-2</c:v>
                </c:pt>
                <c:pt idx="28360">
                  <c:v>1.07746E-2</c:v>
                </c:pt>
                <c:pt idx="28361">
                  <c:v>1.06821E-2</c:v>
                </c:pt>
                <c:pt idx="28362">
                  <c:v>1.16854E-2</c:v>
                </c:pt>
                <c:pt idx="28363">
                  <c:v>2.07911E-2</c:v>
                </c:pt>
                <c:pt idx="28364">
                  <c:v>7.8983300000000003E-3</c:v>
                </c:pt>
                <c:pt idx="28365">
                  <c:v>2.08302E-2</c:v>
                </c:pt>
                <c:pt idx="28366">
                  <c:v>1.6279200000000001E-2</c:v>
                </c:pt>
                <c:pt idx="28367">
                  <c:v>1.9121200000000001E-2</c:v>
                </c:pt>
                <c:pt idx="28368">
                  <c:v>1.10397E-2</c:v>
                </c:pt>
                <c:pt idx="28369">
                  <c:v>1.22089E-2</c:v>
                </c:pt>
                <c:pt idx="28370">
                  <c:v>1.21326E-2</c:v>
                </c:pt>
                <c:pt idx="28371">
                  <c:v>1.1209500000000001E-2</c:v>
                </c:pt>
                <c:pt idx="28372">
                  <c:v>1.4889700000000001E-2</c:v>
                </c:pt>
                <c:pt idx="28373">
                  <c:v>9.3717599999999998E-3</c:v>
                </c:pt>
                <c:pt idx="28374">
                  <c:v>9.1905600000000004E-3</c:v>
                </c:pt>
                <c:pt idx="28375">
                  <c:v>1.7495199999999999E-2</c:v>
                </c:pt>
                <c:pt idx="28376">
                  <c:v>1.57623E-2</c:v>
                </c:pt>
                <c:pt idx="28377">
                  <c:v>-3.6621100000000002E-4</c:v>
                </c:pt>
                <c:pt idx="28378">
                  <c:v>1.24884E-2</c:v>
                </c:pt>
                <c:pt idx="28379">
                  <c:v>1.4514000000000001E-2</c:v>
                </c:pt>
                <c:pt idx="28380">
                  <c:v>1.7826100000000001E-2</c:v>
                </c:pt>
                <c:pt idx="28381">
                  <c:v>1.7730699999999999E-2</c:v>
                </c:pt>
                <c:pt idx="28382">
                  <c:v>3.8938499999999999E-3</c:v>
                </c:pt>
                <c:pt idx="28383">
                  <c:v>7.6799399999999997E-3</c:v>
                </c:pt>
                <c:pt idx="28384">
                  <c:v>2.2338899999999998E-2</c:v>
                </c:pt>
                <c:pt idx="28385">
                  <c:v>9.6578600000000007E-3</c:v>
                </c:pt>
                <c:pt idx="28386">
                  <c:v>9.07612E-3</c:v>
                </c:pt>
                <c:pt idx="28387">
                  <c:v>8.5658999999999996E-3</c:v>
                </c:pt>
                <c:pt idx="28388">
                  <c:v>1.7433199999999999E-2</c:v>
                </c:pt>
                <c:pt idx="28389">
                  <c:v>1.43404E-2</c:v>
                </c:pt>
                <c:pt idx="28390">
                  <c:v>1.6430899999999998E-2</c:v>
                </c:pt>
                <c:pt idx="28391">
                  <c:v>2.6874499999999999E-2</c:v>
                </c:pt>
                <c:pt idx="28392">
                  <c:v>2.2441900000000001E-2</c:v>
                </c:pt>
                <c:pt idx="28393">
                  <c:v>1.6686400000000001E-2</c:v>
                </c:pt>
                <c:pt idx="28394">
                  <c:v>1.4157299999999999E-2</c:v>
                </c:pt>
                <c:pt idx="28395">
                  <c:v>1.43967E-2</c:v>
                </c:pt>
                <c:pt idx="28396">
                  <c:v>2.5322899999999999E-2</c:v>
                </c:pt>
                <c:pt idx="28397">
                  <c:v>2.3982E-2</c:v>
                </c:pt>
                <c:pt idx="28398">
                  <c:v>1.3476399999999999E-2</c:v>
                </c:pt>
                <c:pt idx="28399">
                  <c:v>1.7271999999999999E-2</c:v>
                </c:pt>
                <c:pt idx="28400">
                  <c:v>1.11103E-2</c:v>
                </c:pt>
                <c:pt idx="28401">
                  <c:v>1.8788300000000001E-2</c:v>
                </c:pt>
                <c:pt idx="28402">
                  <c:v>2.3016000000000002E-2</c:v>
                </c:pt>
                <c:pt idx="28403">
                  <c:v>1.9002000000000002E-2</c:v>
                </c:pt>
                <c:pt idx="28404">
                  <c:v>1.8885599999999999E-2</c:v>
                </c:pt>
                <c:pt idx="28405">
                  <c:v>2.6406300000000001E-2</c:v>
                </c:pt>
                <c:pt idx="28406">
                  <c:v>2.6633299999999999E-2</c:v>
                </c:pt>
                <c:pt idx="28407">
                  <c:v>2.1871600000000001E-2</c:v>
                </c:pt>
                <c:pt idx="28408">
                  <c:v>2.0843500000000001E-2</c:v>
                </c:pt>
                <c:pt idx="28409">
                  <c:v>2.6927E-2</c:v>
                </c:pt>
                <c:pt idx="28410">
                  <c:v>2.72932E-2</c:v>
                </c:pt>
                <c:pt idx="28411">
                  <c:v>3.1554199999999998E-2</c:v>
                </c:pt>
                <c:pt idx="28412">
                  <c:v>2.1819100000000001E-2</c:v>
                </c:pt>
                <c:pt idx="28413">
                  <c:v>2.1775200000000001E-2</c:v>
                </c:pt>
                <c:pt idx="28414">
                  <c:v>1.8506999999999999E-2</c:v>
                </c:pt>
                <c:pt idx="28415">
                  <c:v>3.2335299999999997E-2</c:v>
                </c:pt>
                <c:pt idx="28416">
                  <c:v>2.3954400000000001E-2</c:v>
                </c:pt>
                <c:pt idx="28417">
                  <c:v>2.09026E-2</c:v>
                </c:pt>
                <c:pt idx="28418">
                  <c:v>2.9431300000000001E-2</c:v>
                </c:pt>
                <c:pt idx="28419">
                  <c:v>1.7559100000000001E-2</c:v>
                </c:pt>
                <c:pt idx="28420">
                  <c:v>2.3109399999999999E-2</c:v>
                </c:pt>
                <c:pt idx="28421">
                  <c:v>2.8270699999999999E-2</c:v>
                </c:pt>
                <c:pt idx="28422">
                  <c:v>3.5826700000000003E-2</c:v>
                </c:pt>
                <c:pt idx="28423">
                  <c:v>2.9258699999999999E-2</c:v>
                </c:pt>
                <c:pt idx="28424">
                  <c:v>2.0854899999999999E-2</c:v>
                </c:pt>
                <c:pt idx="28425">
                  <c:v>2.8057100000000001E-2</c:v>
                </c:pt>
                <c:pt idx="28426">
                  <c:v>3.4072900000000003E-2</c:v>
                </c:pt>
                <c:pt idx="28427">
                  <c:v>3.2066299999999999E-2</c:v>
                </c:pt>
                <c:pt idx="28428">
                  <c:v>3.2113099999999999E-2</c:v>
                </c:pt>
                <c:pt idx="28429">
                  <c:v>2.67143E-2</c:v>
                </c:pt>
                <c:pt idx="28430">
                  <c:v>3.00512E-2</c:v>
                </c:pt>
                <c:pt idx="28431">
                  <c:v>4.2402299999999997E-2</c:v>
                </c:pt>
                <c:pt idx="28432">
                  <c:v>2.6776299999999999E-2</c:v>
                </c:pt>
                <c:pt idx="28433">
                  <c:v>4.3015499999999998E-2</c:v>
                </c:pt>
                <c:pt idx="28434">
                  <c:v>3.3703799999999999E-2</c:v>
                </c:pt>
                <c:pt idx="28435">
                  <c:v>3.5812400000000001E-2</c:v>
                </c:pt>
                <c:pt idx="28436">
                  <c:v>4.4636700000000001E-2</c:v>
                </c:pt>
                <c:pt idx="28437">
                  <c:v>3.5966900000000003E-2</c:v>
                </c:pt>
                <c:pt idx="28438">
                  <c:v>4.0618899999999999E-2</c:v>
                </c:pt>
                <c:pt idx="28439">
                  <c:v>3.91426E-2</c:v>
                </c:pt>
                <c:pt idx="28440">
                  <c:v>4.0762899999999998E-2</c:v>
                </c:pt>
                <c:pt idx="28441">
                  <c:v>3.78876E-2</c:v>
                </c:pt>
                <c:pt idx="28442">
                  <c:v>4.2729400000000001E-2</c:v>
                </c:pt>
                <c:pt idx="28443">
                  <c:v>4.86889E-2</c:v>
                </c:pt>
                <c:pt idx="28444">
                  <c:v>6.1562499999999999E-2</c:v>
                </c:pt>
                <c:pt idx="28445">
                  <c:v>6.1411899999999998E-2</c:v>
                </c:pt>
                <c:pt idx="28446">
                  <c:v>4.9307799999999999E-2</c:v>
                </c:pt>
                <c:pt idx="28447">
                  <c:v>5.0910900000000002E-2</c:v>
                </c:pt>
                <c:pt idx="28448">
                  <c:v>4.7777199999999999E-2</c:v>
                </c:pt>
                <c:pt idx="28449">
                  <c:v>4.6735800000000001E-2</c:v>
                </c:pt>
                <c:pt idx="28450">
                  <c:v>4.7773400000000001E-2</c:v>
                </c:pt>
                <c:pt idx="28451">
                  <c:v>3.6187200000000003E-2</c:v>
                </c:pt>
                <c:pt idx="28452">
                  <c:v>4.7308900000000001E-2</c:v>
                </c:pt>
                <c:pt idx="28453">
                  <c:v>3.6325499999999997E-2</c:v>
                </c:pt>
                <c:pt idx="28454">
                  <c:v>4.1250200000000001E-2</c:v>
                </c:pt>
                <c:pt idx="28455">
                  <c:v>4.1709900000000001E-2</c:v>
                </c:pt>
                <c:pt idx="28456">
                  <c:v>3.3301400000000002E-2</c:v>
                </c:pt>
                <c:pt idx="28457">
                  <c:v>4.7419500000000003E-2</c:v>
                </c:pt>
                <c:pt idx="28458">
                  <c:v>4.35095E-2</c:v>
                </c:pt>
                <c:pt idx="28459">
                  <c:v>3.9924599999999998E-2</c:v>
                </c:pt>
                <c:pt idx="28460">
                  <c:v>5.0724999999999999E-2</c:v>
                </c:pt>
                <c:pt idx="28461">
                  <c:v>6.40984E-2</c:v>
                </c:pt>
                <c:pt idx="28462">
                  <c:v>4.2025600000000003E-2</c:v>
                </c:pt>
                <c:pt idx="28463">
                  <c:v>4.4576600000000001E-2</c:v>
                </c:pt>
                <c:pt idx="28464">
                  <c:v>3.77264E-2</c:v>
                </c:pt>
                <c:pt idx="28465">
                  <c:v>4.8872899999999997E-2</c:v>
                </c:pt>
                <c:pt idx="28466">
                  <c:v>4.2776099999999997E-2</c:v>
                </c:pt>
                <c:pt idx="28467">
                  <c:v>3.6120399999999997E-2</c:v>
                </c:pt>
                <c:pt idx="28468">
                  <c:v>3.92628E-2</c:v>
                </c:pt>
                <c:pt idx="28469">
                  <c:v>3.8040200000000003E-2</c:v>
                </c:pt>
                <c:pt idx="28470">
                  <c:v>3.6547700000000002E-2</c:v>
                </c:pt>
                <c:pt idx="28471">
                  <c:v>3.6083200000000003E-2</c:v>
                </c:pt>
                <c:pt idx="28472">
                  <c:v>4.2797099999999998E-2</c:v>
                </c:pt>
                <c:pt idx="28473">
                  <c:v>4.3994900000000003E-2</c:v>
                </c:pt>
                <c:pt idx="28474">
                  <c:v>3.7801700000000001E-2</c:v>
                </c:pt>
                <c:pt idx="28475">
                  <c:v>3.4257900000000001E-2</c:v>
                </c:pt>
                <c:pt idx="28476">
                  <c:v>3.6266300000000001E-2</c:v>
                </c:pt>
                <c:pt idx="28477">
                  <c:v>3.6349300000000001E-2</c:v>
                </c:pt>
                <c:pt idx="28478">
                  <c:v>4.3380700000000001E-2</c:v>
                </c:pt>
                <c:pt idx="28479">
                  <c:v>4.2580600000000003E-2</c:v>
                </c:pt>
                <c:pt idx="28480">
                  <c:v>2.7305599999999999E-2</c:v>
                </c:pt>
                <c:pt idx="28481">
                  <c:v>3.8329099999999998E-2</c:v>
                </c:pt>
                <c:pt idx="28482">
                  <c:v>3.7271499999999999E-2</c:v>
                </c:pt>
                <c:pt idx="28483">
                  <c:v>3.4701299999999997E-2</c:v>
                </c:pt>
                <c:pt idx="28484">
                  <c:v>3.79648E-2</c:v>
                </c:pt>
                <c:pt idx="28485">
                  <c:v>2.82869E-2</c:v>
                </c:pt>
                <c:pt idx="28486">
                  <c:v>3.5259199999999997E-2</c:v>
                </c:pt>
                <c:pt idx="28487">
                  <c:v>2.6430100000000002E-2</c:v>
                </c:pt>
                <c:pt idx="28488">
                  <c:v>3.76511E-2</c:v>
                </c:pt>
                <c:pt idx="28489">
                  <c:v>3.0036899999999998E-2</c:v>
                </c:pt>
                <c:pt idx="28490">
                  <c:v>2.9575299999999999E-2</c:v>
                </c:pt>
                <c:pt idx="28491">
                  <c:v>3.2791099999999997E-2</c:v>
                </c:pt>
                <c:pt idx="28492">
                  <c:v>4.0027600000000003E-2</c:v>
                </c:pt>
                <c:pt idx="28493">
                  <c:v>3.5198199999999999E-2</c:v>
                </c:pt>
                <c:pt idx="28494">
                  <c:v>2.5711999999999999E-2</c:v>
                </c:pt>
                <c:pt idx="28495">
                  <c:v>2.7501100000000001E-2</c:v>
                </c:pt>
                <c:pt idx="28496">
                  <c:v>3.0259100000000001E-2</c:v>
                </c:pt>
                <c:pt idx="28497">
                  <c:v>2.8688399999999999E-2</c:v>
                </c:pt>
                <c:pt idx="28498">
                  <c:v>2.8449100000000001E-2</c:v>
                </c:pt>
                <c:pt idx="28499">
                  <c:v>2.4904300000000001E-2</c:v>
                </c:pt>
                <c:pt idx="28500">
                  <c:v>2.3563400000000002E-2</c:v>
                </c:pt>
                <c:pt idx="28501">
                  <c:v>1.51758E-2</c:v>
                </c:pt>
                <c:pt idx="28502">
                  <c:v>1.95847E-2</c:v>
                </c:pt>
                <c:pt idx="28503">
                  <c:v>2.4739299999999999E-2</c:v>
                </c:pt>
                <c:pt idx="28504">
                  <c:v>3.0736900000000001E-2</c:v>
                </c:pt>
                <c:pt idx="28505">
                  <c:v>2.4881400000000001E-2</c:v>
                </c:pt>
                <c:pt idx="28506">
                  <c:v>2.4834599999999998E-2</c:v>
                </c:pt>
                <c:pt idx="28507">
                  <c:v>2.6672399999999999E-2</c:v>
                </c:pt>
                <c:pt idx="28508">
                  <c:v>2.7740500000000001E-2</c:v>
                </c:pt>
                <c:pt idx="28509">
                  <c:v>2.2603000000000002E-2</c:v>
                </c:pt>
                <c:pt idx="28510">
                  <c:v>2.4831800000000001E-2</c:v>
                </c:pt>
                <c:pt idx="28511">
                  <c:v>2.4369200000000001E-2</c:v>
                </c:pt>
                <c:pt idx="28512">
                  <c:v>1.9989E-2</c:v>
                </c:pt>
                <c:pt idx="28513">
                  <c:v>2.0254100000000001E-2</c:v>
                </c:pt>
                <c:pt idx="28514">
                  <c:v>1.5181500000000001E-2</c:v>
                </c:pt>
                <c:pt idx="28515">
                  <c:v>1.9476899999999998E-2</c:v>
                </c:pt>
                <c:pt idx="28516">
                  <c:v>1.9331000000000001E-2</c:v>
                </c:pt>
                <c:pt idx="28517">
                  <c:v>1.7561899999999998E-2</c:v>
                </c:pt>
                <c:pt idx="28518">
                  <c:v>3.5119999999999998E-2</c:v>
                </c:pt>
                <c:pt idx="28519">
                  <c:v>3.1324400000000002E-2</c:v>
                </c:pt>
                <c:pt idx="28520">
                  <c:v>2.0134900000000001E-2</c:v>
                </c:pt>
                <c:pt idx="28521">
                  <c:v>3.03106E-2</c:v>
                </c:pt>
                <c:pt idx="28522">
                  <c:v>4.08163E-2</c:v>
                </c:pt>
                <c:pt idx="28523">
                  <c:v>2.8076199999999999E-2</c:v>
                </c:pt>
                <c:pt idx="28524">
                  <c:v>3.4616500000000001E-2</c:v>
                </c:pt>
                <c:pt idx="28525">
                  <c:v>2.4434999999999998E-2</c:v>
                </c:pt>
                <c:pt idx="28526">
                  <c:v>3.68671E-2</c:v>
                </c:pt>
                <c:pt idx="28527">
                  <c:v>3.8420700000000002E-2</c:v>
                </c:pt>
                <c:pt idx="28528">
                  <c:v>2.89202E-2</c:v>
                </c:pt>
                <c:pt idx="28529">
                  <c:v>2.49844E-2</c:v>
                </c:pt>
                <c:pt idx="28530">
                  <c:v>2.2574400000000001E-2</c:v>
                </c:pt>
                <c:pt idx="28531">
                  <c:v>2.5120699999999999E-2</c:v>
                </c:pt>
                <c:pt idx="28532">
                  <c:v>1.88246E-2</c:v>
                </c:pt>
                <c:pt idx="28533">
                  <c:v>2.5703400000000001E-2</c:v>
                </c:pt>
                <c:pt idx="28534">
                  <c:v>2.2488600000000001E-2</c:v>
                </c:pt>
                <c:pt idx="28535">
                  <c:v>3.1233799999999999E-2</c:v>
                </c:pt>
                <c:pt idx="28536">
                  <c:v>2.7428600000000001E-2</c:v>
                </c:pt>
                <c:pt idx="28537">
                  <c:v>2.8028500000000001E-2</c:v>
                </c:pt>
                <c:pt idx="28538">
                  <c:v>1.6835200000000002E-2</c:v>
                </c:pt>
                <c:pt idx="28539">
                  <c:v>3.3895500000000002E-2</c:v>
                </c:pt>
                <c:pt idx="28540">
                  <c:v>2.0416299999999998E-2</c:v>
                </c:pt>
                <c:pt idx="28541">
                  <c:v>1.8139800000000001E-2</c:v>
                </c:pt>
                <c:pt idx="28542">
                  <c:v>2.5891299999999999E-2</c:v>
                </c:pt>
                <c:pt idx="28543">
                  <c:v>2.6538800000000001E-2</c:v>
                </c:pt>
                <c:pt idx="28544">
                  <c:v>2.9463799999999998E-2</c:v>
                </c:pt>
                <c:pt idx="28545">
                  <c:v>3.1383500000000002E-2</c:v>
                </c:pt>
                <c:pt idx="28546">
                  <c:v>4.1237799999999998E-2</c:v>
                </c:pt>
                <c:pt idx="28547">
                  <c:v>3.1916600000000003E-2</c:v>
                </c:pt>
                <c:pt idx="28548">
                  <c:v>2.7633700000000001E-2</c:v>
                </c:pt>
                <c:pt idx="28549">
                  <c:v>3.6836599999999997E-2</c:v>
                </c:pt>
                <c:pt idx="28550">
                  <c:v>3.8220400000000002E-2</c:v>
                </c:pt>
                <c:pt idx="28551">
                  <c:v>3.0037899999999999E-2</c:v>
                </c:pt>
                <c:pt idx="28552">
                  <c:v>3.5612100000000001E-2</c:v>
                </c:pt>
                <c:pt idx="28553">
                  <c:v>3.62682E-2</c:v>
                </c:pt>
                <c:pt idx="28554">
                  <c:v>3.05939E-2</c:v>
                </c:pt>
                <c:pt idx="28555">
                  <c:v>3.9564099999999998E-2</c:v>
                </c:pt>
                <c:pt idx="28556">
                  <c:v>3.7919000000000001E-2</c:v>
                </c:pt>
                <c:pt idx="28557">
                  <c:v>3.45945E-2</c:v>
                </c:pt>
                <c:pt idx="28558">
                  <c:v>2.53992E-2</c:v>
                </c:pt>
                <c:pt idx="28559">
                  <c:v>3.3796300000000001E-2</c:v>
                </c:pt>
                <c:pt idx="28560">
                  <c:v>3.7713999999999998E-2</c:v>
                </c:pt>
                <c:pt idx="28561">
                  <c:v>4.2834299999999999E-2</c:v>
                </c:pt>
                <c:pt idx="28562">
                  <c:v>3.8859400000000002E-2</c:v>
                </c:pt>
                <c:pt idx="28563">
                  <c:v>4.9608199999999998E-2</c:v>
                </c:pt>
                <c:pt idx="28564">
                  <c:v>3.6315899999999998E-2</c:v>
                </c:pt>
                <c:pt idx="28565">
                  <c:v>3.4628899999999997E-2</c:v>
                </c:pt>
                <c:pt idx="28566">
                  <c:v>3.1360600000000002E-2</c:v>
                </c:pt>
                <c:pt idx="28567">
                  <c:v>3.28016E-2</c:v>
                </c:pt>
                <c:pt idx="28568">
                  <c:v>3.8230899999999998E-2</c:v>
                </c:pt>
                <c:pt idx="28569">
                  <c:v>2.8143899999999999E-2</c:v>
                </c:pt>
                <c:pt idx="28570">
                  <c:v>3.46203E-2</c:v>
                </c:pt>
                <c:pt idx="28571">
                  <c:v>3.5369900000000003E-2</c:v>
                </c:pt>
                <c:pt idx="28572">
                  <c:v>4.5709600000000003E-2</c:v>
                </c:pt>
                <c:pt idx="28573">
                  <c:v>3.84445E-2</c:v>
                </c:pt>
                <c:pt idx="28574">
                  <c:v>3.4920699999999999E-2</c:v>
                </c:pt>
                <c:pt idx="28575">
                  <c:v>2.11649E-2</c:v>
                </c:pt>
                <c:pt idx="28576">
                  <c:v>3.5461399999999997E-2</c:v>
                </c:pt>
                <c:pt idx="28577">
                  <c:v>3.14913E-2</c:v>
                </c:pt>
                <c:pt idx="28578">
                  <c:v>3.0976299999999998E-2</c:v>
                </c:pt>
                <c:pt idx="28579">
                  <c:v>2.5778800000000001E-2</c:v>
                </c:pt>
                <c:pt idx="28580">
                  <c:v>3.9412500000000003E-2</c:v>
                </c:pt>
                <c:pt idx="28581">
                  <c:v>3.2710999999999997E-2</c:v>
                </c:pt>
                <c:pt idx="28582">
                  <c:v>3.4514400000000001E-2</c:v>
                </c:pt>
                <c:pt idx="28583">
                  <c:v>2.7027099999999998E-2</c:v>
                </c:pt>
                <c:pt idx="28584">
                  <c:v>2.67773E-2</c:v>
                </c:pt>
                <c:pt idx="28585">
                  <c:v>2.8192499999999999E-2</c:v>
                </c:pt>
                <c:pt idx="28586">
                  <c:v>3.9779700000000001E-2</c:v>
                </c:pt>
                <c:pt idx="28587">
                  <c:v>2.86608E-2</c:v>
                </c:pt>
                <c:pt idx="28588">
                  <c:v>3.2384900000000001E-2</c:v>
                </c:pt>
                <c:pt idx="28589">
                  <c:v>3.4751900000000002E-2</c:v>
                </c:pt>
                <c:pt idx="28590">
                  <c:v>3.3745799999999999E-2</c:v>
                </c:pt>
                <c:pt idx="28591">
                  <c:v>3.1181299999999999E-2</c:v>
                </c:pt>
                <c:pt idx="28592">
                  <c:v>3.1002999999999999E-2</c:v>
                </c:pt>
                <c:pt idx="28593">
                  <c:v>2.76146E-2</c:v>
                </c:pt>
                <c:pt idx="28594">
                  <c:v>3.1689599999999998E-2</c:v>
                </c:pt>
                <c:pt idx="28595">
                  <c:v>3.40004E-2</c:v>
                </c:pt>
                <c:pt idx="28596">
                  <c:v>2.8876300000000001E-2</c:v>
                </c:pt>
                <c:pt idx="28597">
                  <c:v>3.4563099999999999E-2</c:v>
                </c:pt>
                <c:pt idx="28598">
                  <c:v>3.3350900000000003E-2</c:v>
                </c:pt>
                <c:pt idx="28599">
                  <c:v>2.78978E-2</c:v>
                </c:pt>
                <c:pt idx="28600">
                  <c:v>3.1643900000000003E-2</c:v>
                </c:pt>
                <c:pt idx="28601">
                  <c:v>2.23818E-2</c:v>
                </c:pt>
                <c:pt idx="28602">
                  <c:v>3.34005E-2</c:v>
                </c:pt>
                <c:pt idx="28603">
                  <c:v>1.7880400000000001E-2</c:v>
                </c:pt>
                <c:pt idx="28604">
                  <c:v>2.4211900000000001E-2</c:v>
                </c:pt>
                <c:pt idx="28605">
                  <c:v>1.54819E-2</c:v>
                </c:pt>
                <c:pt idx="28606">
                  <c:v>2.3243E-2</c:v>
                </c:pt>
                <c:pt idx="28607">
                  <c:v>2.3695899999999999E-2</c:v>
                </c:pt>
                <c:pt idx="28608">
                  <c:v>1.6832400000000001E-2</c:v>
                </c:pt>
                <c:pt idx="28609">
                  <c:v>2.0238900000000001E-2</c:v>
                </c:pt>
                <c:pt idx="28610">
                  <c:v>2.42414E-2</c:v>
                </c:pt>
                <c:pt idx="28611">
                  <c:v>2.7928399999999999E-2</c:v>
                </c:pt>
                <c:pt idx="28612">
                  <c:v>2.6887899999999999E-2</c:v>
                </c:pt>
                <c:pt idx="28613">
                  <c:v>2.6980400000000002E-2</c:v>
                </c:pt>
                <c:pt idx="28614">
                  <c:v>1.06049E-2</c:v>
                </c:pt>
                <c:pt idx="28615">
                  <c:v>1.3237000000000001E-2</c:v>
                </c:pt>
                <c:pt idx="28616">
                  <c:v>1.7266299999999998E-2</c:v>
                </c:pt>
                <c:pt idx="28617">
                  <c:v>4.0082900000000003E-3</c:v>
                </c:pt>
                <c:pt idx="28618">
                  <c:v>9.8562200000000006E-3</c:v>
                </c:pt>
                <c:pt idx="28619">
                  <c:v>8.5067700000000003E-3</c:v>
                </c:pt>
                <c:pt idx="28620">
                  <c:v>2.1038100000000001E-2</c:v>
                </c:pt>
                <c:pt idx="28621">
                  <c:v>8.3064999999999996E-3</c:v>
                </c:pt>
                <c:pt idx="28622">
                  <c:v>1.73712E-2</c:v>
                </c:pt>
                <c:pt idx="28623">
                  <c:v>1.7863299999999999E-2</c:v>
                </c:pt>
                <c:pt idx="28624">
                  <c:v>1.88942E-2</c:v>
                </c:pt>
                <c:pt idx="28625">
                  <c:v>7.0972400000000003E-3</c:v>
                </c:pt>
                <c:pt idx="28626">
                  <c:v>8.7919199999999999E-3</c:v>
                </c:pt>
                <c:pt idx="28627">
                  <c:v>8.5544599999999998E-3</c:v>
                </c:pt>
                <c:pt idx="28628">
                  <c:v>1.1356399999999999E-2</c:v>
                </c:pt>
                <c:pt idx="28629">
                  <c:v>1.13764E-2</c:v>
                </c:pt>
                <c:pt idx="28630">
                  <c:v>1.36986E-2</c:v>
                </c:pt>
                <c:pt idx="28631">
                  <c:v>1.9022899999999999E-2</c:v>
                </c:pt>
                <c:pt idx="28632">
                  <c:v>1.3648E-2</c:v>
                </c:pt>
                <c:pt idx="28633">
                  <c:v>1.00946E-2</c:v>
                </c:pt>
                <c:pt idx="28634">
                  <c:v>1.20096E-2</c:v>
                </c:pt>
                <c:pt idx="28635">
                  <c:v>1.3813000000000001E-2</c:v>
                </c:pt>
                <c:pt idx="28636">
                  <c:v>1.2571300000000001E-2</c:v>
                </c:pt>
                <c:pt idx="28637" formatCode="0.00E+00">
                  <c:v>1.6127599999999999E-2</c:v>
                </c:pt>
                <c:pt idx="28638">
                  <c:v>6.5431600000000001E-3</c:v>
                </c:pt>
                <c:pt idx="28639">
                  <c:v>5.3691900000000002E-3</c:v>
                </c:pt>
                <c:pt idx="28640">
                  <c:v>1.18494E-2</c:v>
                </c:pt>
                <c:pt idx="28641">
                  <c:v>1.7458899999999999E-2</c:v>
                </c:pt>
                <c:pt idx="28642">
                  <c:v>8.5105900000000002E-3</c:v>
                </c:pt>
                <c:pt idx="28643">
                  <c:v>1.8501300000000001E-4</c:v>
                </c:pt>
                <c:pt idx="28644">
                  <c:v>4.0063900000000003E-3</c:v>
                </c:pt>
                <c:pt idx="28645">
                  <c:v>5.7792700000000004E-3</c:v>
                </c:pt>
                <c:pt idx="28646">
                  <c:v>5.5847199999999996E-3</c:v>
                </c:pt>
                <c:pt idx="28647" formatCode="0.00E+00">
                  <c:v>3.7193300000000002E-5</c:v>
                </c:pt>
                <c:pt idx="28648">
                  <c:v>-2.1161999999999999E-3</c:v>
                </c:pt>
                <c:pt idx="28649">
                  <c:v>-6.5918000000000001E-3</c:v>
                </c:pt>
                <c:pt idx="28650">
                  <c:v>4.0216399999999999E-3</c:v>
                </c:pt>
                <c:pt idx="28651">
                  <c:v>-7.8191800000000002E-3</c:v>
                </c:pt>
                <c:pt idx="28652">
                  <c:v>-2.4986299999999999E-3</c:v>
                </c:pt>
                <c:pt idx="28653">
                  <c:v>-3.6430400000000002E-3</c:v>
                </c:pt>
                <c:pt idx="28654">
                  <c:v>-1.7414100000000001E-3</c:v>
                </c:pt>
                <c:pt idx="28655">
                  <c:v>-3.2749200000000002E-3</c:v>
                </c:pt>
                <c:pt idx="28656">
                  <c:v>-9.5386499999999992E-3</c:v>
                </c:pt>
                <c:pt idx="28657">
                  <c:v>-2.7751899999999999E-3</c:v>
                </c:pt>
                <c:pt idx="28658">
                  <c:v>-8.0146799999999997E-3</c:v>
                </c:pt>
                <c:pt idx="28659">
                  <c:v>1.1329700000000001E-3</c:v>
                </c:pt>
                <c:pt idx="28660">
                  <c:v>-8.9044599999999995E-3</c:v>
                </c:pt>
                <c:pt idx="28661">
                  <c:v>-3.4189200000000002E-3</c:v>
                </c:pt>
                <c:pt idx="28662">
                  <c:v>-1.6298300000000001E-3</c:v>
                </c:pt>
                <c:pt idx="28663">
                  <c:v>-6.8635900000000001E-3</c:v>
                </c:pt>
                <c:pt idx="28664">
                  <c:v>-1.0852800000000001E-3</c:v>
                </c:pt>
                <c:pt idx="28665">
                  <c:v>-9.2887899999999997E-4</c:v>
                </c:pt>
                <c:pt idx="28666">
                  <c:v>-1.10397E-2</c:v>
                </c:pt>
                <c:pt idx="28667">
                  <c:v>-1.24893E-2</c:v>
                </c:pt>
                <c:pt idx="28668">
                  <c:v>-1.05743E-2</c:v>
                </c:pt>
                <c:pt idx="28669">
                  <c:v>-4.6081500000000001E-3</c:v>
                </c:pt>
                <c:pt idx="28670">
                  <c:v>-1.9489300000000001E-2</c:v>
                </c:pt>
                <c:pt idx="28671">
                  <c:v>-1.0253E-2</c:v>
                </c:pt>
                <c:pt idx="28672">
                  <c:v>-1.7008800000000001E-2</c:v>
                </c:pt>
                <c:pt idx="28673">
                  <c:v>-1.5706999999999999E-2</c:v>
                </c:pt>
                <c:pt idx="28674">
                  <c:v>-1.4124899999999999E-2</c:v>
                </c:pt>
                <c:pt idx="28675">
                  <c:v>-1.3455399999999999E-2</c:v>
                </c:pt>
                <c:pt idx="28676">
                  <c:v>-2.1734200000000001E-3</c:v>
                </c:pt>
                <c:pt idx="28677">
                  <c:v>-1.1803599999999999E-2</c:v>
                </c:pt>
                <c:pt idx="28678">
                  <c:v>-5.5837600000000001E-3</c:v>
                </c:pt>
                <c:pt idx="28679">
                  <c:v>-1.06707E-2</c:v>
                </c:pt>
                <c:pt idx="28680">
                  <c:v>-5.3329500000000004E-3</c:v>
                </c:pt>
                <c:pt idx="28681">
                  <c:v>-7.9908400000000008E-3</c:v>
                </c:pt>
                <c:pt idx="28682">
                  <c:v>-1.1169399999999999E-2</c:v>
                </c:pt>
                <c:pt idx="28683">
                  <c:v>-1.04189E-2</c:v>
                </c:pt>
                <c:pt idx="28684">
                  <c:v>-1.45807E-2</c:v>
                </c:pt>
                <c:pt idx="28685">
                  <c:v>-1.20926E-2</c:v>
                </c:pt>
                <c:pt idx="28686">
                  <c:v>-1.5740400000000002E-2</c:v>
                </c:pt>
                <c:pt idx="28687">
                  <c:v>-1.30796E-2</c:v>
                </c:pt>
                <c:pt idx="28688">
                  <c:v>-1.6159099999999999E-2</c:v>
                </c:pt>
                <c:pt idx="28689">
                  <c:v>-1.26114E-2</c:v>
                </c:pt>
                <c:pt idx="28690">
                  <c:v>-1.3525000000000001E-2</c:v>
                </c:pt>
                <c:pt idx="28691">
                  <c:v>-1.9098299999999999E-2</c:v>
                </c:pt>
                <c:pt idx="28692">
                  <c:v>-8.8348400000000001E-3</c:v>
                </c:pt>
                <c:pt idx="28693">
                  <c:v>-1.2303400000000001E-2</c:v>
                </c:pt>
                <c:pt idx="28694">
                  <c:v>-1.64709E-2</c:v>
                </c:pt>
                <c:pt idx="28695">
                  <c:v>-1.70078E-2</c:v>
                </c:pt>
                <c:pt idx="28696">
                  <c:v>-1.33305E-2</c:v>
                </c:pt>
                <c:pt idx="28697">
                  <c:v>-4.3020200000000001E-3</c:v>
                </c:pt>
                <c:pt idx="28698">
                  <c:v>-1.1950499999999999E-2</c:v>
                </c:pt>
                <c:pt idx="28699">
                  <c:v>-2.1575899999999999E-2</c:v>
                </c:pt>
                <c:pt idx="28700">
                  <c:v>-1.21374E-2</c:v>
                </c:pt>
                <c:pt idx="28701">
                  <c:v>-1.9096399999999999E-2</c:v>
                </c:pt>
                <c:pt idx="28702">
                  <c:v>-1.7596199999999999E-2</c:v>
                </c:pt>
                <c:pt idx="28703">
                  <c:v>-1.8138899999999999E-2</c:v>
                </c:pt>
                <c:pt idx="28704">
                  <c:v>-1.2207000000000001E-2</c:v>
                </c:pt>
                <c:pt idx="28705">
                  <c:v>-2.2086100000000001E-2</c:v>
                </c:pt>
                <c:pt idx="28706">
                  <c:v>-1.99919E-2</c:v>
                </c:pt>
                <c:pt idx="28707">
                  <c:v>-2.02332E-2</c:v>
                </c:pt>
                <c:pt idx="28708">
                  <c:v>-1.4538799999999999E-2</c:v>
                </c:pt>
                <c:pt idx="28709">
                  <c:v>-1.7076500000000001E-2</c:v>
                </c:pt>
                <c:pt idx="28710">
                  <c:v>-2.4347299999999999E-2</c:v>
                </c:pt>
                <c:pt idx="28711">
                  <c:v>-2.24104E-2</c:v>
                </c:pt>
                <c:pt idx="28712">
                  <c:v>-1.6983000000000002E-2</c:v>
                </c:pt>
                <c:pt idx="28713">
                  <c:v>-1.5758500000000002E-2</c:v>
                </c:pt>
                <c:pt idx="28714">
                  <c:v>-1.92604E-2</c:v>
                </c:pt>
                <c:pt idx="28715">
                  <c:v>-1.9819300000000001E-2</c:v>
                </c:pt>
                <c:pt idx="28716">
                  <c:v>-3.1462700000000003E-2</c:v>
                </c:pt>
                <c:pt idx="28717">
                  <c:v>-2.3302099999999999E-2</c:v>
                </c:pt>
                <c:pt idx="28718">
                  <c:v>-2.3420300000000002E-2</c:v>
                </c:pt>
                <c:pt idx="28719">
                  <c:v>-2.7119600000000001E-2</c:v>
                </c:pt>
                <c:pt idx="28720">
                  <c:v>-1.5605000000000001E-2</c:v>
                </c:pt>
                <c:pt idx="28721">
                  <c:v>-2.1415699999999999E-2</c:v>
                </c:pt>
                <c:pt idx="28722">
                  <c:v>-1.8061600000000001E-2</c:v>
                </c:pt>
                <c:pt idx="28723">
                  <c:v>-2.3432700000000001E-2</c:v>
                </c:pt>
                <c:pt idx="28724">
                  <c:v>-2.66552E-2</c:v>
                </c:pt>
                <c:pt idx="28725">
                  <c:v>-1.6560600000000002E-2</c:v>
                </c:pt>
                <c:pt idx="28726">
                  <c:v>-1.7829899999999999E-2</c:v>
                </c:pt>
                <c:pt idx="28727">
                  <c:v>-2.8900100000000001E-2</c:v>
                </c:pt>
                <c:pt idx="28728">
                  <c:v>-2.5381999999999998E-2</c:v>
                </c:pt>
                <c:pt idx="28729">
                  <c:v>-1.9948E-2</c:v>
                </c:pt>
                <c:pt idx="28730">
                  <c:v>-3.1621900000000001E-2</c:v>
                </c:pt>
                <c:pt idx="28731">
                  <c:v>-1.8698699999999999E-2</c:v>
                </c:pt>
                <c:pt idx="28732">
                  <c:v>-2.8812399999999998E-2</c:v>
                </c:pt>
                <c:pt idx="28733">
                  <c:v>-1.6230600000000001E-2</c:v>
                </c:pt>
                <c:pt idx="28734">
                  <c:v>-2.7753799999999999E-2</c:v>
                </c:pt>
                <c:pt idx="28735">
                  <c:v>-1.6907700000000001E-2</c:v>
                </c:pt>
                <c:pt idx="28736">
                  <c:v>-2.68831E-2</c:v>
                </c:pt>
                <c:pt idx="28737">
                  <c:v>-1.7697299999999999E-2</c:v>
                </c:pt>
                <c:pt idx="28738">
                  <c:v>-2.56376E-2</c:v>
                </c:pt>
                <c:pt idx="28739">
                  <c:v>-2.73762E-2</c:v>
                </c:pt>
                <c:pt idx="28740">
                  <c:v>-3.2143600000000001E-2</c:v>
                </c:pt>
                <c:pt idx="28741">
                  <c:v>-2.8519599999999999E-2</c:v>
                </c:pt>
                <c:pt idx="28742">
                  <c:v>-2.3513800000000001E-2</c:v>
                </c:pt>
                <c:pt idx="28743">
                  <c:v>-1.87616E-2</c:v>
                </c:pt>
                <c:pt idx="28744">
                  <c:v>-2.5109300000000001E-2</c:v>
                </c:pt>
                <c:pt idx="28745">
                  <c:v>-2.2113799999999999E-2</c:v>
                </c:pt>
                <c:pt idx="28746">
                  <c:v>-2.6158299999999999E-2</c:v>
                </c:pt>
                <c:pt idx="28747">
                  <c:v>-1.8993400000000001E-2</c:v>
                </c:pt>
                <c:pt idx="28748">
                  <c:v>-2.07577E-2</c:v>
                </c:pt>
                <c:pt idx="28749">
                  <c:v>-2.35596E-2</c:v>
                </c:pt>
                <c:pt idx="28750">
                  <c:v>-2.56996E-2</c:v>
                </c:pt>
                <c:pt idx="28751">
                  <c:v>-2.50072E-2</c:v>
                </c:pt>
                <c:pt idx="28752">
                  <c:v>-2.03056E-2</c:v>
                </c:pt>
                <c:pt idx="28753">
                  <c:v>-2.47478E-2</c:v>
                </c:pt>
                <c:pt idx="28754">
                  <c:v>-3.4853000000000002E-2</c:v>
                </c:pt>
                <c:pt idx="28755">
                  <c:v>-3.2929399999999998E-2</c:v>
                </c:pt>
                <c:pt idx="28756">
                  <c:v>-2.495E-2</c:v>
                </c:pt>
                <c:pt idx="28757">
                  <c:v>-2.6201200000000001E-2</c:v>
                </c:pt>
                <c:pt idx="28758">
                  <c:v>-3.9803499999999999E-2</c:v>
                </c:pt>
                <c:pt idx="28759">
                  <c:v>-3.6065100000000003E-2</c:v>
                </c:pt>
                <c:pt idx="28760">
                  <c:v>-3.1558000000000003E-2</c:v>
                </c:pt>
                <c:pt idx="28761">
                  <c:v>-3.1619099999999997E-2</c:v>
                </c:pt>
                <c:pt idx="28762">
                  <c:v>-3.2911299999999998E-2</c:v>
                </c:pt>
                <c:pt idx="28763">
                  <c:v>-3.2990499999999999E-2</c:v>
                </c:pt>
                <c:pt idx="28764">
                  <c:v>-2.6452099999999999E-2</c:v>
                </c:pt>
                <c:pt idx="28765">
                  <c:v>-3.2794999999999998E-2</c:v>
                </c:pt>
                <c:pt idx="28766">
                  <c:v>-3.2058700000000002E-2</c:v>
                </c:pt>
                <c:pt idx="28767">
                  <c:v>-3.8100200000000001E-2</c:v>
                </c:pt>
                <c:pt idx="28768">
                  <c:v>-2.6099199999999999E-2</c:v>
                </c:pt>
                <c:pt idx="28769">
                  <c:v>-3.55568E-2</c:v>
                </c:pt>
                <c:pt idx="28770">
                  <c:v>-2.6575999999999999E-2</c:v>
                </c:pt>
                <c:pt idx="28771">
                  <c:v>-3.8600000000000002E-2</c:v>
                </c:pt>
                <c:pt idx="28772">
                  <c:v>-3.5965900000000002E-2</c:v>
                </c:pt>
                <c:pt idx="28773">
                  <c:v>-3.2720600000000002E-2</c:v>
                </c:pt>
                <c:pt idx="28774">
                  <c:v>-3.9373400000000003E-2</c:v>
                </c:pt>
                <c:pt idx="28775">
                  <c:v>-3.4901599999999998E-2</c:v>
                </c:pt>
                <c:pt idx="28776">
                  <c:v>-3.5982100000000003E-2</c:v>
                </c:pt>
                <c:pt idx="28777">
                  <c:v>-3.05204E-2</c:v>
                </c:pt>
                <c:pt idx="28778">
                  <c:v>-2.8004600000000001E-2</c:v>
                </c:pt>
                <c:pt idx="28779">
                  <c:v>-3.88031E-2</c:v>
                </c:pt>
                <c:pt idx="28780">
                  <c:v>-3.9094900000000002E-2</c:v>
                </c:pt>
                <c:pt idx="28781">
                  <c:v>-2.8690299999999998E-2</c:v>
                </c:pt>
                <c:pt idx="28782">
                  <c:v>-3.4007099999999998E-2</c:v>
                </c:pt>
                <c:pt idx="28783">
                  <c:v>-3.77235E-2</c:v>
                </c:pt>
                <c:pt idx="28784">
                  <c:v>-3.2192199999999997E-2</c:v>
                </c:pt>
                <c:pt idx="28785">
                  <c:v>-3.8079300000000003E-2</c:v>
                </c:pt>
                <c:pt idx="28786">
                  <c:v>-3.5085699999999997E-2</c:v>
                </c:pt>
                <c:pt idx="28787">
                  <c:v>-2.4137499999999999E-2</c:v>
                </c:pt>
                <c:pt idx="28788">
                  <c:v>-3.5851500000000001E-2</c:v>
                </c:pt>
                <c:pt idx="28789">
                  <c:v>-2.4828900000000001E-2</c:v>
                </c:pt>
                <c:pt idx="28790">
                  <c:v>-2.6222200000000001E-2</c:v>
                </c:pt>
                <c:pt idx="28791">
                  <c:v>-2.67277E-2</c:v>
                </c:pt>
                <c:pt idx="28792">
                  <c:v>-2.6909800000000001E-2</c:v>
                </c:pt>
                <c:pt idx="28793">
                  <c:v>-2.8984099999999999E-2</c:v>
                </c:pt>
                <c:pt idx="28794">
                  <c:v>-2.6241299999999999E-2</c:v>
                </c:pt>
                <c:pt idx="28795">
                  <c:v>-2.6171699999999999E-2</c:v>
                </c:pt>
                <c:pt idx="28796">
                  <c:v>-2.1925E-2</c:v>
                </c:pt>
                <c:pt idx="28797">
                  <c:v>-1.9165999999999999E-2</c:v>
                </c:pt>
                <c:pt idx="28798">
                  <c:v>-1.9586599999999999E-2</c:v>
                </c:pt>
                <c:pt idx="28799">
                  <c:v>-2.3114200000000001E-2</c:v>
                </c:pt>
                <c:pt idx="28800">
                  <c:v>-2.48823E-2</c:v>
                </c:pt>
                <c:pt idx="28801">
                  <c:v>-2.7364699999999999E-2</c:v>
                </c:pt>
                <c:pt idx="28802">
                  <c:v>-1.5629799999999999E-2</c:v>
                </c:pt>
                <c:pt idx="28803">
                  <c:v>-2.7323699999999999E-2</c:v>
                </c:pt>
                <c:pt idx="28804">
                  <c:v>-2.0358100000000001E-2</c:v>
                </c:pt>
                <c:pt idx="28805">
                  <c:v>-1.9207999999999999E-2</c:v>
                </c:pt>
                <c:pt idx="28806">
                  <c:v>-3.1409300000000001E-2</c:v>
                </c:pt>
                <c:pt idx="28807">
                  <c:v>-2.2403699999999999E-2</c:v>
                </c:pt>
                <c:pt idx="28808">
                  <c:v>-2.77653E-2</c:v>
                </c:pt>
                <c:pt idx="28809">
                  <c:v>-2.5271399999999999E-2</c:v>
                </c:pt>
                <c:pt idx="28810">
                  <c:v>-1.8210400000000002E-2</c:v>
                </c:pt>
                <c:pt idx="28811">
                  <c:v>-2.8702700000000001E-2</c:v>
                </c:pt>
                <c:pt idx="28812">
                  <c:v>-1.9108799999999999E-2</c:v>
                </c:pt>
                <c:pt idx="28813">
                  <c:v>-2.6736300000000001E-2</c:v>
                </c:pt>
                <c:pt idx="28814">
                  <c:v>-2.8061900000000001E-2</c:v>
                </c:pt>
                <c:pt idx="28815">
                  <c:v>-2.5107399999999998E-2</c:v>
                </c:pt>
                <c:pt idx="28816">
                  <c:v>-2.4274799999999999E-2</c:v>
                </c:pt>
                <c:pt idx="28817">
                  <c:v>-2.54717E-2</c:v>
                </c:pt>
                <c:pt idx="28818">
                  <c:v>-2.9789E-2</c:v>
                </c:pt>
                <c:pt idx="28819">
                  <c:v>-2.9919600000000001E-2</c:v>
                </c:pt>
                <c:pt idx="28820">
                  <c:v>-3.2904599999999999E-2</c:v>
                </c:pt>
                <c:pt idx="28821">
                  <c:v>-2.5055899999999999E-2</c:v>
                </c:pt>
                <c:pt idx="28822">
                  <c:v>-2.8374699999999999E-2</c:v>
                </c:pt>
                <c:pt idx="28823">
                  <c:v>-2.7245499999999999E-2</c:v>
                </c:pt>
                <c:pt idx="28824">
                  <c:v>-2.1458600000000001E-2</c:v>
                </c:pt>
                <c:pt idx="28825">
                  <c:v>-2.16656E-2</c:v>
                </c:pt>
                <c:pt idx="28826">
                  <c:v>-2.0443900000000001E-2</c:v>
                </c:pt>
                <c:pt idx="28827">
                  <c:v>-3.1608600000000001E-2</c:v>
                </c:pt>
                <c:pt idx="28828">
                  <c:v>-2.74363E-2</c:v>
                </c:pt>
                <c:pt idx="28829">
                  <c:v>-3.2237099999999998E-2</c:v>
                </c:pt>
                <c:pt idx="28830">
                  <c:v>-3.2683400000000001E-2</c:v>
                </c:pt>
                <c:pt idx="28831">
                  <c:v>-3.2843600000000001E-2</c:v>
                </c:pt>
                <c:pt idx="28832">
                  <c:v>-4.1071900000000001E-2</c:v>
                </c:pt>
                <c:pt idx="28833">
                  <c:v>-3.01027E-2</c:v>
                </c:pt>
                <c:pt idx="28834">
                  <c:v>-2.5224699999999999E-2</c:v>
                </c:pt>
                <c:pt idx="28835">
                  <c:v>-2.9041299999999999E-2</c:v>
                </c:pt>
                <c:pt idx="28836">
                  <c:v>-2.9283500000000001E-2</c:v>
                </c:pt>
                <c:pt idx="28837">
                  <c:v>-2.9204399999999998E-2</c:v>
                </c:pt>
                <c:pt idx="28838">
                  <c:v>-2.86293E-2</c:v>
                </c:pt>
                <c:pt idx="28839">
                  <c:v>-3.4952200000000003E-2</c:v>
                </c:pt>
                <c:pt idx="28840">
                  <c:v>-3.8850799999999998E-2</c:v>
                </c:pt>
                <c:pt idx="28841">
                  <c:v>-3.5614E-2</c:v>
                </c:pt>
                <c:pt idx="28842">
                  <c:v>-3.0750300000000001E-2</c:v>
                </c:pt>
                <c:pt idx="28843">
                  <c:v>-3.06225E-2</c:v>
                </c:pt>
                <c:pt idx="28844">
                  <c:v>-3.4385699999999998E-2</c:v>
                </c:pt>
                <c:pt idx="28845">
                  <c:v>-3.7940000000000002E-2</c:v>
                </c:pt>
                <c:pt idx="28846">
                  <c:v>-3.7992499999999998E-2</c:v>
                </c:pt>
                <c:pt idx="28847">
                  <c:v>-3.6546700000000001E-2</c:v>
                </c:pt>
                <c:pt idx="28848">
                  <c:v>-4.3827100000000001E-2</c:v>
                </c:pt>
                <c:pt idx="28849">
                  <c:v>-3.6564800000000001E-2</c:v>
                </c:pt>
                <c:pt idx="28850">
                  <c:v>-4.4773100000000003E-2</c:v>
                </c:pt>
                <c:pt idx="28851">
                  <c:v>-4.0272700000000002E-2</c:v>
                </c:pt>
                <c:pt idx="28852">
                  <c:v>-4.0984199999999998E-2</c:v>
                </c:pt>
                <c:pt idx="28853">
                  <c:v>-4.4241900000000001E-2</c:v>
                </c:pt>
                <c:pt idx="28854">
                  <c:v>-4.0626500000000003E-2</c:v>
                </c:pt>
                <c:pt idx="28855">
                  <c:v>-3.5706500000000002E-2</c:v>
                </c:pt>
                <c:pt idx="28856">
                  <c:v>-3.7613899999999999E-2</c:v>
                </c:pt>
                <c:pt idx="28857">
                  <c:v>-4.2265900000000002E-2</c:v>
                </c:pt>
                <c:pt idx="28858">
                  <c:v>-3.9294200000000001E-2</c:v>
                </c:pt>
                <c:pt idx="28859">
                  <c:v>-4.8152899999999998E-2</c:v>
                </c:pt>
                <c:pt idx="28860">
                  <c:v>-3.7486100000000001E-2</c:v>
                </c:pt>
                <c:pt idx="28861">
                  <c:v>-4.49238E-2</c:v>
                </c:pt>
                <c:pt idx="28862">
                  <c:v>-4.1676499999999998E-2</c:v>
                </c:pt>
                <c:pt idx="28863">
                  <c:v>-3.8777399999999997E-2</c:v>
                </c:pt>
                <c:pt idx="28864">
                  <c:v>-4.3357800000000002E-2</c:v>
                </c:pt>
                <c:pt idx="28865">
                  <c:v>-3.6524800000000003E-2</c:v>
                </c:pt>
                <c:pt idx="28866">
                  <c:v>-3.8513199999999997E-2</c:v>
                </c:pt>
                <c:pt idx="28867">
                  <c:v>-4.4136000000000002E-2</c:v>
                </c:pt>
                <c:pt idx="28868">
                  <c:v>-3.2089199999999998E-2</c:v>
                </c:pt>
                <c:pt idx="28869">
                  <c:v>-3.5721799999999998E-2</c:v>
                </c:pt>
                <c:pt idx="28870">
                  <c:v>-3.8517000000000003E-2</c:v>
                </c:pt>
                <c:pt idx="28871">
                  <c:v>-3.20311E-2</c:v>
                </c:pt>
                <c:pt idx="28872">
                  <c:v>-4.1822400000000003E-2</c:v>
                </c:pt>
                <c:pt idx="28873">
                  <c:v>-4.0693300000000002E-2</c:v>
                </c:pt>
                <c:pt idx="28874">
                  <c:v>-3.8521800000000002E-2</c:v>
                </c:pt>
                <c:pt idx="28875">
                  <c:v>-3.4670800000000002E-2</c:v>
                </c:pt>
                <c:pt idx="28876">
                  <c:v>-3.2295200000000003E-2</c:v>
                </c:pt>
                <c:pt idx="28877">
                  <c:v>-3.2892200000000003E-2</c:v>
                </c:pt>
                <c:pt idx="28878">
                  <c:v>-3.1038300000000001E-2</c:v>
                </c:pt>
                <c:pt idx="28879">
                  <c:v>-3.92828E-2</c:v>
                </c:pt>
                <c:pt idx="28880">
                  <c:v>-3.5207700000000001E-2</c:v>
                </c:pt>
                <c:pt idx="28881">
                  <c:v>-3.2959000000000002E-2</c:v>
                </c:pt>
                <c:pt idx="28882">
                  <c:v>-3.4330399999999997E-2</c:v>
                </c:pt>
                <c:pt idx="28883">
                  <c:v>-3.2651899999999998E-2</c:v>
                </c:pt>
                <c:pt idx="28884">
                  <c:v>-3.9978E-2</c:v>
                </c:pt>
                <c:pt idx="28885">
                  <c:v>-4.0551200000000003E-2</c:v>
                </c:pt>
                <c:pt idx="28886">
                  <c:v>-3.3765799999999999E-2</c:v>
                </c:pt>
                <c:pt idx="28887">
                  <c:v>-4.1355099999999999E-2</c:v>
                </c:pt>
                <c:pt idx="28888">
                  <c:v>-3.5960199999999998E-2</c:v>
                </c:pt>
                <c:pt idx="28889">
                  <c:v>-4.0705699999999997E-2</c:v>
                </c:pt>
                <c:pt idx="28890">
                  <c:v>-4.0411900000000001E-2</c:v>
                </c:pt>
                <c:pt idx="28891">
                  <c:v>-3.2707199999999999E-2</c:v>
                </c:pt>
                <c:pt idx="28892">
                  <c:v>-4.20513E-2</c:v>
                </c:pt>
                <c:pt idx="28893">
                  <c:v>-2.7424799999999999E-2</c:v>
                </c:pt>
                <c:pt idx="28894">
                  <c:v>-2.7564000000000002E-2</c:v>
                </c:pt>
                <c:pt idx="28895">
                  <c:v>-3.2558400000000001E-2</c:v>
                </c:pt>
                <c:pt idx="28896">
                  <c:v>-2.5006299999999999E-2</c:v>
                </c:pt>
                <c:pt idx="28897">
                  <c:v>-2.4131799999999998E-2</c:v>
                </c:pt>
                <c:pt idx="28898">
                  <c:v>-2.878E-2</c:v>
                </c:pt>
                <c:pt idx="28899">
                  <c:v>-2.8223000000000002E-2</c:v>
                </c:pt>
                <c:pt idx="28900">
                  <c:v>-2.5329600000000001E-2</c:v>
                </c:pt>
                <c:pt idx="28901">
                  <c:v>-2.6547399999999999E-2</c:v>
                </c:pt>
                <c:pt idx="28902">
                  <c:v>-1.8950499999999999E-2</c:v>
                </c:pt>
                <c:pt idx="28903">
                  <c:v>-2.59209E-2</c:v>
                </c:pt>
                <c:pt idx="28904">
                  <c:v>-1.56612E-2</c:v>
                </c:pt>
                <c:pt idx="28905">
                  <c:v>-2.0752900000000001E-2</c:v>
                </c:pt>
                <c:pt idx="28906">
                  <c:v>-2.0999E-2</c:v>
                </c:pt>
                <c:pt idx="28907">
                  <c:v>-1.11761E-2</c:v>
                </c:pt>
                <c:pt idx="28908">
                  <c:v>-2.0208400000000001E-2</c:v>
                </c:pt>
                <c:pt idx="28909">
                  <c:v>-1.754E-2</c:v>
                </c:pt>
                <c:pt idx="28910">
                  <c:v>-2.0786300000000001E-2</c:v>
                </c:pt>
                <c:pt idx="28911">
                  <c:v>-1.86424E-2</c:v>
                </c:pt>
                <c:pt idx="28912">
                  <c:v>-1.8089299999999999E-2</c:v>
                </c:pt>
                <c:pt idx="28913">
                  <c:v>-1.80302E-2</c:v>
                </c:pt>
                <c:pt idx="28914">
                  <c:v>-1.9609499999999998E-2</c:v>
                </c:pt>
                <c:pt idx="28915">
                  <c:v>-2.5779699999999999E-2</c:v>
                </c:pt>
                <c:pt idx="28916">
                  <c:v>-1.3606099999999999E-2</c:v>
                </c:pt>
                <c:pt idx="28917">
                  <c:v>-2.5739700000000001E-2</c:v>
                </c:pt>
                <c:pt idx="28918">
                  <c:v>-2.4333E-2</c:v>
                </c:pt>
                <c:pt idx="28919">
                  <c:v>-2.16866E-2</c:v>
                </c:pt>
                <c:pt idx="28920">
                  <c:v>-1.6962100000000001E-2</c:v>
                </c:pt>
                <c:pt idx="28921">
                  <c:v>-1.7314900000000001E-2</c:v>
                </c:pt>
                <c:pt idx="28922">
                  <c:v>-1.1158899999999999E-2</c:v>
                </c:pt>
                <c:pt idx="28923">
                  <c:v>-1.9378699999999999E-2</c:v>
                </c:pt>
                <c:pt idx="28924">
                  <c:v>-1.8581400000000001E-2</c:v>
                </c:pt>
                <c:pt idx="28925">
                  <c:v>-1.54228E-2</c:v>
                </c:pt>
                <c:pt idx="28926">
                  <c:v>-1.03979E-2</c:v>
                </c:pt>
                <c:pt idx="28927">
                  <c:v>-1.1226699999999999E-2</c:v>
                </c:pt>
                <c:pt idx="28928">
                  <c:v>-1.6026499999999999E-2</c:v>
                </c:pt>
                <c:pt idx="28929">
                  <c:v>-1.2936599999999999E-2</c:v>
                </c:pt>
                <c:pt idx="28930">
                  <c:v>-7.9422E-3</c:v>
                </c:pt>
                <c:pt idx="28931">
                  <c:v>-1.1838899999999999E-2</c:v>
                </c:pt>
                <c:pt idx="28932">
                  <c:v>-2.0579299999999998E-2</c:v>
                </c:pt>
                <c:pt idx="28933">
                  <c:v>-1.5136699999999999E-2</c:v>
                </c:pt>
                <c:pt idx="28934">
                  <c:v>-1.11742E-2</c:v>
                </c:pt>
                <c:pt idx="28935">
                  <c:v>-6.4706800000000004E-3</c:v>
                </c:pt>
                <c:pt idx="28936">
                  <c:v>-1.4265999999999999E-2</c:v>
                </c:pt>
                <c:pt idx="28937">
                  <c:v>-1.4121099999999999E-2</c:v>
                </c:pt>
                <c:pt idx="28938">
                  <c:v>-1.6586299999999998E-2</c:v>
                </c:pt>
                <c:pt idx="28939">
                  <c:v>-1.50213E-2</c:v>
                </c:pt>
                <c:pt idx="28940">
                  <c:v>-1.7192800000000001E-2</c:v>
                </c:pt>
                <c:pt idx="28941">
                  <c:v>-2.1212600000000002E-2</c:v>
                </c:pt>
                <c:pt idx="28942">
                  <c:v>-1.1645300000000001E-2</c:v>
                </c:pt>
                <c:pt idx="28943">
                  <c:v>-1.53866E-2</c:v>
                </c:pt>
                <c:pt idx="28944">
                  <c:v>-8.9044599999999995E-3</c:v>
                </c:pt>
                <c:pt idx="28945">
                  <c:v>-1.0767000000000001E-2</c:v>
                </c:pt>
                <c:pt idx="28946">
                  <c:v>-1.1797E-2</c:v>
                </c:pt>
                <c:pt idx="28947">
                  <c:v>-5.3234099999999998E-3</c:v>
                </c:pt>
                <c:pt idx="28948">
                  <c:v>-8.2673999999999994E-3</c:v>
                </c:pt>
                <c:pt idx="28949">
                  <c:v>-3.0717800000000001E-3</c:v>
                </c:pt>
                <c:pt idx="28950">
                  <c:v>-1.0581E-2</c:v>
                </c:pt>
                <c:pt idx="28951">
                  <c:v>-9.0484599999999995E-3</c:v>
                </c:pt>
                <c:pt idx="28952">
                  <c:v>-1.3221699999999999E-2</c:v>
                </c:pt>
                <c:pt idx="28953">
                  <c:v>-1.48039E-2</c:v>
                </c:pt>
                <c:pt idx="28954">
                  <c:v>-8.7213499999999992E-3</c:v>
                </c:pt>
                <c:pt idx="28955">
                  <c:v>-1.1802699999999999E-2</c:v>
                </c:pt>
                <c:pt idx="28956">
                  <c:v>-1.2897499999999999E-2</c:v>
                </c:pt>
                <c:pt idx="28957">
                  <c:v>8.0013299999999996E-4</c:v>
                </c:pt>
                <c:pt idx="28958">
                  <c:v>-1.2275700000000001E-2</c:v>
                </c:pt>
                <c:pt idx="28959">
                  <c:v>-1.1115999999999999E-2</c:v>
                </c:pt>
                <c:pt idx="28960">
                  <c:v>-1.2638999999999999E-2</c:v>
                </c:pt>
                <c:pt idx="28961">
                  <c:v>-1.5849100000000001E-2</c:v>
                </c:pt>
                <c:pt idx="28962">
                  <c:v>-8.8415100000000003E-3</c:v>
                </c:pt>
                <c:pt idx="28963">
                  <c:v>-1.8487900000000002E-2</c:v>
                </c:pt>
                <c:pt idx="28964">
                  <c:v>-1.16034E-2</c:v>
                </c:pt>
                <c:pt idx="28965">
                  <c:v>-4.7807700000000002E-3</c:v>
                </c:pt>
                <c:pt idx="28966">
                  <c:v>-5.7716399999999998E-3</c:v>
                </c:pt>
                <c:pt idx="28967">
                  <c:v>-8.2778899999999996E-3</c:v>
                </c:pt>
                <c:pt idx="28968">
                  <c:v>-7.13921E-3</c:v>
                </c:pt>
                <c:pt idx="28969">
                  <c:v>-4.2867699999999996E-3</c:v>
                </c:pt>
                <c:pt idx="28970">
                  <c:v>-1.07794E-2</c:v>
                </c:pt>
                <c:pt idx="28971">
                  <c:v>-1.0136600000000001E-2</c:v>
                </c:pt>
                <c:pt idx="28972">
                  <c:v>-1.7721199999999999E-2</c:v>
                </c:pt>
                <c:pt idx="28973">
                  <c:v>-1.22519E-2</c:v>
                </c:pt>
                <c:pt idx="28974">
                  <c:v>-1.6593900000000001E-4</c:v>
                </c:pt>
                <c:pt idx="28975">
                  <c:v>-2.1171599999999999E-3</c:v>
                </c:pt>
                <c:pt idx="28976">
                  <c:v>3.1089799999999999E-4</c:v>
                </c:pt>
                <c:pt idx="28977">
                  <c:v>1.11961E-3</c:v>
                </c:pt>
                <c:pt idx="28978">
                  <c:v>1.0213900000000001E-3</c:v>
                </c:pt>
                <c:pt idx="28979">
                  <c:v>-2.8619800000000001E-3</c:v>
                </c:pt>
                <c:pt idx="28980">
                  <c:v>-3.8280499999999999E-3</c:v>
                </c:pt>
                <c:pt idx="28981">
                  <c:v>1.1148499999999999E-3</c:v>
                </c:pt>
                <c:pt idx="28982">
                  <c:v>3.8461699999999999E-3</c:v>
                </c:pt>
                <c:pt idx="28983">
                  <c:v>6.6623699999999999E-3</c:v>
                </c:pt>
                <c:pt idx="28984">
                  <c:v>-2.3994400000000001E-3</c:v>
                </c:pt>
                <c:pt idx="28985">
                  <c:v>6.8893399999999999E-3</c:v>
                </c:pt>
                <c:pt idx="28986">
                  <c:v>5.41115E-3</c:v>
                </c:pt>
                <c:pt idx="28987">
                  <c:v>6.0691800000000004E-3</c:v>
                </c:pt>
                <c:pt idx="28988">
                  <c:v>3.5991700000000001E-3</c:v>
                </c:pt>
                <c:pt idx="28989">
                  <c:v>5.0945299999999999E-3</c:v>
                </c:pt>
                <c:pt idx="28990">
                  <c:v>5.53131E-4</c:v>
                </c:pt>
                <c:pt idx="28991">
                  <c:v>1.35899E-3</c:v>
                </c:pt>
                <c:pt idx="28992">
                  <c:v>3.2148400000000001E-3</c:v>
                </c:pt>
                <c:pt idx="28993">
                  <c:v>5.6867599999999999E-3</c:v>
                </c:pt>
                <c:pt idx="28994">
                  <c:v>1.12123E-2</c:v>
                </c:pt>
                <c:pt idx="28995">
                  <c:v>1.1919000000000001E-2</c:v>
                </c:pt>
                <c:pt idx="28996">
                  <c:v>1.6268700000000001E-2</c:v>
                </c:pt>
                <c:pt idx="28997">
                  <c:v>1.1649100000000001E-2</c:v>
                </c:pt>
                <c:pt idx="28998">
                  <c:v>1.1076000000000001E-2</c:v>
                </c:pt>
                <c:pt idx="28999">
                  <c:v>1.3731E-2</c:v>
                </c:pt>
                <c:pt idx="29000">
                  <c:v>7.2641399999999997E-3</c:v>
                </c:pt>
                <c:pt idx="29001">
                  <c:v>1.3880699999999999E-2</c:v>
                </c:pt>
                <c:pt idx="29002">
                  <c:v>1.6497600000000001E-2</c:v>
                </c:pt>
                <c:pt idx="29003">
                  <c:v>1.98097E-2</c:v>
                </c:pt>
                <c:pt idx="29004">
                  <c:v>1.9566500000000001E-2</c:v>
                </c:pt>
                <c:pt idx="29005">
                  <c:v>1.6516699999999999E-2</c:v>
                </c:pt>
                <c:pt idx="29006">
                  <c:v>1.7463699999999999E-2</c:v>
                </c:pt>
                <c:pt idx="29007">
                  <c:v>2.1731400000000001E-2</c:v>
                </c:pt>
                <c:pt idx="29008">
                  <c:v>2.4277699999999999E-2</c:v>
                </c:pt>
                <c:pt idx="29009">
                  <c:v>2.1718999999999999E-2</c:v>
                </c:pt>
                <c:pt idx="29010">
                  <c:v>2.2319800000000001E-2</c:v>
                </c:pt>
                <c:pt idx="29011">
                  <c:v>1.5303600000000001E-2</c:v>
                </c:pt>
                <c:pt idx="29012">
                  <c:v>2.4214699999999999E-2</c:v>
                </c:pt>
                <c:pt idx="29013">
                  <c:v>1.9875500000000001E-2</c:v>
                </c:pt>
                <c:pt idx="29014">
                  <c:v>1.76954E-2</c:v>
                </c:pt>
                <c:pt idx="29015">
                  <c:v>2.3256300000000001E-2</c:v>
                </c:pt>
                <c:pt idx="29016">
                  <c:v>2.3057000000000001E-2</c:v>
                </c:pt>
                <c:pt idx="29017">
                  <c:v>1.89667E-2</c:v>
                </c:pt>
                <c:pt idx="29018">
                  <c:v>2.2738499999999998E-2</c:v>
                </c:pt>
                <c:pt idx="29019">
                  <c:v>1.5036600000000001E-2</c:v>
                </c:pt>
                <c:pt idx="29020">
                  <c:v>2.40889E-2</c:v>
                </c:pt>
                <c:pt idx="29021">
                  <c:v>2.33679E-2</c:v>
                </c:pt>
                <c:pt idx="29022">
                  <c:v>2.2743200000000002E-2</c:v>
                </c:pt>
                <c:pt idx="29023">
                  <c:v>2.1552999999999999E-2</c:v>
                </c:pt>
                <c:pt idx="29024">
                  <c:v>2.0280800000000002E-2</c:v>
                </c:pt>
                <c:pt idx="29025">
                  <c:v>2.4798400000000002E-2</c:v>
                </c:pt>
                <c:pt idx="29026">
                  <c:v>2.3017900000000001E-2</c:v>
                </c:pt>
                <c:pt idx="29027">
                  <c:v>2.72751E-2</c:v>
                </c:pt>
                <c:pt idx="29028">
                  <c:v>2.0338100000000001E-2</c:v>
                </c:pt>
                <c:pt idx="29029">
                  <c:v>2.4884199999999999E-2</c:v>
                </c:pt>
                <c:pt idx="29030">
                  <c:v>2.0216899999999999E-2</c:v>
                </c:pt>
                <c:pt idx="29031">
                  <c:v>2.47192E-2</c:v>
                </c:pt>
                <c:pt idx="29032">
                  <c:v>2.3444199999999998E-2</c:v>
                </c:pt>
                <c:pt idx="29033">
                  <c:v>2.25163E-2</c:v>
                </c:pt>
                <c:pt idx="29034">
                  <c:v>2.21558E-2</c:v>
                </c:pt>
                <c:pt idx="29035">
                  <c:v>1.8255199999999999E-2</c:v>
                </c:pt>
                <c:pt idx="29036">
                  <c:v>2.55032E-2</c:v>
                </c:pt>
                <c:pt idx="29037">
                  <c:v>1.2558E-2</c:v>
                </c:pt>
                <c:pt idx="29038">
                  <c:v>2.4295799999999999E-2</c:v>
                </c:pt>
                <c:pt idx="29039">
                  <c:v>2.5929500000000001E-2</c:v>
                </c:pt>
                <c:pt idx="29040">
                  <c:v>2.2686000000000001E-2</c:v>
                </c:pt>
                <c:pt idx="29041">
                  <c:v>2.4502800000000002E-2</c:v>
                </c:pt>
                <c:pt idx="29042">
                  <c:v>2.4728799999999999E-2</c:v>
                </c:pt>
                <c:pt idx="29043">
                  <c:v>2.0874E-2</c:v>
                </c:pt>
                <c:pt idx="29044">
                  <c:v>2.2499999999999999E-2</c:v>
                </c:pt>
                <c:pt idx="29045">
                  <c:v>2.3169499999999999E-2</c:v>
                </c:pt>
                <c:pt idx="29046">
                  <c:v>2.46515E-2</c:v>
                </c:pt>
                <c:pt idx="29047">
                  <c:v>1.72176E-2</c:v>
                </c:pt>
                <c:pt idx="29048">
                  <c:v>1.49479E-2</c:v>
                </c:pt>
                <c:pt idx="29049">
                  <c:v>1.74646E-2</c:v>
                </c:pt>
                <c:pt idx="29050">
                  <c:v>2.2714600000000001E-2</c:v>
                </c:pt>
                <c:pt idx="29051">
                  <c:v>1.8311500000000001E-2</c:v>
                </c:pt>
                <c:pt idx="29052">
                  <c:v>1.4752400000000001E-2</c:v>
                </c:pt>
                <c:pt idx="29053">
                  <c:v>1.32303E-2</c:v>
                </c:pt>
                <c:pt idx="29054">
                  <c:v>1.1252399999999999E-2</c:v>
                </c:pt>
                <c:pt idx="29055">
                  <c:v>1.5678399999999999E-2</c:v>
                </c:pt>
                <c:pt idx="29056">
                  <c:v>1.2584700000000001E-2</c:v>
                </c:pt>
                <c:pt idx="29057">
                  <c:v>1.37596E-2</c:v>
                </c:pt>
                <c:pt idx="29058">
                  <c:v>1.2181300000000001E-2</c:v>
                </c:pt>
                <c:pt idx="29059">
                  <c:v>1.7557099999999999E-2</c:v>
                </c:pt>
                <c:pt idx="29060">
                  <c:v>1.1803599999999999E-2</c:v>
                </c:pt>
                <c:pt idx="29061">
                  <c:v>1.4553999999999999E-2</c:v>
                </c:pt>
                <c:pt idx="29062">
                  <c:v>9.3765299999999992E-3</c:v>
                </c:pt>
                <c:pt idx="29063">
                  <c:v>1.3121600000000001E-2</c:v>
                </c:pt>
                <c:pt idx="29064">
                  <c:v>1.34821E-2</c:v>
                </c:pt>
                <c:pt idx="29065">
                  <c:v>1.6692200000000001E-2</c:v>
                </c:pt>
                <c:pt idx="29066">
                  <c:v>5.4712299999999997E-3</c:v>
                </c:pt>
                <c:pt idx="29067">
                  <c:v>8.4629100000000006E-3</c:v>
                </c:pt>
                <c:pt idx="29068">
                  <c:v>7.9946500000000007E-3</c:v>
                </c:pt>
                <c:pt idx="29069">
                  <c:v>3.18527E-3</c:v>
                </c:pt>
                <c:pt idx="29070">
                  <c:v>8.4543199999999995E-3</c:v>
                </c:pt>
                <c:pt idx="29071">
                  <c:v>1.05247E-2</c:v>
                </c:pt>
                <c:pt idx="29072">
                  <c:v>1.13916E-2</c:v>
                </c:pt>
                <c:pt idx="29073">
                  <c:v>6.2198599999999998E-3</c:v>
                </c:pt>
                <c:pt idx="29074">
                  <c:v>8.2044600000000002E-3</c:v>
                </c:pt>
                <c:pt idx="29075">
                  <c:v>1.19972E-2</c:v>
                </c:pt>
                <c:pt idx="29076">
                  <c:v>1.3182599999999999E-2</c:v>
                </c:pt>
                <c:pt idx="29077">
                  <c:v>1.6773199999999999E-2</c:v>
                </c:pt>
                <c:pt idx="29078">
                  <c:v>1.73349E-2</c:v>
                </c:pt>
                <c:pt idx="29079">
                  <c:v>1.4913600000000001E-2</c:v>
                </c:pt>
                <c:pt idx="29080">
                  <c:v>9.3431499999999997E-3</c:v>
                </c:pt>
                <c:pt idx="29081">
                  <c:v>1.39198E-2</c:v>
                </c:pt>
                <c:pt idx="29082">
                  <c:v>1.46646E-2</c:v>
                </c:pt>
                <c:pt idx="29083">
                  <c:v>1.7667800000000001E-2</c:v>
                </c:pt>
                <c:pt idx="29084">
                  <c:v>1.13726E-2</c:v>
                </c:pt>
                <c:pt idx="29085">
                  <c:v>1.53971E-2</c:v>
                </c:pt>
                <c:pt idx="29086">
                  <c:v>1.3837800000000001E-2</c:v>
                </c:pt>
                <c:pt idx="29087">
                  <c:v>2.3301100000000002E-2</c:v>
                </c:pt>
                <c:pt idx="29088">
                  <c:v>1.8856000000000001E-2</c:v>
                </c:pt>
                <c:pt idx="29089">
                  <c:v>6.4964300000000001E-3</c:v>
                </c:pt>
                <c:pt idx="29090">
                  <c:v>1.8859899999999999E-2</c:v>
                </c:pt>
                <c:pt idx="29091">
                  <c:v>1.9687699999999999E-2</c:v>
                </c:pt>
                <c:pt idx="29092">
                  <c:v>2.3551900000000001E-2</c:v>
                </c:pt>
                <c:pt idx="29093">
                  <c:v>1.9030600000000002E-2</c:v>
                </c:pt>
                <c:pt idx="29094">
                  <c:v>2.12812E-2</c:v>
                </c:pt>
                <c:pt idx="29095">
                  <c:v>2.1243100000000001E-2</c:v>
                </c:pt>
                <c:pt idx="29096">
                  <c:v>2.3905800000000001E-2</c:v>
                </c:pt>
                <c:pt idx="29097">
                  <c:v>1.68104E-2</c:v>
                </c:pt>
                <c:pt idx="29098">
                  <c:v>2.2156700000000001E-2</c:v>
                </c:pt>
                <c:pt idx="29099">
                  <c:v>2.0294199999999998E-2</c:v>
                </c:pt>
                <c:pt idx="29100">
                  <c:v>2.3543399999999999E-2</c:v>
                </c:pt>
                <c:pt idx="29101">
                  <c:v>2.4601000000000001E-2</c:v>
                </c:pt>
                <c:pt idx="29102">
                  <c:v>1.9533200000000001E-2</c:v>
                </c:pt>
                <c:pt idx="29103">
                  <c:v>2.9974899999999999E-2</c:v>
                </c:pt>
                <c:pt idx="29104">
                  <c:v>2.4557099999999998E-2</c:v>
                </c:pt>
                <c:pt idx="29105">
                  <c:v>3.4700399999999999E-2</c:v>
                </c:pt>
                <c:pt idx="29106">
                  <c:v>3.2857900000000002E-2</c:v>
                </c:pt>
                <c:pt idx="29107">
                  <c:v>3.7080799999999997E-2</c:v>
                </c:pt>
                <c:pt idx="29108">
                  <c:v>3.7843700000000001E-2</c:v>
                </c:pt>
                <c:pt idx="29109">
                  <c:v>2.9992100000000001E-2</c:v>
                </c:pt>
                <c:pt idx="29110">
                  <c:v>4.2103799999999997E-2</c:v>
                </c:pt>
                <c:pt idx="29111">
                  <c:v>3.1909899999999998E-2</c:v>
                </c:pt>
                <c:pt idx="29112">
                  <c:v>3.2511699999999998E-2</c:v>
                </c:pt>
                <c:pt idx="29113">
                  <c:v>4.1109100000000003E-2</c:v>
                </c:pt>
                <c:pt idx="29114">
                  <c:v>3.00074E-2</c:v>
                </c:pt>
                <c:pt idx="29115">
                  <c:v>3.6930999999999999E-2</c:v>
                </c:pt>
                <c:pt idx="29116">
                  <c:v>3.4458200000000001E-2</c:v>
                </c:pt>
                <c:pt idx="29117">
                  <c:v>4.2763700000000002E-2</c:v>
                </c:pt>
                <c:pt idx="29118">
                  <c:v>3.99189E-2</c:v>
                </c:pt>
                <c:pt idx="29119">
                  <c:v>3.8732500000000003E-2</c:v>
                </c:pt>
                <c:pt idx="29120">
                  <c:v>3.5813299999999999E-2</c:v>
                </c:pt>
                <c:pt idx="29121">
                  <c:v>4.4735900000000002E-2</c:v>
                </c:pt>
                <c:pt idx="29122">
                  <c:v>3.48206E-2</c:v>
                </c:pt>
                <c:pt idx="29123">
                  <c:v>3.3625599999999999E-2</c:v>
                </c:pt>
                <c:pt idx="29124">
                  <c:v>3.7956200000000002E-2</c:v>
                </c:pt>
                <c:pt idx="29125">
                  <c:v>3.2486000000000001E-2</c:v>
                </c:pt>
                <c:pt idx="29126">
                  <c:v>3.6340699999999997E-2</c:v>
                </c:pt>
                <c:pt idx="29127">
                  <c:v>3.4035700000000002E-2</c:v>
                </c:pt>
                <c:pt idx="29128">
                  <c:v>4.5092599999999997E-2</c:v>
                </c:pt>
                <c:pt idx="29129">
                  <c:v>3.7203800000000002E-2</c:v>
                </c:pt>
                <c:pt idx="29130">
                  <c:v>3.9359999999999999E-2</c:v>
                </c:pt>
                <c:pt idx="29131">
                  <c:v>3.6517099999999997E-2</c:v>
                </c:pt>
                <c:pt idx="29132">
                  <c:v>3.4823399999999997E-2</c:v>
                </c:pt>
                <c:pt idx="29133">
                  <c:v>3.19901E-2</c:v>
                </c:pt>
                <c:pt idx="29134">
                  <c:v>3.6665900000000001E-2</c:v>
                </c:pt>
                <c:pt idx="29135">
                  <c:v>3.4356100000000001E-2</c:v>
                </c:pt>
                <c:pt idx="29136">
                  <c:v>3.8472199999999998E-2</c:v>
                </c:pt>
                <c:pt idx="29137">
                  <c:v>2.8017E-2</c:v>
                </c:pt>
                <c:pt idx="29138">
                  <c:v>3.69711E-2</c:v>
                </c:pt>
                <c:pt idx="29139">
                  <c:v>3.0528099999999999E-2</c:v>
                </c:pt>
                <c:pt idx="29140">
                  <c:v>3.62349E-2</c:v>
                </c:pt>
                <c:pt idx="29141">
                  <c:v>4.0334700000000001E-2</c:v>
                </c:pt>
                <c:pt idx="29142">
                  <c:v>3.5518599999999997E-2</c:v>
                </c:pt>
                <c:pt idx="29143">
                  <c:v>3.3444399999999999E-2</c:v>
                </c:pt>
                <c:pt idx="29144">
                  <c:v>3.6303500000000002E-2</c:v>
                </c:pt>
                <c:pt idx="29145">
                  <c:v>4.69942E-2</c:v>
                </c:pt>
                <c:pt idx="29146">
                  <c:v>4.0327099999999998E-2</c:v>
                </c:pt>
                <c:pt idx="29147">
                  <c:v>3.9033900000000003E-2</c:v>
                </c:pt>
                <c:pt idx="29148">
                  <c:v>4.32243E-2</c:v>
                </c:pt>
                <c:pt idx="29149">
                  <c:v>4.0400499999999999E-2</c:v>
                </c:pt>
                <c:pt idx="29150">
                  <c:v>4.2356499999999998E-2</c:v>
                </c:pt>
                <c:pt idx="29151">
                  <c:v>4.3421700000000001E-2</c:v>
                </c:pt>
                <c:pt idx="29152">
                  <c:v>3.9671900000000003E-2</c:v>
                </c:pt>
                <c:pt idx="29153">
                  <c:v>3.0582399999999999E-2</c:v>
                </c:pt>
                <c:pt idx="29154">
                  <c:v>4.1313200000000001E-2</c:v>
                </c:pt>
                <c:pt idx="29155">
                  <c:v>3.9444E-2</c:v>
                </c:pt>
                <c:pt idx="29156">
                  <c:v>4.0454900000000002E-2</c:v>
                </c:pt>
                <c:pt idx="29157">
                  <c:v>3.98769E-2</c:v>
                </c:pt>
                <c:pt idx="29158">
                  <c:v>4.2482399999999997E-2</c:v>
                </c:pt>
                <c:pt idx="29159">
                  <c:v>4.5694400000000003E-2</c:v>
                </c:pt>
                <c:pt idx="29160">
                  <c:v>3.2764399999999999E-2</c:v>
                </c:pt>
                <c:pt idx="29161">
                  <c:v>4.0414800000000001E-2</c:v>
                </c:pt>
                <c:pt idx="29162">
                  <c:v>3.7936200000000003E-2</c:v>
                </c:pt>
                <c:pt idx="29163">
                  <c:v>4.0149700000000003E-2</c:v>
                </c:pt>
                <c:pt idx="29164">
                  <c:v>3.9824499999999999E-2</c:v>
                </c:pt>
                <c:pt idx="29165">
                  <c:v>3.3786799999999999E-2</c:v>
                </c:pt>
                <c:pt idx="29166">
                  <c:v>3.3669499999999998E-2</c:v>
                </c:pt>
                <c:pt idx="29167">
                  <c:v>2.7489699999999999E-2</c:v>
                </c:pt>
                <c:pt idx="29168">
                  <c:v>3.6436099999999999E-2</c:v>
                </c:pt>
                <c:pt idx="29169">
                  <c:v>3.6001199999999997E-2</c:v>
                </c:pt>
                <c:pt idx="29170">
                  <c:v>3.37801E-2</c:v>
                </c:pt>
                <c:pt idx="29171">
                  <c:v>3.3312799999999997E-2</c:v>
                </c:pt>
                <c:pt idx="29172">
                  <c:v>3.0979199999999998E-2</c:v>
                </c:pt>
                <c:pt idx="29173">
                  <c:v>3.6388400000000001E-2</c:v>
                </c:pt>
                <c:pt idx="29174">
                  <c:v>3.8233799999999998E-2</c:v>
                </c:pt>
                <c:pt idx="29175">
                  <c:v>3.866E-2</c:v>
                </c:pt>
                <c:pt idx="29176">
                  <c:v>4.0488200000000002E-2</c:v>
                </c:pt>
                <c:pt idx="29177">
                  <c:v>3.5140999999999999E-2</c:v>
                </c:pt>
                <c:pt idx="29178">
                  <c:v>3.22695E-2</c:v>
                </c:pt>
                <c:pt idx="29179">
                  <c:v>3.33385E-2</c:v>
                </c:pt>
                <c:pt idx="29180">
                  <c:v>3.0167599999999999E-2</c:v>
                </c:pt>
                <c:pt idx="29181">
                  <c:v>2.9462800000000001E-2</c:v>
                </c:pt>
                <c:pt idx="29182">
                  <c:v>2.9549599999999999E-2</c:v>
                </c:pt>
                <c:pt idx="29183">
                  <c:v>3.36037E-2</c:v>
                </c:pt>
                <c:pt idx="29184">
                  <c:v>2.9603999999999998E-2</c:v>
                </c:pt>
                <c:pt idx="29185">
                  <c:v>3.1728699999999999E-2</c:v>
                </c:pt>
                <c:pt idx="29186">
                  <c:v>3.0802699999999999E-2</c:v>
                </c:pt>
                <c:pt idx="29187">
                  <c:v>2.9741299999999998E-2</c:v>
                </c:pt>
                <c:pt idx="29188">
                  <c:v>2.9450400000000002E-2</c:v>
                </c:pt>
                <c:pt idx="29189">
                  <c:v>2.44417E-2</c:v>
                </c:pt>
                <c:pt idx="29190">
                  <c:v>2.68469E-2</c:v>
                </c:pt>
                <c:pt idx="29191">
                  <c:v>3.3745799999999999E-2</c:v>
                </c:pt>
                <c:pt idx="29192">
                  <c:v>2.7833900000000002E-2</c:v>
                </c:pt>
                <c:pt idx="29193">
                  <c:v>2.8325099999999999E-2</c:v>
                </c:pt>
                <c:pt idx="29194">
                  <c:v>3.3020000000000001E-2</c:v>
                </c:pt>
                <c:pt idx="29195">
                  <c:v>3.12319E-2</c:v>
                </c:pt>
                <c:pt idx="29196">
                  <c:v>3.1769800000000001E-2</c:v>
                </c:pt>
                <c:pt idx="29197">
                  <c:v>2.8550099999999998E-2</c:v>
                </c:pt>
                <c:pt idx="29198">
                  <c:v>2.8321300000000001E-2</c:v>
                </c:pt>
                <c:pt idx="29199">
                  <c:v>2.7574499999999998E-2</c:v>
                </c:pt>
                <c:pt idx="29200">
                  <c:v>2.7648900000000001E-2</c:v>
                </c:pt>
                <c:pt idx="29201">
                  <c:v>2.49605E-2</c:v>
                </c:pt>
                <c:pt idx="29202">
                  <c:v>2.6665700000000001E-2</c:v>
                </c:pt>
                <c:pt idx="29203">
                  <c:v>2.4826999999999998E-2</c:v>
                </c:pt>
                <c:pt idx="29204">
                  <c:v>3.58524E-2</c:v>
                </c:pt>
                <c:pt idx="29205">
                  <c:v>2.8072400000000001E-2</c:v>
                </c:pt>
                <c:pt idx="29206">
                  <c:v>2.99788E-2</c:v>
                </c:pt>
                <c:pt idx="29207">
                  <c:v>3.23238E-2</c:v>
                </c:pt>
                <c:pt idx="29208">
                  <c:v>2.31314E-2</c:v>
                </c:pt>
                <c:pt idx="29209">
                  <c:v>2.9079399999999998E-2</c:v>
                </c:pt>
                <c:pt idx="29210">
                  <c:v>2.27785E-2</c:v>
                </c:pt>
                <c:pt idx="29211">
                  <c:v>2.9764200000000001E-2</c:v>
                </c:pt>
                <c:pt idx="29212">
                  <c:v>2.76098E-2</c:v>
                </c:pt>
                <c:pt idx="29213">
                  <c:v>2.3880999999999999E-2</c:v>
                </c:pt>
                <c:pt idx="29214">
                  <c:v>2.4350199999999999E-2</c:v>
                </c:pt>
                <c:pt idx="29215">
                  <c:v>2.6848799999999999E-2</c:v>
                </c:pt>
                <c:pt idx="29216">
                  <c:v>2.3011199999999999E-2</c:v>
                </c:pt>
                <c:pt idx="29217">
                  <c:v>1.65071E-2</c:v>
                </c:pt>
                <c:pt idx="29218">
                  <c:v>2.9258699999999999E-2</c:v>
                </c:pt>
                <c:pt idx="29219">
                  <c:v>2.2506700000000001E-2</c:v>
                </c:pt>
                <c:pt idx="29220">
                  <c:v>2.7847299999999998E-2</c:v>
                </c:pt>
                <c:pt idx="29221">
                  <c:v>2.2164300000000001E-2</c:v>
                </c:pt>
                <c:pt idx="29222">
                  <c:v>2.71845E-2</c:v>
                </c:pt>
                <c:pt idx="29223">
                  <c:v>2.9533400000000001E-2</c:v>
                </c:pt>
                <c:pt idx="29224">
                  <c:v>2.84452E-2</c:v>
                </c:pt>
                <c:pt idx="29225">
                  <c:v>2.9026E-2</c:v>
                </c:pt>
                <c:pt idx="29226">
                  <c:v>2.5786400000000001E-2</c:v>
                </c:pt>
                <c:pt idx="29227">
                  <c:v>2.3931500000000001E-2</c:v>
                </c:pt>
                <c:pt idx="29228">
                  <c:v>2.6204100000000001E-2</c:v>
                </c:pt>
                <c:pt idx="29229">
                  <c:v>2.4873699999999999E-2</c:v>
                </c:pt>
                <c:pt idx="29230">
                  <c:v>2.4647700000000002E-2</c:v>
                </c:pt>
                <c:pt idx="29231">
                  <c:v>2.3129500000000001E-2</c:v>
                </c:pt>
                <c:pt idx="29232">
                  <c:v>1.48649E-2</c:v>
                </c:pt>
                <c:pt idx="29233">
                  <c:v>1.7195700000000001E-2</c:v>
                </c:pt>
                <c:pt idx="29234">
                  <c:v>1.4349900000000001E-2</c:v>
                </c:pt>
                <c:pt idx="29235">
                  <c:v>1.82323E-2</c:v>
                </c:pt>
                <c:pt idx="29236">
                  <c:v>1.6399400000000001E-2</c:v>
                </c:pt>
                <c:pt idx="29237">
                  <c:v>1.6001700000000001E-2</c:v>
                </c:pt>
                <c:pt idx="29238">
                  <c:v>1.8547999999999999E-2</c:v>
                </c:pt>
                <c:pt idx="29239">
                  <c:v>1.03798E-2</c:v>
                </c:pt>
                <c:pt idx="29240">
                  <c:v>1.42069E-2</c:v>
                </c:pt>
                <c:pt idx="29241">
                  <c:v>1.52426E-2</c:v>
                </c:pt>
                <c:pt idx="29242">
                  <c:v>2.2889099999999999E-2</c:v>
                </c:pt>
                <c:pt idx="29243">
                  <c:v>1.8247599999999999E-2</c:v>
                </c:pt>
                <c:pt idx="29244">
                  <c:v>1.64289E-2</c:v>
                </c:pt>
                <c:pt idx="29245">
                  <c:v>9.4547299999999997E-3</c:v>
                </c:pt>
                <c:pt idx="29246">
                  <c:v>1.12143E-2</c:v>
                </c:pt>
                <c:pt idx="29247">
                  <c:v>1.25618E-2</c:v>
                </c:pt>
                <c:pt idx="29248">
                  <c:v>1.05247E-2</c:v>
                </c:pt>
                <c:pt idx="29249">
                  <c:v>1.7209100000000001E-2</c:v>
                </c:pt>
                <c:pt idx="29250">
                  <c:v>1.1323E-2</c:v>
                </c:pt>
                <c:pt idx="29251">
                  <c:v>1.1746400000000001E-2</c:v>
                </c:pt>
                <c:pt idx="29252">
                  <c:v>1.47038E-2</c:v>
                </c:pt>
                <c:pt idx="29253">
                  <c:v>1.1676799999999999E-2</c:v>
                </c:pt>
                <c:pt idx="29254">
                  <c:v>1.49899E-2</c:v>
                </c:pt>
                <c:pt idx="29255">
                  <c:v>6.9618200000000005E-4</c:v>
                </c:pt>
                <c:pt idx="29256">
                  <c:v>1.3566999999999999E-2</c:v>
                </c:pt>
                <c:pt idx="29257">
                  <c:v>9.3183499999999996E-3</c:v>
                </c:pt>
                <c:pt idx="29258">
                  <c:v>4.8198700000000004E-3</c:v>
                </c:pt>
                <c:pt idx="29259">
                  <c:v>1.14965E-2</c:v>
                </c:pt>
                <c:pt idx="29260">
                  <c:v>3.8776399999999999E-3</c:v>
                </c:pt>
                <c:pt idx="29261">
                  <c:v>1.26991E-2</c:v>
                </c:pt>
                <c:pt idx="29262">
                  <c:v>5.8174100000000003E-3</c:v>
                </c:pt>
                <c:pt idx="29263">
                  <c:v>8.2845699999999998E-3</c:v>
                </c:pt>
                <c:pt idx="29264">
                  <c:v>5.7926200000000001E-3</c:v>
                </c:pt>
                <c:pt idx="29265">
                  <c:v>8.0833399999999996E-3</c:v>
                </c:pt>
                <c:pt idx="29266">
                  <c:v>2.1028499999999999E-3</c:v>
                </c:pt>
                <c:pt idx="29267">
                  <c:v>9.5624899999999999E-3</c:v>
                </c:pt>
                <c:pt idx="29268">
                  <c:v>1.0323499999999999E-2</c:v>
                </c:pt>
                <c:pt idx="29269">
                  <c:v>-2.38419E-4</c:v>
                </c:pt>
                <c:pt idx="29270">
                  <c:v>1.2619E-2</c:v>
                </c:pt>
                <c:pt idx="29271">
                  <c:v>9.0122199999999996E-3</c:v>
                </c:pt>
                <c:pt idx="29272">
                  <c:v>9.7808800000000005E-3</c:v>
                </c:pt>
                <c:pt idx="29273">
                  <c:v>6.1359400000000003E-3</c:v>
                </c:pt>
                <c:pt idx="29274">
                  <c:v>7.6789900000000001E-3</c:v>
                </c:pt>
                <c:pt idx="29275">
                  <c:v>1.03283E-2</c:v>
                </c:pt>
                <c:pt idx="29276">
                  <c:v>1.13087E-2</c:v>
                </c:pt>
                <c:pt idx="29277">
                  <c:v>7.6046000000000004E-3</c:v>
                </c:pt>
                <c:pt idx="29278">
                  <c:v>1.4795300000000001E-2</c:v>
                </c:pt>
                <c:pt idx="29279">
                  <c:v>5.9747699999999999E-3</c:v>
                </c:pt>
                <c:pt idx="29280">
                  <c:v>5.6123700000000002E-3</c:v>
                </c:pt>
                <c:pt idx="29281">
                  <c:v>8.1224399999999999E-3</c:v>
                </c:pt>
                <c:pt idx="29282" formatCode="0.00E+00">
                  <c:v>3.9100600000000003E-5</c:v>
                </c:pt>
                <c:pt idx="29283">
                  <c:v>1.4247900000000001E-2</c:v>
                </c:pt>
                <c:pt idx="29284">
                  <c:v>9.4823800000000003E-3</c:v>
                </c:pt>
                <c:pt idx="29285">
                  <c:v>1.2076399999999999E-2</c:v>
                </c:pt>
                <c:pt idx="29286">
                  <c:v>1.3010000000000001E-2</c:v>
                </c:pt>
                <c:pt idx="29287">
                  <c:v>1.28212E-2</c:v>
                </c:pt>
                <c:pt idx="29288">
                  <c:v>7.3394799999999998E-3</c:v>
                </c:pt>
                <c:pt idx="29289">
                  <c:v>3.3321399999999999E-3</c:v>
                </c:pt>
                <c:pt idx="29290">
                  <c:v>-2.2058500000000001E-3</c:v>
                </c:pt>
                <c:pt idx="29291">
                  <c:v>4.0235499999999999E-3</c:v>
                </c:pt>
                <c:pt idx="29292">
                  <c:v>3.5991700000000001E-3</c:v>
                </c:pt>
                <c:pt idx="29293">
                  <c:v>-2.3078899999999999E-3</c:v>
                </c:pt>
                <c:pt idx="29294">
                  <c:v>5.3110099999999997E-3</c:v>
                </c:pt>
                <c:pt idx="29295">
                  <c:v>6.9856600000000003E-3</c:v>
                </c:pt>
                <c:pt idx="29296">
                  <c:v>6.9847099999999999E-3</c:v>
                </c:pt>
                <c:pt idx="29297">
                  <c:v>8.0947899999999993E-3</c:v>
                </c:pt>
                <c:pt idx="29298">
                  <c:v>2.14386E-3</c:v>
                </c:pt>
                <c:pt idx="29299">
                  <c:v>4.0044800000000004E-3</c:v>
                </c:pt>
                <c:pt idx="29300">
                  <c:v>3.4437199999999999E-3</c:v>
                </c:pt>
                <c:pt idx="29301">
                  <c:v>-1.3074899999999999E-3</c:v>
                </c:pt>
                <c:pt idx="29302">
                  <c:v>2.2878600000000001E-3</c:v>
                </c:pt>
                <c:pt idx="29303">
                  <c:v>1.5907300000000001E-3</c:v>
                </c:pt>
                <c:pt idx="29304">
                  <c:v>2.0990399999999999E-3</c:v>
                </c:pt>
                <c:pt idx="29305">
                  <c:v>7.8325300000000007E-3</c:v>
                </c:pt>
                <c:pt idx="29306">
                  <c:v>2.7980800000000001E-3</c:v>
                </c:pt>
                <c:pt idx="29307">
                  <c:v>3.44086E-3</c:v>
                </c:pt>
                <c:pt idx="29308">
                  <c:v>5.5494300000000002E-3</c:v>
                </c:pt>
                <c:pt idx="29309">
                  <c:v>7.18594E-3</c:v>
                </c:pt>
                <c:pt idx="29310">
                  <c:v>7.8258500000000005E-3</c:v>
                </c:pt>
                <c:pt idx="29311">
                  <c:v>-6.7138699999999996E-4</c:v>
                </c:pt>
                <c:pt idx="29312">
                  <c:v>8.3208099999999997E-3</c:v>
                </c:pt>
                <c:pt idx="29313">
                  <c:v>1.3189300000000001E-3</c:v>
                </c:pt>
                <c:pt idx="29314">
                  <c:v>2.8286000000000001E-3</c:v>
                </c:pt>
                <c:pt idx="29315">
                  <c:v>7.0676799999999998E-3</c:v>
                </c:pt>
                <c:pt idx="29316">
                  <c:v>2.4585700000000002E-3</c:v>
                </c:pt>
                <c:pt idx="29317">
                  <c:v>1.4228800000000001E-3</c:v>
                </c:pt>
                <c:pt idx="29318">
                  <c:v>-4.5919400000000001E-3</c:v>
                </c:pt>
                <c:pt idx="29319">
                  <c:v>-1.74427E-3</c:v>
                </c:pt>
                <c:pt idx="29320">
                  <c:v>3.53718E-3</c:v>
                </c:pt>
                <c:pt idx="29321">
                  <c:v>-9.1457400000000003E-4</c:v>
                </c:pt>
                <c:pt idx="29322">
                  <c:v>-5.6324000000000001E-3</c:v>
                </c:pt>
                <c:pt idx="29323">
                  <c:v>-4.4345900000000004E-3</c:v>
                </c:pt>
                <c:pt idx="29324">
                  <c:v>-1.04017E-2</c:v>
                </c:pt>
                <c:pt idx="29325">
                  <c:v>3.5924899999999998E-3</c:v>
                </c:pt>
                <c:pt idx="29326">
                  <c:v>-3.23486E-3</c:v>
                </c:pt>
                <c:pt idx="29327">
                  <c:v>-3.87192E-3</c:v>
                </c:pt>
                <c:pt idx="29328">
                  <c:v>-8.5449199999999999E-4</c:v>
                </c:pt>
                <c:pt idx="29329">
                  <c:v>-3.5924899999999998E-3</c:v>
                </c:pt>
                <c:pt idx="29330">
                  <c:v>4.7626500000000002E-3</c:v>
                </c:pt>
                <c:pt idx="29331">
                  <c:v>-9.5739399999999995E-3</c:v>
                </c:pt>
                <c:pt idx="29332">
                  <c:v>-3.3664699999999999E-3</c:v>
                </c:pt>
                <c:pt idx="29333">
                  <c:v>-2.1829599999999998E-3</c:v>
                </c:pt>
                <c:pt idx="29334">
                  <c:v>-7.9822499999999998E-3</c:v>
                </c:pt>
                <c:pt idx="29335">
                  <c:v>-7.5798000000000003E-3</c:v>
                </c:pt>
                <c:pt idx="29336">
                  <c:v>-8.3522800000000001E-3</c:v>
                </c:pt>
                <c:pt idx="29337">
                  <c:v>3.3073400000000002E-3</c:v>
                </c:pt>
                <c:pt idx="29338">
                  <c:v>-7.2193099999999998E-4</c:v>
                </c:pt>
                <c:pt idx="29339">
                  <c:v>-1.9025800000000001E-3</c:v>
                </c:pt>
                <c:pt idx="29340">
                  <c:v>-1.28708E-2</c:v>
                </c:pt>
                <c:pt idx="29341">
                  <c:v>-8.3026899999999997E-3</c:v>
                </c:pt>
                <c:pt idx="29342">
                  <c:v>-1.36366E-2</c:v>
                </c:pt>
                <c:pt idx="29343">
                  <c:v>-1.2343399999999999E-2</c:v>
                </c:pt>
                <c:pt idx="29344">
                  <c:v>-4.5766799999999996E-3</c:v>
                </c:pt>
                <c:pt idx="29345">
                  <c:v>-8.2588200000000001E-3</c:v>
                </c:pt>
                <c:pt idx="29346">
                  <c:v>-1.0711699999999999E-2</c:v>
                </c:pt>
                <c:pt idx="29347">
                  <c:v>-9.9067700000000005E-3</c:v>
                </c:pt>
                <c:pt idx="29348">
                  <c:v>-1.04084E-2</c:v>
                </c:pt>
                <c:pt idx="29349">
                  <c:v>-7.3709500000000002E-3</c:v>
                </c:pt>
                <c:pt idx="29350">
                  <c:v>-1.22185E-2</c:v>
                </c:pt>
                <c:pt idx="29351">
                  <c:v>-1.25504E-2</c:v>
                </c:pt>
                <c:pt idx="29352">
                  <c:v>-7.3185000000000004E-3</c:v>
                </c:pt>
                <c:pt idx="29353">
                  <c:v>-1.4782E-2</c:v>
                </c:pt>
                <c:pt idx="29354">
                  <c:v>-1.36147E-2</c:v>
                </c:pt>
                <c:pt idx="29355">
                  <c:v>-7.2393400000000004E-3</c:v>
                </c:pt>
                <c:pt idx="29356">
                  <c:v>-9.9267999999999995E-3</c:v>
                </c:pt>
                <c:pt idx="29357">
                  <c:v>-4.01783E-3</c:v>
                </c:pt>
                <c:pt idx="29358">
                  <c:v>-1.0456099999999999E-2</c:v>
                </c:pt>
                <c:pt idx="29359">
                  <c:v>-1.53046E-2</c:v>
                </c:pt>
                <c:pt idx="29360">
                  <c:v>-1.38493E-2</c:v>
                </c:pt>
                <c:pt idx="29361">
                  <c:v>-1.1837E-2</c:v>
                </c:pt>
                <c:pt idx="29362">
                  <c:v>-8.6946499999999999E-3</c:v>
                </c:pt>
                <c:pt idx="29363">
                  <c:v>-1.24216E-2</c:v>
                </c:pt>
                <c:pt idx="29364">
                  <c:v>-1.07727E-2</c:v>
                </c:pt>
                <c:pt idx="29365">
                  <c:v>-1.40505E-2</c:v>
                </c:pt>
                <c:pt idx="29366">
                  <c:v>-1.31807E-2</c:v>
                </c:pt>
                <c:pt idx="29367">
                  <c:v>-1.7412199999999999E-2</c:v>
                </c:pt>
                <c:pt idx="29368">
                  <c:v>-8.6021399999999994E-3</c:v>
                </c:pt>
                <c:pt idx="29369">
                  <c:v>-1.4082900000000001E-2</c:v>
                </c:pt>
                <c:pt idx="29370">
                  <c:v>-1.6033200000000001E-2</c:v>
                </c:pt>
                <c:pt idx="29371">
                  <c:v>-1.5945399999999998E-2</c:v>
                </c:pt>
                <c:pt idx="29372">
                  <c:v>-1.7736399999999999E-2</c:v>
                </c:pt>
                <c:pt idx="29373">
                  <c:v>-1.23663E-2</c:v>
                </c:pt>
                <c:pt idx="29374">
                  <c:v>-2.0450599999999999E-2</c:v>
                </c:pt>
                <c:pt idx="29375">
                  <c:v>-2.1025700000000001E-2</c:v>
                </c:pt>
                <c:pt idx="29376">
                  <c:v>-1.7862300000000001E-2</c:v>
                </c:pt>
                <c:pt idx="29377">
                  <c:v>-1.5940699999999999E-2</c:v>
                </c:pt>
                <c:pt idx="29378">
                  <c:v>-1.6732199999999999E-2</c:v>
                </c:pt>
                <c:pt idx="29379">
                  <c:v>-1.90315E-2</c:v>
                </c:pt>
                <c:pt idx="29380">
                  <c:v>-1.7962499999999999E-2</c:v>
                </c:pt>
                <c:pt idx="29381">
                  <c:v>-1.8791200000000001E-2</c:v>
                </c:pt>
                <c:pt idx="29382">
                  <c:v>-1.5115699999999999E-2</c:v>
                </c:pt>
                <c:pt idx="29383">
                  <c:v>-1.2080199999999999E-2</c:v>
                </c:pt>
                <c:pt idx="29384">
                  <c:v>-1.31807E-2</c:v>
                </c:pt>
                <c:pt idx="29385">
                  <c:v>-1.7672500000000001E-2</c:v>
                </c:pt>
                <c:pt idx="29386">
                  <c:v>-2.2366500000000001E-2</c:v>
                </c:pt>
                <c:pt idx="29387">
                  <c:v>-2.0246500000000001E-2</c:v>
                </c:pt>
                <c:pt idx="29388">
                  <c:v>-2.3007400000000001E-2</c:v>
                </c:pt>
                <c:pt idx="29389">
                  <c:v>-1.40266E-2</c:v>
                </c:pt>
                <c:pt idx="29390">
                  <c:v>-1.7252E-2</c:v>
                </c:pt>
                <c:pt idx="29391">
                  <c:v>-1.74255E-2</c:v>
                </c:pt>
                <c:pt idx="29392">
                  <c:v>-1.6077999999999999E-2</c:v>
                </c:pt>
                <c:pt idx="29393">
                  <c:v>-1.5626899999999999E-2</c:v>
                </c:pt>
                <c:pt idx="29394">
                  <c:v>-1.4086700000000001E-2</c:v>
                </c:pt>
                <c:pt idx="29395">
                  <c:v>-2.2634499999999998E-2</c:v>
                </c:pt>
                <c:pt idx="29396">
                  <c:v>-1.8182799999999999E-2</c:v>
                </c:pt>
                <c:pt idx="29397">
                  <c:v>-1.6471900000000001E-2</c:v>
                </c:pt>
                <c:pt idx="29398">
                  <c:v>-1.7252900000000002E-2</c:v>
                </c:pt>
                <c:pt idx="29399">
                  <c:v>-1.6466100000000001E-2</c:v>
                </c:pt>
                <c:pt idx="29400">
                  <c:v>-2.35643E-2</c:v>
                </c:pt>
                <c:pt idx="29401">
                  <c:v>-1.36452E-2</c:v>
                </c:pt>
                <c:pt idx="29402">
                  <c:v>-1.4549299999999999E-2</c:v>
                </c:pt>
                <c:pt idx="29403">
                  <c:v>-2.2698400000000001E-2</c:v>
                </c:pt>
                <c:pt idx="29404">
                  <c:v>-1.8035900000000001E-2</c:v>
                </c:pt>
                <c:pt idx="29405">
                  <c:v>-1.98307E-2</c:v>
                </c:pt>
                <c:pt idx="29406">
                  <c:v>-2.2628800000000001E-2</c:v>
                </c:pt>
                <c:pt idx="29407">
                  <c:v>-2.2512399999999998E-2</c:v>
                </c:pt>
                <c:pt idx="29408">
                  <c:v>-1.8805499999999999E-2</c:v>
                </c:pt>
                <c:pt idx="29409">
                  <c:v>-2.22282E-2</c:v>
                </c:pt>
                <c:pt idx="29410">
                  <c:v>-1.4035199999999999E-2</c:v>
                </c:pt>
                <c:pt idx="29411">
                  <c:v>-2.0449599999999998E-2</c:v>
                </c:pt>
                <c:pt idx="29412">
                  <c:v>-2.32611E-2</c:v>
                </c:pt>
                <c:pt idx="29413">
                  <c:v>-1.73168E-2</c:v>
                </c:pt>
                <c:pt idx="29414">
                  <c:v>-2.39849E-2</c:v>
                </c:pt>
                <c:pt idx="29415">
                  <c:v>-2.0115899999999999E-2</c:v>
                </c:pt>
                <c:pt idx="29416">
                  <c:v>-2.6054399999999998E-2</c:v>
                </c:pt>
                <c:pt idx="29417">
                  <c:v>-2.1025700000000001E-2</c:v>
                </c:pt>
                <c:pt idx="29418">
                  <c:v>-2.0598399999999999E-2</c:v>
                </c:pt>
                <c:pt idx="29419">
                  <c:v>-2.0790099999999999E-2</c:v>
                </c:pt>
                <c:pt idx="29420">
                  <c:v>-2.36034E-2</c:v>
                </c:pt>
                <c:pt idx="29421">
                  <c:v>-1.7861399999999999E-2</c:v>
                </c:pt>
                <c:pt idx="29422">
                  <c:v>-2.2102400000000001E-2</c:v>
                </c:pt>
                <c:pt idx="29423">
                  <c:v>-2.2691699999999999E-2</c:v>
                </c:pt>
                <c:pt idx="29424">
                  <c:v>-2.14138E-2</c:v>
                </c:pt>
                <c:pt idx="29425">
                  <c:v>-2.5426899999999999E-2</c:v>
                </c:pt>
                <c:pt idx="29426">
                  <c:v>-2.50072E-2</c:v>
                </c:pt>
                <c:pt idx="29427">
                  <c:v>-3.1626700000000001E-2</c:v>
                </c:pt>
                <c:pt idx="29428">
                  <c:v>-2.4451299999999999E-2</c:v>
                </c:pt>
                <c:pt idx="29429">
                  <c:v>-2.2165299999999999E-2</c:v>
                </c:pt>
                <c:pt idx="29430">
                  <c:v>-2.28252E-2</c:v>
                </c:pt>
                <c:pt idx="29431">
                  <c:v>-2.1153499999999999E-2</c:v>
                </c:pt>
                <c:pt idx="29432">
                  <c:v>-2.82536E-2</c:v>
                </c:pt>
                <c:pt idx="29433">
                  <c:v>-2.9538200000000001E-2</c:v>
                </c:pt>
                <c:pt idx="29434">
                  <c:v>-3.18289E-2</c:v>
                </c:pt>
                <c:pt idx="29435">
                  <c:v>-3.2846500000000001E-2</c:v>
                </c:pt>
                <c:pt idx="29436">
                  <c:v>-3.3503499999999999E-2</c:v>
                </c:pt>
                <c:pt idx="29437">
                  <c:v>-3.43819E-2</c:v>
                </c:pt>
                <c:pt idx="29438">
                  <c:v>-3.40033E-2</c:v>
                </c:pt>
                <c:pt idx="29439">
                  <c:v>-3.3594100000000002E-2</c:v>
                </c:pt>
                <c:pt idx="29440">
                  <c:v>-3.7203800000000002E-2</c:v>
                </c:pt>
                <c:pt idx="29441">
                  <c:v>-3.6477099999999998E-2</c:v>
                </c:pt>
                <c:pt idx="29442">
                  <c:v>-3.3519699999999999E-2</c:v>
                </c:pt>
                <c:pt idx="29443">
                  <c:v>-3.6978700000000003E-2</c:v>
                </c:pt>
                <c:pt idx="29444">
                  <c:v>-4.0430099999999997E-2</c:v>
                </c:pt>
                <c:pt idx="29445">
                  <c:v>-3.83673E-2</c:v>
                </c:pt>
                <c:pt idx="29446">
                  <c:v>-3.8402600000000002E-2</c:v>
                </c:pt>
                <c:pt idx="29447">
                  <c:v>-4.2368900000000001E-2</c:v>
                </c:pt>
                <c:pt idx="29448">
                  <c:v>-3.6445600000000002E-2</c:v>
                </c:pt>
                <c:pt idx="29449">
                  <c:v>-3.6779399999999997E-2</c:v>
                </c:pt>
                <c:pt idx="29450">
                  <c:v>-3.7322000000000001E-2</c:v>
                </c:pt>
                <c:pt idx="29451">
                  <c:v>-3.7260099999999997E-2</c:v>
                </c:pt>
                <c:pt idx="29452">
                  <c:v>-3.9735800000000002E-2</c:v>
                </c:pt>
                <c:pt idx="29453">
                  <c:v>-3.5918199999999997E-2</c:v>
                </c:pt>
                <c:pt idx="29454">
                  <c:v>-3.4196900000000002E-2</c:v>
                </c:pt>
                <c:pt idx="29455">
                  <c:v>-3.3257500000000002E-2</c:v>
                </c:pt>
                <c:pt idx="29456">
                  <c:v>-3.7224800000000002E-2</c:v>
                </c:pt>
                <c:pt idx="29457">
                  <c:v>-3.4211199999999997E-2</c:v>
                </c:pt>
                <c:pt idx="29458">
                  <c:v>-3.3479700000000001E-2</c:v>
                </c:pt>
                <c:pt idx="29459">
                  <c:v>-3.9937E-2</c:v>
                </c:pt>
                <c:pt idx="29460">
                  <c:v>-3.73058E-2</c:v>
                </c:pt>
                <c:pt idx="29461">
                  <c:v>-3.4175900000000002E-2</c:v>
                </c:pt>
                <c:pt idx="29462">
                  <c:v>-4.1626900000000001E-2</c:v>
                </c:pt>
                <c:pt idx="29463">
                  <c:v>-3.9691900000000002E-2</c:v>
                </c:pt>
                <c:pt idx="29464">
                  <c:v>-4.6795799999999999E-2</c:v>
                </c:pt>
                <c:pt idx="29465">
                  <c:v>-3.8948099999999999E-2</c:v>
                </c:pt>
                <c:pt idx="29466">
                  <c:v>-3.85847E-2</c:v>
                </c:pt>
                <c:pt idx="29467">
                  <c:v>-4.3500900000000002E-2</c:v>
                </c:pt>
                <c:pt idx="29468">
                  <c:v>-3.7422200000000003E-2</c:v>
                </c:pt>
                <c:pt idx="29469">
                  <c:v>-4.2058900000000003E-2</c:v>
                </c:pt>
                <c:pt idx="29470">
                  <c:v>-4.2483300000000002E-2</c:v>
                </c:pt>
                <c:pt idx="29471">
                  <c:v>-3.7156099999999997E-2</c:v>
                </c:pt>
                <c:pt idx="29472">
                  <c:v>-4.3554299999999997E-2</c:v>
                </c:pt>
                <c:pt idx="29473">
                  <c:v>-3.8815500000000003E-2</c:v>
                </c:pt>
                <c:pt idx="29474">
                  <c:v>-3.6033599999999999E-2</c:v>
                </c:pt>
                <c:pt idx="29475">
                  <c:v>-4.3292999999999998E-2</c:v>
                </c:pt>
                <c:pt idx="29476">
                  <c:v>-3.8707699999999998E-2</c:v>
                </c:pt>
                <c:pt idx="29477">
                  <c:v>-4.4107399999999998E-2</c:v>
                </c:pt>
                <c:pt idx="29478">
                  <c:v>-3.8386299999999998E-2</c:v>
                </c:pt>
                <c:pt idx="29479">
                  <c:v>-3.7318200000000003E-2</c:v>
                </c:pt>
                <c:pt idx="29480">
                  <c:v>-4.0189700000000002E-2</c:v>
                </c:pt>
                <c:pt idx="29481">
                  <c:v>-3.9148299999999997E-2</c:v>
                </c:pt>
                <c:pt idx="29482">
                  <c:v>-4.1640299999999998E-2</c:v>
                </c:pt>
                <c:pt idx="29483">
                  <c:v>-3.4043299999999999E-2</c:v>
                </c:pt>
                <c:pt idx="29484">
                  <c:v>-4.3565800000000002E-2</c:v>
                </c:pt>
                <c:pt idx="29485">
                  <c:v>-3.9011999999999998E-2</c:v>
                </c:pt>
                <c:pt idx="29486">
                  <c:v>-3.4726100000000003E-2</c:v>
                </c:pt>
                <c:pt idx="29487">
                  <c:v>-3.8114500000000003E-2</c:v>
                </c:pt>
                <c:pt idx="29488">
                  <c:v>-4.1336999999999999E-2</c:v>
                </c:pt>
                <c:pt idx="29489">
                  <c:v>-3.7398300000000002E-2</c:v>
                </c:pt>
                <c:pt idx="29490">
                  <c:v>-3.9485899999999997E-2</c:v>
                </c:pt>
                <c:pt idx="29491">
                  <c:v>-3.5412800000000001E-2</c:v>
                </c:pt>
                <c:pt idx="29492">
                  <c:v>-3.9215100000000003E-2</c:v>
                </c:pt>
                <c:pt idx="29493">
                  <c:v>-3.88622E-2</c:v>
                </c:pt>
                <c:pt idx="29494">
                  <c:v>-3.3356700000000003E-2</c:v>
                </c:pt>
                <c:pt idx="29495">
                  <c:v>-3.67327E-2</c:v>
                </c:pt>
                <c:pt idx="29496">
                  <c:v>-3.8616200000000003E-2</c:v>
                </c:pt>
                <c:pt idx="29497">
                  <c:v>-3.2647099999999998E-2</c:v>
                </c:pt>
                <c:pt idx="29498">
                  <c:v>-3.0812300000000001E-2</c:v>
                </c:pt>
                <c:pt idx="29499">
                  <c:v>-2.8880099999999999E-2</c:v>
                </c:pt>
                <c:pt idx="29500">
                  <c:v>-3.2303800000000001E-2</c:v>
                </c:pt>
                <c:pt idx="29501">
                  <c:v>-3.2495499999999997E-2</c:v>
                </c:pt>
                <c:pt idx="29502">
                  <c:v>-3.9596600000000003E-2</c:v>
                </c:pt>
                <c:pt idx="29503">
                  <c:v>-3.2539400000000003E-2</c:v>
                </c:pt>
                <c:pt idx="29504">
                  <c:v>-3.5008400000000002E-2</c:v>
                </c:pt>
                <c:pt idx="29505">
                  <c:v>-3.4374200000000001E-2</c:v>
                </c:pt>
                <c:pt idx="29506">
                  <c:v>-2.7218800000000001E-2</c:v>
                </c:pt>
                <c:pt idx="29507">
                  <c:v>-3.5602599999999998E-2</c:v>
                </c:pt>
                <c:pt idx="29508">
                  <c:v>-2.9492399999999998E-2</c:v>
                </c:pt>
                <c:pt idx="29509">
                  <c:v>-3.6263499999999997E-2</c:v>
                </c:pt>
                <c:pt idx="29510">
                  <c:v>-2.9818500000000001E-2</c:v>
                </c:pt>
                <c:pt idx="29511">
                  <c:v>-2.7240799999999999E-2</c:v>
                </c:pt>
                <c:pt idx="29512">
                  <c:v>-2.9232999999999999E-2</c:v>
                </c:pt>
                <c:pt idx="29513">
                  <c:v>-3.1588600000000001E-2</c:v>
                </c:pt>
                <c:pt idx="29514">
                  <c:v>-2.5088300000000001E-2</c:v>
                </c:pt>
                <c:pt idx="29515">
                  <c:v>-3.6259699999999999E-2</c:v>
                </c:pt>
                <c:pt idx="29516" formatCode="0.00E+00">
                  <c:v>-2.8295500000000001E-2</c:v>
                </c:pt>
                <c:pt idx="29517">
                  <c:v>-2.4658200000000002E-2</c:v>
                </c:pt>
                <c:pt idx="29518">
                  <c:v>-2.5473599999999999E-2</c:v>
                </c:pt>
                <c:pt idx="29519">
                  <c:v>-2.4193800000000001E-2</c:v>
                </c:pt>
                <c:pt idx="29520">
                  <c:v>-3.02153E-2</c:v>
                </c:pt>
                <c:pt idx="29521">
                  <c:v>-1.8244699999999999E-2</c:v>
                </c:pt>
                <c:pt idx="29522">
                  <c:v>-2.0506900000000002E-2</c:v>
                </c:pt>
                <c:pt idx="29523">
                  <c:v>-2.0764399999999999E-2</c:v>
                </c:pt>
                <c:pt idx="29524">
                  <c:v>-2.4582900000000001E-2</c:v>
                </c:pt>
                <c:pt idx="29525">
                  <c:v>-1.9536999999999999E-2</c:v>
                </c:pt>
                <c:pt idx="29526">
                  <c:v>-2.6835399999999999E-2</c:v>
                </c:pt>
                <c:pt idx="29527">
                  <c:v>-2.3962000000000001E-2</c:v>
                </c:pt>
                <c:pt idx="29528">
                  <c:v>-2.2846200000000001E-2</c:v>
                </c:pt>
                <c:pt idx="29529">
                  <c:v>-2.86112E-2</c:v>
                </c:pt>
                <c:pt idx="29530">
                  <c:v>-2.3695000000000001E-2</c:v>
                </c:pt>
                <c:pt idx="29531">
                  <c:v>-2.3396500000000001E-2</c:v>
                </c:pt>
                <c:pt idx="29532">
                  <c:v>-2.1747599999999999E-2</c:v>
                </c:pt>
                <c:pt idx="29533">
                  <c:v>-2.30303E-2</c:v>
                </c:pt>
                <c:pt idx="29534">
                  <c:v>-3.1404500000000002E-2</c:v>
                </c:pt>
                <c:pt idx="29535">
                  <c:v>-1.8439299999999999E-2</c:v>
                </c:pt>
                <c:pt idx="29536">
                  <c:v>-2.7384800000000001E-2</c:v>
                </c:pt>
                <c:pt idx="29537">
                  <c:v>-2.5545100000000001E-2</c:v>
                </c:pt>
                <c:pt idx="29538">
                  <c:v>-2.36578E-2</c:v>
                </c:pt>
                <c:pt idx="29539">
                  <c:v>-2.92988E-2</c:v>
                </c:pt>
                <c:pt idx="29540">
                  <c:v>-2.6762000000000001E-2</c:v>
                </c:pt>
                <c:pt idx="29541">
                  <c:v>-2.4835599999999999E-2</c:v>
                </c:pt>
                <c:pt idx="29542">
                  <c:v>-2.5015800000000001E-2</c:v>
                </c:pt>
                <c:pt idx="29543">
                  <c:v>-3.0445099999999999E-2</c:v>
                </c:pt>
                <c:pt idx="29544">
                  <c:v>-2.6001E-2</c:v>
                </c:pt>
                <c:pt idx="29545">
                  <c:v>-2.7660400000000002E-2</c:v>
                </c:pt>
                <c:pt idx="29546">
                  <c:v>-2.34556E-2</c:v>
                </c:pt>
                <c:pt idx="29547">
                  <c:v>-2.3597699999999999E-2</c:v>
                </c:pt>
                <c:pt idx="29548">
                  <c:v>-2.1622700000000002E-2</c:v>
                </c:pt>
                <c:pt idx="29549">
                  <c:v>-2.2129099999999999E-2</c:v>
                </c:pt>
                <c:pt idx="29550">
                  <c:v>-2.1408099999999999E-2</c:v>
                </c:pt>
                <c:pt idx="29551">
                  <c:v>-1.2591400000000001E-2</c:v>
                </c:pt>
                <c:pt idx="29552">
                  <c:v>-2.1762799999999999E-2</c:v>
                </c:pt>
                <c:pt idx="29553">
                  <c:v>-1.9445400000000002E-2</c:v>
                </c:pt>
                <c:pt idx="29554">
                  <c:v>-2.2273999999999999E-2</c:v>
                </c:pt>
                <c:pt idx="29555">
                  <c:v>-2.37179E-2</c:v>
                </c:pt>
                <c:pt idx="29556">
                  <c:v>-2.3582499999999999E-2</c:v>
                </c:pt>
                <c:pt idx="29557">
                  <c:v>-1.91126E-2</c:v>
                </c:pt>
                <c:pt idx="29558">
                  <c:v>-1.4279399999999999E-2</c:v>
                </c:pt>
                <c:pt idx="29559">
                  <c:v>-1.40667E-2</c:v>
                </c:pt>
                <c:pt idx="29560">
                  <c:v>-1.4057200000000001E-2</c:v>
                </c:pt>
                <c:pt idx="29561">
                  <c:v>-1.6331700000000001E-2</c:v>
                </c:pt>
                <c:pt idx="29562">
                  <c:v>-1.18885E-2</c:v>
                </c:pt>
                <c:pt idx="29563">
                  <c:v>-1.83048E-2</c:v>
                </c:pt>
                <c:pt idx="29564">
                  <c:v>-9.9744800000000008E-3</c:v>
                </c:pt>
                <c:pt idx="29565">
                  <c:v>-1.8073100000000002E-2</c:v>
                </c:pt>
                <c:pt idx="29566">
                  <c:v>-1.8110299999999999E-2</c:v>
                </c:pt>
                <c:pt idx="29567">
                  <c:v>-1.4970799999999999E-2</c:v>
                </c:pt>
                <c:pt idx="29568">
                  <c:v>-1.9645699999999999E-2</c:v>
                </c:pt>
                <c:pt idx="29569">
                  <c:v>-1.0187099999999999E-2</c:v>
                </c:pt>
                <c:pt idx="29570">
                  <c:v>-1.53084E-2</c:v>
                </c:pt>
                <c:pt idx="29571">
                  <c:v>-1.2501699999999999E-2</c:v>
                </c:pt>
                <c:pt idx="29572">
                  <c:v>-1.4538799999999999E-2</c:v>
                </c:pt>
                <c:pt idx="29573">
                  <c:v>-1.18008E-2</c:v>
                </c:pt>
                <c:pt idx="29574">
                  <c:v>-1.38035E-2</c:v>
                </c:pt>
                <c:pt idx="29575">
                  <c:v>-1.32523E-2</c:v>
                </c:pt>
                <c:pt idx="29576">
                  <c:v>-1.09272E-2</c:v>
                </c:pt>
                <c:pt idx="29577">
                  <c:v>-9.9706599999999992E-3</c:v>
                </c:pt>
                <c:pt idx="29578">
                  <c:v>-1.55649E-2</c:v>
                </c:pt>
                <c:pt idx="29579">
                  <c:v>-1.5363699999999999E-2</c:v>
                </c:pt>
                <c:pt idx="29580">
                  <c:v>-1.3243700000000001E-2</c:v>
                </c:pt>
                <c:pt idx="29581">
                  <c:v>-1.9193600000000002E-2</c:v>
                </c:pt>
                <c:pt idx="29582">
                  <c:v>-2.0702399999999999E-2</c:v>
                </c:pt>
                <c:pt idx="29583">
                  <c:v>-1.9938500000000001E-2</c:v>
                </c:pt>
                <c:pt idx="29584">
                  <c:v>-1.01805E-2</c:v>
                </c:pt>
                <c:pt idx="29585">
                  <c:v>-1.36604E-2</c:v>
                </c:pt>
                <c:pt idx="29586">
                  <c:v>-1.8380199999999999E-2</c:v>
                </c:pt>
                <c:pt idx="29587">
                  <c:v>-1.78537E-2</c:v>
                </c:pt>
                <c:pt idx="29588">
                  <c:v>-1.0060299999999999E-2</c:v>
                </c:pt>
                <c:pt idx="29589">
                  <c:v>-1.9717200000000001E-2</c:v>
                </c:pt>
                <c:pt idx="29590">
                  <c:v>-1.5776600000000002E-2</c:v>
                </c:pt>
                <c:pt idx="29591">
                  <c:v>-1.6033200000000001E-2</c:v>
                </c:pt>
                <c:pt idx="29592">
                  <c:v>-1.6928700000000001E-2</c:v>
                </c:pt>
                <c:pt idx="29593">
                  <c:v>-1.6423199999999999E-2</c:v>
                </c:pt>
                <c:pt idx="29594">
                  <c:v>-1.54705E-2</c:v>
                </c:pt>
                <c:pt idx="29595">
                  <c:v>-1.6313600000000001E-2</c:v>
                </c:pt>
                <c:pt idx="29596">
                  <c:v>-1.5860599999999999E-2</c:v>
                </c:pt>
                <c:pt idx="29597">
                  <c:v>-7.41291E-3</c:v>
                </c:pt>
                <c:pt idx="29598">
                  <c:v>-1.0413199999999999E-2</c:v>
                </c:pt>
                <c:pt idx="29599">
                  <c:v>-5.6819899999999996E-3</c:v>
                </c:pt>
                <c:pt idx="29600">
                  <c:v>-1.02034E-2</c:v>
                </c:pt>
                <c:pt idx="29601">
                  <c:v>-1.0393100000000001E-2</c:v>
                </c:pt>
                <c:pt idx="29602">
                  <c:v>-8.1882499999999993E-3</c:v>
                </c:pt>
                <c:pt idx="29603">
                  <c:v>-1.4557799999999999E-2</c:v>
                </c:pt>
                <c:pt idx="29604">
                  <c:v>-6.8578700000000003E-3</c:v>
                </c:pt>
                <c:pt idx="29605">
                  <c:v>-5.1670099999999997E-3</c:v>
                </c:pt>
                <c:pt idx="29606">
                  <c:v>-4.7130599999999998E-3</c:v>
                </c:pt>
                <c:pt idx="29607">
                  <c:v>-1.5136699999999999E-2</c:v>
                </c:pt>
                <c:pt idx="29608">
                  <c:v>-1.29585E-2</c:v>
                </c:pt>
                <c:pt idx="29609">
                  <c:v>-9.0684900000000002E-3</c:v>
                </c:pt>
                <c:pt idx="29610">
                  <c:v>-1.0787E-2</c:v>
                </c:pt>
                <c:pt idx="29611">
                  <c:v>-8.5535000000000003E-3</c:v>
                </c:pt>
                <c:pt idx="29612">
                  <c:v>-6.9837600000000003E-3</c:v>
                </c:pt>
                <c:pt idx="29613">
                  <c:v>-7.0819899999999998E-3</c:v>
                </c:pt>
                <c:pt idx="29614">
                  <c:v>-1.3801600000000001E-2</c:v>
                </c:pt>
                <c:pt idx="29615">
                  <c:v>-1.8692E-2</c:v>
                </c:pt>
                <c:pt idx="29616">
                  <c:v>-1.19839E-2</c:v>
                </c:pt>
                <c:pt idx="29617">
                  <c:v>-1.0276800000000001E-2</c:v>
                </c:pt>
                <c:pt idx="29618">
                  <c:v>-1.64557E-2</c:v>
                </c:pt>
                <c:pt idx="29619">
                  <c:v>-1.18847E-2</c:v>
                </c:pt>
                <c:pt idx="29620">
                  <c:v>-1.4460600000000001E-2</c:v>
                </c:pt>
                <c:pt idx="29621">
                  <c:v>-1.41516E-2</c:v>
                </c:pt>
                <c:pt idx="29622">
                  <c:v>-8.8319799999999997E-3</c:v>
                </c:pt>
                <c:pt idx="29623">
                  <c:v>-1.3321899999999999E-2</c:v>
                </c:pt>
                <c:pt idx="29624">
                  <c:v>-8.6278899999999992E-3</c:v>
                </c:pt>
                <c:pt idx="29625">
                  <c:v>-5.4874399999999997E-3</c:v>
                </c:pt>
                <c:pt idx="29626">
                  <c:v>-7.84492E-3</c:v>
                </c:pt>
                <c:pt idx="29627">
                  <c:v>-5.5332200000000002E-3</c:v>
                </c:pt>
                <c:pt idx="29628">
                  <c:v>-7.4644100000000003E-3</c:v>
                </c:pt>
                <c:pt idx="29629">
                  <c:v>-6.8817100000000001E-3</c:v>
                </c:pt>
                <c:pt idx="29630">
                  <c:v>-1.07431E-2</c:v>
                </c:pt>
                <c:pt idx="29631">
                  <c:v>-5.8631899999999999E-3</c:v>
                </c:pt>
                <c:pt idx="29632">
                  <c:v>-7.4348399999999999E-3</c:v>
                </c:pt>
                <c:pt idx="29633">
                  <c:v>-6.0691800000000004E-3</c:v>
                </c:pt>
                <c:pt idx="29634">
                  <c:v>-6.9875700000000002E-3</c:v>
                </c:pt>
                <c:pt idx="29635">
                  <c:v>-4.1265499999999997E-3</c:v>
                </c:pt>
                <c:pt idx="29636">
                  <c:v>-9.2983200000000001E-4</c:v>
                </c:pt>
                <c:pt idx="29637">
                  <c:v>3.13759E-3</c:v>
                </c:pt>
                <c:pt idx="29638">
                  <c:v>4.1437100000000001E-3</c:v>
                </c:pt>
                <c:pt idx="29639">
                  <c:v>-1.24168E-3</c:v>
                </c:pt>
                <c:pt idx="29640">
                  <c:v>1.6136200000000001E-3</c:v>
                </c:pt>
                <c:pt idx="29641">
                  <c:v>-3.07274E-3</c:v>
                </c:pt>
                <c:pt idx="29642">
                  <c:v>-2.0837799999999999E-3</c:v>
                </c:pt>
                <c:pt idx="29643">
                  <c:v>-3.61729E-3</c:v>
                </c:pt>
                <c:pt idx="29644">
                  <c:v>-3.9510700000000001E-3</c:v>
                </c:pt>
                <c:pt idx="29645">
                  <c:v>-3.1471299999999999E-4</c:v>
                </c:pt>
                <c:pt idx="29646">
                  <c:v>-9.6702599999999995E-4</c:v>
                </c:pt>
                <c:pt idx="29647">
                  <c:v>4.6129200000000004E-3</c:v>
                </c:pt>
                <c:pt idx="29648">
                  <c:v>4.9266800000000001E-3</c:v>
                </c:pt>
                <c:pt idx="29649">
                  <c:v>4.2829499999999998E-3</c:v>
                </c:pt>
                <c:pt idx="29650">
                  <c:v>2.5854099999999998E-3</c:v>
                </c:pt>
                <c:pt idx="29651">
                  <c:v>3.2520299999999999E-3</c:v>
                </c:pt>
                <c:pt idx="29652">
                  <c:v>4.00162E-3</c:v>
                </c:pt>
                <c:pt idx="29653">
                  <c:v>-2.6769599999999999E-3</c:v>
                </c:pt>
                <c:pt idx="29654">
                  <c:v>-5.7983399999999999E-4</c:v>
                </c:pt>
                <c:pt idx="29655">
                  <c:v>1.5830999999999999E-4</c:v>
                </c:pt>
                <c:pt idx="29656">
                  <c:v>2.87056E-4</c:v>
                </c:pt>
                <c:pt idx="29657">
                  <c:v>3.9215099999999996E-3</c:v>
                </c:pt>
                <c:pt idx="29658">
                  <c:v>2.0942700000000001E-3</c:v>
                </c:pt>
                <c:pt idx="29659">
                  <c:v>1.42574E-3</c:v>
                </c:pt>
                <c:pt idx="29660">
                  <c:v>7.5216299999999996E-3</c:v>
                </c:pt>
                <c:pt idx="29661">
                  <c:v>6.0014700000000001E-3</c:v>
                </c:pt>
                <c:pt idx="29662">
                  <c:v>2.2115699999999999E-3</c:v>
                </c:pt>
                <c:pt idx="29663">
                  <c:v>1.38474E-3</c:v>
                </c:pt>
                <c:pt idx="29664">
                  <c:v>2.3117099999999998E-3</c:v>
                </c:pt>
                <c:pt idx="29665">
                  <c:v>7.7409699999999998E-3</c:v>
                </c:pt>
                <c:pt idx="29666">
                  <c:v>-3.0212400000000001E-3</c:v>
                </c:pt>
                <c:pt idx="29667">
                  <c:v>5.2061099999999999E-3</c:v>
                </c:pt>
                <c:pt idx="29668">
                  <c:v>3.52287E-3</c:v>
                </c:pt>
                <c:pt idx="29669">
                  <c:v>6.5193200000000003E-3</c:v>
                </c:pt>
                <c:pt idx="29670">
                  <c:v>6.6728600000000001E-3</c:v>
                </c:pt>
                <c:pt idx="29671">
                  <c:v>9.4079999999999997E-3</c:v>
                </c:pt>
                <c:pt idx="29672">
                  <c:v>1.28307E-2</c:v>
                </c:pt>
                <c:pt idx="29673">
                  <c:v>6.7091E-3</c:v>
                </c:pt>
                <c:pt idx="29674">
                  <c:v>1.22948E-2</c:v>
                </c:pt>
                <c:pt idx="29675">
                  <c:v>9.0999600000000007E-3</c:v>
                </c:pt>
                <c:pt idx="29676">
                  <c:v>1.40877E-2</c:v>
                </c:pt>
                <c:pt idx="29677">
                  <c:v>1.22232E-2</c:v>
                </c:pt>
                <c:pt idx="29678">
                  <c:v>2.0671800000000001E-2</c:v>
                </c:pt>
                <c:pt idx="29679">
                  <c:v>1.17292E-2</c:v>
                </c:pt>
                <c:pt idx="29680">
                  <c:v>1.8261900000000001E-2</c:v>
                </c:pt>
                <c:pt idx="29681">
                  <c:v>1.7141300000000002E-2</c:v>
                </c:pt>
                <c:pt idx="29682">
                  <c:v>1.18561E-2</c:v>
                </c:pt>
                <c:pt idx="29683">
                  <c:v>1.6768499999999999E-2</c:v>
                </c:pt>
                <c:pt idx="29684">
                  <c:v>1.10931E-2</c:v>
                </c:pt>
                <c:pt idx="29685">
                  <c:v>1.22948E-2</c:v>
                </c:pt>
                <c:pt idx="29686">
                  <c:v>1.40991E-2</c:v>
                </c:pt>
                <c:pt idx="29687">
                  <c:v>1.78976E-2</c:v>
                </c:pt>
                <c:pt idx="29688">
                  <c:v>1.0140400000000001E-2</c:v>
                </c:pt>
                <c:pt idx="29689">
                  <c:v>1.1854200000000001E-2</c:v>
                </c:pt>
                <c:pt idx="29690">
                  <c:v>7.0915199999999996E-3</c:v>
                </c:pt>
                <c:pt idx="29691">
                  <c:v>1.6163799999999999E-2</c:v>
                </c:pt>
                <c:pt idx="29692">
                  <c:v>1.8903699999999999E-2</c:v>
                </c:pt>
                <c:pt idx="29693">
                  <c:v>1.7318699999999999E-2</c:v>
                </c:pt>
                <c:pt idx="29694">
                  <c:v>1.4219300000000001E-2</c:v>
                </c:pt>
                <c:pt idx="29695">
                  <c:v>1.25103E-2</c:v>
                </c:pt>
                <c:pt idx="29696">
                  <c:v>1.3726199999999999E-2</c:v>
                </c:pt>
                <c:pt idx="29697">
                  <c:v>1.5162500000000001E-2</c:v>
                </c:pt>
                <c:pt idx="29698">
                  <c:v>2.17247E-2</c:v>
                </c:pt>
                <c:pt idx="29699">
                  <c:v>1.7272900000000001E-2</c:v>
                </c:pt>
                <c:pt idx="29700">
                  <c:v>1.7883300000000001E-2</c:v>
                </c:pt>
                <c:pt idx="29701">
                  <c:v>1.9734399999999999E-2</c:v>
                </c:pt>
                <c:pt idx="29702">
                  <c:v>1.6486199999999999E-2</c:v>
                </c:pt>
                <c:pt idx="29703">
                  <c:v>2.2405600000000001E-2</c:v>
                </c:pt>
                <c:pt idx="29704">
                  <c:v>2.4011600000000001E-2</c:v>
                </c:pt>
                <c:pt idx="29705">
                  <c:v>2.3443200000000001E-2</c:v>
                </c:pt>
                <c:pt idx="29706">
                  <c:v>1.78595E-2</c:v>
                </c:pt>
                <c:pt idx="29707">
                  <c:v>2.4118400000000002E-2</c:v>
                </c:pt>
                <c:pt idx="29708">
                  <c:v>2.4751700000000001E-2</c:v>
                </c:pt>
                <c:pt idx="29709">
                  <c:v>2.2310300000000002E-2</c:v>
                </c:pt>
                <c:pt idx="29710">
                  <c:v>2.99911E-2</c:v>
                </c:pt>
                <c:pt idx="29711">
                  <c:v>2.6077300000000001E-2</c:v>
                </c:pt>
                <c:pt idx="29712">
                  <c:v>2.9881499999999998E-2</c:v>
                </c:pt>
                <c:pt idx="29713">
                  <c:v>2.04697E-2</c:v>
                </c:pt>
                <c:pt idx="29714">
                  <c:v>2.1516799999999999E-2</c:v>
                </c:pt>
                <c:pt idx="29715">
                  <c:v>2.3171400000000002E-2</c:v>
                </c:pt>
                <c:pt idx="29716">
                  <c:v>2.0817800000000001E-2</c:v>
                </c:pt>
                <c:pt idx="29717">
                  <c:v>1.9554100000000001E-2</c:v>
                </c:pt>
                <c:pt idx="29718">
                  <c:v>2.0924600000000002E-2</c:v>
                </c:pt>
                <c:pt idx="29719">
                  <c:v>2.4504700000000001E-2</c:v>
                </c:pt>
                <c:pt idx="29720">
                  <c:v>1.75009E-2</c:v>
                </c:pt>
                <c:pt idx="29721">
                  <c:v>2.4619100000000001E-2</c:v>
                </c:pt>
                <c:pt idx="29722">
                  <c:v>2.46439E-2</c:v>
                </c:pt>
                <c:pt idx="29723">
                  <c:v>2.4443599999999999E-2</c:v>
                </c:pt>
                <c:pt idx="29724">
                  <c:v>2.3931500000000001E-2</c:v>
                </c:pt>
                <c:pt idx="29725">
                  <c:v>2.09436E-2</c:v>
                </c:pt>
                <c:pt idx="29726">
                  <c:v>2.6375800000000001E-2</c:v>
                </c:pt>
                <c:pt idx="29727">
                  <c:v>2.44551E-2</c:v>
                </c:pt>
                <c:pt idx="29728">
                  <c:v>2.6541700000000001E-2</c:v>
                </c:pt>
                <c:pt idx="29729">
                  <c:v>2.2976900000000001E-2</c:v>
                </c:pt>
                <c:pt idx="29730">
                  <c:v>2.0890200000000001E-2</c:v>
                </c:pt>
                <c:pt idx="29731">
                  <c:v>2.72102E-2</c:v>
                </c:pt>
                <c:pt idx="29732">
                  <c:v>2.83079E-2</c:v>
                </c:pt>
                <c:pt idx="29733">
                  <c:v>2.5631899999999999E-2</c:v>
                </c:pt>
                <c:pt idx="29734">
                  <c:v>2.5692900000000001E-2</c:v>
                </c:pt>
                <c:pt idx="29735">
                  <c:v>2.4745E-2</c:v>
                </c:pt>
                <c:pt idx="29736">
                  <c:v>2.5449800000000002E-2</c:v>
                </c:pt>
                <c:pt idx="29737">
                  <c:v>2.7566899999999998E-2</c:v>
                </c:pt>
                <c:pt idx="29738">
                  <c:v>2.9472399999999999E-2</c:v>
                </c:pt>
                <c:pt idx="29739">
                  <c:v>3.7167499999999999E-2</c:v>
                </c:pt>
                <c:pt idx="29740">
                  <c:v>2.7421999999999998E-2</c:v>
                </c:pt>
                <c:pt idx="29741">
                  <c:v>2.81076E-2</c:v>
                </c:pt>
                <c:pt idx="29742">
                  <c:v>3.2157900000000003E-2</c:v>
                </c:pt>
                <c:pt idx="29743">
                  <c:v>3.3981299999999999E-2</c:v>
                </c:pt>
                <c:pt idx="29744">
                  <c:v>3.5763700000000002E-2</c:v>
                </c:pt>
                <c:pt idx="29745">
                  <c:v>3.5060899999999999E-2</c:v>
                </c:pt>
                <c:pt idx="29746">
                  <c:v>2.99349E-2</c:v>
                </c:pt>
                <c:pt idx="29747">
                  <c:v>3.5068500000000002E-2</c:v>
                </c:pt>
                <c:pt idx="29748">
                  <c:v>3.2190299999999998E-2</c:v>
                </c:pt>
                <c:pt idx="29749">
                  <c:v>3.2972300000000003E-2</c:v>
                </c:pt>
                <c:pt idx="29750">
                  <c:v>3.5400399999999999E-2</c:v>
                </c:pt>
                <c:pt idx="29751">
                  <c:v>3.5608300000000002E-2</c:v>
                </c:pt>
                <c:pt idx="29752">
                  <c:v>3.5773300000000001E-2</c:v>
                </c:pt>
                <c:pt idx="29753">
                  <c:v>3.6442799999999997E-2</c:v>
                </c:pt>
                <c:pt idx="29754">
                  <c:v>3.36628E-2</c:v>
                </c:pt>
                <c:pt idx="29755">
                  <c:v>3.48597E-2</c:v>
                </c:pt>
                <c:pt idx="29756">
                  <c:v>4.0423399999999998E-2</c:v>
                </c:pt>
                <c:pt idx="29757">
                  <c:v>3.5795199999999999E-2</c:v>
                </c:pt>
                <c:pt idx="29758">
                  <c:v>4.0666599999999997E-2</c:v>
                </c:pt>
                <c:pt idx="29759">
                  <c:v>3.5060899999999999E-2</c:v>
                </c:pt>
                <c:pt idx="29760">
                  <c:v>3.9973300000000003E-2</c:v>
                </c:pt>
                <c:pt idx="29761">
                  <c:v>3.7626300000000001E-2</c:v>
                </c:pt>
                <c:pt idx="29762">
                  <c:v>3.6080399999999999E-2</c:v>
                </c:pt>
                <c:pt idx="29763">
                  <c:v>3.7613899999999999E-2</c:v>
                </c:pt>
                <c:pt idx="29764">
                  <c:v>3.3366199999999999E-2</c:v>
                </c:pt>
                <c:pt idx="29765">
                  <c:v>3.5103799999999998E-2</c:v>
                </c:pt>
                <c:pt idx="29766">
                  <c:v>2.97194E-2</c:v>
                </c:pt>
                <c:pt idx="29767">
                  <c:v>3.07522E-2</c:v>
                </c:pt>
                <c:pt idx="29768">
                  <c:v>3.7989599999999998E-2</c:v>
                </c:pt>
                <c:pt idx="29769">
                  <c:v>3.1111699999999999E-2</c:v>
                </c:pt>
                <c:pt idx="29770">
                  <c:v>3.2051099999999999E-2</c:v>
                </c:pt>
                <c:pt idx="29771">
                  <c:v>3.5344100000000003E-2</c:v>
                </c:pt>
                <c:pt idx="29772">
                  <c:v>2.7875899999999999E-2</c:v>
                </c:pt>
                <c:pt idx="29773">
                  <c:v>3.32632E-2</c:v>
                </c:pt>
                <c:pt idx="29774">
                  <c:v>2.6935600000000001E-2</c:v>
                </c:pt>
                <c:pt idx="29775">
                  <c:v>3.32251E-2</c:v>
                </c:pt>
                <c:pt idx="29776">
                  <c:v>2.89745E-2</c:v>
                </c:pt>
                <c:pt idx="29777">
                  <c:v>3.4610700000000001E-2</c:v>
                </c:pt>
                <c:pt idx="29778">
                  <c:v>3.2499300000000002E-2</c:v>
                </c:pt>
                <c:pt idx="29779">
                  <c:v>3.6210100000000002E-2</c:v>
                </c:pt>
                <c:pt idx="29780">
                  <c:v>3.4079600000000002E-2</c:v>
                </c:pt>
                <c:pt idx="29781">
                  <c:v>3.3482600000000001E-2</c:v>
                </c:pt>
                <c:pt idx="29782">
                  <c:v>3.7874199999999997E-2</c:v>
                </c:pt>
                <c:pt idx="29783">
                  <c:v>2.7916900000000001E-2</c:v>
                </c:pt>
                <c:pt idx="29784">
                  <c:v>3.57151E-2</c:v>
                </c:pt>
                <c:pt idx="29785">
                  <c:v>3.5000799999999999E-2</c:v>
                </c:pt>
                <c:pt idx="29786">
                  <c:v>3.83615E-2</c:v>
                </c:pt>
                <c:pt idx="29787">
                  <c:v>3.9518400000000002E-2</c:v>
                </c:pt>
                <c:pt idx="29788">
                  <c:v>3.6992999999999998E-2</c:v>
                </c:pt>
                <c:pt idx="29789">
                  <c:v>3.4790000000000001E-2</c:v>
                </c:pt>
                <c:pt idx="29790">
                  <c:v>3.7419300000000003E-2</c:v>
                </c:pt>
                <c:pt idx="29791" formatCode="0.00E+00">
                  <c:v>3.8076400000000003E-2</c:v>
                </c:pt>
                <c:pt idx="29792">
                  <c:v>4.1132000000000002E-2</c:v>
                </c:pt>
                <c:pt idx="29793">
                  <c:v>3.8214699999999997E-2</c:v>
                </c:pt>
                <c:pt idx="29794">
                  <c:v>3.3078200000000002E-2</c:v>
                </c:pt>
                <c:pt idx="29795">
                  <c:v>3.4701299999999997E-2</c:v>
                </c:pt>
                <c:pt idx="29796">
                  <c:v>3.6110900000000001E-2</c:v>
                </c:pt>
                <c:pt idx="29797">
                  <c:v>3.9984699999999998E-2</c:v>
                </c:pt>
                <c:pt idx="29798">
                  <c:v>3.8282400000000001E-2</c:v>
                </c:pt>
                <c:pt idx="29799">
                  <c:v>3.4888299999999997E-2</c:v>
                </c:pt>
                <c:pt idx="29800">
                  <c:v>3.7334399999999997E-2</c:v>
                </c:pt>
                <c:pt idx="29801">
                  <c:v>3.0807500000000002E-2</c:v>
                </c:pt>
                <c:pt idx="29802">
                  <c:v>3.8244199999999999E-2</c:v>
                </c:pt>
                <c:pt idx="29803">
                  <c:v>4.1379899999999997E-2</c:v>
                </c:pt>
                <c:pt idx="29804">
                  <c:v>3.9451600000000003E-2</c:v>
                </c:pt>
                <c:pt idx="29805">
                  <c:v>3.6203399999999997E-2</c:v>
                </c:pt>
                <c:pt idx="29806">
                  <c:v>3.4772900000000002E-2</c:v>
                </c:pt>
                <c:pt idx="29807">
                  <c:v>3.1028699999999999E-2</c:v>
                </c:pt>
                <c:pt idx="29808">
                  <c:v>3.2011999999999999E-2</c:v>
                </c:pt>
                <c:pt idx="29809">
                  <c:v>3.6647800000000001E-2</c:v>
                </c:pt>
                <c:pt idx="29810">
                  <c:v>3.0119900000000002E-2</c:v>
                </c:pt>
                <c:pt idx="29811">
                  <c:v>3.0036899999999998E-2</c:v>
                </c:pt>
                <c:pt idx="29812">
                  <c:v>3.1521800000000003E-2</c:v>
                </c:pt>
                <c:pt idx="29813">
                  <c:v>3.2430599999999997E-2</c:v>
                </c:pt>
                <c:pt idx="29814">
                  <c:v>3.5744699999999997E-2</c:v>
                </c:pt>
                <c:pt idx="29815">
                  <c:v>3.0223799999999999E-2</c:v>
                </c:pt>
                <c:pt idx="29816">
                  <c:v>3.6144299999999997E-2</c:v>
                </c:pt>
                <c:pt idx="29817">
                  <c:v>3.1227100000000001E-2</c:v>
                </c:pt>
                <c:pt idx="29818">
                  <c:v>3.1406400000000001E-2</c:v>
                </c:pt>
                <c:pt idx="29819">
                  <c:v>3.1708699999999999E-2</c:v>
                </c:pt>
                <c:pt idx="29820">
                  <c:v>3.78275E-2</c:v>
                </c:pt>
                <c:pt idx="29821">
                  <c:v>3.3913600000000002E-2</c:v>
                </c:pt>
                <c:pt idx="29822">
                  <c:v>2.8960199999999998E-2</c:v>
                </c:pt>
                <c:pt idx="29823">
                  <c:v>3.2192199999999997E-2</c:v>
                </c:pt>
                <c:pt idx="29824">
                  <c:v>3.6035499999999998E-2</c:v>
                </c:pt>
                <c:pt idx="29825">
                  <c:v>3.8673399999999997E-2</c:v>
                </c:pt>
                <c:pt idx="29826">
                  <c:v>3.7564300000000002E-2</c:v>
                </c:pt>
                <c:pt idx="29827">
                  <c:v>2.9528599999999999E-2</c:v>
                </c:pt>
                <c:pt idx="29828">
                  <c:v>2.76251E-2</c:v>
                </c:pt>
                <c:pt idx="29829">
                  <c:v>3.1433099999999999E-2</c:v>
                </c:pt>
                <c:pt idx="29830">
                  <c:v>3.0179000000000001E-2</c:v>
                </c:pt>
                <c:pt idx="29831">
                  <c:v>3.3682799999999999E-2</c:v>
                </c:pt>
                <c:pt idx="29832">
                  <c:v>3.3934600000000002E-2</c:v>
                </c:pt>
                <c:pt idx="29833">
                  <c:v>2.9382700000000001E-2</c:v>
                </c:pt>
                <c:pt idx="29834">
                  <c:v>2.6013399999999999E-2</c:v>
                </c:pt>
                <c:pt idx="29835">
                  <c:v>1.97325E-2</c:v>
                </c:pt>
                <c:pt idx="29836">
                  <c:v>2.3741700000000001E-2</c:v>
                </c:pt>
                <c:pt idx="29837">
                  <c:v>2.5477400000000001E-2</c:v>
                </c:pt>
                <c:pt idx="29838">
                  <c:v>2.84224E-2</c:v>
                </c:pt>
                <c:pt idx="29839">
                  <c:v>2.6880299999999999E-2</c:v>
                </c:pt>
                <c:pt idx="29840">
                  <c:v>2.6931799999999999E-2</c:v>
                </c:pt>
                <c:pt idx="29841">
                  <c:v>2.33774E-2</c:v>
                </c:pt>
                <c:pt idx="29842">
                  <c:v>2.5955200000000001E-2</c:v>
                </c:pt>
                <c:pt idx="29843">
                  <c:v>2.5527000000000001E-2</c:v>
                </c:pt>
                <c:pt idx="29844">
                  <c:v>2.7135800000000002E-2</c:v>
                </c:pt>
                <c:pt idx="29845">
                  <c:v>2.8321300000000001E-2</c:v>
                </c:pt>
                <c:pt idx="29846">
                  <c:v>2.4829899999999998E-2</c:v>
                </c:pt>
                <c:pt idx="29847">
                  <c:v>2.03733E-2</c:v>
                </c:pt>
                <c:pt idx="29848">
                  <c:v>2.5237099999999998E-2</c:v>
                </c:pt>
                <c:pt idx="29849">
                  <c:v>2.74725E-2</c:v>
                </c:pt>
                <c:pt idx="29850">
                  <c:v>2.2252999999999998E-2</c:v>
                </c:pt>
                <c:pt idx="29851">
                  <c:v>2.22464E-2</c:v>
                </c:pt>
                <c:pt idx="29852">
                  <c:v>2.54459E-2</c:v>
                </c:pt>
                <c:pt idx="29853">
                  <c:v>2.3662599999999999E-2</c:v>
                </c:pt>
                <c:pt idx="29854">
                  <c:v>1.8630000000000001E-2</c:v>
                </c:pt>
                <c:pt idx="29855">
                  <c:v>2.51732E-2</c:v>
                </c:pt>
                <c:pt idx="29856">
                  <c:v>2.6801100000000001E-2</c:v>
                </c:pt>
                <c:pt idx="29857">
                  <c:v>2.3900999999999999E-2</c:v>
                </c:pt>
                <c:pt idx="29858">
                  <c:v>2.3028400000000001E-2</c:v>
                </c:pt>
                <c:pt idx="29859">
                  <c:v>3.0160900000000001E-2</c:v>
                </c:pt>
                <c:pt idx="29860">
                  <c:v>3.02277E-2</c:v>
                </c:pt>
                <c:pt idx="29861">
                  <c:v>2.2048000000000002E-2</c:v>
                </c:pt>
                <c:pt idx="29862">
                  <c:v>2.07596E-2</c:v>
                </c:pt>
                <c:pt idx="29863">
                  <c:v>2.0601299999999999E-2</c:v>
                </c:pt>
                <c:pt idx="29864">
                  <c:v>2.5138899999999999E-2</c:v>
                </c:pt>
                <c:pt idx="29865">
                  <c:v>2.5013000000000001E-2</c:v>
                </c:pt>
                <c:pt idx="29866">
                  <c:v>2.5713E-2</c:v>
                </c:pt>
                <c:pt idx="29867">
                  <c:v>2.0707099999999999E-2</c:v>
                </c:pt>
                <c:pt idx="29868">
                  <c:v>1.8715900000000001E-2</c:v>
                </c:pt>
                <c:pt idx="29869">
                  <c:v>2.57988E-2</c:v>
                </c:pt>
                <c:pt idx="29870">
                  <c:v>2.17247E-2</c:v>
                </c:pt>
                <c:pt idx="29871">
                  <c:v>2.72932E-2</c:v>
                </c:pt>
                <c:pt idx="29872">
                  <c:v>2.9343600000000001E-2</c:v>
                </c:pt>
                <c:pt idx="29873">
                  <c:v>2.5444999999999999E-2</c:v>
                </c:pt>
                <c:pt idx="29874" formatCode="0.00E+00">
                  <c:v>1.87283E-2</c:v>
                </c:pt>
                <c:pt idx="29875">
                  <c:v>2.2027999999999999E-2</c:v>
                </c:pt>
                <c:pt idx="29876" formatCode="0.00E+00">
                  <c:v>2.0299000000000001E-2</c:v>
                </c:pt>
                <c:pt idx="29877">
                  <c:v>2.3942000000000001E-2</c:v>
                </c:pt>
                <c:pt idx="29878">
                  <c:v>2.3054100000000001E-2</c:v>
                </c:pt>
                <c:pt idx="29879">
                  <c:v>2.20156E-2</c:v>
                </c:pt>
                <c:pt idx="29880">
                  <c:v>1.5955E-2</c:v>
                </c:pt>
                <c:pt idx="29881">
                  <c:v>1.3931300000000001E-2</c:v>
                </c:pt>
                <c:pt idx="29882">
                  <c:v>1.76353E-2</c:v>
                </c:pt>
                <c:pt idx="29883">
                  <c:v>2.2470500000000001E-2</c:v>
                </c:pt>
                <c:pt idx="29884">
                  <c:v>1.92499E-2</c:v>
                </c:pt>
                <c:pt idx="29885">
                  <c:v>1.42632E-2</c:v>
                </c:pt>
                <c:pt idx="29886">
                  <c:v>1.7312000000000001E-2</c:v>
                </c:pt>
                <c:pt idx="29887">
                  <c:v>1.11485E-2</c:v>
                </c:pt>
                <c:pt idx="29888">
                  <c:v>1.67408E-2</c:v>
                </c:pt>
                <c:pt idx="29889">
                  <c:v>1.50414E-2</c:v>
                </c:pt>
                <c:pt idx="29890">
                  <c:v>2.1589299999999999E-2</c:v>
                </c:pt>
                <c:pt idx="29891">
                  <c:v>2.1010399999999999E-2</c:v>
                </c:pt>
                <c:pt idx="29892">
                  <c:v>1.92804E-2</c:v>
                </c:pt>
                <c:pt idx="29893">
                  <c:v>2.0383800000000001E-2</c:v>
                </c:pt>
                <c:pt idx="29894">
                  <c:v>1.6100900000000001E-2</c:v>
                </c:pt>
                <c:pt idx="29895">
                  <c:v>1.6261100000000001E-2</c:v>
                </c:pt>
                <c:pt idx="29896">
                  <c:v>1.4856299999999999E-2</c:v>
                </c:pt>
                <c:pt idx="29897">
                  <c:v>1.5994100000000001E-2</c:v>
                </c:pt>
                <c:pt idx="29898">
                  <c:v>1.6731300000000001E-2</c:v>
                </c:pt>
                <c:pt idx="29899">
                  <c:v>1.7541899999999999E-2</c:v>
                </c:pt>
                <c:pt idx="29900">
                  <c:v>1.2041100000000001E-2</c:v>
                </c:pt>
                <c:pt idx="29901">
                  <c:v>1.46103E-2</c:v>
                </c:pt>
                <c:pt idx="29902">
                  <c:v>1.2905099999999999E-2</c:v>
                </c:pt>
                <c:pt idx="29903">
                  <c:v>1.83363E-2</c:v>
                </c:pt>
                <c:pt idx="29904">
                  <c:v>2.0999899999999998E-2</c:v>
                </c:pt>
                <c:pt idx="29905">
                  <c:v>1.9279500000000001E-2</c:v>
                </c:pt>
                <c:pt idx="29906">
                  <c:v>1.0024099999999999E-2</c:v>
                </c:pt>
                <c:pt idx="29907">
                  <c:v>1.4111500000000001E-2</c:v>
                </c:pt>
                <c:pt idx="29908">
                  <c:v>1.8321E-2</c:v>
                </c:pt>
                <c:pt idx="29909">
                  <c:v>2.3632E-2</c:v>
                </c:pt>
                <c:pt idx="29910">
                  <c:v>2.0918800000000001E-2</c:v>
                </c:pt>
                <c:pt idx="29911">
                  <c:v>1.7434100000000001E-2</c:v>
                </c:pt>
                <c:pt idx="29912">
                  <c:v>2.0958899999999999E-2</c:v>
                </c:pt>
                <c:pt idx="29913">
                  <c:v>1.6768499999999999E-2</c:v>
                </c:pt>
                <c:pt idx="29914">
                  <c:v>1.59779E-2</c:v>
                </c:pt>
                <c:pt idx="29915">
                  <c:v>1.9885099999999999E-2</c:v>
                </c:pt>
                <c:pt idx="29916">
                  <c:v>2.2217799999999999E-2</c:v>
                </c:pt>
                <c:pt idx="29917">
                  <c:v>2.06585E-2</c:v>
                </c:pt>
                <c:pt idx="29918">
                  <c:v>1.7164200000000001E-2</c:v>
                </c:pt>
                <c:pt idx="29919">
                  <c:v>1.6047499999999999E-2</c:v>
                </c:pt>
                <c:pt idx="29920">
                  <c:v>1.90887E-2</c:v>
                </c:pt>
                <c:pt idx="29921">
                  <c:v>2.3044599999999998E-2</c:v>
                </c:pt>
                <c:pt idx="29922">
                  <c:v>2.3252499999999999E-2</c:v>
                </c:pt>
                <c:pt idx="29923">
                  <c:v>2.2863399999999999E-2</c:v>
                </c:pt>
                <c:pt idx="29924">
                  <c:v>1.9926099999999999E-2</c:v>
                </c:pt>
                <c:pt idx="29925">
                  <c:v>2.0133999999999999E-2</c:v>
                </c:pt>
                <c:pt idx="29926">
                  <c:v>1.9261400000000001E-2</c:v>
                </c:pt>
                <c:pt idx="29927">
                  <c:v>2.21844E-2</c:v>
                </c:pt>
                <c:pt idx="29928">
                  <c:v>1.83544E-2</c:v>
                </c:pt>
                <c:pt idx="29929">
                  <c:v>2.3291599999999999E-2</c:v>
                </c:pt>
                <c:pt idx="29930">
                  <c:v>1.7995799999999999E-2</c:v>
                </c:pt>
                <c:pt idx="29931">
                  <c:v>1.0355899999999999E-2</c:v>
                </c:pt>
                <c:pt idx="29932">
                  <c:v>1.4910700000000001E-2</c:v>
                </c:pt>
                <c:pt idx="29933">
                  <c:v>2.0817800000000001E-2</c:v>
                </c:pt>
                <c:pt idx="29934">
                  <c:v>2.2934E-2</c:v>
                </c:pt>
                <c:pt idx="29935">
                  <c:v>2.01998E-2</c:v>
                </c:pt>
                <c:pt idx="29936">
                  <c:v>2.2579200000000001E-2</c:v>
                </c:pt>
                <c:pt idx="29937">
                  <c:v>7.0533799999999997E-3</c:v>
                </c:pt>
                <c:pt idx="29938">
                  <c:v>1.29309E-2</c:v>
                </c:pt>
                <c:pt idx="29939">
                  <c:v>1.3217E-2</c:v>
                </c:pt>
                <c:pt idx="29940">
                  <c:v>1.1753100000000001E-2</c:v>
                </c:pt>
                <c:pt idx="29941">
                  <c:v>1.23768E-2</c:v>
                </c:pt>
                <c:pt idx="29942">
                  <c:v>9.8533600000000002E-3</c:v>
                </c:pt>
                <c:pt idx="29943">
                  <c:v>1.0240600000000001E-2</c:v>
                </c:pt>
                <c:pt idx="29944">
                  <c:v>7.78008E-3</c:v>
                </c:pt>
                <c:pt idx="29945">
                  <c:v>1.01671E-2</c:v>
                </c:pt>
                <c:pt idx="29946">
                  <c:v>6.8454700000000002E-3</c:v>
                </c:pt>
                <c:pt idx="29947">
                  <c:v>9.5930100000000008E-3</c:v>
                </c:pt>
                <c:pt idx="29948">
                  <c:v>8.7795300000000007E-3</c:v>
                </c:pt>
                <c:pt idx="29949">
                  <c:v>1.0939600000000001E-2</c:v>
                </c:pt>
                <c:pt idx="29950">
                  <c:v>4.6548800000000001E-3</c:v>
                </c:pt>
                <c:pt idx="29951">
                  <c:v>1.40858E-3</c:v>
                </c:pt>
                <c:pt idx="29952">
                  <c:v>6.9894800000000002E-3</c:v>
                </c:pt>
                <c:pt idx="29953" formatCode="0.00E+00">
                  <c:v>-9.7274800000000006E-5</c:v>
                </c:pt>
                <c:pt idx="29954">
                  <c:v>4.4384000000000003E-3</c:v>
                </c:pt>
                <c:pt idx="29955">
                  <c:v>1.3256100000000001E-3</c:v>
                </c:pt>
                <c:pt idx="29956">
                  <c:v>1.9149799999999999E-3</c:v>
                </c:pt>
                <c:pt idx="29957">
                  <c:v>-7.7819800000000002E-4</c:v>
                </c:pt>
                <c:pt idx="29958">
                  <c:v>1.64795E-3</c:v>
                </c:pt>
                <c:pt idx="29959">
                  <c:v>3.8223300000000001E-3</c:v>
                </c:pt>
                <c:pt idx="29960">
                  <c:v>9.0265299999999996E-3</c:v>
                </c:pt>
                <c:pt idx="29961">
                  <c:v>5.47409E-4</c:v>
                </c:pt>
                <c:pt idx="29962">
                  <c:v>2.8915400000000002E-3</c:v>
                </c:pt>
                <c:pt idx="29963">
                  <c:v>-1.0509499999999999E-3</c:v>
                </c:pt>
                <c:pt idx="29964">
                  <c:v>-2.3021700000000001E-3</c:v>
                </c:pt>
                <c:pt idx="29965">
                  <c:v>1.7576200000000001E-3</c:v>
                </c:pt>
                <c:pt idx="29966">
                  <c:v>-2.8734199999999998E-3</c:v>
                </c:pt>
                <c:pt idx="29967">
                  <c:v>4.6367600000000002E-3</c:v>
                </c:pt>
                <c:pt idx="29968">
                  <c:v>5.3978000000000001E-4</c:v>
                </c:pt>
                <c:pt idx="29969">
                  <c:v>-2.7027100000000001E-3</c:v>
                </c:pt>
                <c:pt idx="29970">
                  <c:v>-6.3838999999999996E-3</c:v>
                </c:pt>
                <c:pt idx="29971">
                  <c:v>-5.1193200000000001E-3</c:v>
                </c:pt>
                <c:pt idx="29972">
                  <c:v>-5.5151000000000002E-3</c:v>
                </c:pt>
                <c:pt idx="29973">
                  <c:v>-7.2011899999999997E-3</c:v>
                </c:pt>
                <c:pt idx="29974">
                  <c:v>-8.6278899999999992E-3</c:v>
                </c:pt>
                <c:pt idx="29975">
                  <c:v>-1.2208E-2</c:v>
                </c:pt>
                <c:pt idx="29976">
                  <c:v>-9.8028200000000003E-3</c:v>
                </c:pt>
                <c:pt idx="29977">
                  <c:v>-1.2825E-2</c:v>
                </c:pt>
                <c:pt idx="29978">
                  <c:v>-9.2296600000000006E-3</c:v>
                </c:pt>
                <c:pt idx="29979">
                  <c:v>-7.6332099999999996E-3</c:v>
                </c:pt>
                <c:pt idx="29980">
                  <c:v>-9.9487299999999994E-3</c:v>
                </c:pt>
                <c:pt idx="29981">
                  <c:v>-1.0683099999999999E-2</c:v>
                </c:pt>
                <c:pt idx="29982">
                  <c:v>-8.6698499999999998E-3</c:v>
                </c:pt>
                <c:pt idx="29983">
                  <c:v>-7.4853899999999998E-3</c:v>
                </c:pt>
                <c:pt idx="29984">
                  <c:v>-9.4585399999999997E-3</c:v>
                </c:pt>
                <c:pt idx="29985">
                  <c:v>-8.5430100000000002E-3</c:v>
                </c:pt>
                <c:pt idx="29986">
                  <c:v>-1.2641899999999999E-2</c:v>
                </c:pt>
                <c:pt idx="29987">
                  <c:v>-8.2044600000000002E-3</c:v>
                </c:pt>
                <c:pt idx="29988">
                  <c:v>-1.01023E-2</c:v>
                </c:pt>
                <c:pt idx="29989">
                  <c:v>-8.7995499999999997E-3</c:v>
                </c:pt>
                <c:pt idx="29990">
                  <c:v>-1.2331999999999999E-2</c:v>
                </c:pt>
                <c:pt idx="29991">
                  <c:v>-1.3564100000000001E-2</c:v>
                </c:pt>
                <c:pt idx="29992">
                  <c:v>-1.2231799999999999E-2</c:v>
                </c:pt>
                <c:pt idx="29993">
                  <c:v>-1.7480900000000001E-2</c:v>
                </c:pt>
                <c:pt idx="29994">
                  <c:v>-1.0467499999999999E-2</c:v>
                </c:pt>
                <c:pt idx="29995">
                  <c:v>-1.8731100000000001E-2</c:v>
                </c:pt>
                <c:pt idx="29996">
                  <c:v>-1.4071500000000001E-2</c:v>
                </c:pt>
                <c:pt idx="29997">
                  <c:v>-1.97477E-2</c:v>
                </c:pt>
                <c:pt idx="29998">
                  <c:v>-1.5777599999999999E-2</c:v>
                </c:pt>
                <c:pt idx="29999">
                  <c:v>-8.8958700000000002E-3</c:v>
                </c:pt>
                <c:pt idx="30000">
                  <c:v>-1.1138E-2</c:v>
                </c:pt>
                <c:pt idx="30001">
                  <c:v>-1.38569E-2</c:v>
                </c:pt>
                <c:pt idx="30002">
                  <c:v>-1.74751E-2</c:v>
                </c:pt>
                <c:pt idx="30003">
                  <c:v>-1.60112E-2</c:v>
                </c:pt>
                <c:pt idx="30004">
                  <c:v>-1.6018899999999999E-2</c:v>
                </c:pt>
                <c:pt idx="30005">
                  <c:v>-1.3480199999999999E-2</c:v>
                </c:pt>
                <c:pt idx="30006">
                  <c:v>-1.3992299999999999E-2</c:v>
                </c:pt>
                <c:pt idx="30007">
                  <c:v>-1.0629700000000001E-2</c:v>
                </c:pt>
                <c:pt idx="30008">
                  <c:v>-2.0730999999999999E-2</c:v>
                </c:pt>
                <c:pt idx="30009">
                  <c:v>-1.71719E-2</c:v>
                </c:pt>
                <c:pt idx="30010">
                  <c:v>-1.6448000000000001E-2</c:v>
                </c:pt>
                <c:pt idx="30011">
                  <c:v>-1.66578E-2</c:v>
                </c:pt>
                <c:pt idx="30012">
                  <c:v>-1.6609200000000001E-2</c:v>
                </c:pt>
                <c:pt idx="30013">
                  <c:v>-2.0810100000000002E-2</c:v>
                </c:pt>
                <c:pt idx="30014">
                  <c:v>-2.0348499999999999E-2</c:v>
                </c:pt>
                <c:pt idx="30015">
                  <c:v>-2.3477600000000001E-2</c:v>
                </c:pt>
                <c:pt idx="30016">
                  <c:v>-2.45399E-2</c:v>
                </c:pt>
                <c:pt idx="30017">
                  <c:v>-1.7984400000000001E-2</c:v>
                </c:pt>
                <c:pt idx="30018">
                  <c:v>-1.5303600000000001E-2</c:v>
                </c:pt>
                <c:pt idx="30019">
                  <c:v>-1.7794600000000001E-2</c:v>
                </c:pt>
                <c:pt idx="30020">
                  <c:v>-1.8741600000000001E-2</c:v>
                </c:pt>
                <c:pt idx="30021">
                  <c:v>-2.26593E-2</c:v>
                </c:pt>
                <c:pt idx="30022">
                  <c:v>-2.3801800000000001E-2</c:v>
                </c:pt>
                <c:pt idx="30023">
                  <c:v>-2.4908099999999999E-2</c:v>
                </c:pt>
                <c:pt idx="30024">
                  <c:v>-2.16475E-2</c:v>
                </c:pt>
                <c:pt idx="30025">
                  <c:v>-1.6667399999999999E-2</c:v>
                </c:pt>
                <c:pt idx="30026">
                  <c:v>-1.8667199999999998E-2</c:v>
                </c:pt>
                <c:pt idx="30027">
                  <c:v>-2.2254900000000001E-2</c:v>
                </c:pt>
                <c:pt idx="30028">
                  <c:v>-2.7979899999999999E-2</c:v>
                </c:pt>
                <c:pt idx="30029">
                  <c:v>-2.6028599999999999E-2</c:v>
                </c:pt>
                <c:pt idx="30030">
                  <c:v>-2.3329699999999998E-2</c:v>
                </c:pt>
                <c:pt idx="30031">
                  <c:v>-2.7468699999999999E-2</c:v>
                </c:pt>
                <c:pt idx="30032">
                  <c:v>-2.7431500000000001E-2</c:v>
                </c:pt>
                <c:pt idx="30033">
                  <c:v>-2.9556300000000001E-2</c:v>
                </c:pt>
                <c:pt idx="30034">
                  <c:v>-2.8355600000000002E-2</c:v>
                </c:pt>
                <c:pt idx="30035">
                  <c:v>-3.0202900000000001E-2</c:v>
                </c:pt>
                <c:pt idx="30036">
                  <c:v>-3.3214599999999997E-2</c:v>
                </c:pt>
                <c:pt idx="30037">
                  <c:v>-2.4587600000000001E-2</c:v>
                </c:pt>
                <c:pt idx="30038">
                  <c:v>-3.26672E-2</c:v>
                </c:pt>
                <c:pt idx="30039">
                  <c:v>-3.0365900000000001E-2</c:v>
                </c:pt>
                <c:pt idx="30040">
                  <c:v>-3.2909399999999998E-2</c:v>
                </c:pt>
                <c:pt idx="30041">
                  <c:v>-3.3194500000000002E-2</c:v>
                </c:pt>
                <c:pt idx="30042">
                  <c:v>-3.31621E-2</c:v>
                </c:pt>
                <c:pt idx="30043">
                  <c:v>-3.6446600000000003E-2</c:v>
                </c:pt>
                <c:pt idx="30044">
                  <c:v>-3.19271E-2</c:v>
                </c:pt>
                <c:pt idx="30045">
                  <c:v>-3.6706000000000003E-2</c:v>
                </c:pt>
                <c:pt idx="30046">
                  <c:v>-3.4534500000000003E-2</c:v>
                </c:pt>
                <c:pt idx="30047">
                  <c:v>-3.9095900000000003E-2</c:v>
                </c:pt>
                <c:pt idx="30048">
                  <c:v>-3.96805E-2</c:v>
                </c:pt>
                <c:pt idx="30049">
                  <c:v>-3.2092099999999998E-2</c:v>
                </c:pt>
                <c:pt idx="30050">
                  <c:v>-3.08504E-2</c:v>
                </c:pt>
                <c:pt idx="30051">
                  <c:v>-3.3007599999999998E-2</c:v>
                </c:pt>
                <c:pt idx="30052">
                  <c:v>-3.2525100000000001E-2</c:v>
                </c:pt>
                <c:pt idx="30053">
                  <c:v>-3.6295899999999999E-2</c:v>
                </c:pt>
                <c:pt idx="30054">
                  <c:v>-3.7428900000000001E-2</c:v>
                </c:pt>
                <c:pt idx="30055">
                  <c:v>-3.4521099999999999E-2</c:v>
                </c:pt>
                <c:pt idx="30056">
                  <c:v>-3.3415800000000002E-2</c:v>
                </c:pt>
                <c:pt idx="30057">
                  <c:v>-2.8147700000000001E-2</c:v>
                </c:pt>
                <c:pt idx="30058">
                  <c:v>-3.43399E-2</c:v>
                </c:pt>
                <c:pt idx="30059">
                  <c:v>-3.2997100000000001E-2</c:v>
                </c:pt>
                <c:pt idx="30060">
                  <c:v>-3.6218599999999997E-2</c:v>
                </c:pt>
                <c:pt idx="30061">
                  <c:v>-3.0472800000000001E-2</c:v>
                </c:pt>
                <c:pt idx="30062">
                  <c:v>-3.2790199999999999E-2</c:v>
                </c:pt>
                <c:pt idx="30063">
                  <c:v>-3.5158200000000001E-2</c:v>
                </c:pt>
                <c:pt idx="30064">
                  <c:v>-3.5521499999999998E-2</c:v>
                </c:pt>
                <c:pt idx="30065">
                  <c:v>-3.1189000000000001E-2</c:v>
                </c:pt>
                <c:pt idx="30066">
                  <c:v>-3.1096499999999999E-2</c:v>
                </c:pt>
                <c:pt idx="30067">
                  <c:v>-3.1681099999999997E-2</c:v>
                </c:pt>
                <c:pt idx="30068">
                  <c:v>-3.0041700000000001E-2</c:v>
                </c:pt>
                <c:pt idx="30069">
                  <c:v>-3.4860599999999999E-2</c:v>
                </c:pt>
                <c:pt idx="30070">
                  <c:v>-3.2126399999999999E-2</c:v>
                </c:pt>
                <c:pt idx="30071">
                  <c:v>-3.1321500000000002E-2</c:v>
                </c:pt>
                <c:pt idx="30072">
                  <c:v>-2.8235400000000001E-2</c:v>
                </c:pt>
                <c:pt idx="30073">
                  <c:v>-3.0975300000000001E-2</c:v>
                </c:pt>
                <c:pt idx="30074">
                  <c:v>-3.4318000000000001E-2</c:v>
                </c:pt>
                <c:pt idx="30075">
                  <c:v>-3.1314799999999997E-2</c:v>
                </c:pt>
                <c:pt idx="30076">
                  <c:v>-2.51627E-2</c:v>
                </c:pt>
                <c:pt idx="30077">
                  <c:v>-3.0656800000000001E-2</c:v>
                </c:pt>
                <c:pt idx="30078">
                  <c:v>-2.2168199999999999E-2</c:v>
                </c:pt>
                <c:pt idx="30079">
                  <c:v>-2.8426199999999999E-2</c:v>
                </c:pt>
                <c:pt idx="30080">
                  <c:v>-3.2645199999999999E-2</c:v>
                </c:pt>
                <c:pt idx="30081">
                  <c:v>-3.4110099999999997E-2</c:v>
                </c:pt>
                <c:pt idx="30082">
                  <c:v>-3.10841E-2</c:v>
                </c:pt>
                <c:pt idx="30083">
                  <c:v>-2.3765600000000001E-2</c:v>
                </c:pt>
                <c:pt idx="30084">
                  <c:v>-2.96593E-2</c:v>
                </c:pt>
                <c:pt idx="30085">
                  <c:v>-2.5917099999999998E-2</c:v>
                </c:pt>
                <c:pt idx="30086">
                  <c:v>-2.9451399999999999E-2</c:v>
                </c:pt>
                <c:pt idx="30087">
                  <c:v>-2.9315899999999999E-2</c:v>
                </c:pt>
                <c:pt idx="30088">
                  <c:v>-2.8736100000000001E-2</c:v>
                </c:pt>
                <c:pt idx="30089">
                  <c:v>-2.8988799999999999E-2</c:v>
                </c:pt>
                <c:pt idx="30090">
                  <c:v>-2.4041199999999999E-2</c:v>
                </c:pt>
                <c:pt idx="30091">
                  <c:v>-2.3358299999999999E-2</c:v>
                </c:pt>
                <c:pt idx="30092">
                  <c:v>-2.7174E-2</c:v>
                </c:pt>
                <c:pt idx="30093">
                  <c:v>-2.8265999999999999E-2</c:v>
                </c:pt>
                <c:pt idx="30094">
                  <c:v>-3.29857E-2</c:v>
                </c:pt>
                <c:pt idx="30095">
                  <c:v>-2.4831800000000001E-2</c:v>
                </c:pt>
                <c:pt idx="30096">
                  <c:v>-2.7541199999999998E-2</c:v>
                </c:pt>
                <c:pt idx="30097">
                  <c:v>-2.51398E-2</c:v>
                </c:pt>
                <c:pt idx="30098">
                  <c:v>-2.04744E-2</c:v>
                </c:pt>
                <c:pt idx="30099">
                  <c:v>-2.2512399999999998E-2</c:v>
                </c:pt>
                <c:pt idx="30100">
                  <c:v>-1.98307E-2</c:v>
                </c:pt>
                <c:pt idx="30101">
                  <c:v>-1.7598200000000001E-2</c:v>
                </c:pt>
                <c:pt idx="30102" formatCode="0.00E+00">
                  <c:v>-1.7079400000000002E-2</c:v>
                </c:pt>
                <c:pt idx="30103">
                  <c:v>-2.0277E-2</c:v>
                </c:pt>
                <c:pt idx="30104">
                  <c:v>-2.0461099999999999E-2</c:v>
                </c:pt>
                <c:pt idx="30105">
                  <c:v>-2.5299100000000001E-2</c:v>
                </c:pt>
                <c:pt idx="30106">
                  <c:v>-2.3218200000000001E-2</c:v>
                </c:pt>
                <c:pt idx="30107">
                  <c:v>-1.6964E-2</c:v>
                </c:pt>
                <c:pt idx="30108">
                  <c:v>-1.5647899999999999E-2</c:v>
                </c:pt>
                <c:pt idx="30109">
                  <c:v>-1.84946E-2</c:v>
                </c:pt>
                <c:pt idx="30110">
                  <c:v>-1.79834E-2</c:v>
                </c:pt>
                <c:pt idx="30111">
                  <c:v>-1.5824299999999999E-2</c:v>
                </c:pt>
                <c:pt idx="30112">
                  <c:v>-2.0969399999999999E-2</c:v>
                </c:pt>
                <c:pt idx="30113">
                  <c:v>-1.81446E-2</c:v>
                </c:pt>
                <c:pt idx="30114">
                  <c:v>-2.04353E-2</c:v>
                </c:pt>
                <c:pt idx="30115">
                  <c:v>-2.6027700000000001E-2</c:v>
                </c:pt>
                <c:pt idx="30116">
                  <c:v>-2.2291200000000001E-2</c:v>
                </c:pt>
                <c:pt idx="30117">
                  <c:v>-2.4188999999999999E-2</c:v>
                </c:pt>
                <c:pt idx="30118">
                  <c:v>-2.0348499999999999E-2</c:v>
                </c:pt>
                <c:pt idx="30119">
                  <c:v>-2.0164499999999998E-2</c:v>
                </c:pt>
                <c:pt idx="30120">
                  <c:v>-1.9206999999999998E-2</c:v>
                </c:pt>
                <c:pt idx="30121">
                  <c:v>-1.9451099999999999E-2</c:v>
                </c:pt>
                <c:pt idx="30122">
                  <c:v>-1.4452E-2</c:v>
                </c:pt>
                <c:pt idx="30123">
                  <c:v>-1.5698400000000001E-2</c:v>
                </c:pt>
                <c:pt idx="30124">
                  <c:v>-1.8766399999999999E-2</c:v>
                </c:pt>
                <c:pt idx="30125">
                  <c:v>-2.1435699999999999E-2</c:v>
                </c:pt>
                <c:pt idx="30126">
                  <c:v>-2.5452599999999999E-2</c:v>
                </c:pt>
                <c:pt idx="30127">
                  <c:v>-3.0571899999999999E-2</c:v>
                </c:pt>
                <c:pt idx="30128">
                  <c:v>-2.61097E-2</c:v>
                </c:pt>
                <c:pt idx="30129">
                  <c:v>-2.16703E-2</c:v>
                </c:pt>
                <c:pt idx="30130">
                  <c:v>-2.3241999999999999E-2</c:v>
                </c:pt>
                <c:pt idx="30131">
                  <c:v>-2.7790100000000002E-2</c:v>
                </c:pt>
                <c:pt idx="30132">
                  <c:v>-2.79207E-2</c:v>
                </c:pt>
                <c:pt idx="30133">
                  <c:v>-2.5828400000000001E-2</c:v>
                </c:pt>
                <c:pt idx="30134">
                  <c:v>-2.54822E-2</c:v>
                </c:pt>
                <c:pt idx="30135">
                  <c:v>-2.6760099999999998E-2</c:v>
                </c:pt>
                <c:pt idx="30136">
                  <c:v>-2.94542E-2</c:v>
                </c:pt>
                <c:pt idx="30137">
                  <c:v>-2.79989E-2</c:v>
                </c:pt>
                <c:pt idx="30138">
                  <c:v>-2.7856800000000001E-2</c:v>
                </c:pt>
                <c:pt idx="30139">
                  <c:v>-3.2172199999999998E-2</c:v>
                </c:pt>
                <c:pt idx="30140">
                  <c:v>-2.5604200000000001E-2</c:v>
                </c:pt>
                <c:pt idx="30141">
                  <c:v>-3.01342E-2</c:v>
                </c:pt>
                <c:pt idx="30142">
                  <c:v>-3.4431499999999997E-2</c:v>
                </c:pt>
                <c:pt idx="30143">
                  <c:v>-3.5884899999999997E-2</c:v>
                </c:pt>
                <c:pt idx="30144">
                  <c:v>-3.3497800000000001E-2</c:v>
                </c:pt>
                <c:pt idx="30145">
                  <c:v>-3.8026799999999999E-2</c:v>
                </c:pt>
                <c:pt idx="30146">
                  <c:v>-3.1856500000000003E-2</c:v>
                </c:pt>
                <c:pt idx="30147">
                  <c:v>-3.6823300000000003E-2</c:v>
                </c:pt>
                <c:pt idx="30148">
                  <c:v>-3.5086600000000003E-2</c:v>
                </c:pt>
                <c:pt idx="30149">
                  <c:v>-3.2831199999999998E-2</c:v>
                </c:pt>
                <c:pt idx="30150">
                  <c:v>-3.54586E-2</c:v>
                </c:pt>
                <c:pt idx="30151">
                  <c:v>-3.07722E-2</c:v>
                </c:pt>
                <c:pt idx="30152">
                  <c:v>-3.4138700000000001E-2</c:v>
                </c:pt>
                <c:pt idx="30153">
                  <c:v>-3.6182400000000003E-2</c:v>
                </c:pt>
                <c:pt idx="30154">
                  <c:v>-4.0250800000000003E-2</c:v>
                </c:pt>
                <c:pt idx="30155">
                  <c:v>-3.9880800000000001E-2</c:v>
                </c:pt>
                <c:pt idx="30156">
                  <c:v>-3.68338E-2</c:v>
                </c:pt>
                <c:pt idx="30157">
                  <c:v>-3.6248200000000001E-2</c:v>
                </c:pt>
                <c:pt idx="30158">
                  <c:v>-3.1298600000000003E-2</c:v>
                </c:pt>
                <c:pt idx="30159">
                  <c:v>-3.0508E-2</c:v>
                </c:pt>
                <c:pt idx="30160">
                  <c:v>-3.7468899999999999E-2</c:v>
                </c:pt>
                <c:pt idx="30161">
                  <c:v>-3.9481200000000001E-2</c:v>
                </c:pt>
                <c:pt idx="30162">
                  <c:v>-3.7157099999999998E-2</c:v>
                </c:pt>
                <c:pt idx="30163">
                  <c:v>-3.5410900000000002E-2</c:v>
                </c:pt>
                <c:pt idx="30164">
                  <c:v>-3.7608099999999998E-2</c:v>
                </c:pt>
                <c:pt idx="30165">
                  <c:v>-4.2504300000000002E-2</c:v>
                </c:pt>
                <c:pt idx="30166">
                  <c:v>-3.3549299999999997E-2</c:v>
                </c:pt>
                <c:pt idx="30167">
                  <c:v>-3.54509E-2</c:v>
                </c:pt>
                <c:pt idx="30168">
                  <c:v>-3.5516699999999998E-2</c:v>
                </c:pt>
                <c:pt idx="30169">
                  <c:v>-3.2541300000000002E-2</c:v>
                </c:pt>
                <c:pt idx="30170">
                  <c:v>-2.9668799999999999E-2</c:v>
                </c:pt>
                <c:pt idx="30171">
                  <c:v>-3.1125099999999999E-2</c:v>
                </c:pt>
                <c:pt idx="30172">
                  <c:v>-3.1689599999999998E-2</c:v>
                </c:pt>
                <c:pt idx="30173">
                  <c:v>-3.6656399999999999E-2</c:v>
                </c:pt>
                <c:pt idx="30174">
                  <c:v>-3.5755200000000001E-2</c:v>
                </c:pt>
                <c:pt idx="30175">
                  <c:v>-2.9209100000000002E-2</c:v>
                </c:pt>
                <c:pt idx="30176">
                  <c:v>-3.60498E-2</c:v>
                </c:pt>
                <c:pt idx="30177">
                  <c:v>-2.54173E-2</c:v>
                </c:pt>
                <c:pt idx="30178">
                  <c:v>-2.9789E-2</c:v>
                </c:pt>
                <c:pt idx="30179">
                  <c:v>-3.0818000000000002E-2</c:v>
                </c:pt>
                <c:pt idx="30180">
                  <c:v>-2.3137999999999999E-2</c:v>
                </c:pt>
                <c:pt idx="30181">
                  <c:v>-2.8497700000000001E-2</c:v>
                </c:pt>
                <c:pt idx="30182">
                  <c:v>-2.9709800000000001E-2</c:v>
                </c:pt>
                <c:pt idx="30183">
                  <c:v>-2.5530799999999999E-2</c:v>
                </c:pt>
                <c:pt idx="30184">
                  <c:v>-2.4071700000000001E-2</c:v>
                </c:pt>
                <c:pt idx="30185">
                  <c:v>-2.3492800000000001E-2</c:v>
                </c:pt>
                <c:pt idx="30186">
                  <c:v>-2.4549499999999998E-2</c:v>
                </c:pt>
                <c:pt idx="30187">
                  <c:v>-1.69611E-2</c:v>
                </c:pt>
                <c:pt idx="30188">
                  <c:v>-1.9754399999999998E-2</c:v>
                </c:pt>
                <c:pt idx="30189">
                  <c:v>-2.25477E-2</c:v>
                </c:pt>
                <c:pt idx="30190">
                  <c:v>-2.11983E-2</c:v>
                </c:pt>
                <c:pt idx="30191">
                  <c:v>-2.40135E-2</c:v>
                </c:pt>
                <c:pt idx="30192">
                  <c:v>-2.5383900000000001E-2</c:v>
                </c:pt>
                <c:pt idx="30193">
                  <c:v>-2.3960100000000002E-2</c:v>
                </c:pt>
                <c:pt idx="30194">
                  <c:v>-2.7691799999999999E-2</c:v>
                </c:pt>
                <c:pt idx="30195">
                  <c:v>-2.2032699999999999E-2</c:v>
                </c:pt>
                <c:pt idx="30196">
                  <c:v>-1.5577300000000001E-2</c:v>
                </c:pt>
                <c:pt idx="30197">
                  <c:v>-1.24893E-2</c:v>
                </c:pt>
                <c:pt idx="30198">
                  <c:v>-1.6337399999999998E-2</c:v>
                </c:pt>
                <c:pt idx="30199">
                  <c:v>-1.36051E-2</c:v>
                </c:pt>
                <c:pt idx="30200">
                  <c:v>-1.5191100000000001E-2</c:v>
                </c:pt>
                <c:pt idx="30201">
                  <c:v>-1.07641E-2</c:v>
                </c:pt>
                <c:pt idx="30202">
                  <c:v>-1.7354999999999999E-2</c:v>
                </c:pt>
                <c:pt idx="30203">
                  <c:v>-1.7759299999999999E-2</c:v>
                </c:pt>
                <c:pt idx="30204">
                  <c:v>-2.2257800000000001E-2</c:v>
                </c:pt>
                <c:pt idx="30205">
                  <c:v>-1.60036E-2</c:v>
                </c:pt>
                <c:pt idx="30206">
                  <c:v>-2.0070999999999999E-2</c:v>
                </c:pt>
                <c:pt idx="30207">
                  <c:v>-1.34506E-2</c:v>
                </c:pt>
                <c:pt idx="30208">
                  <c:v>-1.4822E-2</c:v>
                </c:pt>
                <c:pt idx="30209">
                  <c:v>-1.73893E-2</c:v>
                </c:pt>
                <c:pt idx="30210">
                  <c:v>-1.4420499999999999E-2</c:v>
                </c:pt>
                <c:pt idx="30211">
                  <c:v>-1.6179099999999998E-2</c:v>
                </c:pt>
                <c:pt idx="30212">
                  <c:v>-1.3629E-2</c:v>
                </c:pt>
                <c:pt idx="30213">
                  <c:v>-1.3427700000000001E-2</c:v>
                </c:pt>
                <c:pt idx="30214">
                  <c:v>-1.5262599999999999E-2</c:v>
                </c:pt>
                <c:pt idx="30215">
                  <c:v>-1.82667E-2</c:v>
                </c:pt>
                <c:pt idx="30216">
                  <c:v>-2.1618800000000001E-2</c:v>
                </c:pt>
                <c:pt idx="30217">
                  <c:v>-1.6843799999999999E-2</c:v>
                </c:pt>
                <c:pt idx="30218">
                  <c:v>-1.44157E-2</c:v>
                </c:pt>
                <c:pt idx="30219">
                  <c:v>-2.1939299999999998E-2</c:v>
                </c:pt>
                <c:pt idx="30220">
                  <c:v>-1.8503200000000001E-2</c:v>
                </c:pt>
                <c:pt idx="30221">
                  <c:v>-1.8996200000000001E-2</c:v>
                </c:pt>
                <c:pt idx="30222">
                  <c:v>-1.97191E-2</c:v>
                </c:pt>
                <c:pt idx="30223">
                  <c:v>-9.7942399999999992E-3</c:v>
                </c:pt>
                <c:pt idx="30224">
                  <c:v>-1.22261E-2</c:v>
                </c:pt>
                <c:pt idx="30225">
                  <c:v>-8.1300699999999997E-3</c:v>
                </c:pt>
                <c:pt idx="30226">
                  <c:v>-1.66759E-2</c:v>
                </c:pt>
                <c:pt idx="30227">
                  <c:v>-9.3603100000000002E-3</c:v>
                </c:pt>
                <c:pt idx="30228">
                  <c:v>-1.4489200000000001E-2</c:v>
                </c:pt>
                <c:pt idx="30229">
                  <c:v>-8.2607300000000008E-3</c:v>
                </c:pt>
                <c:pt idx="30230">
                  <c:v>-1.0889100000000001E-2</c:v>
                </c:pt>
                <c:pt idx="30231">
                  <c:v>-1.3311399999999999E-2</c:v>
                </c:pt>
                <c:pt idx="30232">
                  <c:v>-1.54915E-2</c:v>
                </c:pt>
                <c:pt idx="30233">
                  <c:v>-1.83544E-2</c:v>
                </c:pt>
                <c:pt idx="30234">
                  <c:v>-1.5254E-2</c:v>
                </c:pt>
                <c:pt idx="30235">
                  <c:v>-1.36404E-2</c:v>
                </c:pt>
                <c:pt idx="30236">
                  <c:v>-1.2112599999999999E-2</c:v>
                </c:pt>
                <c:pt idx="30237">
                  <c:v>-1.4676099999999999E-2</c:v>
                </c:pt>
                <c:pt idx="30238">
                  <c:v>-7.9774900000000003E-3</c:v>
                </c:pt>
                <c:pt idx="30239">
                  <c:v>-9.9926000000000008E-3</c:v>
                </c:pt>
                <c:pt idx="30240">
                  <c:v>-5.7554199999999998E-3</c:v>
                </c:pt>
                <c:pt idx="30241">
                  <c:v>-4.86565E-3</c:v>
                </c:pt>
                <c:pt idx="30242">
                  <c:v>-7.6980599999999996E-3</c:v>
                </c:pt>
                <c:pt idx="30243">
                  <c:v>-1.2445400000000001E-2</c:v>
                </c:pt>
                <c:pt idx="30244">
                  <c:v>-1.8573800000000001E-2</c:v>
                </c:pt>
                <c:pt idx="30245">
                  <c:v>-1.5215899999999999E-2</c:v>
                </c:pt>
                <c:pt idx="30246">
                  <c:v>-1.7858499999999999E-2</c:v>
                </c:pt>
                <c:pt idx="30247">
                  <c:v>-8.0366099999999996E-3</c:v>
                </c:pt>
                <c:pt idx="30248">
                  <c:v>-1.06068E-2</c:v>
                </c:pt>
                <c:pt idx="30249">
                  <c:v>-1.24922E-2</c:v>
                </c:pt>
                <c:pt idx="30250">
                  <c:v>-1.5040400000000001E-2</c:v>
                </c:pt>
                <c:pt idx="30251">
                  <c:v>-1.2926099999999999E-2</c:v>
                </c:pt>
                <c:pt idx="30252">
                  <c:v>-8.2359300000000007E-3</c:v>
                </c:pt>
                <c:pt idx="30253">
                  <c:v>-9.4709400000000006E-3</c:v>
                </c:pt>
                <c:pt idx="30254">
                  <c:v>-5.0840399999999997E-3</c:v>
                </c:pt>
                <c:pt idx="30255">
                  <c:v>-1.14565E-2</c:v>
                </c:pt>
                <c:pt idx="30256">
                  <c:v>-1.4009499999999999E-2</c:v>
                </c:pt>
                <c:pt idx="30257">
                  <c:v>-8.5315700000000005E-3</c:v>
                </c:pt>
                <c:pt idx="30258">
                  <c:v>-1.12619E-2</c:v>
                </c:pt>
                <c:pt idx="30259">
                  <c:v>-7.1115500000000003E-3</c:v>
                </c:pt>
                <c:pt idx="30260">
                  <c:v>-7.8821199999999994E-3</c:v>
                </c:pt>
                <c:pt idx="30261">
                  <c:v>-5.9986099999999997E-3</c:v>
                </c:pt>
                <c:pt idx="30262">
                  <c:v>-9.3841600000000008E-3</c:v>
                </c:pt>
                <c:pt idx="30263">
                  <c:v>-4.3649700000000001E-3</c:v>
                </c:pt>
                <c:pt idx="30264">
                  <c:v>4.8637399999999998E-4</c:v>
                </c:pt>
                <c:pt idx="30265">
                  <c:v>2.0303700000000001E-3</c:v>
                </c:pt>
                <c:pt idx="30266">
                  <c:v>-1.3647100000000001E-3</c:v>
                </c:pt>
                <c:pt idx="30267">
                  <c:v>3.10421E-3</c:v>
                </c:pt>
                <c:pt idx="30268">
                  <c:v>-3.2310500000000001E-3</c:v>
                </c:pt>
                <c:pt idx="30269">
                  <c:v>-6.1607399999999998E-4</c:v>
                </c:pt>
                <c:pt idx="30270">
                  <c:v>-9.1877E-3</c:v>
                </c:pt>
                <c:pt idx="30271">
                  <c:v>-1.14574E-2</c:v>
                </c:pt>
                <c:pt idx="30272">
                  <c:v>-8.5658999999999996E-3</c:v>
                </c:pt>
                <c:pt idx="30273">
                  <c:v>-1.0867099999999999E-2</c:v>
                </c:pt>
                <c:pt idx="30274">
                  <c:v>-1.0629700000000001E-2</c:v>
                </c:pt>
                <c:pt idx="30275">
                  <c:v>-5.4550199999999997E-3</c:v>
                </c:pt>
                <c:pt idx="30276">
                  <c:v>-7.9164500000000002E-3</c:v>
                </c:pt>
                <c:pt idx="30277">
                  <c:v>-6.2742199999999996E-3</c:v>
                </c:pt>
                <c:pt idx="30278">
                  <c:v>1.70612E-3</c:v>
                </c:pt>
                <c:pt idx="30279">
                  <c:v>4.3268200000000003E-3</c:v>
                </c:pt>
                <c:pt idx="30280">
                  <c:v>-1.24931E-4</c:v>
                </c:pt>
                <c:pt idx="30281">
                  <c:v>-5.6457499999999999E-4</c:v>
                </c:pt>
                <c:pt idx="30282">
                  <c:v>3.3836399999999998E-3</c:v>
                </c:pt>
                <c:pt idx="30283">
                  <c:v>-1.68228E-3</c:v>
                </c:pt>
                <c:pt idx="30284">
                  <c:v>-3.00694E-3</c:v>
                </c:pt>
                <c:pt idx="30285">
                  <c:v>1.24836E-3</c:v>
                </c:pt>
                <c:pt idx="30286">
                  <c:v>5.4712299999999997E-3</c:v>
                </c:pt>
                <c:pt idx="30287">
                  <c:v>6.8540600000000004E-3</c:v>
                </c:pt>
                <c:pt idx="30288">
                  <c:v>7.0457499999999999E-3</c:v>
                </c:pt>
                <c:pt idx="30289">
                  <c:v>4.2371700000000002E-3</c:v>
                </c:pt>
                <c:pt idx="30290">
                  <c:v>5.3682299999999999E-3</c:v>
                </c:pt>
                <c:pt idx="30291">
                  <c:v>1.5010799999999999E-3</c:v>
                </c:pt>
                <c:pt idx="30292">
                  <c:v>5.8183699999999998E-3</c:v>
                </c:pt>
                <c:pt idx="30293">
                  <c:v>6.8435700000000002E-3</c:v>
                </c:pt>
                <c:pt idx="30294">
                  <c:v>1.63364E-3</c:v>
                </c:pt>
                <c:pt idx="30295">
                  <c:v>-1.0223400000000001E-3</c:v>
                </c:pt>
                <c:pt idx="30296">
                  <c:v>1.4266999999999999E-3</c:v>
                </c:pt>
                <c:pt idx="30297">
                  <c:v>1.81675E-2</c:v>
                </c:pt>
                <c:pt idx="30298">
                  <c:v>1.67999E-2</c:v>
                </c:pt>
                <c:pt idx="30299">
                  <c:v>1.4529200000000001E-2</c:v>
                </c:pt>
                <c:pt idx="30300">
                  <c:v>1.1340100000000001E-2</c:v>
                </c:pt>
                <c:pt idx="30301">
                  <c:v>1.60036E-2</c:v>
                </c:pt>
                <c:pt idx="30302">
                  <c:v>9.3946499999999992E-3</c:v>
                </c:pt>
                <c:pt idx="30303">
                  <c:v>1.9481700000000001E-2</c:v>
                </c:pt>
                <c:pt idx="30304">
                  <c:v>1.6879100000000001E-2</c:v>
                </c:pt>
                <c:pt idx="30305">
                  <c:v>1.8973400000000001E-2</c:v>
                </c:pt>
                <c:pt idx="30306">
                  <c:v>1.5888200000000002E-2</c:v>
                </c:pt>
                <c:pt idx="30307">
                  <c:v>1.73197E-2</c:v>
                </c:pt>
                <c:pt idx="30308">
                  <c:v>2.23083E-2</c:v>
                </c:pt>
                <c:pt idx="30309">
                  <c:v>2.5606199999999999E-2</c:v>
                </c:pt>
                <c:pt idx="30310">
                  <c:v>2.2769000000000001E-2</c:v>
                </c:pt>
                <c:pt idx="30311">
                  <c:v>2.3951500000000001E-2</c:v>
                </c:pt>
                <c:pt idx="30312">
                  <c:v>2.4616200000000001E-2</c:v>
                </c:pt>
                <c:pt idx="30313">
                  <c:v>1.8827400000000001E-2</c:v>
                </c:pt>
                <c:pt idx="30314">
                  <c:v>2.40555E-2</c:v>
                </c:pt>
                <c:pt idx="30315">
                  <c:v>2.1088599999999999E-2</c:v>
                </c:pt>
                <c:pt idx="30316">
                  <c:v>2.11468E-2</c:v>
                </c:pt>
                <c:pt idx="30317">
                  <c:v>1.70755E-2</c:v>
                </c:pt>
                <c:pt idx="30318">
                  <c:v>1.41134E-2</c:v>
                </c:pt>
                <c:pt idx="30319">
                  <c:v>2.73142E-2</c:v>
                </c:pt>
                <c:pt idx="30320">
                  <c:v>2.2779500000000001E-2</c:v>
                </c:pt>
                <c:pt idx="30321">
                  <c:v>2.3729299999999998E-2</c:v>
                </c:pt>
                <c:pt idx="30322">
                  <c:v>1.82791E-2</c:v>
                </c:pt>
                <c:pt idx="30323">
                  <c:v>1.0629700000000001E-2</c:v>
                </c:pt>
                <c:pt idx="30324">
                  <c:v>1.28241E-2</c:v>
                </c:pt>
                <c:pt idx="30325">
                  <c:v>2.30064E-2</c:v>
                </c:pt>
                <c:pt idx="30326">
                  <c:v>2.1899200000000001E-2</c:v>
                </c:pt>
                <c:pt idx="30327">
                  <c:v>1.7941499999999999E-2</c:v>
                </c:pt>
                <c:pt idx="30328">
                  <c:v>1.6088499999999999E-2</c:v>
                </c:pt>
                <c:pt idx="30329">
                  <c:v>1.9795400000000001E-2</c:v>
                </c:pt>
                <c:pt idx="30330">
                  <c:v>1.89772E-2</c:v>
                </c:pt>
                <c:pt idx="30331">
                  <c:v>2.3046500000000001E-2</c:v>
                </c:pt>
                <c:pt idx="30332">
                  <c:v>2.55985E-2</c:v>
                </c:pt>
                <c:pt idx="30333">
                  <c:v>2.2592500000000001E-2</c:v>
                </c:pt>
                <c:pt idx="30334">
                  <c:v>1.48945E-2</c:v>
                </c:pt>
                <c:pt idx="30335">
                  <c:v>2.0804400000000001E-2</c:v>
                </c:pt>
                <c:pt idx="30336">
                  <c:v>2.51112E-2</c:v>
                </c:pt>
                <c:pt idx="30337">
                  <c:v>2.8602599999999999E-2</c:v>
                </c:pt>
                <c:pt idx="30338">
                  <c:v>3.1364400000000001E-2</c:v>
                </c:pt>
                <c:pt idx="30339">
                  <c:v>2.9220599999999999E-2</c:v>
                </c:pt>
                <c:pt idx="30340">
                  <c:v>2.8616900000000001E-2</c:v>
                </c:pt>
                <c:pt idx="30341">
                  <c:v>1.4234500000000001E-2</c:v>
                </c:pt>
                <c:pt idx="30342">
                  <c:v>2.1056200000000001E-2</c:v>
                </c:pt>
                <c:pt idx="30343">
                  <c:v>2.2964499999999999E-2</c:v>
                </c:pt>
                <c:pt idx="30344">
                  <c:v>1.7139399999999999E-2</c:v>
                </c:pt>
                <c:pt idx="30345">
                  <c:v>1.57938E-2</c:v>
                </c:pt>
                <c:pt idx="30346">
                  <c:v>1.89667E-2</c:v>
                </c:pt>
                <c:pt idx="30347" formatCode="0.00E+00">
                  <c:v>1.6559600000000001E-2</c:v>
                </c:pt>
                <c:pt idx="30348">
                  <c:v>2.09312E-2</c:v>
                </c:pt>
                <c:pt idx="30349">
                  <c:v>2.3425100000000001E-2</c:v>
                </c:pt>
                <c:pt idx="30350">
                  <c:v>2.5475500000000002E-2</c:v>
                </c:pt>
                <c:pt idx="30351">
                  <c:v>2.2676499999999999E-2</c:v>
                </c:pt>
                <c:pt idx="30352">
                  <c:v>1.8692E-2</c:v>
                </c:pt>
                <c:pt idx="30353">
                  <c:v>1.9944199999999999E-2</c:v>
                </c:pt>
                <c:pt idx="30354">
                  <c:v>2.2932999999999999E-2</c:v>
                </c:pt>
                <c:pt idx="30355">
                  <c:v>2.45142E-2</c:v>
                </c:pt>
                <c:pt idx="30356">
                  <c:v>2.28434E-2</c:v>
                </c:pt>
                <c:pt idx="30357">
                  <c:v>2.3636799999999999E-2</c:v>
                </c:pt>
                <c:pt idx="30358">
                  <c:v>2.07958E-2</c:v>
                </c:pt>
                <c:pt idx="30359">
                  <c:v>1.8713E-2</c:v>
                </c:pt>
                <c:pt idx="30360">
                  <c:v>1.5302700000000001E-2</c:v>
                </c:pt>
                <c:pt idx="30361">
                  <c:v>1.6245800000000001E-2</c:v>
                </c:pt>
                <c:pt idx="30362">
                  <c:v>1.7787899999999999E-2</c:v>
                </c:pt>
                <c:pt idx="30363">
                  <c:v>1.6930600000000001E-2</c:v>
                </c:pt>
                <c:pt idx="30364">
                  <c:v>2.1202100000000002E-2</c:v>
                </c:pt>
                <c:pt idx="30365">
                  <c:v>2.1138199999999999E-2</c:v>
                </c:pt>
                <c:pt idx="30366">
                  <c:v>1.66321E-2</c:v>
                </c:pt>
                <c:pt idx="30367">
                  <c:v>1.78957E-2</c:v>
                </c:pt>
                <c:pt idx="30368">
                  <c:v>1.30949E-2</c:v>
                </c:pt>
                <c:pt idx="30369">
                  <c:v>1.2937499999999999E-2</c:v>
                </c:pt>
                <c:pt idx="30370">
                  <c:v>6.0710900000000003E-3</c:v>
                </c:pt>
                <c:pt idx="30371">
                  <c:v>3.6153800000000001E-3</c:v>
                </c:pt>
                <c:pt idx="30372">
                  <c:v>9.0827900000000003E-3</c:v>
                </c:pt>
                <c:pt idx="30373">
                  <c:v>3.9615600000000003E-3</c:v>
                </c:pt>
                <c:pt idx="30374">
                  <c:v>8.7471000000000007E-3</c:v>
                </c:pt>
                <c:pt idx="30375">
                  <c:v>4.9209600000000003E-3</c:v>
                </c:pt>
                <c:pt idx="30376">
                  <c:v>7.5454700000000003E-3</c:v>
                </c:pt>
                <c:pt idx="30377">
                  <c:v>6.9150899999999996E-3</c:v>
                </c:pt>
                <c:pt idx="30378">
                  <c:v>9.19151E-3</c:v>
                </c:pt>
                <c:pt idx="30379">
                  <c:v>1.08185E-2</c:v>
                </c:pt>
                <c:pt idx="30380">
                  <c:v>1.3557400000000001E-2</c:v>
                </c:pt>
                <c:pt idx="30381">
                  <c:v>1.1547099999999999E-2</c:v>
                </c:pt>
                <c:pt idx="30382">
                  <c:v>8.9759799999999997E-3</c:v>
                </c:pt>
                <c:pt idx="30383">
                  <c:v>9.0703999999999993E-3</c:v>
                </c:pt>
                <c:pt idx="30384">
                  <c:v>4.5166E-3</c:v>
                </c:pt>
                <c:pt idx="30385">
                  <c:v>5.9118299999999999E-3</c:v>
                </c:pt>
                <c:pt idx="30386">
                  <c:v>-1.0347399999999999E-3</c:v>
                </c:pt>
                <c:pt idx="30387">
                  <c:v>2.5844600000000001E-4</c:v>
                </c:pt>
                <c:pt idx="30388">
                  <c:v>2.99454E-3</c:v>
                </c:pt>
                <c:pt idx="30389">
                  <c:v>9.2563599999999999E-3</c:v>
                </c:pt>
                <c:pt idx="30390">
                  <c:v>1.0663000000000001E-2</c:v>
                </c:pt>
                <c:pt idx="30391">
                  <c:v>1.08051E-2</c:v>
                </c:pt>
                <c:pt idx="30392">
                  <c:v>1.4391899999999999E-2</c:v>
                </c:pt>
                <c:pt idx="30393">
                  <c:v>1.15414E-2</c:v>
                </c:pt>
                <c:pt idx="30394">
                  <c:v>1.7105100000000002E-2</c:v>
                </c:pt>
                <c:pt idx="30395">
                  <c:v>1.21803E-2</c:v>
                </c:pt>
                <c:pt idx="30396">
                  <c:v>1.7361600000000001E-2</c:v>
                </c:pt>
                <c:pt idx="30397">
                  <c:v>1.35689E-2</c:v>
                </c:pt>
                <c:pt idx="30398">
                  <c:v>2.03676E-2</c:v>
                </c:pt>
                <c:pt idx="30399">
                  <c:v>2.0919799999999999E-2</c:v>
                </c:pt>
                <c:pt idx="30400">
                  <c:v>1.6376499999999999E-2</c:v>
                </c:pt>
                <c:pt idx="30401">
                  <c:v>1.6301199999999998E-2</c:v>
                </c:pt>
                <c:pt idx="30402">
                  <c:v>2.11334E-2</c:v>
                </c:pt>
                <c:pt idx="30403">
                  <c:v>2.7597400000000001E-2</c:v>
                </c:pt>
                <c:pt idx="30404">
                  <c:v>2.9831900000000001E-2</c:v>
                </c:pt>
                <c:pt idx="30405">
                  <c:v>2.5455499999999999E-2</c:v>
                </c:pt>
                <c:pt idx="30406">
                  <c:v>3.8730599999999997E-2</c:v>
                </c:pt>
                <c:pt idx="30407">
                  <c:v>3.7470799999999999E-2</c:v>
                </c:pt>
                <c:pt idx="30408">
                  <c:v>3.4689900000000003E-2</c:v>
                </c:pt>
                <c:pt idx="30409">
                  <c:v>3.5973499999999999E-2</c:v>
                </c:pt>
                <c:pt idx="30410">
                  <c:v>3.6053700000000001E-2</c:v>
                </c:pt>
                <c:pt idx="30411">
                  <c:v>3.3910799999999998E-2</c:v>
                </c:pt>
                <c:pt idx="30412">
                  <c:v>3.3011400000000003E-2</c:v>
                </c:pt>
                <c:pt idx="30413">
                  <c:v>2.5474500000000001E-2</c:v>
                </c:pt>
                <c:pt idx="30414">
                  <c:v>3.0340200000000001E-2</c:v>
                </c:pt>
                <c:pt idx="30415">
                  <c:v>2.2709799999999999E-2</c:v>
                </c:pt>
                <c:pt idx="30416">
                  <c:v>2.6788699999999999E-2</c:v>
                </c:pt>
                <c:pt idx="30417">
                  <c:v>3.0399300000000001E-2</c:v>
                </c:pt>
                <c:pt idx="30418">
                  <c:v>3.46174E-2</c:v>
                </c:pt>
                <c:pt idx="30419">
                  <c:v>3.1616199999999997E-2</c:v>
                </c:pt>
                <c:pt idx="30420">
                  <c:v>3.4135800000000001E-2</c:v>
                </c:pt>
                <c:pt idx="30421">
                  <c:v>3.6395999999999998E-2</c:v>
                </c:pt>
                <c:pt idx="30422">
                  <c:v>3.07646E-2</c:v>
                </c:pt>
                <c:pt idx="30423">
                  <c:v>3.03679E-2</c:v>
                </c:pt>
                <c:pt idx="30424">
                  <c:v>2.5268599999999999E-2</c:v>
                </c:pt>
                <c:pt idx="30425">
                  <c:v>2.32534E-2</c:v>
                </c:pt>
                <c:pt idx="30426">
                  <c:v>1.9366299999999999E-2</c:v>
                </c:pt>
                <c:pt idx="30427">
                  <c:v>2.36378E-2</c:v>
                </c:pt>
                <c:pt idx="30428">
                  <c:v>2.7558300000000001E-2</c:v>
                </c:pt>
                <c:pt idx="30429">
                  <c:v>2.7416200000000002E-2</c:v>
                </c:pt>
                <c:pt idx="30430">
                  <c:v>2.5024399999999999E-2</c:v>
                </c:pt>
                <c:pt idx="30431">
                  <c:v>2.55575E-2</c:v>
                </c:pt>
                <c:pt idx="30432">
                  <c:v>2.4264299999999999E-2</c:v>
                </c:pt>
                <c:pt idx="30433">
                  <c:v>2.2139499999999999E-2</c:v>
                </c:pt>
                <c:pt idx="30434">
                  <c:v>2.4186099999999999E-2</c:v>
                </c:pt>
                <c:pt idx="30435">
                  <c:v>1.6576799999999999E-2</c:v>
                </c:pt>
                <c:pt idx="30436">
                  <c:v>1.91383E-2</c:v>
                </c:pt>
                <c:pt idx="30437">
                  <c:v>2.3819900000000001E-2</c:v>
                </c:pt>
                <c:pt idx="30438">
                  <c:v>2.4323500000000001E-2</c:v>
                </c:pt>
                <c:pt idx="30439">
                  <c:v>2.5649999999999999E-2</c:v>
                </c:pt>
                <c:pt idx="30440">
                  <c:v>2.6757199999999998E-2</c:v>
                </c:pt>
                <c:pt idx="30441">
                  <c:v>2.6573200000000002E-2</c:v>
                </c:pt>
                <c:pt idx="30442">
                  <c:v>2.2496200000000001E-2</c:v>
                </c:pt>
                <c:pt idx="30443">
                  <c:v>2.81029E-2</c:v>
                </c:pt>
                <c:pt idx="30444">
                  <c:v>2.5724400000000001E-2</c:v>
                </c:pt>
                <c:pt idx="30445">
                  <c:v>2.8521500000000002E-2</c:v>
                </c:pt>
                <c:pt idx="30446">
                  <c:v>2.5992399999999999E-2</c:v>
                </c:pt>
                <c:pt idx="30447">
                  <c:v>2.5803599999999999E-2</c:v>
                </c:pt>
                <c:pt idx="30448">
                  <c:v>2.3303999999999998E-2</c:v>
                </c:pt>
                <c:pt idx="30449">
                  <c:v>2.30742E-2</c:v>
                </c:pt>
                <c:pt idx="30450">
                  <c:v>2.3011199999999999E-2</c:v>
                </c:pt>
                <c:pt idx="30451">
                  <c:v>1.9071600000000001E-2</c:v>
                </c:pt>
                <c:pt idx="30452">
                  <c:v>1.7600999999999999E-2</c:v>
                </c:pt>
                <c:pt idx="30453">
                  <c:v>2.8392799999999999E-2</c:v>
                </c:pt>
                <c:pt idx="30454">
                  <c:v>2.5434499999999999E-2</c:v>
                </c:pt>
                <c:pt idx="30455">
                  <c:v>2.8365100000000001E-2</c:v>
                </c:pt>
                <c:pt idx="30456">
                  <c:v>2.3674000000000001E-2</c:v>
                </c:pt>
                <c:pt idx="30457">
                  <c:v>2.8215400000000002E-2</c:v>
                </c:pt>
                <c:pt idx="30458">
                  <c:v>2.9112800000000001E-2</c:v>
                </c:pt>
                <c:pt idx="30459">
                  <c:v>2.4687799999999999E-2</c:v>
                </c:pt>
                <c:pt idx="30460">
                  <c:v>2.6697200000000001E-2</c:v>
                </c:pt>
                <c:pt idx="30461">
                  <c:v>2.0742400000000001E-2</c:v>
                </c:pt>
                <c:pt idx="30462">
                  <c:v>2.7831999999999999E-2</c:v>
                </c:pt>
                <c:pt idx="30463">
                  <c:v>3.06664E-2</c:v>
                </c:pt>
                <c:pt idx="30464">
                  <c:v>2.9416100000000001E-2</c:v>
                </c:pt>
                <c:pt idx="30465">
                  <c:v>2.7813000000000001E-2</c:v>
                </c:pt>
                <c:pt idx="30466">
                  <c:v>3.01266E-2</c:v>
                </c:pt>
                <c:pt idx="30467">
                  <c:v>3.1030700000000001E-2</c:v>
                </c:pt>
                <c:pt idx="30468">
                  <c:v>2.8833399999999999E-2</c:v>
                </c:pt>
                <c:pt idx="30469">
                  <c:v>2.4374E-2</c:v>
                </c:pt>
                <c:pt idx="30470">
                  <c:v>2.9301600000000001E-2</c:v>
                </c:pt>
                <c:pt idx="30471">
                  <c:v>2.1910700000000002E-2</c:v>
                </c:pt>
                <c:pt idx="30472">
                  <c:v>2.0412400000000001E-2</c:v>
                </c:pt>
                <c:pt idx="30473">
                  <c:v>2.3190499999999999E-2</c:v>
                </c:pt>
                <c:pt idx="30474">
                  <c:v>2.3521400000000001E-2</c:v>
                </c:pt>
                <c:pt idx="30475">
                  <c:v>1.6923000000000001E-2</c:v>
                </c:pt>
                <c:pt idx="30476">
                  <c:v>2.4267199999999999E-2</c:v>
                </c:pt>
                <c:pt idx="30477">
                  <c:v>2.76051E-2</c:v>
                </c:pt>
                <c:pt idx="30478">
                  <c:v>3.1689599999999998E-2</c:v>
                </c:pt>
                <c:pt idx="30479">
                  <c:v>2.6992800000000001E-2</c:v>
                </c:pt>
                <c:pt idx="30480">
                  <c:v>2.5335300000000002E-2</c:v>
                </c:pt>
                <c:pt idx="30481">
                  <c:v>2.7245499999999999E-2</c:v>
                </c:pt>
                <c:pt idx="30482">
                  <c:v>2.6406300000000001E-2</c:v>
                </c:pt>
                <c:pt idx="30483">
                  <c:v>2.6063900000000001E-2</c:v>
                </c:pt>
                <c:pt idx="30484">
                  <c:v>3.5225899999999997E-2</c:v>
                </c:pt>
                <c:pt idx="30485">
                  <c:v>3.00465E-2</c:v>
                </c:pt>
                <c:pt idx="30486">
                  <c:v>2.88372E-2</c:v>
                </c:pt>
                <c:pt idx="30487">
                  <c:v>2.7911200000000001E-2</c:v>
                </c:pt>
                <c:pt idx="30488">
                  <c:v>2.38161E-2</c:v>
                </c:pt>
                <c:pt idx="30489">
                  <c:v>2.93665E-2</c:v>
                </c:pt>
                <c:pt idx="30490">
                  <c:v>2.4424600000000001E-2</c:v>
                </c:pt>
                <c:pt idx="30491">
                  <c:v>2.3508100000000001E-2</c:v>
                </c:pt>
                <c:pt idx="30492">
                  <c:v>2.66476E-2</c:v>
                </c:pt>
                <c:pt idx="30493">
                  <c:v>2.1838199999999999E-2</c:v>
                </c:pt>
                <c:pt idx="30494">
                  <c:v>2.1772400000000001E-2</c:v>
                </c:pt>
                <c:pt idx="30495">
                  <c:v>2.7512600000000002E-2</c:v>
                </c:pt>
                <c:pt idx="30496">
                  <c:v>2.1387099999999999E-2</c:v>
                </c:pt>
                <c:pt idx="30497">
                  <c:v>2.5160800000000001E-2</c:v>
                </c:pt>
                <c:pt idx="30498">
                  <c:v>2.4894699999999999E-2</c:v>
                </c:pt>
                <c:pt idx="30499">
                  <c:v>2.2551499999999999E-2</c:v>
                </c:pt>
                <c:pt idx="30500">
                  <c:v>2.45504E-2</c:v>
                </c:pt>
                <c:pt idx="30501">
                  <c:v>1.8802599999999999E-2</c:v>
                </c:pt>
                <c:pt idx="30502">
                  <c:v>2.37904E-2</c:v>
                </c:pt>
                <c:pt idx="30503">
                  <c:v>2.3715E-2</c:v>
                </c:pt>
                <c:pt idx="30504">
                  <c:v>2.1103899999999998E-2</c:v>
                </c:pt>
                <c:pt idx="30505">
                  <c:v>2.2263499999999999E-2</c:v>
                </c:pt>
                <c:pt idx="30506">
                  <c:v>2.3791300000000001E-2</c:v>
                </c:pt>
                <c:pt idx="30507">
                  <c:v>2.28767E-2</c:v>
                </c:pt>
                <c:pt idx="30508">
                  <c:v>2.2341699999999999E-2</c:v>
                </c:pt>
                <c:pt idx="30509">
                  <c:v>1.68629E-2</c:v>
                </c:pt>
                <c:pt idx="30510">
                  <c:v>1.82953E-2</c:v>
                </c:pt>
                <c:pt idx="30511">
                  <c:v>1.9798300000000001E-2</c:v>
                </c:pt>
                <c:pt idx="30512">
                  <c:v>1.9504500000000001E-2</c:v>
                </c:pt>
                <c:pt idx="30513">
                  <c:v>1.8187499999999999E-2</c:v>
                </c:pt>
                <c:pt idx="30514">
                  <c:v>1.38426E-2</c:v>
                </c:pt>
                <c:pt idx="30515">
                  <c:v>1.8120799999999999E-2</c:v>
                </c:pt>
                <c:pt idx="30516">
                  <c:v>1.91956E-2</c:v>
                </c:pt>
                <c:pt idx="30517">
                  <c:v>1.8446000000000001E-2</c:v>
                </c:pt>
                <c:pt idx="30518">
                  <c:v>1.6809500000000002E-2</c:v>
                </c:pt>
                <c:pt idx="30519">
                  <c:v>2.03056E-2</c:v>
                </c:pt>
                <c:pt idx="30520">
                  <c:v>2.0439100000000002E-2</c:v>
                </c:pt>
                <c:pt idx="30521">
                  <c:v>1.55087E-2</c:v>
                </c:pt>
                <c:pt idx="30522">
                  <c:v>1.05238E-2</c:v>
                </c:pt>
                <c:pt idx="30523">
                  <c:v>1.8757800000000002E-2</c:v>
                </c:pt>
                <c:pt idx="30524">
                  <c:v>1.5862500000000002E-2</c:v>
                </c:pt>
                <c:pt idx="30525">
                  <c:v>1.6329799999999998E-2</c:v>
                </c:pt>
                <c:pt idx="30526">
                  <c:v>1.7359699999999999E-2</c:v>
                </c:pt>
                <c:pt idx="30527">
                  <c:v>1.6778000000000001E-2</c:v>
                </c:pt>
                <c:pt idx="30528">
                  <c:v>1.4329E-2</c:v>
                </c:pt>
                <c:pt idx="30529">
                  <c:v>1.5004200000000001E-2</c:v>
                </c:pt>
                <c:pt idx="30530">
                  <c:v>1.7276799999999998E-2</c:v>
                </c:pt>
                <c:pt idx="30531">
                  <c:v>1.9814499999999999E-2</c:v>
                </c:pt>
                <c:pt idx="30532">
                  <c:v>1.8403099999999999E-2</c:v>
                </c:pt>
                <c:pt idx="30533">
                  <c:v>1.7531399999999999E-2</c:v>
                </c:pt>
                <c:pt idx="30534">
                  <c:v>1.8116E-2</c:v>
                </c:pt>
                <c:pt idx="30535">
                  <c:v>1.3143500000000001E-2</c:v>
                </c:pt>
                <c:pt idx="30536">
                  <c:v>1.9648599999999999E-2</c:v>
                </c:pt>
                <c:pt idx="30537">
                  <c:v>1.5918700000000001E-2</c:v>
                </c:pt>
                <c:pt idx="30538">
                  <c:v>1.72958E-2</c:v>
                </c:pt>
                <c:pt idx="30539">
                  <c:v>8.3675399999999997E-3</c:v>
                </c:pt>
                <c:pt idx="30540">
                  <c:v>1.02129E-2</c:v>
                </c:pt>
                <c:pt idx="30541">
                  <c:v>8.7375600000000001E-3</c:v>
                </c:pt>
                <c:pt idx="30542">
                  <c:v>8.4075899999999995E-3</c:v>
                </c:pt>
                <c:pt idx="30543">
                  <c:v>9.4680800000000002E-3</c:v>
                </c:pt>
                <c:pt idx="30544">
                  <c:v>1.16615E-2</c:v>
                </c:pt>
                <c:pt idx="30545">
                  <c:v>1.1129399999999999E-2</c:v>
                </c:pt>
                <c:pt idx="30546">
                  <c:v>8.8968299999999997E-3</c:v>
                </c:pt>
                <c:pt idx="30547">
                  <c:v>5.8879900000000001E-3</c:v>
                </c:pt>
                <c:pt idx="30548">
                  <c:v>3.2482100000000001E-3</c:v>
                </c:pt>
                <c:pt idx="30549">
                  <c:v>-2.7570699999999999E-3</c:v>
                </c:pt>
                <c:pt idx="30550">
                  <c:v>4.2438500000000004E-3</c:v>
                </c:pt>
                <c:pt idx="30551">
                  <c:v>7.5588199999999999E-3</c:v>
                </c:pt>
                <c:pt idx="30552">
                  <c:v>6.4744900000000003E-3</c:v>
                </c:pt>
                <c:pt idx="30553">
                  <c:v>8.9912399999999993E-3</c:v>
                </c:pt>
                <c:pt idx="30554">
                  <c:v>1.0467499999999999E-2</c:v>
                </c:pt>
                <c:pt idx="30555">
                  <c:v>4.0082900000000003E-3</c:v>
                </c:pt>
                <c:pt idx="30556" formatCode="0.00E+00">
                  <c:v>4.9180999999999999E-3</c:v>
                </c:pt>
                <c:pt idx="30557">
                  <c:v>1.1673899999999999E-2</c:v>
                </c:pt>
                <c:pt idx="30558">
                  <c:v>9.3183499999999996E-3</c:v>
                </c:pt>
                <c:pt idx="30559">
                  <c:v>3.87478E-3</c:v>
                </c:pt>
                <c:pt idx="30560">
                  <c:v>7.6456099999999997E-3</c:v>
                </c:pt>
                <c:pt idx="30561">
                  <c:v>1.1393500000000001E-2</c:v>
                </c:pt>
                <c:pt idx="30562">
                  <c:v>9.6416499999999999E-3</c:v>
                </c:pt>
                <c:pt idx="30563">
                  <c:v>1.5810999999999999E-2</c:v>
                </c:pt>
                <c:pt idx="30564">
                  <c:v>1.71328E-2</c:v>
                </c:pt>
                <c:pt idx="30565">
                  <c:v>8.7957399999999998E-3</c:v>
                </c:pt>
                <c:pt idx="30566">
                  <c:v>3.2072099999999998E-3</c:v>
                </c:pt>
                <c:pt idx="30567">
                  <c:v>3.3330899999999999E-3</c:v>
                </c:pt>
                <c:pt idx="30568">
                  <c:v>4.5442599999999996E-3</c:v>
                </c:pt>
                <c:pt idx="30569">
                  <c:v>7.8516000000000002E-3</c:v>
                </c:pt>
                <c:pt idx="30570">
                  <c:v>8.6183500000000003E-3</c:v>
                </c:pt>
                <c:pt idx="30571">
                  <c:v>8.0690399999999995E-3</c:v>
                </c:pt>
                <c:pt idx="30572">
                  <c:v>5.0725900000000001E-3</c:v>
                </c:pt>
                <c:pt idx="30573">
                  <c:v>6.2084200000000001E-3</c:v>
                </c:pt>
                <c:pt idx="30574">
                  <c:v>1.11485E-2</c:v>
                </c:pt>
                <c:pt idx="30575">
                  <c:v>4.1484800000000004E-3</c:v>
                </c:pt>
                <c:pt idx="30576">
                  <c:v>8.8663100000000005E-3</c:v>
                </c:pt>
                <c:pt idx="30577">
                  <c:v>7.1497000000000002E-3</c:v>
                </c:pt>
                <c:pt idx="30578">
                  <c:v>1.03254E-2</c:v>
                </c:pt>
                <c:pt idx="30579">
                  <c:v>1.0869E-2</c:v>
                </c:pt>
                <c:pt idx="30580">
                  <c:v>7.2727199999999999E-3</c:v>
                </c:pt>
                <c:pt idx="30581">
                  <c:v>8.1577300000000002E-3</c:v>
                </c:pt>
                <c:pt idx="30582">
                  <c:v>9.4194399999999994E-3</c:v>
                </c:pt>
                <c:pt idx="30583">
                  <c:v>7.9011900000000006E-3</c:v>
                </c:pt>
                <c:pt idx="30584">
                  <c:v>1.9082999999999999E-3</c:v>
                </c:pt>
                <c:pt idx="30585">
                  <c:v>5.7229999999999998E-3</c:v>
                </c:pt>
                <c:pt idx="30586">
                  <c:v>4.4851300000000004E-3</c:v>
                </c:pt>
                <c:pt idx="30587">
                  <c:v>6.2170000000000003E-3</c:v>
                </c:pt>
                <c:pt idx="30588">
                  <c:v>6.7443800000000003E-3</c:v>
                </c:pt>
                <c:pt idx="30589">
                  <c:v>2.38514E-3</c:v>
                </c:pt>
                <c:pt idx="30590">
                  <c:v>9.1686200000000006E-3</c:v>
                </c:pt>
                <c:pt idx="30591">
                  <c:v>4.0311799999999997E-3</c:v>
                </c:pt>
                <c:pt idx="30592">
                  <c:v>7.7724499999999998E-4</c:v>
                </c:pt>
                <c:pt idx="30593">
                  <c:v>8.4772100000000006E-3</c:v>
                </c:pt>
                <c:pt idx="30594">
                  <c:v>1.1122699999999999E-2</c:v>
                </c:pt>
                <c:pt idx="30595">
                  <c:v>3.72887E-3</c:v>
                </c:pt>
                <c:pt idx="30596">
                  <c:v>1.04904E-3</c:v>
                </c:pt>
                <c:pt idx="30597">
                  <c:v>2.7627900000000002E-3</c:v>
                </c:pt>
                <c:pt idx="30598">
                  <c:v>4.3392200000000004E-3</c:v>
                </c:pt>
                <c:pt idx="30599">
                  <c:v>2.67982E-4</c:v>
                </c:pt>
                <c:pt idx="30600">
                  <c:v>-4.2429E-3</c:v>
                </c:pt>
                <c:pt idx="30601">
                  <c:v>-3.8804999999999998E-3</c:v>
                </c:pt>
                <c:pt idx="30602">
                  <c:v>2.13146E-3</c:v>
                </c:pt>
                <c:pt idx="30603">
                  <c:v>5.4626500000000003E-3</c:v>
                </c:pt>
                <c:pt idx="30604">
                  <c:v>5.5465699999999998E-3</c:v>
                </c:pt>
                <c:pt idx="30605">
                  <c:v>2.9420900000000001E-3</c:v>
                </c:pt>
                <c:pt idx="30606">
                  <c:v>6.8588299999999998E-3</c:v>
                </c:pt>
                <c:pt idx="30607">
                  <c:v>8.5392000000000003E-3</c:v>
                </c:pt>
                <c:pt idx="30608">
                  <c:v>7.6885199999999999E-3</c:v>
                </c:pt>
                <c:pt idx="30609">
                  <c:v>4.5270900000000001E-3</c:v>
                </c:pt>
                <c:pt idx="30610">
                  <c:v>7.6322600000000001E-3</c:v>
                </c:pt>
                <c:pt idx="30611">
                  <c:v>3.7364999999999998E-3</c:v>
                </c:pt>
                <c:pt idx="30612">
                  <c:v>1.6689299999999999E-3</c:v>
                </c:pt>
                <c:pt idx="30613">
                  <c:v>2.4642900000000001E-3</c:v>
                </c:pt>
                <c:pt idx="30614">
                  <c:v>1.91975E-3</c:v>
                </c:pt>
                <c:pt idx="30615">
                  <c:v>2.76947E-3</c:v>
                </c:pt>
                <c:pt idx="30616">
                  <c:v>2.14577E-3</c:v>
                </c:pt>
                <c:pt idx="30617">
                  <c:v>5.8240899999999996E-3</c:v>
                </c:pt>
                <c:pt idx="30618">
                  <c:v>8.7337500000000002E-3</c:v>
                </c:pt>
                <c:pt idx="30619">
                  <c:v>1.0204299999999999E-3</c:v>
                </c:pt>
                <c:pt idx="30620">
                  <c:v>4.7254599999999999E-3</c:v>
                </c:pt>
                <c:pt idx="30621">
                  <c:v>7.0686300000000002E-3</c:v>
                </c:pt>
                <c:pt idx="30622">
                  <c:v>-3.7002600000000002E-4</c:v>
                </c:pt>
                <c:pt idx="30623">
                  <c:v>2.0103500000000002E-3</c:v>
                </c:pt>
                <c:pt idx="30624">
                  <c:v>7.58934E-3</c:v>
                </c:pt>
                <c:pt idx="30625">
                  <c:v>-4.1904400000000001E-3</c:v>
                </c:pt>
                <c:pt idx="30626">
                  <c:v>-6.5822600000000004E-3</c:v>
                </c:pt>
                <c:pt idx="30627">
                  <c:v>-6.8702700000000004E-3</c:v>
                </c:pt>
                <c:pt idx="30628">
                  <c:v>-1.1684399999999999E-2</c:v>
                </c:pt>
                <c:pt idx="30629">
                  <c:v>-3.8528400000000002E-3</c:v>
                </c:pt>
                <c:pt idx="30630">
                  <c:v>-1.371E-2</c:v>
                </c:pt>
                <c:pt idx="30631">
                  <c:v>-3.3578900000000001E-3</c:v>
                </c:pt>
                <c:pt idx="30632">
                  <c:v>-1.35994E-3</c:v>
                </c:pt>
                <c:pt idx="30633">
                  <c:v>-5.3634599999999996E-3</c:v>
                </c:pt>
                <c:pt idx="30634">
                  <c:v>2.0213100000000001E-2</c:v>
                </c:pt>
                <c:pt idx="30635">
                  <c:v>1.17159E-2</c:v>
                </c:pt>
                <c:pt idx="30636">
                  <c:v>6.7186399999999997E-3</c:v>
                </c:pt>
                <c:pt idx="30637">
                  <c:v>-8.7480500000000003E-3</c:v>
                </c:pt>
                <c:pt idx="30638">
                  <c:v>-1.3847399999999999E-2</c:v>
                </c:pt>
                <c:pt idx="30639">
                  <c:v>-1.37091E-2</c:v>
                </c:pt>
                <c:pt idx="30640">
                  <c:v>-1.54953E-2</c:v>
                </c:pt>
                <c:pt idx="30641">
                  <c:v>-1.43137E-2</c:v>
                </c:pt>
                <c:pt idx="30642">
                  <c:v>-4.1497199999999998E-2</c:v>
                </c:pt>
                <c:pt idx="30643">
                  <c:v>-2.3893399999999999E-2</c:v>
                </c:pt>
                <c:pt idx="30644">
                  <c:v>-2.5947600000000001E-2</c:v>
                </c:pt>
                <c:pt idx="30645">
                  <c:v>-4.5085899999999998E-2</c:v>
                </c:pt>
                <c:pt idx="30646">
                  <c:v>-5.7129899999999997E-2</c:v>
                </c:pt>
                <c:pt idx="30647">
                  <c:v>-4.2992599999999999E-2</c:v>
                </c:pt>
                <c:pt idx="30648">
                  <c:v>-2.2827099999999999E-2</c:v>
                </c:pt>
                <c:pt idx="30649">
                  <c:v>-1.6689300000000001E-2</c:v>
                </c:pt>
                <c:pt idx="30650">
                  <c:v>-2.8381299999999999E-3</c:v>
                </c:pt>
                <c:pt idx="30651">
                  <c:v>-1.95169E-2</c:v>
                </c:pt>
                <c:pt idx="30652">
                  <c:v>-3.6067999999999998E-3</c:v>
                </c:pt>
                <c:pt idx="30653">
                  <c:v>-7.6332099999999996E-3</c:v>
                </c:pt>
                <c:pt idx="30654">
                  <c:v>2.62356E-3</c:v>
                </c:pt>
                <c:pt idx="30655">
                  <c:v>-1.82381E-2</c:v>
                </c:pt>
                <c:pt idx="30656">
                  <c:v>2.9754600000000001E-3</c:v>
                </c:pt>
                <c:pt idx="30657">
                  <c:v>-2.26879E-2</c:v>
                </c:pt>
                <c:pt idx="30658">
                  <c:v>-1.83725E-2</c:v>
                </c:pt>
                <c:pt idx="30659">
                  <c:v>-7.07436E-3</c:v>
                </c:pt>
                <c:pt idx="30660">
                  <c:v>-2.9869100000000002E-3</c:v>
                </c:pt>
                <c:pt idx="30661">
                  <c:v>8.0289799999999998E-3</c:v>
                </c:pt>
                <c:pt idx="30662">
                  <c:v>-2.5258099999999999E-2</c:v>
                </c:pt>
                <c:pt idx="30663">
                  <c:v>5.6438399999999998E-3</c:v>
                </c:pt>
                <c:pt idx="30664">
                  <c:v>-1.6973499999999999E-2</c:v>
                </c:pt>
                <c:pt idx="30665">
                  <c:v>2.3543399999999999E-2</c:v>
                </c:pt>
                <c:pt idx="30666">
                  <c:v>9.5081300000000001E-4</c:v>
                </c:pt>
                <c:pt idx="30667">
                  <c:v>1.3192199999999999E-2</c:v>
                </c:pt>
                <c:pt idx="30668">
                  <c:v>5.3281800000000001E-3</c:v>
                </c:pt>
                <c:pt idx="30669">
                  <c:v>2.8293599999999999E-2</c:v>
                </c:pt>
                <c:pt idx="30670">
                  <c:v>2.8831499999999999E-2</c:v>
                </c:pt>
                <c:pt idx="30671">
                  <c:v>2.6420599999999999E-2</c:v>
                </c:pt>
                <c:pt idx="30672">
                  <c:v>5.2366299999999999E-3</c:v>
                </c:pt>
                <c:pt idx="30673">
                  <c:v>-7.2183600000000001E-3</c:v>
                </c:pt>
                <c:pt idx="30674">
                  <c:v>1.24922E-2</c:v>
                </c:pt>
                <c:pt idx="30675">
                  <c:v>3.8814499999999998E-3</c:v>
                </c:pt>
                <c:pt idx="30676">
                  <c:v>1.26038E-2</c:v>
                </c:pt>
                <c:pt idx="30677">
                  <c:v>-1.70546E-2</c:v>
                </c:pt>
                <c:pt idx="30678">
                  <c:v>-2.06509E-2</c:v>
                </c:pt>
                <c:pt idx="30679">
                  <c:v>-2.4674399999999999E-2</c:v>
                </c:pt>
                <c:pt idx="30680">
                  <c:v>-1.8506999999999999E-2</c:v>
                </c:pt>
                <c:pt idx="30681">
                  <c:v>-2.9456099999999999E-2</c:v>
                </c:pt>
                <c:pt idx="30682">
                  <c:v>-5.4397600000000001E-3</c:v>
                </c:pt>
                <c:pt idx="30683">
                  <c:v>-1.46704E-2</c:v>
                </c:pt>
                <c:pt idx="30684">
                  <c:v>-4.0968900000000003E-2</c:v>
                </c:pt>
                <c:pt idx="30685">
                  <c:v>-1.5602100000000001E-2</c:v>
                </c:pt>
                <c:pt idx="30686">
                  <c:v>-3.9968499999999997E-2</c:v>
                </c:pt>
                <c:pt idx="30687">
                  <c:v>-1.0996799999999999E-2</c:v>
                </c:pt>
                <c:pt idx="30688">
                  <c:v>-1.04723E-2</c:v>
                </c:pt>
                <c:pt idx="30689">
                  <c:v>-9.2830699999999992E-3</c:v>
                </c:pt>
                <c:pt idx="30690">
                  <c:v>3.3473999999999999E-3</c:v>
                </c:pt>
                <c:pt idx="30691">
                  <c:v>-7.0791200000000004E-3</c:v>
                </c:pt>
                <c:pt idx="30692">
                  <c:v>1.9116399999999999E-2</c:v>
                </c:pt>
                <c:pt idx="30693">
                  <c:v>5.5341699999999997E-3</c:v>
                </c:pt>
                <c:pt idx="30694">
                  <c:v>2.1718999999999999E-2</c:v>
                </c:pt>
                <c:pt idx="30695">
                  <c:v>-7.3127699999999997E-3</c:v>
                </c:pt>
                <c:pt idx="30696">
                  <c:v>2.3489000000000001E-3</c:v>
                </c:pt>
                <c:pt idx="30697">
                  <c:v>1.1148499999999999E-3</c:v>
                </c:pt>
                <c:pt idx="30698">
                  <c:v>1.2947999999999999E-2</c:v>
                </c:pt>
                <c:pt idx="30699">
                  <c:v>-6.6328000000000003E-3</c:v>
                </c:pt>
                <c:pt idx="30700">
                  <c:v>-4.4155099999999999E-4</c:v>
                </c:pt>
                <c:pt idx="30701">
                  <c:v>-2.1142000000000001E-2</c:v>
                </c:pt>
                <c:pt idx="30702">
                  <c:v>-1.7808000000000001E-2</c:v>
                </c:pt>
                <c:pt idx="30703">
                  <c:v>-5.58758E-3</c:v>
                </c:pt>
                <c:pt idx="30704">
                  <c:v>-3.73116E-2</c:v>
                </c:pt>
                <c:pt idx="30705">
                  <c:v>-7.0810300000000003E-3</c:v>
                </c:pt>
                <c:pt idx="30706">
                  <c:v>-1.15376E-2</c:v>
                </c:pt>
                <c:pt idx="30707">
                  <c:v>-5.0430300000000004E-3</c:v>
                </c:pt>
                <c:pt idx="30708">
                  <c:v>-2.5692900000000001E-2</c:v>
                </c:pt>
                <c:pt idx="30709">
                  <c:v>-3.7908600000000001E-3</c:v>
                </c:pt>
                <c:pt idx="30710">
                  <c:v>-1.21613E-2</c:v>
                </c:pt>
                <c:pt idx="30711">
                  <c:v>-9.5624899999999999E-3</c:v>
                </c:pt>
                <c:pt idx="30712">
                  <c:v>-1.53151E-2</c:v>
                </c:pt>
                <c:pt idx="30713">
                  <c:v>-1.9754399999999998E-2</c:v>
                </c:pt>
                <c:pt idx="30714">
                  <c:v>-5.8698700000000001E-3</c:v>
                </c:pt>
                <c:pt idx="30715">
                  <c:v>-1.5266399999999999E-2</c:v>
                </c:pt>
                <c:pt idx="30716">
                  <c:v>-1.9227000000000001E-2</c:v>
                </c:pt>
                <c:pt idx="30717">
                  <c:v>-6.8340299999999996E-3</c:v>
                </c:pt>
                <c:pt idx="30718">
                  <c:v>-2.8474800000000001E-2</c:v>
                </c:pt>
                <c:pt idx="30719">
                  <c:v>-4.4203800000000001E-2</c:v>
                </c:pt>
                <c:pt idx="30720">
                  <c:v>-2.5940899999999999E-2</c:v>
                </c:pt>
                <c:pt idx="30721">
                  <c:v>-2.0283700000000002E-2</c:v>
                </c:pt>
                <c:pt idx="30722">
                  <c:v>-4.8237799999999997E-2</c:v>
                </c:pt>
                <c:pt idx="30723">
                  <c:v>-6.2651600000000002E-2</c:v>
                </c:pt>
                <c:pt idx="30724">
                  <c:v>-2.02255E-2</c:v>
                </c:pt>
                <c:pt idx="30725">
                  <c:v>-1.4693299999999999E-2</c:v>
                </c:pt>
                <c:pt idx="30726">
                  <c:v>-2.8560599999999998E-2</c:v>
                </c:pt>
                <c:pt idx="30727">
                  <c:v>-1.1933300000000001E-2</c:v>
                </c:pt>
                <c:pt idx="30728">
                  <c:v>-2.4520900000000002E-2</c:v>
                </c:pt>
                <c:pt idx="30729">
                  <c:v>-1.9643799999999999E-2</c:v>
                </c:pt>
                <c:pt idx="30730">
                  <c:v>-1.45264E-2</c:v>
                </c:pt>
                <c:pt idx="30731">
                  <c:v>-1.36604E-2</c:v>
                </c:pt>
                <c:pt idx="30732">
                  <c:v>9.6359299999999991E-3</c:v>
                </c:pt>
                <c:pt idx="30733">
                  <c:v>-2.8636000000000002E-2</c:v>
                </c:pt>
                <c:pt idx="30734">
                  <c:v>-1.33677E-2</c:v>
                </c:pt>
                <c:pt idx="30735">
                  <c:v>-8.5010499999999996E-3</c:v>
                </c:pt>
                <c:pt idx="30736">
                  <c:v>-1.27335E-2</c:v>
                </c:pt>
                <c:pt idx="30737">
                  <c:v>-1.32856E-2</c:v>
                </c:pt>
                <c:pt idx="30738">
                  <c:v>-5.6190500000000004E-3</c:v>
                </c:pt>
                <c:pt idx="30739">
                  <c:v>-2.0283700000000002E-2</c:v>
                </c:pt>
                <c:pt idx="30740">
                  <c:v>-2.33545E-2</c:v>
                </c:pt>
                <c:pt idx="30741">
                  <c:v>-6.24466E-3</c:v>
                </c:pt>
                <c:pt idx="30742">
                  <c:v>-7.7114100000000001E-3</c:v>
                </c:pt>
                <c:pt idx="30743">
                  <c:v>-5.8078799999999996E-3</c:v>
                </c:pt>
                <c:pt idx="30744">
                  <c:v>-1.21193E-2</c:v>
                </c:pt>
                <c:pt idx="30745">
                  <c:v>-3.4055700000000001E-3</c:v>
                </c:pt>
                <c:pt idx="30746">
                  <c:v>-1.03006E-2</c:v>
                </c:pt>
                <c:pt idx="30747">
                  <c:v>-1.7452200000000001E-2</c:v>
                </c:pt>
                <c:pt idx="30748">
                  <c:v>-1.09701E-2</c:v>
                </c:pt>
                <c:pt idx="30749">
                  <c:v>-2.77529E-2</c:v>
                </c:pt>
                <c:pt idx="30750">
                  <c:v>-2.0995099999999999E-2</c:v>
                </c:pt>
                <c:pt idx="30751">
                  <c:v>-1.77555E-2</c:v>
                </c:pt>
                <c:pt idx="30752">
                  <c:v>-1.7714500000000001E-2</c:v>
                </c:pt>
                <c:pt idx="30753">
                  <c:v>-3.0142800000000001E-2</c:v>
                </c:pt>
                <c:pt idx="30754">
                  <c:v>-2.5336299999999999E-2</c:v>
                </c:pt>
                <c:pt idx="30755">
                  <c:v>-3.0661600000000001E-2</c:v>
                </c:pt>
                <c:pt idx="30756">
                  <c:v>-2.0107300000000002E-2</c:v>
                </c:pt>
                <c:pt idx="30757">
                  <c:v>-1.6710300000000001E-2</c:v>
                </c:pt>
                <c:pt idx="30758">
                  <c:v>-1.3894999999999999E-2</c:v>
                </c:pt>
                <c:pt idx="30759">
                  <c:v>-9.8094900000000006E-3</c:v>
                </c:pt>
                <c:pt idx="30760">
                  <c:v>-1.8826499999999999E-2</c:v>
                </c:pt>
                <c:pt idx="30761">
                  <c:v>-1.2584700000000001E-2</c:v>
                </c:pt>
                <c:pt idx="30762">
                  <c:v>-2.7361900000000001E-2</c:v>
                </c:pt>
                <c:pt idx="30763">
                  <c:v>-1.3361E-3</c:v>
                </c:pt>
                <c:pt idx="30764">
                  <c:v>-1.63155E-2</c:v>
                </c:pt>
                <c:pt idx="30765">
                  <c:v>-1.76954E-2</c:v>
                </c:pt>
                <c:pt idx="30766">
                  <c:v>-1.26982E-2</c:v>
                </c:pt>
                <c:pt idx="30767">
                  <c:v>-8.7537799999999992E-3</c:v>
                </c:pt>
                <c:pt idx="30768">
                  <c:v>2.9430400000000001E-3</c:v>
                </c:pt>
                <c:pt idx="30769">
                  <c:v>-1.17493E-3</c:v>
                </c:pt>
                <c:pt idx="30770">
                  <c:v>7.3146799999999998E-4</c:v>
                </c:pt>
                <c:pt idx="30771">
                  <c:v>-1.9637100000000001E-2</c:v>
                </c:pt>
                <c:pt idx="30772">
                  <c:v>-4.4450799999999997E-3</c:v>
                </c:pt>
                <c:pt idx="30773">
                  <c:v>-1.41993E-2</c:v>
                </c:pt>
                <c:pt idx="30774">
                  <c:v>-1.0563899999999999E-2</c:v>
                </c:pt>
                <c:pt idx="30775">
                  <c:v>-2.3314499999999998E-2</c:v>
                </c:pt>
                <c:pt idx="30776">
                  <c:v>-2.0434399999999998E-2</c:v>
                </c:pt>
                <c:pt idx="30777">
                  <c:v>-1.37491E-2</c:v>
                </c:pt>
                <c:pt idx="30778">
                  <c:v>-3.5966900000000003E-2</c:v>
                </c:pt>
                <c:pt idx="30779">
                  <c:v>-2.50511E-2</c:v>
                </c:pt>
                <c:pt idx="30780">
                  <c:v>-2.5828400000000001E-2</c:v>
                </c:pt>
                <c:pt idx="30781">
                  <c:v>-2.27499E-2</c:v>
                </c:pt>
                <c:pt idx="30782">
                  <c:v>-2.2447600000000002E-2</c:v>
                </c:pt>
                <c:pt idx="30783">
                  <c:v>-2.2168199999999999E-2</c:v>
                </c:pt>
                <c:pt idx="30784">
                  <c:v>-1.3387700000000001E-2</c:v>
                </c:pt>
                <c:pt idx="30785">
                  <c:v>6.75583E-3</c:v>
                </c:pt>
                <c:pt idx="30786">
                  <c:v>-8.72707E-3</c:v>
                </c:pt>
                <c:pt idx="30787">
                  <c:v>8.0490100000000001E-4</c:v>
                </c:pt>
                <c:pt idx="30788">
                  <c:v>-2.00777E-2</c:v>
                </c:pt>
                <c:pt idx="30789">
                  <c:v>-2.2597300000000001E-2</c:v>
                </c:pt>
                <c:pt idx="30790">
                  <c:v>-1.9139300000000001E-2</c:v>
                </c:pt>
                <c:pt idx="30791">
                  <c:v>-1.3740499999999999E-2</c:v>
                </c:pt>
                <c:pt idx="30792">
                  <c:v>-8.5897400000000002E-3</c:v>
                </c:pt>
                <c:pt idx="30793">
                  <c:v>-3.0878099999999999E-2</c:v>
                </c:pt>
                <c:pt idx="30794">
                  <c:v>-2.4166099999999999E-2</c:v>
                </c:pt>
                <c:pt idx="30795">
                  <c:v>-2.6470199999999999E-2</c:v>
                </c:pt>
                <c:pt idx="30796">
                  <c:v>-1.5760400000000001E-2</c:v>
                </c:pt>
                <c:pt idx="30797">
                  <c:v>-2.00977E-2</c:v>
                </c:pt>
                <c:pt idx="30798">
                  <c:v>-8.02135E-3</c:v>
                </c:pt>
                <c:pt idx="30799">
                  <c:v>-3.1103100000000002E-2</c:v>
                </c:pt>
                <c:pt idx="30800">
                  <c:v>-3.04298E-2</c:v>
                </c:pt>
                <c:pt idx="30801">
                  <c:v>-3.2950399999999998E-2</c:v>
                </c:pt>
                <c:pt idx="30802">
                  <c:v>-3.10659E-2</c:v>
                </c:pt>
                <c:pt idx="30803">
                  <c:v>-2.8135299999999999E-2</c:v>
                </c:pt>
                <c:pt idx="30804">
                  <c:v>-4.2068500000000002E-2</c:v>
                </c:pt>
                <c:pt idx="30805">
                  <c:v>-3.4704199999999998E-2</c:v>
                </c:pt>
                <c:pt idx="30806">
                  <c:v>-4.04377E-2</c:v>
                </c:pt>
                <c:pt idx="30807">
                  <c:v>-3.5880099999999998E-2</c:v>
                </c:pt>
                <c:pt idx="30808">
                  <c:v>-3.3126799999999998E-2</c:v>
                </c:pt>
                <c:pt idx="30809">
                  <c:v>-2.2586800000000001E-2</c:v>
                </c:pt>
                <c:pt idx="30810">
                  <c:v>-3.6321600000000002E-2</c:v>
                </c:pt>
                <c:pt idx="30811">
                  <c:v>-3.5143899999999999E-2</c:v>
                </c:pt>
                <c:pt idx="30812">
                  <c:v>-3.8668599999999997E-2</c:v>
                </c:pt>
                <c:pt idx="30813">
                  <c:v>-3.4017600000000002E-2</c:v>
                </c:pt>
                <c:pt idx="30814">
                  <c:v>-3.1640099999999997E-2</c:v>
                </c:pt>
                <c:pt idx="30815">
                  <c:v>-3.9724299999999997E-2</c:v>
                </c:pt>
                <c:pt idx="30816">
                  <c:v>-2.5114999999999998E-2</c:v>
                </c:pt>
                <c:pt idx="30817">
                  <c:v>-2.4487499999999999E-2</c:v>
                </c:pt>
                <c:pt idx="30818">
                  <c:v>-2.4051699999999999E-2</c:v>
                </c:pt>
                <c:pt idx="30819">
                  <c:v>-2.7928399999999999E-2</c:v>
                </c:pt>
                <c:pt idx="30820">
                  <c:v>-4.42286E-2</c:v>
                </c:pt>
                <c:pt idx="30821">
                  <c:v>-2.7831100000000001E-2</c:v>
                </c:pt>
                <c:pt idx="30822">
                  <c:v>-1.6964E-2</c:v>
                </c:pt>
                <c:pt idx="30823">
                  <c:v>-2.66628E-2</c:v>
                </c:pt>
                <c:pt idx="30824">
                  <c:v>-3.04327E-2</c:v>
                </c:pt>
                <c:pt idx="30825">
                  <c:v>-4.9071299999999998E-2</c:v>
                </c:pt>
                <c:pt idx="30826">
                  <c:v>-1.82323E-2</c:v>
                </c:pt>
                <c:pt idx="30827">
                  <c:v>-1.46713E-2</c:v>
                </c:pt>
                <c:pt idx="30828">
                  <c:v>-1.9466399999999998E-2</c:v>
                </c:pt>
                <c:pt idx="30829">
                  <c:v>-1.8276199999999999E-2</c:v>
                </c:pt>
                <c:pt idx="30830">
                  <c:v>-3.3369099999999999E-2</c:v>
                </c:pt>
                <c:pt idx="30831">
                  <c:v>-2.2159600000000002E-2</c:v>
                </c:pt>
                <c:pt idx="30832">
                  <c:v>-2.1381399999999998E-2</c:v>
                </c:pt>
                <c:pt idx="30833">
                  <c:v>-1.44815E-2</c:v>
                </c:pt>
                <c:pt idx="30834">
                  <c:v>-9.3860599999999999E-3</c:v>
                </c:pt>
                <c:pt idx="30835">
                  <c:v>-1.9969000000000001E-2</c:v>
                </c:pt>
                <c:pt idx="30836">
                  <c:v>-8.2244899999999992E-3</c:v>
                </c:pt>
                <c:pt idx="30837">
                  <c:v>-1.17149E-2</c:v>
                </c:pt>
                <c:pt idx="30838">
                  <c:v>-2.0122500000000001E-3</c:v>
                </c:pt>
                <c:pt idx="30839">
                  <c:v>-6.0796699999999997E-3</c:v>
                </c:pt>
                <c:pt idx="30840">
                  <c:v>-1.1990499999999999E-2</c:v>
                </c:pt>
                <c:pt idx="30841">
                  <c:v>-1.7662000000000001E-2</c:v>
                </c:pt>
                <c:pt idx="30842">
                  <c:v>-2.5504099999999998E-2</c:v>
                </c:pt>
                <c:pt idx="30843">
                  <c:v>-1.06506E-2</c:v>
                </c:pt>
                <c:pt idx="30844">
                  <c:v>-1.02825E-2</c:v>
                </c:pt>
                <c:pt idx="30845">
                  <c:v>-2.6555100000000002E-2</c:v>
                </c:pt>
                <c:pt idx="30846">
                  <c:v>-2.75211E-2</c:v>
                </c:pt>
                <c:pt idx="30847">
                  <c:v>-3.12862E-2</c:v>
                </c:pt>
                <c:pt idx="30848">
                  <c:v>-2.1949799999999998E-2</c:v>
                </c:pt>
                <c:pt idx="30849">
                  <c:v>-2.29473E-2</c:v>
                </c:pt>
                <c:pt idx="30850">
                  <c:v>-1.71919E-2</c:v>
                </c:pt>
                <c:pt idx="30851">
                  <c:v>-2.17123E-2</c:v>
                </c:pt>
                <c:pt idx="30852">
                  <c:v>-1.9428299999999999E-2</c:v>
                </c:pt>
                <c:pt idx="30853">
                  <c:v>-1.1388799999999999E-2</c:v>
                </c:pt>
                <c:pt idx="30854">
                  <c:v>-1.4248800000000001E-2</c:v>
                </c:pt>
                <c:pt idx="30855">
                  <c:v>-1.1494600000000001E-2</c:v>
                </c:pt>
                <c:pt idx="30856">
                  <c:v>-1.07203E-2</c:v>
                </c:pt>
                <c:pt idx="30857">
                  <c:v>-1.61648E-2</c:v>
                </c:pt>
                <c:pt idx="30858">
                  <c:v>-3.8309099999999999E-3</c:v>
                </c:pt>
                <c:pt idx="30859">
                  <c:v>-2.1303200000000001E-2</c:v>
                </c:pt>
                <c:pt idx="30860">
                  <c:v>-1.46456E-2</c:v>
                </c:pt>
                <c:pt idx="30861">
                  <c:v>-1.5640299999999999E-2</c:v>
                </c:pt>
                <c:pt idx="30862">
                  <c:v>-4.6138799999999999E-3</c:v>
                </c:pt>
                <c:pt idx="30863">
                  <c:v>-1.4823899999999999E-2</c:v>
                </c:pt>
                <c:pt idx="30864">
                  <c:v>-1.9939399999999999E-2</c:v>
                </c:pt>
                <c:pt idx="30865">
                  <c:v>-4.1818599999999999E-3</c:v>
                </c:pt>
                <c:pt idx="30866">
                  <c:v>2.81334E-4</c:v>
                </c:pt>
                <c:pt idx="30867" formatCode="0.00E+00">
                  <c:v>-6.5803500000000001E-5</c:v>
                </c:pt>
                <c:pt idx="30868">
                  <c:v>-9.6702599999999995E-4</c:v>
                </c:pt>
                <c:pt idx="30869">
                  <c:v>-1.3008099999999999E-3</c:v>
                </c:pt>
                <c:pt idx="30870">
                  <c:v>8.6574600000000005E-3</c:v>
                </c:pt>
                <c:pt idx="30871">
                  <c:v>-2.0217899999999999E-3</c:v>
                </c:pt>
                <c:pt idx="30872">
                  <c:v>1.37424E-2</c:v>
                </c:pt>
                <c:pt idx="30873">
                  <c:v>5.6075999999999999E-3</c:v>
                </c:pt>
                <c:pt idx="30874">
                  <c:v>2.22492E-3</c:v>
                </c:pt>
                <c:pt idx="30875">
                  <c:v>-4.1446699999999996E-3</c:v>
                </c:pt>
                <c:pt idx="30876">
                  <c:v>2.2964499999999998E-3</c:v>
                </c:pt>
                <c:pt idx="30877">
                  <c:v>-2.2220600000000001E-3</c:v>
                </c:pt>
                <c:pt idx="30878">
                  <c:v>-6.8702700000000004E-3</c:v>
                </c:pt>
                <c:pt idx="30879">
                  <c:v>-4.6348599999999999E-4</c:v>
                </c:pt>
                <c:pt idx="30880">
                  <c:v>-5.3415299999999997E-3</c:v>
                </c:pt>
                <c:pt idx="30881">
                  <c:v>-1.22576E-2</c:v>
                </c:pt>
                <c:pt idx="30882">
                  <c:v>-1.7935799999999998E-2</c:v>
                </c:pt>
                <c:pt idx="30883">
                  <c:v>-1.3542200000000001E-2</c:v>
                </c:pt>
                <c:pt idx="30884">
                  <c:v>-1.2286200000000001E-2</c:v>
                </c:pt>
                <c:pt idx="30885">
                  <c:v>-1.39236E-2</c:v>
                </c:pt>
                <c:pt idx="30886">
                  <c:v>-1.1494600000000001E-2</c:v>
                </c:pt>
                <c:pt idx="30887">
                  <c:v>-6.0157800000000001E-3</c:v>
                </c:pt>
                <c:pt idx="30888">
                  <c:v>-1.3761499999999999E-2</c:v>
                </c:pt>
                <c:pt idx="30889">
                  <c:v>-2.4890899999999998E-3</c:v>
                </c:pt>
                <c:pt idx="30890">
                  <c:v>-1.0279699999999999E-2</c:v>
                </c:pt>
                <c:pt idx="30891">
                  <c:v>-1.5598300000000001E-2</c:v>
                </c:pt>
                <c:pt idx="30892">
                  <c:v>-1.46065E-2</c:v>
                </c:pt>
                <c:pt idx="30893">
                  <c:v>-1.8882800000000002E-2</c:v>
                </c:pt>
                <c:pt idx="30894">
                  <c:v>-5.1078800000000004E-3</c:v>
                </c:pt>
                <c:pt idx="30895">
                  <c:v>-1.52912E-2</c:v>
                </c:pt>
                <c:pt idx="30896">
                  <c:v>-7.4310299999999999E-3</c:v>
                </c:pt>
                <c:pt idx="30897">
                  <c:v>-4.9924899999999996E-3</c:v>
                </c:pt>
                <c:pt idx="30898">
                  <c:v>-9.7618099999999992E-3</c:v>
                </c:pt>
                <c:pt idx="30899">
                  <c:v>-6.2637300000000003E-3</c:v>
                </c:pt>
                <c:pt idx="30900">
                  <c:v>-2.12421E-2</c:v>
                </c:pt>
                <c:pt idx="30901">
                  <c:v>-2.4263400000000001E-2</c:v>
                </c:pt>
                <c:pt idx="30902">
                  <c:v>-2.5558500000000001E-2</c:v>
                </c:pt>
                <c:pt idx="30903">
                  <c:v>-1.8254300000000001E-2</c:v>
                </c:pt>
                <c:pt idx="30904">
                  <c:v>-2.32096E-2</c:v>
                </c:pt>
                <c:pt idx="30905">
                  <c:v>-1.7354999999999999E-2</c:v>
                </c:pt>
                <c:pt idx="30906">
                  <c:v>-2.46696E-2</c:v>
                </c:pt>
                <c:pt idx="30907">
                  <c:v>-1.2311900000000001E-2</c:v>
                </c:pt>
                <c:pt idx="30908">
                  <c:v>-4.2600600000000004E-3</c:v>
                </c:pt>
                <c:pt idx="30909">
                  <c:v>-1.52187E-2</c:v>
                </c:pt>
                <c:pt idx="30910">
                  <c:v>-8.4877000000000008E-3</c:v>
                </c:pt>
                <c:pt idx="30911">
                  <c:v>-1.6788500000000001E-2</c:v>
                </c:pt>
                <c:pt idx="30912" formatCode="0.00E+00">
                  <c:v>-8.8691700000000003E-5</c:v>
                </c:pt>
                <c:pt idx="30913">
                  <c:v>-1.60742E-2</c:v>
                </c:pt>
                <c:pt idx="30914">
                  <c:v>-1.48392E-2</c:v>
                </c:pt>
                <c:pt idx="30915">
                  <c:v>-2.1119099999999998E-2</c:v>
                </c:pt>
                <c:pt idx="30916">
                  <c:v>-2.90499E-2</c:v>
                </c:pt>
                <c:pt idx="30917">
                  <c:v>-4.0982200000000003E-2</c:v>
                </c:pt>
                <c:pt idx="30918">
                  <c:v>-3.0491799999999999E-2</c:v>
                </c:pt>
                <c:pt idx="30919">
                  <c:v>-2.04382E-2</c:v>
                </c:pt>
                <c:pt idx="30920">
                  <c:v>-2.8624500000000001E-2</c:v>
                </c:pt>
                <c:pt idx="30921">
                  <c:v>-3.2115900000000003E-2</c:v>
                </c:pt>
                <c:pt idx="30922">
                  <c:v>-3.53365E-2</c:v>
                </c:pt>
                <c:pt idx="30923">
                  <c:v>-2.42968E-2</c:v>
                </c:pt>
                <c:pt idx="30924">
                  <c:v>-3.9218900000000001E-2</c:v>
                </c:pt>
                <c:pt idx="30925">
                  <c:v>-2.8615999999999999E-2</c:v>
                </c:pt>
                <c:pt idx="30926">
                  <c:v>-3.2715800000000003E-2</c:v>
                </c:pt>
                <c:pt idx="30927">
                  <c:v>-3.50018E-2</c:v>
                </c:pt>
                <c:pt idx="30928">
                  <c:v>-2.6617100000000001E-2</c:v>
                </c:pt>
                <c:pt idx="30929">
                  <c:v>-2.3820899999999999E-2</c:v>
                </c:pt>
                <c:pt idx="30930">
                  <c:v>-2.4980499999999999E-2</c:v>
                </c:pt>
                <c:pt idx="30931">
                  <c:v>-3.0239100000000001E-2</c:v>
                </c:pt>
                <c:pt idx="30932">
                  <c:v>-2.4299600000000001E-2</c:v>
                </c:pt>
                <c:pt idx="30933">
                  <c:v>-1.2609499999999999E-2</c:v>
                </c:pt>
                <c:pt idx="30934">
                  <c:v>-2.3659699999999999E-2</c:v>
                </c:pt>
                <c:pt idx="30935">
                  <c:v>-1.54238E-2</c:v>
                </c:pt>
                <c:pt idx="30936">
                  <c:v>-1.28775E-2</c:v>
                </c:pt>
                <c:pt idx="30937">
                  <c:v>-1.61543E-2</c:v>
                </c:pt>
                <c:pt idx="30938">
                  <c:v>-2.70653E-3</c:v>
                </c:pt>
                <c:pt idx="30939">
                  <c:v>-7.0962899999999999E-3</c:v>
                </c:pt>
                <c:pt idx="30940">
                  <c:v>-1.2311000000000001E-2</c:v>
                </c:pt>
                <c:pt idx="30941">
                  <c:v>-1.45702E-2</c:v>
                </c:pt>
                <c:pt idx="30942">
                  <c:v>-7.2011899999999997E-3</c:v>
                </c:pt>
                <c:pt idx="30943">
                  <c:v>-5.5789900000000005E-4</c:v>
                </c:pt>
                <c:pt idx="30944">
                  <c:v>-5.9127800000000003E-3</c:v>
                </c:pt>
                <c:pt idx="30945">
                  <c:v>-7.2736700000000003E-3</c:v>
                </c:pt>
                <c:pt idx="30946">
                  <c:v>-4.9915300000000001E-3</c:v>
                </c:pt>
                <c:pt idx="30947">
                  <c:v>-4.5919400000000001E-3</c:v>
                </c:pt>
                <c:pt idx="30948">
                  <c:v>-2.3431799999999998E-3</c:v>
                </c:pt>
                <c:pt idx="30949">
                  <c:v>3.5381300000000002E-4</c:v>
                </c:pt>
                <c:pt idx="30950">
                  <c:v>-6.9370300000000003E-3</c:v>
                </c:pt>
                <c:pt idx="30951">
                  <c:v>-1.3700499999999999E-2</c:v>
                </c:pt>
                <c:pt idx="30952">
                  <c:v>-1.85547E-2</c:v>
                </c:pt>
                <c:pt idx="30953">
                  <c:v>-7.0467000000000004E-3</c:v>
                </c:pt>
                <c:pt idx="30954">
                  <c:v>-4.1179700000000003E-3</c:v>
                </c:pt>
                <c:pt idx="30955">
                  <c:v>-5.5932999999999998E-3</c:v>
                </c:pt>
                <c:pt idx="30956">
                  <c:v>1.00708E-3</c:v>
                </c:pt>
                <c:pt idx="30957">
                  <c:v>2.0151100000000001E-3</c:v>
                </c:pt>
                <c:pt idx="30958">
                  <c:v>-9.8266599999999992E-3</c:v>
                </c:pt>
                <c:pt idx="30959">
                  <c:v>-5.5265399999999999E-3</c:v>
                </c:pt>
                <c:pt idx="30960">
                  <c:v>5.5742300000000003E-3</c:v>
                </c:pt>
                <c:pt idx="30961">
                  <c:v>2.1915400000000001E-3</c:v>
                </c:pt>
                <c:pt idx="30962">
                  <c:v>5.49221E-3</c:v>
                </c:pt>
                <c:pt idx="30963">
                  <c:v>6.9913900000000001E-3</c:v>
                </c:pt>
                <c:pt idx="30964">
                  <c:v>1.58043E-2</c:v>
                </c:pt>
                <c:pt idx="30965">
                  <c:v>9.2506399999999992E-3</c:v>
                </c:pt>
                <c:pt idx="30966">
                  <c:v>1.2683900000000001E-3</c:v>
                </c:pt>
                <c:pt idx="30967">
                  <c:v>1.8973400000000001E-2</c:v>
                </c:pt>
                <c:pt idx="30968">
                  <c:v>3.5362200000000001E-3</c:v>
                </c:pt>
                <c:pt idx="30969">
                  <c:v>1.4917400000000001E-2</c:v>
                </c:pt>
                <c:pt idx="30970">
                  <c:v>-8.2645400000000008E-3</c:v>
                </c:pt>
                <c:pt idx="30971">
                  <c:v>4.7826800000000001E-3</c:v>
                </c:pt>
                <c:pt idx="30972">
                  <c:v>-1.19209E-3</c:v>
                </c:pt>
                <c:pt idx="30973">
                  <c:v>-8.6498300000000005E-4</c:v>
                </c:pt>
                <c:pt idx="30974">
                  <c:v>9.3612699999999997E-3</c:v>
                </c:pt>
                <c:pt idx="30975">
                  <c:v>1.9817400000000001E-3</c:v>
                </c:pt>
                <c:pt idx="30976">
                  <c:v>-1.0137600000000001E-3</c:v>
                </c:pt>
                <c:pt idx="30977">
                  <c:v>-1.54629E-2</c:v>
                </c:pt>
                <c:pt idx="30978">
                  <c:v>7.2088200000000003E-3</c:v>
                </c:pt>
                <c:pt idx="30979">
                  <c:v>-5.55706E-3</c:v>
                </c:pt>
                <c:pt idx="30980">
                  <c:v>1.45664E-2</c:v>
                </c:pt>
                <c:pt idx="30981">
                  <c:v>9.3393299999999999E-3</c:v>
                </c:pt>
                <c:pt idx="30982">
                  <c:v>1.15814E-2</c:v>
                </c:pt>
                <c:pt idx="30983">
                  <c:v>2.3946800000000002E-3</c:v>
                </c:pt>
                <c:pt idx="30984">
                  <c:v>8.1815700000000009E-3</c:v>
                </c:pt>
                <c:pt idx="30985">
                  <c:v>1.68886E-2</c:v>
                </c:pt>
                <c:pt idx="30986">
                  <c:v>1.52426E-2</c:v>
                </c:pt>
                <c:pt idx="30987">
                  <c:v>1.6200099999999999E-2</c:v>
                </c:pt>
                <c:pt idx="30988">
                  <c:v>1.00508E-2</c:v>
                </c:pt>
                <c:pt idx="30989">
                  <c:v>1.0215800000000001E-2</c:v>
                </c:pt>
                <c:pt idx="30990">
                  <c:v>1.30186E-2</c:v>
                </c:pt>
                <c:pt idx="30991">
                  <c:v>1.50423E-2</c:v>
                </c:pt>
                <c:pt idx="30992">
                  <c:v>1.478E-2</c:v>
                </c:pt>
                <c:pt idx="30993">
                  <c:v>6.8454700000000002E-3</c:v>
                </c:pt>
                <c:pt idx="30994">
                  <c:v>-1.44262E-2</c:v>
                </c:pt>
                <c:pt idx="30995">
                  <c:v>1.0538100000000001E-3</c:v>
                </c:pt>
                <c:pt idx="30996">
                  <c:v>1.20163E-3</c:v>
                </c:pt>
                <c:pt idx="30997">
                  <c:v>1.07069E-2</c:v>
                </c:pt>
                <c:pt idx="30998">
                  <c:v>4.4727300000000003E-3</c:v>
                </c:pt>
                <c:pt idx="30999">
                  <c:v>2.0709000000000002E-2</c:v>
                </c:pt>
                <c:pt idx="31000">
                  <c:v>2.2074699999999999E-2</c:v>
                </c:pt>
                <c:pt idx="31001">
                  <c:v>1.3793E-2</c:v>
                </c:pt>
                <c:pt idx="31002">
                  <c:v>5.6352599999999996E-3</c:v>
                </c:pt>
                <c:pt idx="31003" formatCode="0.00E+00">
                  <c:v>-6.4849899999999997E-5</c:v>
                </c:pt>
                <c:pt idx="31004">
                  <c:v>-6.1607399999999998E-4</c:v>
                </c:pt>
                <c:pt idx="31005">
                  <c:v>5.4826700000000003E-3</c:v>
                </c:pt>
                <c:pt idx="31006">
                  <c:v>1.9597999999999998E-3</c:v>
                </c:pt>
                <c:pt idx="31007">
                  <c:v>-1.5192000000000001E-3</c:v>
                </c:pt>
                <c:pt idx="31008">
                  <c:v>-3.2177E-3</c:v>
                </c:pt>
                <c:pt idx="31009">
                  <c:v>-1.7447500000000001E-2</c:v>
                </c:pt>
                <c:pt idx="31010">
                  <c:v>-2.3673099999999999E-2</c:v>
                </c:pt>
                <c:pt idx="31011">
                  <c:v>-1.9133600000000001E-2</c:v>
                </c:pt>
                <c:pt idx="31012">
                  <c:v>-1.9002000000000002E-2</c:v>
                </c:pt>
                <c:pt idx="31013">
                  <c:v>-1.95169E-2</c:v>
                </c:pt>
                <c:pt idx="31014">
                  <c:v>9.7084000000000007E-3</c:v>
                </c:pt>
                <c:pt idx="31015">
                  <c:v>1.9324299999999999E-2</c:v>
                </c:pt>
                <c:pt idx="31016">
                  <c:v>2.9561E-2</c:v>
                </c:pt>
                <c:pt idx="31017">
                  <c:v>1.2530299999999999E-2</c:v>
                </c:pt>
                <c:pt idx="31018">
                  <c:v>-1.5888199999999999E-3</c:v>
                </c:pt>
                <c:pt idx="31019">
                  <c:v>-9.3202600000000003E-3</c:v>
                </c:pt>
                <c:pt idx="31020">
                  <c:v>-1.3373400000000001E-2</c:v>
                </c:pt>
                <c:pt idx="31021">
                  <c:v>-1.1612900000000001E-2</c:v>
                </c:pt>
                <c:pt idx="31022">
                  <c:v>-9.0684900000000002E-3</c:v>
                </c:pt>
                <c:pt idx="31023">
                  <c:v>2.0084399999999998E-3</c:v>
                </c:pt>
                <c:pt idx="31024">
                  <c:v>7.8172699999999994E-3</c:v>
                </c:pt>
                <c:pt idx="31025">
                  <c:v>9.7932799999999997E-3</c:v>
                </c:pt>
                <c:pt idx="31026">
                  <c:v>2.36216E-2</c:v>
                </c:pt>
                <c:pt idx="31027">
                  <c:v>6.1716100000000003E-2</c:v>
                </c:pt>
                <c:pt idx="31028">
                  <c:v>6.64053E-2</c:v>
                </c:pt>
                <c:pt idx="31029">
                  <c:v>2.4407399999999999E-2</c:v>
                </c:pt>
                <c:pt idx="31030">
                  <c:v>2.35386E-2</c:v>
                </c:pt>
                <c:pt idx="31031">
                  <c:v>3.95222E-2</c:v>
                </c:pt>
                <c:pt idx="31032">
                  <c:v>4.4629099999999998E-2</c:v>
                </c:pt>
                <c:pt idx="31033">
                  <c:v>2.7567899999999999E-2</c:v>
                </c:pt>
                <c:pt idx="31034">
                  <c:v>5.8231400000000001E-3</c:v>
                </c:pt>
                <c:pt idx="31035">
                  <c:v>3.5900099999999997E-2</c:v>
                </c:pt>
                <c:pt idx="31036">
                  <c:v>1.0456999999999999E-2</c:v>
                </c:pt>
                <c:pt idx="31037">
                  <c:v>2.4792700000000001E-2</c:v>
                </c:pt>
                <c:pt idx="31038">
                  <c:v>2.6090599999999999E-2</c:v>
                </c:pt>
                <c:pt idx="31039">
                  <c:v>2.78044E-2</c:v>
                </c:pt>
                <c:pt idx="31040">
                  <c:v>3.6582000000000003E-2</c:v>
                </c:pt>
                <c:pt idx="31041">
                  <c:v>3.47528E-2</c:v>
                </c:pt>
                <c:pt idx="31042">
                  <c:v>1.6264000000000001E-2</c:v>
                </c:pt>
                <c:pt idx="31043">
                  <c:v>2.2123299999999999E-2</c:v>
                </c:pt>
                <c:pt idx="31044">
                  <c:v>2.4101299999999999E-2</c:v>
                </c:pt>
                <c:pt idx="31045">
                  <c:v>2.28662E-2</c:v>
                </c:pt>
                <c:pt idx="31046">
                  <c:v>2.0680400000000002E-2</c:v>
                </c:pt>
                <c:pt idx="31047">
                  <c:v>-8.6584100000000001E-3</c:v>
                </c:pt>
                <c:pt idx="31048">
                  <c:v>5.6133299999999997E-3</c:v>
                </c:pt>
                <c:pt idx="31049">
                  <c:v>6.5126400000000001E-3</c:v>
                </c:pt>
                <c:pt idx="31050">
                  <c:v>-2.31056E-2</c:v>
                </c:pt>
                <c:pt idx="31051">
                  <c:v>-4.2407E-2</c:v>
                </c:pt>
                <c:pt idx="31052">
                  <c:v>-3.8820300000000002E-2</c:v>
                </c:pt>
                <c:pt idx="31053">
                  <c:v>-3.4923599999999999E-2</c:v>
                </c:pt>
                <c:pt idx="31054">
                  <c:v>-1.9665700000000001E-2</c:v>
                </c:pt>
                <c:pt idx="31055">
                  <c:v>1.73569E-3</c:v>
                </c:pt>
                <c:pt idx="31056">
                  <c:v>1.8892300000000001E-2</c:v>
                </c:pt>
                <c:pt idx="31057">
                  <c:v>2.5214199999999999E-2</c:v>
                </c:pt>
                <c:pt idx="31058">
                  <c:v>3.3187899999999999E-2</c:v>
                </c:pt>
                <c:pt idx="31059">
                  <c:v>4.2126700000000003E-2</c:v>
                </c:pt>
                <c:pt idx="31060">
                  <c:v>2.9048899999999999E-2</c:v>
                </c:pt>
                <c:pt idx="31061">
                  <c:v>3.6594399999999999E-2</c:v>
                </c:pt>
                <c:pt idx="31062">
                  <c:v>4.5607599999999998E-2</c:v>
                </c:pt>
                <c:pt idx="31063">
                  <c:v>2.5628999999999999E-2</c:v>
                </c:pt>
                <c:pt idx="31064">
                  <c:v>1.9683800000000001E-2</c:v>
                </c:pt>
                <c:pt idx="31065">
                  <c:v>1.7476100000000001E-2</c:v>
                </c:pt>
                <c:pt idx="31066">
                  <c:v>4.5016300000000002E-2</c:v>
                </c:pt>
                <c:pt idx="31067">
                  <c:v>4.4656800000000003E-2</c:v>
                </c:pt>
                <c:pt idx="31068">
                  <c:v>3.24078E-2</c:v>
                </c:pt>
                <c:pt idx="31069">
                  <c:v>3.5144799999999997E-2</c:v>
                </c:pt>
                <c:pt idx="31070">
                  <c:v>4.1209200000000001E-2</c:v>
                </c:pt>
                <c:pt idx="31071">
                  <c:v>2.9746100000000001E-2</c:v>
                </c:pt>
                <c:pt idx="31072">
                  <c:v>4.4791200000000003E-2</c:v>
                </c:pt>
                <c:pt idx="31073">
                  <c:v>5.7730700000000003E-2</c:v>
                </c:pt>
                <c:pt idx="31074">
                  <c:v>5.2805900000000003E-2</c:v>
                </c:pt>
                <c:pt idx="31075">
                  <c:v>3.1745000000000002E-2</c:v>
                </c:pt>
                <c:pt idx="31076">
                  <c:v>9.30309E-3</c:v>
                </c:pt>
                <c:pt idx="31077">
                  <c:v>1.0135699999999999E-2</c:v>
                </c:pt>
                <c:pt idx="31078">
                  <c:v>1.00622E-2</c:v>
                </c:pt>
                <c:pt idx="31079">
                  <c:v>8.0547299999999995E-3</c:v>
                </c:pt>
                <c:pt idx="31080">
                  <c:v>3.1118399999999998E-3</c:v>
                </c:pt>
                <c:pt idx="31081">
                  <c:v>-1.15747E-2</c:v>
                </c:pt>
                <c:pt idx="31082">
                  <c:v>-1.0956799999999999E-2</c:v>
                </c:pt>
                <c:pt idx="31083">
                  <c:v>1.37568E-2</c:v>
                </c:pt>
                <c:pt idx="31084">
                  <c:v>2.9786099999999999E-2</c:v>
                </c:pt>
                <c:pt idx="31085">
                  <c:v>1.8674900000000001E-2</c:v>
                </c:pt>
                <c:pt idx="31086">
                  <c:v>9.6292500000000007E-3</c:v>
                </c:pt>
                <c:pt idx="31087">
                  <c:v>1.8721600000000001E-2</c:v>
                </c:pt>
                <c:pt idx="31088">
                  <c:v>1.7935799999999998E-2</c:v>
                </c:pt>
                <c:pt idx="31089">
                  <c:v>2.3450900000000002E-3</c:v>
                </c:pt>
                <c:pt idx="31090">
                  <c:v>2.57568E-2</c:v>
                </c:pt>
                <c:pt idx="31091">
                  <c:v>9.2649499999999992E-3</c:v>
                </c:pt>
                <c:pt idx="31092">
                  <c:v>-1.93119E-2</c:v>
                </c:pt>
                <c:pt idx="31093">
                  <c:v>-4.5490299999999999E-3</c:v>
                </c:pt>
                <c:pt idx="31094">
                  <c:v>2.80094E-3</c:v>
                </c:pt>
                <c:pt idx="31095">
                  <c:v>1.5770900000000001E-2</c:v>
                </c:pt>
                <c:pt idx="31096">
                  <c:v>1.58195E-2</c:v>
                </c:pt>
                <c:pt idx="31097">
                  <c:v>1.14346E-2</c:v>
                </c:pt>
                <c:pt idx="31098">
                  <c:v>2.8838200000000001E-2</c:v>
                </c:pt>
                <c:pt idx="31099">
                  <c:v>3.9908399999999997E-2</c:v>
                </c:pt>
                <c:pt idx="31100">
                  <c:v>3.2869299999999997E-2</c:v>
                </c:pt>
                <c:pt idx="31101">
                  <c:v>4.7885900000000002E-2</c:v>
                </c:pt>
                <c:pt idx="31102">
                  <c:v>5.9742000000000003E-2</c:v>
                </c:pt>
                <c:pt idx="31103">
                  <c:v>3.1640099999999997E-2</c:v>
                </c:pt>
                <c:pt idx="31104">
                  <c:v>3.2113099999999999E-2</c:v>
                </c:pt>
                <c:pt idx="31105">
                  <c:v>4.8616399999999997E-2</c:v>
                </c:pt>
                <c:pt idx="31106">
                  <c:v>5.2016300000000001E-2</c:v>
                </c:pt>
                <c:pt idx="31107">
                  <c:v>3.6085100000000002E-2</c:v>
                </c:pt>
                <c:pt idx="31108">
                  <c:v>3.0579599999999998E-2</c:v>
                </c:pt>
                <c:pt idx="31109">
                  <c:v>3.1152699999999998E-2</c:v>
                </c:pt>
                <c:pt idx="31110">
                  <c:v>2.6992800000000001E-2</c:v>
                </c:pt>
                <c:pt idx="31111">
                  <c:v>3.8052599999999999E-2</c:v>
                </c:pt>
                <c:pt idx="31112">
                  <c:v>5.2448300000000003E-2</c:v>
                </c:pt>
                <c:pt idx="31113">
                  <c:v>5.8382000000000003E-2</c:v>
                </c:pt>
                <c:pt idx="31114">
                  <c:v>3.26691E-2</c:v>
                </c:pt>
                <c:pt idx="31115">
                  <c:v>4.0151600000000003E-2</c:v>
                </c:pt>
                <c:pt idx="31116">
                  <c:v>6.0290299999999998E-2</c:v>
                </c:pt>
                <c:pt idx="31117">
                  <c:v>5.0725899999999997E-2</c:v>
                </c:pt>
                <c:pt idx="31118">
                  <c:v>4.4815099999999997E-2</c:v>
                </c:pt>
                <c:pt idx="31119">
                  <c:v>3.5594899999999999E-2</c:v>
                </c:pt>
                <c:pt idx="31120">
                  <c:v>4.1549700000000002E-2</c:v>
                </c:pt>
                <c:pt idx="31121">
                  <c:v>3.7202800000000001E-2</c:v>
                </c:pt>
                <c:pt idx="31122">
                  <c:v>3.2454499999999997E-2</c:v>
                </c:pt>
                <c:pt idx="31123">
                  <c:v>2.9890099999999999E-2</c:v>
                </c:pt>
                <c:pt idx="31124">
                  <c:v>2.37875E-2</c:v>
                </c:pt>
                <c:pt idx="31125">
                  <c:v>1.6768499999999999E-2</c:v>
                </c:pt>
                <c:pt idx="31126">
                  <c:v>1.6923899999999999E-2</c:v>
                </c:pt>
                <c:pt idx="31127">
                  <c:v>2.2561999999999999E-2</c:v>
                </c:pt>
                <c:pt idx="31128">
                  <c:v>3.1121300000000001E-2</c:v>
                </c:pt>
                <c:pt idx="31129">
                  <c:v>1.32132E-2</c:v>
                </c:pt>
                <c:pt idx="31130">
                  <c:v>2.6183100000000001E-2</c:v>
                </c:pt>
                <c:pt idx="31131">
                  <c:v>3.0898999999999998E-4</c:v>
                </c:pt>
                <c:pt idx="31132">
                  <c:v>-3.3389099999999998E-2</c:v>
                </c:pt>
                <c:pt idx="31133">
                  <c:v>-1.5964499999999999E-3</c:v>
                </c:pt>
                <c:pt idx="31134">
                  <c:v>7.9917900000000004E-3</c:v>
                </c:pt>
                <c:pt idx="31135">
                  <c:v>1.8858E-2</c:v>
                </c:pt>
                <c:pt idx="31136">
                  <c:v>3.7120800000000002E-2</c:v>
                </c:pt>
                <c:pt idx="31137">
                  <c:v>5.0563799999999999E-2</c:v>
                </c:pt>
                <c:pt idx="31138">
                  <c:v>3.1051599999999999E-2</c:v>
                </c:pt>
                <c:pt idx="31139">
                  <c:v>3.8687699999999998E-2</c:v>
                </c:pt>
                <c:pt idx="31140">
                  <c:v>4.0271800000000003E-2</c:v>
                </c:pt>
                <c:pt idx="31141">
                  <c:v>5.5428499999999999E-2</c:v>
                </c:pt>
                <c:pt idx="31142">
                  <c:v>6.9270100000000001E-2</c:v>
                </c:pt>
                <c:pt idx="31143">
                  <c:v>4.9551999999999999E-2</c:v>
                </c:pt>
                <c:pt idx="31144">
                  <c:v>1.8013999999999999E-2</c:v>
                </c:pt>
                <c:pt idx="31145">
                  <c:v>1.0045999999999999E-2</c:v>
                </c:pt>
                <c:pt idx="31146">
                  <c:v>3.0507099999999999E-2</c:v>
                </c:pt>
                <c:pt idx="31147">
                  <c:v>3.9640399999999999E-2</c:v>
                </c:pt>
                <c:pt idx="31148">
                  <c:v>6.7291299999999998E-3</c:v>
                </c:pt>
                <c:pt idx="31149">
                  <c:v>1.8377300000000001E-3</c:v>
                </c:pt>
                <c:pt idx="31150">
                  <c:v>1.07288E-2</c:v>
                </c:pt>
                <c:pt idx="31151">
                  <c:v>5.8806400000000002E-2</c:v>
                </c:pt>
                <c:pt idx="31152">
                  <c:v>4.6965600000000003E-2</c:v>
                </c:pt>
                <c:pt idx="31153">
                  <c:v>2.6412000000000001E-2</c:v>
                </c:pt>
                <c:pt idx="31154">
                  <c:v>4.0204999999999998E-2</c:v>
                </c:pt>
                <c:pt idx="31155">
                  <c:v>5.1853200000000002E-2</c:v>
                </c:pt>
                <c:pt idx="31156">
                  <c:v>5.7799299999999998E-2</c:v>
                </c:pt>
                <c:pt idx="31157">
                  <c:v>6.3505199999999998E-2</c:v>
                </c:pt>
                <c:pt idx="31158">
                  <c:v>7.1430199999999999E-2</c:v>
                </c:pt>
                <c:pt idx="31159">
                  <c:v>6.0095799999999998E-2</c:v>
                </c:pt>
                <c:pt idx="31160">
                  <c:v>3.5008400000000002E-2</c:v>
                </c:pt>
                <c:pt idx="31161">
                  <c:v>2.8275499999999999E-2</c:v>
                </c:pt>
                <c:pt idx="31162">
                  <c:v>1.5695600000000001E-2</c:v>
                </c:pt>
                <c:pt idx="31163">
                  <c:v>2.1040900000000001E-2</c:v>
                </c:pt>
                <c:pt idx="31164">
                  <c:v>1.51176E-2</c:v>
                </c:pt>
                <c:pt idx="31165">
                  <c:v>-8.4524200000000004E-3</c:v>
                </c:pt>
                <c:pt idx="31166">
                  <c:v>-7.76577E-3</c:v>
                </c:pt>
                <c:pt idx="31167">
                  <c:v>-1.0796500000000001E-2</c:v>
                </c:pt>
                <c:pt idx="31168">
                  <c:v>2.1538700000000001E-2</c:v>
                </c:pt>
                <c:pt idx="31169">
                  <c:v>2.32553E-2</c:v>
                </c:pt>
                <c:pt idx="31170">
                  <c:v>1.1616700000000001E-2</c:v>
                </c:pt>
                <c:pt idx="31171">
                  <c:v>-7.4453399999999999E-3</c:v>
                </c:pt>
                <c:pt idx="31172">
                  <c:v>-1.7128899999999999E-2</c:v>
                </c:pt>
                <c:pt idx="31173">
                  <c:v>-1.9061100000000001E-2</c:v>
                </c:pt>
                <c:pt idx="31174">
                  <c:v>7.5635900000000002E-3</c:v>
                </c:pt>
                <c:pt idx="31175">
                  <c:v>2.20127E-2</c:v>
                </c:pt>
                <c:pt idx="31176">
                  <c:v>2.3551900000000001E-2</c:v>
                </c:pt>
                <c:pt idx="31177">
                  <c:v>3.3588399999999997E-2</c:v>
                </c:pt>
                <c:pt idx="31178">
                  <c:v>3.8083100000000002E-2</c:v>
                </c:pt>
                <c:pt idx="31179">
                  <c:v>3.51133E-2</c:v>
                </c:pt>
                <c:pt idx="31180">
                  <c:v>5.1562299999999998E-2</c:v>
                </c:pt>
                <c:pt idx="31181">
                  <c:v>5.2980399999999997E-2</c:v>
                </c:pt>
                <c:pt idx="31182">
                  <c:v>2.93741E-2</c:v>
                </c:pt>
                <c:pt idx="31183">
                  <c:v>3.1208E-2</c:v>
                </c:pt>
                <c:pt idx="31184">
                  <c:v>4.3519000000000002E-2</c:v>
                </c:pt>
                <c:pt idx="31185">
                  <c:v>3.4806299999999998E-2</c:v>
                </c:pt>
                <c:pt idx="31186">
                  <c:v>5.1076900000000001E-2</c:v>
                </c:pt>
                <c:pt idx="31187">
                  <c:v>1.3088199999999999E-2</c:v>
                </c:pt>
                <c:pt idx="31188">
                  <c:v>-7.7238100000000002E-3</c:v>
                </c:pt>
                <c:pt idx="31189">
                  <c:v>-8.4209400000000005E-4</c:v>
                </c:pt>
                <c:pt idx="31190">
                  <c:v>8.9979199999999995E-3</c:v>
                </c:pt>
                <c:pt idx="31191">
                  <c:v>1.6091299999999999E-2</c:v>
                </c:pt>
                <c:pt idx="31192">
                  <c:v>7.7724499999999998E-4</c:v>
                </c:pt>
                <c:pt idx="31193">
                  <c:v>-9.8543199999999997E-3</c:v>
                </c:pt>
                <c:pt idx="31194">
                  <c:v>6.5517400000000001E-4</c:v>
                </c:pt>
                <c:pt idx="31195">
                  <c:v>4.1816699999999998E-2</c:v>
                </c:pt>
                <c:pt idx="31196">
                  <c:v>4.9971599999999998E-2</c:v>
                </c:pt>
                <c:pt idx="31197">
                  <c:v>5.42459E-2</c:v>
                </c:pt>
                <c:pt idx="31198">
                  <c:v>2.7730899999999999E-2</c:v>
                </c:pt>
                <c:pt idx="31199">
                  <c:v>3.1594299999999999E-2</c:v>
                </c:pt>
                <c:pt idx="31200">
                  <c:v>1.5874900000000001E-2</c:v>
                </c:pt>
                <c:pt idx="31201">
                  <c:v>5.0960499999999999E-2</c:v>
                </c:pt>
                <c:pt idx="31202">
                  <c:v>3.4318899999999999E-2</c:v>
                </c:pt>
                <c:pt idx="31203">
                  <c:v>4.6558399999999996E-3</c:v>
                </c:pt>
                <c:pt idx="31204">
                  <c:v>-2.08168E-2</c:v>
                </c:pt>
                <c:pt idx="31205">
                  <c:v>-1.84374E-2</c:v>
                </c:pt>
                <c:pt idx="31206">
                  <c:v>3.6287300000000001E-3</c:v>
                </c:pt>
                <c:pt idx="31207">
                  <c:v>8.9016000000000008E-3</c:v>
                </c:pt>
                <c:pt idx="31208">
                  <c:v>-1.23949E-2</c:v>
                </c:pt>
                <c:pt idx="31209">
                  <c:v>-4.4671099999999998E-2</c:v>
                </c:pt>
                <c:pt idx="31210">
                  <c:v>-1.83258E-2</c:v>
                </c:pt>
                <c:pt idx="31211">
                  <c:v>1.2579E-2</c:v>
                </c:pt>
                <c:pt idx="31212">
                  <c:v>6.9408400000000002E-3</c:v>
                </c:pt>
                <c:pt idx="31213">
                  <c:v>3.8928999999999999E-3</c:v>
                </c:pt>
                <c:pt idx="31214">
                  <c:v>8.9931500000000001E-3</c:v>
                </c:pt>
                <c:pt idx="31215">
                  <c:v>3.1868899999999999E-2</c:v>
                </c:pt>
                <c:pt idx="31216">
                  <c:v>3.3013300000000002E-2</c:v>
                </c:pt>
                <c:pt idx="31217">
                  <c:v>3.5582500000000003E-2</c:v>
                </c:pt>
                <c:pt idx="31218">
                  <c:v>4.0071500000000003E-2</c:v>
                </c:pt>
                <c:pt idx="31219">
                  <c:v>3.2651899999999998E-2</c:v>
                </c:pt>
                <c:pt idx="31220">
                  <c:v>7.7514599999999999E-3</c:v>
                </c:pt>
                <c:pt idx="31221">
                  <c:v>3.1903300000000002E-2</c:v>
                </c:pt>
                <c:pt idx="31222">
                  <c:v>3.5953499999999999E-2</c:v>
                </c:pt>
                <c:pt idx="31223">
                  <c:v>3.8255699999999997E-2</c:v>
                </c:pt>
                <c:pt idx="31224">
                  <c:v>4.5232799999999997E-2</c:v>
                </c:pt>
                <c:pt idx="31225">
                  <c:v>4.5527499999999999E-2</c:v>
                </c:pt>
                <c:pt idx="31226">
                  <c:v>2.6609399999999998E-2</c:v>
                </c:pt>
                <c:pt idx="31227">
                  <c:v>3.2689099999999999E-2</c:v>
                </c:pt>
                <c:pt idx="31228">
                  <c:v>5.1530800000000002E-2</c:v>
                </c:pt>
                <c:pt idx="31229">
                  <c:v>3.8820300000000002E-2</c:v>
                </c:pt>
                <c:pt idx="31230">
                  <c:v>1.14498E-2</c:v>
                </c:pt>
                <c:pt idx="31231">
                  <c:v>2.7291300000000001E-2</c:v>
                </c:pt>
                <c:pt idx="31232">
                  <c:v>5.01471E-2</c:v>
                </c:pt>
                <c:pt idx="31233">
                  <c:v>1.7045999999999999E-2</c:v>
                </c:pt>
                <c:pt idx="31234">
                  <c:v>1.6105700000000001E-2</c:v>
                </c:pt>
                <c:pt idx="31235">
                  <c:v>2.1040900000000001E-2</c:v>
                </c:pt>
                <c:pt idx="31236">
                  <c:v>3.9593700000000003E-2</c:v>
                </c:pt>
                <c:pt idx="31237">
                  <c:v>2.7901599999999999E-2</c:v>
                </c:pt>
                <c:pt idx="31238">
                  <c:v>1.26696E-2</c:v>
                </c:pt>
                <c:pt idx="31239">
                  <c:v>8.7661700000000002E-3</c:v>
                </c:pt>
                <c:pt idx="31240">
                  <c:v>1.2919399999999999E-2</c:v>
                </c:pt>
                <c:pt idx="31241">
                  <c:v>2.7096700000000001E-2</c:v>
                </c:pt>
                <c:pt idx="31242">
                  <c:v>1.29766E-2</c:v>
                </c:pt>
                <c:pt idx="31243">
                  <c:v>8.1901600000000001E-3</c:v>
                </c:pt>
                <c:pt idx="31244">
                  <c:v>9.6893299999999995E-4</c:v>
                </c:pt>
                <c:pt idx="31245">
                  <c:v>1.5644100000000001E-2</c:v>
                </c:pt>
                <c:pt idx="31246">
                  <c:v>1.2869800000000001E-2</c:v>
                </c:pt>
                <c:pt idx="31247">
                  <c:v>1.1494600000000001E-2</c:v>
                </c:pt>
                <c:pt idx="31248">
                  <c:v>-1.6132400000000002E-2</c:v>
                </c:pt>
                <c:pt idx="31249">
                  <c:v>-1.8849399999999999E-2</c:v>
                </c:pt>
                <c:pt idx="31250">
                  <c:v>-1.5403699999999999E-2</c:v>
                </c:pt>
                <c:pt idx="31251">
                  <c:v>-5.6791300000000001E-3</c:v>
                </c:pt>
                <c:pt idx="31252">
                  <c:v>9.3660400000000008E-3</c:v>
                </c:pt>
                <c:pt idx="31253">
                  <c:v>1.5148200000000001E-2</c:v>
                </c:pt>
                <c:pt idx="31254">
                  <c:v>2.6130699999999999E-3</c:v>
                </c:pt>
                <c:pt idx="31255">
                  <c:v>1.6422299999999999E-3</c:v>
                </c:pt>
                <c:pt idx="31256">
                  <c:v>6.2799500000000003E-3</c:v>
                </c:pt>
                <c:pt idx="31257">
                  <c:v>6.6385300000000001E-3</c:v>
                </c:pt>
                <c:pt idx="31258">
                  <c:v>7.4262599999999996E-3</c:v>
                </c:pt>
                <c:pt idx="31259">
                  <c:v>-2.7399099999999999E-2</c:v>
                </c:pt>
                <c:pt idx="31260">
                  <c:v>5.76591E-3</c:v>
                </c:pt>
                <c:pt idx="31261">
                  <c:v>-9.0513199999999999E-3</c:v>
                </c:pt>
                <c:pt idx="31262">
                  <c:v>2.9487599999999999E-3</c:v>
                </c:pt>
                <c:pt idx="31263">
                  <c:v>5.7411199999999997E-3</c:v>
                </c:pt>
                <c:pt idx="31264">
                  <c:v>2.90289E-2</c:v>
                </c:pt>
                <c:pt idx="31265">
                  <c:v>1.6994499999999999E-2</c:v>
                </c:pt>
                <c:pt idx="31266">
                  <c:v>7.2431600000000002E-3</c:v>
                </c:pt>
                <c:pt idx="31267">
                  <c:v>-2.3908599999999999E-3</c:v>
                </c:pt>
                <c:pt idx="31268">
                  <c:v>1.79186E-2</c:v>
                </c:pt>
                <c:pt idx="31269">
                  <c:v>1.9225099999999998E-2</c:v>
                </c:pt>
                <c:pt idx="31270">
                  <c:v>1.50414E-2</c:v>
                </c:pt>
                <c:pt idx="31271">
                  <c:v>5.5469499999999998E-2</c:v>
                </c:pt>
                <c:pt idx="31272">
                  <c:v>3.0192400000000001E-2</c:v>
                </c:pt>
                <c:pt idx="31273">
                  <c:v>2.9623E-2</c:v>
                </c:pt>
                <c:pt idx="31274">
                  <c:v>6.1283099999999997E-3</c:v>
                </c:pt>
                <c:pt idx="31275">
                  <c:v>3.1716300000000003E-2</c:v>
                </c:pt>
                <c:pt idx="31276">
                  <c:v>4.2694099999999999E-2</c:v>
                </c:pt>
                <c:pt idx="31277">
                  <c:v>1.3587E-2</c:v>
                </c:pt>
                <c:pt idx="31278">
                  <c:v>1.1266699999999999E-2</c:v>
                </c:pt>
                <c:pt idx="31279">
                  <c:v>3.3559800000000002E-3</c:v>
                </c:pt>
                <c:pt idx="31280">
                  <c:v>9.0980499999999997E-4</c:v>
                </c:pt>
                <c:pt idx="31281">
                  <c:v>1.3066299999999999E-2</c:v>
                </c:pt>
                <c:pt idx="31282">
                  <c:v>2.59876E-2</c:v>
                </c:pt>
                <c:pt idx="31283">
                  <c:v>5.1450699999999999E-3</c:v>
                </c:pt>
                <c:pt idx="31284">
                  <c:v>-3.84235E-3</c:v>
                </c:pt>
                <c:pt idx="31285">
                  <c:v>7.1535100000000001E-3</c:v>
                </c:pt>
                <c:pt idx="31286">
                  <c:v>-2.5072100000000002E-3</c:v>
                </c:pt>
                <c:pt idx="31287">
                  <c:v>-1.1335400000000001E-2</c:v>
                </c:pt>
                <c:pt idx="31288">
                  <c:v>1.0018300000000001E-2</c:v>
                </c:pt>
                <c:pt idx="31289">
                  <c:v>-6.1044699999999999E-3</c:v>
                </c:pt>
                <c:pt idx="31290">
                  <c:v>-1.03722E-2</c:v>
                </c:pt>
                <c:pt idx="31291">
                  <c:v>-2.6277499999999999E-2</c:v>
                </c:pt>
                <c:pt idx="31292">
                  <c:v>-6.2084200000000003E-4</c:v>
                </c:pt>
                <c:pt idx="31293">
                  <c:v>9.0370199999999998E-3</c:v>
                </c:pt>
                <c:pt idx="31294">
                  <c:v>-1.8067400000000001E-2</c:v>
                </c:pt>
                <c:pt idx="31295">
                  <c:v>-1.5029900000000001E-2</c:v>
                </c:pt>
                <c:pt idx="31296">
                  <c:v>3.1089799999999999E-4</c:v>
                </c:pt>
                <c:pt idx="31297">
                  <c:v>-7.0524200000000002E-3</c:v>
                </c:pt>
                <c:pt idx="31298">
                  <c:v>2.3889499999999999E-3</c:v>
                </c:pt>
                <c:pt idx="31299">
                  <c:v>6.7682300000000001E-3</c:v>
                </c:pt>
                <c:pt idx="31300">
                  <c:v>-2.9754600000000001E-3</c:v>
                </c:pt>
                <c:pt idx="31301">
                  <c:v>-1.7476100000000001E-2</c:v>
                </c:pt>
                <c:pt idx="31302">
                  <c:v>-1.74599E-2</c:v>
                </c:pt>
                <c:pt idx="31303">
                  <c:v>-4.88377E-3</c:v>
                </c:pt>
                <c:pt idx="31304">
                  <c:v>5.3281800000000001E-3</c:v>
                </c:pt>
                <c:pt idx="31305">
                  <c:v>-9.0503700000000003E-4</c:v>
                </c:pt>
                <c:pt idx="31306">
                  <c:v>-8.4686299999999996E-3</c:v>
                </c:pt>
                <c:pt idx="31307">
                  <c:v>-3.1951899999999998E-2</c:v>
                </c:pt>
                <c:pt idx="31308">
                  <c:v>-1.25065E-2</c:v>
                </c:pt>
                <c:pt idx="31309">
                  <c:v>-5.3672800000000003E-3</c:v>
                </c:pt>
                <c:pt idx="31310">
                  <c:v>-5.0039300000000002E-3</c:v>
                </c:pt>
                <c:pt idx="31311">
                  <c:v>-6.1378500000000003E-3</c:v>
                </c:pt>
                <c:pt idx="31312">
                  <c:v>-2.10247E-2</c:v>
                </c:pt>
                <c:pt idx="31313">
                  <c:v>-6.9551500000000002E-3</c:v>
                </c:pt>
                <c:pt idx="31314">
                  <c:v>-8.5267999999999993E-3</c:v>
                </c:pt>
                <c:pt idx="31315">
                  <c:v>4.6834900000000002E-3</c:v>
                </c:pt>
                <c:pt idx="31316">
                  <c:v>2.6178400000000002E-3</c:v>
                </c:pt>
                <c:pt idx="31317">
                  <c:v>2.4118400000000002E-3</c:v>
                </c:pt>
                <c:pt idx="31318">
                  <c:v>-2.2250200000000001E-2</c:v>
                </c:pt>
                <c:pt idx="31319">
                  <c:v>-1.9637100000000001E-2</c:v>
                </c:pt>
                <c:pt idx="31320">
                  <c:v>-1.47552E-2</c:v>
                </c:pt>
                <c:pt idx="31321">
                  <c:v>1.29786E-2</c:v>
                </c:pt>
                <c:pt idx="31322">
                  <c:v>8.3379700000000001E-3</c:v>
                </c:pt>
                <c:pt idx="31323">
                  <c:v>-1.1421199999999999E-2</c:v>
                </c:pt>
                <c:pt idx="31324">
                  <c:v>3.66497E-3</c:v>
                </c:pt>
                <c:pt idx="31325">
                  <c:v>-2.0555500000000001E-2</c:v>
                </c:pt>
                <c:pt idx="31326">
                  <c:v>-1.24283E-2</c:v>
                </c:pt>
                <c:pt idx="31327">
                  <c:v>-1.54781E-2</c:v>
                </c:pt>
                <c:pt idx="31328">
                  <c:v>-1.0186199999999999E-2</c:v>
                </c:pt>
                <c:pt idx="31329">
                  <c:v>-3.3349999999999999E-3</c:v>
                </c:pt>
                <c:pt idx="31330">
                  <c:v>-1.72157E-2</c:v>
                </c:pt>
                <c:pt idx="31331">
                  <c:v>-1.63622E-2</c:v>
                </c:pt>
                <c:pt idx="31332">
                  <c:v>-4.6006199999999997E-2</c:v>
                </c:pt>
                <c:pt idx="31333">
                  <c:v>-1.48869E-3</c:v>
                </c:pt>
                <c:pt idx="31334">
                  <c:v>4.2037999999999997E-3</c:v>
                </c:pt>
                <c:pt idx="31335">
                  <c:v>4.2953499999999999E-3</c:v>
                </c:pt>
                <c:pt idx="31336">
                  <c:v>-2.4082200000000002E-2</c:v>
                </c:pt>
                <c:pt idx="31337">
                  <c:v>-2.40574E-2</c:v>
                </c:pt>
                <c:pt idx="31338">
                  <c:v>-1.4038099999999999E-3</c:v>
                </c:pt>
                <c:pt idx="31339">
                  <c:v>-8.2731200000000001E-3</c:v>
                </c:pt>
                <c:pt idx="31340">
                  <c:v>1.6946800000000001E-2</c:v>
                </c:pt>
                <c:pt idx="31341">
                  <c:v>9.1257100000000004E-3</c:v>
                </c:pt>
                <c:pt idx="31342">
                  <c:v>-1.0258700000000001E-2</c:v>
                </c:pt>
                <c:pt idx="31343">
                  <c:v>-3.12185E-2</c:v>
                </c:pt>
                <c:pt idx="31344">
                  <c:v>-1.05743E-2</c:v>
                </c:pt>
                <c:pt idx="31345">
                  <c:v>8.5487400000000009E-3</c:v>
                </c:pt>
                <c:pt idx="31346">
                  <c:v>4.8913999999999997E-3</c:v>
                </c:pt>
                <c:pt idx="31347">
                  <c:v>-5.5313100000000002E-3</c:v>
                </c:pt>
                <c:pt idx="31348">
                  <c:v>-9.1753000000000008E-3</c:v>
                </c:pt>
                <c:pt idx="31349">
                  <c:v>-6.0272199999999998E-3</c:v>
                </c:pt>
                <c:pt idx="31350">
                  <c:v>-5.8526999999999997E-3</c:v>
                </c:pt>
                <c:pt idx="31351">
                  <c:v>2.3737000000000001E-2</c:v>
                </c:pt>
                <c:pt idx="31352">
                  <c:v>-8.7547299999999998E-4</c:v>
                </c:pt>
                <c:pt idx="31353">
                  <c:v>-1.2364399999999999E-2</c:v>
                </c:pt>
                <c:pt idx="31354">
                  <c:v>-2.21558E-2</c:v>
                </c:pt>
                <c:pt idx="31355">
                  <c:v>-3.8791699999999998E-2</c:v>
                </c:pt>
                <c:pt idx="31356">
                  <c:v>-6.80447E-3</c:v>
                </c:pt>
                <c:pt idx="31357">
                  <c:v>7.6007799999999997E-4</c:v>
                </c:pt>
                <c:pt idx="31358">
                  <c:v>-1.93901E-2</c:v>
                </c:pt>
                <c:pt idx="31359">
                  <c:v>-1.8059700000000001E-2</c:v>
                </c:pt>
                <c:pt idx="31360">
                  <c:v>-1.69506E-2</c:v>
                </c:pt>
                <c:pt idx="31361">
                  <c:v>1.9618E-2</c:v>
                </c:pt>
                <c:pt idx="31362">
                  <c:v>2.1676999999999998E-3</c:v>
                </c:pt>
                <c:pt idx="31363">
                  <c:v>-8.7242099999999996E-3</c:v>
                </c:pt>
                <c:pt idx="31364">
                  <c:v>-2.5547E-2</c:v>
                </c:pt>
                <c:pt idx="31365">
                  <c:v>-2.3684500000000001E-2</c:v>
                </c:pt>
                <c:pt idx="31366">
                  <c:v>-1.7937700000000001E-2</c:v>
                </c:pt>
                <c:pt idx="31367">
                  <c:v>-1.08299E-2</c:v>
                </c:pt>
                <c:pt idx="31368">
                  <c:v>-2.59933E-2</c:v>
                </c:pt>
                <c:pt idx="31369">
                  <c:v>-3.2006300000000001E-2</c:v>
                </c:pt>
                <c:pt idx="31370">
                  <c:v>-3.3470199999999999E-2</c:v>
                </c:pt>
                <c:pt idx="31371">
                  <c:v>-3.9375300000000002E-2</c:v>
                </c:pt>
                <c:pt idx="31372">
                  <c:v>-2.8125799999999999E-2</c:v>
                </c:pt>
                <c:pt idx="31373">
                  <c:v>-1.6163799999999999E-2</c:v>
                </c:pt>
                <c:pt idx="31374">
                  <c:v>-5.3682299999999999E-3</c:v>
                </c:pt>
                <c:pt idx="31375">
                  <c:v>-1.1591000000000001E-2</c:v>
                </c:pt>
                <c:pt idx="31376">
                  <c:v>-8.6135900000000008E-3</c:v>
                </c:pt>
                <c:pt idx="31377">
                  <c:v>-1.7945300000000001E-2</c:v>
                </c:pt>
                <c:pt idx="31378">
                  <c:v>-9.2573199999999994E-3</c:v>
                </c:pt>
                <c:pt idx="31379">
                  <c:v>-4.79336E-2</c:v>
                </c:pt>
                <c:pt idx="31380">
                  <c:v>-2.07443E-2</c:v>
                </c:pt>
                <c:pt idx="31381">
                  <c:v>-3.0840900000000001E-2</c:v>
                </c:pt>
                <c:pt idx="31382">
                  <c:v>-1.99499E-2</c:v>
                </c:pt>
                <c:pt idx="31383">
                  <c:v>-1.3707199999999999E-2</c:v>
                </c:pt>
                <c:pt idx="31384">
                  <c:v>-2.0216899999999999E-2</c:v>
                </c:pt>
                <c:pt idx="31385">
                  <c:v>-5.4006599999999998E-3</c:v>
                </c:pt>
                <c:pt idx="31386">
                  <c:v>-2.10686E-2</c:v>
                </c:pt>
                <c:pt idx="31387">
                  <c:v>-6.7520099999999995E-4</c:v>
                </c:pt>
                <c:pt idx="31388">
                  <c:v>-1.2666699999999999E-2</c:v>
                </c:pt>
                <c:pt idx="31389">
                  <c:v>-2.7976000000000001E-2</c:v>
                </c:pt>
                <c:pt idx="31390">
                  <c:v>-3.3119200000000001E-2</c:v>
                </c:pt>
                <c:pt idx="31391">
                  <c:v>-2.4374E-2</c:v>
                </c:pt>
                <c:pt idx="31392">
                  <c:v>-1.8070200000000002E-2</c:v>
                </c:pt>
                <c:pt idx="31393">
                  <c:v>-1.25551E-2</c:v>
                </c:pt>
                <c:pt idx="31394">
                  <c:v>4.4851300000000004E-3</c:v>
                </c:pt>
                <c:pt idx="31395">
                  <c:v>-1.1548999999999999E-3</c:v>
                </c:pt>
                <c:pt idx="31396">
                  <c:v>-2.1354700000000001E-2</c:v>
                </c:pt>
                <c:pt idx="31397">
                  <c:v>-3.4179700000000002E-3</c:v>
                </c:pt>
                <c:pt idx="31398">
                  <c:v>-8.6879699999999997E-3</c:v>
                </c:pt>
                <c:pt idx="31399">
                  <c:v>-1.1178E-2</c:v>
                </c:pt>
                <c:pt idx="31400">
                  <c:v>-2.5722499999999999E-2</c:v>
                </c:pt>
                <c:pt idx="31401">
                  <c:v>-1.5735599999999999E-2</c:v>
                </c:pt>
                <c:pt idx="31402">
                  <c:v>-4.2420399999999997E-2</c:v>
                </c:pt>
                <c:pt idx="31403">
                  <c:v>-3.19481E-2</c:v>
                </c:pt>
                <c:pt idx="31404">
                  <c:v>-2.0025299999999999E-2</c:v>
                </c:pt>
                <c:pt idx="31405">
                  <c:v>-9.3059500000000003E-3</c:v>
                </c:pt>
                <c:pt idx="31406">
                  <c:v>-7.1601900000000003E-3</c:v>
                </c:pt>
                <c:pt idx="31407">
                  <c:v>-3.2790199999999999E-2</c:v>
                </c:pt>
                <c:pt idx="31408">
                  <c:v>-6.7501100000000001E-3</c:v>
                </c:pt>
                <c:pt idx="31409">
                  <c:v>-2.0452499999999998E-2</c:v>
                </c:pt>
                <c:pt idx="31410">
                  <c:v>-1.28536E-2</c:v>
                </c:pt>
                <c:pt idx="31411">
                  <c:v>-1.7632499999999999E-2</c:v>
                </c:pt>
                <c:pt idx="31412">
                  <c:v>-1.4019E-4</c:v>
                </c:pt>
                <c:pt idx="31413">
                  <c:v>-3.8150799999999999E-2</c:v>
                </c:pt>
                <c:pt idx="31414">
                  <c:v>-8.0175400000000001E-3</c:v>
                </c:pt>
                <c:pt idx="31415">
                  <c:v>-1.4883E-2</c:v>
                </c:pt>
                <c:pt idx="31416">
                  <c:v>-2.6804000000000001E-2</c:v>
                </c:pt>
                <c:pt idx="31417">
                  <c:v>-6.8073300000000003E-3</c:v>
                </c:pt>
                <c:pt idx="31418">
                  <c:v>-2.1012300000000001E-2</c:v>
                </c:pt>
                <c:pt idx="31419">
                  <c:v>-3.33414E-2</c:v>
                </c:pt>
                <c:pt idx="31420">
                  <c:v>-4.4494600000000002E-2</c:v>
                </c:pt>
                <c:pt idx="31421">
                  <c:v>-4.0124899999999998E-2</c:v>
                </c:pt>
                <c:pt idx="31422">
                  <c:v>-8.7718999999999991E-3</c:v>
                </c:pt>
                <c:pt idx="31423">
                  <c:v>-2.7393299999999999E-2</c:v>
                </c:pt>
                <c:pt idx="31424">
                  <c:v>-2.0113900000000001E-2</c:v>
                </c:pt>
                <c:pt idx="31425">
                  <c:v>-2.74439E-2</c:v>
                </c:pt>
                <c:pt idx="31426">
                  <c:v>-3.5036999999999999E-2</c:v>
                </c:pt>
                <c:pt idx="31427">
                  <c:v>-4.8353199999999999E-2</c:v>
                </c:pt>
                <c:pt idx="31428">
                  <c:v>-3.9466899999999999E-2</c:v>
                </c:pt>
                <c:pt idx="31429">
                  <c:v>-2.0868299999999999E-2</c:v>
                </c:pt>
                <c:pt idx="31430">
                  <c:v>-1.8446899999999999E-2</c:v>
                </c:pt>
                <c:pt idx="31431">
                  <c:v>-2.8428999999999999E-2</c:v>
                </c:pt>
                <c:pt idx="31432">
                  <c:v>-4.14572E-2</c:v>
                </c:pt>
                <c:pt idx="31433">
                  <c:v>-9.4127700000000009E-3</c:v>
                </c:pt>
                <c:pt idx="31434">
                  <c:v>-3.6086999999999998E-3</c:v>
                </c:pt>
                <c:pt idx="31435">
                  <c:v>-1.9370100000000001E-2</c:v>
                </c:pt>
                <c:pt idx="31436">
                  <c:v>-3.9645199999999998E-2</c:v>
                </c:pt>
                <c:pt idx="31437">
                  <c:v>-2.8007500000000001E-2</c:v>
                </c:pt>
                <c:pt idx="31438">
                  <c:v>-3.28074E-2</c:v>
                </c:pt>
                <c:pt idx="31439">
                  <c:v>-1.6391800000000002E-2</c:v>
                </c:pt>
                <c:pt idx="31440">
                  <c:v>-2.33498E-2</c:v>
                </c:pt>
                <c:pt idx="31441">
                  <c:v>-2.4084999999999999E-2</c:v>
                </c:pt>
                <c:pt idx="31442">
                  <c:v>-4.9819000000000002E-2</c:v>
                </c:pt>
                <c:pt idx="31443">
                  <c:v>-4.3274899999999998E-2</c:v>
                </c:pt>
                <c:pt idx="31444">
                  <c:v>-3.79562E-3</c:v>
                </c:pt>
                <c:pt idx="31445">
                  <c:v>-3.1633400000000002E-3</c:v>
                </c:pt>
                <c:pt idx="31446">
                  <c:v>3.2882699999999998E-3</c:v>
                </c:pt>
                <c:pt idx="31447">
                  <c:v>-1.07861E-2</c:v>
                </c:pt>
                <c:pt idx="31448">
                  <c:v>-3.9745299999999997E-2</c:v>
                </c:pt>
                <c:pt idx="31449">
                  <c:v>-3.2259900000000001E-2</c:v>
                </c:pt>
                <c:pt idx="31450">
                  <c:v>-1.6811400000000001E-2</c:v>
                </c:pt>
                <c:pt idx="31451">
                  <c:v>-8.9836099999999997E-4</c:v>
                </c:pt>
                <c:pt idx="31452">
                  <c:v>-8.6126299999999996E-3</c:v>
                </c:pt>
                <c:pt idx="31453">
                  <c:v>-5.09977E-2</c:v>
                </c:pt>
                <c:pt idx="31454">
                  <c:v>-5.1102599999999998E-2</c:v>
                </c:pt>
                <c:pt idx="31455">
                  <c:v>-4.5184099999999998E-2</c:v>
                </c:pt>
                <c:pt idx="31456">
                  <c:v>-3.3389099999999998E-2</c:v>
                </c:pt>
                <c:pt idx="31457">
                  <c:v>-2.3331600000000001E-2</c:v>
                </c:pt>
                <c:pt idx="31458">
                  <c:v>-3.2766299999999998E-2</c:v>
                </c:pt>
                <c:pt idx="31459">
                  <c:v>-3.7078899999999998E-2</c:v>
                </c:pt>
                <c:pt idx="31460">
                  <c:v>-3.6814699999999999E-2</c:v>
                </c:pt>
                <c:pt idx="31461">
                  <c:v>-1.1918099999999999E-2</c:v>
                </c:pt>
                <c:pt idx="31462">
                  <c:v>9.3402899999999994E-3</c:v>
                </c:pt>
                <c:pt idx="31463">
                  <c:v>-1.55087E-2</c:v>
                </c:pt>
                <c:pt idx="31464">
                  <c:v>-4.0809600000000001E-2</c:v>
                </c:pt>
                <c:pt idx="31465">
                  <c:v>-3.5779999999999999E-2</c:v>
                </c:pt>
                <c:pt idx="31466">
                  <c:v>-3.9301900000000001E-2</c:v>
                </c:pt>
                <c:pt idx="31467">
                  <c:v>-2.08769E-2</c:v>
                </c:pt>
                <c:pt idx="31468">
                  <c:v>-1.30901E-2</c:v>
                </c:pt>
                <c:pt idx="31469">
                  <c:v>-8.5372899999999995E-3</c:v>
                </c:pt>
                <c:pt idx="31470">
                  <c:v>-3.2376299999999997E-2</c:v>
                </c:pt>
                <c:pt idx="31471">
                  <c:v>-2.85387E-2</c:v>
                </c:pt>
                <c:pt idx="31472">
                  <c:v>-7.1973799999999998E-3</c:v>
                </c:pt>
                <c:pt idx="31473">
                  <c:v>-1.6374600000000001E-3</c:v>
                </c:pt>
                <c:pt idx="31474">
                  <c:v>-2.15769E-2</c:v>
                </c:pt>
                <c:pt idx="31475">
                  <c:v>-1.5377E-2</c:v>
                </c:pt>
                <c:pt idx="31476">
                  <c:v>-3.6157599999999998E-2</c:v>
                </c:pt>
                <c:pt idx="31477">
                  <c:v>-4.8560100000000002E-2</c:v>
                </c:pt>
                <c:pt idx="31478">
                  <c:v>-2.8248800000000001E-2</c:v>
                </c:pt>
                <c:pt idx="31479">
                  <c:v>-2.2010799999999998E-3</c:v>
                </c:pt>
                <c:pt idx="31480">
                  <c:v>-1.8640500000000001E-2</c:v>
                </c:pt>
                <c:pt idx="31481">
                  <c:v>-3.9895100000000003E-2</c:v>
                </c:pt>
                <c:pt idx="31482">
                  <c:v>-5.7549500000000003E-2</c:v>
                </c:pt>
                <c:pt idx="31483">
                  <c:v>-4.4771199999999997E-2</c:v>
                </c:pt>
                <c:pt idx="31484">
                  <c:v>-4.0124899999999998E-2</c:v>
                </c:pt>
                <c:pt idx="31485">
                  <c:v>-1.5050900000000001E-2</c:v>
                </c:pt>
                <c:pt idx="31486">
                  <c:v>-3.6621100000000002E-4</c:v>
                </c:pt>
                <c:pt idx="31487">
                  <c:v>-1.33743E-2</c:v>
                </c:pt>
                <c:pt idx="31488">
                  <c:v>-3.6617299999999998E-2</c:v>
                </c:pt>
                <c:pt idx="31489">
                  <c:v>-1.67303E-2</c:v>
                </c:pt>
                <c:pt idx="31490">
                  <c:v>-1.6865700000000001E-2</c:v>
                </c:pt>
                <c:pt idx="31491">
                  <c:v>-1.0593399999999999E-2</c:v>
                </c:pt>
                <c:pt idx="31492">
                  <c:v>-1.9917500000000001E-2</c:v>
                </c:pt>
                <c:pt idx="31493">
                  <c:v>-3.4227399999999998E-2</c:v>
                </c:pt>
                <c:pt idx="31494">
                  <c:v>-2.96154E-2</c:v>
                </c:pt>
                <c:pt idx="31495">
                  <c:v>-2.5828400000000001E-2</c:v>
                </c:pt>
                <c:pt idx="31496">
                  <c:v>-2.6832600000000002E-2</c:v>
                </c:pt>
                <c:pt idx="31497">
                  <c:v>-1.81856E-2</c:v>
                </c:pt>
                <c:pt idx="31498">
                  <c:v>-1.8000599999999999E-2</c:v>
                </c:pt>
                <c:pt idx="31499">
                  <c:v>-1.4739E-2</c:v>
                </c:pt>
                <c:pt idx="31500">
                  <c:v>-2.8121899999999998E-2</c:v>
                </c:pt>
                <c:pt idx="31501">
                  <c:v>-3.8679100000000001E-2</c:v>
                </c:pt>
                <c:pt idx="31502">
                  <c:v>3.2901800000000002E-3</c:v>
                </c:pt>
                <c:pt idx="31503">
                  <c:v>-9.7045900000000008E-3</c:v>
                </c:pt>
                <c:pt idx="31504">
                  <c:v>-2.6251799999999999E-2</c:v>
                </c:pt>
                <c:pt idx="31505">
                  <c:v>-5.0198600000000003E-2</c:v>
                </c:pt>
                <c:pt idx="31506">
                  <c:v>-1.8483200000000002E-2</c:v>
                </c:pt>
                <c:pt idx="31507">
                  <c:v>-2.0464900000000001E-2</c:v>
                </c:pt>
                <c:pt idx="31508">
                  <c:v>-9.4242100000000006E-3</c:v>
                </c:pt>
                <c:pt idx="31509">
                  <c:v>-2.1798100000000001E-2</c:v>
                </c:pt>
                <c:pt idx="31510">
                  <c:v>-2.9234900000000001E-2</c:v>
                </c:pt>
                <c:pt idx="31511">
                  <c:v>-2.7402900000000001E-2</c:v>
                </c:pt>
                <c:pt idx="31512">
                  <c:v>-4.04587E-2</c:v>
                </c:pt>
                <c:pt idx="31513">
                  <c:v>-2.3803700000000001E-3</c:v>
                </c:pt>
                <c:pt idx="31514">
                  <c:v>-1.44119E-2</c:v>
                </c:pt>
                <c:pt idx="31515">
                  <c:v>-3.3121100000000001E-3</c:v>
                </c:pt>
                <c:pt idx="31516">
                  <c:v>-1.51024E-2</c:v>
                </c:pt>
                <c:pt idx="31517">
                  <c:v>-2.8557800000000001E-2</c:v>
                </c:pt>
                <c:pt idx="31518">
                  <c:v>-1.4701799999999999E-2</c:v>
                </c:pt>
                <c:pt idx="31519">
                  <c:v>-7.6093699999999998E-3</c:v>
                </c:pt>
                <c:pt idx="31520">
                  <c:v>-6.1435700000000001E-3</c:v>
                </c:pt>
                <c:pt idx="31521">
                  <c:v>-2.87409E-2</c:v>
                </c:pt>
                <c:pt idx="31522">
                  <c:v>-3.1190900000000001E-2</c:v>
                </c:pt>
                <c:pt idx="31523">
                  <c:v>-3.0816099999999999E-2</c:v>
                </c:pt>
                <c:pt idx="31524">
                  <c:v>-2.1351800000000001E-2</c:v>
                </c:pt>
                <c:pt idx="31525">
                  <c:v>-1.7369300000000001E-2</c:v>
                </c:pt>
                <c:pt idx="31526">
                  <c:v>-1.6233399999999999E-2</c:v>
                </c:pt>
                <c:pt idx="31527">
                  <c:v>-3.61919E-3</c:v>
                </c:pt>
                <c:pt idx="31528">
                  <c:v>-2.8144800000000001E-2</c:v>
                </c:pt>
                <c:pt idx="31529">
                  <c:v>-2.4433100000000002E-3</c:v>
                </c:pt>
                <c:pt idx="31530">
                  <c:v>-9.6902800000000008E-3</c:v>
                </c:pt>
                <c:pt idx="31531">
                  <c:v>-2.1887799999999999E-2</c:v>
                </c:pt>
                <c:pt idx="31532">
                  <c:v>-1.6918199999999999E-3</c:v>
                </c:pt>
                <c:pt idx="31533">
                  <c:v>-1.7715499999999999E-2</c:v>
                </c:pt>
                <c:pt idx="31534">
                  <c:v>-1.5737500000000001E-2</c:v>
                </c:pt>
                <c:pt idx="31535">
                  <c:v>-1.90449E-3</c:v>
                </c:pt>
                <c:pt idx="31536">
                  <c:v>5.5151000000000002E-3</c:v>
                </c:pt>
                <c:pt idx="31537">
                  <c:v>-2.9736499999999999E-2</c:v>
                </c:pt>
                <c:pt idx="31538">
                  <c:v>-9.3383800000000003E-3</c:v>
                </c:pt>
                <c:pt idx="31539">
                  <c:v>-9.87911E-3</c:v>
                </c:pt>
                <c:pt idx="31540">
                  <c:v>-1.9741099999999998E-3</c:v>
                </c:pt>
                <c:pt idx="31541">
                  <c:v>-1.55554E-2</c:v>
                </c:pt>
                <c:pt idx="31542">
                  <c:v>4.9419399999999997E-3</c:v>
                </c:pt>
                <c:pt idx="31543">
                  <c:v>1.45922E-2</c:v>
                </c:pt>
                <c:pt idx="31544">
                  <c:v>-2.2296899999999999E-3</c:v>
                </c:pt>
                <c:pt idx="31545">
                  <c:v>-4.0903099999999998E-3</c:v>
                </c:pt>
                <c:pt idx="31546">
                  <c:v>1.0432200000000001E-2</c:v>
                </c:pt>
                <c:pt idx="31547">
                  <c:v>4.8065199999999998E-4</c:v>
                </c:pt>
                <c:pt idx="31548">
                  <c:v>-7.5616800000000003E-3</c:v>
                </c:pt>
                <c:pt idx="31549">
                  <c:v>-6.3924799999999999E-3</c:v>
                </c:pt>
                <c:pt idx="31550">
                  <c:v>-7.2212200000000004E-3</c:v>
                </c:pt>
                <c:pt idx="31551">
                  <c:v>-3.6792800000000001E-2</c:v>
                </c:pt>
                <c:pt idx="31552">
                  <c:v>-2.7566E-2</c:v>
                </c:pt>
                <c:pt idx="31553">
                  <c:v>-1.14403E-2</c:v>
                </c:pt>
                <c:pt idx="31554">
                  <c:v>-2.1289800000000001E-2</c:v>
                </c:pt>
                <c:pt idx="31555">
                  <c:v>-1.3571700000000001E-2</c:v>
                </c:pt>
                <c:pt idx="31556">
                  <c:v>-2.4045E-2</c:v>
                </c:pt>
                <c:pt idx="31557">
                  <c:v>-9.2411000000000004E-3</c:v>
                </c:pt>
                <c:pt idx="31558">
                  <c:v>-1.8160800000000001E-2</c:v>
                </c:pt>
                <c:pt idx="31559">
                  <c:v>-1.51453E-2</c:v>
                </c:pt>
                <c:pt idx="31560">
                  <c:v>-2.64168E-3</c:v>
                </c:pt>
                <c:pt idx="31561">
                  <c:v>-1.9846E-3</c:v>
                </c:pt>
                <c:pt idx="31562">
                  <c:v>-1.8303900000000001E-2</c:v>
                </c:pt>
                <c:pt idx="31563">
                  <c:v>-1.0017399999999999E-2</c:v>
                </c:pt>
                <c:pt idx="31564">
                  <c:v>-9.23824E-3</c:v>
                </c:pt>
                <c:pt idx="31565">
                  <c:v>-1.29862E-2</c:v>
                </c:pt>
                <c:pt idx="31566">
                  <c:v>-2.1408099999999999E-2</c:v>
                </c:pt>
                <c:pt idx="31567">
                  <c:v>-3.9333300000000002E-2</c:v>
                </c:pt>
                <c:pt idx="31568">
                  <c:v>-1.6708400000000002E-2</c:v>
                </c:pt>
                <c:pt idx="31569">
                  <c:v>-1.6402199999999999E-2</c:v>
                </c:pt>
                <c:pt idx="31570">
                  <c:v>-2.1361399999999999E-2</c:v>
                </c:pt>
                <c:pt idx="31571">
                  <c:v>-2.2251099999999999E-2</c:v>
                </c:pt>
                <c:pt idx="31572">
                  <c:v>-1.9915599999999999E-2</c:v>
                </c:pt>
                <c:pt idx="31573">
                  <c:v>-1.63021E-2</c:v>
                </c:pt>
                <c:pt idx="31574">
                  <c:v>-7.9498299999999997E-3</c:v>
                </c:pt>
                <c:pt idx="31575">
                  <c:v>1.01566E-3</c:v>
                </c:pt>
                <c:pt idx="31576">
                  <c:v>-1.6573000000000001E-2</c:v>
                </c:pt>
                <c:pt idx="31577">
                  <c:v>-2.9141400000000001E-2</c:v>
                </c:pt>
                <c:pt idx="31578">
                  <c:v>-2.75526E-2</c:v>
                </c:pt>
                <c:pt idx="31579">
                  <c:v>-3.6113699999999999E-2</c:v>
                </c:pt>
                <c:pt idx="31580">
                  <c:v>-1.9717200000000001E-2</c:v>
                </c:pt>
                <c:pt idx="31581">
                  <c:v>-3.8082100000000001E-2</c:v>
                </c:pt>
                <c:pt idx="31582">
                  <c:v>-4.7683699999999997E-4</c:v>
                </c:pt>
                <c:pt idx="31583">
                  <c:v>-6.1702700000000003E-3</c:v>
                </c:pt>
                <c:pt idx="31584">
                  <c:v>-3.7286800000000002E-2</c:v>
                </c:pt>
                <c:pt idx="31585">
                  <c:v>-2.1539699999999998E-2</c:v>
                </c:pt>
                <c:pt idx="31586">
                  <c:v>-1.19696E-2</c:v>
                </c:pt>
                <c:pt idx="31587">
                  <c:v>-2.8371799999999999E-2</c:v>
                </c:pt>
                <c:pt idx="31588">
                  <c:v>-1.8397299999999998E-2</c:v>
                </c:pt>
                <c:pt idx="31589">
                  <c:v>-3.2092099999999998E-2</c:v>
                </c:pt>
                <c:pt idx="31590">
                  <c:v>-2.4845099999999998E-2</c:v>
                </c:pt>
                <c:pt idx="31591">
                  <c:v>-2.11258E-2</c:v>
                </c:pt>
                <c:pt idx="31592">
                  <c:v>-2.0083400000000001E-2</c:v>
                </c:pt>
                <c:pt idx="31593">
                  <c:v>-3.03802E-2</c:v>
                </c:pt>
                <c:pt idx="31594">
                  <c:v>-2.48804E-2</c:v>
                </c:pt>
                <c:pt idx="31595">
                  <c:v>-1.9047700000000001E-2</c:v>
                </c:pt>
                <c:pt idx="31596">
                  <c:v>-2.2840500000000001E-3</c:v>
                </c:pt>
                <c:pt idx="31597">
                  <c:v>-1.6703599999999999E-2</c:v>
                </c:pt>
                <c:pt idx="31598">
                  <c:v>-3.0260100000000002E-2</c:v>
                </c:pt>
                <c:pt idx="31599">
                  <c:v>-1.45922E-2</c:v>
                </c:pt>
                <c:pt idx="31600">
                  <c:v>-2.1859199999999999E-2</c:v>
                </c:pt>
                <c:pt idx="31601">
                  <c:v>-2.8362299999999999E-3</c:v>
                </c:pt>
                <c:pt idx="31602">
                  <c:v>-1.1613800000000001E-2</c:v>
                </c:pt>
                <c:pt idx="31603">
                  <c:v>-1.2020100000000001E-2</c:v>
                </c:pt>
                <c:pt idx="31604">
                  <c:v>-1.1435499999999999E-2</c:v>
                </c:pt>
                <c:pt idx="31605">
                  <c:v>-9.6092199999999999E-3</c:v>
                </c:pt>
                <c:pt idx="31606">
                  <c:v>3.2415399999999998E-3</c:v>
                </c:pt>
                <c:pt idx="31607">
                  <c:v>2.1982199999999999E-3</c:v>
                </c:pt>
                <c:pt idx="31608">
                  <c:v>-2.0900700000000001E-2</c:v>
                </c:pt>
                <c:pt idx="31609">
                  <c:v>-2.2144299999999999E-3</c:v>
                </c:pt>
                <c:pt idx="31610">
                  <c:v>-2.6539799999999999E-2</c:v>
                </c:pt>
                <c:pt idx="31611">
                  <c:v>-7.3976500000000004E-3</c:v>
                </c:pt>
                <c:pt idx="31612">
                  <c:v>-1.19019E-3</c:v>
                </c:pt>
                <c:pt idx="31613">
                  <c:v>-2.3526200000000001E-2</c:v>
                </c:pt>
                <c:pt idx="31614">
                  <c:v>-4.5738200000000001E-3</c:v>
                </c:pt>
                <c:pt idx="31615">
                  <c:v>-2.22311E-2</c:v>
                </c:pt>
                <c:pt idx="31616">
                  <c:v>-1.4413799999999999E-2</c:v>
                </c:pt>
                <c:pt idx="31617">
                  <c:v>-7.9431499999999995E-3</c:v>
                </c:pt>
                <c:pt idx="31618">
                  <c:v>-7.4100499999999998E-4</c:v>
                </c:pt>
                <c:pt idx="31619">
                  <c:v>-1.1173199999999999E-2</c:v>
                </c:pt>
                <c:pt idx="31620">
                  <c:v>-2.3197200000000001E-2</c:v>
                </c:pt>
                <c:pt idx="31621">
                  <c:v>-3.3880199999999999E-2</c:v>
                </c:pt>
                <c:pt idx="31622">
                  <c:v>-1.6100900000000001E-2</c:v>
                </c:pt>
                <c:pt idx="31623">
                  <c:v>-2.7359999999999999E-2</c:v>
                </c:pt>
                <c:pt idx="31624">
                  <c:v>-1.43585E-2</c:v>
                </c:pt>
                <c:pt idx="31625">
                  <c:v>-2.3542400000000002E-2</c:v>
                </c:pt>
                <c:pt idx="31626">
                  <c:v>-1.7971000000000001E-2</c:v>
                </c:pt>
                <c:pt idx="31627">
                  <c:v>-3.4894000000000001E-2</c:v>
                </c:pt>
                <c:pt idx="31628">
                  <c:v>-2.66056E-2</c:v>
                </c:pt>
                <c:pt idx="31629">
                  <c:v>-1.4626500000000001E-2</c:v>
                </c:pt>
                <c:pt idx="31630">
                  <c:v>4.2352700000000002E-3</c:v>
                </c:pt>
                <c:pt idx="31631">
                  <c:v>-1.9232699999999998E-2</c:v>
                </c:pt>
                <c:pt idx="31632">
                  <c:v>-9.3221699999999994E-3</c:v>
                </c:pt>
                <c:pt idx="31633">
                  <c:v>-1.65043E-2</c:v>
                </c:pt>
                <c:pt idx="31634">
                  <c:v>-2.54927E-2</c:v>
                </c:pt>
                <c:pt idx="31635">
                  <c:v>-8.4247599999999999E-3</c:v>
                </c:pt>
                <c:pt idx="31636">
                  <c:v>-2.5977099999999999E-2</c:v>
                </c:pt>
                <c:pt idx="31637">
                  <c:v>-1.9381499999999999E-2</c:v>
                </c:pt>
                <c:pt idx="31638">
                  <c:v>-1.8010100000000001E-2</c:v>
                </c:pt>
                <c:pt idx="31639">
                  <c:v>-1.5752800000000001E-2</c:v>
                </c:pt>
                <c:pt idx="31640">
                  <c:v>-1.4047599999999999E-3</c:v>
                </c:pt>
                <c:pt idx="31641">
                  <c:v>5.7020200000000004E-3</c:v>
                </c:pt>
                <c:pt idx="31642">
                  <c:v>-5.1984800000000001E-3</c:v>
                </c:pt>
                <c:pt idx="31643">
                  <c:v>-7.8344299999999999E-3</c:v>
                </c:pt>
                <c:pt idx="31644">
                  <c:v>-5.49221E-3</c:v>
                </c:pt>
                <c:pt idx="31645">
                  <c:v>1.11742E-2</c:v>
                </c:pt>
                <c:pt idx="31646">
                  <c:v>2.9101399999999999E-2</c:v>
                </c:pt>
                <c:pt idx="31647">
                  <c:v>-8.3770800000000003E-3</c:v>
                </c:pt>
                <c:pt idx="31648">
                  <c:v>8.7566399999999996E-3</c:v>
                </c:pt>
                <c:pt idx="31649">
                  <c:v>-1.63412E-2</c:v>
                </c:pt>
                <c:pt idx="31650">
                  <c:v>-1.7667800000000001E-2</c:v>
                </c:pt>
                <c:pt idx="31651">
                  <c:v>-2.4862299999999999E-3</c:v>
                </c:pt>
                <c:pt idx="31652">
                  <c:v>-6.4792599999999997E-3</c:v>
                </c:pt>
                <c:pt idx="31653">
                  <c:v>8.6069100000000006E-3</c:v>
                </c:pt>
                <c:pt idx="31654">
                  <c:v>-1.26972E-2</c:v>
                </c:pt>
                <c:pt idx="31655">
                  <c:v>-1.8643400000000001E-2</c:v>
                </c:pt>
                <c:pt idx="31656">
                  <c:v>-2.6981399999999999E-2</c:v>
                </c:pt>
                <c:pt idx="31657">
                  <c:v>-2.2844300000000001E-2</c:v>
                </c:pt>
                <c:pt idx="31658">
                  <c:v>-1.51672E-2</c:v>
                </c:pt>
                <c:pt idx="31659">
                  <c:v>-9.8018600000000008E-3</c:v>
                </c:pt>
                <c:pt idx="31660">
                  <c:v>-1.80664E-2</c:v>
                </c:pt>
                <c:pt idx="31661">
                  <c:v>-1.97535E-2</c:v>
                </c:pt>
                <c:pt idx="31662">
                  <c:v>-9.9678000000000006E-3</c:v>
                </c:pt>
                <c:pt idx="31663">
                  <c:v>-9.63783E-3</c:v>
                </c:pt>
                <c:pt idx="31664">
                  <c:v>-8.6650800000000004E-3</c:v>
                </c:pt>
                <c:pt idx="31665">
                  <c:v>-2.1828699999999999E-2</c:v>
                </c:pt>
                <c:pt idx="31666">
                  <c:v>-1.05562E-2</c:v>
                </c:pt>
                <c:pt idx="31667">
                  <c:v>1.5076600000000001E-2</c:v>
                </c:pt>
                <c:pt idx="31668">
                  <c:v>4.6081500000000001E-3</c:v>
                </c:pt>
                <c:pt idx="31669">
                  <c:v>-5.3272199999999997E-3</c:v>
                </c:pt>
                <c:pt idx="31670">
                  <c:v>-1.51892E-2</c:v>
                </c:pt>
                <c:pt idx="31671">
                  <c:v>-4.4145599999999997E-3</c:v>
                </c:pt>
                <c:pt idx="31672">
                  <c:v>-1.04218E-2</c:v>
                </c:pt>
                <c:pt idx="31673">
                  <c:v>7.8067800000000001E-3</c:v>
                </c:pt>
                <c:pt idx="31674">
                  <c:v>7.6799399999999997E-3</c:v>
                </c:pt>
                <c:pt idx="31675">
                  <c:v>4.5490299999999999E-3</c:v>
                </c:pt>
                <c:pt idx="31676">
                  <c:v>-9.3097700000000002E-3</c:v>
                </c:pt>
                <c:pt idx="31677">
                  <c:v>7.2860700000000004E-3</c:v>
                </c:pt>
                <c:pt idx="31678">
                  <c:v>1.1557599999999999E-2</c:v>
                </c:pt>
                <c:pt idx="31679">
                  <c:v>2.10657E-2</c:v>
                </c:pt>
                <c:pt idx="31680">
                  <c:v>9.9506400000000002E-3</c:v>
                </c:pt>
                <c:pt idx="31681">
                  <c:v>5.0353999999999998E-3</c:v>
                </c:pt>
                <c:pt idx="31682">
                  <c:v>1.27172E-2</c:v>
                </c:pt>
                <c:pt idx="31683">
                  <c:v>1.6094199999999999E-2</c:v>
                </c:pt>
                <c:pt idx="31684">
                  <c:v>2.1811500000000001E-2</c:v>
                </c:pt>
                <c:pt idx="31685">
                  <c:v>1.7149899999999999E-2</c:v>
                </c:pt>
                <c:pt idx="31686">
                  <c:v>-2.0069099999999999E-2</c:v>
                </c:pt>
                <c:pt idx="31687">
                  <c:v>1.3658500000000001E-2</c:v>
                </c:pt>
                <c:pt idx="31688">
                  <c:v>1.7783199999999999E-2</c:v>
                </c:pt>
                <c:pt idx="31689">
                  <c:v>2.0906399999999999E-2</c:v>
                </c:pt>
                <c:pt idx="31690">
                  <c:v>2.9659299999999999E-3</c:v>
                </c:pt>
                <c:pt idx="31691">
                  <c:v>-1.2181300000000001E-2</c:v>
                </c:pt>
                <c:pt idx="31692">
                  <c:v>2.8791400000000001E-3</c:v>
                </c:pt>
                <c:pt idx="31693">
                  <c:v>3.9854000000000001E-3</c:v>
                </c:pt>
                <c:pt idx="31694">
                  <c:v>-2.41251E-2</c:v>
                </c:pt>
                <c:pt idx="31695">
                  <c:v>-1.1062599999999999E-4</c:v>
                </c:pt>
                <c:pt idx="31696">
                  <c:v>3.0670200000000002E-3</c:v>
                </c:pt>
                <c:pt idx="31697">
                  <c:v>-9.41467E-3</c:v>
                </c:pt>
                <c:pt idx="31698">
                  <c:v>-9.9706599999999992E-3</c:v>
                </c:pt>
                <c:pt idx="31699">
                  <c:v>4.9619699999999996E-3</c:v>
                </c:pt>
                <c:pt idx="31700">
                  <c:v>2.2961599999999999E-2</c:v>
                </c:pt>
                <c:pt idx="31701">
                  <c:v>7.4834799999999998E-3</c:v>
                </c:pt>
                <c:pt idx="31702">
                  <c:v>-1.0153799999999999E-2</c:v>
                </c:pt>
                <c:pt idx="31703">
                  <c:v>9.3612699999999997E-3</c:v>
                </c:pt>
                <c:pt idx="31704">
                  <c:v>-2.9363599999999998E-3</c:v>
                </c:pt>
                <c:pt idx="31705">
                  <c:v>-3.2205599999999999E-3</c:v>
                </c:pt>
                <c:pt idx="31706">
                  <c:v>2.6637999999999998E-2</c:v>
                </c:pt>
                <c:pt idx="31707">
                  <c:v>8.0318500000000001E-3</c:v>
                </c:pt>
                <c:pt idx="31708">
                  <c:v>-1.4286E-2</c:v>
                </c:pt>
                <c:pt idx="31709">
                  <c:v>1.3256100000000001E-4</c:v>
                </c:pt>
                <c:pt idx="31710">
                  <c:v>7.8725800000000005E-3</c:v>
                </c:pt>
                <c:pt idx="31711">
                  <c:v>2.45218E-2</c:v>
                </c:pt>
                <c:pt idx="31712">
                  <c:v>1.48401E-2</c:v>
                </c:pt>
                <c:pt idx="31713">
                  <c:v>1.3625099999999999E-2</c:v>
                </c:pt>
                <c:pt idx="31714">
                  <c:v>8.3341600000000002E-3</c:v>
                </c:pt>
                <c:pt idx="31715">
                  <c:v>-1.15318E-2</c:v>
                </c:pt>
                <c:pt idx="31716">
                  <c:v>1.48115E-2</c:v>
                </c:pt>
                <c:pt idx="31717">
                  <c:v>1.69868E-2</c:v>
                </c:pt>
                <c:pt idx="31718">
                  <c:v>3.4608799999999999E-3</c:v>
                </c:pt>
                <c:pt idx="31719">
                  <c:v>-7.4110000000000001E-3</c:v>
                </c:pt>
                <c:pt idx="31720">
                  <c:v>4.0569300000000003E-3</c:v>
                </c:pt>
                <c:pt idx="31721">
                  <c:v>4.1208299999999998E-3</c:v>
                </c:pt>
                <c:pt idx="31722">
                  <c:v>1.76048E-3</c:v>
                </c:pt>
                <c:pt idx="31723">
                  <c:v>1.33467E-2</c:v>
                </c:pt>
                <c:pt idx="31724">
                  <c:v>1.2216599999999999E-2</c:v>
                </c:pt>
                <c:pt idx="31725">
                  <c:v>-3.1662000000000001E-3</c:v>
                </c:pt>
                <c:pt idx="31726">
                  <c:v>-1.02167E-2</c:v>
                </c:pt>
                <c:pt idx="31727">
                  <c:v>4.4565200000000003E-3</c:v>
                </c:pt>
                <c:pt idx="31728">
                  <c:v>5.55706E-3</c:v>
                </c:pt>
                <c:pt idx="31729">
                  <c:v>-5.9757200000000003E-3</c:v>
                </c:pt>
                <c:pt idx="31730">
                  <c:v>-2.3264900000000002E-2</c:v>
                </c:pt>
                <c:pt idx="31731">
                  <c:v>-4.1389500000000001E-4</c:v>
                </c:pt>
                <c:pt idx="31732">
                  <c:v>-6.4792599999999997E-3</c:v>
                </c:pt>
                <c:pt idx="31733">
                  <c:v>1.22337E-2</c:v>
                </c:pt>
                <c:pt idx="31734">
                  <c:v>2.2867200000000001E-2</c:v>
                </c:pt>
                <c:pt idx="31735">
                  <c:v>4.4422100000000003E-3</c:v>
                </c:pt>
                <c:pt idx="31736">
                  <c:v>-1.0149999999999999E-2</c:v>
                </c:pt>
                <c:pt idx="31737">
                  <c:v>2.0976100000000001E-2</c:v>
                </c:pt>
                <c:pt idx="31738">
                  <c:v>1.50023E-2</c:v>
                </c:pt>
                <c:pt idx="31739">
                  <c:v>2.8134300000000001E-2</c:v>
                </c:pt>
                <c:pt idx="31740">
                  <c:v>1.77097E-3</c:v>
                </c:pt>
                <c:pt idx="31741">
                  <c:v>2.0414399999999999E-2</c:v>
                </c:pt>
                <c:pt idx="31742">
                  <c:v>3.2612799999999997E-2</c:v>
                </c:pt>
                <c:pt idx="31743">
                  <c:v>-1.34468E-3</c:v>
                </c:pt>
                <c:pt idx="31744">
                  <c:v>1.30758E-2</c:v>
                </c:pt>
                <c:pt idx="31745">
                  <c:v>3.11623E-2</c:v>
                </c:pt>
                <c:pt idx="31746">
                  <c:v>3.47576E-2</c:v>
                </c:pt>
                <c:pt idx="31747">
                  <c:v>4.4813199999999996E-3</c:v>
                </c:pt>
                <c:pt idx="31748">
                  <c:v>1.1876100000000001E-2</c:v>
                </c:pt>
                <c:pt idx="31749">
                  <c:v>3.6599199999999998E-2</c:v>
                </c:pt>
                <c:pt idx="31750">
                  <c:v>2.3189499999999998E-2</c:v>
                </c:pt>
                <c:pt idx="31751">
                  <c:v>1.5342700000000001E-2</c:v>
                </c:pt>
                <c:pt idx="31752">
                  <c:v>1.7768900000000001E-2</c:v>
                </c:pt>
                <c:pt idx="31753">
                  <c:v>1.6973499999999999E-2</c:v>
                </c:pt>
                <c:pt idx="31754">
                  <c:v>-3.0670200000000002E-3</c:v>
                </c:pt>
                <c:pt idx="31755">
                  <c:v>1.11599E-2</c:v>
                </c:pt>
                <c:pt idx="31756">
                  <c:v>8.3589600000000003E-3</c:v>
                </c:pt>
                <c:pt idx="31757">
                  <c:v>1.05915E-2</c:v>
                </c:pt>
                <c:pt idx="31758">
                  <c:v>1.7870899999999999E-2</c:v>
                </c:pt>
                <c:pt idx="31759">
                  <c:v>2.3874300000000001E-2</c:v>
                </c:pt>
                <c:pt idx="31760">
                  <c:v>2.4982500000000001E-2</c:v>
                </c:pt>
                <c:pt idx="31761">
                  <c:v>2.73552E-2</c:v>
                </c:pt>
                <c:pt idx="31762">
                  <c:v>1.84841E-2</c:v>
                </c:pt>
                <c:pt idx="31763">
                  <c:v>1.7473200000000001E-2</c:v>
                </c:pt>
                <c:pt idx="31764">
                  <c:v>5.7678199999999999E-3</c:v>
                </c:pt>
                <c:pt idx="31765">
                  <c:v>9.4671200000000007E-3</c:v>
                </c:pt>
                <c:pt idx="31766">
                  <c:v>2.2057500000000001E-2</c:v>
                </c:pt>
                <c:pt idx="31767">
                  <c:v>1.2134600000000001E-2</c:v>
                </c:pt>
                <c:pt idx="31768">
                  <c:v>-4.7635999999999998E-3</c:v>
                </c:pt>
                <c:pt idx="31769">
                  <c:v>6.3314399999999998E-3</c:v>
                </c:pt>
                <c:pt idx="31770">
                  <c:v>2.2684099999999999E-2</c:v>
                </c:pt>
                <c:pt idx="31771">
                  <c:v>9.3135800000000001E-3</c:v>
                </c:pt>
                <c:pt idx="31772">
                  <c:v>-4.35638E-3</c:v>
                </c:pt>
                <c:pt idx="31773">
                  <c:v>1.52245E-2</c:v>
                </c:pt>
                <c:pt idx="31774">
                  <c:v>8.5735300000000004E-4</c:v>
                </c:pt>
                <c:pt idx="31775">
                  <c:v>-3.3111600000000001E-3</c:v>
                </c:pt>
                <c:pt idx="31776">
                  <c:v>1.472E-2</c:v>
                </c:pt>
                <c:pt idx="31777">
                  <c:v>2.6063900000000001E-3</c:v>
                </c:pt>
                <c:pt idx="31778">
                  <c:v>1.02968E-2</c:v>
                </c:pt>
                <c:pt idx="31779">
                  <c:v>-4.3430300000000003E-3</c:v>
                </c:pt>
                <c:pt idx="31780">
                  <c:v>1.07203E-2</c:v>
                </c:pt>
                <c:pt idx="31781">
                  <c:v>7.6637299999999997E-3</c:v>
                </c:pt>
                <c:pt idx="31782">
                  <c:v>1.47371E-2</c:v>
                </c:pt>
                <c:pt idx="31783">
                  <c:v>1.9835499999999999E-2</c:v>
                </c:pt>
                <c:pt idx="31784">
                  <c:v>2.32277E-2</c:v>
                </c:pt>
                <c:pt idx="31785">
                  <c:v>3.7221899999999998E-3</c:v>
                </c:pt>
                <c:pt idx="31786">
                  <c:v>6.1607399999999996E-3</c:v>
                </c:pt>
                <c:pt idx="31787">
                  <c:v>3.9046299999999999E-2</c:v>
                </c:pt>
                <c:pt idx="31788">
                  <c:v>1.9961400000000001E-2</c:v>
                </c:pt>
                <c:pt idx="31789">
                  <c:v>4.0674200000000004E-3</c:v>
                </c:pt>
                <c:pt idx="31790">
                  <c:v>9.5205299999999993E-3</c:v>
                </c:pt>
                <c:pt idx="31791" formatCode="0.00E+00">
                  <c:v>1.3739599999999999E-2</c:v>
                </c:pt>
                <c:pt idx="31792">
                  <c:v>3.5973499999999999E-2</c:v>
                </c:pt>
                <c:pt idx="31793">
                  <c:v>1.25446E-2</c:v>
                </c:pt>
                <c:pt idx="31794">
                  <c:v>2.7110100000000002E-2</c:v>
                </c:pt>
                <c:pt idx="31795">
                  <c:v>7.2460199999999997E-3</c:v>
                </c:pt>
                <c:pt idx="31796">
                  <c:v>-4.3687800000000001E-3</c:v>
                </c:pt>
                <c:pt idx="31797">
                  <c:v>1.4678E-2</c:v>
                </c:pt>
                <c:pt idx="31798">
                  <c:v>2.6582700000000001E-2</c:v>
                </c:pt>
                <c:pt idx="31799">
                  <c:v>1.54238E-2</c:v>
                </c:pt>
                <c:pt idx="31800">
                  <c:v>1.0048899999999999E-2</c:v>
                </c:pt>
                <c:pt idx="31801">
                  <c:v>1.5779499999999998E-2</c:v>
                </c:pt>
                <c:pt idx="31802">
                  <c:v>5.8031100000000002E-3</c:v>
                </c:pt>
                <c:pt idx="31803">
                  <c:v>2.7767199999999999E-2</c:v>
                </c:pt>
                <c:pt idx="31804">
                  <c:v>2.49214E-2</c:v>
                </c:pt>
                <c:pt idx="31805">
                  <c:v>2.6656200000000001E-2</c:v>
                </c:pt>
                <c:pt idx="31806">
                  <c:v>1.6822799999999999E-2</c:v>
                </c:pt>
                <c:pt idx="31807">
                  <c:v>5.4931600000000004E-3</c:v>
                </c:pt>
                <c:pt idx="31808">
                  <c:v>3.9019600000000002E-2</c:v>
                </c:pt>
                <c:pt idx="31809">
                  <c:v>2.9304500000000001E-2</c:v>
                </c:pt>
                <c:pt idx="31810">
                  <c:v>2.24257E-2</c:v>
                </c:pt>
                <c:pt idx="31811">
                  <c:v>3.5593E-2</c:v>
                </c:pt>
                <c:pt idx="31812">
                  <c:v>3.6585800000000002E-2</c:v>
                </c:pt>
                <c:pt idx="31813">
                  <c:v>2.3460399999999999E-2</c:v>
                </c:pt>
                <c:pt idx="31814">
                  <c:v>3.2396299999999999E-3</c:v>
                </c:pt>
                <c:pt idx="31815">
                  <c:v>3.8931800000000003E-2</c:v>
                </c:pt>
                <c:pt idx="31816">
                  <c:v>3.7529E-2</c:v>
                </c:pt>
                <c:pt idx="31817">
                  <c:v>2.8044699999999999E-2</c:v>
                </c:pt>
                <c:pt idx="31818">
                  <c:v>3.1830799999999999E-2</c:v>
                </c:pt>
                <c:pt idx="31819">
                  <c:v>3.8689599999999998E-2</c:v>
                </c:pt>
                <c:pt idx="31820">
                  <c:v>2.5430700000000001E-2</c:v>
                </c:pt>
                <c:pt idx="31821">
                  <c:v>-5.1946600000000002E-3</c:v>
                </c:pt>
                <c:pt idx="31822">
                  <c:v>4.0302299999999999E-2</c:v>
                </c:pt>
                <c:pt idx="31823">
                  <c:v>5.15976E-2</c:v>
                </c:pt>
                <c:pt idx="31824">
                  <c:v>2.65846E-2</c:v>
                </c:pt>
                <c:pt idx="31825">
                  <c:v>2.07262E-2</c:v>
                </c:pt>
                <c:pt idx="31826">
                  <c:v>3.9121599999999999E-2</c:v>
                </c:pt>
                <c:pt idx="31827">
                  <c:v>1.6937299999999999E-2</c:v>
                </c:pt>
                <c:pt idx="31828">
                  <c:v>1.9642799999999998E-2</c:v>
                </c:pt>
                <c:pt idx="31829">
                  <c:v>3.05185E-2</c:v>
                </c:pt>
                <c:pt idx="31830">
                  <c:v>6.8149600000000005E-2</c:v>
                </c:pt>
                <c:pt idx="31831">
                  <c:v>2.4029700000000001E-2</c:v>
                </c:pt>
                <c:pt idx="31832">
                  <c:v>2.5156999999999999E-2</c:v>
                </c:pt>
                <c:pt idx="31833">
                  <c:v>6.3350699999999996E-2</c:v>
                </c:pt>
                <c:pt idx="31834">
                  <c:v>6.5758700000000003E-2</c:v>
                </c:pt>
                <c:pt idx="31835">
                  <c:v>1.7317800000000001E-2</c:v>
                </c:pt>
                <c:pt idx="31836">
                  <c:v>1.75447E-2</c:v>
                </c:pt>
                <c:pt idx="31837">
                  <c:v>3.2846500000000001E-2</c:v>
                </c:pt>
                <c:pt idx="31838">
                  <c:v>3.6993999999999999E-2</c:v>
                </c:pt>
                <c:pt idx="31839">
                  <c:v>2.97031E-2</c:v>
                </c:pt>
                <c:pt idx="31840">
                  <c:v>2.9775599999999999E-2</c:v>
                </c:pt>
                <c:pt idx="31841">
                  <c:v>1.5377999999999999E-2</c:v>
                </c:pt>
                <c:pt idx="31842">
                  <c:v>-1.66426E-2</c:v>
                </c:pt>
                <c:pt idx="31843">
                  <c:v>1.36089E-2</c:v>
                </c:pt>
                <c:pt idx="31844">
                  <c:v>5.5591599999999998E-2</c:v>
                </c:pt>
                <c:pt idx="31845">
                  <c:v>3.8625699999999999E-2</c:v>
                </c:pt>
                <c:pt idx="31846">
                  <c:v>1.2435899999999999E-3</c:v>
                </c:pt>
                <c:pt idx="31847">
                  <c:v>1.84765E-2</c:v>
                </c:pt>
                <c:pt idx="31848">
                  <c:v>2.1008499999999999E-2</c:v>
                </c:pt>
                <c:pt idx="31849">
                  <c:v>2.64549E-2</c:v>
                </c:pt>
                <c:pt idx="31850">
                  <c:v>2.66027E-2</c:v>
                </c:pt>
                <c:pt idx="31851">
                  <c:v>4.2345000000000001E-2</c:v>
                </c:pt>
                <c:pt idx="31852">
                  <c:v>2.66991E-2</c:v>
                </c:pt>
                <c:pt idx="31853">
                  <c:v>9.4156299999999995E-3</c:v>
                </c:pt>
                <c:pt idx="31854">
                  <c:v>2.6988999999999999E-2</c:v>
                </c:pt>
                <c:pt idx="31855">
                  <c:v>4.4203800000000001E-2</c:v>
                </c:pt>
                <c:pt idx="31856">
                  <c:v>1.3898799999999999E-2</c:v>
                </c:pt>
                <c:pt idx="31857">
                  <c:v>3.3966999999999997E-2</c:v>
                </c:pt>
                <c:pt idx="31858">
                  <c:v>2.8754200000000001E-2</c:v>
                </c:pt>
                <c:pt idx="31859">
                  <c:v>2.9732700000000001E-2</c:v>
                </c:pt>
                <c:pt idx="31860">
                  <c:v>3.2730099999999998E-2</c:v>
                </c:pt>
                <c:pt idx="31861">
                  <c:v>3.0802699999999999E-2</c:v>
                </c:pt>
                <c:pt idx="31862">
                  <c:v>2.5135000000000001E-2</c:v>
                </c:pt>
                <c:pt idx="31863">
                  <c:v>2.7514500000000001E-2</c:v>
                </c:pt>
                <c:pt idx="31864">
                  <c:v>5.8317200000000003E-3</c:v>
                </c:pt>
                <c:pt idx="31865">
                  <c:v>2.9889099999999998E-2</c:v>
                </c:pt>
                <c:pt idx="31866">
                  <c:v>1.38397E-2</c:v>
                </c:pt>
                <c:pt idx="31867">
                  <c:v>3.2116899999999997E-2</c:v>
                </c:pt>
                <c:pt idx="31868">
                  <c:v>3.3891699999999997E-2</c:v>
                </c:pt>
                <c:pt idx="31869">
                  <c:v>2.1469100000000001E-2</c:v>
                </c:pt>
                <c:pt idx="31870">
                  <c:v>2.32973E-2</c:v>
                </c:pt>
                <c:pt idx="31871">
                  <c:v>2.4098399999999999E-2</c:v>
                </c:pt>
                <c:pt idx="31872">
                  <c:v>4.3654400000000003E-2</c:v>
                </c:pt>
                <c:pt idx="31873">
                  <c:v>2.5758699999999999E-2</c:v>
                </c:pt>
                <c:pt idx="31874">
                  <c:v>2.7119600000000001E-2</c:v>
                </c:pt>
                <c:pt idx="31875">
                  <c:v>3.11928E-2</c:v>
                </c:pt>
                <c:pt idx="31876">
                  <c:v>3.3405299999999999E-2</c:v>
                </c:pt>
                <c:pt idx="31877">
                  <c:v>2.4298699999999999E-2</c:v>
                </c:pt>
                <c:pt idx="31878">
                  <c:v>2.19326E-2</c:v>
                </c:pt>
                <c:pt idx="31879">
                  <c:v>2.8850600000000001E-2</c:v>
                </c:pt>
                <c:pt idx="31880">
                  <c:v>3.8297699999999997E-2</c:v>
                </c:pt>
                <c:pt idx="31881">
                  <c:v>3.33595E-2</c:v>
                </c:pt>
                <c:pt idx="31882">
                  <c:v>3.21455E-2</c:v>
                </c:pt>
                <c:pt idx="31883">
                  <c:v>2.6301399999999999E-2</c:v>
                </c:pt>
                <c:pt idx="31884">
                  <c:v>3.2890299999999997E-2</c:v>
                </c:pt>
                <c:pt idx="31885">
                  <c:v>1.5532499999999999E-2</c:v>
                </c:pt>
                <c:pt idx="31886">
                  <c:v>1.14269E-2</c:v>
                </c:pt>
                <c:pt idx="31887">
                  <c:v>3.3703799999999999E-2</c:v>
                </c:pt>
                <c:pt idx="31888">
                  <c:v>1.53303E-2</c:v>
                </c:pt>
                <c:pt idx="31889">
                  <c:v>3.29647E-2</c:v>
                </c:pt>
                <c:pt idx="31890">
                  <c:v>1.20544E-2</c:v>
                </c:pt>
                <c:pt idx="31891">
                  <c:v>1.8347700000000002E-2</c:v>
                </c:pt>
                <c:pt idx="31892">
                  <c:v>1.0100400000000001E-2</c:v>
                </c:pt>
                <c:pt idx="31893">
                  <c:v>3.1502700000000002E-2</c:v>
                </c:pt>
                <c:pt idx="31894">
                  <c:v>1.50805E-2</c:v>
                </c:pt>
                <c:pt idx="31895">
                  <c:v>1.08147E-2</c:v>
                </c:pt>
                <c:pt idx="31896">
                  <c:v>3.32422E-2</c:v>
                </c:pt>
                <c:pt idx="31897">
                  <c:v>1.9567500000000002E-2</c:v>
                </c:pt>
                <c:pt idx="31898">
                  <c:v>1.6058900000000001E-2</c:v>
                </c:pt>
                <c:pt idx="31899">
                  <c:v>1.5859600000000001E-2</c:v>
                </c:pt>
                <c:pt idx="31900">
                  <c:v>1.11141E-2</c:v>
                </c:pt>
                <c:pt idx="31901">
                  <c:v>2.45533E-2</c:v>
                </c:pt>
                <c:pt idx="31902">
                  <c:v>1.5647899999999999E-2</c:v>
                </c:pt>
                <c:pt idx="31903">
                  <c:v>3.8852700000000001E-3</c:v>
                </c:pt>
                <c:pt idx="31904">
                  <c:v>2.7730000000000001E-2</c:v>
                </c:pt>
                <c:pt idx="31905">
                  <c:v>2.8848599999999999E-3</c:v>
                </c:pt>
                <c:pt idx="31906">
                  <c:v>2.7985599999999999E-2</c:v>
                </c:pt>
                <c:pt idx="31907">
                  <c:v>1.66683E-2</c:v>
                </c:pt>
                <c:pt idx="31908">
                  <c:v>3.7693999999999998E-2</c:v>
                </c:pt>
                <c:pt idx="31909">
                  <c:v>4.3477999999999998E-3</c:v>
                </c:pt>
                <c:pt idx="31910">
                  <c:v>3.7654899999999998E-2</c:v>
                </c:pt>
                <c:pt idx="31911">
                  <c:v>2.1087600000000001E-2</c:v>
                </c:pt>
                <c:pt idx="31912">
                  <c:v>3.8303400000000001E-2</c:v>
                </c:pt>
                <c:pt idx="31913">
                  <c:v>2.6978499999999999E-2</c:v>
                </c:pt>
                <c:pt idx="31914">
                  <c:v>4.1695599999999999E-2</c:v>
                </c:pt>
                <c:pt idx="31915">
                  <c:v>3.1356799999999997E-2</c:v>
                </c:pt>
                <c:pt idx="31916">
                  <c:v>2.3780800000000001E-2</c:v>
                </c:pt>
                <c:pt idx="31917">
                  <c:v>3.2572700000000003E-2</c:v>
                </c:pt>
                <c:pt idx="31918">
                  <c:v>3.7920000000000002E-2</c:v>
                </c:pt>
                <c:pt idx="31919">
                  <c:v>3.3097300000000003E-2</c:v>
                </c:pt>
                <c:pt idx="31920">
                  <c:v>1.7239600000000001E-2</c:v>
                </c:pt>
                <c:pt idx="31921">
                  <c:v>4.1804300000000003E-2</c:v>
                </c:pt>
                <c:pt idx="31922">
                  <c:v>3.8886999999999998E-2</c:v>
                </c:pt>
                <c:pt idx="31923">
                  <c:v>4.8033699999999999E-2</c:v>
                </c:pt>
                <c:pt idx="31924">
                  <c:v>3.0985800000000001E-2</c:v>
                </c:pt>
                <c:pt idx="31925">
                  <c:v>3.1939500000000003E-2</c:v>
                </c:pt>
                <c:pt idx="31926">
                  <c:v>2.2362699999999999E-2</c:v>
                </c:pt>
                <c:pt idx="31927">
                  <c:v>1.9499800000000001E-2</c:v>
                </c:pt>
                <c:pt idx="31928">
                  <c:v>2.1768599999999999E-2</c:v>
                </c:pt>
                <c:pt idx="31929">
                  <c:v>2.60115E-2</c:v>
                </c:pt>
                <c:pt idx="31930">
                  <c:v>2.2525800000000001E-3</c:v>
                </c:pt>
                <c:pt idx="31931">
                  <c:v>1.35202E-2</c:v>
                </c:pt>
                <c:pt idx="31932">
                  <c:v>2.9006000000000001E-2</c:v>
                </c:pt>
                <c:pt idx="31933">
                  <c:v>3.89872E-2</c:v>
                </c:pt>
                <c:pt idx="31934">
                  <c:v>7.02953E-3</c:v>
                </c:pt>
                <c:pt idx="31935">
                  <c:v>1.4121099999999999E-2</c:v>
                </c:pt>
                <c:pt idx="31936">
                  <c:v>2.18391E-2</c:v>
                </c:pt>
                <c:pt idx="31937">
                  <c:v>1.21622E-2</c:v>
                </c:pt>
                <c:pt idx="31938">
                  <c:v>2.8125799999999999E-2</c:v>
                </c:pt>
                <c:pt idx="31939">
                  <c:v>2.5301000000000001E-2</c:v>
                </c:pt>
                <c:pt idx="31940">
                  <c:v>2.3700700000000002E-2</c:v>
                </c:pt>
                <c:pt idx="31941">
                  <c:v>-1.9617100000000002E-3</c:v>
                </c:pt>
                <c:pt idx="31942">
                  <c:v>-2.86484E-3</c:v>
                </c:pt>
                <c:pt idx="31943">
                  <c:v>4.5613300000000002E-2</c:v>
                </c:pt>
                <c:pt idx="31944">
                  <c:v>2.7680400000000001E-2</c:v>
                </c:pt>
                <c:pt idx="31945">
                  <c:v>5.4101899999999996E-3</c:v>
                </c:pt>
                <c:pt idx="31946">
                  <c:v>3.59745E-2</c:v>
                </c:pt>
                <c:pt idx="31947">
                  <c:v>3.68309E-3</c:v>
                </c:pt>
                <c:pt idx="31948">
                  <c:v>1.44444E-2</c:v>
                </c:pt>
                <c:pt idx="31949">
                  <c:v>1.4760000000000001E-2</c:v>
                </c:pt>
                <c:pt idx="31950">
                  <c:v>5.3889300000000001E-2</c:v>
                </c:pt>
                <c:pt idx="31951">
                  <c:v>2.8028500000000001E-2</c:v>
                </c:pt>
                <c:pt idx="31952">
                  <c:v>1.1613800000000001E-2</c:v>
                </c:pt>
                <c:pt idx="31953">
                  <c:v>2.8828599999999999E-2</c:v>
                </c:pt>
                <c:pt idx="31954">
                  <c:v>4.0186899999999998E-2</c:v>
                </c:pt>
                <c:pt idx="31955">
                  <c:v>3.12366E-2</c:v>
                </c:pt>
                <c:pt idx="31956">
                  <c:v>1.2043999999999999E-2</c:v>
                </c:pt>
                <c:pt idx="31957">
                  <c:v>2.75421E-2</c:v>
                </c:pt>
                <c:pt idx="31958">
                  <c:v>1.12076E-2</c:v>
                </c:pt>
                <c:pt idx="31959">
                  <c:v>3.0389800000000002E-2</c:v>
                </c:pt>
                <c:pt idx="31960">
                  <c:v>2.1000899999999999E-2</c:v>
                </c:pt>
                <c:pt idx="31961">
                  <c:v>3.0466099999999999E-2</c:v>
                </c:pt>
                <c:pt idx="31962">
                  <c:v>2.7654600000000001E-2</c:v>
                </c:pt>
                <c:pt idx="31963">
                  <c:v>1.5029000000000001E-2</c:v>
                </c:pt>
                <c:pt idx="31964">
                  <c:v>2.8474800000000001E-2</c:v>
                </c:pt>
                <c:pt idx="31965">
                  <c:v>1.67122E-2</c:v>
                </c:pt>
                <c:pt idx="31966">
                  <c:v>1.32208E-2</c:v>
                </c:pt>
                <c:pt idx="31967">
                  <c:v>2.72226E-2</c:v>
                </c:pt>
                <c:pt idx="31968">
                  <c:v>-7.4386600000000004E-4</c:v>
                </c:pt>
                <c:pt idx="31969">
                  <c:v>-6.46782E-3</c:v>
                </c:pt>
                <c:pt idx="31970">
                  <c:v>-1.01385E-2</c:v>
                </c:pt>
                <c:pt idx="31971">
                  <c:v>1.6844700000000001E-2</c:v>
                </c:pt>
                <c:pt idx="31972">
                  <c:v>4.9476600000000004E-3</c:v>
                </c:pt>
                <c:pt idx="31973">
                  <c:v>1.92833E-3</c:v>
                </c:pt>
                <c:pt idx="31974">
                  <c:v>-3.9997100000000001E-3</c:v>
                </c:pt>
                <c:pt idx="31975">
                  <c:v>1.38578E-2</c:v>
                </c:pt>
                <c:pt idx="31976">
                  <c:v>-3.7183799999999999E-3</c:v>
                </c:pt>
                <c:pt idx="31977">
                  <c:v>1.2369200000000001E-3</c:v>
                </c:pt>
                <c:pt idx="31978">
                  <c:v>2.35233E-2</c:v>
                </c:pt>
                <c:pt idx="31979">
                  <c:v>8.4810300000000005E-3</c:v>
                </c:pt>
                <c:pt idx="31980">
                  <c:v>1.9687699999999999E-2</c:v>
                </c:pt>
                <c:pt idx="31981">
                  <c:v>7.7447899999999997E-3</c:v>
                </c:pt>
                <c:pt idx="31982">
                  <c:v>6.1540600000000003E-3</c:v>
                </c:pt>
                <c:pt idx="31983">
                  <c:v>1.54524E-2</c:v>
                </c:pt>
                <c:pt idx="31984">
                  <c:v>2.5288600000000001E-2</c:v>
                </c:pt>
                <c:pt idx="31985">
                  <c:v>1.23816E-2</c:v>
                </c:pt>
                <c:pt idx="31986">
                  <c:v>2.4190900000000001E-2</c:v>
                </c:pt>
                <c:pt idx="31987">
                  <c:v>1.18532E-2</c:v>
                </c:pt>
                <c:pt idx="31988">
                  <c:v>1.1256199999999999E-2</c:v>
                </c:pt>
                <c:pt idx="31989">
                  <c:v>5.0429300000000003E-2</c:v>
                </c:pt>
                <c:pt idx="31990">
                  <c:v>3.2356299999999998E-2</c:v>
                </c:pt>
                <c:pt idx="31991">
                  <c:v>2.2154799999999999E-2</c:v>
                </c:pt>
                <c:pt idx="31992">
                  <c:v>4.3420799999999999E-3</c:v>
                </c:pt>
                <c:pt idx="31993">
                  <c:v>2.98147E-2</c:v>
                </c:pt>
                <c:pt idx="31994">
                  <c:v>1.75056E-2</c:v>
                </c:pt>
                <c:pt idx="31995">
                  <c:v>2.51427E-2</c:v>
                </c:pt>
                <c:pt idx="31996">
                  <c:v>2.6360499999999999E-2</c:v>
                </c:pt>
                <c:pt idx="31997">
                  <c:v>5.5913899999999999E-3</c:v>
                </c:pt>
                <c:pt idx="31998">
                  <c:v>1.3852099999999999E-2</c:v>
                </c:pt>
                <c:pt idx="31999">
                  <c:v>1.94359E-3</c:v>
                </c:pt>
                <c:pt idx="32000">
                  <c:v>2.6402499999999999E-2</c:v>
                </c:pt>
                <c:pt idx="32001">
                  <c:v>1.1029199999999999E-2</c:v>
                </c:pt>
                <c:pt idx="32002">
                  <c:v>1.07689E-2</c:v>
                </c:pt>
                <c:pt idx="32003">
                  <c:v>1.6107599999999999E-3</c:v>
                </c:pt>
                <c:pt idx="32004">
                  <c:v>1.7639200000000001E-2</c:v>
                </c:pt>
                <c:pt idx="32005">
                  <c:v>1.5665999999999999E-2</c:v>
                </c:pt>
                <c:pt idx="32006">
                  <c:v>-9.4127700000000002E-4</c:v>
                </c:pt>
                <c:pt idx="32007">
                  <c:v>1.7300599999999999E-2</c:v>
                </c:pt>
                <c:pt idx="32008">
                  <c:v>1.7013499999999999E-3</c:v>
                </c:pt>
                <c:pt idx="32009">
                  <c:v>3.1518900000000001E-3</c:v>
                </c:pt>
                <c:pt idx="32010">
                  <c:v>-1.8997199999999999E-3</c:v>
                </c:pt>
                <c:pt idx="32011">
                  <c:v>-1.55706E-2</c:v>
                </c:pt>
                <c:pt idx="32012">
                  <c:v>-2.0250299999999999E-2</c:v>
                </c:pt>
                <c:pt idx="32013">
                  <c:v>-6.2246300000000001E-3</c:v>
                </c:pt>
                <c:pt idx="32014">
                  <c:v>5.9013399999999997E-3</c:v>
                </c:pt>
                <c:pt idx="32015">
                  <c:v>-8.9149499999999996E-3</c:v>
                </c:pt>
                <c:pt idx="32016">
                  <c:v>-1.36118E-2</c:v>
                </c:pt>
                <c:pt idx="32017">
                  <c:v>6.7901599999999995E-4</c:v>
                </c:pt>
                <c:pt idx="32018">
                  <c:v>8.2712199999999993E-3</c:v>
                </c:pt>
                <c:pt idx="32019">
                  <c:v>1.7883300000000001E-2</c:v>
                </c:pt>
                <c:pt idx="32020">
                  <c:v>1.8999100000000001E-2</c:v>
                </c:pt>
                <c:pt idx="32021">
                  <c:v>1.97716E-2</c:v>
                </c:pt>
                <c:pt idx="32022">
                  <c:v>4.1818599999999999E-3</c:v>
                </c:pt>
                <c:pt idx="32023">
                  <c:v>3.53813E-3</c:v>
                </c:pt>
                <c:pt idx="32024">
                  <c:v>-5.4550200000000001E-4</c:v>
                </c:pt>
                <c:pt idx="32025">
                  <c:v>7.9069099999999996E-3</c:v>
                </c:pt>
                <c:pt idx="32026">
                  <c:v>-2.882E-3</c:v>
                </c:pt>
                <c:pt idx="32027">
                  <c:v>6.5135999999999996E-3</c:v>
                </c:pt>
                <c:pt idx="32028">
                  <c:v>1.50023E-2</c:v>
                </c:pt>
                <c:pt idx="32029">
                  <c:v>-1.6384100000000001E-3</c:v>
                </c:pt>
                <c:pt idx="32030">
                  <c:v>2.6099199999999999E-2</c:v>
                </c:pt>
                <c:pt idx="32031">
                  <c:v>2.1685599999999999E-2</c:v>
                </c:pt>
                <c:pt idx="32032">
                  <c:v>3.0765500000000001E-2</c:v>
                </c:pt>
                <c:pt idx="32033">
                  <c:v>7.18784E-3</c:v>
                </c:pt>
                <c:pt idx="32034">
                  <c:v>2.36759E-2</c:v>
                </c:pt>
                <c:pt idx="32035">
                  <c:v>1.98078E-2</c:v>
                </c:pt>
                <c:pt idx="32036">
                  <c:v>1.72596E-2</c:v>
                </c:pt>
                <c:pt idx="32037">
                  <c:v>5.2337599999999996E-3</c:v>
                </c:pt>
                <c:pt idx="32038">
                  <c:v>1.5515299999999999E-2</c:v>
                </c:pt>
                <c:pt idx="32039">
                  <c:v>-3.7097900000000001E-3</c:v>
                </c:pt>
                <c:pt idx="32040">
                  <c:v>8.9712100000000003E-3</c:v>
                </c:pt>
                <c:pt idx="32041">
                  <c:v>1.8768300000000002E-2</c:v>
                </c:pt>
                <c:pt idx="32042">
                  <c:v>3.1825100000000002E-2</c:v>
                </c:pt>
                <c:pt idx="32043">
                  <c:v>5.7430299999999997E-3</c:v>
                </c:pt>
                <c:pt idx="32044">
                  <c:v>1.7826100000000001E-2</c:v>
                </c:pt>
                <c:pt idx="32045">
                  <c:v>2.53134E-2</c:v>
                </c:pt>
                <c:pt idx="32046">
                  <c:v>-1.76811E-3</c:v>
                </c:pt>
                <c:pt idx="32047">
                  <c:v>1.51634E-2</c:v>
                </c:pt>
                <c:pt idx="32048">
                  <c:v>2.31886E-2</c:v>
                </c:pt>
                <c:pt idx="32049">
                  <c:v>2.1321300000000001E-2</c:v>
                </c:pt>
                <c:pt idx="32050">
                  <c:v>-1.6483299999999999E-2</c:v>
                </c:pt>
                <c:pt idx="32051">
                  <c:v>-4.4536599999999999E-3</c:v>
                </c:pt>
                <c:pt idx="32052">
                  <c:v>7.6446500000000002E-3</c:v>
                </c:pt>
                <c:pt idx="32053">
                  <c:v>-3.0994399999999999E-4</c:v>
                </c:pt>
                <c:pt idx="32054">
                  <c:v>-4.1360900000000003E-3</c:v>
                </c:pt>
                <c:pt idx="32055">
                  <c:v>-4.9943899999999996E-3</c:v>
                </c:pt>
                <c:pt idx="32056">
                  <c:v>-4.7616999999999998E-3</c:v>
                </c:pt>
                <c:pt idx="32057">
                  <c:v>-1.5620200000000001E-2</c:v>
                </c:pt>
                <c:pt idx="32058">
                  <c:v>-1.1389700000000001E-2</c:v>
                </c:pt>
                <c:pt idx="32059">
                  <c:v>-2.52724E-3</c:v>
                </c:pt>
                <c:pt idx="32060">
                  <c:v>-1.51205E-2</c:v>
                </c:pt>
                <c:pt idx="32061">
                  <c:v>-1.19095E-2</c:v>
                </c:pt>
                <c:pt idx="32062">
                  <c:v>4.8723200000000003E-3</c:v>
                </c:pt>
                <c:pt idx="32063">
                  <c:v>7.9631799999999996E-4</c:v>
                </c:pt>
                <c:pt idx="32064">
                  <c:v>-1.06792E-2</c:v>
                </c:pt>
                <c:pt idx="32065">
                  <c:v>1.31607E-4</c:v>
                </c:pt>
                <c:pt idx="32066">
                  <c:v>-1.1662499999999999E-2</c:v>
                </c:pt>
                <c:pt idx="32067">
                  <c:v>-1.2454E-2</c:v>
                </c:pt>
                <c:pt idx="32068">
                  <c:v>-3.2242800000000002E-2</c:v>
                </c:pt>
                <c:pt idx="32069">
                  <c:v>-2.8227800000000001E-2</c:v>
                </c:pt>
                <c:pt idx="32070">
                  <c:v>-2.7187300000000001E-2</c:v>
                </c:pt>
                <c:pt idx="32071">
                  <c:v>-2.1720900000000001E-2</c:v>
                </c:pt>
                <c:pt idx="32072">
                  <c:v>-2.9893900000000001E-2</c:v>
                </c:pt>
                <c:pt idx="32073" formatCode="0.00E+00">
                  <c:v>-3.3014300000000003E-2</c:v>
                </c:pt>
                <c:pt idx="32074">
                  <c:v>-1.27811E-2</c:v>
                </c:pt>
                <c:pt idx="32075">
                  <c:v>-2.4767899999999999E-2</c:v>
                </c:pt>
                <c:pt idx="32076">
                  <c:v>-3.5782799999999997E-2</c:v>
                </c:pt>
                <c:pt idx="32077">
                  <c:v>-1.8552800000000001E-2</c:v>
                </c:pt>
                <c:pt idx="32078">
                  <c:v>-1.4006599999999999E-2</c:v>
                </c:pt>
                <c:pt idx="32079">
                  <c:v>-3.9436300000000001E-2</c:v>
                </c:pt>
                <c:pt idx="32080">
                  <c:v>-3.1848000000000001E-2</c:v>
                </c:pt>
                <c:pt idx="32081">
                  <c:v>-2.9427499999999999E-2</c:v>
                </c:pt>
                <c:pt idx="32082">
                  <c:v>-1.9416800000000001E-2</c:v>
                </c:pt>
                <c:pt idx="32083">
                  <c:v>-2.1152500000000001E-2</c:v>
                </c:pt>
                <c:pt idx="32084">
                  <c:v>-4.6574600000000001E-2</c:v>
                </c:pt>
                <c:pt idx="32085">
                  <c:v>-3.53155E-2</c:v>
                </c:pt>
                <c:pt idx="32086">
                  <c:v>-2.74668E-2</c:v>
                </c:pt>
                <c:pt idx="32087">
                  <c:v>-1.36499E-2</c:v>
                </c:pt>
                <c:pt idx="32088">
                  <c:v>-1.40734E-2</c:v>
                </c:pt>
                <c:pt idx="32089">
                  <c:v>-1.87435E-2</c:v>
                </c:pt>
                <c:pt idx="32090">
                  <c:v>-1.7533300000000002E-2</c:v>
                </c:pt>
                <c:pt idx="32091">
                  <c:v>-8.4743500000000003E-3</c:v>
                </c:pt>
                <c:pt idx="32092">
                  <c:v>8.4476499999999993E-3</c:v>
                </c:pt>
                <c:pt idx="32093">
                  <c:v>-2.40421E-2</c:v>
                </c:pt>
                <c:pt idx="32094">
                  <c:v>-1.83439E-2</c:v>
                </c:pt>
                <c:pt idx="32095">
                  <c:v>4.2037999999999997E-3</c:v>
                </c:pt>
                <c:pt idx="32096">
                  <c:v>-1.91717E-2</c:v>
                </c:pt>
                <c:pt idx="32097">
                  <c:v>-2.88992E-2</c:v>
                </c:pt>
                <c:pt idx="32098">
                  <c:v>-2.0981799999999998E-2</c:v>
                </c:pt>
                <c:pt idx="32099">
                  <c:v>-1.5481E-2</c:v>
                </c:pt>
                <c:pt idx="32100">
                  <c:v>-2.0932200000000001E-2</c:v>
                </c:pt>
                <c:pt idx="32101">
                  <c:v>-1.72701E-2</c:v>
                </c:pt>
                <c:pt idx="32102">
                  <c:v>8.1968300000000004E-3</c:v>
                </c:pt>
                <c:pt idx="32103">
                  <c:v>5.2547499999999999E-3</c:v>
                </c:pt>
                <c:pt idx="32104">
                  <c:v>-2.2438E-2</c:v>
                </c:pt>
                <c:pt idx="32105">
                  <c:v>-1.88684E-2</c:v>
                </c:pt>
                <c:pt idx="32106">
                  <c:v>1.14632E-2</c:v>
                </c:pt>
                <c:pt idx="32107">
                  <c:v>-2.2576300000000001E-2</c:v>
                </c:pt>
                <c:pt idx="32108">
                  <c:v>-1.0973E-2</c:v>
                </c:pt>
                <c:pt idx="32109">
                  <c:v>7.8086900000000001E-3</c:v>
                </c:pt>
                <c:pt idx="32110">
                  <c:v>-4.4870400000000003E-3</c:v>
                </c:pt>
                <c:pt idx="32111">
                  <c:v>-1.39151E-2</c:v>
                </c:pt>
                <c:pt idx="32112">
                  <c:v>-3.0168500000000001E-2</c:v>
                </c:pt>
                <c:pt idx="32113">
                  <c:v>-3.1347300000000001E-3</c:v>
                </c:pt>
                <c:pt idx="32114">
                  <c:v>-1.0047E-2</c:v>
                </c:pt>
                <c:pt idx="32115">
                  <c:v>-2.9834699999999999E-2</c:v>
                </c:pt>
                <c:pt idx="32116">
                  <c:v>-7.2774900000000002E-3</c:v>
                </c:pt>
                <c:pt idx="32117">
                  <c:v>-1.19066E-2</c:v>
                </c:pt>
                <c:pt idx="32118" formatCode="0.00E+00">
                  <c:v>-2.8610199999999999E-5</c:v>
                </c:pt>
                <c:pt idx="32119">
                  <c:v>-2.6510200000000001E-2</c:v>
                </c:pt>
                <c:pt idx="32120">
                  <c:v>-3.3008599999999999E-2</c:v>
                </c:pt>
                <c:pt idx="32121">
                  <c:v>-2.9211000000000001E-2</c:v>
                </c:pt>
                <c:pt idx="32122">
                  <c:v>-2.6980400000000002E-2</c:v>
                </c:pt>
                <c:pt idx="32123">
                  <c:v>-2.3352600000000001E-2</c:v>
                </c:pt>
                <c:pt idx="32124">
                  <c:v>-4.4675800000000002E-2</c:v>
                </c:pt>
                <c:pt idx="32125">
                  <c:v>-3.8288099999999999E-2</c:v>
                </c:pt>
                <c:pt idx="32126">
                  <c:v>-4.9475699999999997E-2</c:v>
                </c:pt>
                <c:pt idx="32127">
                  <c:v>-4.0987000000000003E-2</c:v>
                </c:pt>
                <c:pt idx="32128">
                  <c:v>-4.3953899999999997E-2</c:v>
                </c:pt>
                <c:pt idx="32129">
                  <c:v>-3.1862300000000003E-2</c:v>
                </c:pt>
                <c:pt idx="32130">
                  <c:v>-2.4979600000000001E-2</c:v>
                </c:pt>
                <c:pt idx="32131">
                  <c:v>-1.8892300000000001E-2</c:v>
                </c:pt>
                <c:pt idx="32132">
                  <c:v>-1.8371599999999998E-2</c:v>
                </c:pt>
                <c:pt idx="32133">
                  <c:v>-1.4712299999999999E-2</c:v>
                </c:pt>
                <c:pt idx="32134">
                  <c:v>-3.1611399999999998E-2</c:v>
                </c:pt>
                <c:pt idx="32135">
                  <c:v>-4.0130599999999997E-3</c:v>
                </c:pt>
                <c:pt idx="32136">
                  <c:v>-2.9806099999999999E-2</c:v>
                </c:pt>
                <c:pt idx="32137">
                  <c:v>-2.1422400000000001E-2</c:v>
                </c:pt>
                <c:pt idx="32138">
                  <c:v>-4.6089199999999997E-2</c:v>
                </c:pt>
                <c:pt idx="32139">
                  <c:v>-3.5844800000000003E-2</c:v>
                </c:pt>
                <c:pt idx="32140">
                  <c:v>-3.6036499999999999E-2</c:v>
                </c:pt>
                <c:pt idx="32141">
                  <c:v>-5.1458400000000001E-2</c:v>
                </c:pt>
                <c:pt idx="32142">
                  <c:v>-4.0946999999999997E-2</c:v>
                </c:pt>
                <c:pt idx="32143">
                  <c:v>-3.3863999999999998E-2</c:v>
                </c:pt>
                <c:pt idx="32144">
                  <c:v>-2.69346E-2</c:v>
                </c:pt>
                <c:pt idx="32145">
                  <c:v>-4.66185E-2</c:v>
                </c:pt>
                <c:pt idx="32146">
                  <c:v>-5.9454E-2</c:v>
                </c:pt>
                <c:pt idx="32147">
                  <c:v>-4.3852799999999997E-2</c:v>
                </c:pt>
                <c:pt idx="32148">
                  <c:v>-4.3476099999999997E-2</c:v>
                </c:pt>
                <c:pt idx="32149">
                  <c:v>-5.2320499999999999E-2</c:v>
                </c:pt>
                <c:pt idx="32150">
                  <c:v>-3.7554700000000003E-2</c:v>
                </c:pt>
                <c:pt idx="32151">
                  <c:v>-4.4203800000000001E-2</c:v>
                </c:pt>
                <c:pt idx="32152">
                  <c:v>-4.7987000000000002E-2</c:v>
                </c:pt>
                <c:pt idx="32153">
                  <c:v>-3.4547799999999997E-2</c:v>
                </c:pt>
                <c:pt idx="32154">
                  <c:v>-3.0729300000000001E-2</c:v>
                </c:pt>
                <c:pt idx="32155">
                  <c:v>-3.4007999999999997E-2</c:v>
                </c:pt>
                <c:pt idx="32156">
                  <c:v>-2.4310100000000001E-2</c:v>
                </c:pt>
                <c:pt idx="32157">
                  <c:v>-3.5296399999999999E-2</c:v>
                </c:pt>
                <c:pt idx="32158">
                  <c:v>8.8214900000000004E-4</c:v>
                </c:pt>
                <c:pt idx="32159">
                  <c:v>-3.5010300000000001E-2</c:v>
                </c:pt>
                <c:pt idx="32160">
                  <c:v>-1.47858E-2</c:v>
                </c:pt>
                <c:pt idx="32161">
                  <c:v>-4.6529800000000001E-3</c:v>
                </c:pt>
                <c:pt idx="32162">
                  <c:v>-2.598E-2</c:v>
                </c:pt>
                <c:pt idx="32163">
                  <c:v>-2.5181800000000001E-2</c:v>
                </c:pt>
                <c:pt idx="32164">
                  <c:v>-3.8700100000000001E-2</c:v>
                </c:pt>
                <c:pt idx="32165">
                  <c:v>-2.6159299999999998E-3</c:v>
                </c:pt>
                <c:pt idx="32166">
                  <c:v>-2.5873199999999999E-2</c:v>
                </c:pt>
                <c:pt idx="32167">
                  <c:v>-4.4123599999999999E-2</c:v>
                </c:pt>
                <c:pt idx="32168">
                  <c:v>-3.3186899999999998E-2</c:v>
                </c:pt>
                <c:pt idx="32169">
                  <c:v>-1.8457399999999999E-2</c:v>
                </c:pt>
                <c:pt idx="32170">
                  <c:v>-1.5874900000000001E-2</c:v>
                </c:pt>
                <c:pt idx="32171">
                  <c:v>-1.7992999999999999E-2</c:v>
                </c:pt>
                <c:pt idx="32172">
                  <c:v>-1.6850500000000001E-2</c:v>
                </c:pt>
                <c:pt idx="32173">
                  <c:v>-4.9495700000000004E-3</c:v>
                </c:pt>
                <c:pt idx="32174">
                  <c:v>-2.1876300000000001E-2</c:v>
                </c:pt>
                <c:pt idx="32175">
                  <c:v>-2.3675000000000002E-2</c:v>
                </c:pt>
                <c:pt idx="32176">
                  <c:v>-2.0504000000000001E-2</c:v>
                </c:pt>
                <c:pt idx="32177">
                  <c:v>-2.9643099999999999E-2</c:v>
                </c:pt>
                <c:pt idx="32178">
                  <c:v>-4.3616299999999997E-2</c:v>
                </c:pt>
                <c:pt idx="32179">
                  <c:v>-4.7690400000000001E-2</c:v>
                </c:pt>
                <c:pt idx="32180">
                  <c:v>-3.4565899999999997E-2</c:v>
                </c:pt>
                <c:pt idx="32181">
                  <c:v>-4.8176799999999999E-2</c:v>
                </c:pt>
                <c:pt idx="32182">
                  <c:v>-3.39251E-2</c:v>
                </c:pt>
                <c:pt idx="32183">
                  <c:v>-3.6614399999999998E-2</c:v>
                </c:pt>
                <c:pt idx="32184">
                  <c:v>-2.97813E-2</c:v>
                </c:pt>
                <c:pt idx="32185">
                  <c:v>-4.23679E-2</c:v>
                </c:pt>
                <c:pt idx="32186">
                  <c:v>-3.7368800000000001E-2</c:v>
                </c:pt>
                <c:pt idx="32187">
                  <c:v>-8.1014599999999996E-3</c:v>
                </c:pt>
                <c:pt idx="32188">
                  <c:v>-3.0143699999999999E-2</c:v>
                </c:pt>
                <c:pt idx="32189">
                  <c:v>-3.5629300000000003E-2</c:v>
                </c:pt>
                <c:pt idx="32190">
                  <c:v>-1.7165199999999999E-2</c:v>
                </c:pt>
                <c:pt idx="32191">
                  <c:v>-3.56321E-2</c:v>
                </c:pt>
                <c:pt idx="32192">
                  <c:v>-3.4844399999999998E-2</c:v>
                </c:pt>
                <c:pt idx="32193">
                  <c:v>-1.7534299999999999E-2</c:v>
                </c:pt>
                <c:pt idx="32194">
                  <c:v>-2.7687099999999999E-2</c:v>
                </c:pt>
                <c:pt idx="32195">
                  <c:v>-3.1718299999999998E-2</c:v>
                </c:pt>
                <c:pt idx="32196">
                  <c:v>-5.6476600000000002E-2</c:v>
                </c:pt>
                <c:pt idx="32197">
                  <c:v>-3.3050499999999997E-2</c:v>
                </c:pt>
                <c:pt idx="32198">
                  <c:v>-1.05019E-2</c:v>
                </c:pt>
                <c:pt idx="32199">
                  <c:v>-3.3416700000000001E-2</c:v>
                </c:pt>
                <c:pt idx="32200">
                  <c:v>-3.0573800000000002E-2</c:v>
                </c:pt>
                <c:pt idx="32201">
                  <c:v>-2.5822600000000001E-2</c:v>
                </c:pt>
                <c:pt idx="32202">
                  <c:v>-4.3269200000000001E-2</c:v>
                </c:pt>
                <c:pt idx="32203">
                  <c:v>-4.6961799999999998E-2</c:v>
                </c:pt>
                <c:pt idx="32204">
                  <c:v>-3.2939900000000001E-2</c:v>
                </c:pt>
                <c:pt idx="32205">
                  <c:v>-1.6699800000000001E-2</c:v>
                </c:pt>
                <c:pt idx="32206">
                  <c:v>-3.0280100000000001E-2</c:v>
                </c:pt>
                <c:pt idx="32207">
                  <c:v>-5.2581799999999998E-2</c:v>
                </c:pt>
                <c:pt idx="32208">
                  <c:v>-3.2265700000000001E-2</c:v>
                </c:pt>
                <c:pt idx="32209">
                  <c:v>-2.16837E-2</c:v>
                </c:pt>
                <c:pt idx="32210">
                  <c:v>-4.4178000000000002E-2</c:v>
                </c:pt>
                <c:pt idx="32211">
                  <c:v>-3.6446600000000003E-2</c:v>
                </c:pt>
                <c:pt idx="32212">
                  <c:v>-3.2180800000000002E-2</c:v>
                </c:pt>
                <c:pt idx="32213">
                  <c:v>-3.0081699999999999E-2</c:v>
                </c:pt>
                <c:pt idx="32214">
                  <c:v>-1.6696900000000001E-2</c:v>
                </c:pt>
                <c:pt idx="32215">
                  <c:v>-3.8077399999999997E-2</c:v>
                </c:pt>
                <c:pt idx="32216">
                  <c:v>-2.26727E-2</c:v>
                </c:pt>
                <c:pt idx="32217">
                  <c:v>-3.90654E-2</c:v>
                </c:pt>
                <c:pt idx="32218">
                  <c:v>-3.4245499999999998E-2</c:v>
                </c:pt>
                <c:pt idx="32219">
                  <c:v>-1.89438E-2</c:v>
                </c:pt>
                <c:pt idx="32220">
                  <c:v>-3.08323E-2</c:v>
                </c:pt>
                <c:pt idx="32221">
                  <c:v>-3.8101200000000002E-2</c:v>
                </c:pt>
                <c:pt idx="32222">
                  <c:v>-3.6912E-2</c:v>
                </c:pt>
                <c:pt idx="32223">
                  <c:v>-1.6243899999999999E-2</c:v>
                </c:pt>
                <c:pt idx="32224">
                  <c:v>-2.0752900000000001E-2</c:v>
                </c:pt>
                <c:pt idx="32225">
                  <c:v>-7.2374300000000004E-3</c:v>
                </c:pt>
                <c:pt idx="32226">
                  <c:v>-2.27213E-2</c:v>
                </c:pt>
                <c:pt idx="32227">
                  <c:v>-3.1114599999999999E-2</c:v>
                </c:pt>
                <c:pt idx="32228">
                  <c:v>-4.3101300000000002E-2</c:v>
                </c:pt>
                <c:pt idx="32229">
                  <c:v>-2.9072799999999999E-2</c:v>
                </c:pt>
                <c:pt idx="32230">
                  <c:v>-1.5943499999999999E-2</c:v>
                </c:pt>
                <c:pt idx="32231">
                  <c:v>2.1114300000000001E-3</c:v>
                </c:pt>
                <c:pt idx="32232">
                  <c:v>-3.4653700000000003E-2</c:v>
                </c:pt>
                <c:pt idx="32233">
                  <c:v>-3.4005199999999999E-2</c:v>
                </c:pt>
                <c:pt idx="32234">
                  <c:v>-6.2742199999999996E-3</c:v>
                </c:pt>
                <c:pt idx="32235">
                  <c:v>-1.9520800000000001E-2</c:v>
                </c:pt>
                <c:pt idx="32236">
                  <c:v>-5.6591000000000002E-3</c:v>
                </c:pt>
                <c:pt idx="32237">
                  <c:v>-4.2948699999999999E-2</c:v>
                </c:pt>
                <c:pt idx="32238">
                  <c:v>-4.1074800000000002E-2</c:v>
                </c:pt>
                <c:pt idx="32239">
                  <c:v>-3.5384199999999998E-2</c:v>
                </c:pt>
                <c:pt idx="32240">
                  <c:v>-2.8672199999999998E-2</c:v>
                </c:pt>
                <c:pt idx="32241">
                  <c:v>-2.02436E-2</c:v>
                </c:pt>
                <c:pt idx="32242">
                  <c:v>-5.3563100000000002E-2</c:v>
                </c:pt>
                <c:pt idx="32243">
                  <c:v>-6.2683100000000005E-2</c:v>
                </c:pt>
                <c:pt idx="32244">
                  <c:v>-2.9053699999999998E-2</c:v>
                </c:pt>
                <c:pt idx="32245">
                  <c:v>-4.7825800000000002E-2</c:v>
                </c:pt>
                <c:pt idx="32246">
                  <c:v>-2.29778E-2</c:v>
                </c:pt>
                <c:pt idx="32247">
                  <c:v>-2.0369499999999999E-2</c:v>
                </c:pt>
                <c:pt idx="32248">
                  <c:v>-3.1331999999999999E-2</c:v>
                </c:pt>
                <c:pt idx="32249">
                  <c:v>-6.8386100000000005E-2</c:v>
                </c:pt>
                <c:pt idx="32250">
                  <c:v>-5.2295700000000001E-2</c:v>
                </c:pt>
                <c:pt idx="32251">
                  <c:v>-2.4071700000000001E-2</c:v>
                </c:pt>
                <c:pt idx="32252">
                  <c:v>-4.4458400000000002E-2</c:v>
                </c:pt>
                <c:pt idx="32253">
                  <c:v>-4.0812500000000002E-2</c:v>
                </c:pt>
                <c:pt idx="32254">
                  <c:v>-6.29416E-2</c:v>
                </c:pt>
                <c:pt idx="32255">
                  <c:v>-7.2871199999999997E-2</c:v>
                </c:pt>
                <c:pt idx="32256">
                  <c:v>-6.0484900000000001E-2</c:v>
                </c:pt>
                <c:pt idx="32257">
                  <c:v>-3.67327E-2</c:v>
                </c:pt>
                <c:pt idx="32258">
                  <c:v>-5.8083500000000003E-2</c:v>
                </c:pt>
                <c:pt idx="32259">
                  <c:v>-4.6979899999999998E-2</c:v>
                </c:pt>
                <c:pt idx="32260">
                  <c:v>-6.7519200000000001E-2</c:v>
                </c:pt>
                <c:pt idx="32261">
                  <c:v>-2.1158199999999999E-2</c:v>
                </c:pt>
                <c:pt idx="32262">
                  <c:v>-4.0955499999999999E-2</c:v>
                </c:pt>
                <c:pt idx="32263">
                  <c:v>-5.4014199999999998E-2</c:v>
                </c:pt>
                <c:pt idx="32264">
                  <c:v>-2.9418900000000001E-2</c:v>
                </c:pt>
                <c:pt idx="32265">
                  <c:v>-3.5203900000000003E-2</c:v>
                </c:pt>
                <c:pt idx="32266">
                  <c:v>-2.72074E-2</c:v>
                </c:pt>
                <c:pt idx="32267">
                  <c:v>-1.90105E-2</c:v>
                </c:pt>
                <c:pt idx="32268">
                  <c:v>-1.89619E-2</c:v>
                </c:pt>
                <c:pt idx="32269">
                  <c:v>-3.7846600000000001E-2</c:v>
                </c:pt>
                <c:pt idx="32270">
                  <c:v>-3.0335399999999998E-2</c:v>
                </c:pt>
                <c:pt idx="32271">
                  <c:v>-4.6394299999999999E-2</c:v>
                </c:pt>
                <c:pt idx="32272">
                  <c:v>-8.1367499999999999E-3</c:v>
                </c:pt>
                <c:pt idx="32273">
                  <c:v>-3.87383E-3</c:v>
                </c:pt>
                <c:pt idx="32274">
                  <c:v>-1.9341500000000001E-2</c:v>
                </c:pt>
                <c:pt idx="32275">
                  <c:v>-1.68104E-2</c:v>
                </c:pt>
                <c:pt idx="32276">
                  <c:v>-3.5203900000000003E-2</c:v>
                </c:pt>
                <c:pt idx="32277">
                  <c:v>-1.2026800000000001E-2</c:v>
                </c:pt>
                <c:pt idx="32278">
                  <c:v>-1.9730600000000001E-2</c:v>
                </c:pt>
                <c:pt idx="32279">
                  <c:v>-1.7152799999999999E-2</c:v>
                </c:pt>
                <c:pt idx="32280">
                  <c:v>-1.5494300000000001E-2</c:v>
                </c:pt>
                <c:pt idx="32281">
                  <c:v>-9.0837499999999998E-3</c:v>
                </c:pt>
                <c:pt idx="32282">
                  <c:v>-3.2640500000000003E-2</c:v>
                </c:pt>
                <c:pt idx="32283">
                  <c:v>-1.45664E-2</c:v>
                </c:pt>
                <c:pt idx="32284">
                  <c:v>-1.00727E-2</c:v>
                </c:pt>
                <c:pt idx="32285">
                  <c:v>8.3437000000000008E-3</c:v>
                </c:pt>
                <c:pt idx="32286">
                  <c:v>-8.4829299999999996E-3</c:v>
                </c:pt>
                <c:pt idx="32287">
                  <c:v>-2.6370999999999999E-2</c:v>
                </c:pt>
                <c:pt idx="32288">
                  <c:v>-3.1617199999999998E-2</c:v>
                </c:pt>
                <c:pt idx="32289">
                  <c:v>-4.2953499999999999E-3</c:v>
                </c:pt>
                <c:pt idx="32290">
                  <c:v>-7.29752E-3</c:v>
                </c:pt>
                <c:pt idx="32291">
                  <c:v>-7.5025600000000001E-3</c:v>
                </c:pt>
                <c:pt idx="32292">
                  <c:v>-2.8432800000000001E-2</c:v>
                </c:pt>
                <c:pt idx="32293">
                  <c:v>-3.6313100000000001E-2</c:v>
                </c:pt>
                <c:pt idx="32294">
                  <c:v>-2.6241299999999999E-2</c:v>
                </c:pt>
                <c:pt idx="32295">
                  <c:v>-3.5968800000000002E-2</c:v>
                </c:pt>
                <c:pt idx="32296">
                  <c:v>-2.2073700000000002E-2</c:v>
                </c:pt>
                <c:pt idx="32297">
                  <c:v>-1.23806E-2</c:v>
                </c:pt>
                <c:pt idx="32298">
                  <c:v>-3.8963299999999999E-2</c:v>
                </c:pt>
                <c:pt idx="32299">
                  <c:v>-4.9198199999999997E-2</c:v>
                </c:pt>
                <c:pt idx="32300">
                  <c:v>-1.97945E-2</c:v>
                </c:pt>
                <c:pt idx="32301">
                  <c:v>-2.2782299999999998E-2</c:v>
                </c:pt>
                <c:pt idx="32302">
                  <c:v>-2.6559800000000001E-2</c:v>
                </c:pt>
                <c:pt idx="32303">
                  <c:v>-3.5999299999999998E-2</c:v>
                </c:pt>
                <c:pt idx="32304">
                  <c:v>-3.1014400000000001E-2</c:v>
                </c:pt>
                <c:pt idx="32305">
                  <c:v>-3.7051199999999999E-2</c:v>
                </c:pt>
                <c:pt idx="32306">
                  <c:v>-1.9299500000000001E-2</c:v>
                </c:pt>
                <c:pt idx="32307">
                  <c:v>-3.78094E-2</c:v>
                </c:pt>
                <c:pt idx="32308">
                  <c:v>-2.0376200000000001E-2</c:v>
                </c:pt>
                <c:pt idx="32309">
                  <c:v>-4.6258000000000001E-2</c:v>
                </c:pt>
                <c:pt idx="32310">
                  <c:v>-1.5651700000000001E-2</c:v>
                </c:pt>
                <c:pt idx="32311">
                  <c:v>-1.3153099999999999E-2</c:v>
                </c:pt>
                <c:pt idx="32312">
                  <c:v>-3.2393499999999999E-2</c:v>
                </c:pt>
                <c:pt idx="32313">
                  <c:v>-5.75151E-2</c:v>
                </c:pt>
                <c:pt idx="32314">
                  <c:v>-3.6747000000000002E-2</c:v>
                </c:pt>
                <c:pt idx="32315">
                  <c:v>-3.1194700000000001E-3</c:v>
                </c:pt>
                <c:pt idx="32316">
                  <c:v>-2.2559200000000001E-2</c:v>
                </c:pt>
                <c:pt idx="32317">
                  <c:v>-9.6893299999999995E-3</c:v>
                </c:pt>
                <c:pt idx="32318">
                  <c:v>2.0255999999999998E-3</c:v>
                </c:pt>
                <c:pt idx="32319">
                  <c:v>-2.2613500000000002E-2</c:v>
                </c:pt>
                <c:pt idx="32320">
                  <c:v>-4.86679E-2</c:v>
                </c:pt>
                <c:pt idx="32321">
                  <c:v>-1.06125E-2</c:v>
                </c:pt>
                <c:pt idx="32322">
                  <c:v>3.8385400000000001E-3</c:v>
                </c:pt>
                <c:pt idx="32323">
                  <c:v>-1.5353199999999999E-2</c:v>
                </c:pt>
                <c:pt idx="32324">
                  <c:v>-4.0753400000000002E-2</c:v>
                </c:pt>
                <c:pt idx="32325" formatCode="0.00E+00">
                  <c:v>1.3351400000000001E-5</c:v>
                </c:pt>
                <c:pt idx="32326">
                  <c:v>-2.0802500000000002E-2</c:v>
                </c:pt>
                <c:pt idx="32327">
                  <c:v>-1.8671E-2</c:v>
                </c:pt>
                <c:pt idx="32328">
                  <c:v>3.9806399999999997E-3</c:v>
                </c:pt>
                <c:pt idx="32329">
                  <c:v>-2.65846E-2</c:v>
                </c:pt>
                <c:pt idx="32330">
                  <c:v>-1.87359E-2</c:v>
                </c:pt>
                <c:pt idx="32331">
                  <c:v>-1.1072200000000001E-2</c:v>
                </c:pt>
                <c:pt idx="32332">
                  <c:v>6.7996999999999997E-3</c:v>
                </c:pt>
                <c:pt idx="32333">
                  <c:v>-1.06182E-2</c:v>
                </c:pt>
                <c:pt idx="32334">
                  <c:v>-2.50721E-2</c:v>
                </c:pt>
                <c:pt idx="32335">
                  <c:v>1.2652399999999999E-2</c:v>
                </c:pt>
                <c:pt idx="32336">
                  <c:v>-3.5843800000000002E-2</c:v>
                </c:pt>
                <c:pt idx="32337">
                  <c:v>-1.39761E-2</c:v>
                </c:pt>
                <c:pt idx="32338">
                  <c:v>6.6204100000000002E-3</c:v>
                </c:pt>
                <c:pt idx="32339">
                  <c:v>1.6371699999999999E-2</c:v>
                </c:pt>
                <c:pt idx="32340">
                  <c:v>-1.2763999999999999E-2</c:v>
                </c:pt>
                <c:pt idx="32341">
                  <c:v>-4.4939E-2</c:v>
                </c:pt>
                <c:pt idx="32342">
                  <c:v>-1.6144800000000001E-2</c:v>
                </c:pt>
                <c:pt idx="32343">
                  <c:v>2.5855099999999999E-2</c:v>
                </c:pt>
                <c:pt idx="32344">
                  <c:v>1.5818599999999999E-2</c:v>
                </c:pt>
                <c:pt idx="32345">
                  <c:v>-3.3273700000000001E-3</c:v>
                </c:pt>
                <c:pt idx="32346">
                  <c:v>-1.7795599999999999E-3</c:v>
                </c:pt>
                <c:pt idx="32347">
                  <c:v>-9.0026900000000007E-3</c:v>
                </c:pt>
                <c:pt idx="32348">
                  <c:v>-6.8397500000000003E-3</c:v>
                </c:pt>
                <c:pt idx="32349">
                  <c:v>7.9908400000000008E-3</c:v>
                </c:pt>
                <c:pt idx="32350">
                  <c:v>2.3726500000000001E-2</c:v>
                </c:pt>
                <c:pt idx="32351">
                  <c:v>5.6896200000000003E-3</c:v>
                </c:pt>
                <c:pt idx="32352">
                  <c:v>-1.62144E-2</c:v>
                </c:pt>
                <c:pt idx="32353">
                  <c:v>-4.5347199999999999E-3</c:v>
                </c:pt>
                <c:pt idx="32354">
                  <c:v>2.0027199999999999E-3</c:v>
                </c:pt>
                <c:pt idx="32355">
                  <c:v>3.2386799999999999E-3</c:v>
                </c:pt>
                <c:pt idx="32356">
                  <c:v>4.2238199999999997E-3</c:v>
                </c:pt>
                <c:pt idx="32357">
                  <c:v>-3.6048900000000002E-4</c:v>
                </c:pt>
                <c:pt idx="32358">
                  <c:v>-2.4837499999999998E-2</c:v>
                </c:pt>
                <c:pt idx="32359">
                  <c:v>-1.9359600000000001E-4</c:v>
                </c:pt>
                <c:pt idx="32360">
                  <c:v>3.5955399999999998E-2</c:v>
                </c:pt>
                <c:pt idx="32361">
                  <c:v>2.5494599999999999E-2</c:v>
                </c:pt>
                <c:pt idx="32362">
                  <c:v>-1.0950100000000001E-2</c:v>
                </c:pt>
                <c:pt idx="32363">
                  <c:v>-2.0532600000000002E-2</c:v>
                </c:pt>
                <c:pt idx="32364">
                  <c:v>1.2491199999999999E-2</c:v>
                </c:pt>
                <c:pt idx="32365">
                  <c:v>1.9854500000000001E-2</c:v>
                </c:pt>
                <c:pt idx="32366">
                  <c:v>2.6607499999999999E-3</c:v>
                </c:pt>
                <c:pt idx="32367">
                  <c:v>8.5563700000000006E-3</c:v>
                </c:pt>
                <c:pt idx="32368">
                  <c:v>-1.08471E-2</c:v>
                </c:pt>
                <c:pt idx="32369">
                  <c:v>-1.44882E-2</c:v>
                </c:pt>
                <c:pt idx="32370">
                  <c:v>7.0953399999999995E-4</c:v>
                </c:pt>
                <c:pt idx="32371">
                  <c:v>1.7070799999999999E-4</c:v>
                </c:pt>
                <c:pt idx="32372">
                  <c:v>2.1324199999999999E-3</c:v>
                </c:pt>
                <c:pt idx="32373">
                  <c:v>1.57652E-2</c:v>
                </c:pt>
                <c:pt idx="32374">
                  <c:v>-1.8104599999999998E-2</c:v>
                </c:pt>
                <c:pt idx="32375">
                  <c:v>1.2303400000000001E-2</c:v>
                </c:pt>
                <c:pt idx="32376">
                  <c:v>2.2665999999999999E-2</c:v>
                </c:pt>
                <c:pt idx="32377">
                  <c:v>3.7649200000000001E-2</c:v>
                </c:pt>
                <c:pt idx="32378">
                  <c:v>2.1674200000000001E-2</c:v>
                </c:pt>
                <c:pt idx="32379">
                  <c:v>-6.4430199999999998E-3</c:v>
                </c:pt>
                <c:pt idx="32380">
                  <c:v>1.2002000000000001E-2</c:v>
                </c:pt>
                <c:pt idx="32381">
                  <c:v>-3.26538E-3</c:v>
                </c:pt>
                <c:pt idx="32382">
                  <c:v>2.64187E-2</c:v>
                </c:pt>
                <c:pt idx="32383">
                  <c:v>3.9248499999999999E-2</c:v>
                </c:pt>
                <c:pt idx="32384">
                  <c:v>4.8255899999999997E-2</c:v>
                </c:pt>
                <c:pt idx="32385">
                  <c:v>-1.4822999999999999E-2</c:v>
                </c:pt>
                <c:pt idx="32386">
                  <c:v>-5.3882599999999995E-4</c:v>
                </c:pt>
                <c:pt idx="32387">
                  <c:v>1.47495E-2</c:v>
                </c:pt>
                <c:pt idx="32388">
                  <c:v>5.2267099999999997E-2</c:v>
                </c:pt>
                <c:pt idx="32389">
                  <c:v>3.5334600000000001E-2</c:v>
                </c:pt>
                <c:pt idx="32390">
                  <c:v>3.76415E-3</c:v>
                </c:pt>
                <c:pt idx="32391">
                  <c:v>1.32408E-2</c:v>
                </c:pt>
                <c:pt idx="32392">
                  <c:v>1.3027199999999999E-2</c:v>
                </c:pt>
                <c:pt idx="32393">
                  <c:v>1.4136299999999999E-2</c:v>
                </c:pt>
                <c:pt idx="32394">
                  <c:v>3.66077E-2</c:v>
                </c:pt>
                <c:pt idx="32395">
                  <c:v>4.4635800000000003E-2</c:v>
                </c:pt>
                <c:pt idx="32396">
                  <c:v>1.5576400000000001E-2</c:v>
                </c:pt>
                <c:pt idx="32397">
                  <c:v>8.5163100000000005E-4</c:v>
                </c:pt>
                <c:pt idx="32398">
                  <c:v>8.6049999999999998E-3</c:v>
                </c:pt>
                <c:pt idx="32399">
                  <c:v>3.7180900000000003E-2</c:v>
                </c:pt>
                <c:pt idx="32400">
                  <c:v>2.41795E-2</c:v>
                </c:pt>
                <c:pt idx="32401">
                  <c:v>3.00074E-2</c:v>
                </c:pt>
                <c:pt idx="32402">
                  <c:v>1.5151E-2</c:v>
                </c:pt>
                <c:pt idx="32403">
                  <c:v>2.9917699999999998E-2</c:v>
                </c:pt>
                <c:pt idx="32404">
                  <c:v>2.85873E-2</c:v>
                </c:pt>
                <c:pt idx="32405">
                  <c:v>5.3540200000000003E-2</c:v>
                </c:pt>
                <c:pt idx="32406">
                  <c:v>2.0302799999999999E-2</c:v>
                </c:pt>
                <c:pt idx="32407">
                  <c:v>5.92232E-3</c:v>
                </c:pt>
                <c:pt idx="32408">
                  <c:v>1.7260600000000001E-2</c:v>
                </c:pt>
                <c:pt idx="32409">
                  <c:v>3.2079700000000003E-2</c:v>
                </c:pt>
                <c:pt idx="32410">
                  <c:v>3.90444E-2</c:v>
                </c:pt>
                <c:pt idx="32411">
                  <c:v>-5.0620999999999999E-3</c:v>
                </c:pt>
                <c:pt idx="32412">
                  <c:v>1.3264700000000001E-2</c:v>
                </c:pt>
                <c:pt idx="32413">
                  <c:v>4.8124300000000002E-2</c:v>
                </c:pt>
                <c:pt idx="32414">
                  <c:v>3.2167400000000001E-3</c:v>
                </c:pt>
                <c:pt idx="32415">
                  <c:v>1.9573199999999999E-2</c:v>
                </c:pt>
                <c:pt idx="32416">
                  <c:v>3.1376800000000003E-2</c:v>
                </c:pt>
                <c:pt idx="32417">
                  <c:v>-3.6602000000000002E-3</c:v>
                </c:pt>
                <c:pt idx="32418">
                  <c:v>6.9751700000000002E-3</c:v>
                </c:pt>
                <c:pt idx="32419">
                  <c:v>7.7714899999999998E-3</c:v>
                </c:pt>
                <c:pt idx="32420">
                  <c:v>2.0197900000000001E-2</c:v>
                </c:pt>
                <c:pt idx="32421">
                  <c:v>2.2006999999999999E-2</c:v>
                </c:pt>
                <c:pt idx="32422">
                  <c:v>1.5214E-2</c:v>
                </c:pt>
                <c:pt idx="32423">
                  <c:v>1.01242E-2</c:v>
                </c:pt>
                <c:pt idx="32424">
                  <c:v>1.08299E-2</c:v>
                </c:pt>
                <c:pt idx="32425">
                  <c:v>2.29321E-2</c:v>
                </c:pt>
                <c:pt idx="32426">
                  <c:v>3.8198500000000003E-2</c:v>
                </c:pt>
                <c:pt idx="32427">
                  <c:v>1.7822299999999999E-2</c:v>
                </c:pt>
                <c:pt idx="32428">
                  <c:v>1.8670099999999999E-2</c:v>
                </c:pt>
                <c:pt idx="32429">
                  <c:v>3.0218100000000001E-2</c:v>
                </c:pt>
                <c:pt idx="32430">
                  <c:v>2.55604E-2</c:v>
                </c:pt>
                <c:pt idx="32431">
                  <c:v>-1.7642999999999999E-4</c:v>
                </c:pt>
                <c:pt idx="32432">
                  <c:v>1.00012E-2</c:v>
                </c:pt>
                <c:pt idx="32433">
                  <c:v>2.11515E-2</c:v>
                </c:pt>
                <c:pt idx="32434">
                  <c:v>2.9767999999999999E-2</c:v>
                </c:pt>
                <c:pt idx="32435" formatCode="0.00E+00">
                  <c:v>-5.6266800000000001E-5</c:v>
                </c:pt>
                <c:pt idx="32436">
                  <c:v>1.04408E-2</c:v>
                </c:pt>
                <c:pt idx="32437">
                  <c:v>3.3374800000000003E-2</c:v>
                </c:pt>
                <c:pt idx="32438">
                  <c:v>1.7128899999999999E-2</c:v>
                </c:pt>
                <c:pt idx="32439">
                  <c:v>1.08089E-2</c:v>
                </c:pt>
                <c:pt idx="32440">
                  <c:v>6.1674099999999999E-3</c:v>
                </c:pt>
                <c:pt idx="32441">
                  <c:v>1.00584E-2</c:v>
                </c:pt>
                <c:pt idx="32442">
                  <c:v>4.9158100000000003E-2</c:v>
                </c:pt>
                <c:pt idx="32443">
                  <c:v>4.3417900000000002E-2</c:v>
                </c:pt>
                <c:pt idx="32444">
                  <c:v>1.4848699999999999E-3</c:v>
                </c:pt>
                <c:pt idx="32445">
                  <c:v>1.92699E-2</c:v>
                </c:pt>
                <c:pt idx="32446">
                  <c:v>6.4659100000000001E-3</c:v>
                </c:pt>
                <c:pt idx="32447">
                  <c:v>1.91383E-2</c:v>
                </c:pt>
                <c:pt idx="32448">
                  <c:v>1.41134E-2</c:v>
                </c:pt>
                <c:pt idx="32449">
                  <c:v>6.9723099999999998E-3</c:v>
                </c:pt>
                <c:pt idx="32450">
                  <c:v>3.7164700000000002E-2</c:v>
                </c:pt>
                <c:pt idx="32451">
                  <c:v>5.5894899999999999E-3</c:v>
                </c:pt>
                <c:pt idx="32452">
                  <c:v>-9.5863300000000005E-3</c:v>
                </c:pt>
                <c:pt idx="32453">
                  <c:v>5.2523599999999997E-2</c:v>
                </c:pt>
                <c:pt idx="32454">
                  <c:v>3.9127299999999997E-2</c:v>
                </c:pt>
                <c:pt idx="32455">
                  <c:v>4.6055800000000001E-2</c:v>
                </c:pt>
                <c:pt idx="32456">
                  <c:v>2.3994399999999999E-2</c:v>
                </c:pt>
                <c:pt idx="32457">
                  <c:v>3.3950799999999998E-4</c:v>
                </c:pt>
                <c:pt idx="32458">
                  <c:v>2.88811E-2</c:v>
                </c:pt>
                <c:pt idx="32459">
                  <c:v>4.4984799999999998E-2</c:v>
                </c:pt>
                <c:pt idx="32460">
                  <c:v>6.0010899999999999E-2</c:v>
                </c:pt>
                <c:pt idx="32461">
                  <c:v>2.7299899999999998E-2</c:v>
                </c:pt>
                <c:pt idx="32462">
                  <c:v>1.54333E-2</c:v>
                </c:pt>
                <c:pt idx="32463">
                  <c:v>3.2398200000000002E-2</c:v>
                </c:pt>
                <c:pt idx="32464">
                  <c:v>1.6090400000000001E-2</c:v>
                </c:pt>
                <c:pt idx="32465">
                  <c:v>3.4261699999999999E-2</c:v>
                </c:pt>
                <c:pt idx="32466">
                  <c:v>3.7674899999999997E-2</c:v>
                </c:pt>
                <c:pt idx="32467">
                  <c:v>4.0386199999999997E-2</c:v>
                </c:pt>
                <c:pt idx="32468">
                  <c:v>4.3588599999999998E-2</c:v>
                </c:pt>
                <c:pt idx="32469">
                  <c:v>-5.5370300000000001E-3</c:v>
                </c:pt>
                <c:pt idx="32470">
                  <c:v>1.2378699999999999E-2</c:v>
                </c:pt>
                <c:pt idx="32471">
                  <c:v>2.34194E-2</c:v>
                </c:pt>
                <c:pt idx="32472">
                  <c:v>6.3770300000000002E-2</c:v>
                </c:pt>
                <c:pt idx="32473">
                  <c:v>2.0620300000000001E-2</c:v>
                </c:pt>
                <c:pt idx="32474">
                  <c:v>2.4158499999999999E-2</c:v>
                </c:pt>
                <c:pt idx="32475">
                  <c:v>4.3739300000000002E-2</c:v>
                </c:pt>
                <c:pt idx="32476">
                  <c:v>4.08163E-2</c:v>
                </c:pt>
                <c:pt idx="32477">
                  <c:v>4.1780499999999998E-2</c:v>
                </c:pt>
                <c:pt idx="32478">
                  <c:v>2.1554899999999998E-2</c:v>
                </c:pt>
                <c:pt idx="32479">
                  <c:v>3.1772599999999998E-2</c:v>
                </c:pt>
                <c:pt idx="32480">
                  <c:v>4.7500599999999997E-2</c:v>
                </c:pt>
                <c:pt idx="32481">
                  <c:v>4.7154399999999999E-2</c:v>
                </c:pt>
                <c:pt idx="32482">
                  <c:v>2.2771799999999998E-2</c:v>
                </c:pt>
                <c:pt idx="32483">
                  <c:v>4.8419999999999998E-2</c:v>
                </c:pt>
                <c:pt idx="32484">
                  <c:v>4.4624299999999999E-2</c:v>
                </c:pt>
                <c:pt idx="32485">
                  <c:v>5.6003600000000001E-2</c:v>
                </c:pt>
                <c:pt idx="32486">
                  <c:v>4.4964799999999999E-2</c:v>
                </c:pt>
                <c:pt idx="32487">
                  <c:v>2.6523600000000001E-2</c:v>
                </c:pt>
                <c:pt idx="32488">
                  <c:v>3.8759200000000001E-2</c:v>
                </c:pt>
                <c:pt idx="32489">
                  <c:v>4.1136699999999998E-2</c:v>
                </c:pt>
                <c:pt idx="32490">
                  <c:v>1.2413E-2</c:v>
                </c:pt>
                <c:pt idx="32491">
                  <c:v>2.9177700000000001E-2</c:v>
                </c:pt>
                <c:pt idx="32492">
                  <c:v>2.95191E-2</c:v>
                </c:pt>
                <c:pt idx="32493">
                  <c:v>7.0955299999999999E-2</c:v>
                </c:pt>
                <c:pt idx="32494">
                  <c:v>1.12934E-2</c:v>
                </c:pt>
                <c:pt idx="32495">
                  <c:v>4.44021E-2</c:v>
                </c:pt>
                <c:pt idx="32496">
                  <c:v>3.7574799999999998E-2</c:v>
                </c:pt>
                <c:pt idx="32497">
                  <c:v>3.5159099999999999E-2</c:v>
                </c:pt>
                <c:pt idx="32498">
                  <c:v>4.5354800000000001E-2</c:v>
                </c:pt>
                <c:pt idx="32499">
                  <c:v>2.5242799999999999E-2</c:v>
                </c:pt>
                <c:pt idx="32500">
                  <c:v>4.1926400000000003E-2</c:v>
                </c:pt>
                <c:pt idx="32501">
                  <c:v>2.86217E-2</c:v>
                </c:pt>
                <c:pt idx="32502">
                  <c:v>3.92447E-2</c:v>
                </c:pt>
                <c:pt idx="32503">
                  <c:v>4.7702799999999997E-2</c:v>
                </c:pt>
                <c:pt idx="32504">
                  <c:v>3.4192100000000003E-2</c:v>
                </c:pt>
                <c:pt idx="32505">
                  <c:v>5.1705399999999999E-2</c:v>
                </c:pt>
                <c:pt idx="32506">
                  <c:v>4.7109600000000001E-2</c:v>
                </c:pt>
                <c:pt idx="32507">
                  <c:v>2.4826999999999998E-2</c:v>
                </c:pt>
                <c:pt idx="32508">
                  <c:v>3.4086199999999997E-2</c:v>
                </c:pt>
                <c:pt idx="32509">
                  <c:v>3.8452100000000003E-2</c:v>
                </c:pt>
                <c:pt idx="32510">
                  <c:v>7.5290700000000002E-2</c:v>
                </c:pt>
                <c:pt idx="32511">
                  <c:v>3.1329200000000001E-2</c:v>
                </c:pt>
                <c:pt idx="32512">
                  <c:v>-1.8053100000000001E-3</c:v>
                </c:pt>
                <c:pt idx="32513">
                  <c:v>5.4567299999999999E-2</c:v>
                </c:pt>
                <c:pt idx="32514">
                  <c:v>3.4108199999999998E-2</c:v>
                </c:pt>
                <c:pt idx="32515">
                  <c:v>7.4289300000000003E-2</c:v>
                </c:pt>
                <c:pt idx="32516">
                  <c:v>3.8200400000000002E-2</c:v>
                </c:pt>
                <c:pt idx="32517">
                  <c:v>2.1059999999999999E-2</c:v>
                </c:pt>
                <c:pt idx="32518">
                  <c:v>4.8045200000000003E-2</c:v>
                </c:pt>
                <c:pt idx="32519">
                  <c:v>5.2567500000000003E-2</c:v>
                </c:pt>
                <c:pt idx="32520">
                  <c:v>5.5685999999999999E-2</c:v>
                </c:pt>
                <c:pt idx="32521">
                  <c:v>7.3297500000000002E-2</c:v>
                </c:pt>
                <c:pt idx="32522">
                  <c:v>4.1481999999999998E-2</c:v>
                </c:pt>
                <c:pt idx="32523">
                  <c:v>4.88911E-2</c:v>
                </c:pt>
                <c:pt idx="32524">
                  <c:v>3.9198900000000002E-2</c:v>
                </c:pt>
                <c:pt idx="32525">
                  <c:v>2.85749E-2</c:v>
                </c:pt>
                <c:pt idx="32526">
                  <c:v>4.06942E-2</c:v>
                </c:pt>
                <c:pt idx="32527">
                  <c:v>4.7330900000000002E-2</c:v>
                </c:pt>
                <c:pt idx="32528">
                  <c:v>5.2371000000000001E-2</c:v>
                </c:pt>
                <c:pt idx="32529">
                  <c:v>3.20702E-2</c:v>
                </c:pt>
                <c:pt idx="32530">
                  <c:v>4.7280299999999997E-2</c:v>
                </c:pt>
                <c:pt idx="32531">
                  <c:v>3.7074999999999997E-2</c:v>
                </c:pt>
                <c:pt idx="32532">
                  <c:v>4.4236200000000003E-2</c:v>
                </c:pt>
                <c:pt idx="32533">
                  <c:v>5.0670600000000003E-2</c:v>
                </c:pt>
                <c:pt idx="32534">
                  <c:v>4.5764899999999997E-2</c:v>
                </c:pt>
                <c:pt idx="32535">
                  <c:v>3.2474500000000003E-2</c:v>
                </c:pt>
                <c:pt idx="32536">
                  <c:v>2.8514899999999999E-2</c:v>
                </c:pt>
                <c:pt idx="32537">
                  <c:v>4.8718499999999998E-2</c:v>
                </c:pt>
                <c:pt idx="32538">
                  <c:v>4.9173399999999999E-2</c:v>
                </c:pt>
                <c:pt idx="32539">
                  <c:v>4.6112100000000003E-2</c:v>
                </c:pt>
                <c:pt idx="32540">
                  <c:v>5.4879200000000003E-2</c:v>
                </c:pt>
                <c:pt idx="32541">
                  <c:v>8.2381200000000002E-2</c:v>
                </c:pt>
                <c:pt idx="32542">
                  <c:v>1.18513E-2</c:v>
                </c:pt>
                <c:pt idx="32543">
                  <c:v>2.30093E-2</c:v>
                </c:pt>
                <c:pt idx="32544">
                  <c:v>3.4827200000000003E-2</c:v>
                </c:pt>
                <c:pt idx="32545">
                  <c:v>5.0977700000000001E-2</c:v>
                </c:pt>
                <c:pt idx="32546">
                  <c:v>4.3637299999999997E-2</c:v>
                </c:pt>
                <c:pt idx="32547">
                  <c:v>3.5611200000000003E-2</c:v>
                </c:pt>
                <c:pt idx="32548">
                  <c:v>6.9923399999999997E-3</c:v>
                </c:pt>
                <c:pt idx="32549">
                  <c:v>9.0341599999999994E-3</c:v>
                </c:pt>
                <c:pt idx="32550">
                  <c:v>2.8601600000000001E-2</c:v>
                </c:pt>
                <c:pt idx="32551">
                  <c:v>2.81134E-2</c:v>
                </c:pt>
                <c:pt idx="32552">
                  <c:v>7.0915199999999996E-3</c:v>
                </c:pt>
                <c:pt idx="32553">
                  <c:v>1.8823599999999999E-2</c:v>
                </c:pt>
                <c:pt idx="32554">
                  <c:v>2.7797700000000002E-2</c:v>
                </c:pt>
                <c:pt idx="32555">
                  <c:v>1.6763699999999999E-2</c:v>
                </c:pt>
                <c:pt idx="32556">
                  <c:v>1.06049E-2</c:v>
                </c:pt>
                <c:pt idx="32557">
                  <c:v>1.5014599999999999E-2</c:v>
                </c:pt>
                <c:pt idx="32558">
                  <c:v>2.80533E-2</c:v>
                </c:pt>
                <c:pt idx="32559">
                  <c:v>1.67274E-3</c:v>
                </c:pt>
                <c:pt idx="32560">
                  <c:v>2.67897E-2</c:v>
                </c:pt>
                <c:pt idx="32561">
                  <c:v>1.76907E-2</c:v>
                </c:pt>
                <c:pt idx="32562">
                  <c:v>2.7151100000000001E-2</c:v>
                </c:pt>
                <c:pt idx="32563">
                  <c:v>3.0498500000000001E-2</c:v>
                </c:pt>
                <c:pt idx="32564">
                  <c:v>1.4403300000000001E-2</c:v>
                </c:pt>
                <c:pt idx="32565">
                  <c:v>2.1851499999999999E-2</c:v>
                </c:pt>
                <c:pt idx="32566">
                  <c:v>3.3286099999999999E-2</c:v>
                </c:pt>
                <c:pt idx="32567">
                  <c:v>2.2478100000000001E-2</c:v>
                </c:pt>
                <c:pt idx="32568">
                  <c:v>3.6389400000000002E-2</c:v>
                </c:pt>
                <c:pt idx="32569">
                  <c:v>4.3407399999999999E-2</c:v>
                </c:pt>
                <c:pt idx="32570">
                  <c:v>2.1697999999999999E-2</c:v>
                </c:pt>
                <c:pt idx="32571">
                  <c:v>2.7485800000000001E-2</c:v>
                </c:pt>
                <c:pt idx="32572">
                  <c:v>1.0086100000000001E-2</c:v>
                </c:pt>
                <c:pt idx="32573">
                  <c:v>4.2357400000000003E-2</c:v>
                </c:pt>
                <c:pt idx="32574">
                  <c:v>5.7345399999999998E-2</c:v>
                </c:pt>
                <c:pt idx="32575">
                  <c:v>3.2799700000000001E-2</c:v>
                </c:pt>
                <c:pt idx="32576">
                  <c:v>1.38826E-2</c:v>
                </c:pt>
                <c:pt idx="32577">
                  <c:v>2.4917600000000002E-2</c:v>
                </c:pt>
                <c:pt idx="32578">
                  <c:v>2.6318600000000001E-2</c:v>
                </c:pt>
                <c:pt idx="32579">
                  <c:v>3.6940599999999997E-2</c:v>
                </c:pt>
                <c:pt idx="32580">
                  <c:v>2.0432499999999999E-2</c:v>
                </c:pt>
                <c:pt idx="32581">
                  <c:v>2.3602499999999998E-2</c:v>
                </c:pt>
                <c:pt idx="32582">
                  <c:v>3.6282500000000002E-2</c:v>
                </c:pt>
                <c:pt idx="32583">
                  <c:v>1.22595E-2</c:v>
                </c:pt>
                <c:pt idx="32584">
                  <c:v>4.5841199999999999E-2</c:v>
                </c:pt>
                <c:pt idx="32585">
                  <c:v>1.2746800000000001E-2</c:v>
                </c:pt>
                <c:pt idx="32586">
                  <c:v>1.7159500000000001E-2</c:v>
                </c:pt>
                <c:pt idx="32587">
                  <c:v>4.14753E-2</c:v>
                </c:pt>
                <c:pt idx="32588">
                  <c:v>3.3106799999999999E-2</c:v>
                </c:pt>
                <c:pt idx="32589">
                  <c:v>-6.2255899999999996E-3</c:v>
                </c:pt>
                <c:pt idx="32590">
                  <c:v>3.1538E-3</c:v>
                </c:pt>
                <c:pt idx="32591">
                  <c:v>4.6217899999999999E-2</c:v>
                </c:pt>
                <c:pt idx="32592">
                  <c:v>2.55623E-2</c:v>
                </c:pt>
                <c:pt idx="32593">
                  <c:v>-8.8691699999999998E-4</c:v>
                </c:pt>
                <c:pt idx="32594">
                  <c:v>5.8869400000000002E-2</c:v>
                </c:pt>
                <c:pt idx="32595">
                  <c:v>5.4188699999999999E-2</c:v>
                </c:pt>
                <c:pt idx="32596">
                  <c:v>2.7442899999999999E-2</c:v>
                </c:pt>
                <c:pt idx="32597">
                  <c:v>7.8010600000000003E-4</c:v>
                </c:pt>
                <c:pt idx="32598">
                  <c:v>-9.9239299999999992E-3</c:v>
                </c:pt>
                <c:pt idx="32599">
                  <c:v>2.6456799999999999E-2</c:v>
                </c:pt>
                <c:pt idx="32600">
                  <c:v>4.2056999999999997E-2</c:v>
                </c:pt>
                <c:pt idx="32601">
                  <c:v>3.7435499999999997E-2</c:v>
                </c:pt>
                <c:pt idx="32602">
                  <c:v>5.6495699999999996E-3</c:v>
                </c:pt>
                <c:pt idx="32603">
                  <c:v>9.1638599999999994E-3</c:v>
                </c:pt>
                <c:pt idx="32604">
                  <c:v>2.7426699999999998E-2</c:v>
                </c:pt>
                <c:pt idx="32605">
                  <c:v>3.9502099999999998E-2</c:v>
                </c:pt>
                <c:pt idx="32606">
                  <c:v>-3.8165999999999999E-3</c:v>
                </c:pt>
                <c:pt idx="32607">
                  <c:v>1.5928299999999999E-2</c:v>
                </c:pt>
                <c:pt idx="32608">
                  <c:v>1.7411200000000002E-2</c:v>
                </c:pt>
                <c:pt idx="32609">
                  <c:v>1.1058800000000001E-2</c:v>
                </c:pt>
                <c:pt idx="32610">
                  <c:v>2.1412799999999999E-2</c:v>
                </c:pt>
                <c:pt idx="32611">
                  <c:v>7.1439700000000004E-3</c:v>
                </c:pt>
                <c:pt idx="32612">
                  <c:v>2.43254E-2</c:v>
                </c:pt>
                <c:pt idx="32613">
                  <c:v>2.2442799999999999E-2</c:v>
                </c:pt>
                <c:pt idx="32614">
                  <c:v>2.1996499999999999E-2</c:v>
                </c:pt>
                <c:pt idx="32615">
                  <c:v>2.6511199999999999E-2</c:v>
                </c:pt>
                <c:pt idx="32616">
                  <c:v>3.3051499999999998E-2</c:v>
                </c:pt>
                <c:pt idx="32617">
                  <c:v>2.50902E-2</c:v>
                </c:pt>
                <c:pt idx="32618">
                  <c:v>3.2855000000000002E-2</c:v>
                </c:pt>
                <c:pt idx="32619">
                  <c:v>9.9267999999999995E-3</c:v>
                </c:pt>
                <c:pt idx="32620">
                  <c:v>2.74229E-2</c:v>
                </c:pt>
                <c:pt idx="32621">
                  <c:v>3.4747100000000003E-2</c:v>
                </c:pt>
                <c:pt idx="32622">
                  <c:v>3.6288300000000002E-2</c:v>
                </c:pt>
                <c:pt idx="32623">
                  <c:v>1.13163E-2</c:v>
                </c:pt>
                <c:pt idx="32624">
                  <c:v>3.5510100000000003E-2</c:v>
                </c:pt>
                <c:pt idx="32625">
                  <c:v>4.0045699999999997E-2</c:v>
                </c:pt>
                <c:pt idx="32626">
                  <c:v>4.0531200000000001E-4</c:v>
                </c:pt>
                <c:pt idx="32627">
                  <c:v>1.9847900000000002E-2</c:v>
                </c:pt>
                <c:pt idx="32628">
                  <c:v>5.45788E-3</c:v>
                </c:pt>
                <c:pt idx="32629">
                  <c:v>2.1005599999999999E-2</c:v>
                </c:pt>
                <c:pt idx="32630">
                  <c:v>1.4125800000000001E-2</c:v>
                </c:pt>
                <c:pt idx="32631">
                  <c:v>1.38245E-2</c:v>
                </c:pt>
                <c:pt idx="32632">
                  <c:v>2.4291E-2</c:v>
                </c:pt>
                <c:pt idx="32633">
                  <c:v>1.95484E-2</c:v>
                </c:pt>
                <c:pt idx="32634">
                  <c:v>2.7448699999999999E-2</c:v>
                </c:pt>
                <c:pt idx="32635">
                  <c:v>2.316E-2</c:v>
                </c:pt>
                <c:pt idx="32636">
                  <c:v>9.8428700000000001E-3</c:v>
                </c:pt>
                <c:pt idx="32637">
                  <c:v>4.1465800000000004E-3</c:v>
                </c:pt>
                <c:pt idx="32638">
                  <c:v>2.3179100000000001E-2</c:v>
                </c:pt>
                <c:pt idx="32639">
                  <c:v>1.2661E-2</c:v>
                </c:pt>
                <c:pt idx="32640">
                  <c:v>2.40269E-2</c:v>
                </c:pt>
                <c:pt idx="32641">
                  <c:v>-7.2317099999999997E-3</c:v>
                </c:pt>
                <c:pt idx="32642">
                  <c:v>2.6553199999999999E-2</c:v>
                </c:pt>
                <c:pt idx="32643">
                  <c:v>-3.1245200000000001E-2</c:v>
                </c:pt>
                <c:pt idx="32644">
                  <c:v>9.5710799999999992E-3</c:v>
                </c:pt>
                <c:pt idx="32645">
                  <c:v>8.0308900000000006E-3</c:v>
                </c:pt>
                <c:pt idx="32646">
                  <c:v>1.31083E-2</c:v>
                </c:pt>
                <c:pt idx="32647">
                  <c:v>2.29759E-2</c:v>
                </c:pt>
                <c:pt idx="32648">
                  <c:v>-1.3282800000000001E-2</c:v>
                </c:pt>
                <c:pt idx="32649">
                  <c:v>8.6174000000000008E-3</c:v>
                </c:pt>
                <c:pt idx="32650">
                  <c:v>9.9039100000000001E-3</c:v>
                </c:pt>
                <c:pt idx="32651">
                  <c:v>2.4975799999999999E-2</c:v>
                </c:pt>
                <c:pt idx="32652">
                  <c:v>-6.1178200000000004E-3</c:v>
                </c:pt>
                <c:pt idx="32653">
                  <c:v>-4.1246399999999997E-3</c:v>
                </c:pt>
                <c:pt idx="32654">
                  <c:v>-1.6531899999999999E-2</c:v>
                </c:pt>
                <c:pt idx="32655">
                  <c:v>4.8742300000000002E-3</c:v>
                </c:pt>
                <c:pt idx="32656">
                  <c:v>5.4941199999999999E-3</c:v>
                </c:pt>
                <c:pt idx="32657">
                  <c:v>-4.0922199999999997E-3</c:v>
                </c:pt>
                <c:pt idx="32658">
                  <c:v>1.26152E-2</c:v>
                </c:pt>
                <c:pt idx="32659">
                  <c:v>-1.1115099999999999E-2</c:v>
                </c:pt>
                <c:pt idx="32660">
                  <c:v>1.61648E-2</c:v>
                </c:pt>
                <c:pt idx="32661">
                  <c:v>-2.3078899999999999E-4</c:v>
                </c:pt>
                <c:pt idx="32662">
                  <c:v>1.0240600000000001E-2</c:v>
                </c:pt>
                <c:pt idx="32663">
                  <c:v>-5.2719100000000003E-3</c:v>
                </c:pt>
                <c:pt idx="32664">
                  <c:v>-1.47505E-2</c:v>
                </c:pt>
                <c:pt idx="32665">
                  <c:v>4.2820000000000002E-3</c:v>
                </c:pt>
                <c:pt idx="32666">
                  <c:v>-9.0160399999999995E-3</c:v>
                </c:pt>
                <c:pt idx="32667">
                  <c:v>-3.4580199999999998E-2</c:v>
                </c:pt>
                <c:pt idx="32668">
                  <c:v>-8.7337500000000002E-3</c:v>
                </c:pt>
                <c:pt idx="32669">
                  <c:v>-1.51682E-2</c:v>
                </c:pt>
                <c:pt idx="32670">
                  <c:v>1.27831E-2</c:v>
                </c:pt>
                <c:pt idx="32671">
                  <c:v>1.01175E-2</c:v>
                </c:pt>
                <c:pt idx="32672">
                  <c:v>-1.7801299999999999E-2</c:v>
                </c:pt>
                <c:pt idx="32673">
                  <c:v>-3.2916099999999997E-2</c:v>
                </c:pt>
                <c:pt idx="32674">
                  <c:v>-1.63698E-2</c:v>
                </c:pt>
                <c:pt idx="32675">
                  <c:v>-5.5704099999999996E-3</c:v>
                </c:pt>
                <c:pt idx="32676">
                  <c:v>1.6493799999999999E-2</c:v>
                </c:pt>
                <c:pt idx="32677">
                  <c:v>-2.5769199999999999E-2</c:v>
                </c:pt>
                <c:pt idx="32678">
                  <c:v>-1.0851899999999999E-2</c:v>
                </c:pt>
                <c:pt idx="32679">
                  <c:v>-1.5504799999999999E-2</c:v>
                </c:pt>
                <c:pt idx="32680">
                  <c:v>-1.8404E-2</c:v>
                </c:pt>
                <c:pt idx="32681">
                  <c:v>-5.9661899999999997E-3</c:v>
                </c:pt>
                <c:pt idx="32682">
                  <c:v>-9.0103100000000005E-3</c:v>
                </c:pt>
                <c:pt idx="32683">
                  <c:v>-1.05848E-2</c:v>
                </c:pt>
                <c:pt idx="32684">
                  <c:v>-4.0860199999999999E-2</c:v>
                </c:pt>
                <c:pt idx="32685">
                  <c:v>-3.10583E-2</c:v>
                </c:pt>
                <c:pt idx="32686">
                  <c:v>1.68228E-3</c:v>
                </c:pt>
                <c:pt idx="32687">
                  <c:v>-1.9061999999999999E-2</c:v>
                </c:pt>
                <c:pt idx="32688">
                  <c:v>-1.7497100000000002E-2</c:v>
                </c:pt>
                <c:pt idx="32689">
                  <c:v>1.50414E-2</c:v>
                </c:pt>
                <c:pt idx="32690">
                  <c:v>3.2386799999999999E-3</c:v>
                </c:pt>
                <c:pt idx="32691">
                  <c:v>-2.2650699999999999E-2</c:v>
                </c:pt>
                <c:pt idx="32692">
                  <c:v>-1.44691E-2</c:v>
                </c:pt>
                <c:pt idx="32693">
                  <c:v>3.9749099999999999E-3</c:v>
                </c:pt>
                <c:pt idx="32694">
                  <c:v>1.1482199999999999E-3</c:v>
                </c:pt>
                <c:pt idx="32695">
                  <c:v>-2.8944000000000001E-3</c:v>
                </c:pt>
                <c:pt idx="32696">
                  <c:v>1.14241E-2</c:v>
                </c:pt>
                <c:pt idx="32697">
                  <c:v>-1.2970000000000001E-4</c:v>
                </c:pt>
                <c:pt idx="32698">
                  <c:v>8.6021399999999994E-3</c:v>
                </c:pt>
                <c:pt idx="32699">
                  <c:v>6.80256E-3</c:v>
                </c:pt>
                <c:pt idx="32700">
                  <c:v>1.16072E-2</c:v>
                </c:pt>
                <c:pt idx="32701">
                  <c:v>-1.78528E-3</c:v>
                </c:pt>
                <c:pt idx="32702">
                  <c:v>2.2390400000000001E-2</c:v>
                </c:pt>
                <c:pt idx="32703">
                  <c:v>1.81656E-2</c:v>
                </c:pt>
                <c:pt idx="32704">
                  <c:v>2.1145799999999999E-2</c:v>
                </c:pt>
                <c:pt idx="32705">
                  <c:v>4.1885400000000001E-3</c:v>
                </c:pt>
                <c:pt idx="32706">
                  <c:v>1.1673899999999999E-2</c:v>
                </c:pt>
                <c:pt idx="32707">
                  <c:v>3.3950799999999998E-4</c:v>
                </c:pt>
                <c:pt idx="32708">
                  <c:v>-8.5535000000000003E-3</c:v>
                </c:pt>
                <c:pt idx="32709">
                  <c:v>2.3410799999999999E-2</c:v>
                </c:pt>
                <c:pt idx="32710">
                  <c:v>-4.1160600000000004E-3</c:v>
                </c:pt>
                <c:pt idx="32711">
                  <c:v>7.23648E-3</c:v>
                </c:pt>
                <c:pt idx="32712">
                  <c:v>-1.29061E-2</c:v>
                </c:pt>
                <c:pt idx="32713">
                  <c:v>-1.73244E-2</c:v>
                </c:pt>
                <c:pt idx="32714">
                  <c:v>1.7124199999999999E-2</c:v>
                </c:pt>
                <c:pt idx="32715">
                  <c:v>2.1482500000000002E-2</c:v>
                </c:pt>
                <c:pt idx="32716">
                  <c:v>1.9380600000000001E-2</c:v>
                </c:pt>
                <c:pt idx="32717">
                  <c:v>-1.2311000000000001E-2</c:v>
                </c:pt>
                <c:pt idx="32718">
                  <c:v>-1.92137E-2</c:v>
                </c:pt>
                <c:pt idx="32719">
                  <c:v>-2.15225E-2</c:v>
                </c:pt>
                <c:pt idx="32720">
                  <c:v>6.26087E-3</c:v>
                </c:pt>
                <c:pt idx="32721">
                  <c:v>2.5374399999999998E-2</c:v>
                </c:pt>
                <c:pt idx="32722">
                  <c:v>1.32236E-2</c:v>
                </c:pt>
                <c:pt idx="32723">
                  <c:v>-1.17912E-2</c:v>
                </c:pt>
                <c:pt idx="32724">
                  <c:v>-2.8749500000000001E-2</c:v>
                </c:pt>
                <c:pt idx="32725">
                  <c:v>-8.7080000000000005E-3</c:v>
                </c:pt>
                <c:pt idx="32726">
                  <c:v>1.42612E-2</c:v>
                </c:pt>
                <c:pt idx="32727">
                  <c:v>2.44598E-2</c:v>
                </c:pt>
                <c:pt idx="32728">
                  <c:v>1.3283700000000001E-2</c:v>
                </c:pt>
                <c:pt idx="32729">
                  <c:v>-2.29473E-2</c:v>
                </c:pt>
                <c:pt idx="32730">
                  <c:v>-1.65205E-2</c:v>
                </c:pt>
                <c:pt idx="32731">
                  <c:v>-5.7029699999999999E-3</c:v>
                </c:pt>
                <c:pt idx="32732">
                  <c:v>1.35059E-2</c:v>
                </c:pt>
                <c:pt idx="32733">
                  <c:v>-1.22299E-2</c:v>
                </c:pt>
                <c:pt idx="32734">
                  <c:v>-3.3679000000000001E-2</c:v>
                </c:pt>
                <c:pt idx="32735">
                  <c:v>-9.3250299999999998E-3</c:v>
                </c:pt>
                <c:pt idx="32736">
                  <c:v>-6.5345799999999999E-3</c:v>
                </c:pt>
                <c:pt idx="32737">
                  <c:v>-1.6734099999999998E-2</c:v>
                </c:pt>
                <c:pt idx="32738">
                  <c:v>2.14577E-4</c:v>
                </c:pt>
                <c:pt idx="32739">
                  <c:v>-5.5163400000000001E-2</c:v>
                </c:pt>
                <c:pt idx="32740">
                  <c:v>-4.5269999999999998E-2</c:v>
                </c:pt>
                <c:pt idx="32741">
                  <c:v>-2.4591399999999999E-2</c:v>
                </c:pt>
                <c:pt idx="32742">
                  <c:v>1.51443E-3</c:v>
                </c:pt>
                <c:pt idx="32743">
                  <c:v>2.0220800000000001E-2</c:v>
                </c:pt>
                <c:pt idx="32744">
                  <c:v>-1.7406499999999998E-2</c:v>
                </c:pt>
                <c:pt idx="32745">
                  <c:v>-1.6559600000000001E-2</c:v>
                </c:pt>
                <c:pt idx="32746">
                  <c:v>-5.77335E-2</c:v>
                </c:pt>
                <c:pt idx="32747">
                  <c:v>-1.7335900000000001E-2</c:v>
                </c:pt>
                <c:pt idx="32748">
                  <c:v>-4.1999799999999999E-3</c:v>
                </c:pt>
                <c:pt idx="32749">
                  <c:v>-2.9039399999999998E-3</c:v>
                </c:pt>
                <c:pt idx="32750">
                  <c:v>-5.0095599999999997E-2</c:v>
                </c:pt>
                <c:pt idx="32751">
                  <c:v>-6.5545999999999993E-2</c:v>
                </c:pt>
                <c:pt idx="32752">
                  <c:v>-1.40591E-2</c:v>
                </c:pt>
                <c:pt idx="32753">
                  <c:v>-5.1021599999999997E-3</c:v>
                </c:pt>
                <c:pt idx="32754">
                  <c:v>-1.4858199999999999E-3</c:v>
                </c:pt>
                <c:pt idx="32755">
                  <c:v>-3.2201800000000003E-2</c:v>
                </c:pt>
                <c:pt idx="32756">
                  <c:v>-3.1107900000000001E-2</c:v>
                </c:pt>
                <c:pt idx="32757">
                  <c:v>-2.4222400000000002E-2</c:v>
                </c:pt>
                <c:pt idx="32758">
                  <c:v>-4.7718000000000003E-2</c:v>
                </c:pt>
                <c:pt idx="32759">
                  <c:v>-8.6593599999999998E-4</c:v>
                </c:pt>
                <c:pt idx="32760">
                  <c:v>-2.36988E-3</c:v>
                </c:pt>
                <c:pt idx="32761">
                  <c:v>-6.05097E-2</c:v>
                </c:pt>
                <c:pt idx="32762">
                  <c:v>-4.5763999999999999E-2</c:v>
                </c:pt>
                <c:pt idx="32763">
                  <c:v>-3.5578699999999998E-2</c:v>
                </c:pt>
                <c:pt idx="32764">
                  <c:v>-9.1934199999999997E-4</c:v>
                </c:pt>
                <c:pt idx="32765">
                  <c:v>-9.76753E-3</c:v>
                </c:pt>
                <c:pt idx="32766">
                  <c:v>-4.79155E-2</c:v>
                </c:pt>
                <c:pt idx="32767">
                  <c:v>-7.5451900000000002E-2</c:v>
                </c:pt>
                <c:pt idx="32768">
                  <c:v>-7.4191999999999994E-2</c:v>
                </c:pt>
                <c:pt idx="32769">
                  <c:v>-2.1396600000000002E-2</c:v>
                </c:pt>
                <c:pt idx="32770">
                  <c:v>2.2186299999999999E-2</c:v>
                </c:pt>
                <c:pt idx="32771">
                  <c:v>-4.4494600000000002E-2</c:v>
                </c:pt>
                <c:pt idx="32772">
                  <c:v>-7.3729500000000003E-2</c:v>
                </c:pt>
                <c:pt idx="32773">
                  <c:v>-3.3766699999999997E-2</c:v>
                </c:pt>
                <c:pt idx="32774">
                  <c:v>-5.7660099999999999E-2</c:v>
                </c:pt>
                <c:pt idx="32775">
                  <c:v>-3.5587300000000002E-2</c:v>
                </c:pt>
                <c:pt idx="32776">
                  <c:v>-3.5111400000000001E-2</c:v>
                </c:pt>
                <c:pt idx="32777">
                  <c:v>-4.5764899999999997E-2</c:v>
                </c:pt>
                <c:pt idx="32778">
                  <c:v>-5.3664200000000002E-2</c:v>
                </c:pt>
                <c:pt idx="32779">
                  <c:v>-6.7654599999999995E-2</c:v>
                </c:pt>
                <c:pt idx="32780">
                  <c:v>-4.3323500000000001E-2</c:v>
                </c:pt>
                <c:pt idx="32781">
                  <c:v>-1.4240299999999999E-2</c:v>
                </c:pt>
                <c:pt idx="32782">
                  <c:v>-4.02794E-2</c:v>
                </c:pt>
                <c:pt idx="32783">
                  <c:v>-2.78587E-2</c:v>
                </c:pt>
                <c:pt idx="32784">
                  <c:v>-2.1768599999999999E-2</c:v>
                </c:pt>
                <c:pt idx="32785">
                  <c:v>-4.8554399999999998E-2</c:v>
                </c:pt>
                <c:pt idx="32786">
                  <c:v>-3.4988400000000003E-2</c:v>
                </c:pt>
                <c:pt idx="32787">
                  <c:v>-3.65686E-2</c:v>
                </c:pt>
                <c:pt idx="32788">
                  <c:v>-5.1722499999999998E-2</c:v>
                </c:pt>
                <c:pt idx="32789">
                  <c:v>-5.6429899999999998E-2</c:v>
                </c:pt>
                <c:pt idx="32790">
                  <c:v>-3.3906899999999997E-2</c:v>
                </c:pt>
                <c:pt idx="32791">
                  <c:v>-2.7024300000000001E-2</c:v>
                </c:pt>
                <c:pt idx="32792">
                  <c:v>-3.8280499999999999E-3</c:v>
                </c:pt>
                <c:pt idx="32793">
                  <c:v>-4.3460800000000001E-2</c:v>
                </c:pt>
                <c:pt idx="32794">
                  <c:v>-4.38471E-2</c:v>
                </c:pt>
                <c:pt idx="32795">
                  <c:v>-4.7636999999999999E-2</c:v>
                </c:pt>
                <c:pt idx="32796">
                  <c:v>-3.3521700000000001E-2</c:v>
                </c:pt>
                <c:pt idx="32797">
                  <c:v>-1.9639E-2</c:v>
                </c:pt>
                <c:pt idx="32798">
                  <c:v>-1.8981000000000001E-2</c:v>
                </c:pt>
                <c:pt idx="32799">
                  <c:v>-3.5189600000000001E-2</c:v>
                </c:pt>
                <c:pt idx="32800">
                  <c:v>-6.0380000000000003E-2</c:v>
                </c:pt>
                <c:pt idx="32801">
                  <c:v>-4.7457699999999998E-2</c:v>
                </c:pt>
                <c:pt idx="32802">
                  <c:v>-2.5270500000000001E-2</c:v>
                </c:pt>
                <c:pt idx="32803">
                  <c:v>-1.04294E-2</c:v>
                </c:pt>
                <c:pt idx="32804">
                  <c:v>-9.7990000000000004E-3</c:v>
                </c:pt>
                <c:pt idx="32805">
                  <c:v>-2.7435299999999999E-2</c:v>
                </c:pt>
                <c:pt idx="32806">
                  <c:v>-4.3451299999999998E-2</c:v>
                </c:pt>
                <c:pt idx="32807">
                  <c:v>-4.4535600000000002E-2</c:v>
                </c:pt>
                <c:pt idx="32808">
                  <c:v>-4.5174600000000002E-2</c:v>
                </c:pt>
                <c:pt idx="32809">
                  <c:v>-3.3726699999999998E-2</c:v>
                </c:pt>
                <c:pt idx="32810">
                  <c:v>-2.8002699999999998E-2</c:v>
                </c:pt>
                <c:pt idx="32811">
                  <c:v>-2.35252E-2</c:v>
                </c:pt>
                <c:pt idx="32812">
                  <c:v>-2.0037699999999999E-2</c:v>
                </c:pt>
                <c:pt idx="32813">
                  <c:v>-2.40631E-2</c:v>
                </c:pt>
                <c:pt idx="32814">
                  <c:v>-2.8861999999999999E-2</c:v>
                </c:pt>
                <c:pt idx="32815">
                  <c:v>-3.8640000000000001E-2</c:v>
                </c:pt>
                <c:pt idx="32816">
                  <c:v>-3.0268699999999999E-2</c:v>
                </c:pt>
                <c:pt idx="32817">
                  <c:v>-3.1538999999999998E-2</c:v>
                </c:pt>
                <c:pt idx="32818">
                  <c:v>-1.7503700000000001E-2</c:v>
                </c:pt>
                <c:pt idx="32819">
                  <c:v>-5.1689100000000001E-4</c:v>
                </c:pt>
                <c:pt idx="32820">
                  <c:v>-2.6204100000000001E-2</c:v>
                </c:pt>
                <c:pt idx="32821">
                  <c:v>-4.6630900000000003E-2</c:v>
                </c:pt>
                <c:pt idx="32822">
                  <c:v>-3.9818800000000001E-2</c:v>
                </c:pt>
                <c:pt idx="32823">
                  <c:v>-7.8020099999999998E-3</c:v>
                </c:pt>
                <c:pt idx="32824">
                  <c:v>-2.1070499999999999E-2</c:v>
                </c:pt>
                <c:pt idx="32825">
                  <c:v>-1.76201E-2</c:v>
                </c:pt>
                <c:pt idx="32826">
                  <c:v>-4.2154299999999999E-2</c:v>
                </c:pt>
                <c:pt idx="32827">
                  <c:v>-4.2306900000000001E-2</c:v>
                </c:pt>
                <c:pt idx="32828">
                  <c:v>-2.4868999999999999E-2</c:v>
                </c:pt>
                <c:pt idx="32829">
                  <c:v>-4.3352099999999998E-2</c:v>
                </c:pt>
                <c:pt idx="32830">
                  <c:v>-1.26734E-2</c:v>
                </c:pt>
                <c:pt idx="32831">
                  <c:v>-3.1245200000000001E-2</c:v>
                </c:pt>
                <c:pt idx="32832">
                  <c:v>-5.4287000000000002E-2</c:v>
                </c:pt>
                <c:pt idx="32833">
                  <c:v>-3.5962099999999997E-2</c:v>
                </c:pt>
                <c:pt idx="32834">
                  <c:v>-6.1665499999999998E-2</c:v>
                </c:pt>
                <c:pt idx="32835">
                  <c:v>-3.7486999999999999E-2</c:v>
                </c:pt>
                <c:pt idx="32836">
                  <c:v>-3.2486899999999999E-2</c:v>
                </c:pt>
                <c:pt idx="32837">
                  <c:v>-3.7982000000000002E-2</c:v>
                </c:pt>
                <c:pt idx="32838">
                  <c:v>-6.4158400000000004E-2</c:v>
                </c:pt>
                <c:pt idx="32839">
                  <c:v>-4.0745700000000003E-2</c:v>
                </c:pt>
                <c:pt idx="32840">
                  <c:v>-1.37453E-2</c:v>
                </c:pt>
                <c:pt idx="32841">
                  <c:v>-3.98226E-2</c:v>
                </c:pt>
                <c:pt idx="32842">
                  <c:v>-5.7994799999999999E-2</c:v>
                </c:pt>
                <c:pt idx="32843">
                  <c:v>-7.3346099999999997E-2</c:v>
                </c:pt>
                <c:pt idx="32844">
                  <c:v>-2.18525E-2</c:v>
                </c:pt>
                <c:pt idx="32845">
                  <c:v>-2.70309E-2</c:v>
                </c:pt>
                <c:pt idx="32846">
                  <c:v>-2.3827600000000001E-2</c:v>
                </c:pt>
                <c:pt idx="32847">
                  <c:v>-2.0193099999999999E-2</c:v>
                </c:pt>
                <c:pt idx="32848">
                  <c:v>-7.3322300000000007E-2</c:v>
                </c:pt>
                <c:pt idx="32849">
                  <c:v>-5.7762099999999997E-2</c:v>
                </c:pt>
                <c:pt idx="32850">
                  <c:v>-5.4276499999999998E-2</c:v>
                </c:pt>
                <c:pt idx="32851">
                  <c:v>-5.3902600000000002E-2</c:v>
                </c:pt>
                <c:pt idx="32852">
                  <c:v>-2.1912600000000001E-2</c:v>
                </c:pt>
                <c:pt idx="32853">
                  <c:v>-2.4800300000000001E-2</c:v>
                </c:pt>
                <c:pt idx="32854">
                  <c:v>-5.1309599999999997E-2</c:v>
                </c:pt>
                <c:pt idx="32855">
                  <c:v>-7.0415500000000006E-2</c:v>
                </c:pt>
                <c:pt idx="32856">
                  <c:v>-7.8754400000000002E-2</c:v>
                </c:pt>
                <c:pt idx="32857">
                  <c:v>-2.0125400000000002E-2</c:v>
                </c:pt>
                <c:pt idx="32858">
                  <c:v>-1.5115700000000001E-3</c:v>
                </c:pt>
                <c:pt idx="32859">
                  <c:v>-5.2678099999999999E-2</c:v>
                </c:pt>
                <c:pt idx="32860">
                  <c:v>-4.2610200000000001E-2</c:v>
                </c:pt>
                <c:pt idx="32861">
                  <c:v>-6.34575E-2</c:v>
                </c:pt>
                <c:pt idx="32862">
                  <c:v>-4.8635499999999998E-2</c:v>
                </c:pt>
                <c:pt idx="32863">
                  <c:v>-1.50452E-2</c:v>
                </c:pt>
                <c:pt idx="32864">
                  <c:v>-5.0629599999999997E-2</c:v>
                </c:pt>
                <c:pt idx="32865">
                  <c:v>-4.6154000000000001E-2</c:v>
                </c:pt>
                <c:pt idx="32866">
                  <c:v>-7.2386699999999998E-2</c:v>
                </c:pt>
                <c:pt idx="32867">
                  <c:v>-3.2098799999999997E-2</c:v>
                </c:pt>
                <c:pt idx="32868">
                  <c:v>-3.06225E-2</c:v>
                </c:pt>
                <c:pt idx="32869">
                  <c:v>-4.0330900000000003E-2</c:v>
                </c:pt>
                <c:pt idx="32870">
                  <c:v>-4.8998800000000002E-2</c:v>
                </c:pt>
                <c:pt idx="32871">
                  <c:v>-9.1741600000000006E-2</c:v>
                </c:pt>
                <c:pt idx="32872">
                  <c:v>-6.0655599999999997E-2</c:v>
                </c:pt>
                <c:pt idx="32873">
                  <c:v>-2.4404499999999999E-2</c:v>
                </c:pt>
                <c:pt idx="32874">
                  <c:v>-7.8201299999999998E-3</c:v>
                </c:pt>
                <c:pt idx="32875">
                  <c:v>-4.7203099999999998E-2</c:v>
                </c:pt>
                <c:pt idx="32876">
                  <c:v>-7.6056499999999999E-2</c:v>
                </c:pt>
                <c:pt idx="32877">
                  <c:v>-8.2737900000000003E-2</c:v>
                </c:pt>
                <c:pt idx="32878">
                  <c:v>-7.2826399999999999E-2</c:v>
                </c:pt>
                <c:pt idx="32879">
                  <c:v>-5.48096E-2</c:v>
                </c:pt>
                <c:pt idx="32880">
                  <c:v>1.4788600000000001E-2</c:v>
                </c:pt>
                <c:pt idx="32881">
                  <c:v>-1.46093E-2</c:v>
                </c:pt>
                <c:pt idx="32882">
                  <c:v>-5.6487099999999998E-2</c:v>
                </c:pt>
                <c:pt idx="32883">
                  <c:v>-6.7254099999999997E-2</c:v>
                </c:pt>
                <c:pt idx="32884">
                  <c:v>-7.7138899999999996E-2</c:v>
                </c:pt>
                <c:pt idx="32885">
                  <c:v>-6.5250400000000002E-3</c:v>
                </c:pt>
                <c:pt idx="32886">
                  <c:v>-6.7367599999999996E-3</c:v>
                </c:pt>
                <c:pt idx="32887">
                  <c:v>-3.1802200000000003E-2</c:v>
                </c:pt>
                <c:pt idx="32888">
                  <c:v>-6.0462000000000002E-2</c:v>
                </c:pt>
                <c:pt idx="32889">
                  <c:v>-5.8131200000000001E-2</c:v>
                </c:pt>
                <c:pt idx="32890">
                  <c:v>-3.1936600000000002E-2</c:v>
                </c:pt>
                <c:pt idx="32891">
                  <c:v>-2.6235600000000001E-2</c:v>
                </c:pt>
                <c:pt idx="32892">
                  <c:v>-5.3882600000000003E-2</c:v>
                </c:pt>
                <c:pt idx="32893">
                  <c:v>-5.0131799999999997E-2</c:v>
                </c:pt>
                <c:pt idx="32894">
                  <c:v>-4.2538600000000003E-2</c:v>
                </c:pt>
                <c:pt idx="32895">
                  <c:v>-5.1688199999999997E-2</c:v>
                </c:pt>
                <c:pt idx="32896">
                  <c:v>-2.1583600000000001E-2</c:v>
                </c:pt>
                <c:pt idx="32897">
                  <c:v>-1.42775E-2</c:v>
                </c:pt>
                <c:pt idx="32898">
                  <c:v>-5.3462999999999997E-2</c:v>
                </c:pt>
                <c:pt idx="32899">
                  <c:v>-5.3311299999999999E-2</c:v>
                </c:pt>
                <c:pt idx="32900">
                  <c:v>-3.2851199999999997E-2</c:v>
                </c:pt>
                <c:pt idx="32901">
                  <c:v>-2.82946E-2</c:v>
                </c:pt>
                <c:pt idx="32902">
                  <c:v>4.3373099999999996E-3</c:v>
                </c:pt>
                <c:pt idx="32903">
                  <c:v>-2.9452300000000001E-2</c:v>
                </c:pt>
                <c:pt idx="32904">
                  <c:v>-7.6447500000000002E-2</c:v>
                </c:pt>
                <c:pt idx="32905">
                  <c:v>-4.4838000000000003E-2</c:v>
                </c:pt>
                <c:pt idx="32906">
                  <c:v>-2.6163100000000002E-2</c:v>
                </c:pt>
                <c:pt idx="32907">
                  <c:v>9.3135800000000001E-3</c:v>
                </c:pt>
                <c:pt idx="32908">
                  <c:v>9.0026899999999998E-4</c:v>
                </c:pt>
                <c:pt idx="32909">
                  <c:v>-5.71756E-2</c:v>
                </c:pt>
                <c:pt idx="32910">
                  <c:v>-6.3543299999999997E-2</c:v>
                </c:pt>
                <c:pt idx="32911">
                  <c:v>-5.7090799999999997E-2</c:v>
                </c:pt>
                <c:pt idx="32912">
                  <c:v>-1.8237099999999999E-2</c:v>
                </c:pt>
                <c:pt idx="32913">
                  <c:v>3.1292E-2</c:v>
                </c:pt>
                <c:pt idx="32914">
                  <c:v>-2.2113799999999999E-2</c:v>
                </c:pt>
                <c:pt idx="32915">
                  <c:v>-5.5381800000000002E-2</c:v>
                </c:pt>
                <c:pt idx="32916">
                  <c:v>-4.8240699999999997E-2</c:v>
                </c:pt>
                <c:pt idx="32917">
                  <c:v>-3.4370400000000002E-2</c:v>
                </c:pt>
                <c:pt idx="32918">
                  <c:v>-3.6478000000000001E-3</c:v>
                </c:pt>
                <c:pt idx="32919">
                  <c:v>2.6081099999999999E-2</c:v>
                </c:pt>
                <c:pt idx="32920">
                  <c:v>-3.5242099999999998E-2</c:v>
                </c:pt>
                <c:pt idx="32921">
                  <c:v>-4.7328000000000002E-2</c:v>
                </c:pt>
                <c:pt idx="32922">
                  <c:v>-3.03211E-2</c:v>
                </c:pt>
                <c:pt idx="32923">
                  <c:v>-3.6430400000000002E-3</c:v>
                </c:pt>
                <c:pt idx="32924">
                  <c:v>1.92242E-2</c:v>
                </c:pt>
                <c:pt idx="32925">
                  <c:v>-1.9635199999999998E-2</c:v>
                </c:pt>
                <c:pt idx="32926">
                  <c:v>-4.5883199999999999E-2</c:v>
                </c:pt>
                <c:pt idx="32927">
                  <c:v>-4.78764E-2</c:v>
                </c:pt>
                <c:pt idx="32928">
                  <c:v>-1.4525400000000001E-2</c:v>
                </c:pt>
                <c:pt idx="32929">
                  <c:v>4.3439899999999998E-3</c:v>
                </c:pt>
                <c:pt idx="32930">
                  <c:v>-5.7621E-3</c:v>
                </c:pt>
                <c:pt idx="32931">
                  <c:v>-7.1751599999999999E-2</c:v>
                </c:pt>
                <c:pt idx="32932">
                  <c:v>-7.3767700000000005E-2</c:v>
                </c:pt>
                <c:pt idx="32933">
                  <c:v>-2.5135999999999999E-2</c:v>
                </c:pt>
                <c:pt idx="32934">
                  <c:v>-9.3174E-3</c:v>
                </c:pt>
                <c:pt idx="32935">
                  <c:v>1.4236499999999999E-2</c:v>
                </c:pt>
                <c:pt idx="32936">
                  <c:v>-3.4112900000000002E-2</c:v>
                </c:pt>
                <c:pt idx="32937">
                  <c:v>-4.33283E-2</c:v>
                </c:pt>
                <c:pt idx="32938">
                  <c:v>-5.3900700000000003E-2</c:v>
                </c:pt>
                <c:pt idx="32939">
                  <c:v>-2.2800399999999998E-2</c:v>
                </c:pt>
                <c:pt idx="32940">
                  <c:v>1.8930399999999999E-3</c:v>
                </c:pt>
                <c:pt idx="32941">
                  <c:v>2.2429500000000002E-2</c:v>
                </c:pt>
                <c:pt idx="32942">
                  <c:v>-4.5592300000000002E-2</c:v>
                </c:pt>
                <c:pt idx="32943">
                  <c:v>-6.30217E-2</c:v>
                </c:pt>
                <c:pt idx="32944">
                  <c:v>-3.8598100000000003E-2</c:v>
                </c:pt>
                <c:pt idx="32945">
                  <c:v>-2.1956400000000001E-2</c:v>
                </c:pt>
                <c:pt idx="32946">
                  <c:v>-2.2816699999999999E-2</c:v>
                </c:pt>
                <c:pt idx="32947">
                  <c:v>-1.5493399999999999E-2</c:v>
                </c:pt>
                <c:pt idx="32948">
                  <c:v>-4.7817199999999997E-2</c:v>
                </c:pt>
                <c:pt idx="32949">
                  <c:v>-4.39453E-2</c:v>
                </c:pt>
                <c:pt idx="32950">
                  <c:v>-2.6620899999999999E-2</c:v>
                </c:pt>
                <c:pt idx="32951">
                  <c:v>1.93872E-2</c:v>
                </c:pt>
                <c:pt idx="32952">
                  <c:v>-6.7853899999999997E-3</c:v>
                </c:pt>
                <c:pt idx="32953">
                  <c:v>-5.32351E-2</c:v>
                </c:pt>
                <c:pt idx="32954">
                  <c:v>-7.4211100000000002E-2</c:v>
                </c:pt>
                <c:pt idx="32955">
                  <c:v>-4.4890399999999997E-2</c:v>
                </c:pt>
                <c:pt idx="32956">
                  <c:v>-2.0800599999999999E-2</c:v>
                </c:pt>
                <c:pt idx="32957">
                  <c:v>-3.1211900000000001E-2</c:v>
                </c:pt>
                <c:pt idx="32958">
                  <c:v>2.3360300000000001E-2</c:v>
                </c:pt>
                <c:pt idx="32959">
                  <c:v>-6.6150700000000007E-2</c:v>
                </c:pt>
                <c:pt idx="32960">
                  <c:v>-8.2984000000000002E-2</c:v>
                </c:pt>
                <c:pt idx="32961">
                  <c:v>-2.4972899999999999E-2</c:v>
                </c:pt>
                <c:pt idx="32962">
                  <c:v>-3.21836E-2</c:v>
                </c:pt>
                <c:pt idx="32963">
                  <c:v>-2.7691799999999999E-2</c:v>
                </c:pt>
                <c:pt idx="32964">
                  <c:v>-4.3305400000000001E-2</c:v>
                </c:pt>
                <c:pt idx="32965">
                  <c:v>-2.0541199999999999E-2</c:v>
                </c:pt>
                <c:pt idx="32966">
                  <c:v>-4.0103899999999998E-2</c:v>
                </c:pt>
                <c:pt idx="32967">
                  <c:v>-2.6460600000000001E-2</c:v>
                </c:pt>
                <c:pt idx="32968">
                  <c:v>-1.43576E-2</c:v>
                </c:pt>
                <c:pt idx="32969">
                  <c:v>-3.57151E-3</c:v>
                </c:pt>
                <c:pt idx="32970">
                  <c:v>-3.74279E-2</c:v>
                </c:pt>
                <c:pt idx="32971">
                  <c:v>-3.5489100000000003E-2</c:v>
                </c:pt>
                <c:pt idx="32972">
                  <c:v>-1.28813E-2</c:v>
                </c:pt>
                <c:pt idx="32973">
                  <c:v>-1.8070200000000002E-2</c:v>
                </c:pt>
                <c:pt idx="32974">
                  <c:v>-1.09978E-2</c:v>
                </c:pt>
                <c:pt idx="32975">
                  <c:v>-1.19658E-2</c:v>
                </c:pt>
                <c:pt idx="32976">
                  <c:v>-1.9208900000000001E-2</c:v>
                </c:pt>
                <c:pt idx="32977">
                  <c:v>-2.9016500000000001E-2</c:v>
                </c:pt>
                <c:pt idx="32978">
                  <c:v>4.5366299999999998E-3</c:v>
                </c:pt>
                <c:pt idx="32979">
                  <c:v>9.1505100000000006E-3</c:v>
                </c:pt>
                <c:pt idx="32980">
                  <c:v>-1.2413E-2</c:v>
                </c:pt>
                <c:pt idx="32981">
                  <c:v>-1.28031E-2</c:v>
                </c:pt>
                <c:pt idx="32982">
                  <c:v>-2.1096199999999999E-2</c:v>
                </c:pt>
                <c:pt idx="32983">
                  <c:v>-5.38063E-3</c:v>
                </c:pt>
                <c:pt idx="32984">
                  <c:v>-4.5490299999999999E-3</c:v>
                </c:pt>
                <c:pt idx="32985">
                  <c:v>4.9829499999999999E-3</c:v>
                </c:pt>
                <c:pt idx="32986">
                  <c:v>-9.2916500000000003E-3</c:v>
                </c:pt>
                <c:pt idx="32987">
                  <c:v>-5.4012299999999999E-2</c:v>
                </c:pt>
                <c:pt idx="32988">
                  <c:v>-2.28043E-2</c:v>
                </c:pt>
                <c:pt idx="32989">
                  <c:v>3.5829500000000001E-3</c:v>
                </c:pt>
                <c:pt idx="32990">
                  <c:v>-1.8234299999999998E-2</c:v>
                </c:pt>
                <c:pt idx="32991">
                  <c:v>5.1593799999999997E-4</c:v>
                </c:pt>
                <c:pt idx="32992">
                  <c:v>-1.7714500000000001E-2</c:v>
                </c:pt>
                <c:pt idx="32993">
                  <c:v>-2.1915400000000002E-2</c:v>
                </c:pt>
                <c:pt idx="32994">
                  <c:v>2.3412699999999999E-3</c:v>
                </c:pt>
                <c:pt idx="32995">
                  <c:v>2.2754699999999999E-3</c:v>
                </c:pt>
                <c:pt idx="32996">
                  <c:v>-5.6734100000000003E-3</c:v>
                </c:pt>
                <c:pt idx="32997">
                  <c:v>-2.42338E-2</c:v>
                </c:pt>
                <c:pt idx="32998">
                  <c:v>-1.45617E-2</c:v>
                </c:pt>
                <c:pt idx="32999">
                  <c:v>1.5998800000000001E-2</c:v>
                </c:pt>
                <c:pt idx="33000">
                  <c:v>1.22375E-2</c:v>
                </c:pt>
                <c:pt idx="33001">
                  <c:v>-1.37444E-2</c:v>
                </c:pt>
                <c:pt idx="33002">
                  <c:v>1.2308100000000001E-2</c:v>
                </c:pt>
                <c:pt idx="33003">
                  <c:v>-4.6854000000000002E-3</c:v>
                </c:pt>
                <c:pt idx="33004">
                  <c:v>-2.4032599999999999E-3</c:v>
                </c:pt>
                <c:pt idx="33005">
                  <c:v>2.66075E-4</c:v>
                </c:pt>
                <c:pt idx="33006">
                  <c:v>1.3679500000000001E-2</c:v>
                </c:pt>
                <c:pt idx="33007">
                  <c:v>2.4792700000000001E-2</c:v>
                </c:pt>
                <c:pt idx="33008">
                  <c:v>-1.2886999999999999E-2</c:v>
                </c:pt>
                <c:pt idx="33009">
                  <c:v>-3.6249199999999998E-3</c:v>
                </c:pt>
                <c:pt idx="33010">
                  <c:v>-3.8765899999999999E-2</c:v>
                </c:pt>
                <c:pt idx="33011">
                  <c:v>1.75085E-2</c:v>
                </c:pt>
                <c:pt idx="33012">
                  <c:v>2.22683E-3</c:v>
                </c:pt>
                <c:pt idx="33013">
                  <c:v>1.8459300000000001E-2</c:v>
                </c:pt>
                <c:pt idx="33014">
                  <c:v>1.19972E-2</c:v>
                </c:pt>
                <c:pt idx="33015">
                  <c:v>-1.7546699999999998E-2</c:v>
                </c:pt>
                <c:pt idx="33016">
                  <c:v>3.47424E-3</c:v>
                </c:pt>
                <c:pt idx="33017">
                  <c:v>-2.81334E-4</c:v>
                </c:pt>
                <c:pt idx="33018">
                  <c:v>2.3531E-2</c:v>
                </c:pt>
                <c:pt idx="33019">
                  <c:v>-8.5935600000000001E-3</c:v>
                </c:pt>
                <c:pt idx="33020">
                  <c:v>-8.7156300000000003E-3</c:v>
                </c:pt>
                <c:pt idx="33021">
                  <c:v>-9.9754300000000004E-4</c:v>
                </c:pt>
                <c:pt idx="33022">
                  <c:v>1.4924999999999999E-3</c:v>
                </c:pt>
                <c:pt idx="33023">
                  <c:v>7.4672699999999998E-3</c:v>
                </c:pt>
                <c:pt idx="33024">
                  <c:v>-1.7452200000000001E-4</c:v>
                </c:pt>
                <c:pt idx="33025">
                  <c:v>-1.18637E-3</c:v>
                </c:pt>
                <c:pt idx="33026">
                  <c:v>-3.8562800000000001E-2</c:v>
                </c:pt>
                <c:pt idx="33027">
                  <c:v>-1.41125E-2</c:v>
                </c:pt>
                <c:pt idx="33028">
                  <c:v>1.56612E-2</c:v>
                </c:pt>
                <c:pt idx="33029">
                  <c:v>4.4559500000000002E-2</c:v>
                </c:pt>
                <c:pt idx="33030">
                  <c:v>9.5157599999999998E-3</c:v>
                </c:pt>
                <c:pt idx="33031">
                  <c:v>-1.0168999999999999E-2</c:v>
                </c:pt>
                <c:pt idx="33032">
                  <c:v>1.7519E-3</c:v>
                </c:pt>
                <c:pt idx="33033">
                  <c:v>-5.2146900000000001E-3</c:v>
                </c:pt>
                <c:pt idx="33034">
                  <c:v>2.0918800000000001E-2</c:v>
                </c:pt>
                <c:pt idx="33035">
                  <c:v>1.17016E-2</c:v>
                </c:pt>
                <c:pt idx="33036">
                  <c:v>1.8597599999999999E-2</c:v>
                </c:pt>
                <c:pt idx="33037">
                  <c:v>-6.8731299999999999E-3</c:v>
                </c:pt>
                <c:pt idx="33038">
                  <c:v>-8.2349799999999994E-3</c:v>
                </c:pt>
                <c:pt idx="33039">
                  <c:v>1.8778799999999998E-2</c:v>
                </c:pt>
                <c:pt idx="33040">
                  <c:v>1.4023799999999999E-2</c:v>
                </c:pt>
                <c:pt idx="33041">
                  <c:v>2.7821499999999999E-2</c:v>
                </c:pt>
                <c:pt idx="33042">
                  <c:v>3.05748E-3</c:v>
                </c:pt>
                <c:pt idx="33043">
                  <c:v>7.2765399999999997E-3</c:v>
                </c:pt>
                <c:pt idx="33044">
                  <c:v>6.3180900000000002E-3</c:v>
                </c:pt>
                <c:pt idx="33045">
                  <c:v>3.9577500000000001E-4</c:v>
                </c:pt>
                <c:pt idx="33046">
                  <c:v>4.2483300000000002E-2</c:v>
                </c:pt>
                <c:pt idx="33047">
                  <c:v>2.7268400000000002E-2</c:v>
                </c:pt>
                <c:pt idx="33048">
                  <c:v>2.01702E-3</c:v>
                </c:pt>
                <c:pt idx="33049">
                  <c:v>-9.0074500000000002E-3</c:v>
                </c:pt>
                <c:pt idx="33050">
                  <c:v>2.4929E-2</c:v>
                </c:pt>
                <c:pt idx="33051">
                  <c:v>1.8064500000000001E-2</c:v>
                </c:pt>
                <c:pt idx="33052">
                  <c:v>1.7271999999999999E-2</c:v>
                </c:pt>
                <c:pt idx="33053">
                  <c:v>3.1277699999999999E-2</c:v>
                </c:pt>
                <c:pt idx="33054">
                  <c:v>1.50175E-2</c:v>
                </c:pt>
                <c:pt idx="33055">
                  <c:v>3.7221899999999998E-3</c:v>
                </c:pt>
                <c:pt idx="33056">
                  <c:v>1.3434400000000001E-2</c:v>
                </c:pt>
                <c:pt idx="33057">
                  <c:v>3.7991499999999997E-2</c:v>
                </c:pt>
                <c:pt idx="33058">
                  <c:v>5.0514200000000002E-2</c:v>
                </c:pt>
                <c:pt idx="33059">
                  <c:v>-1.6288800000000001E-3</c:v>
                </c:pt>
                <c:pt idx="33060">
                  <c:v>2.1905899999999999E-2</c:v>
                </c:pt>
                <c:pt idx="33061">
                  <c:v>3.8959500000000001E-2</c:v>
                </c:pt>
                <c:pt idx="33062">
                  <c:v>8.0118199999999994E-3</c:v>
                </c:pt>
                <c:pt idx="33063">
                  <c:v>1.9845000000000002E-2</c:v>
                </c:pt>
                <c:pt idx="33064">
                  <c:v>2.6125900000000001E-2</c:v>
                </c:pt>
                <c:pt idx="33065">
                  <c:v>8.3217599999999992E-3</c:v>
                </c:pt>
                <c:pt idx="33066">
                  <c:v>1.51854E-2</c:v>
                </c:pt>
                <c:pt idx="33067">
                  <c:v>4.4096900000000001E-2</c:v>
                </c:pt>
                <c:pt idx="33068">
                  <c:v>1.8184700000000002E-2</c:v>
                </c:pt>
                <c:pt idx="33069">
                  <c:v>1.49488E-2</c:v>
                </c:pt>
                <c:pt idx="33070">
                  <c:v>-2.1152499999999999E-3</c:v>
                </c:pt>
                <c:pt idx="33071">
                  <c:v>2.6762999999999999E-2</c:v>
                </c:pt>
                <c:pt idx="33072">
                  <c:v>3.5226800000000003E-2</c:v>
                </c:pt>
                <c:pt idx="33073">
                  <c:v>3.8032500000000002E-3</c:v>
                </c:pt>
                <c:pt idx="33074">
                  <c:v>3.3883999999999997E-2</c:v>
                </c:pt>
                <c:pt idx="33075">
                  <c:v>1.70679E-2</c:v>
                </c:pt>
                <c:pt idx="33076">
                  <c:v>1.21937E-2</c:v>
                </c:pt>
                <c:pt idx="33077">
                  <c:v>2.6960399999999998E-3</c:v>
                </c:pt>
                <c:pt idx="33078">
                  <c:v>4.4107399999999998E-2</c:v>
                </c:pt>
                <c:pt idx="33079">
                  <c:v>5.5050799999999997E-2</c:v>
                </c:pt>
                <c:pt idx="33080">
                  <c:v>2.09436E-2</c:v>
                </c:pt>
                <c:pt idx="33081">
                  <c:v>7.7524200000000003E-3</c:v>
                </c:pt>
                <c:pt idx="33082">
                  <c:v>9.9267999999999995E-3</c:v>
                </c:pt>
                <c:pt idx="33083">
                  <c:v>4.8131900000000002E-3</c:v>
                </c:pt>
                <c:pt idx="33084">
                  <c:v>5.3546900000000001E-2</c:v>
                </c:pt>
                <c:pt idx="33085">
                  <c:v>4.6811100000000001E-2</c:v>
                </c:pt>
                <c:pt idx="33086">
                  <c:v>2.1240200000000001E-2</c:v>
                </c:pt>
                <c:pt idx="33087">
                  <c:v>2.17047E-2</c:v>
                </c:pt>
                <c:pt idx="33088">
                  <c:v>2.3070299999999998E-2</c:v>
                </c:pt>
                <c:pt idx="33089">
                  <c:v>1.6469000000000001E-2</c:v>
                </c:pt>
                <c:pt idx="33090">
                  <c:v>3.9690999999999997E-2</c:v>
                </c:pt>
                <c:pt idx="33091">
                  <c:v>5.2874600000000001E-2</c:v>
                </c:pt>
                <c:pt idx="33092">
                  <c:v>4.0623699999999999E-2</c:v>
                </c:pt>
                <c:pt idx="33093">
                  <c:v>2.4926199999999999E-2</c:v>
                </c:pt>
                <c:pt idx="33094">
                  <c:v>1.04361E-2</c:v>
                </c:pt>
                <c:pt idx="33095">
                  <c:v>4.3108899999999999E-2</c:v>
                </c:pt>
                <c:pt idx="33096">
                  <c:v>4.6476400000000001E-2</c:v>
                </c:pt>
                <c:pt idx="33097">
                  <c:v>5.1075000000000002E-2</c:v>
                </c:pt>
                <c:pt idx="33098">
                  <c:v>3.9053900000000003E-2</c:v>
                </c:pt>
                <c:pt idx="33099">
                  <c:v>5.6263899999999999E-2</c:v>
                </c:pt>
                <c:pt idx="33100">
                  <c:v>4.3060300000000003E-2</c:v>
                </c:pt>
                <c:pt idx="33101">
                  <c:v>4.7690400000000001E-2</c:v>
                </c:pt>
                <c:pt idx="33102">
                  <c:v>3.3082E-2</c:v>
                </c:pt>
                <c:pt idx="33103">
                  <c:v>6.1170599999999999E-2</c:v>
                </c:pt>
                <c:pt idx="33104">
                  <c:v>4.6420099999999999E-2</c:v>
                </c:pt>
                <c:pt idx="33105">
                  <c:v>2.46859E-2</c:v>
                </c:pt>
                <c:pt idx="33106">
                  <c:v>3.2265700000000001E-2</c:v>
                </c:pt>
                <c:pt idx="33107">
                  <c:v>6.8891499999999994E-2</c:v>
                </c:pt>
                <c:pt idx="33108">
                  <c:v>5.3538299999999997E-2</c:v>
                </c:pt>
                <c:pt idx="33109">
                  <c:v>1.7331099999999999E-2</c:v>
                </c:pt>
                <c:pt idx="33110">
                  <c:v>4.9036999999999997E-2</c:v>
                </c:pt>
                <c:pt idx="33111">
                  <c:v>4.32634E-2</c:v>
                </c:pt>
                <c:pt idx="33112">
                  <c:v>5.5609699999999998E-2</c:v>
                </c:pt>
                <c:pt idx="33113">
                  <c:v>2.4971E-2</c:v>
                </c:pt>
                <c:pt idx="33114">
                  <c:v>5.8027299999999997E-2</c:v>
                </c:pt>
                <c:pt idx="33115">
                  <c:v>2.23942E-2</c:v>
                </c:pt>
                <c:pt idx="33116">
                  <c:v>2.24934E-2</c:v>
                </c:pt>
                <c:pt idx="33117">
                  <c:v>4.46024E-2</c:v>
                </c:pt>
                <c:pt idx="33118">
                  <c:v>2.7803399999999999E-2</c:v>
                </c:pt>
                <c:pt idx="33119">
                  <c:v>4.1634600000000001E-2</c:v>
                </c:pt>
                <c:pt idx="33120">
                  <c:v>3.1637199999999997E-2</c:v>
                </c:pt>
                <c:pt idx="33121">
                  <c:v>2.1114299999999999E-2</c:v>
                </c:pt>
                <c:pt idx="33122">
                  <c:v>3.8613300000000003E-2</c:v>
                </c:pt>
                <c:pt idx="33123">
                  <c:v>2.6684800000000002E-2</c:v>
                </c:pt>
                <c:pt idx="33124">
                  <c:v>4.5039200000000001E-2</c:v>
                </c:pt>
                <c:pt idx="33125">
                  <c:v>5.3530700000000001E-2</c:v>
                </c:pt>
                <c:pt idx="33126">
                  <c:v>2.0250299999999999E-2</c:v>
                </c:pt>
                <c:pt idx="33127">
                  <c:v>3.2688099999999998E-2</c:v>
                </c:pt>
                <c:pt idx="33128">
                  <c:v>3.6683100000000003E-2</c:v>
                </c:pt>
                <c:pt idx="33129">
                  <c:v>2.23684E-2</c:v>
                </c:pt>
                <c:pt idx="33130">
                  <c:v>4.4979100000000001E-2</c:v>
                </c:pt>
                <c:pt idx="33131">
                  <c:v>4.8101400000000002E-2</c:v>
                </c:pt>
                <c:pt idx="33132">
                  <c:v>2.6905100000000001E-2</c:v>
                </c:pt>
                <c:pt idx="33133">
                  <c:v>3.2262800000000001E-2</c:v>
                </c:pt>
                <c:pt idx="33134">
                  <c:v>5.0849900000000003E-2</c:v>
                </c:pt>
                <c:pt idx="33135">
                  <c:v>4.8409500000000001E-2</c:v>
                </c:pt>
                <c:pt idx="33136">
                  <c:v>2.3402200000000001E-2</c:v>
                </c:pt>
                <c:pt idx="33137">
                  <c:v>5.4640800000000003E-2</c:v>
                </c:pt>
                <c:pt idx="33138">
                  <c:v>6.5912200000000004E-2</c:v>
                </c:pt>
                <c:pt idx="33139">
                  <c:v>5.5198700000000003E-2</c:v>
                </c:pt>
                <c:pt idx="33140">
                  <c:v>3.86267E-2</c:v>
                </c:pt>
                <c:pt idx="33141">
                  <c:v>2.7699499999999998E-2</c:v>
                </c:pt>
                <c:pt idx="33142">
                  <c:v>4.6826399999999997E-2</c:v>
                </c:pt>
                <c:pt idx="33143">
                  <c:v>2.8525399999999999E-2</c:v>
                </c:pt>
                <c:pt idx="33144">
                  <c:v>3.4449599999999997E-2</c:v>
                </c:pt>
                <c:pt idx="33145">
                  <c:v>4.9201000000000002E-2</c:v>
                </c:pt>
                <c:pt idx="33146">
                  <c:v>5.1058800000000001E-2</c:v>
                </c:pt>
                <c:pt idx="33147">
                  <c:v>1.58043E-2</c:v>
                </c:pt>
                <c:pt idx="33148">
                  <c:v>4.9281100000000001E-2</c:v>
                </c:pt>
                <c:pt idx="33149">
                  <c:v>2.2938699999999999E-2</c:v>
                </c:pt>
                <c:pt idx="33150">
                  <c:v>2.4626700000000001E-2</c:v>
                </c:pt>
                <c:pt idx="33151">
                  <c:v>1.6009300000000001E-2</c:v>
                </c:pt>
                <c:pt idx="33152">
                  <c:v>3.63121E-2</c:v>
                </c:pt>
                <c:pt idx="33153">
                  <c:v>3.6689800000000002E-2</c:v>
                </c:pt>
                <c:pt idx="33154">
                  <c:v>6.7472499999999998E-3</c:v>
                </c:pt>
                <c:pt idx="33155">
                  <c:v>7.0866600000000002E-2</c:v>
                </c:pt>
                <c:pt idx="33156">
                  <c:v>4.34837E-2</c:v>
                </c:pt>
                <c:pt idx="33157">
                  <c:v>3.0967700000000001E-2</c:v>
                </c:pt>
                <c:pt idx="33158">
                  <c:v>1.9447300000000001E-2</c:v>
                </c:pt>
                <c:pt idx="33159">
                  <c:v>6.6538799999999995E-2</c:v>
                </c:pt>
                <c:pt idx="33160">
                  <c:v>5.8910400000000002E-2</c:v>
                </c:pt>
                <c:pt idx="33161">
                  <c:v>4.4821699999999999E-2</c:v>
                </c:pt>
                <c:pt idx="33162">
                  <c:v>4.0631300000000002E-2</c:v>
                </c:pt>
                <c:pt idx="33163">
                  <c:v>6.2393200000000003E-2</c:v>
                </c:pt>
                <c:pt idx="33164">
                  <c:v>4.3928099999999998E-2</c:v>
                </c:pt>
                <c:pt idx="33165">
                  <c:v>5.3102499999999997E-2</c:v>
                </c:pt>
                <c:pt idx="33166">
                  <c:v>5.0847099999999999E-2</c:v>
                </c:pt>
                <c:pt idx="33167">
                  <c:v>6.22015E-2</c:v>
                </c:pt>
                <c:pt idx="33168">
                  <c:v>5.8123599999999997E-2</c:v>
                </c:pt>
                <c:pt idx="33169">
                  <c:v>6.2981599999999999E-2</c:v>
                </c:pt>
                <c:pt idx="33170">
                  <c:v>4.61197E-2</c:v>
                </c:pt>
                <c:pt idx="33171">
                  <c:v>3.3388099999999997E-2</c:v>
                </c:pt>
                <c:pt idx="33172">
                  <c:v>5.2942299999999998E-2</c:v>
                </c:pt>
                <c:pt idx="33173">
                  <c:v>5.0466499999999997E-2</c:v>
                </c:pt>
                <c:pt idx="33174">
                  <c:v>1.40343E-2</c:v>
                </c:pt>
                <c:pt idx="33175">
                  <c:v>5.4422400000000003E-2</c:v>
                </c:pt>
                <c:pt idx="33176">
                  <c:v>7.0716899999999999E-2</c:v>
                </c:pt>
                <c:pt idx="33177">
                  <c:v>9.4068499999999999E-2</c:v>
                </c:pt>
                <c:pt idx="33178">
                  <c:v>5.9480699999999997E-2</c:v>
                </c:pt>
                <c:pt idx="33179">
                  <c:v>1.33867E-2</c:v>
                </c:pt>
                <c:pt idx="33180">
                  <c:v>4.7514000000000001E-2</c:v>
                </c:pt>
                <c:pt idx="33181">
                  <c:v>6.1304999999999998E-2</c:v>
                </c:pt>
                <c:pt idx="33182">
                  <c:v>4.3761300000000003E-2</c:v>
                </c:pt>
                <c:pt idx="33183">
                  <c:v>6.4509399999999995E-2</c:v>
                </c:pt>
                <c:pt idx="33184">
                  <c:v>7.5193399999999994E-2</c:v>
                </c:pt>
                <c:pt idx="33185">
                  <c:v>3.6954899999999999E-2</c:v>
                </c:pt>
                <c:pt idx="33186">
                  <c:v>1.9205099999999999E-2</c:v>
                </c:pt>
                <c:pt idx="33187">
                  <c:v>5.1298099999999999E-2</c:v>
                </c:pt>
                <c:pt idx="33188">
                  <c:v>7.8277600000000003E-2</c:v>
                </c:pt>
                <c:pt idx="33189">
                  <c:v>5.8768300000000002E-2</c:v>
                </c:pt>
                <c:pt idx="33190">
                  <c:v>5.7169900000000003E-2</c:v>
                </c:pt>
                <c:pt idx="33191">
                  <c:v>4.1385699999999997E-2</c:v>
                </c:pt>
                <c:pt idx="33192">
                  <c:v>4.2288800000000001E-2</c:v>
                </c:pt>
                <c:pt idx="33193">
                  <c:v>4.9035099999999998E-2</c:v>
                </c:pt>
                <c:pt idx="33194">
                  <c:v>6.6229800000000005E-2</c:v>
                </c:pt>
                <c:pt idx="33195">
                  <c:v>6.5086400000000003E-2</c:v>
                </c:pt>
                <c:pt idx="33196">
                  <c:v>1.6861899999999999E-2</c:v>
                </c:pt>
                <c:pt idx="33197">
                  <c:v>4.8497199999999997E-2</c:v>
                </c:pt>
                <c:pt idx="33198">
                  <c:v>4.8006100000000003E-2</c:v>
                </c:pt>
                <c:pt idx="33199">
                  <c:v>7.1619000000000002E-2</c:v>
                </c:pt>
                <c:pt idx="33200">
                  <c:v>4.4979999999999999E-2</c:v>
                </c:pt>
                <c:pt idx="33201">
                  <c:v>4.2644500000000002E-2</c:v>
                </c:pt>
                <c:pt idx="33202">
                  <c:v>7.4464799999999998E-2</c:v>
                </c:pt>
                <c:pt idx="33203">
                  <c:v>4.4561400000000001E-2</c:v>
                </c:pt>
                <c:pt idx="33204">
                  <c:v>5.4916399999999997E-2</c:v>
                </c:pt>
                <c:pt idx="33205">
                  <c:v>8.6888300000000002E-2</c:v>
                </c:pt>
                <c:pt idx="33206">
                  <c:v>5.2352900000000001E-2</c:v>
                </c:pt>
                <c:pt idx="33207">
                  <c:v>4.8869099999999999E-2</c:v>
                </c:pt>
                <c:pt idx="33208">
                  <c:v>4.8728899999999999E-2</c:v>
                </c:pt>
                <c:pt idx="33209">
                  <c:v>6.7576399999999995E-2</c:v>
                </c:pt>
                <c:pt idx="33210">
                  <c:v>6.1743699999999999E-2</c:v>
                </c:pt>
                <c:pt idx="33211">
                  <c:v>7.3931700000000003E-2</c:v>
                </c:pt>
                <c:pt idx="33212">
                  <c:v>6.5147399999999994E-2</c:v>
                </c:pt>
                <c:pt idx="33213">
                  <c:v>4.1468600000000001E-2</c:v>
                </c:pt>
                <c:pt idx="33214">
                  <c:v>4.2167700000000002E-2</c:v>
                </c:pt>
                <c:pt idx="33215">
                  <c:v>7.8951800000000003E-2</c:v>
                </c:pt>
                <c:pt idx="33216">
                  <c:v>0.105074</c:v>
                </c:pt>
                <c:pt idx="33217">
                  <c:v>4.4229499999999998E-2</c:v>
                </c:pt>
                <c:pt idx="33218">
                  <c:v>4.73547E-2</c:v>
                </c:pt>
                <c:pt idx="33219">
                  <c:v>6.7183499999999993E-2</c:v>
                </c:pt>
                <c:pt idx="33220">
                  <c:v>7.4115799999999996E-2</c:v>
                </c:pt>
                <c:pt idx="33221">
                  <c:v>7.1293800000000004E-2</c:v>
                </c:pt>
                <c:pt idx="33222">
                  <c:v>7.5545299999999996E-2</c:v>
                </c:pt>
                <c:pt idx="33223">
                  <c:v>5.6580499999999999E-2</c:v>
                </c:pt>
                <c:pt idx="33224">
                  <c:v>3.4187299999999997E-2</c:v>
                </c:pt>
                <c:pt idx="33225">
                  <c:v>3.3480599999999999E-2</c:v>
                </c:pt>
                <c:pt idx="33226">
                  <c:v>5.8788300000000002E-2</c:v>
                </c:pt>
                <c:pt idx="33227">
                  <c:v>8.5654300000000003E-2</c:v>
                </c:pt>
                <c:pt idx="33228">
                  <c:v>5.2691500000000002E-2</c:v>
                </c:pt>
                <c:pt idx="33229">
                  <c:v>2.8810499999999999E-2</c:v>
                </c:pt>
                <c:pt idx="33230">
                  <c:v>4.3612499999999998E-2</c:v>
                </c:pt>
                <c:pt idx="33231">
                  <c:v>2.48384E-2</c:v>
                </c:pt>
                <c:pt idx="33232">
                  <c:v>8.0571199999999996E-2</c:v>
                </c:pt>
                <c:pt idx="33233">
                  <c:v>7.8970899999999997E-2</c:v>
                </c:pt>
                <c:pt idx="33234">
                  <c:v>2.9634500000000001E-2</c:v>
                </c:pt>
                <c:pt idx="33235">
                  <c:v>1.8953299999999999E-2</c:v>
                </c:pt>
                <c:pt idx="33236">
                  <c:v>4.6204599999999998E-2</c:v>
                </c:pt>
                <c:pt idx="33237">
                  <c:v>5.60598E-2</c:v>
                </c:pt>
                <c:pt idx="33238">
                  <c:v>4.62809E-2</c:v>
                </c:pt>
                <c:pt idx="33239">
                  <c:v>4.5331000000000003E-2</c:v>
                </c:pt>
                <c:pt idx="33240">
                  <c:v>4.9698800000000001E-2</c:v>
                </c:pt>
                <c:pt idx="33241">
                  <c:v>3.8825999999999999E-2</c:v>
                </c:pt>
                <c:pt idx="33242">
                  <c:v>2.86579E-2</c:v>
                </c:pt>
                <c:pt idx="33243">
                  <c:v>5.7607699999999998E-2</c:v>
                </c:pt>
                <c:pt idx="33244">
                  <c:v>5.9436799999999998E-2</c:v>
                </c:pt>
                <c:pt idx="33245">
                  <c:v>7.3447200000000004E-2</c:v>
                </c:pt>
                <c:pt idx="33246">
                  <c:v>7.6551400000000004E-3</c:v>
                </c:pt>
                <c:pt idx="33247">
                  <c:v>4.6550800000000003E-2</c:v>
                </c:pt>
                <c:pt idx="33248">
                  <c:v>5.56993E-2</c:v>
                </c:pt>
                <c:pt idx="33249">
                  <c:v>7.1104000000000001E-2</c:v>
                </c:pt>
                <c:pt idx="33250">
                  <c:v>5.8899899999999998E-2</c:v>
                </c:pt>
                <c:pt idx="33251">
                  <c:v>2.03009E-2</c:v>
                </c:pt>
                <c:pt idx="33252">
                  <c:v>3.3236500000000002E-2</c:v>
                </c:pt>
                <c:pt idx="33253">
                  <c:v>4.6904599999999998E-2</c:v>
                </c:pt>
                <c:pt idx="33254">
                  <c:v>5.2415799999999999E-2</c:v>
                </c:pt>
                <c:pt idx="33255">
                  <c:v>6.2351200000000002E-2</c:v>
                </c:pt>
                <c:pt idx="33256">
                  <c:v>3.3408199999999999E-2</c:v>
                </c:pt>
                <c:pt idx="33257">
                  <c:v>3.9347600000000003E-2</c:v>
                </c:pt>
                <c:pt idx="33258">
                  <c:v>4.4424999999999999E-2</c:v>
                </c:pt>
                <c:pt idx="33259">
                  <c:v>2.1707500000000001E-2</c:v>
                </c:pt>
                <c:pt idx="33260">
                  <c:v>7.0710200000000001E-2</c:v>
                </c:pt>
                <c:pt idx="33261">
                  <c:v>4.7428100000000001E-2</c:v>
                </c:pt>
                <c:pt idx="33262">
                  <c:v>5.8916099999999999E-2</c:v>
                </c:pt>
                <c:pt idx="33263">
                  <c:v>2.7501100000000001E-2</c:v>
                </c:pt>
                <c:pt idx="33264">
                  <c:v>3.5204899999999997E-2</c:v>
                </c:pt>
                <c:pt idx="33265">
                  <c:v>5.3904500000000001E-2</c:v>
                </c:pt>
                <c:pt idx="33266">
                  <c:v>4.9364100000000001E-2</c:v>
                </c:pt>
                <c:pt idx="33267">
                  <c:v>5.0151800000000003E-2</c:v>
                </c:pt>
                <c:pt idx="33268">
                  <c:v>5.7845100000000003E-2</c:v>
                </c:pt>
                <c:pt idx="33269">
                  <c:v>7.14312E-2</c:v>
                </c:pt>
                <c:pt idx="33270">
                  <c:v>3.6008800000000001E-2</c:v>
                </c:pt>
                <c:pt idx="33271">
                  <c:v>4.8697499999999998E-2</c:v>
                </c:pt>
                <c:pt idx="33272">
                  <c:v>4.2650199999999999E-2</c:v>
                </c:pt>
                <c:pt idx="33273">
                  <c:v>5.0957700000000002E-2</c:v>
                </c:pt>
                <c:pt idx="33274">
                  <c:v>4.2715999999999997E-2</c:v>
                </c:pt>
                <c:pt idx="33275">
                  <c:v>4.4806499999999999E-2</c:v>
                </c:pt>
                <c:pt idx="33276">
                  <c:v>4.8579200000000003E-2</c:v>
                </c:pt>
                <c:pt idx="33277">
                  <c:v>8.5134500000000005E-3</c:v>
                </c:pt>
                <c:pt idx="33278">
                  <c:v>4.5047799999999999E-2</c:v>
                </c:pt>
                <c:pt idx="33279">
                  <c:v>5.6922899999999998E-2</c:v>
                </c:pt>
                <c:pt idx="33280">
                  <c:v>2.8568300000000001E-2</c:v>
                </c:pt>
                <c:pt idx="33281">
                  <c:v>2.7481100000000001E-2</c:v>
                </c:pt>
                <c:pt idx="33282">
                  <c:v>2.1811500000000001E-2</c:v>
                </c:pt>
                <c:pt idx="33283">
                  <c:v>3.30458E-2</c:v>
                </c:pt>
                <c:pt idx="33284">
                  <c:v>3.3737200000000002E-2</c:v>
                </c:pt>
                <c:pt idx="33285">
                  <c:v>5.15194E-2</c:v>
                </c:pt>
                <c:pt idx="33286">
                  <c:v>5.7868000000000003E-2</c:v>
                </c:pt>
                <c:pt idx="33287">
                  <c:v>2.4632500000000002E-2</c:v>
                </c:pt>
                <c:pt idx="33288">
                  <c:v>1.69868E-2</c:v>
                </c:pt>
                <c:pt idx="33289">
                  <c:v>5.4257399999999997E-2</c:v>
                </c:pt>
                <c:pt idx="33290">
                  <c:v>5.1107399999999997E-2</c:v>
                </c:pt>
                <c:pt idx="33291">
                  <c:v>2.7538300000000002E-2</c:v>
                </c:pt>
                <c:pt idx="33292">
                  <c:v>1.9460700000000001E-2</c:v>
                </c:pt>
                <c:pt idx="33293">
                  <c:v>4.3920500000000001E-2</c:v>
                </c:pt>
                <c:pt idx="33294">
                  <c:v>4.9990699999999999E-2</c:v>
                </c:pt>
                <c:pt idx="33295">
                  <c:v>5.2452100000000002E-2</c:v>
                </c:pt>
                <c:pt idx="33296">
                  <c:v>4.7317499999999998E-2</c:v>
                </c:pt>
                <c:pt idx="33297">
                  <c:v>4.7543500000000002E-2</c:v>
                </c:pt>
                <c:pt idx="33298">
                  <c:v>2.37541E-2</c:v>
                </c:pt>
                <c:pt idx="33299">
                  <c:v>1.9605600000000001E-2</c:v>
                </c:pt>
                <c:pt idx="33300">
                  <c:v>4.0981299999999998E-2</c:v>
                </c:pt>
                <c:pt idx="33301">
                  <c:v>4.34837E-2</c:v>
                </c:pt>
                <c:pt idx="33302">
                  <c:v>4.2877199999999997E-2</c:v>
                </c:pt>
                <c:pt idx="33303">
                  <c:v>4.0860199999999999E-2</c:v>
                </c:pt>
                <c:pt idx="33304">
                  <c:v>1.27525E-2</c:v>
                </c:pt>
                <c:pt idx="33305">
                  <c:v>7.7934299999999996E-3</c:v>
                </c:pt>
                <c:pt idx="33306">
                  <c:v>4.0583599999999997E-2</c:v>
                </c:pt>
                <c:pt idx="33307">
                  <c:v>6.1000800000000001E-2</c:v>
                </c:pt>
                <c:pt idx="33308">
                  <c:v>1.8479300000000001E-2</c:v>
                </c:pt>
                <c:pt idx="33309">
                  <c:v>-3.5553E-3</c:v>
                </c:pt>
                <c:pt idx="33310" formatCode="0.00E+00">
                  <c:v>3.1454999999999997E-2</c:v>
                </c:pt>
                <c:pt idx="33311">
                  <c:v>2.3960100000000002E-2</c:v>
                </c:pt>
                <c:pt idx="33312">
                  <c:v>9.2897399999999995E-3</c:v>
                </c:pt>
                <c:pt idx="33313">
                  <c:v>2.17094E-2</c:v>
                </c:pt>
                <c:pt idx="33314">
                  <c:v>2.37074E-2</c:v>
                </c:pt>
                <c:pt idx="33315">
                  <c:v>1.5231099999999999E-2</c:v>
                </c:pt>
                <c:pt idx="33316">
                  <c:v>9.3812900000000005E-3</c:v>
                </c:pt>
                <c:pt idx="33317">
                  <c:v>4.4741599999999999E-2</c:v>
                </c:pt>
                <c:pt idx="33318">
                  <c:v>4.04558E-2</c:v>
                </c:pt>
                <c:pt idx="33319">
                  <c:v>-1.1265799999999999E-2</c:v>
                </c:pt>
                <c:pt idx="33320">
                  <c:v>-2.3644399999999999E-2</c:v>
                </c:pt>
                <c:pt idx="33321">
                  <c:v>2.4881400000000001E-2</c:v>
                </c:pt>
                <c:pt idx="33322">
                  <c:v>3.8594200000000002E-2</c:v>
                </c:pt>
                <c:pt idx="33323">
                  <c:v>4.2862900000000002E-2</c:v>
                </c:pt>
                <c:pt idx="33324">
                  <c:v>1.3854999999999999E-2</c:v>
                </c:pt>
                <c:pt idx="33325">
                  <c:v>5.7449299999999997E-3</c:v>
                </c:pt>
                <c:pt idx="33326">
                  <c:v>-1.6160000000000001E-2</c:v>
                </c:pt>
                <c:pt idx="33327">
                  <c:v>6.1035199999999999E-4</c:v>
                </c:pt>
                <c:pt idx="33328">
                  <c:v>2.63357E-2</c:v>
                </c:pt>
                <c:pt idx="33329">
                  <c:v>4.4249499999999997E-2</c:v>
                </c:pt>
                <c:pt idx="33330">
                  <c:v>-3.2510799999999999E-3</c:v>
                </c:pt>
                <c:pt idx="33331">
                  <c:v>7.97462E-3</c:v>
                </c:pt>
                <c:pt idx="33332">
                  <c:v>-6.1893499999999997E-3</c:v>
                </c:pt>
                <c:pt idx="33333">
                  <c:v>1.9575100000000002E-2</c:v>
                </c:pt>
                <c:pt idx="33334">
                  <c:v>2.7252200000000001E-2</c:v>
                </c:pt>
                <c:pt idx="33335">
                  <c:v>-3.74794E-3</c:v>
                </c:pt>
                <c:pt idx="33336">
                  <c:v>2.8358499999999998E-2</c:v>
                </c:pt>
                <c:pt idx="33337">
                  <c:v>-6.6041900000000002E-3</c:v>
                </c:pt>
                <c:pt idx="33338">
                  <c:v>2.54297E-2</c:v>
                </c:pt>
                <c:pt idx="33339">
                  <c:v>1.9298599999999999E-2</c:v>
                </c:pt>
                <c:pt idx="33340">
                  <c:v>2.7702299999999999E-2</c:v>
                </c:pt>
                <c:pt idx="33341">
                  <c:v>2.62089E-2</c:v>
                </c:pt>
                <c:pt idx="33342">
                  <c:v>-1.42574E-3</c:v>
                </c:pt>
                <c:pt idx="33343">
                  <c:v>-6.7119600000000003E-3</c:v>
                </c:pt>
                <c:pt idx="33344">
                  <c:v>2.5207500000000001E-2</c:v>
                </c:pt>
                <c:pt idx="33345">
                  <c:v>4.9319300000000003E-2</c:v>
                </c:pt>
                <c:pt idx="33346">
                  <c:v>2.69947E-2</c:v>
                </c:pt>
                <c:pt idx="33347">
                  <c:v>1.01814E-2</c:v>
                </c:pt>
                <c:pt idx="33348">
                  <c:v>-7.4663200000000002E-3</c:v>
                </c:pt>
                <c:pt idx="33349">
                  <c:v>1.52721E-2</c:v>
                </c:pt>
                <c:pt idx="33350">
                  <c:v>9.2868800000000008E-3</c:v>
                </c:pt>
                <c:pt idx="33351">
                  <c:v>1.37777E-2</c:v>
                </c:pt>
                <c:pt idx="33352">
                  <c:v>3.1815499999999997E-2</c:v>
                </c:pt>
                <c:pt idx="33353">
                  <c:v>8.3732600000000004E-3</c:v>
                </c:pt>
                <c:pt idx="33354">
                  <c:v>-1.3422999999999999E-2</c:v>
                </c:pt>
                <c:pt idx="33355">
                  <c:v>-1.5008000000000001E-2</c:v>
                </c:pt>
                <c:pt idx="33356">
                  <c:v>2.9439900000000001E-3</c:v>
                </c:pt>
                <c:pt idx="33357">
                  <c:v>1.9432999999999999E-2</c:v>
                </c:pt>
                <c:pt idx="33358">
                  <c:v>1.09768E-2</c:v>
                </c:pt>
                <c:pt idx="33359">
                  <c:v>8.1501000000000004E-3</c:v>
                </c:pt>
                <c:pt idx="33360">
                  <c:v>9.0818400000000007E-3</c:v>
                </c:pt>
                <c:pt idx="33361">
                  <c:v>6.32191E-3</c:v>
                </c:pt>
                <c:pt idx="33362">
                  <c:v>-2.65884E-3</c:v>
                </c:pt>
                <c:pt idx="33363">
                  <c:v>4.8522900000000004E-3</c:v>
                </c:pt>
                <c:pt idx="33364">
                  <c:v>2.2144299999999999E-3</c:v>
                </c:pt>
                <c:pt idx="33365">
                  <c:v>-2.2644000000000001E-2</c:v>
                </c:pt>
                <c:pt idx="33366">
                  <c:v>-6.5517400000000003E-3</c:v>
                </c:pt>
                <c:pt idx="33367">
                  <c:v>4.5261399999999997E-3</c:v>
                </c:pt>
                <c:pt idx="33368">
                  <c:v>1.0277700000000001E-2</c:v>
                </c:pt>
                <c:pt idx="33369">
                  <c:v>-1.9030600000000002E-2</c:v>
                </c:pt>
                <c:pt idx="33370">
                  <c:v>3.2777800000000001E-3</c:v>
                </c:pt>
                <c:pt idx="33371">
                  <c:v>1.22414E-2</c:v>
                </c:pt>
                <c:pt idx="33372">
                  <c:v>-1.04513E-2</c:v>
                </c:pt>
                <c:pt idx="33373">
                  <c:v>-9.3088200000000006E-3</c:v>
                </c:pt>
                <c:pt idx="33374">
                  <c:v>1.0237700000000001E-2</c:v>
                </c:pt>
                <c:pt idx="33375">
                  <c:v>-4.00162E-3</c:v>
                </c:pt>
                <c:pt idx="33376">
                  <c:v>-2.8163899999999999E-2</c:v>
                </c:pt>
                <c:pt idx="33377">
                  <c:v>-1.01776E-2</c:v>
                </c:pt>
                <c:pt idx="33378">
                  <c:v>-1.3103500000000001E-2</c:v>
                </c:pt>
                <c:pt idx="33379">
                  <c:v>2.2859600000000001E-3</c:v>
                </c:pt>
                <c:pt idx="33380">
                  <c:v>-1.6536700000000001E-2</c:v>
                </c:pt>
                <c:pt idx="33381">
                  <c:v>-7.1973799999999998E-3</c:v>
                </c:pt>
                <c:pt idx="33382">
                  <c:v>-6.4201400000000004E-3</c:v>
                </c:pt>
                <c:pt idx="33383">
                  <c:v>-2.72207E-2</c:v>
                </c:pt>
                <c:pt idx="33384">
                  <c:v>-1.8138900000000001E-3</c:v>
                </c:pt>
                <c:pt idx="33385">
                  <c:v>-2.0276099999999998E-2</c:v>
                </c:pt>
                <c:pt idx="33386">
                  <c:v>-4.7912600000000003E-3</c:v>
                </c:pt>
                <c:pt idx="33387">
                  <c:v>-3.9997100000000001E-3</c:v>
                </c:pt>
                <c:pt idx="33388">
                  <c:v>-9.23824E-3</c:v>
                </c:pt>
                <c:pt idx="33389">
                  <c:v>-2.9416100000000001E-2</c:v>
                </c:pt>
                <c:pt idx="33390">
                  <c:v>-3.5878199999999999E-2</c:v>
                </c:pt>
                <c:pt idx="33391">
                  <c:v>-7.63607E-3</c:v>
                </c:pt>
                <c:pt idx="33392">
                  <c:v>-1.4730500000000001E-2</c:v>
                </c:pt>
                <c:pt idx="33393">
                  <c:v>-2.54173E-2</c:v>
                </c:pt>
                <c:pt idx="33394">
                  <c:v>-2.4313899999999999E-2</c:v>
                </c:pt>
                <c:pt idx="33395">
                  <c:v>-1.0503800000000001E-2</c:v>
                </c:pt>
                <c:pt idx="33396">
                  <c:v>-1.7501800000000001E-2</c:v>
                </c:pt>
                <c:pt idx="33397">
                  <c:v>-4.6539299999999999E-2</c:v>
                </c:pt>
                <c:pt idx="33398">
                  <c:v>-2.2941599999999999E-2</c:v>
                </c:pt>
                <c:pt idx="33399">
                  <c:v>-9.9573100000000005E-3</c:v>
                </c:pt>
                <c:pt idx="33400">
                  <c:v>-3.1492199999999998E-2</c:v>
                </c:pt>
                <c:pt idx="33401">
                  <c:v>-3.6910999999999999E-2</c:v>
                </c:pt>
                <c:pt idx="33402">
                  <c:v>-2.96955E-2</c:v>
                </c:pt>
                <c:pt idx="33403">
                  <c:v>-3.6018399999999999E-2</c:v>
                </c:pt>
                <c:pt idx="33404">
                  <c:v>-4.23288E-2</c:v>
                </c:pt>
                <c:pt idx="33405">
                  <c:v>-4.0034300000000002E-2</c:v>
                </c:pt>
                <c:pt idx="33406">
                  <c:v>-5.1256200000000002E-2</c:v>
                </c:pt>
                <c:pt idx="33407">
                  <c:v>-1.91851E-2</c:v>
                </c:pt>
                <c:pt idx="33408">
                  <c:v>-2.5124500000000001E-2</c:v>
                </c:pt>
                <c:pt idx="33409">
                  <c:v>-4.43401E-2</c:v>
                </c:pt>
                <c:pt idx="33410">
                  <c:v>-2.0709999999999999E-2</c:v>
                </c:pt>
                <c:pt idx="33411">
                  <c:v>-4.9515700000000003E-2</c:v>
                </c:pt>
                <c:pt idx="33412">
                  <c:v>-2.6844E-2</c:v>
                </c:pt>
                <c:pt idx="33413">
                  <c:v>-2.2373199999999999E-2</c:v>
                </c:pt>
                <c:pt idx="33414">
                  <c:v>-2.6139300000000001E-2</c:v>
                </c:pt>
                <c:pt idx="33415">
                  <c:v>-3.1720199999999997E-2</c:v>
                </c:pt>
                <c:pt idx="33416">
                  <c:v>-3.0218100000000001E-2</c:v>
                </c:pt>
                <c:pt idx="33417">
                  <c:v>-6.34966E-2</c:v>
                </c:pt>
                <c:pt idx="33418">
                  <c:v>-2.6841199999999999E-2</c:v>
                </c:pt>
                <c:pt idx="33419">
                  <c:v>-3.3280400000000002E-2</c:v>
                </c:pt>
                <c:pt idx="33420">
                  <c:v>-1.34573E-2</c:v>
                </c:pt>
                <c:pt idx="33421">
                  <c:v>-3.3122100000000002E-2</c:v>
                </c:pt>
                <c:pt idx="33422">
                  <c:v>-5.1196100000000001E-2</c:v>
                </c:pt>
                <c:pt idx="33423">
                  <c:v>-1.9717200000000001E-2</c:v>
                </c:pt>
                <c:pt idx="33424">
                  <c:v>-2.5228500000000001E-2</c:v>
                </c:pt>
                <c:pt idx="33425">
                  <c:v>-2.1785700000000002E-2</c:v>
                </c:pt>
                <c:pt idx="33426">
                  <c:v>-1.0877599999999999E-2</c:v>
                </c:pt>
                <c:pt idx="33427">
                  <c:v>-2.9440899999999999E-2</c:v>
                </c:pt>
                <c:pt idx="33428">
                  <c:v>-5.6134200000000002E-2</c:v>
                </c:pt>
                <c:pt idx="33429">
                  <c:v>-5.6396500000000002E-2</c:v>
                </c:pt>
                <c:pt idx="33430">
                  <c:v>-6.6585500000000001E-3</c:v>
                </c:pt>
                <c:pt idx="33431">
                  <c:v>-1.1306800000000001E-2</c:v>
                </c:pt>
                <c:pt idx="33432">
                  <c:v>-4.0345199999999998E-2</c:v>
                </c:pt>
                <c:pt idx="33433">
                  <c:v>-5.1657700000000001E-2</c:v>
                </c:pt>
                <c:pt idx="33434">
                  <c:v>-4.9626400000000001E-2</c:v>
                </c:pt>
                <c:pt idx="33435">
                  <c:v>-4.4950499999999997E-2</c:v>
                </c:pt>
                <c:pt idx="33436">
                  <c:v>-5.9284200000000002E-2</c:v>
                </c:pt>
                <c:pt idx="33437">
                  <c:v>-3.1407400000000002E-2</c:v>
                </c:pt>
                <c:pt idx="33438">
                  <c:v>-4.2400399999999998E-2</c:v>
                </c:pt>
                <c:pt idx="33439">
                  <c:v>-7.7424000000000007E-2</c:v>
                </c:pt>
                <c:pt idx="33440">
                  <c:v>-5.6293500000000003E-2</c:v>
                </c:pt>
                <c:pt idx="33441">
                  <c:v>-5.5503799999999999E-2</c:v>
                </c:pt>
                <c:pt idx="33442">
                  <c:v>-5.8800699999999997E-2</c:v>
                </c:pt>
                <c:pt idx="33443">
                  <c:v>-4.5263299999999999E-2</c:v>
                </c:pt>
                <c:pt idx="33444">
                  <c:v>-5.4361300000000001E-2</c:v>
                </c:pt>
                <c:pt idx="33445">
                  <c:v>-6.3339199999999998E-2</c:v>
                </c:pt>
                <c:pt idx="33446">
                  <c:v>-6.3190499999999997E-2</c:v>
                </c:pt>
                <c:pt idx="33447">
                  <c:v>-5.9180299999999998E-2</c:v>
                </c:pt>
                <c:pt idx="33448">
                  <c:v>-2.9684100000000001E-2</c:v>
                </c:pt>
                <c:pt idx="33449">
                  <c:v>-4.5868899999999997E-2</c:v>
                </c:pt>
                <c:pt idx="33450">
                  <c:v>-0.100573</c:v>
                </c:pt>
                <c:pt idx="33451">
                  <c:v>-3.9815900000000001E-2</c:v>
                </c:pt>
                <c:pt idx="33452">
                  <c:v>-4.0785799999999997E-2</c:v>
                </c:pt>
                <c:pt idx="33453">
                  <c:v>-3.22075E-2</c:v>
                </c:pt>
                <c:pt idx="33454">
                  <c:v>-4.7647500000000002E-2</c:v>
                </c:pt>
                <c:pt idx="33455">
                  <c:v>-6.3370700000000002E-2</c:v>
                </c:pt>
                <c:pt idx="33456">
                  <c:v>-5.2123099999999999E-2</c:v>
                </c:pt>
                <c:pt idx="33457">
                  <c:v>-5.3026200000000002E-2</c:v>
                </c:pt>
                <c:pt idx="33458">
                  <c:v>-5.4635999999999997E-2</c:v>
                </c:pt>
                <c:pt idx="33459">
                  <c:v>-3.8443600000000001E-2</c:v>
                </c:pt>
                <c:pt idx="33460">
                  <c:v>-4.7690400000000001E-2</c:v>
                </c:pt>
                <c:pt idx="33461">
                  <c:v>-5.8933300000000001E-2</c:v>
                </c:pt>
                <c:pt idx="33462">
                  <c:v>-4.89635E-2</c:v>
                </c:pt>
                <c:pt idx="33463">
                  <c:v>-5.3852999999999998E-2</c:v>
                </c:pt>
                <c:pt idx="33464">
                  <c:v>-4.3689699999999998E-2</c:v>
                </c:pt>
                <c:pt idx="33465">
                  <c:v>-3.2438300000000003E-2</c:v>
                </c:pt>
                <c:pt idx="33466">
                  <c:v>-3.8604699999999999E-2</c:v>
                </c:pt>
                <c:pt idx="33467">
                  <c:v>-7.1407300000000007E-2</c:v>
                </c:pt>
                <c:pt idx="33468">
                  <c:v>-5.0936700000000001E-2</c:v>
                </c:pt>
                <c:pt idx="33469">
                  <c:v>-3.3072499999999998E-2</c:v>
                </c:pt>
                <c:pt idx="33470">
                  <c:v>-6.5753900000000004E-2</c:v>
                </c:pt>
                <c:pt idx="33471">
                  <c:v>-6.3183799999999998E-2</c:v>
                </c:pt>
                <c:pt idx="33472">
                  <c:v>-6.9317799999999999E-2</c:v>
                </c:pt>
                <c:pt idx="33473">
                  <c:v>-6.1572099999999998E-2</c:v>
                </c:pt>
                <c:pt idx="33474">
                  <c:v>-5.3676599999999998E-2</c:v>
                </c:pt>
                <c:pt idx="33475">
                  <c:v>-6.77595E-2</c:v>
                </c:pt>
                <c:pt idx="33476">
                  <c:v>-4.3658299999999997E-2</c:v>
                </c:pt>
                <c:pt idx="33477">
                  <c:v>-5.3313300000000001E-2</c:v>
                </c:pt>
                <c:pt idx="33478">
                  <c:v>-7.1604699999999993E-2</c:v>
                </c:pt>
                <c:pt idx="33479">
                  <c:v>-6.4834600000000006E-2</c:v>
                </c:pt>
                <c:pt idx="33480">
                  <c:v>-5.0529499999999998E-2</c:v>
                </c:pt>
                <c:pt idx="33481">
                  <c:v>-4.8415199999999999E-2</c:v>
                </c:pt>
                <c:pt idx="33482">
                  <c:v>-7.22275E-2</c:v>
                </c:pt>
                <c:pt idx="33483">
                  <c:v>-7.5241100000000005E-2</c:v>
                </c:pt>
                <c:pt idx="33484">
                  <c:v>-6.9943400000000003E-2</c:v>
                </c:pt>
                <c:pt idx="33485">
                  <c:v>-7.5938199999999997E-2</c:v>
                </c:pt>
                <c:pt idx="33486">
                  <c:v>-5.0542799999999999E-2</c:v>
                </c:pt>
                <c:pt idx="33487">
                  <c:v>-6.1892500000000003E-2</c:v>
                </c:pt>
                <c:pt idx="33488">
                  <c:v>-7.2879799999999995E-2</c:v>
                </c:pt>
                <c:pt idx="33489">
                  <c:v>-5.8822600000000003E-2</c:v>
                </c:pt>
                <c:pt idx="33490">
                  <c:v>-6.1838200000000003E-2</c:v>
                </c:pt>
                <c:pt idx="33491">
                  <c:v>-3.8041100000000001E-2</c:v>
                </c:pt>
                <c:pt idx="33492">
                  <c:v>-8.6230299999999996E-2</c:v>
                </c:pt>
                <c:pt idx="33493">
                  <c:v>-4.9673099999999998E-2</c:v>
                </c:pt>
                <c:pt idx="33494">
                  <c:v>-6.0117700000000003E-2</c:v>
                </c:pt>
                <c:pt idx="33495">
                  <c:v>-7.4155799999999994E-2</c:v>
                </c:pt>
                <c:pt idx="33496">
                  <c:v>-7.6971100000000001E-2</c:v>
                </c:pt>
                <c:pt idx="33497">
                  <c:v>-5.88341E-2</c:v>
                </c:pt>
                <c:pt idx="33498">
                  <c:v>-5.6998300000000002E-2</c:v>
                </c:pt>
                <c:pt idx="33499">
                  <c:v>-6.6120100000000001E-2</c:v>
                </c:pt>
                <c:pt idx="33500">
                  <c:v>-5.9536899999999997E-2</c:v>
                </c:pt>
                <c:pt idx="33501">
                  <c:v>-3.90234E-2</c:v>
                </c:pt>
                <c:pt idx="33502">
                  <c:v>-5.7016400000000002E-2</c:v>
                </c:pt>
                <c:pt idx="33503">
                  <c:v>-6.0978900000000003E-2</c:v>
                </c:pt>
                <c:pt idx="33504">
                  <c:v>-5.8444000000000003E-2</c:v>
                </c:pt>
                <c:pt idx="33505">
                  <c:v>-7.4910199999999996E-2</c:v>
                </c:pt>
                <c:pt idx="33506">
                  <c:v>-7.8433000000000003E-2</c:v>
                </c:pt>
                <c:pt idx="33507">
                  <c:v>-5.6820900000000001E-2</c:v>
                </c:pt>
                <c:pt idx="33508">
                  <c:v>-6.0985600000000001E-2</c:v>
                </c:pt>
                <c:pt idx="33509">
                  <c:v>-6.9244399999999998E-2</c:v>
                </c:pt>
                <c:pt idx="33510">
                  <c:v>-7.6593400000000006E-2</c:v>
                </c:pt>
                <c:pt idx="33511">
                  <c:v>-6.0875899999999997E-2</c:v>
                </c:pt>
                <c:pt idx="33512">
                  <c:v>-5.2435900000000001E-2</c:v>
                </c:pt>
                <c:pt idx="33513">
                  <c:v>-6.8673100000000001E-2</c:v>
                </c:pt>
                <c:pt idx="33514">
                  <c:v>-5.2203199999999998E-2</c:v>
                </c:pt>
                <c:pt idx="33515">
                  <c:v>-6.2743199999999999E-2</c:v>
                </c:pt>
                <c:pt idx="33516">
                  <c:v>-7.1094500000000005E-2</c:v>
                </c:pt>
                <c:pt idx="33517">
                  <c:v>-7.0982000000000003E-2</c:v>
                </c:pt>
                <c:pt idx="33518">
                  <c:v>-4.8647900000000001E-2</c:v>
                </c:pt>
                <c:pt idx="33519">
                  <c:v>-7.3760999999999993E-2</c:v>
                </c:pt>
                <c:pt idx="33520">
                  <c:v>-8.5339499999999999E-2</c:v>
                </c:pt>
                <c:pt idx="33521">
                  <c:v>-7.9055799999999996E-2</c:v>
                </c:pt>
                <c:pt idx="33522">
                  <c:v>-5.6222899999999999E-2</c:v>
                </c:pt>
                <c:pt idx="33523">
                  <c:v>-7.8559900000000002E-2</c:v>
                </c:pt>
                <c:pt idx="33524">
                  <c:v>-6.4793600000000007E-2</c:v>
                </c:pt>
                <c:pt idx="33525">
                  <c:v>-7.2756799999999996E-2</c:v>
                </c:pt>
                <c:pt idx="33526">
                  <c:v>-9.21955E-2</c:v>
                </c:pt>
                <c:pt idx="33527">
                  <c:v>-7.8077300000000002E-2</c:v>
                </c:pt>
                <c:pt idx="33528">
                  <c:v>-5.4849599999999998E-2</c:v>
                </c:pt>
                <c:pt idx="33529">
                  <c:v>-5.7404499999999997E-2</c:v>
                </c:pt>
                <c:pt idx="33530">
                  <c:v>-9.2067700000000002E-2</c:v>
                </c:pt>
                <c:pt idx="33531">
                  <c:v>-9.7217600000000001E-2</c:v>
                </c:pt>
                <c:pt idx="33532">
                  <c:v>-4.80528E-2</c:v>
                </c:pt>
                <c:pt idx="33533">
                  <c:v>-6.54526E-2</c:v>
                </c:pt>
                <c:pt idx="33534">
                  <c:v>-6.6406300000000001E-2</c:v>
                </c:pt>
                <c:pt idx="33535">
                  <c:v>-8.6443900000000004E-2</c:v>
                </c:pt>
                <c:pt idx="33536">
                  <c:v>-7.4052800000000002E-2</c:v>
                </c:pt>
                <c:pt idx="33537">
                  <c:v>-7.9561199999999999E-2</c:v>
                </c:pt>
                <c:pt idx="33538">
                  <c:v>-6.0074799999999998E-2</c:v>
                </c:pt>
                <c:pt idx="33539">
                  <c:v>-6.6679000000000002E-2</c:v>
                </c:pt>
                <c:pt idx="33540">
                  <c:v>-7.8006699999999998E-2</c:v>
                </c:pt>
                <c:pt idx="33541">
                  <c:v>-7.8314800000000004E-2</c:v>
                </c:pt>
                <c:pt idx="33542">
                  <c:v>-7.0521399999999998E-2</c:v>
                </c:pt>
                <c:pt idx="33543">
                  <c:v>-8.5571300000000003E-2</c:v>
                </c:pt>
                <c:pt idx="33544">
                  <c:v>-7.6803200000000002E-2</c:v>
                </c:pt>
                <c:pt idx="33545">
                  <c:v>-4.73347E-2</c:v>
                </c:pt>
                <c:pt idx="33546">
                  <c:v>-6.9270100000000001E-2</c:v>
                </c:pt>
                <c:pt idx="33547">
                  <c:v>-6.8399399999999999E-2</c:v>
                </c:pt>
                <c:pt idx="33548">
                  <c:v>-9.5125199999999993E-2</c:v>
                </c:pt>
                <c:pt idx="33549">
                  <c:v>-5.2660899999999997E-2</c:v>
                </c:pt>
                <c:pt idx="33550">
                  <c:v>-5.8444999999999997E-2</c:v>
                </c:pt>
                <c:pt idx="33551">
                  <c:v>-7.5930600000000001E-2</c:v>
                </c:pt>
                <c:pt idx="33552">
                  <c:v>-6.9349300000000003E-2</c:v>
                </c:pt>
                <c:pt idx="33553">
                  <c:v>-8.7451000000000001E-2</c:v>
                </c:pt>
                <c:pt idx="33554">
                  <c:v>-6.3730200000000001E-2</c:v>
                </c:pt>
                <c:pt idx="33555">
                  <c:v>-5.0010699999999998E-2</c:v>
                </c:pt>
                <c:pt idx="33556">
                  <c:v>-7.1324299999999993E-2</c:v>
                </c:pt>
                <c:pt idx="33557">
                  <c:v>-7.4315099999999995E-2</c:v>
                </c:pt>
                <c:pt idx="33558">
                  <c:v>-7.1030599999999999E-2</c:v>
                </c:pt>
                <c:pt idx="33559">
                  <c:v>-8.8787099999999994E-2</c:v>
                </c:pt>
                <c:pt idx="33560">
                  <c:v>-7.1137400000000003E-2</c:v>
                </c:pt>
                <c:pt idx="33561">
                  <c:v>-9.43832E-2</c:v>
                </c:pt>
                <c:pt idx="33562">
                  <c:v>-5.9837300000000003E-2</c:v>
                </c:pt>
                <c:pt idx="33563">
                  <c:v>-7.6644900000000002E-2</c:v>
                </c:pt>
                <c:pt idx="33564">
                  <c:v>-7.5437500000000005E-2</c:v>
                </c:pt>
                <c:pt idx="33565">
                  <c:v>-8.0312700000000001E-2</c:v>
                </c:pt>
                <c:pt idx="33566">
                  <c:v>-7.2258900000000001E-2</c:v>
                </c:pt>
                <c:pt idx="33567">
                  <c:v>-6.6345199999999993E-2</c:v>
                </c:pt>
                <c:pt idx="33568">
                  <c:v>-6.8828600000000004E-2</c:v>
                </c:pt>
                <c:pt idx="33569">
                  <c:v>-9.6377400000000002E-2</c:v>
                </c:pt>
                <c:pt idx="33570">
                  <c:v>-9.5744099999999999E-2</c:v>
                </c:pt>
                <c:pt idx="33571">
                  <c:v>-5.8210400000000002E-2</c:v>
                </c:pt>
                <c:pt idx="33572">
                  <c:v>-5.8753E-2</c:v>
                </c:pt>
                <c:pt idx="33573">
                  <c:v>-5.4776199999999997E-2</c:v>
                </c:pt>
                <c:pt idx="33574">
                  <c:v>-8.54158E-2</c:v>
                </c:pt>
                <c:pt idx="33575">
                  <c:v>-8.8862399999999994E-2</c:v>
                </c:pt>
                <c:pt idx="33576">
                  <c:v>-6.3087500000000005E-2</c:v>
                </c:pt>
                <c:pt idx="33577">
                  <c:v>-5.51653E-2</c:v>
                </c:pt>
                <c:pt idx="33578">
                  <c:v>-6.4496999999999999E-2</c:v>
                </c:pt>
                <c:pt idx="33579">
                  <c:v>-5.9399599999999997E-2</c:v>
                </c:pt>
                <c:pt idx="33580">
                  <c:v>-8.7249800000000002E-2</c:v>
                </c:pt>
                <c:pt idx="33581">
                  <c:v>-7.2540300000000002E-2</c:v>
                </c:pt>
                <c:pt idx="33582">
                  <c:v>-3.7407900000000001E-2</c:v>
                </c:pt>
                <c:pt idx="33583">
                  <c:v>-5.9226000000000001E-2</c:v>
                </c:pt>
                <c:pt idx="33584">
                  <c:v>-4.6468700000000002E-2</c:v>
                </c:pt>
                <c:pt idx="33585">
                  <c:v>-6.4536999999999997E-2</c:v>
                </c:pt>
                <c:pt idx="33586">
                  <c:v>-7.9095799999999994E-2</c:v>
                </c:pt>
                <c:pt idx="33587">
                  <c:v>-6.5414399999999998E-2</c:v>
                </c:pt>
                <c:pt idx="33588">
                  <c:v>-5.1624299999999998E-2</c:v>
                </c:pt>
                <c:pt idx="33589">
                  <c:v>-4.3284400000000001E-2</c:v>
                </c:pt>
                <c:pt idx="33590">
                  <c:v>-7.58905E-2</c:v>
                </c:pt>
                <c:pt idx="33591">
                  <c:v>-8.85296E-2</c:v>
                </c:pt>
                <c:pt idx="33592">
                  <c:v>-6.0203600000000003E-2</c:v>
                </c:pt>
                <c:pt idx="33593">
                  <c:v>-3.9867399999999997E-2</c:v>
                </c:pt>
                <c:pt idx="33594">
                  <c:v>-2.6814500000000002E-2</c:v>
                </c:pt>
                <c:pt idx="33595">
                  <c:v>-5.2776299999999998E-2</c:v>
                </c:pt>
                <c:pt idx="33596">
                  <c:v>-7.3479699999999995E-2</c:v>
                </c:pt>
                <c:pt idx="33597">
                  <c:v>-7.1229899999999999E-2</c:v>
                </c:pt>
                <c:pt idx="33598">
                  <c:v>-5.1826499999999998E-2</c:v>
                </c:pt>
                <c:pt idx="33599">
                  <c:v>-5.5995900000000001E-2</c:v>
                </c:pt>
                <c:pt idx="33600">
                  <c:v>-4.9325000000000001E-2</c:v>
                </c:pt>
                <c:pt idx="33601">
                  <c:v>-4.9753199999999997E-2</c:v>
                </c:pt>
                <c:pt idx="33602">
                  <c:v>-8.1215899999999994E-2</c:v>
                </c:pt>
                <c:pt idx="33603">
                  <c:v>-6.3333500000000001E-2</c:v>
                </c:pt>
                <c:pt idx="33604">
                  <c:v>-4.8152E-2</c:v>
                </c:pt>
                <c:pt idx="33605">
                  <c:v>-2.9851900000000001E-2</c:v>
                </c:pt>
                <c:pt idx="33606">
                  <c:v>-5.31178E-2</c:v>
                </c:pt>
                <c:pt idx="33607">
                  <c:v>-7.3205000000000006E-2</c:v>
                </c:pt>
                <c:pt idx="33608">
                  <c:v>-5.6582500000000001E-2</c:v>
                </c:pt>
                <c:pt idx="33609">
                  <c:v>-3.9963699999999998E-2</c:v>
                </c:pt>
                <c:pt idx="33610">
                  <c:v>-4.16307E-2</c:v>
                </c:pt>
                <c:pt idx="33611">
                  <c:v>-5.6242E-2</c:v>
                </c:pt>
                <c:pt idx="33612">
                  <c:v>-6.9921499999999998E-2</c:v>
                </c:pt>
                <c:pt idx="33613">
                  <c:v>-4.6058700000000001E-2</c:v>
                </c:pt>
                <c:pt idx="33614">
                  <c:v>-5.14574E-2</c:v>
                </c:pt>
                <c:pt idx="33615">
                  <c:v>-4.4828399999999997E-2</c:v>
                </c:pt>
                <c:pt idx="33616">
                  <c:v>-2.6366199999999999E-2</c:v>
                </c:pt>
                <c:pt idx="33617">
                  <c:v>-6.0520200000000003E-2</c:v>
                </c:pt>
                <c:pt idx="33618">
                  <c:v>-5.67427E-2</c:v>
                </c:pt>
                <c:pt idx="33619">
                  <c:v>-7.01933E-2</c:v>
                </c:pt>
                <c:pt idx="33620">
                  <c:v>-4.82082E-2</c:v>
                </c:pt>
                <c:pt idx="33621">
                  <c:v>-2.77576E-2</c:v>
                </c:pt>
                <c:pt idx="33622">
                  <c:v>-5.4588299999999999E-2</c:v>
                </c:pt>
                <c:pt idx="33623">
                  <c:v>-6.9642099999999998E-2</c:v>
                </c:pt>
                <c:pt idx="33624">
                  <c:v>-5.76792E-2</c:v>
                </c:pt>
                <c:pt idx="33625">
                  <c:v>-4.4849399999999998E-2</c:v>
                </c:pt>
                <c:pt idx="33626">
                  <c:v>-3.85408E-2</c:v>
                </c:pt>
                <c:pt idx="33627">
                  <c:v>-5.5668799999999997E-2</c:v>
                </c:pt>
                <c:pt idx="33628">
                  <c:v>-3.9284699999999999E-2</c:v>
                </c:pt>
                <c:pt idx="33629">
                  <c:v>-4.2104700000000002E-2</c:v>
                </c:pt>
                <c:pt idx="33630">
                  <c:v>-6.3228599999999996E-2</c:v>
                </c:pt>
                <c:pt idx="33631">
                  <c:v>-4.5233700000000002E-2</c:v>
                </c:pt>
                <c:pt idx="33632">
                  <c:v>-4.6020499999999999E-2</c:v>
                </c:pt>
                <c:pt idx="33633">
                  <c:v>-4.8879600000000002E-2</c:v>
                </c:pt>
                <c:pt idx="33634">
                  <c:v>-6.15063E-2</c:v>
                </c:pt>
                <c:pt idx="33635">
                  <c:v>-5.2583699999999997E-2</c:v>
                </c:pt>
                <c:pt idx="33636">
                  <c:v>-5.1673900000000002E-2</c:v>
                </c:pt>
                <c:pt idx="33637">
                  <c:v>-5.4369899999999999E-2</c:v>
                </c:pt>
                <c:pt idx="33638">
                  <c:v>-4.8017499999999998E-2</c:v>
                </c:pt>
                <c:pt idx="33639">
                  <c:v>-4.5119300000000001E-2</c:v>
                </c:pt>
                <c:pt idx="33640">
                  <c:v>-4.3854700000000003E-2</c:v>
                </c:pt>
                <c:pt idx="33641">
                  <c:v>-5.0270099999999998E-2</c:v>
                </c:pt>
                <c:pt idx="33642">
                  <c:v>-6.4535099999999998E-2</c:v>
                </c:pt>
                <c:pt idx="33643">
                  <c:v>-1.94731E-2</c:v>
                </c:pt>
                <c:pt idx="33644">
                  <c:v>-3.8135500000000003E-2</c:v>
                </c:pt>
                <c:pt idx="33645">
                  <c:v>-4.66595E-2</c:v>
                </c:pt>
                <c:pt idx="33646">
                  <c:v>-3.0687300000000001E-2</c:v>
                </c:pt>
                <c:pt idx="33647">
                  <c:v>-5.5576300000000002E-2</c:v>
                </c:pt>
                <c:pt idx="33648">
                  <c:v>-3.3858300000000001E-2</c:v>
                </c:pt>
                <c:pt idx="33649">
                  <c:v>-2.6988000000000002E-2</c:v>
                </c:pt>
                <c:pt idx="33650">
                  <c:v>-1.34821E-2</c:v>
                </c:pt>
                <c:pt idx="33651">
                  <c:v>-2.9120400000000001E-2</c:v>
                </c:pt>
                <c:pt idx="33652">
                  <c:v>-1.7971000000000001E-2</c:v>
                </c:pt>
                <c:pt idx="33653">
                  <c:v>-1.1641500000000001E-2</c:v>
                </c:pt>
                <c:pt idx="33654">
                  <c:v>-1.18961E-2</c:v>
                </c:pt>
                <c:pt idx="33655">
                  <c:v>-3.6133800000000001E-2</c:v>
                </c:pt>
                <c:pt idx="33656">
                  <c:v>-2.77138E-2</c:v>
                </c:pt>
                <c:pt idx="33657">
                  <c:v>-1.72138E-3</c:v>
                </c:pt>
                <c:pt idx="33658">
                  <c:v>-3.5721799999999998E-2</c:v>
                </c:pt>
                <c:pt idx="33659">
                  <c:v>-3.8928999999999998E-2</c:v>
                </c:pt>
                <c:pt idx="33660">
                  <c:v>-1.3609899999999999E-2</c:v>
                </c:pt>
                <c:pt idx="33661">
                  <c:v>-3.3585499999999997E-2</c:v>
                </c:pt>
                <c:pt idx="33662">
                  <c:v>-5.0859499999999997E-3</c:v>
                </c:pt>
                <c:pt idx="33663">
                  <c:v>-3.2920800000000002E-3</c:v>
                </c:pt>
                <c:pt idx="33664">
                  <c:v>1.9769700000000002E-3</c:v>
                </c:pt>
                <c:pt idx="33665">
                  <c:v>-1.8622400000000001E-2</c:v>
                </c:pt>
                <c:pt idx="33666">
                  <c:v>-2.5516500000000001E-2</c:v>
                </c:pt>
                <c:pt idx="33667">
                  <c:v>-7.3232699999999998E-3</c:v>
                </c:pt>
                <c:pt idx="33668">
                  <c:v>-5.2213700000000004E-3</c:v>
                </c:pt>
                <c:pt idx="33669">
                  <c:v>-1.21899E-2</c:v>
                </c:pt>
                <c:pt idx="33670">
                  <c:v>-9.1857899999999992E-3</c:v>
                </c:pt>
                <c:pt idx="33671">
                  <c:v>-2.6152600000000002E-2</c:v>
                </c:pt>
                <c:pt idx="33672">
                  <c:v>-3.0062700000000001E-2</c:v>
                </c:pt>
                <c:pt idx="33673">
                  <c:v>5.1870299999999996E-3</c:v>
                </c:pt>
                <c:pt idx="33674">
                  <c:v>5.7382600000000002E-3</c:v>
                </c:pt>
                <c:pt idx="33675">
                  <c:v>-8.4638600000000001E-3</c:v>
                </c:pt>
                <c:pt idx="33676">
                  <c:v>-2.9130900000000001E-2</c:v>
                </c:pt>
                <c:pt idx="33677">
                  <c:v>-2.7338000000000001E-2</c:v>
                </c:pt>
                <c:pt idx="33678">
                  <c:v>-1.4006599999999999E-2</c:v>
                </c:pt>
                <c:pt idx="33679">
                  <c:v>-6.3457499999999998E-3</c:v>
                </c:pt>
                <c:pt idx="33680">
                  <c:v>1.3286600000000001E-2</c:v>
                </c:pt>
                <c:pt idx="33681">
                  <c:v>-1.4837299999999999E-2</c:v>
                </c:pt>
                <c:pt idx="33682">
                  <c:v>-1.47324E-2</c:v>
                </c:pt>
                <c:pt idx="33683">
                  <c:v>-1.8059700000000001E-2</c:v>
                </c:pt>
                <c:pt idx="33684">
                  <c:v>2.73552E-2</c:v>
                </c:pt>
                <c:pt idx="33685">
                  <c:v>-5.6533800000000004E-3</c:v>
                </c:pt>
                <c:pt idx="33686">
                  <c:v>2.72369E-3</c:v>
                </c:pt>
                <c:pt idx="33687">
                  <c:v>9.1743499999999997E-4</c:v>
                </c:pt>
                <c:pt idx="33688">
                  <c:v>1.9741099999999998E-3</c:v>
                </c:pt>
                <c:pt idx="33689">
                  <c:v>-1.13583E-3</c:v>
                </c:pt>
                <c:pt idx="33690">
                  <c:v>5.7430299999999997E-3</c:v>
                </c:pt>
                <c:pt idx="33691">
                  <c:v>1.24321E-2</c:v>
                </c:pt>
                <c:pt idx="33692">
                  <c:v>-1.2035399999999999E-3</c:v>
                </c:pt>
                <c:pt idx="33693">
                  <c:v>-2.70958E-2</c:v>
                </c:pt>
                <c:pt idx="33694">
                  <c:v>8.6421999999999992E-3</c:v>
                </c:pt>
                <c:pt idx="33695">
                  <c:v>3.4563099999999999E-2</c:v>
                </c:pt>
                <c:pt idx="33696">
                  <c:v>-3.0937199999999999E-3</c:v>
                </c:pt>
                <c:pt idx="33697">
                  <c:v>3.71084E-2</c:v>
                </c:pt>
                <c:pt idx="33698">
                  <c:v>1.05858E-4</c:v>
                </c:pt>
                <c:pt idx="33699">
                  <c:v>1.23405E-3</c:v>
                </c:pt>
                <c:pt idx="33700">
                  <c:v>1.7794600000000001E-2</c:v>
                </c:pt>
                <c:pt idx="33701">
                  <c:v>2.9476200000000001E-2</c:v>
                </c:pt>
                <c:pt idx="33702">
                  <c:v>2.7601199999999999E-2</c:v>
                </c:pt>
                <c:pt idx="33703">
                  <c:v>6.0052899999999999E-3</c:v>
                </c:pt>
                <c:pt idx="33704">
                  <c:v>1.11237E-2</c:v>
                </c:pt>
                <c:pt idx="33705">
                  <c:v>1.5976000000000001E-2</c:v>
                </c:pt>
                <c:pt idx="33706">
                  <c:v>3.2079700000000003E-2</c:v>
                </c:pt>
                <c:pt idx="33707">
                  <c:v>4.9793200000000003E-2</c:v>
                </c:pt>
                <c:pt idx="33708">
                  <c:v>1.23987E-2</c:v>
                </c:pt>
                <c:pt idx="33709">
                  <c:v>3.5950700000000002E-2</c:v>
                </c:pt>
                <c:pt idx="33710">
                  <c:v>2.7499200000000001E-2</c:v>
                </c:pt>
                <c:pt idx="33711">
                  <c:v>2.4490399999999999E-2</c:v>
                </c:pt>
                <c:pt idx="33712">
                  <c:v>4.5025799999999998E-2</c:v>
                </c:pt>
                <c:pt idx="33713">
                  <c:v>3.5440399999999997E-2</c:v>
                </c:pt>
                <c:pt idx="33714">
                  <c:v>3.7336299999999999E-3</c:v>
                </c:pt>
                <c:pt idx="33715">
                  <c:v>2.9613500000000001E-2</c:v>
                </c:pt>
                <c:pt idx="33716">
                  <c:v>1.09634E-2</c:v>
                </c:pt>
                <c:pt idx="33717">
                  <c:v>3.1662900000000001E-2</c:v>
                </c:pt>
                <c:pt idx="33718">
                  <c:v>4.6543099999999997E-2</c:v>
                </c:pt>
                <c:pt idx="33719">
                  <c:v>3.6565800000000002E-2</c:v>
                </c:pt>
                <c:pt idx="33720">
                  <c:v>1.36595E-2</c:v>
                </c:pt>
                <c:pt idx="33721">
                  <c:v>2.19355E-2</c:v>
                </c:pt>
                <c:pt idx="33722">
                  <c:v>4.0781999999999999E-2</c:v>
                </c:pt>
                <c:pt idx="33723">
                  <c:v>4.0167799999999997E-2</c:v>
                </c:pt>
                <c:pt idx="33724">
                  <c:v>3.5828600000000002E-2</c:v>
                </c:pt>
                <c:pt idx="33725">
                  <c:v>2.6223199999999999E-2</c:v>
                </c:pt>
                <c:pt idx="33726">
                  <c:v>5.0697300000000001E-2</c:v>
                </c:pt>
                <c:pt idx="33727">
                  <c:v>4.0015200000000001E-2</c:v>
                </c:pt>
                <c:pt idx="33728">
                  <c:v>3.6941500000000002E-2</c:v>
                </c:pt>
                <c:pt idx="33729">
                  <c:v>3.6849E-2</c:v>
                </c:pt>
                <c:pt idx="33730">
                  <c:v>4.0717099999999999E-2</c:v>
                </c:pt>
                <c:pt idx="33731">
                  <c:v>2.1381399999999998E-2</c:v>
                </c:pt>
                <c:pt idx="33732">
                  <c:v>4.8852E-2</c:v>
                </c:pt>
                <c:pt idx="33733">
                  <c:v>6.3263899999999998E-2</c:v>
                </c:pt>
                <c:pt idx="33734">
                  <c:v>3.9696700000000001E-2</c:v>
                </c:pt>
                <c:pt idx="33735">
                  <c:v>3.5934399999999998E-2</c:v>
                </c:pt>
                <c:pt idx="33736">
                  <c:v>2.34995E-2</c:v>
                </c:pt>
                <c:pt idx="33737">
                  <c:v>4.4194200000000003E-2</c:v>
                </c:pt>
                <c:pt idx="33738">
                  <c:v>4.2350800000000001E-2</c:v>
                </c:pt>
                <c:pt idx="33739">
                  <c:v>4.2618799999999998E-2</c:v>
                </c:pt>
                <c:pt idx="33740">
                  <c:v>4.1527700000000001E-2</c:v>
                </c:pt>
                <c:pt idx="33741">
                  <c:v>5.0215700000000002E-2</c:v>
                </c:pt>
                <c:pt idx="33742">
                  <c:v>3.3853500000000002E-2</c:v>
                </c:pt>
                <c:pt idx="33743">
                  <c:v>5.19791E-2</c:v>
                </c:pt>
                <c:pt idx="33744">
                  <c:v>3.1507500000000001E-2</c:v>
                </c:pt>
                <c:pt idx="33745">
                  <c:v>3.01704E-2</c:v>
                </c:pt>
                <c:pt idx="33746">
                  <c:v>3.9429699999999998E-2</c:v>
                </c:pt>
                <c:pt idx="33747">
                  <c:v>3.3208799999999997E-2</c:v>
                </c:pt>
                <c:pt idx="33748">
                  <c:v>2.8444299999999999E-2</c:v>
                </c:pt>
                <c:pt idx="33749">
                  <c:v>2.7092000000000001E-2</c:v>
                </c:pt>
                <c:pt idx="33750">
                  <c:v>4.9328799999999999E-2</c:v>
                </c:pt>
                <c:pt idx="33751">
                  <c:v>3.4070999999999997E-2</c:v>
                </c:pt>
                <c:pt idx="33752">
                  <c:v>2.12193E-2</c:v>
                </c:pt>
                <c:pt idx="33753">
                  <c:v>3.1103100000000002E-2</c:v>
                </c:pt>
                <c:pt idx="33754">
                  <c:v>5.26972E-2</c:v>
                </c:pt>
                <c:pt idx="33755">
                  <c:v>5.7691600000000003E-2</c:v>
                </c:pt>
                <c:pt idx="33756">
                  <c:v>3.3228899999999999E-2</c:v>
                </c:pt>
                <c:pt idx="33757">
                  <c:v>3.3237500000000003E-2</c:v>
                </c:pt>
                <c:pt idx="33758">
                  <c:v>4.3636300000000003E-2</c:v>
                </c:pt>
                <c:pt idx="33759">
                  <c:v>2.69346E-2</c:v>
                </c:pt>
                <c:pt idx="33760">
                  <c:v>3.4502999999999999E-2</c:v>
                </c:pt>
                <c:pt idx="33761">
                  <c:v>6.5397300000000005E-2</c:v>
                </c:pt>
                <c:pt idx="33762">
                  <c:v>4.04377E-2</c:v>
                </c:pt>
                <c:pt idx="33763">
                  <c:v>4.3913800000000003E-2</c:v>
                </c:pt>
                <c:pt idx="33764">
                  <c:v>5.99289E-2</c:v>
                </c:pt>
                <c:pt idx="33765">
                  <c:v>5.6557700000000002E-2</c:v>
                </c:pt>
                <c:pt idx="33766">
                  <c:v>5.8066399999999997E-2</c:v>
                </c:pt>
                <c:pt idx="33767">
                  <c:v>6.1194400000000003E-2</c:v>
                </c:pt>
                <c:pt idx="33768">
                  <c:v>5.7580899999999997E-2</c:v>
                </c:pt>
                <c:pt idx="33769">
                  <c:v>5.7334900000000001E-2</c:v>
                </c:pt>
                <c:pt idx="33770">
                  <c:v>6.6908800000000004E-2</c:v>
                </c:pt>
                <c:pt idx="33771">
                  <c:v>9.6209500000000003E-2</c:v>
                </c:pt>
                <c:pt idx="33772">
                  <c:v>5.7847000000000003E-2</c:v>
                </c:pt>
                <c:pt idx="33773">
                  <c:v>6.3050300000000004E-2</c:v>
                </c:pt>
                <c:pt idx="33774">
                  <c:v>6.8967799999999996E-2</c:v>
                </c:pt>
                <c:pt idx="33775">
                  <c:v>6.8622600000000006E-2</c:v>
                </c:pt>
                <c:pt idx="33776">
                  <c:v>5.9252699999999998E-2</c:v>
                </c:pt>
                <c:pt idx="33777">
                  <c:v>7.3647500000000005E-2</c:v>
                </c:pt>
                <c:pt idx="33778">
                  <c:v>8.0158199999999999E-2</c:v>
                </c:pt>
                <c:pt idx="33779">
                  <c:v>6.9990200000000002E-2</c:v>
                </c:pt>
                <c:pt idx="33780">
                  <c:v>6.1748499999999998E-2</c:v>
                </c:pt>
                <c:pt idx="33781">
                  <c:v>6.4195600000000005E-2</c:v>
                </c:pt>
                <c:pt idx="33782">
                  <c:v>8.6206400000000002E-2</c:v>
                </c:pt>
                <c:pt idx="33783">
                  <c:v>7.4042300000000005E-2</c:v>
                </c:pt>
                <c:pt idx="33784">
                  <c:v>6.1028499999999999E-2</c:v>
                </c:pt>
                <c:pt idx="33785">
                  <c:v>7.4279800000000007E-2</c:v>
                </c:pt>
                <c:pt idx="33786">
                  <c:v>5.72405E-2</c:v>
                </c:pt>
                <c:pt idx="33787">
                  <c:v>5.4429100000000001E-2</c:v>
                </c:pt>
                <c:pt idx="33788">
                  <c:v>7.6854699999999998E-2</c:v>
                </c:pt>
                <c:pt idx="33789">
                  <c:v>6.8816199999999994E-2</c:v>
                </c:pt>
                <c:pt idx="33790">
                  <c:v>6.6063899999999995E-2</c:v>
                </c:pt>
                <c:pt idx="33791">
                  <c:v>6.1333699999999998E-2</c:v>
                </c:pt>
                <c:pt idx="33792">
                  <c:v>6.9717399999999999E-2</c:v>
                </c:pt>
                <c:pt idx="33793">
                  <c:v>5.8153200000000002E-2</c:v>
                </c:pt>
                <c:pt idx="33794">
                  <c:v>7.0542300000000002E-2</c:v>
                </c:pt>
                <c:pt idx="33795">
                  <c:v>7.0365899999999995E-2</c:v>
                </c:pt>
                <c:pt idx="33796">
                  <c:v>7.3039999999999994E-2</c:v>
                </c:pt>
                <c:pt idx="33797">
                  <c:v>6.6730499999999998E-2</c:v>
                </c:pt>
                <c:pt idx="33798">
                  <c:v>8.4772100000000003E-2</c:v>
                </c:pt>
                <c:pt idx="33799">
                  <c:v>9.4808600000000007E-2</c:v>
                </c:pt>
                <c:pt idx="33800">
                  <c:v>7.5750399999999996E-2</c:v>
                </c:pt>
                <c:pt idx="33801">
                  <c:v>8.0526399999999998E-2</c:v>
                </c:pt>
                <c:pt idx="33802">
                  <c:v>8.0882999999999997E-2</c:v>
                </c:pt>
                <c:pt idx="33803">
                  <c:v>9.1648099999999996E-2</c:v>
                </c:pt>
                <c:pt idx="33804">
                  <c:v>5.2138299999999999E-2</c:v>
                </c:pt>
                <c:pt idx="33805">
                  <c:v>5.9575099999999999E-2</c:v>
                </c:pt>
                <c:pt idx="33806">
                  <c:v>7.8754400000000002E-2</c:v>
                </c:pt>
                <c:pt idx="33807">
                  <c:v>5.4063800000000002E-2</c:v>
                </c:pt>
                <c:pt idx="33808">
                  <c:v>6.6457699999999995E-2</c:v>
                </c:pt>
                <c:pt idx="33809">
                  <c:v>6.6224099999999994E-2</c:v>
                </c:pt>
                <c:pt idx="33810">
                  <c:v>7.7235200000000004E-2</c:v>
                </c:pt>
                <c:pt idx="33811">
                  <c:v>7.3554999999999995E-2</c:v>
                </c:pt>
                <c:pt idx="33812">
                  <c:v>6.0534499999999998E-2</c:v>
                </c:pt>
                <c:pt idx="33813">
                  <c:v>7.3296500000000001E-2</c:v>
                </c:pt>
                <c:pt idx="33814">
                  <c:v>7.3057200000000003E-2</c:v>
                </c:pt>
                <c:pt idx="33815">
                  <c:v>5.9649500000000001E-2</c:v>
                </c:pt>
                <c:pt idx="33816">
                  <c:v>6.61659E-2</c:v>
                </c:pt>
                <c:pt idx="33817">
                  <c:v>4.7130600000000002E-2</c:v>
                </c:pt>
                <c:pt idx="33818">
                  <c:v>5.7931900000000001E-2</c:v>
                </c:pt>
                <c:pt idx="33819">
                  <c:v>6.76422E-2</c:v>
                </c:pt>
                <c:pt idx="33820">
                  <c:v>7.3617000000000002E-2</c:v>
                </c:pt>
                <c:pt idx="33821">
                  <c:v>6.3696900000000001E-2</c:v>
                </c:pt>
                <c:pt idx="33822">
                  <c:v>6.0443900000000002E-2</c:v>
                </c:pt>
                <c:pt idx="33823">
                  <c:v>6.8620700000000007E-2</c:v>
                </c:pt>
                <c:pt idx="33824">
                  <c:v>6.2505699999999997E-2</c:v>
                </c:pt>
                <c:pt idx="33825">
                  <c:v>7.45001E-2</c:v>
                </c:pt>
                <c:pt idx="33826">
                  <c:v>7.1119299999999996E-2</c:v>
                </c:pt>
                <c:pt idx="33827">
                  <c:v>6.7995100000000003E-2</c:v>
                </c:pt>
                <c:pt idx="33828">
                  <c:v>5.7937599999999999E-2</c:v>
                </c:pt>
                <c:pt idx="33829">
                  <c:v>8.3064100000000002E-2</c:v>
                </c:pt>
                <c:pt idx="33830">
                  <c:v>6.81229E-2</c:v>
                </c:pt>
                <c:pt idx="33831">
                  <c:v>6.7089099999999999E-2</c:v>
                </c:pt>
                <c:pt idx="33832">
                  <c:v>7.6991100000000007E-2</c:v>
                </c:pt>
                <c:pt idx="33833">
                  <c:v>6.98767E-2</c:v>
                </c:pt>
                <c:pt idx="33834">
                  <c:v>8.3472299999999999E-2</c:v>
                </c:pt>
                <c:pt idx="33835">
                  <c:v>8.2238199999999997E-2</c:v>
                </c:pt>
                <c:pt idx="33836">
                  <c:v>6.3974400000000001E-2</c:v>
                </c:pt>
                <c:pt idx="33837">
                  <c:v>8.7230699999999994E-2</c:v>
                </c:pt>
                <c:pt idx="33838">
                  <c:v>8.1537200000000004E-2</c:v>
                </c:pt>
                <c:pt idx="33839">
                  <c:v>8.71696E-2</c:v>
                </c:pt>
                <c:pt idx="33840">
                  <c:v>7.0158999999999999E-2</c:v>
                </c:pt>
                <c:pt idx="33841">
                  <c:v>7.7779799999999996E-2</c:v>
                </c:pt>
                <c:pt idx="33842">
                  <c:v>8.9823700000000006E-2</c:v>
                </c:pt>
                <c:pt idx="33843">
                  <c:v>8.7179199999999998E-2</c:v>
                </c:pt>
                <c:pt idx="33844">
                  <c:v>7.0880899999999997E-2</c:v>
                </c:pt>
                <c:pt idx="33845">
                  <c:v>9.0194700000000003E-2</c:v>
                </c:pt>
                <c:pt idx="33846">
                  <c:v>8.7570200000000001E-2</c:v>
                </c:pt>
                <c:pt idx="33847">
                  <c:v>7.5019799999999998E-2</c:v>
                </c:pt>
                <c:pt idx="33848">
                  <c:v>8.0609299999999995E-2</c:v>
                </c:pt>
                <c:pt idx="33849">
                  <c:v>9.1772099999999995E-2</c:v>
                </c:pt>
                <c:pt idx="33850">
                  <c:v>7.4246400000000004E-2</c:v>
                </c:pt>
                <c:pt idx="33851">
                  <c:v>6.7948300000000003E-2</c:v>
                </c:pt>
                <c:pt idx="33852">
                  <c:v>7.2626099999999999E-2</c:v>
                </c:pt>
                <c:pt idx="33853">
                  <c:v>7.94382E-2</c:v>
                </c:pt>
                <c:pt idx="33854">
                  <c:v>6.5222699999999995E-2</c:v>
                </c:pt>
                <c:pt idx="33855">
                  <c:v>6.3627199999999995E-2</c:v>
                </c:pt>
                <c:pt idx="33856">
                  <c:v>7.6563800000000001E-2</c:v>
                </c:pt>
                <c:pt idx="33857">
                  <c:v>5.9845000000000002E-2</c:v>
                </c:pt>
                <c:pt idx="33858">
                  <c:v>6.8742800000000007E-2</c:v>
                </c:pt>
                <c:pt idx="33859">
                  <c:v>5.9369100000000001E-2</c:v>
                </c:pt>
                <c:pt idx="33860">
                  <c:v>7.4429499999999996E-2</c:v>
                </c:pt>
                <c:pt idx="33861">
                  <c:v>6.2613500000000002E-2</c:v>
                </c:pt>
                <c:pt idx="33862">
                  <c:v>5.8819799999999998E-2</c:v>
                </c:pt>
                <c:pt idx="33863">
                  <c:v>5.3713799999999999E-2</c:v>
                </c:pt>
                <c:pt idx="33864">
                  <c:v>7.00741E-2</c:v>
                </c:pt>
                <c:pt idx="33865">
                  <c:v>6.4354900000000007E-2</c:v>
                </c:pt>
                <c:pt idx="33866">
                  <c:v>6.3747399999999996E-2</c:v>
                </c:pt>
                <c:pt idx="33867">
                  <c:v>7.68147E-2</c:v>
                </c:pt>
                <c:pt idx="33868">
                  <c:v>5.7870900000000003E-2</c:v>
                </c:pt>
                <c:pt idx="33869">
                  <c:v>7.3528300000000005E-2</c:v>
                </c:pt>
                <c:pt idx="33870">
                  <c:v>8.0295599999999995E-2</c:v>
                </c:pt>
                <c:pt idx="33871">
                  <c:v>9.2139200000000004E-2</c:v>
                </c:pt>
                <c:pt idx="33872">
                  <c:v>6.2430399999999997E-2</c:v>
                </c:pt>
                <c:pt idx="33873">
                  <c:v>8.0410999999999996E-2</c:v>
                </c:pt>
                <c:pt idx="33874">
                  <c:v>8.1625000000000003E-2</c:v>
                </c:pt>
                <c:pt idx="33875">
                  <c:v>5.8467900000000003E-2</c:v>
                </c:pt>
                <c:pt idx="33876">
                  <c:v>8.1956899999999999E-2</c:v>
                </c:pt>
                <c:pt idx="33877">
                  <c:v>7.7341999999999994E-2</c:v>
                </c:pt>
                <c:pt idx="33878">
                  <c:v>7.4267399999999997E-2</c:v>
                </c:pt>
                <c:pt idx="33879">
                  <c:v>8.1570599999999993E-2</c:v>
                </c:pt>
                <c:pt idx="33880">
                  <c:v>6.9127999999999995E-2</c:v>
                </c:pt>
                <c:pt idx="33881">
                  <c:v>7.7543299999999996E-2</c:v>
                </c:pt>
                <c:pt idx="33882">
                  <c:v>8.9093199999999997E-2</c:v>
                </c:pt>
                <c:pt idx="33883">
                  <c:v>8.5206000000000004E-2</c:v>
                </c:pt>
                <c:pt idx="33884">
                  <c:v>7.7619599999999997E-2</c:v>
                </c:pt>
                <c:pt idx="33885">
                  <c:v>6.5384899999999996E-2</c:v>
                </c:pt>
                <c:pt idx="33886">
                  <c:v>6.7704200000000006E-2</c:v>
                </c:pt>
                <c:pt idx="33887">
                  <c:v>8.9510000000000006E-2</c:v>
                </c:pt>
                <c:pt idx="33888">
                  <c:v>7.5634000000000007E-2</c:v>
                </c:pt>
                <c:pt idx="33889">
                  <c:v>6.7825300000000005E-2</c:v>
                </c:pt>
                <c:pt idx="33890">
                  <c:v>7.2078699999999996E-2</c:v>
                </c:pt>
                <c:pt idx="33891">
                  <c:v>7.7279100000000003E-2</c:v>
                </c:pt>
                <c:pt idx="33892">
                  <c:v>9.1858899999999993E-2</c:v>
                </c:pt>
                <c:pt idx="33893">
                  <c:v>7.6859499999999997E-2</c:v>
                </c:pt>
                <c:pt idx="33894">
                  <c:v>7.4165300000000003E-2</c:v>
                </c:pt>
                <c:pt idx="33895">
                  <c:v>8.0837199999999998E-2</c:v>
                </c:pt>
                <c:pt idx="33896">
                  <c:v>5.8082599999999998E-2</c:v>
                </c:pt>
                <c:pt idx="33897">
                  <c:v>8.5267999999999997E-2</c:v>
                </c:pt>
                <c:pt idx="33898">
                  <c:v>7.6636300000000004E-2</c:v>
                </c:pt>
                <c:pt idx="33899">
                  <c:v>9.4136200000000003E-2</c:v>
                </c:pt>
                <c:pt idx="33900">
                  <c:v>6.1113399999999998E-2</c:v>
                </c:pt>
                <c:pt idx="33901">
                  <c:v>7.4267399999999997E-2</c:v>
                </c:pt>
                <c:pt idx="33902">
                  <c:v>8.3603899999999995E-2</c:v>
                </c:pt>
                <c:pt idx="33903">
                  <c:v>9.1215099999999993E-2</c:v>
                </c:pt>
                <c:pt idx="33904">
                  <c:v>9.29899E-2</c:v>
                </c:pt>
                <c:pt idx="33905">
                  <c:v>8.8229199999999994E-2</c:v>
                </c:pt>
                <c:pt idx="33906">
                  <c:v>7.8955700000000004E-2</c:v>
                </c:pt>
                <c:pt idx="33907">
                  <c:v>6.1518700000000003E-2</c:v>
                </c:pt>
                <c:pt idx="33908">
                  <c:v>7.3941199999999999E-2</c:v>
                </c:pt>
                <c:pt idx="33909">
                  <c:v>0.104921</c:v>
                </c:pt>
                <c:pt idx="33910">
                  <c:v>8.4122699999999995E-2</c:v>
                </c:pt>
                <c:pt idx="33911">
                  <c:v>6.7493399999999995E-2</c:v>
                </c:pt>
                <c:pt idx="33912">
                  <c:v>6.2554399999999996E-2</c:v>
                </c:pt>
                <c:pt idx="33913">
                  <c:v>8.0388100000000004E-2</c:v>
                </c:pt>
                <c:pt idx="33914">
                  <c:v>8.8802300000000001E-2</c:v>
                </c:pt>
                <c:pt idx="33915">
                  <c:v>8.0563499999999996E-2</c:v>
                </c:pt>
                <c:pt idx="33916">
                  <c:v>8.4139800000000001E-2</c:v>
                </c:pt>
                <c:pt idx="33917">
                  <c:v>7.0578600000000005E-2</c:v>
                </c:pt>
                <c:pt idx="33918">
                  <c:v>5.2258499999999999E-2</c:v>
                </c:pt>
                <c:pt idx="33919">
                  <c:v>6.1732299999999997E-2</c:v>
                </c:pt>
                <c:pt idx="33920">
                  <c:v>9.5321699999999995E-2</c:v>
                </c:pt>
                <c:pt idx="33921">
                  <c:v>5.7068800000000003E-2</c:v>
                </c:pt>
                <c:pt idx="33922">
                  <c:v>6.0576400000000002E-2</c:v>
                </c:pt>
                <c:pt idx="33923">
                  <c:v>5.3137799999999999E-2</c:v>
                </c:pt>
                <c:pt idx="33924">
                  <c:v>4.7022799999999997E-2</c:v>
                </c:pt>
                <c:pt idx="33925">
                  <c:v>4.4555699999999997E-2</c:v>
                </c:pt>
                <c:pt idx="33926">
                  <c:v>5.5721300000000001E-2</c:v>
                </c:pt>
                <c:pt idx="33927">
                  <c:v>6.9797499999999998E-2</c:v>
                </c:pt>
                <c:pt idx="33928">
                  <c:v>5.0496100000000002E-2</c:v>
                </c:pt>
                <c:pt idx="33929">
                  <c:v>2.19717E-2</c:v>
                </c:pt>
                <c:pt idx="33930">
                  <c:v>3.59907E-2</c:v>
                </c:pt>
                <c:pt idx="33931">
                  <c:v>4.3749799999999998E-2</c:v>
                </c:pt>
                <c:pt idx="33932">
                  <c:v>4.8497199999999997E-2</c:v>
                </c:pt>
                <c:pt idx="33933">
                  <c:v>5.6105599999999999E-2</c:v>
                </c:pt>
                <c:pt idx="33934">
                  <c:v>4.1505800000000002E-2</c:v>
                </c:pt>
                <c:pt idx="33935">
                  <c:v>4.2447100000000001E-2</c:v>
                </c:pt>
                <c:pt idx="33936">
                  <c:v>3.5145799999999998E-2</c:v>
                </c:pt>
                <c:pt idx="33937">
                  <c:v>7.0973400000000006E-2</c:v>
                </c:pt>
                <c:pt idx="33938">
                  <c:v>5.4229699999999999E-2</c:v>
                </c:pt>
                <c:pt idx="33939">
                  <c:v>2.9081300000000001E-2</c:v>
                </c:pt>
                <c:pt idx="33940">
                  <c:v>5.1966699999999998E-2</c:v>
                </c:pt>
                <c:pt idx="33941">
                  <c:v>4.2482399999999997E-2</c:v>
                </c:pt>
                <c:pt idx="33942">
                  <c:v>3.2112099999999998E-2</c:v>
                </c:pt>
                <c:pt idx="33943">
                  <c:v>5.1189400000000003E-2</c:v>
                </c:pt>
                <c:pt idx="33944">
                  <c:v>6.2951999999999994E-2</c:v>
                </c:pt>
                <c:pt idx="33945">
                  <c:v>4.2056099999999999E-2</c:v>
                </c:pt>
                <c:pt idx="33946">
                  <c:v>1.6596799999999998E-2</c:v>
                </c:pt>
                <c:pt idx="33947">
                  <c:v>4.2355499999999997E-2</c:v>
                </c:pt>
                <c:pt idx="33948">
                  <c:v>6.7066200000000006E-2</c:v>
                </c:pt>
                <c:pt idx="33949">
                  <c:v>5.4810499999999998E-2</c:v>
                </c:pt>
                <c:pt idx="33950">
                  <c:v>5.9509300000000001E-2</c:v>
                </c:pt>
                <c:pt idx="33951">
                  <c:v>4.2505300000000003E-2</c:v>
                </c:pt>
                <c:pt idx="33952">
                  <c:v>3.0567199999999999E-2</c:v>
                </c:pt>
                <c:pt idx="33953">
                  <c:v>3.9841700000000001E-2</c:v>
                </c:pt>
                <c:pt idx="33954">
                  <c:v>6.5135999999999999E-2</c:v>
                </c:pt>
                <c:pt idx="33955">
                  <c:v>6.1860999999999999E-2</c:v>
                </c:pt>
                <c:pt idx="33956">
                  <c:v>3.87821E-2</c:v>
                </c:pt>
                <c:pt idx="33957">
                  <c:v>2.4621000000000001E-2</c:v>
                </c:pt>
                <c:pt idx="33958">
                  <c:v>5.5210099999999998E-2</c:v>
                </c:pt>
                <c:pt idx="33959">
                  <c:v>4.4692999999999997E-2</c:v>
                </c:pt>
                <c:pt idx="33960">
                  <c:v>3.1948999999999998E-2</c:v>
                </c:pt>
                <c:pt idx="33961">
                  <c:v>5.3785300000000001E-2</c:v>
                </c:pt>
                <c:pt idx="33962">
                  <c:v>5.4559700000000003E-2</c:v>
                </c:pt>
                <c:pt idx="33963">
                  <c:v>2.91691E-2</c:v>
                </c:pt>
                <c:pt idx="33964">
                  <c:v>3.4359000000000001E-2</c:v>
                </c:pt>
                <c:pt idx="33965">
                  <c:v>5.0149899999999997E-2</c:v>
                </c:pt>
                <c:pt idx="33966">
                  <c:v>6.1699900000000002E-2</c:v>
                </c:pt>
                <c:pt idx="33967">
                  <c:v>1.6474699999999998E-2</c:v>
                </c:pt>
                <c:pt idx="33968">
                  <c:v>2.6291800000000001E-2</c:v>
                </c:pt>
                <c:pt idx="33969">
                  <c:v>5.17969E-2</c:v>
                </c:pt>
                <c:pt idx="33970">
                  <c:v>3.6552399999999999E-2</c:v>
                </c:pt>
                <c:pt idx="33971">
                  <c:v>3.4379E-2</c:v>
                </c:pt>
                <c:pt idx="33972">
                  <c:v>3.2910300000000003E-2</c:v>
                </c:pt>
                <c:pt idx="33973">
                  <c:v>5.33304E-2</c:v>
                </c:pt>
                <c:pt idx="33974">
                  <c:v>2.66705E-2</c:v>
                </c:pt>
                <c:pt idx="33975">
                  <c:v>2.69432E-2</c:v>
                </c:pt>
                <c:pt idx="33976">
                  <c:v>4.7399499999999997E-2</c:v>
                </c:pt>
                <c:pt idx="33977">
                  <c:v>3.4845399999999999E-2</c:v>
                </c:pt>
                <c:pt idx="33978">
                  <c:v>2.0446800000000001E-2</c:v>
                </c:pt>
                <c:pt idx="33979">
                  <c:v>3.5618799999999999E-2</c:v>
                </c:pt>
                <c:pt idx="33980">
                  <c:v>3.2775899999999997E-2</c:v>
                </c:pt>
                <c:pt idx="33981">
                  <c:v>4.3541000000000003E-2</c:v>
                </c:pt>
                <c:pt idx="33982">
                  <c:v>1.9021E-2</c:v>
                </c:pt>
                <c:pt idx="33983">
                  <c:v>4.3705899999999999E-2</c:v>
                </c:pt>
                <c:pt idx="33984">
                  <c:v>1.77059E-2</c:v>
                </c:pt>
                <c:pt idx="33985">
                  <c:v>1.2166E-2</c:v>
                </c:pt>
                <c:pt idx="33986">
                  <c:v>2.9504800000000001E-2</c:v>
                </c:pt>
                <c:pt idx="33987">
                  <c:v>3.87278E-2</c:v>
                </c:pt>
                <c:pt idx="33988">
                  <c:v>1.36662E-2</c:v>
                </c:pt>
                <c:pt idx="33989">
                  <c:v>1.5698400000000001E-2</c:v>
                </c:pt>
                <c:pt idx="33990">
                  <c:v>1.37997E-2</c:v>
                </c:pt>
                <c:pt idx="33991">
                  <c:v>3.0612899999999998E-2</c:v>
                </c:pt>
                <c:pt idx="33992">
                  <c:v>1.75447E-2</c:v>
                </c:pt>
                <c:pt idx="33993">
                  <c:v>1.7736399999999999E-2</c:v>
                </c:pt>
                <c:pt idx="33994">
                  <c:v>1.2116399999999999E-2</c:v>
                </c:pt>
                <c:pt idx="33995">
                  <c:v>4.0149699999999997E-3</c:v>
                </c:pt>
                <c:pt idx="33996">
                  <c:v>3.4236000000000003E-2</c:v>
                </c:pt>
                <c:pt idx="33997">
                  <c:v>3.4530600000000002E-2</c:v>
                </c:pt>
                <c:pt idx="33998">
                  <c:v>7.6389299999999997E-4</c:v>
                </c:pt>
                <c:pt idx="33999">
                  <c:v>5.1708199999999996E-3</c:v>
                </c:pt>
                <c:pt idx="34000">
                  <c:v>2.3449899999999999E-2</c:v>
                </c:pt>
                <c:pt idx="34001">
                  <c:v>6.1254500000000002E-3</c:v>
                </c:pt>
                <c:pt idx="34002">
                  <c:v>6.7205399999999997E-3</c:v>
                </c:pt>
                <c:pt idx="34003">
                  <c:v>2.69032E-3</c:v>
                </c:pt>
                <c:pt idx="34004">
                  <c:v>2.9674499999999999E-2</c:v>
                </c:pt>
                <c:pt idx="34005">
                  <c:v>-2.8400399999999998E-3</c:v>
                </c:pt>
                <c:pt idx="34006">
                  <c:v>-2.4827999999999999E-2</c:v>
                </c:pt>
                <c:pt idx="34007">
                  <c:v>7.1229900000000001E-3</c:v>
                </c:pt>
                <c:pt idx="34008">
                  <c:v>3.6371199999999999E-2</c:v>
                </c:pt>
                <c:pt idx="34009">
                  <c:v>-1.1299099999999999E-2</c:v>
                </c:pt>
                <c:pt idx="34010">
                  <c:v>-7.8897499999999992E-3</c:v>
                </c:pt>
                <c:pt idx="34011">
                  <c:v>1.01709E-2</c:v>
                </c:pt>
                <c:pt idx="34012">
                  <c:v>-4.9076099999999998E-3</c:v>
                </c:pt>
                <c:pt idx="34013">
                  <c:v>1.1198E-2</c:v>
                </c:pt>
                <c:pt idx="34014">
                  <c:v>-8.2941100000000004E-3</c:v>
                </c:pt>
                <c:pt idx="34015">
                  <c:v>2.84891E-2</c:v>
                </c:pt>
                <c:pt idx="34016">
                  <c:v>-2.9216800000000001E-2</c:v>
                </c:pt>
                <c:pt idx="34017">
                  <c:v>-1.9329099999999998E-2</c:v>
                </c:pt>
                <c:pt idx="34018">
                  <c:v>-1.6622500000000001E-3</c:v>
                </c:pt>
                <c:pt idx="34019">
                  <c:v>6.09875E-3</c:v>
                </c:pt>
                <c:pt idx="34020">
                  <c:v>2.2201500000000002E-3</c:v>
                </c:pt>
                <c:pt idx="34021">
                  <c:v>1.8310500000000001E-3</c:v>
                </c:pt>
                <c:pt idx="34022">
                  <c:v>5.92232E-3</c:v>
                </c:pt>
                <c:pt idx="34023">
                  <c:v>2.5978099999999999E-3</c:v>
                </c:pt>
                <c:pt idx="34024">
                  <c:v>1.6308799999999998E-2</c:v>
                </c:pt>
                <c:pt idx="34025">
                  <c:v>4.9071299999999998E-2</c:v>
                </c:pt>
                <c:pt idx="34026">
                  <c:v>2.7935000000000001E-2</c:v>
                </c:pt>
                <c:pt idx="34027">
                  <c:v>1.31378E-2</c:v>
                </c:pt>
                <c:pt idx="34028">
                  <c:v>5.8031100000000002E-3</c:v>
                </c:pt>
                <c:pt idx="34029">
                  <c:v>3.7322000000000001E-2</c:v>
                </c:pt>
                <c:pt idx="34030">
                  <c:v>2.76432E-2</c:v>
                </c:pt>
                <c:pt idx="34031">
                  <c:v>1.0330199999999999E-2</c:v>
                </c:pt>
                <c:pt idx="34032">
                  <c:v>5.2251800000000003E-3</c:v>
                </c:pt>
                <c:pt idx="34033">
                  <c:v>-3.9711E-3</c:v>
                </c:pt>
                <c:pt idx="34034">
                  <c:v>1.5649799999999998E-2</c:v>
                </c:pt>
                <c:pt idx="34035">
                  <c:v>3.6096600000000002E-3</c:v>
                </c:pt>
                <c:pt idx="34036">
                  <c:v>2.2930099999999998E-2</c:v>
                </c:pt>
                <c:pt idx="34037">
                  <c:v>-1.0416E-2</c:v>
                </c:pt>
                <c:pt idx="34038">
                  <c:v>-9.4709400000000006E-3</c:v>
                </c:pt>
                <c:pt idx="34039">
                  <c:v>-5.8870299999999997E-3</c:v>
                </c:pt>
                <c:pt idx="34040">
                  <c:v>-1.32236E-2</c:v>
                </c:pt>
                <c:pt idx="34041">
                  <c:v>9.5844300000000001E-4</c:v>
                </c:pt>
                <c:pt idx="34042">
                  <c:v>9.1266600000000002E-4</c:v>
                </c:pt>
                <c:pt idx="34043">
                  <c:v>-2.3279199999999998E-3</c:v>
                </c:pt>
                <c:pt idx="34044">
                  <c:v>-2.3344E-2</c:v>
                </c:pt>
                <c:pt idx="34045">
                  <c:v>-2.26593E-2</c:v>
                </c:pt>
                <c:pt idx="34046">
                  <c:v>9.9267999999999995E-3</c:v>
                </c:pt>
                <c:pt idx="34047">
                  <c:v>-1.9237500000000001E-2</c:v>
                </c:pt>
                <c:pt idx="34048">
                  <c:v>-2.1473900000000001E-2</c:v>
                </c:pt>
                <c:pt idx="34049">
                  <c:v>-3.4738499999999999E-2</c:v>
                </c:pt>
                <c:pt idx="34050">
                  <c:v>-1.7153700000000001E-2</c:v>
                </c:pt>
                <c:pt idx="34051">
                  <c:v>-2.2715599999999999E-2</c:v>
                </c:pt>
                <c:pt idx="34052">
                  <c:v>-2.32458E-2</c:v>
                </c:pt>
                <c:pt idx="34053">
                  <c:v>7.4672699999999998E-4</c:v>
                </c:pt>
                <c:pt idx="34054">
                  <c:v>-2.6054399999999998E-2</c:v>
                </c:pt>
                <c:pt idx="34055">
                  <c:v>-2.3238200000000001E-2</c:v>
                </c:pt>
                <c:pt idx="34056">
                  <c:v>-6.1397600000000002E-3</c:v>
                </c:pt>
                <c:pt idx="34057">
                  <c:v>-1.30863E-2</c:v>
                </c:pt>
                <c:pt idx="34058">
                  <c:v>-9.3345600000000004E-3</c:v>
                </c:pt>
                <c:pt idx="34059">
                  <c:v>-1.50928E-2</c:v>
                </c:pt>
                <c:pt idx="34060">
                  <c:v>2.6149699999999999E-3</c:v>
                </c:pt>
                <c:pt idx="34061">
                  <c:v>-1.0522800000000001E-2</c:v>
                </c:pt>
                <c:pt idx="34062">
                  <c:v>-3.8823099999999999E-2</c:v>
                </c:pt>
                <c:pt idx="34063">
                  <c:v>-5.9099199999999999E-3</c:v>
                </c:pt>
                <c:pt idx="34064">
                  <c:v>-2.1104800000000001E-3</c:v>
                </c:pt>
                <c:pt idx="34065">
                  <c:v>-1.23549E-2</c:v>
                </c:pt>
                <c:pt idx="34066">
                  <c:v>-2.03342E-2</c:v>
                </c:pt>
                <c:pt idx="34067">
                  <c:v>-7.44343E-3</c:v>
                </c:pt>
                <c:pt idx="34068">
                  <c:v>-2.2309300000000001E-2</c:v>
                </c:pt>
                <c:pt idx="34069">
                  <c:v>-1.6552000000000001E-2</c:v>
                </c:pt>
                <c:pt idx="34070">
                  <c:v>-1.34354E-2</c:v>
                </c:pt>
                <c:pt idx="34071">
                  <c:v>-1.9551300000000001E-2</c:v>
                </c:pt>
                <c:pt idx="34072">
                  <c:v>-3.4546899999999998E-2</c:v>
                </c:pt>
                <c:pt idx="34073">
                  <c:v>-3.3475900000000003E-2</c:v>
                </c:pt>
                <c:pt idx="34074">
                  <c:v>-3.4825299999999997E-2</c:v>
                </c:pt>
                <c:pt idx="34075">
                  <c:v>-4.7046699999999997E-2</c:v>
                </c:pt>
                <c:pt idx="34076">
                  <c:v>-3.29809E-2</c:v>
                </c:pt>
                <c:pt idx="34077">
                  <c:v>-3.4282699999999999E-2</c:v>
                </c:pt>
                <c:pt idx="34078">
                  <c:v>-2.3433699999999998E-2</c:v>
                </c:pt>
                <c:pt idx="34079">
                  <c:v>-4.7244099999999997E-2</c:v>
                </c:pt>
                <c:pt idx="34080">
                  <c:v>-4.7222100000000003E-2</c:v>
                </c:pt>
                <c:pt idx="34081">
                  <c:v>-2.1012300000000001E-2</c:v>
                </c:pt>
                <c:pt idx="34082">
                  <c:v>-2.73142E-2</c:v>
                </c:pt>
                <c:pt idx="34083">
                  <c:v>-2.5502199999999999E-2</c:v>
                </c:pt>
                <c:pt idx="34084">
                  <c:v>-4.1540100000000003E-2</c:v>
                </c:pt>
                <c:pt idx="34085">
                  <c:v>-3.7401200000000002E-2</c:v>
                </c:pt>
                <c:pt idx="34086">
                  <c:v>-2.4165200000000001E-2</c:v>
                </c:pt>
                <c:pt idx="34087">
                  <c:v>-3.0326799999999998E-3</c:v>
                </c:pt>
                <c:pt idx="34088">
                  <c:v>-2.70567E-2</c:v>
                </c:pt>
                <c:pt idx="34089">
                  <c:v>-3.6498999999999997E-2</c:v>
                </c:pt>
                <c:pt idx="34090">
                  <c:v>-4.0427200000000003E-2</c:v>
                </c:pt>
                <c:pt idx="34091">
                  <c:v>-2.6331899999999998E-2</c:v>
                </c:pt>
                <c:pt idx="34092">
                  <c:v>-4.8483800000000001E-2</c:v>
                </c:pt>
                <c:pt idx="34093">
                  <c:v>-3.3866899999999998E-2</c:v>
                </c:pt>
                <c:pt idx="34094">
                  <c:v>-2.7063400000000001E-2</c:v>
                </c:pt>
                <c:pt idx="34095">
                  <c:v>-4.7580699999999997E-2</c:v>
                </c:pt>
                <c:pt idx="34096">
                  <c:v>-4.3845200000000001E-2</c:v>
                </c:pt>
                <c:pt idx="34097">
                  <c:v>-5.2795399999999999E-2</c:v>
                </c:pt>
                <c:pt idx="34098">
                  <c:v>-2.6001E-2</c:v>
                </c:pt>
                <c:pt idx="34099">
                  <c:v>-2.9300699999999999E-2</c:v>
                </c:pt>
                <c:pt idx="34100">
                  <c:v>-4.9531899999999997E-2</c:v>
                </c:pt>
                <c:pt idx="34101">
                  <c:v>-4.8344600000000001E-2</c:v>
                </c:pt>
                <c:pt idx="34102">
                  <c:v>-4.88834E-2</c:v>
                </c:pt>
                <c:pt idx="34103">
                  <c:v>-3.5539599999999998E-2</c:v>
                </c:pt>
                <c:pt idx="34104">
                  <c:v>-4.3495199999999998E-2</c:v>
                </c:pt>
                <c:pt idx="34105">
                  <c:v>-5.0023100000000001E-2</c:v>
                </c:pt>
                <c:pt idx="34106">
                  <c:v>-4.6533600000000001E-2</c:v>
                </c:pt>
                <c:pt idx="34107">
                  <c:v>-5.4655099999999998E-2</c:v>
                </c:pt>
                <c:pt idx="34108">
                  <c:v>-3.4356100000000001E-2</c:v>
                </c:pt>
                <c:pt idx="34109">
                  <c:v>-4.0094400000000002E-2</c:v>
                </c:pt>
                <c:pt idx="34110">
                  <c:v>-4.3379800000000003E-2</c:v>
                </c:pt>
                <c:pt idx="34111">
                  <c:v>-5.6259200000000002E-2</c:v>
                </c:pt>
                <c:pt idx="34112">
                  <c:v>-5.53026E-2</c:v>
                </c:pt>
                <c:pt idx="34113">
                  <c:v>-4.2106600000000001E-2</c:v>
                </c:pt>
                <c:pt idx="34114">
                  <c:v>-3.4515400000000002E-2</c:v>
                </c:pt>
                <c:pt idx="34115">
                  <c:v>-6.5106399999999995E-2</c:v>
                </c:pt>
                <c:pt idx="34116">
                  <c:v>-5.8361099999999999E-2</c:v>
                </c:pt>
                <c:pt idx="34117">
                  <c:v>-5.7649600000000002E-2</c:v>
                </c:pt>
                <c:pt idx="34118">
                  <c:v>-6.4418799999999998E-2</c:v>
                </c:pt>
                <c:pt idx="34119">
                  <c:v>-5.5484800000000001E-2</c:v>
                </c:pt>
                <c:pt idx="34120">
                  <c:v>-6.7731899999999998E-2</c:v>
                </c:pt>
                <c:pt idx="34121">
                  <c:v>-4.3692599999999998E-2</c:v>
                </c:pt>
                <c:pt idx="34122">
                  <c:v>-6.6176399999999996E-2</c:v>
                </c:pt>
                <c:pt idx="34123">
                  <c:v>-7.0911399999999999E-2</c:v>
                </c:pt>
                <c:pt idx="34124">
                  <c:v>-6.7894899999999994E-2</c:v>
                </c:pt>
                <c:pt idx="34125">
                  <c:v>-4.9079900000000003E-2</c:v>
                </c:pt>
                <c:pt idx="34126">
                  <c:v>-6.0867299999999999E-2</c:v>
                </c:pt>
                <c:pt idx="34127">
                  <c:v>-7.0418400000000006E-2</c:v>
                </c:pt>
                <c:pt idx="34128">
                  <c:v>-6.7757600000000001E-2</c:v>
                </c:pt>
                <c:pt idx="34129">
                  <c:v>-6.2249199999999998E-2</c:v>
                </c:pt>
                <c:pt idx="34130">
                  <c:v>-6.3444100000000003E-2</c:v>
                </c:pt>
                <c:pt idx="34131">
                  <c:v>-6.0968399999999999E-2</c:v>
                </c:pt>
                <c:pt idx="34132">
                  <c:v>-7.2533600000000004E-2</c:v>
                </c:pt>
                <c:pt idx="34133">
                  <c:v>-7.4264499999999997E-2</c:v>
                </c:pt>
                <c:pt idx="34134">
                  <c:v>-6.4794500000000005E-2</c:v>
                </c:pt>
                <c:pt idx="34135">
                  <c:v>-6.7163500000000001E-2</c:v>
                </c:pt>
                <c:pt idx="34136">
                  <c:v>-7.2853100000000004E-2</c:v>
                </c:pt>
                <c:pt idx="34137">
                  <c:v>-6.2727900000000003E-2</c:v>
                </c:pt>
                <c:pt idx="34138">
                  <c:v>-6.8038899999999999E-2</c:v>
                </c:pt>
                <c:pt idx="34139">
                  <c:v>-7.47776E-2</c:v>
                </c:pt>
                <c:pt idx="34140">
                  <c:v>-7.28245E-2</c:v>
                </c:pt>
                <c:pt idx="34141">
                  <c:v>-6.6056299999999998E-2</c:v>
                </c:pt>
                <c:pt idx="34142">
                  <c:v>-5.4258300000000002E-2</c:v>
                </c:pt>
                <c:pt idx="34143">
                  <c:v>-6.9050799999999996E-2</c:v>
                </c:pt>
                <c:pt idx="34144">
                  <c:v>-7.2078699999999996E-2</c:v>
                </c:pt>
                <c:pt idx="34145">
                  <c:v>-6.5601300000000001E-2</c:v>
                </c:pt>
                <c:pt idx="34146">
                  <c:v>-7.0962899999999995E-2</c:v>
                </c:pt>
                <c:pt idx="34147">
                  <c:v>-8.7980299999999997E-2</c:v>
                </c:pt>
                <c:pt idx="34148">
                  <c:v>-6.8582500000000005E-2</c:v>
                </c:pt>
                <c:pt idx="34149">
                  <c:v>-6.6459699999999997E-2</c:v>
                </c:pt>
                <c:pt idx="34150">
                  <c:v>-6.3512799999999994E-2</c:v>
                </c:pt>
                <c:pt idx="34151">
                  <c:v>-7.9044299999999998E-2</c:v>
                </c:pt>
                <c:pt idx="34152">
                  <c:v>-8.23078E-2</c:v>
                </c:pt>
                <c:pt idx="34153">
                  <c:v>-6.4462699999999998E-2</c:v>
                </c:pt>
                <c:pt idx="34154">
                  <c:v>-7.0597599999999996E-2</c:v>
                </c:pt>
                <c:pt idx="34155">
                  <c:v>-7.5075100000000006E-2</c:v>
                </c:pt>
                <c:pt idx="34156">
                  <c:v>-6.7843399999999998E-2</c:v>
                </c:pt>
                <c:pt idx="34157">
                  <c:v>-7.7565200000000001E-2</c:v>
                </c:pt>
                <c:pt idx="34158">
                  <c:v>-7.4247400000000005E-2</c:v>
                </c:pt>
                <c:pt idx="34159">
                  <c:v>-8.1383700000000003E-2</c:v>
                </c:pt>
                <c:pt idx="34160">
                  <c:v>-7.52974E-2</c:v>
                </c:pt>
                <c:pt idx="34161">
                  <c:v>-8.6101499999999997E-2</c:v>
                </c:pt>
                <c:pt idx="34162">
                  <c:v>-6.4146999999999996E-2</c:v>
                </c:pt>
                <c:pt idx="34163">
                  <c:v>-7.5121900000000005E-2</c:v>
                </c:pt>
                <c:pt idx="34164">
                  <c:v>-9.1896099999999994E-2</c:v>
                </c:pt>
                <c:pt idx="34165">
                  <c:v>-9.2006699999999997E-2</c:v>
                </c:pt>
                <c:pt idx="34166">
                  <c:v>-6.9179500000000005E-2</c:v>
                </c:pt>
                <c:pt idx="34167" formatCode="0.00E+00">
                  <c:v>-7.5777999999999998E-2</c:v>
                </c:pt>
                <c:pt idx="34168">
                  <c:v>-8.4254300000000004E-2</c:v>
                </c:pt>
                <c:pt idx="34169">
                  <c:v>-7.8961400000000001E-2</c:v>
                </c:pt>
                <c:pt idx="34170">
                  <c:v>-9.0251899999999996E-2</c:v>
                </c:pt>
                <c:pt idx="34171">
                  <c:v>-6.4106899999999994E-2</c:v>
                </c:pt>
                <c:pt idx="34172">
                  <c:v>-8.8317900000000005E-2</c:v>
                </c:pt>
                <c:pt idx="34173">
                  <c:v>-7.0113200000000001E-2</c:v>
                </c:pt>
                <c:pt idx="34174">
                  <c:v>-8.6380999999999999E-2</c:v>
                </c:pt>
                <c:pt idx="34175">
                  <c:v>-8.4866499999999997E-2</c:v>
                </c:pt>
                <c:pt idx="34176">
                  <c:v>-7.7465999999999993E-2</c:v>
                </c:pt>
                <c:pt idx="34177">
                  <c:v>-7.9706200000000005E-2</c:v>
                </c:pt>
                <c:pt idx="34178">
                  <c:v>-8.4564200000000006E-2</c:v>
                </c:pt>
                <c:pt idx="34179">
                  <c:v>-8.5701899999999998E-2</c:v>
                </c:pt>
                <c:pt idx="34180">
                  <c:v>-7.9582200000000006E-2</c:v>
                </c:pt>
                <c:pt idx="34181">
                  <c:v>-9.3914999999999998E-2</c:v>
                </c:pt>
                <c:pt idx="34182">
                  <c:v>-7.5357400000000005E-2</c:v>
                </c:pt>
                <c:pt idx="34183">
                  <c:v>-7.4929200000000001E-2</c:v>
                </c:pt>
                <c:pt idx="34184">
                  <c:v>-7.6703099999999996E-2</c:v>
                </c:pt>
                <c:pt idx="34185">
                  <c:v>-8.6128200000000002E-2</c:v>
                </c:pt>
                <c:pt idx="34186">
                  <c:v>-0.100263</c:v>
                </c:pt>
                <c:pt idx="34187">
                  <c:v>-7.9041500000000001E-2</c:v>
                </c:pt>
                <c:pt idx="34188">
                  <c:v>-0.100145</c:v>
                </c:pt>
                <c:pt idx="34189">
                  <c:v>-8.9201900000000001E-2</c:v>
                </c:pt>
                <c:pt idx="34190">
                  <c:v>-8.2785600000000001E-2</c:v>
                </c:pt>
                <c:pt idx="34191">
                  <c:v>-8.90875E-2</c:v>
                </c:pt>
                <c:pt idx="34192">
                  <c:v>-8.8151900000000005E-2</c:v>
                </c:pt>
                <c:pt idx="34193">
                  <c:v>-9.1939000000000007E-2</c:v>
                </c:pt>
                <c:pt idx="34194">
                  <c:v>-8.9379299999999995E-2</c:v>
                </c:pt>
                <c:pt idx="34195">
                  <c:v>-0.10527499999999999</c:v>
                </c:pt>
                <c:pt idx="34196">
                  <c:v>-8.9765499999999998E-2</c:v>
                </c:pt>
                <c:pt idx="34197">
                  <c:v>-9.1031100000000004E-2</c:v>
                </c:pt>
                <c:pt idx="34198">
                  <c:v>-0.106586</c:v>
                </c:pt>
                <c:pt idx="34199">
                  <c:v>-0.107804</c:v>
                </c:pt>
                <c:pt idx="34200">
                  <c:v>-0.106002</c:v>
                </c:pt>
                <c:pt idx="34201">
                  <c:v>-9.1736799999999993E-2</c:v>
                </c:pt>
                <c:pt idx="34202">
                  <c:v>-0.10814699999999999</c:v>
                </c:pt>
                <c:pt idx="34203">
                  <c:v>-9.7145999999999996E-2</c:v>
                </c:pt>
                <c:pt idx="34204">
                  <c:v>-9.7392999999999993E-2</c:v>
                </c:pt>
                <c:pt idx="34205">
                  <c:v>-9.6669199999999997E-2</c:v>
                </c:pt>
                <c:pt idx="34206">
                  <c:v>-9.3319899999999997E-2</c:v>
                </c:pt>
                <c:pt idx="34207">
                  <c:v>-8.6609800000000001E-2</c:v>
                </c:pt>
                <c:pt idx="34208">
                  <c:v>-9.0048799999999998E-2</c:v>
                </c:pt>
                <c:pt idx="34209">
                  <c:v>-8.3324400000000007E-2</c:v>
                </c:pt>
                <c:pt idx="34210">
                  <c:v>-0.105992</c:v>
                </c:pt>
                <c:pt idx="34211">
                  <c:v>-8.9678800000000003E-2</c:v>
                </c:pt>
                <c:pt idx="34212">
                  <c:v>-7.2164500000000006E-2</c:v>
                </c:pt>
                <c:pt idx="34213">
                  <c:v>-9.2811599999999994E-2</c:v>
                </c:pt>
                <c:pt idx="34214">
                  <c:v>-8.2937200000000003E-2</c:v>
                </c:pt>
                <c:pt idx="34215">
                  <c:v>-9.9138299999999999E-2</c:v>
                </c:pt>
                <c:pt idx="34216">
                  <c:v>-9.3855900000000006E-2</c:v>
                </c:pt>
                <c:pt idx="34217">
                  <c:v>-9.0672500000000003E-2</c:v>
                </c:pt>
                <c:pt idx="34218">
                  <c:v>-7.5022699999999998E-2</c:v>
                </c:pt>
                <c:pt idx="34219">
                  <c:v>-7.4440999999999993E-2</c:v>
                </c:pt>
                <c:pt idx="34220">
                  <c:v>-9.8299999999999998E-2</c:v>
                </c:pt>
                <c:pt idx="34221">
                  <c:v>-0.101012</c:v>
                </c:pt>
                <c:pt idx="34222">
                  <c:v>-8.9160900000000001E-2</c:v>
                </c:pt>
                <c:pt idx="34223">
                  <c:v>-9.9697099999999997E-2</c:v>
                </c:pt>
                <c:pt idx="34224">
                  <c:v>-8.3190899999999998E-2</c:v>
                </c:pt>
                <c:pt idx="34225">
                  <c:v>-9.0964299999999998E-2</c:v>
                </c:pt>
                <c:pt idx="34226">
                  <c:v>-9.8710099999999995E-2</c:v>
                </c:pt>
                <c:pt idx="34227">
                  <c:v>-0.104629</c:v>
                </c:pt>
                <c:pt idx="34228">
                  <c:v>-0.107069</c:v>
                </c:pt>
                <c:pt idx="34229">
                  <c:v>-8.7844800000000001E-2</c:v>
                </c:pt>
                <c:pt idx="34230">
                  <c:v>-0.10046099999999999</c:v>
                </c:pt>
                <c:pt idx="34231">
                  <c:v>-0.101892</c:v>
                </c:pt>
                <c:pt idx="34232">
                  <c:v>-0.102798</c:v>
                </c:pt>
                <c:pt idx="34233">
                  <c:v>-8.5624699999999998E-2</c:v>
                </c:pt>
                <c:pt idx="34234">
                  <c:v>-0.10077</c:v>
                </c:pt>
                <c:pt idx="34235">
                  <c:v>-8.86879E-2</c:v>
                </c:pt>
                <c:pt idx="34236">
                  <c:v>-9.3489600000000006E-2</c:v>
                </c:pt>
                <c:pt idx="34237">
                  <c:v>-9.0376899999999996E-2</c:v>
                </c:pt>
                <c:pt idx="34238">
                  <c:v>-9.1367699999999996E-2</c:v>
                </c:pt>
                <c:pt idx="34239">
                  <c:v>-9.0849899999999997E-2</c:v>
                </c:pt>
                <c:pt idx="34240">
                  <c:v>-6.8784700000000004E-2</c:v>
                </c:pt>
                <c:pt idx="34241">
                  <c:v>-8.6064299999999996E-2</c:v>
                </c:pt>
                <c:pt idx="34242">
                  <c:v>-8.7367100000000003E-2</c:v>
                </c:pt>
                <c:pt idx="34243">
                  <c:v>-7.7914200000000003E-2</c:v>
                </c:pt>
                <c:pt idx="34244">
                  <c:v>-7.2608000000000006E-2</c:v>
                </c:pt>
                <c:pt idx="34245">
                  <c:v>-5.7862299999999998E-2</c:v>
                </c:pt>
                <c:pt idx="34246">
                  <c:v>-6.8025600000000006E-2</c:v>
                </c:pt>
                <c:pt idx="34247">
                  <c:v>-6.6820099999999993E-2</c:v>
                </c:pt>
                <c:pt idx="34248">
                  <c:v>-8.2162899999999997E-2</c:v>
                </c:pt>
                <c:pt idx="34249">
                  <c:v>-7.8309100000000006E-2</c:v>
                </c:pt>
                <c:pt idx="34250">
                  <c:v>-7.0317299999999999E-2</c:v>
                </c:pt>
                <c:pt idx="34251">
                  <c:v>-4.95214E-2</c:v>
                </c:pt>
                <c:pt idx="34252">
                  <c:v>-6.7733799999999997E-2</c:v>
                </c:pt>
                <c:pt idx="34253">
                  <c:v>-7.3264099999999999E-2</c:v>
                </c:pt>
                <c:pt idx="34254">
                  <c:v>-6.5435400000000005E-2</c:v>
                </c:pt>
                <c:pt idx="34255">
                  <c:v>-7.4443800000000004E-2</c:v>
                </c:pt>
                <c:pt idx="34256">
                  <c:v>-7.1001099999999998E-2</c:v>
                </c:pt>
                <c:pt idx="34257">
                  <c:v>-6.36187E-2</c:v>
                </c:pt>
                <c:pt idx="34258">
                  <c:v>-8.2036999999999999E-2</c:v>
                </c:pt>
                <c:pt idx="34259">
                  <c:v>-6.4958600000000005E-2</c:v>
                </c:pt>
                <c:pt idx="34260">
                  <c:v>-6.1218300000000003E-2</c:v>
                </c:pt>
                <c:pt idx="34261">
                  <c:v>-6.5614699999999998E-2</c:v>
                </c:pt>
                <c:pt idx="34262">
                  <c:v>-6.6700899999999994E-2</c:v>
                </c:pt>
                <c:pt idx="34263">
                  <c:v>-7.7161800000000003E-2</c:v>
                </c:pt>
                <c:pt idx="34264">
                  <c:v>-6.3360200000000005E-2</c:v>
                </c:pt>
                <c:pt idx="34265">
                  <c:v>-6.6162100000000001E-2</c:v>
                </c:pt>
                <c:pt idx="34266">
                  <c:v>-8.7416599999999997E-2</c:v>
                </c:pt>
                <c:pt idx="34267">
                  <c:v>-5.3704300000000003E-2</c:v>
                </c:pt>
                <c:pt idx="34268">
                  <c:v>-5.9833499999999998E-2</c:v>
                </c:pt>
                <c:pt idx="34269">
                  <c:v>-6.8998299999999999E-2</c:v>
                </c:pt>
                <c:pt idx="34270">
                  <c:v>-6.6920300000000002E-2</c:v>
                </c:pt>
                <c:pt idx="34271">
                  <c:v>-6.7264599999999994E-2</c:v>
                </c:pt>
                <c:pt idx="34272">
                  <c:v>-6.0179700000000003E-2</c:v>
                </c:pt>
                <c:pt idx="34273">
                  <c:v>-7.19833E-2</c:v>
                </c:pt>
                <c:pt idx="34274">
                  <c:v>-6.6914600000000005E-2</c:v>
                </c:pt>
                <c:pt idx="34275">
                  <c:v>-6.4580899999999997E-2</c:v>
                </c:pt>
                <c:pt idx="34276">
                  <c:v>-7.01122E-2</c:v>
                </c:pt>
                <c:pt idx="34277">
                  <c:v>-7.6536199999999999E-2</c:v>
                </c:pt>
                <c:pt idx="34278">
                  <c:v>-7.4343699999999999E-2</c:v>
                </c:pt>
                <c:pt idx="34279">
                  <c:v>-8.1071900000000002E-2</c:v>
                </c:pt>
                <c:pt idx="34280">
                  <c:v>-6.71625E-2</c:v>
                </c:pt>
                <c:pt idx="34281">
                  <c:v>-4.5993800000000001E-2</c:v>
                </c:pt>
                <c:pt idx="34282">
                  <c:v>-7.0010199999999995E-2</c:v>
                </c:pt>
                <c:pt idx="34283">
                  <c:v>-5.8969500000000001E-2</c:v>
                </c:pt>
                <c:pt idx="34284">
                  <c:v>-6.1105699999999999E-2</c:v>
                </c:pt>
                <c:pt idx="34285">
                  <c:v>-4.9258200000000002E-2</c:v>
                </c:pt>
                <c:pt idx="34286">
                  <c:v>-6.0581200000000002E-2</c:v>
                </c:pt>
                <c:pt idx="34287">
                  <c:v>-6.4383499999999996E-2</c:v>
                </c:pt>
                <c:pt idx="34288">
                  <c:v>-5.3861600000000003E-2</c:v>
                </c:pt>
                <c:pt idx="34289">
                  <c:v>-5.2255599999999999E-2</c:v>
                </c:pt>
                <c:pt idx="34290">
                  <c:v>-5.1275300000000003E-2</c:v>
                </c:pt>
                <c:pt idx="34291">
                  <c:v>-6.5865499999999993E-2</c:v>
                </c:pt>
                <c:pt idx="34292">
                  <c:v>-7.0638699999999999E-2</c:v>
                </c:pt>
                <c:pt idx="34293">
                  <c:v>-5.8445900000000002E-2</c:v>
                </c:pt>
                <c:pt idx="34294">
                  <c:v>-6.2986399999999998E-2</c:v>
                </c:pt>
                <c:pt idx="34295">
                  <c:v>-3.4942599999999997E-2</c:v>
                </c:pt>
                <c:pt idx="34296">
                  <c:v>-5.1839799999999998E-2</c:v>
                </c:pt>
                <c:pt idx="34297">
                  <c:v>-6.1987899999999999E-2</c:v>
                </c:pt>
                <c:pt idx="34298">
                  <c:v>-5.4738000000000002E-2</c:v>
                </c:pt>
                <c:pt idx="34299">
                  <c:v>-4.5168899999999998E-2</c:v>
                </c:pt>
                <c:pt idx="34300">
                  <c:v>-5.8382000000000003E-2</c:v>
                </c:pt>
                <c:pt idx="34301">
                  <c:v>-4.9670199999999998E-2</c:v>
                </c:pt>
                <c:pt idx="34302">
                  <c:v>-4.1999799999999997E-2</c:v>
                </c:pt>
                <c:pt idx="34303">
                  <c:v>-3.6621099999999997E-2</c:v>
                </c:pt>
                <c:pt idx="34304">
                  <c:v>-5.2516899999999998E-2</c:v>
                </c:pt>
                <c:pt idx="34305">
                  <c:v>-5.7903299999999998E-2</c:v>
                </c:pt>
                <c:pt idx="34306">
                  <c:v>-3.89404E-2</c:v>
                </c:pt>
                <c:pt idx="34307">
                  <c:v>-3.6482800000000003E-2</c:v>
                </c:pt>
                <c:pt idx="34308">
                  <c:v>-3.7091300000000001E-2</c:v>
                </c:pt>
                <c:pt idx="34309">
                  <c:v>-2.8484300000000001E-2</c:v>
                </c:pt>
                <c:pt idx="34310">
                  <c:v>-3.8135500000000003E-2</c:v>
                </c:pt>
                <c:pt idx="34311">
                  <c:v>-4.8392299999999999E-2</c:v>
                </c:pt>
                <c:pt idx="34312">
                  <c:v>-3.4700399999999999E-2</c:v>
                </c:pt>
                <c:pt idx="34313">
                  <c:v>-3.7621500000000002E-2</c:v>
                </c:pt>
                <c:pt idx="34314">
                  <c:v>-3.22514E-2</c:v>
                </c:pt>
                <c:pt idx="34315">
                  <c:v>-5.0600100000000002E-2</c:v>
                </c:pt>
                <c:pt idx="34316">
                  <c:v>-5.58805E-2</c:v>
                </c:pt>
                <c:pt idx="34317">
                  <c:v>-6.0972199999999997E-2</c:v>
                </c:pt>
                <c:pt idx="34318">
                  <c:v>-4.0431000000000002E-2</c:v>
                </c:pt>
                <c:pt idx="34319">
                  <c:v>-6.1431899999999998E-2</c:v>
                </c:pt>
                <c:pt idx="34320">
                  <c:v>-5.5341700000000001E-2</c:v>
                </c:pt>
                <c:pt idx="34321">
                  <c:v>-5.5134799999999998E-2</c:v>
                </c:pt>
                <c:pt idx="34322">
                  <c:v>-5.4574999999999999E-2</c:v>
                </c:pt>
                <c:pt idx="34323">
                  <c:v>-5.2511200000000001E-2</c:v>
                </c:pt>
                <c:pt idx="34324">
                  <c:v>-4.8428499999999999E-2</c:v>
                </c:pt>
                <c:pt idx="34325">
                  <c:v>-3.1017300000000001E-2</c:v>
                </c:pt>
                <c:pt idx="34326">
                  <c:v>-6.14491E-2</c:v>
                </c:pt>
                <c:pt idx="34327">
                  <c:v>-3.2963800000000001E-2</c:v>
                </c:pt>
                <c:pt idx="34328">
                  <c:v>-3.9512600000000002E-2</c:v>
                </c:pt>
                <c:pt idx="34329">
                  <c:v>-4.1439999999999998E-2</c:v>
                </c:pt>
                <c:pt idx="34330">
                  <c:v>-3.1960500000000003E-2</c:v>
                </c:pt>
                <c:pt idx="34331">
                  <c:v>-2.64835E-2</c:v>
                </c:pt>
                <c:pt idx="34332">
                  <c:v>-4.0717099999999999E-2</c:v>
                </c:pt>
                <c:pt idx="34333">
                  <c:v>-3.53107E-2</c:v>
                </c:pt>
                <c:pt idx="34334">
                  <c:v>-4.7505400000000003E-2</c:v>
                </c:pt>
                <c:pt idx="34335">
                  <c:v>-2.58865E-2</c:v>
                </c:pt>
                <c:pt idx="34336">
                  <c:v>-3.5364199999999998E-2</c:v>
                </c:pt>
                <c:pt idx="34337">
                  <c:v>-2.0052E-2</c:v>
                </c:pt>
                <c:pt idx="34338">
                  <c:v>-4.2861000000000003E-2</c:v>
                </c:pt>
                <c:pt idx="34339">
                  <c:v>-3.4296E-2</c:v>
                </c:pt>
                <c:pt idx="34340">
                  <c:v>-2.5681499999999999E-2</c:v>
                </c:pt>
                <c:pt idx="34341">
                  <c:v>-1.37701E-2</c:v>
                </c:pt>
                <c:pt idx="34342">
                  <c:v>-2.2976900000000001E-2</c:v>
                </c:pt>
                <c:pt idx="34343">
                  <c:v>-5.1963799999999997E-2</c:v>
                </c:pt>
                <c:pt idx="34344">
                  <c:v>-2.74124E-2</c:v>
                </c:pt>
                <c:pt idx="34345">
                  <c:v>-1.2638099999999999E-2</c:v>
                </c:pt>
                <c:pt idx="34346">
                  <c:v>-1.95017E-2</c:v>
                </c:pt>
                <c:pt idx="34347">
                  <c:v>-2.08273E-2</c:v>
                </c:pt>
                <c:pt idx="34348">
                  <c:v>-2.20079E-2</c:v>
                </c:pt>
                <c:pt idx="34349">
                  <c:v>-3.1367300000000001E-2</c:v>
                </c:pt>
                <c:pt idx="34350">
                  <c:v>-2.7586900000000001E-2</c:v>
                </c:pt>
                <c:pt idx="34351">
                  <c:v>-1.3217E-2</c:v>
                </c:pt>
                <c:pt idx="34352">
                  <c:v>1.8633799999999999E-2</c:v>
                </c:pt>
                <c:pt idx="34353">
                  <c:v>-1.91507E-2</c:v>
                </c:pt>
                <c:pt idx="34354">
                  <c:v>-2.35071E-2</c:v>
                </c:pt>
                <c:pt idx="34355">
                  <c:v>-2.07748E-2</c:v>
                </c:pt>
                <c:pt idx="34356">
                  <c:v>1.57738E-3</c:v>
                </c:pt>
                <c:pt idx="34357">
                  <c:v>6.43539E-3</c:v>
                </c:pt>
                <c:pt idx="34358">
                  <c:v>1.90639E-3</c:v>
                </c:pt>
                <c:pt idx="34359">
                  <c:v>-1.5296000000000001E-2</c:v>
                </c:pt>
                <c:pt idx="34360">
                  <c:v>-1.0766E-2</c:v>
                </c:pt>
                <c:pt idx="34361">
                  <c:v>-1.5270199999999999E-2</c:v>
                </c:pt>
                <c:pt idx="34362">
                  <c:v>1.3865499999999999E-2</c:v>
                </c:pt>
                <c:pt idx="34363">
                  <c:v>3.9443999999999998E-3</c:v>
                </c:pt>
                <c:pt idx="34364">
                  <c:v>2.14968E-2</c:v>
                </c:pt>
                <c:pt idx="34365">
                  <c:v>-1.0277700000000001E-2</c:v>
                </c:pt>
                <c:pt idx="34366">
                  <c:v>6.83498E-3</c:v>
                </c:pt>
                <c:pt idx="34367">
                  <c:v>-1.87206E-3</c:v>
                </c:pt>
                <c:pt idx="34368">
                  <c:v>-2.9516199999999999E-3</c:v>
                </c:pt>
                <c:pt idx="34369">
                  <c:v>2.7395200000000001E-2</c:v>
                </c:pt>
                <c:pt idx="34370">
                  <c:v>-4.2037999999999997E-3</c:v>
                </c:pt>
                <c:pt idx="34371">
                  <c:v>-4.4918099999999997E-3</c:v>
                </c:pt>
                <c:pt idx="34372">
                  <c:v>-1.8498400000000002E-2</c:v>
                </c:pt>
                <c:pt idx="34373">
                  <c:v>2.3031200000000001E-3</c:v>
                </c:pt>
                <c:pt idx="34374">
                  <c:v>7.0638699999999999E-3</c:v>
                </c:pt>
                <c:pt idx="34375">
                  <c:v>1.5110999999999999E-2</c:v>
                </c:pt>
                <c:pt idx="34376">
                  <c:v>1.6593E-2</c:v>
                </c:pt>
                <c:pt idx="34377">
                  <c:v>2.13385E-2</c:v>
                </c:pt>
                <c:pt idx="34378">
                  <c:v>7.7018700000000004E-3</c:v>
                </c:pt>
                <c:pt idx="34379">
                  <c:v>1.50023E-2</c:v>
                </c:pt>
                <c:pt idx="34380">
                  <c:v>2.1183E-2</c:v>
                </c:pt>
                <c:pt idx="34381">
                  <c:v>2.6165999999999998E-2</c:v>
                </c:pt>
                <c:pt idx="34382">
                  <c:v>9.4881099999999993E-3</c:v>
                </c:pt>
                <c:pt idx="34383">
                  <c:v>1.3586000000000001E-2</c:v>
                </c:pt>
                <c:pt idx="34384">
                  <c:v>1.54533E-2</c:v>
                </c:pt>
                <c:pt idx="34385">
                  <c:v>3.7579500000000002E-2</c:v>
                </c:pt>
                <c:pt idx="34386">
                  <c:v>2.2328400000000002E-2</c:v>
                </c:pt>
                <c:pt idx="34387">
                  <c:v>1.3783500000000001E-2</c:v>
                </c:pt>
                <c:pt idx="34388">
                  <c:v>1.9312900000000001E-2</c:v>
                </c:pt>
                <c:pt idx="34389">
                  <c:v>8.0251699999999999E-3</c:v>
                </c:pt>
                <c:pt idx="34390">
                  <c:v>3.5874400000000001E-2</c:v>
                </c:pt>
                <c:pt idx="34391">
                  <c:v>4.59976E-2</c:v>
                </c:pt>
                <c:pt idx="34392">
                  <c:v>2.42577E-2</c:v>
                </c:pt>
                <c:pt idx="34393">
                  <c:v>9.4671200000000007E-3</c:v>
                </c:pt>
                <c:pt idx="34394">
                  <c:v>8.0728499999999995E-3</c:v>
                </c:pt>
                <c:pt idx="34395">
                  <c:v>3.36657E-2</c:v>
                </c:pt>
                <c:pt idx="34396">
                  <c:v>3.8956600000000001E-2</c:v>
                </c:pt>
                <c:pt idx="34397">
                  <c:v>3.8693400000000003E-2</c:v>
                </c:pt>
                <c:pt idx="34398">
                  <c:v>2.95372E-2</c:v>
                </c:pt>
                <c:pt idx="34399">
                  <c:v>1.15747E-2</c:v>
                </c:pt>
                <c:pt idx="34400">
                  <c:v>2.8747600000000002E-2</c:v>
                </c:pt>
                <c:pt idx="34401">
                  <c:v>4.7953599999999999E-2</c:v>
                </c:pt>
                <c:pt idx="34402">
                  <c:v>4.8347500000000002E-2</c:v>
                </c:pt>
                <c:pt idx="34403">
                  <c:v>4.2184800000000001E-2</c:v>
                </c:pt>
                <c:pt idx="34404">
                  <c:v>4.4141800000000002E-2</c:v>
                </c:pt>
                <c:pt idx="34405">
                  <c:v>5.5202500000000002E-2</c:v>
                </c:pt>
                <c:pt idx="34406">
                  <c:v>6.0881600000000001E-2</c:v>
                </c:pt>
                <c:pt idx="34407">
                  <c:v>4.3241500000000002E-2</c:v>
                </c:pt>
                <c:pt idx="34408">
                  <c:v>5.7367300000000003E-2</c:v>
                </c:pt>
                <c:pt idx="34409">
                  <c:v>5.1045399999999998E-2</c:v>
                </c:pt>
                <c:pt idx="34410">
                  <c:v>4.0185899999999997E-2</c:v>
                </c:pt>
                <c:pt idx="34411">
                  <c:v>2.62165E-2</c:v>
                </c:pt>
                <c:pt idx="34412">
                  <c:v>5.3738599999999997E-2</c:v>
                </c:pt>
                <c:pt idx="34413">
                  <c:v>4.7496799999999999E-2</c:v>
                </c:pt>
                <c:pt idx="34414">
                  <c:v>4.9486200000000001E-2</c:v>
                </c:pt>
                <c:pt idx="34415">
                  <c:v>4.1177699999999998E-2</c:v>
                </c:pt>
                <c:pt idx="34416">
                  <c:v>3.8476900000000001E-2</c:v>
                </c:pt>
                <c:pt idx="34417">
                  <c:v>4.0714300000000002E-2</c:v>
                </c:pt>
                <c:pt idx="34418">
                  <c:v>5.8471700000000001E-2</c:v>
                </c:pt>
                <c:pt idx="34419">
                  <c:v>5.76353E-2</c:v>
                </c:pt>
                <c:pt idx="34420">
                  <c:v>6.2634499999999996E-2</c:v>
                </c:pt>
                <c:pt idx="34421">
                  <c:v>4.3676399999999997E-2</c:v>
                </c:pt>
                <c:pt idx="34422">
                  <c:v>5.1152200000000002E-2</c:v>
                </c:pt>
                <c:pt idx="34423">
                  <c:v>6.5280900000000003E-2</c:v>
                </c:pt>
                <c:pt idx="34424">
                  <c:v>4.5537000000000001E-2</c:v>
                </c:pt>
                <c:pt idx="34425">
                  <c:v>5.4033299999999999E-2</c:v>
                </c:pt>
                <c:pt idx="34426">
                  <c:v>5.0513299999999997E-2</c:v>
                </c:pt>
                <c:pt idx="34427">
                  <c:v>4.09927E-2</c:v>
                </c:pt>
                <c:pt idx="34428">
                  <c:v>2.5052100000000001E-2</c:v>
                </c:pt>
                <c:pt idx="34429">
                  <c:v>6.0885399999999999E-2</c:v>
                </c:pt>
                <c:pt idx="34430">
                  <c:v>5.58624E-2</c:v>
                </c:pt>
                <c:pt idx="34431">
                  <c:v>6.01673E-2</c:v>
                </c:pt>
                <c:pt idx="34432">
                  <c:v>5.6847599999999998E-2</c:v>
                </c:pt>
                <c:pt idx="34433">
                  <c:v>7.0186600000000002E-2</c:v>
                </c:pt>
                <c:pt idx="34434">
                  <c:v>6.4678200000000005E-2</c:v>
                </c:pt>
                <c:pt idx="34435">
                  <c:v>5.8061599999999998E-2</c:v>
                </c:pt>
                <c:pt idx="34436">
                  <c:v>7.3735200000000001E-2</c:v>
                </c:pt>
                <c:pt idx="34437">
                  <c:v>7.7711100000000005E-2</c:v>
                </c:pt>
                <c:pt idx="34438">
                  <c:v>6.3215300000000002E-2</c:v>
                </c:pt>
                <c:pt idx="34439">
                  <c:v>4.24509E-2</c:v>
                </c:pt>
                <c:pt idx="34440">
                  <c:v>7.2109199999999998E-2</c:v>
                </c:pt>
                <c:pt idx="34441">
                  <c:v>8.56209E-2</c:v>
                </c:pt>
                <c:pt idx="34442">
                  <c:v>6.9890999999999995E-2</c:v>
                </c:pt>
                <c:pt idx="34443">
                  <c:v>7.4473399999999995E-2</c:v>
                </c:pt>
                <c:pt idx="34444">
                  <c:v>8.04396E-2</c:v>
                </c:pt>
                <c:pt idx="34445">
                  <c:v>7.7775999999999998E-2</c:v>
                </c:pt>
                <c:pt idx="34446">
                  <c:v>8.3204299999999995E-2</c:v>
                </c:pt>
                <c:pt idx="34447">
                  <c:v>7.9436300000000001E-2</c:v>
                </c:pt>
                <c:pt idx="34448">
                  <c:v>8.1864400000000004E-2</c:v>
                </c:pt>
                <c:pt idx="34449">
                  <c:v>8.9981099999999994E-2</c:v>
                </c:pt>
                <c:pt idx="34450">
                  <c:v>7.8484499999999999E-2</c:v>
                </c:pt>
                <c:pt idx="34451">
                  <c:v>8.0192600000000003E-2</c:v>
                </c:pt>
                <c:pt idx="34452">
                  <c:v>7.7112200000000006E-2</c:v>
                </c:pt>
                <c:pt idx="34453">
                  <c:v>8.4334400000000004E-2</c:v>
                </c:pt>
                <c:pt idx="34454">
                  <c:v>8.9425099999999993E-2</c:v>
                </c:pt>
                <c:pt idx="34455">
                  <c:v>9.2241299999999998E-2</c:v>
                </c:pt>
                <c:pt idx="34456">
                  <c:v>7.5380299999999997E-2</c:v>
                </c:pt>
                <c:pt idx="34457">
                  <c:v>9.2547400000000002E-2</c:v>
                </c:pt>
                <c:pt idx="34458">
                  <c:v>9.6221000000000001E-2</c:v>
                </c:pt>
                <c:pt idx="34459">
                  <c:v>8.7759000000000004E-2</c:v>
                </c:pt>
                <c:pt idx="34460">
                  <c:v>8.7086700000000003E-2</c:v>
                </c:pt>
                <c:pt idx="34461">
                  <c:v>0.10525</c:v>
                </c:pt>
                <c:pt idx="34462">
                  <c:v>9.6451800000000004E-2</c:v>
                </c:pt>
                <c:pt idx="34463">
                  <c:v>8.1474299999999999E-2</c:v>
                </c:pt>
                <c:pt idx="34464">
                  <c:v>8.8283500000000001E-2</c:v>
                </c:pt>
                <c:pt idx="34465">
                  <c:v>9.5436999999999994E-2</c:v>
                </c:pt>
                <c:pt idx="34466">
                  <c:v>9.6082699999999993E-2</c:v>
                </c:pt>
                <c:pt idx="34467">
                  <c:v>9.0446499999999999E-2</c:v>
                </c:pt>
                <c:pt idx="34468">
                  <c:v>0.10098</c:v>
                </c:pt>
                <c:pt idx="34469">
                  <c:v>9.3026200000000003E-2</c:v>
                </c:pt>
                <c:pt idx="34470">
                  <c:v>8.6638499999999993E-2</c:v>
                </c:pt>
                <c:pt idx="34471">
                  <c:v>0.10198500000000001</c:v>
                </c:pt>
                <c:pt idx="34472">
                  <c:v>9.5547699999999999E-2</c:v>
                </c:pt>
                <c:pt idx="34473">
                  <c:v>0.10589999999999999</c:v>
                </c:pt>
                <c:pt idx="34474">
                  <c:v>9.8280900000000004E-2</c:v>
                </c:pt>
                <c:pt idx="34475">
                  <c:v>9.2645599999999995E-2</c:v>
                </c:pt>
                <c:pt idx="34476">
                  <c:v>9.2250799999999994E-2</c:v>
                </c:pt>
                <c:pt idx="34477">
                  <c:v>9.5920599999999995E-2</c:v>
                </c:pt>
                <c:pt idx="34478">
                  <c:v>9.0093599999999996E-2</c:v>
                </c:pt>
                <c:pt idx="34479">
                  <c:v>0.10253</c:v>
                </c:pt>
                <c:pt idx="34480">
                  <c:v>0.103746</c:v>
                </c:pt>
                <c:pt idx="34481">
                  <c:v>9.1663400000000006E-2</c:v>
                </c:pt>
                <c:pt idx="34482">
                  <c:v>9.6927600000000003E-2</c:v>
                </c:pt>
                <c:pt idx="34483">
                  <c:v>9.8111199999999996E-2</c:v>
                </c:pt>
                <c:pt idx="34484">
                  <c:v>0.10384400000000001</c:v>
                </c:pt>
                <c:pt idx="34485">
                  <c:v>0.101045</c:v>
                </c:pt>
                <c:pt idx="34486">
                  <c:v>9.6663499999999999E-2</c:v>
                </c:pt>
                <c:pt idx="34487">
                  <c:v>0.114719</c:v>
                </c:pt>
                <c:pt idx="34488">
                  <c:v>0.10584300000000001</c:v>
                </c:pt>
                <c:pt idx="34489">
                  <c:v>9.7685800000000003E-2</c:v>
                </c:pt>
                <c:pt idx="34490">
                  <c:v>0.101808</c:v>
                </c:pt>
                <c:pt idx="34491">
                  <c:v>9.9555000000000005E-2</c:v>
                </c:pt>
                <c:pt idx="34492">
                  <c:v>9.6739800000000001E-2</c:v>
                </c:pt>
                <c:pt idx="34493">
                  <c:v>0.112291</c:v>
                </c:pt>
                <c:pt idx="34494">
                  <c:v>0.10850600000000001</c:v>
                </c:pt>
                <c:pt idx="34495">
                  <c:v>9.8031999999999994E-2</c:v>
                </c:pt>
                <c:pt idx="34496">
                  <c:v>8.8467599999999993E-2</c:v>
                </c:pt>
                <c:pt idx="34497">
                  <c:v>9.4572100000000006E-2</c:v>
                </c:pt>
                <c:pt idx="34498">
                  <c:v>9.8989499999999994E-2</c:v>
                </c:pt>
                <c:pt idx="34499">
                  <c:v>0.115088</c:v>
                </c:pt>
                <c:pt idx="34500">
                  <c:v>9.4040899999999997E-2</c:v>
                </c:pt>
                <c:pt idx="34501">
                  <c:v>0.10076300000000001</c:v>
                </c:pt>
                <c:pt idx="34502">
                  <c:v>8.2444199999999995E-2</c:v>
                </c:pt>
                <c:pt idx="34503">
                  <c:v>8.7302199999999996E-2</c:v>
                </c:pt>
                <c:pt idx="34504">
                  <c:v>0.105591</c:v>
                </c:pt>
                <c:pt idx="34505">
                  <c:v>8.5995699999999994E-2</c:v>
                </c:pt>
                <c:pt idx="34506">
                  <c:v>8.90455E-2</c:v>
                </c:pt>
                <c:pt idx="34507">
                  <c:v>9.3421900000000002E-2</c:v>
                </c:pt>
                <c:pt idx="34508">
                  <c:v>8.31842E-2</c:v>
                </c:pt>
                <c:pt idx="34509">
                  <c:v>9.8568000000000003E-2</c:v>
                </c:pt>
                <c:pt idx="34510">
                  <c:v>0.112286</c:v>
                </c:pt>
                <c:pt idx="34511">
                  <c:v>0.105957</c:v>
                </c:pt>
                <c:pt idx="34512">
                  <c:v>9.6269599999999997E-2</c:v>
                </c:pt>
                <c:pt idx="34513">
                  <c:v>8.5822099999999998E-2</c:v>
                </c:pt>
                <c:pt idx="34514">
                  <c:v>0.11713899999999999</c:v>
                </c:pt>
                <c:pt idx="34515">
                  <c:v>0.103354</c:v>
                </c:pt>
                <c:pt idx="34516">
                  <c:v>9.2649499999999996E-2</c:v>
                </c:pt>
                <c:pt idx="34517">
                  <c:v>9.1062500000000005E-2</c:v>
                </c:pt>
                <c:pt idx="34518">
                  <c:v>0.109593</c:v>
                </c:pt>
                <c:pt idx="34519">
                  <c:v>9.3697500000000003E-2</c:v>
                </c:pt>
                <c:pt idx="34520">
                  <c:v>9.7538E-2</c:v>
                </c:pt>
                <c:pt idx="34521">
                  <c:v>0.11927599999999999</c:v>
                </c:pt>
                <c:pt idx="34522">
                  <c:v>0.105576</c:v>
                </c:pt>
                <c:pt idx="34523">
                  <c:v>9.5272999999999997E-2</c:v>
                </c:pt>
                <c:pt idx="34524">
                  <c:v>8.6423899999999998E-2</c:v>
                </c:pt>
                <c:pt idx="34525">
                  <c:v>0.117899</c:v>
                </c:pt>
                <c:pt idx="34526">
                  <c:v>9.5684099999999994E-2</c:v>
                </c:pt>
                <c:pt idx="34527">
                  <c:v>9.2975600000000005E-2</c:v>
                </c:pt>
                <c:pt idx="34528">
                  <c:v>9.7637199999999993E-2</c:v>
                </c:pt>
                <c:pt idx="34529">
                  <c:v>8.5958499999999993E-2</c:v>
                </c:pt>
                <c:pt idx="34530">
                  <c:v>8.2100900000000004E-2</c:v>
                </c:pt>
                <c:pt idx="34531">
                  <c:v>9.2171699999999995E-2</c:v>
                </c:pt>
                <c:pt idx="34532">
                  <c:v>0.107096</c:v>
                </c:pt>
                <c:pt idx="34533">
                  <c:v>8.2124699999999995E-2</c:v>
                </c:pt>
                <c:pt idx="34534">
                  <c:v>7.15113E-2</c:v>
                </c:pt>
                <c:pt idx="34535">
                  <c:v>9.1966599999999996E-2</c:v>
                </c:pt>
                <c:pt idx="34536">
                  <c:v>0.10181999999999999</c:v>
                </c:pt>
                <c:pt idx="34537">
                  <c:v>7.6016399999999998E-2</c:v>
                </c:pt>
                <c:pt idx="34538">
                  <c:v>9.0537099999999995E-2</c:v>
                </c:pt>
                <c:pt idx="34539">
                  <c:v>8.4034899999999996E-2</c:v>
                </c:pt>
                <c:pt idx="34540">
                  <c:v>8.8744199999999995E-2</c:v>
                </c:pt>
                <c:pt idx="34541">
                  <c:v>8.8192900000000005E-2</c:v>
                </c:pt>
                <c:pt idx="34542">
                  <c:v>8.6567900000000003E-2</c:v>
                </c:pt>
                <c:pt idx="34543">
                  <c:v>9.5632599999999998E-2</c:v>
                </c:pt>
                <c:pt idx="34544">
                  <c:v>8.9592000000000005E-2</c:v>
                </c:pt>
                <c:pt idx="34545">
                  <c:v>6.8996399999999999E-2</c:v>
                </c:pt>
                <c:pt idx="34546">
                  <c:v>9.4874399999999998E-2</c:v>
                </c:pt>
                <c:pt idx="34547">
                  <c:v>9.5407500000000006E-2</c:v>
                </c:pt>
                <c:pt idx="34548">
                  <c:v>8.5930800000000002E-2</c:v>
                </c:pt>
                <c:pt idx="34549">
                  <c:v>9.3554499999999999E-2</c:v>
                </c:pt>
                <c:pt idx="34550">
                  <c:v>7.4673699999999996E-2</c:v>
                </c:pt>
                <c:pt idx="34551">
                  <c:v>0.102877</c:v>
                </c:pt>
                <c:pt idx="34552">
                  <c:v>8.8643100000000002E-2</c:v>
                </c:pt>
                <c:pt idx="34553">
                  <c:v>0.103479</c:v>
                </c:pt>
                <c:pt idx="34554">
                  <c:v>9.8782499999999995E-2</c:v>
                </c:pt>
                <c:pt idx="34555">
                  <c:v>8.4540400000000002E-2</c:v>
                </c:pt>
                <c:pt idx="34556">
                  <c:v>9.1071100000000002E-2</c:v>
                </c:pt>
                <c:pt idx="34557">
                  <c:v>9.9328E-2</c:v>
                </c:pt>
                <c:pt idx="34558">
                  <c:v>0.120578</c:v>
                </c:pt>
                <c:pt idx="34559">
                  <c:v>9.7191799999999995E-2</c:v>
                </c:pt>
                <c:pt idx="34560">
                  <c:v>0.10374</c:v>
                </c:pt>
                <c:pt idx="34561">
                  <c:v>8.6310399999999995E-2</c:v>
                </c:pt>
                <c:pt idx="34562">
                  <c:v>9.6920999999999993E-2</c:v>
                </c:pt>
                <c:pt idx="34563">
                  <c:v>0.104716</c:v>
                </c:pt>
                <c:pt idx="34564">
                  <c:v>0.11275</c:v>
                </c:pt>
                <c:pt idx="34565">
                  <c:v>0.102704</c:v>
                </c:pt>
                <c:pt idx="34566">
                  <c:v>9.7886100000000004E-2</c:v>
                </c:pt>
                <c:pt idx="34567">
                  <c:v>7.7650999999999998E-2</c:v>
                </c:pt>
                <c:pt idx="34568">
                  <c:v>9.4640699999999994E-2</c:v>
                </c:pt>
                <c:pt idx="34569">
                  <c:v>0.104393</c:v>
                </c:pt>
                <c:pt idx="34570">
                  <c:v>0.103342</c:v>
                </c:pt>
                <c:pt idx="34571">
                  <c:v>9.5261600000000002E-2</c:v>
                </c:pt>
                <c:pt idx="34572">
                  <c:v>8.2070400000000002E-2</c:v>
                </c:pt>
                <c:pt idx="34573">
                  <c:v>9.4792399999999999E-2</c:v>
                </c:pt>
                <c:pt idx="34574">
                  <c:v>9.9640800000000002E-2</c:v>
                </c:pt>
                <c:pt idx="34575">
                  <c:v>0.107223</c:v>
                </c:pt>
                <c:pt idx="34576">
                  <c:v>9.7393999999999994E-2</c:v>
                </c:pt>
                <c:pt idx="34577">
                  <c:v>8.74891E-2</c:v>
                </c:pt>
                <c:pt idx="34578">
                  <c:v>9.1241799999999998E-2</c:v>
                </c:pt>
                <c:pt idx="34579">
                  <c:v>9.4138100000000002E-2</c:v>
                </c:pt>
                <c:pt idx="34580">
                  <c:v>0.1019</c:v>
                </c:pt>
                <c:pt idx="34581">
                  <c:v>8.9930499999999997E-2</c:v>
                </c:pt>
                <c:pt idx="34582">
                  <c:v>7.99541E-2</c:v>
                </c:pt>
                <c:pt idx="34583">
                  <c:v>7.3280300000000007E-2</c:v>
                </c:pt>
                <c:pt idx="34584">
                  <c:v>8.7469099999999994E-2</c:v>
                </c:pt>
                <c:pt idx="34585">
                  <c:v>0.108191</c:v>
                </c:pt>
                <c:pt idx="34586">
                  <c:v>8.4612800000000002E-2</c:v>
                </c:pt>
                <c:pt idx="34587">
                  <c:v>8.0368999999999996E-2</c:v>
                </c:pt>
                <c:pt idx="34588">
                  <c:v>8.47054E-2</c:v>
                </c:pt>
                <c:pt idx="34589">
                  <c:v>6.7156800000000003E-2</c:v>
                </c:pt>
                <c:pt idx="34590">
                  <c:v>7.5482400000000005E-2</c:v>
                </c:pt>
                <c:pt idx="34591">
                  <c:v>9.0732599999999997E-2</c:v>
                </c:pt>
                <c:pt idx="34592">
                  <c:v>0.106729</c:v>
                </c:pt>
                <c:pt idx="34593">
                  <c:v>6.7487699999999998E-2</c:v>
                </c:pt>
                <c:pt idx="34594">
                  <c:v>7.1147000000000002E-2</c:v>
                </c:pt>
                <c:pt idx="34595">
                  <c:v>7.6170000000000002E-2</c:v>
                </c:pt>
                <c:pt idx="34596">
                  <c:v>0.10044</c:v>
                </c:pt>
                <c:pt idx="34597">
                  <c:v>8.0813399999999994E-2</c:v>
                </c:pt>
                <c:pt idx="34598">
                  <c:v>7.4719400000000005E-2</c:v>
                </c:pt>
                <c:pt idx="34599">
                  <c:v>8.6822499999999997E-2</c:v>
                </c:pt>
                <c:pt idx="34600">
                  <c:v>7.1946099999999999E-2</c:v>
                </c:pt>
                <c:pt idx="34601">
                  <c:v>8.0138200000000007E-2</c:v>
                </c:pt>
                <c:pt idx="34602">
                  <c:v>7.6869999999999994E-2</c:v>
                </c:pt>
                <c:pt idx="34603">
                  <c:v>8.3252000000000007E-2</c:v>
                </c:pt>
                <c:pt idx="34604">
                  <c:v>6.4102199999999998E-2</c:v>
                </c:pt>
                <c:pt idx="34605">
                  <c:v>6.5549899999999994E-2</c:v>
                </c:pt>
                <c:pt idx="34606">
                  <c:v>7.2787299999999999E-2</c:v>
                </c:pt>
                <c:pt idx="34607">
                  <c:v>7.2276099999999996E-2</c:v>
                </c:pt>
                <c:pt idx="34608">
                  <c:v>4.36811E-2</c:v>
                </c:pt>
                <c:pt idx="34609">
                  <c:v>6.2739400000000001E-2</c:v>
                </c:pt>
                <c:pt idx="34610">
                  <c:v>5.6732200000000003E-2</c:v>
                </c:pt>
                <c:pt idx="34611">
                  <c:v>5.6871400000000003E-2</c:v>
                </c:pt>
                <c:pt idx="34612">
                  <c:v>5.8763500000000003E-2</c:v>
                </c:pt>
                <c:pt idx="34613">
                  <c:v>5.5213900000000003E-2</c:v>
                </c:pt>
                <c:pt idx="34614">
                  <c:v>5.6734100000000003E-2</c:v>
                </c:pt>
                <c:pt idx="34615">
                  <c:v>2.61774E-2</c:v>
                </c:pt>
                <c:pt idx="34616">
                  <c:v>5.3832999999999999E-2</c:v>
                </c:pt>
                <c:pt idx="34617">
                  <c:v>4.3042200000000003E-2</c:v>
                </c:pt>
                <c:pt idx="34618">
                  <c:v>5.8509800000000001E-2</c:v>
                </c:pt>
                <c:pt idx="34619">
                  <c:v>4.5685799999999999E-2</c:v>
                </c:pt>
                <c:pt idx="34620">
                  <c:v>5.22385E-2</c:v>
                </c:pt>
                <c:pt idx="34621">
                  <c:v>2.4054499999999999E-2</c:v>
                </c:pt>
                <c:pt idx="34622">
                  <c:v>3.4966499999999998E-2</c:v>
                </c:pt>
                <c:pt idx="34623">
                  <c:v>4.6554600000000002E-2</c:v>
                </c:pt>
                <c:pt idx="34624">
                  <c:v>4.6265599999999997E-2</c:v>
                </c:pt>
                <c:pt idx="34625">
                  <c:v>3.2877000000000003E-2</c:v>
                </c:pt>
                <c:pt idx="34626">
                  <c:v>3.07646E-2</c:v>
                </c:pt>
                <c:pt idx="34627">
                  <c:v>4.6606099999999998E-2</c:v>
                </c:pt>
                <c:pt idx="34628">
                  <c:v>4.0875399999999999E-2</c:v>
                </c:pt>
                <c:pt idx="34629">
                  <c:v>5.24349E-2</c:v>
                </c:pt>
                <c:pt idx="34630">
                  <c:v>6.0179700000000003E-2</c:v>
                </c:pt>
                <c:pt idx="34631">
                  <c:v>4.7574999999999999E-2</c:v>
                </c:pt>
                <c:pt idx="34632">
                  <c:v>3.2562300000000002E-2</c:v>
                </c:pt>
                <c:pt idx="34633">
                  <c:v>4.4831299999999998E-2</c:v>
                </c:pt>
                <c:pt idx="34634">
                  <c:v>6.3704499999999997E-2</c:v>
                </c:pt>
                <c:pt idx="34635">
                  <c:v>5.5431399999999999E-2</c:v>
                </c:pt>
                <c:pt idx="34636">
                  <c:v>2.9391299999999999E-2</c:v>
                </c:pt>
                <c:pt idx="34637">
                  <c:v>3.3191699999999998E-2</c:v>
                </c:pt>
                <c:pt idx="34638">
                  <c:v>3.7015899999999997E-2</c:v>
                </c:pt>
                <c:pt idx="34639">
                  <c:v>2.6404400000000001E-2</c:v>
                </c:pt>
                <c:pt idx="34640">
                  <c:v>3.3287999999999998E-2</c:v>
                </c:pt>
                <c:pt idx="34641">
                  <c:v>5.2206000000000002E-2</c:v>
                </c:pt>
                <c:pt idx="34642">
                  <c:v>2.51427E-2</c:v>
                </c:pt>
                <c:pt idx="34643">
                  <c:v>3.4288399999999997E-2</c:v>
                </c:pt>
                <c:pt idx="34644">
                  <c:v>3.5942099999999998E-2</c:v>
                </c:pt>
                <c:pt idx="34645">
                  <c:v>4.2654999999999998E-2</c:v>
                </c:pt>
                <c:pt idx="34646">
                  <c:v>4.0403399999999999E-2</c:v>
                </c:pt>
                <c:pt idx="34647">
                  <c:v>3.7019700000000003E-2</c:v>
                </c:pt>
                <c:pt idx="34648">
                  <c:v>2.8944000000000001E-2</c:v>
                </c:pt>
                <c:pt idx="34649">
                  <c:v>2.6297600000000001E-2</c:v>
                </c:pt>
                <c:pt idx="34650">
                  <c:v>2.29006E-2</c:v>
                </c:pt>
                <c:pt idx="34651">
                  <c:v>4.3422700000000002E-2</c:v>
                </c:pt>
                <c:pt idx="34652">
                  <c:v>3.5955399999999998E-2</c:v>
                </c:pt>
                <c:pt idx="34653">
                  <c:v>1.9923199999999999E-2</c:v>
                </c:pt>
                <c:pt idx="34654">
                  <c:v>2.9871000000000002E-2</c:v>
                </c:pt>
                <c:pt idx="34655">
                  <c:v>3.3926999999999999E-2</c:v>
                </c:pt>
                <c:pt idx="34656">
                  <c:v>2.4474099999999999E-2</c:v>
                </c:pt>
                <c:pt idx="34657">
                  <c:v>1.85261E-2</c:v>
                </c:pt>
                <c:pt idx="34658">
                  <c:v>2.78873E-2</c:v>
                </c:pt>
                <c:pt idx="34659">
                  <c:v>2.5673899999999999E-2</c:v>
                </c:pt>
                <c:pt idx="34660">
                  <c:v>1.1933300000000001E-2</c:v>
                </c:pt>
                <c:pt idx="34661">
                  <c:v>7.7266699999999997E-3</c:v>
                </c:pt>
                <c:pt idx="34662">
                  <c:v>3.7306800000000001E-2</c:v>
                </c:pt>
                <c:pt idx="34663">
                  <c:v>2.26412E-2</c:v>
                </c:pt>
                <c:pt idx="34664">
                  <c:v>1.1716799999999999E-2</c:v>
                </c:pt>
                <c:pt idx="34665">
                  <c:v>2.07548E-2</c:v>
                </c:pt>
                <c:pt idx="34666">
                  <c:v>8.7575900000000009E-3</c:v>
                </c:pt>
                <c:pt idx="34667">
                  <c:v>-7.6351199999999996E-3</c:v>
                </c:pt>
                <c:pt idx="34668">
                  <c:v>1.12143E-2</c:v>
                </c:pt>
                <c:pt idx="34669">
                  <c:v>1.61695E-2</c:v>
                </c:pt>
                <c:pt idx="34670">
                  <c:v>1.5214E-2</c:v>
                </c:pt>
                <c:pt idx="34671">
                  <c:v>1.17121E-2</c:v>
                </c:pt>
                <c:pt idx="34672">
                  <c:v>1.00994E-2</c:v>
                </c:pt>
                <c:pt idx="34673">
                  <c:v>1.90058E-2</c:v>
                </c:pt>
                <c:pt idx="34674">
                  <c:v>-7.7161799999999996E-3</c:v>
                </c:pt>
                <c:pt idx="34675">
                  <c:v>3.3683799999999998E-3</c:v>
                </c:pt>
                <c:pt idx="34676">
                  <c:v>1.5975E-2</c:v>
                </c:pt>
                <c:pt idx="34677">
                  <c:v>1.7761200000000001E-2</c:v>
                </c:pt>
                <c:pt idx="34678">
                  <c:v>-4.1828200000000003E-3</c:v>
                </c:pt>
                <c:pt idx="34679">
                  <c:v>2.8266900000000002E-3</c:v>
                </c:pt>
                <c:pt idx="34680">
                  <c:v>7.1258500000000004E-3</c:v>
                </c:pt>
                <c:pt idx="34681">
                  <c:v>4.0779099999999997E-3</c:v>
                </c:pt>
                <c:pt idx="34682">
                  <c:v>1.4589299999999999E-2</c:v>
                </c:pt>
                <c:pt idx="34683">
                  <c:v>-1.7955800000000001E-2</c:v>
                </c:pt>
                <c:pt idx="34684">
                  <c:v>-2.0746199999999999E-2</c:v>
                </c:pt>
                <c:pt idx="34685">
                  <c:v>-1.08442E-2</c:v>
                </c:pt>
                <c:pt idx="34686">
                  <c:v>-8.8281599999999998E-3</c:v>
                </c:pt>
                <c:pt idx="34687">
                  <c:v>-2.1684599999999998E-2</c:v>
                </c:pt>
                <c:pt idx="34688">
                  <c:v>-2.1503399999999999E-2</c:v>
                </c:pt>
                <c:pt idx="34689">
                  <c:v>-1.51997E-2</c:v>
                </c:pt>
                <c:pt idx="34690">
                  <c:v>-8.1911099999999997E-3</c:v>
                </c:pt>
                <c:pt idx="34691">
                  <c:v>-8.8605899999999998E-3</c:v>
                </c:pt>
                <c:pt idx="34692">
                  <c:v>-1.86214E-2</c:v>
                </c:pt>
                <c:pt idx="34693">
                  <c:v>-1.2231799999999999E-2</c:v>
                </c:pt>
                <c:pt idx="34694">
                  <c:v>-1.66473E-2</c:v>
                </c:pt>
                <c:pt idx="34695">
                  <c:v>-3.4896900000000002E-2</c:v>
                </c:pt>
                <c:pt idx="34696">
                  <c:v>-2.1889700000000002E-2</c:v>
                </c:pt>
                <c:pt idx="34697">
                  <c:v>-1.5528699999999999E-2</c:v>
                </c:pt>
                <c:pt idx="34698">
                  <c:v>-1.33743E-2</c:v>
                </c:pt>
                <c:pt idx="34699">
                  <c:v>-1.3631799999999999E-2</c:v>
                </c:pt>
                <c:pt idx="34700">
                  <c:v>-2.0592699999999999E-2</c:v>
                </c:pt>
                <c:pt idx="34701">
                  <c:v>-3.7756900000000003E-2</c:v>
                </c:pt>
                <c:pt idx="34702">
                  <c:v>-2.5786400000000001E-2</c:v>
                </c:pt>
                <c:pt idx="34703">
                  <c:v>-2.3231499999999999E-2</c:v>
                </c:pt>
                <c:pt idx="34704">
                  <c:v>-2.2403699999999999E-2</c:v>
                </c:pt>
                <c:pt idx="34705">
                  <c:v>-1.74284E-2</c:v>
                </c:pt>
                <c:pt idx="34706">
                  <c:v>-4.8332199999999999E-2</c:v>
                </c:pt>
                <c:pt idx="34707">
                  <c:v>-2.9844300000000001E-2</c:v>
                </c:pt>
                <c:pt idx="34708">
                  <c:v>-3.4868200000000002E-2</c:v>
                </c:pt>
                <c:pt idx="34709">
                  <c:v>-2.74019E-2</c:v>
                </c:pt>
                <c:pt idx="34710">
                  <c:v>-3.0142800000000001E-2</c:v>
                </c:pt>
                <c:pt idx="34711">
                  <c:v>-2.4846099999999999E-2</c:v>
                </c:pt>
                <c:pt idx="34712">
                  <c:v>-3.8534199999999998E-2</c:v>
                </c:pt>
                <c:pt idx="34713">
                  <c:v>-4.8764200000000001E-2</c:v>
                </c:pt>
                <c:pt idx="34714">
                  <c:v>-5.0544699999999998E-2</c:v>
                </c:pt>
                <c:pt idx="34715">
                  <c:v>-3.2817800000000001E-2</c:v>
                </c:pt>
                <c:pt idx="34716">
                  <c:v>-3.4706099999999997E-2</c:v>
                </c:pt>
                <c:pt idx="34717">
                  <c:v>-4.5099300000000002E-2</c:v>
                </c:pt>
                <c:pt idx="34718">
                  <c:v>-4.4516600000000003E-2</c:v>
                </c:pt>
                <c:pt idx="34719">
                  <c:v>-5.3658499999999998E-2</c:v>
                </c:pt>
                <c:pt idx="34720">
                  <c:v>-5.3671799999999999E-2</c:v>
                </c:pt>
                <c:pt idx="34721">
                  <c:v>-3.1403500000000001E-2</c:v>
                </c:pt>
                <c:pt idx="34722">
                  <c:v>-3.7406000000000002E-2</c:v>
                </c:pt>
                <c:pt idx="34723">
                  <c:v>-6.3040700000000005E-2</c:v>
                </c:pt>
                <c:pt idx="34724">
                  <c:v>-7.5173400000000001E-2</c:v>
                </c:pt>
                <c:pt idx="34725">
                  <c:v>-5.6478500000000001E-2</c:v>
                </c:pt>
                <c:pt idx="34726">
                  <c:v>-4.8347500000000002E-2</c:v>
                </c:pt>
                <c:pt idx="34727">
                  <c:v>-5.8634800000000001E-2</c:v>
                </c:pt>
                <c:pt idx="34728">
                  <c:v>-5.2344300000000003E-2</c:v>
                </c:pt>
                <c:pt idx="34729">
                  <c:v>-5.4344200000000002E-2</c:v>
                </c:pt>
                <c:pt idx="34730">
                  <c:v>-7.0239099999999999E-2</c:v>
                </c:pt>
                <c:pt idx="34731">
                  <c:v>-7.0026400000000003E-2</c:v>
                </c:pt>
                <c:pt idx="34732">
                  <c:v>-4.03337E-2</c:v>
                </c:pt>
                <c:pt idx="34733">
                  <c:v>-4.8498199999999998E-2</c:v>
                </c:pt>
                <c:pt idx="34734">
                  <c:v>-6.9773699999999994E-2</c:v>
                </c:pt>
                <c:pt idx="34735">
                  <c:v>-6.5572699999999998E-2</c:v>
                </c:pt>
                <c:pt idx="34736">
                  <c:v>-6.4335799999999999E-2</c:v>
                </c:pt>
                <c:pt idx="34737">
                  <c:v>-5.39532E-2</c:v>
                </c:pt>
                <c:pt idx="34738">
                  <c:v>-6.9108000000000003E-2</c:v>
                </c:pt>
                <c:pt idx="34739">
                  <c:v>-5.0432200000000003E-2</c:v>
                </c:pt>
                <c:pt idx="34740">
                  <c:v>-6.9971099999999994E-2</c:v>
                </c:pt>
                <c:pt idx="34741">
                  <c:v>-7.2817800000000002E-2</c:v>
                </c:pt>
                <c:pt idx="34742">
                  <c:v>-6.9142300000000004E-2</c:v>
                </c:pt>
                <c:pt idx="34743">
                  <c:v>-5.0340700000000002E-2</c:v>
                </c:pt>
                <c:pt idx="34744">
                  <c:v>-5.8002499999999999E-2</c:v>
                </c:pt>
                <c:pt idx="34745">
                  <c:v>-9.5911999999999997E-2</c:v>
                </c:pt>
                <c:pt idx="34746">
                  <c:v>-7.5479500000000005E-2</c:v>
                </c:pt>
                <c:pt idx="34747">
                  <c:v>-7.1124999999999994E-2</c:v>
                </c:pt>
                <c:pt idx="34748">
                  <c:v>-7.4043300000000006E-2</c:v>
                </c:pt>
                <c:pt idx="34749">
                  <c:v>-7.3289900000000005E-2</c:v>
                </c:pt>
                <c:pt idx="34750">
                  <c:v>-6.3786499999999996E-2</c:v>
                </c:pt>
                <c:pt idx="34751">
                  <c:v>-9.1689099999999996E-2</c:v>
                </c:pt>
                <c:pt idx="34752">
                  <c:v>-9.1636700000000001E-2</c:v>
                </c:pt>
                <c:pt idx="34753">
                  <c:v>-9.1010099999999997E-2</c:v>
                </c:pt>
                <c:pt idx="34754">
                  <c:v>-6.9603899999999996E-2</c:v>
                </c:pt>
                <c:pt idx="34755">
                  <c:v>-8.2323999999999994E-2</c:v>
                </c:pt>
                <c:pt idx="34756">
                  <c:v>-8.9978199999999994E-2</c:v>
                </c:pt>
                <c:pt idx="34757">
                  <c:v>-8.6397199999999993E-2</c:v>
                </c:pt>
                <c:pt idx="34758">
                  <c:v>-9.0987200000000004E-2</c:v>
                </c:pt>
                <c:pt idx="34759">
                  <c:v>-6.6562700000000002E-2</c:v>
                </c:pt>
                <c:pt idx="34760">
                  <c:v>-5.72977E-2</c:v>
                </c:pt>
                <c:pt idx="34761">
                  <c:v>-6.8337400000000006E-2</c:v>
                </c:pt>
                <c:pt idx="34762">
                  <c:v>-8.4018700000000002E-2</c:v>
                </c:pt>
                <c:pt idx="34763">
                  <c:v>-9.0012599999999998E-2</c:v>
                </c:pt>
                <c:pt idx="34764">
                  <c:v>-6.7644099999999999E-2</c:v>
                </c:pt>
                <c:pt idx="34765">
                  <c:v>-6.3139899999999999E-2</c:v>
                </c:pt>
                <c:pt idx="34766">
                  <c:v>-6.8770399999999995E-2</c:v>
                </c:pt>
                <c:pt idx="34767">
                  <c:v>-8.5079199999999994E-2</c:v>
                </c:pt>
                <c:pt idx="34768">
                  <c:v>-8.2914399999999999E-2</c:v>
                </c:pt>
                <c:pt idx="34769">
                  <c:v>-7.5692200000000001E-2</c:v>
                </c:pt>
                <c:pt idx="34770">
                  <c:v>-6.3253400000000001E-2</c:v>
                </c:pt>
                <c:pt idx="34771">
                  <c:v>-5.8105499999999997E-2</c:v>
                </c:pt>
                <c:pt idx="34772">
                  <c:v>-9.7065899999999997E-2</c:v>
                </c:pt>
                <c:pt idx="34773">
                  <c:v>-9.7089800000000004E-2</c:v>
                </c:pt>
                <c:pt idx="34774">
                  <c:v>-9.1332399999999994E-2</c:v>
                </c:pt>
                <c:pt idx="34775">
                  <c:v>-6.9645899999999997E-2</c:v>
                </c:pt>
                <c:pt idx="34776">
                  <c:v>-8.3507499999999998E-2</c:v>
                </c:pt>
                <c:pt idx="34777">
                  <c:v>-9.2700000000000005E-2</c:v>
                </c:pt>
                <c:pt idx="34778">
                  <c:v>-8.2033200000000001E-2</c:v>
                </c:pt>
                <c:pt idx="34779">
                  <c:v>-0.104322</c:v>
                </c:pt>
                <c:pt idx="34780">
                  <c:v>-9.4567300000000007E-2</c:v>
                </c:pt>
                <c:pt idx="34781">
                  <c:v>-7.5033199999999994E-2</c:v>
                </c:pt>
                <c:pt idx="34782">
                  <c:v>-8.1639299999999998E-2</c:v>
                </c:pt>
                <c:pt idx="34783">
                  <c:v>-0.111011</c:v>
                </c:pt>
                <c:pt idx="34784">
                  <c:v>-0.109419</c:v>
                </c:pt>
                <c:pt idx="34785">
                  <c:v>-7.8640000000000002E-2</c:v>
                </c:pt>
                <c:pt idx="34786">
                  <c:v>-8.6533499999999999E-2</c:v>
                </c:pt>
                <c:pt idx="34787">
                  <c:v>-8.8991200000000006E-2</c:v>
                </c:pt>
                <c:pt idx="34788">
                  <c:v>-9.9656099999999997E-2</c:v>
                </c:pt>
                <c:pt idx="34789">
                  <c:v>-0.100636</c:v>
                </c:pt>
                <c:pt idx="34790">
                  <c:v>-0.110301</c:v>
                </c:pt>
                <c:pt idx="34791">
                  <c:v>-9.6901899999999999E-2</c:v>
                </c:pt>
                <c:pt idx="34792">
                  <c:v>-6.9964399999999996E-2</c:v>
                </c:pt>
                <c:pt idx="34793">
                  <c:v>-0.106402</c:v>
                </c:pt>
                <c:pt idx="34794">
                  <c:v>-0.110624</c:v>
                </c:pt>
                <c:pt idx="34795">
                  <c:v>-0.10654</c:v>
                </c:pt>
                <c:pt idx="34796">
                  <c:v>-8.9599600000000001E-2</c:v>
                </c:pt>
                <c:pt idx="34797">
                  <c:v>-8.7122900000000003E-2</c:v>
                </c:pt>
                <c:pt idx="34798">
                  <c:v>-0.100646</c:v>
                </c:pt>
                <c:pt idx="34799">
                  <c:v>-8.9019799999999996E-2</c:v>
                </c:pt>
                <c:pt idx="34800">
                  <c:v>-0.10426100000000001</c:v>
                </c:pt>
                <c:pt idx="34801">
                  <c:v>-0.104646</c:v>
                </c:pt>
                <c:pt idx="34802">
                  <c:v>-8.6416199999999999E-2</c:v>
                </c:pt>
                <c:pt idx="34803">
                  <c:v>-8.0108600000000002E-2</c:v>
                </c:pt>
                <c:pt idx="34804">
                  <c:v>-9.1137899999999994E-2</c:v>
                </c:pt>
                <c:pt idx="34805">
                  <c:v>-0.104717</c:v>
                </c:pt>
                <c:pt idx="34806">
                  <c:v>-9.6941899999999998E-2</c:v>
                </c:pt>
                <c:pt idx="34807">
                  <c:v>-8.6708999999999994E-2</c:v>
                </c:pt>
                <c:pt idx="34808">
                  <c:v>-8.5753399999999994E-2</c:v>
                </c:pt>
                <c:pt idx="34809">
                  <c:v>-8.2597699999999996E-2</c:v>
                </c:pt>
                <c:pt idx="34810">
                  <c:v>-9.5716499999999996E-2</c:v>
                </c:pt>
                <c:pt idx="34811">
                  <c:v>-0.106031</c:v>
                </c:pt>
                <c:pt idx="34812">
                  <c:v>-9.5210100000000006E-2</c:v>
                </c:pt>
                <c:pt idx="34813">
                  <c:v>-7.9235100000000003E-2</c:v>
                </c:pt>
                <c:pt idx="34814">
                  <c:v>-8.2282099999999997E-2</c:v>
                </c:pt>
                <c:pt idx="34815">
                  <c:v>-0.101733</c:v>
                </c:pt>
                <c:pt idx="34816">
                  <c:v>-8.5569400000000004E-2</c:v>
                </c:pt>
                <c:pt idx="34817">
                  <c:v>-9.9439600000000003E-2</c:v>
                </c:pt>
                <c:pt idx="34818">
                  <c:v>-9.5428499999999999E-2</c:v>
                </c:pt>
                <c:pt idx="34819">
                  <c:v>-9.8470699999999994E-2</c:v>
                </c:pt>
                <c:pt idx="34820">
                  <c:v>-0.104589</c:v>
                </c:pt>
                <c:pt idx="34821">
                  <c:v>-9.5838499999999993E-2</c:v>
                </c:pt>
                <c:pt idx="34822">
                  <c:v>-9.40304E-2</c:v>
                </c:pt>
                <c:pt idx="34823">
                  <c:v>-0.10183</c:v>
                </c:pt>
                <c:pt idx="34824">
                  <c:v>-9.7316700000000006E-2</c:v>
                </c:pt>
                <c:pt idx="34825">
                  <c:v>-9.6925700000000004E-2</c:v>
                </c:pt>
                <c:pt idx="34826">
                  <c:v>-9.9047700000000002E-2</c:v>
                </c:pt>
                <c:pt idx="34827">
                  <c:v>-9.5606800000000006E-2</c:v>
                </c:pt>
                <c:pt idx="34828">
                  <c:v>-9.4490099999999994E-2</c:v>
                </c:pt>
                <c:pt idx="34829">
                  <c:v>-9.9872600000000006E-2</c:v>
                </c:pt>
                <c:pt idx="34830">
                  <c:v>-9.9774399999999999E-2</c:v>
                </c:pt>
                <c:pt idx="34831">
                  <c:v>-8.9750300000000005E-2</c:v>
                </c:pt>
                <c:pt idx="34832">
                  <c:v>-9.8393400000000006E-2</c:v>
                </c:pt>
                <c:pt idx="34833">
                  <c:v>-9.8427799999999996E-2</c:v>
                </c:pt>
                <c:pt idx="34834">
                  <c:v>-9.4350799999999999E-2</c:v>
                </c:pt>
                <c:pt idx="34835">
                  <c:v>-9.5923400000000006E-2</c:v>
                </c:pt>
                <c:pt idx="34836">
                  <c:v>-0.104058</c:v>
                </c:pt>
                <c:pt idx="34837">
                  <c:v>-9.0740199999999993E-2</c:v>
                </c:pt>
                <c:pt idx="34838">
                  <c:v>-9.34334E-2</c:v>
                </c:pt>
                <c:pt idx="34839">
                  <c:v>-9.7263299999999997E-2</c:v>
                </c:pt>
                <c:pt idx="34840">
                  <c:v>-0.107303</c:v>
                </c:pt>
                <c:pt idx="34841">
                  <c:v>-9.2608499999999996E-2</c:v>
                </c:pt>
                <c:pt idx="34842">
                  <c:v>-9.4713199999999997E-2</c:v>
                </c:pt>
                <c:pt idx="34843">
                  <c:v>-0.10073</c:v>
                </c:pt>
                <c:pt idx="34844">
                  <c:v>-9.2375799999999994E-2</c:v>
                </c:pt>
                <c:pt idx="34845">
                  <c:v>-8.0178299999999994E-2</c:v>
                </c:pt>
                <c:pt idx="34846">
                  <c:v>-8.6220699999999997E-2</c:v>
                </c:pt>
                <c:pt idx="34847">
                  <c:v>-0.102258</c:v>
                </c:pt>
                <c:pt idx="34848">
                  <c:v>-9.3439099999999997E-2</c:v>
                </c:pt>
                <c:pt idx="34849">
                  <c:v>-0.100453</c:v>
                </c:pt>
                <c:pt idx="34850">
                  <c:v>-9.6782699999999999E-2</c:v>
                </c:pt>
                <c:pt idx="34851">
                  <c:v>-7.3256500000000002E-2</c:v>
                </c:pt>
                <c:pt idx="34852">
                  <c:v>-8.0661800000000006E-2</c:v>
                </c:pt>
                <c:pt idx="34853">
                  <c:v>-9.2903100000000002E-2</c:v>
                </c:pt>
                <c:pt idx="34854">
                  <c:v>-9.3172099999999994E-2</c:v>
                </c:pt>
                <c:pt idx="34855">
                  <c:v>-9.1878899999999999E-2</c:v>
                </c:pt>
                <c:pt idx="34856">
                  <c:v>-8.3032599999999998E-2</c:v>
                </c:pt>
                <c:pt idx="34857">
                  <c:v>-0.100101</c:v>
                </c:pt>
                <c:pt idx="34858">
                  <c:v>-9.1311500000000004E-2</c:v>
                </c:pt>
                <c:pt idx="34859">
                  <c:v>-8.4260000000000002E-2</c:v>
                </c:pt>
                <c:pt idx="34860">
                  <c:v>-9.6240999999999993E-2</c:v>
                </c:pt>
                <c:pt idx="34861">
                  <c:v>-9.1732999999999995E-2</c:v>
                </c:pt>
                <c:pt idx="34862">
                  <c:v>-9.3644099999999994E-2</c:v>
                </c:pt>
                <c:pt idx="34863">
                  <c:v>-7.7702499999999994E-2</c:v>
                </c:pt>
                <c:pt idx="34864">
                  <c:v>-8.9970599999999998E-2</c:v>
                </c:pt>
                <c:pt idx="34865">
                  <c:v>-9.58233E-2</c:v>
                </c:pt>
                <c:pt idx="34866">
                  <c:v>-8.7509199999999995E-2</c:v>
                </c:pt>
                <c:pt idx="34867">
                  <c:v>-9.2991799999999999E-2</c:v>
                </c:pt>
                <c:pt idx="34868">
                  <c:v>-0.11160100000000001</c:v>
                </c:pt>
                <c:pt idx="34869">
                  <c:v>-0.113343</c:v>
                </c:pt>
                <c:pt idx="34870">
                  <c:v>-8.6466799999999996E-2</c:v>
                </c:pt>
                <c:pt idx="34871">
                  <c:v>-8.3980600000000002E-2</c:v>
                </c:pt>
                <c:pt idx="34872">
                  <c:v>-0.101373</c:v>
                </c:pt>
                <c:pt idx="34873">
                  <c:v>-7.82862E-2</c:v>
                </c:pt>
                <c:pt idx="34874">
                  <c:v>-0.10174800000000001</c:v>
                </c:pt>
                <c:pt idx="34875">
                  <c:v>-8.8021299999999997E-2</c:v>
                </c:pt>
                <c:pt idx="34876">
                  <c:v>-9.2688599999999996E-2</c:v>
                </c:pt>
                <c:pt idx="34877">
                  <c:v>-8.5981399999999999E-2</c:v>
                </c:pt>
                <c:pt idx="34878">
                  <c:v>-8.4521299999999994E-2</c:v>
                </c:pt>
                <c:pt idx="34879">
                  <c:v>-8.8231100000000007E-2</c:v>
                </c:pt>
                <c:pt idx="34880">
                  <c:v>-6.9453200000000007E-2</c:v>
                </c:pt>
                <c:pt idx="34881">
                  <c:v>-9.8417299999999999E-2</c:v>
                </c:pt>
                <c:pt idx="34882">
                  <c:v>-9.2160199999999998E-2</c:v>
                </c:pt>
                <c:pt idx="34883">
                  <c:v>-8.6215E-2</c:v>
                </c:pt>
                <c:pt idx="34884">
                  <c:v>-8.0162999999999998E-2</c:v>
                </c:pt>
                <c:pt idx="34885">
                  <c:v>-9.1398199999999999E-2</c:v>
                </c:pt>
                <c:pt idx="34886">
                  <c:v>-9.0302499999999994E-2</c:v>
                </c:pt>
                <c:pt idx="34887">
                  <c:v>-8.8056599999999999E-2</c:v>
                </c:pt>
                <c:pt idx="34888">
                  <c:v>-7.5274499999999994E-2</c:v>
                </c:pt>
                <c:pt idx="34889">
                  <c:v>-9.1459299999999993E-2</c:v>
                </c:pt>
                <c:pt idx="34890">
                  <c:v>-7.3039999999999994E-2</c:v>
                </c:pt>
                <c:pt idx="34891">
                  <c:v>-6.2904399999999999E-2</c:v>
                </c:pt>
                <c:pt idx="34892">
                  <c:v>-6.8943000000000004E-2</c:v>
                </c:pt>
                <c:pt idx="34893">
                  <c:v>-7.22275E-2</c:v>
                </c:pt>
                <c:pt idx="34894">
                  <c:v>-7.7029200000000006E-2</c:v>
                </c:pt>
                <c:pt idx="34895">
                  <c:v>-7.7351600000000006E-2</c:v>
                </c:pt>
                <c:pt idx="34896">
                  <c:v>-7.0379300000000006E-2</c:v>
                </c:pt>
                <c:pt idx="34897">
                  <c:v>-7.53355E-2</c:v>
                </c:pt>
                <c:pt idx="34898">
                  <c:v>-7.7306700000000006E-2</c:v>
                </c:pt>
                <c:pt idx="34899">
                  <c:v>-6.9379800000000005E-2</c:v>
                </c:pt>
                <c:pt idx="34900">
                  <c:v>-6.9742200000000004E-2</c:v>
                </c:pt>
                <c:pt idx="34901">
                  <c:v>-7.1079299999999998E-2</c:v>
                </c:pt>
                <c:pt idx="34902">
                  <c:v>-6.9589600000000001E-2</c:v>
                </c:pt>
                <c:pt idx="34903">
                  <c:v>-6.91166E-2</c:v>
                </c:pt>
                <c:pt idx="34904">
                  <c:v>-6.7992200000000003E-2</c:v>
                </c:pt>
                <c:pt idx="34905">
                  <c:v>-6.7299800000000007E-2</c:v>
                </c:pt>
                <c:pt idx="34906">
                  <c:v>-7.6096499999999997E-2</c:v>
                </c:pt>
                <c:pt idx="34907">
                  <c:v>-6.9733600000000007E-2</c:v>
                </c:pt>
                <c:pt idx="34908">
                  <c:v>-5.7980499999999997E-2</c:v>
                </c:pt>
                <c:pt idx="34909">
                  <c:v>-7.5892399999999999E-2</c:v>
                </c:pt>
                <c:pt idx="34910">
                  <c:v>-7.1042099999999997E-2</c:v>
                </c:pt>
                <c:pt idx="34911">
                  <c:v>-7.4004200000000006E-2</c:v>
                </c:pt>
                <c:pt idx="34912">
                  <c:v>-6.9510500000000003E-2</c:v>
                </c:pt>
                <c:pt idx="34913">
                  <c:v>-6.6528299999999999E-2</c:v>
                </c:pt>
                <c:pt idx="34914">
                  <c:v>-6.9884299999999996E-2</c:v>
                </c:pt>
                <c:pt idx="34915">
                  <c:v>-6.40926E-2</c:v>
                </c:pt>
                <c:pt idx="34916">
                  <c:v>-6.9131899999999996E-2</c:v>
                </c:pt>
                <c:pt idx="34917">
                  <c:v>-7.1341500000000002E-2</c:v>
                </c:pt>
                <c:pt idx="34918">
                  <c:v>-6.6406300000000001E-2</c:v>
                </c:pt>
                <c:pt idx="34919">
                  <c:v>-5.6203799999999998E-2</c:v>
                </c:pt>
                <c:pt idx="34920">
                  <c:v>-6.8060899999999994E-2</c:v>
                </c:pt>
                <c:pt idx="34921">
                  <c:v>-6.5987599999999993E-2</c:v>
                </c:pt>
                <c:pt idx="34922">
                  <c:v>-4.7407199999999997E-2</c:v>
                </c:pt>
                <c:pt idx="34923">
                  <c:v>-5.9670399999999998E-2</c:v>
                </c:pt>
                <c:pt idx="34924">
                  <c:v>-7.0333499999999993E-2</c:v>
                </c:pt>
                <c:pt idx="34925">
                  <c:v>-4.97446E-2</c:v>
                </c:pt>
                <c:pt idx="34926">
                  <c:v>-2.4873699999999999E-2</c:v>
                </c:pt>
                <c:pt idx="34927">
                  <c:v>-5.4258300000000002E-2</c:v>
                </c:pt>
                <c:pt idx="34928">
                  <c:v>-6.7249299999999998E-2</c:v>
                </c:pt>
                <c:pt idx="34929">
                  <c:v>-4.4458400000000002E-2</c:v>
                </c:pt>
                <c:pt idx="34930">
                  <c:v>-3.5725600000000003E-2</c:v>
                </c:pt>
                <c:pt idx="34931">
                  <c:v>-3.3956500000000001E-2</c:v>
                </c:pt>
                <c:pt idx="34932">
                  <c:v>-5.3245500000000001E-2</c:v>
                </c:pt>
                <c:pt idx="34933">
                  <c:v>-4.2383200000000003E-2</c:v>
                </c:pt>
                <c:pt idx="34934">
                  <c:v>-4.6052900000000001E-2</c:v>
                </c:pt>
                <c:pt idx="34935">
                  <c:v>-5.2266100000000003E-2</c:v>
                </c:pt>
                <c:pt idx="34936">
                  <c:v>-4.2171500000000001E-2</c:v>
                </c:pt>
                <c:pt idx="34937">
                  <c:v>-4.4931400000000003E-2</c:v>
                </c:pt>
                <c:pt idx="34938">
                  <c:v>-5.1524199999999999E-2</c:v>
                </c:pt>
                <c:pt idx="34939">
                  <c:v>-4.1268300000000001E-2</c:v>
                </c:pt>
                <c:pt idx="34940">
                  <c:v>-3.8247099999999999E-2</c:v>
                </c:pt>
                <c:pt idx="34941">
                  <c:v>-4.2857199999999998E-2</c:v>
                </c:pt>
                <c:pt idx="34942">
                  <c:v>-3.0169499999999998E-2</c:v>
                </c:pt>
                <c:pt idx="34943">
                  <c:v>-2.4370200000000002E-2</c:v>
                </c:pt>
                <c:pt idx="34944">
                  <c:v>-3.6661100000000002E-2</c:v>
                </c:pt>
                <c:pt idx="34945">
                  <c:v>-5.0422700000000001E-2</c:v>
                </c:pt>
                <c:pt idx="34946">
                  <c:v>-4.3881400000000001E-2</c:v>
                </c:pt>
                <c:pt idx="34947">
                  <c:v>-1.9650500000000001E-2</c:v>
                </c:pt>
                <c:pt idx="34948">
                  <c:v>-2.9663100000000001E-2</c:v>
                </c:pt>
                <c:pt idx="34949">
                  <c:v>-3.3863999999999998E-2</c:v>
                </c:pt>
                <c:pt idx="34950">
                  <c:v>-3.6596299999999998E-2</c:v>
                </c:pt>
                <c:pt idx="34951">
                  <c:v>-1.7991099999999999E-2</c:v>
                </c:pt>
                <c:pt idx="34952">
                  <c:v>-3.09591E-2</c:v>
                </c:pt>
                <c:pt idx="34953">
                  <c:v>-2.73943E-2</c:v>
                </c:pt>
                <c:pt idx="34954">
                  <c:v>-6.4649599999999996E-3</c:v>
                </c:pt>
                <c:pt idx="34955">
                  <c:v>-1.8571899999999999E-2</c:v>
                </c:pt>
                <c:pt idx="34956">
                  <c:v>-2.2904399999999998E-2</c:v>
                </c:pt>
                <c:pt idx="34957">
                  <c:v>-3.5525300000000003E-2</c:v>
                </c:pt>
                <c:pt idx="34958">
                  <c:v>-2.54326E-2</c:v>
                </c:pt>
                <c:pt idx="34959">
                  <c:v>-2.4159400000000001E-2</c:v>
                </c:pt>
                <c:pt idx="34960">
                  <c:v>-1.3831100000000001E-2</c:v>
                </c:pt>
                <c:pt idx="34961">
                  <c:v>2.2487599999999998E-3</c:v>
                </c:pt>
                <c:pt idx="34962">
                  <c:v>-1.6040800000000001E-2</c:v>
                </c:pt>
                <c:pt idx="34963">
                  <c:v>-1.6956300000000001E-2</c:v>
                </c:pt>
                <c:pt idx="34964">
                  <c:v>-1.09777E-2</c:v>
                </c:pt>
                <c:pt idx="34965">
                  <c:v>-1.41773E-2</c:v>
                </c:pt>
                <c:pt idx="34966">
                  <c:v>-1.59101E-2</c:v>
                </c:pt>
                <c:pt idx="34967">
                  <c:v>-1.1705399999999999E-2</c:v>
                </c:pt>
                <c:pt idx="34968">
                  <c:v>-1.05085E-2</c:v>
                </c:pt>
                <c:pt idx="34969">
                  <c:v>-1.58014E-2</c:v>
                </c:pt>
                <c:pt idx="34970">
                  <c:v>-1.36557E-2</c:v>
                </c:pt>
                <c:pt idx="34971">
                  <c:v>7.8296699999999997E-4</c:v>
                </c:pt>
                <c:pt idx="34972">
                  <c:v>5.2766799999999997E-3</c:v>
                </c:pt>
                <c:pt idx="34973">
                  <c:v>-1.8771199999999998E-2</c:v>
                </c:pt>
                <c:pt idx="34974">
                  <c:v>-1.30014E-2</c:v>
                </c:pt>
                <c:pt idx="34975">
                  <c:v>-1.28384E-2</c:v>
                </c:pt>
                <c:pt idx="34976">
                  <c:v>-6.1283099999999997E-3</c:v>
                </c:pt>
                <c:pt idx="34977">
                  <c:v>-1.4593099999999999E-2</c:v>
                </c:pt>
                <c:pt idx="34978">
                  <c:v>-9.0122200000000003E-4</c:v>
                </c:pt>
                <c:pt idx="34979">
                  <c:v>-1.67465E-3</c:v>
                </c:pt>
                <c:pt idx="34980">
                  <c:v>-1.62325E-2</c:v>
                </c:pt>
                <c:pt idx="34981">
                  <c:v>8.4781600000000004E-4</c:v>
                </c:pt>
                <c:pt idx="34982">
                  <c:v>4.3258699999999999E-3</c:v>
                </c:pt>
                <c:pt idx="34983">
                  <c:v>1.7061199999999999E-2</c:v>
                </c:pt>
                <c:pt idx="34984">
                  <c:v>-9.01508E-3</c:v>
                </c:pt>
                <c:pt idx="34985">
                  <c:v>-1.7312999999999999E-2</c:v>
                </c:pt>
                <c:pt idx="34986">
                  <c:v>-5.2604699999999997E-3</c:v>
                </c:pt>
                <c:pt idx="34987">
                  <c:v>2.83432E-3</c:v>
                </c:pt>
                <c:pt idx="34988">
                  <c:v>9.0675400000000007E-3</c:v>
                </c:pt>
                <c:pt idx="34989">
                  <c:v>2.04668E-2</c:v>
                </c:pt>
                <c:pt idx="34990">
                  <c:v>7.0371599999999998E-3</c:v>
                </c:pt>
                <c:pt idx="34991">
                  <c:v>4.5518900000000003E-3</c:v>
                </c:pt>
                <c:pt idx="34992">
                  <c:v>1.4514000000000001E-2</c:v>
                </c:pt>
                <c:pt idx="34993">
                  <c:v>1.74932E-2</c:v>
                </c:pt>
                <c:pt idx="34994">
                  <c:v>1.3549800000000001E-2</c:v>
                </c:pt>
                <c:pt idx="34995">
                  <c:v>1.9404399999999999E-2</c:v>
                </c:pt>
                <c:pt idx="34996">
                  <c:v>3.7393600000000002E-3</c:v>
                </c:pt>
                <c:pt idx="34997">
                  <c:v>3.61729E-3</c:v>
                </c:pt>
                <c:pt idx="34998">
                  <c:v>6.5221799999999998E-3</c:v>
                </c:pt>
                <c:pt idx="34999">
                  <c:v>2.2317900000000002E-2</c:v>
                </c:pt>
                <c:pt idx="35000">
                  <c:v>4.1060399999999997E-2</c:v>
                </c:pt>
                <c:pt idx="35001">
                  <c:v>1.8369699999999999E-2</c:v>
                </c:pt>
                <c:pt idx="35002">
                  <c:v>6.6528300000000002E-3</c:v>
                </c:pt>
                <c:pt idx="35003">
                  <c:v>1.4856299999999999E-2</c:v>
                </c:pt>
                <c:pt idx="35004">
                  <c:v>3.9995200000000002E-2</c:v>
                </c:pt>
                <c:pt idx="35005">
                  <c:v>3.3974600000000001E-2</c:v>
                </c:pt>
                <c:pt idx="35006">
                  <c:v>3.5097099999999999E-2</c:v>
                </c:pt>
                <c:pt idx="35007">
                  <c:v>4.2620699999999997E-2</c:v>
                </c:pt>
                <c:pt idx="35008">
                  <c:v>3.2190299999999998E-2</c:v>
                </c:pt>
                <c:pt idx="35009">
                  <c:v>3.8170799999999998E-2</c:v>
                </c:pt>
                <c:pt idx="35010">
                  <c:v>4.0391900000000001E-2</c:v>
                </c:pt>
                <c:pt idx="35011">
                  <c:v>4.6807300000000003E-2</c:v>
                </c:pt>
                <c:pt idx="35012">
                  <c:v>3.1006800000000001E-2</c:v>
                </c:pt>
                <c:pt idx="35013">
                  <c:v>2.4180400000000001E-2</c:v>
                </c:pt>
                <c:pt idx="35014">
                  <c:v>2.3724599999999998E-2</c:v>
                </c:pt>
                <c:pt idx="35015">
                  <c:v>3.1013499999999999E-2</c:v>
                </c:pt>
                <c:pt idx="35016">
                  <c:v>3.3686599999999997E-2</c:v>
                </c:pt>
                <c:pt idx="35017">
                  <c:v>4.0066699999999997E-2</c:v>
                </c:pt>
                <c:pt idx="35018">
                  <c:v>2.8892500000000002E-2</c:v>
                </c:pt>
                <c:pt idx="35019">
                  <c:v>1.20544E-2</c:v>
                </c:pt>
                <c:pt idx="35020">
                  <c:v>2.88191E-2</c:v>
                </c:pt>
                <c:pt idx="35021">
                  <c:v>2.66628E-2</c:v>
                </c:pt>
                <c:pt idx="35022">
                  <c:v>3.58734E-2</c:v>
                </c:pt>
                <c:pt idx="35023">
                  <c:v>2.35071E-2</c:v>
                </c:pt>
                <c:pt idx="35024">
                  <c:v>3.1481700000000001E-2</c:v>
                </c:pt>
                <c:pt idx="35025">
                  <c:v>2.0049999999999998E-2</c:v>
                </c:pt>
                <c:pt idx="35026">
                  <c:v>2.7647000000000001E-2</c:v>
                </c:pt>
                <c:pt idx="35027">
                  <c:v>3.6418899999999997E-2</c:v>
                </c:pt>
                <c:pt idx="35028">
                  <c:v>4.6920799999999999E-2</c:v>
                </c:pt>
                <c:pt idx="35029">
                  <c:v>2.7993199999999999E-2</c:v>
                </c:pt>
                <c:pt idx="35030">
                  <c:v>2.3777E-2</c:v>
                </c:pt>
                <c:pt idx="35031">
                  <c:v>2.4326299999999999E-2</c:v>
                </c:pt>
                <c:pt idx="35032">
                  <c:v>3.3018100000000002E-2</c:v>
                </c:pt>
                <c:pt idx="35033">
                  <c:v>3.7278199999999997E-2</c:v>
                </c:pt>
                <c:pt idx="35034">
                  <c:v>4.8068E-2</c:v>
                </c:pt>
                <c:pt idx="35035">
                  <c:v>3.5959199999999997E-2</c:v>
                </c:pt>
                <c:pt idx="35036">
                  <c:v>3.05729E-2</c:v>
                </c:pt>
                <c:pt idx="35037">
                  <c:v>2.9312100000000001E-2</c:v>
                </c:pt>
                <c:pt idx="35038">
                  <c:v>3.3749599999999998E-2</c:v>
                </c:pt>
                <c:pt idx="35039">
                  <c:v>5.61848E-2</c:v>
                </c:pt>
                <c:pt idx="35040">
                  <c:v>4.7539699999999997E-2</c:v>
                </c:pt>
                <c:pt idx="35041">
                  <c:v>5.2231800000000002E-2</c:v>
                </c:pt>
                <c:pt idx="35042">
                  <c:v>4.69761E-2</c:v>
                </c:pt>
                <c:pt idx="35043">
                  <c:v>3.1301500000000003E-2</c:v>
                </c:pt>
                <c:pt idx="35044">
                  <c:v>6.3840900000000006E-2</c:v>
                </c:pt>
                <c:pt idx="35045">
                  <c:v>5.6997300000000001E-2</c:v>
                </c:pt>
                <c:pt idx="35046">
                  <c:v>6.1068499999999998E-2</c:v>
                </c:pt>
                <c:pt idx="35047">
                  <c:v>5.2094500000000002E-2</c:v>
                </c:pt>
                <c:pt idx="35048">
                  <c:v>3.3724799999999999E-2</c:v>
                </c:pt>
                <c:pt idx="35049">
                  <c:v>5.5106200000000001E-2</c:v>
                </c:pt>
                <c:pt idx="35050">
                  <c:v>5.8590900000000001E-2</c:v>
                </c:pt>
                <c:pt idx="35051">
                  <c:v>6.9566699999999995E-2</c:v>
                </c:pt>
                <c:pt idx="35052">
                  <c:v>6.8230600000000002E-2</c:v>
                </c:pt>
                <c:pt idx="35053">
                  <c:v>6.5517400000000003E-2</c:v>
                </c:pt>
                <c:pt idx="35054">
                  <c:v>4.3203400000000003E-2</c:v>
                </c:pt>
                <c:pt idx="35055">
                  <c:v>6.3641500000000004E-2</c:v>
                </c:pt>
                <c:pt idx="35056">
                  <c:v>7.5523400000000004E-2</c:v>
                </c:pt>
                <c:pt idx="35057">
                  <c:v>7.8989000000000004E-2</c:v>
                </c:pt>
                <c:pt idx="35058">
                  <c:v>7.2644200000000006E-2</c:v>
                </c:pt>
                <c:pt idx="35059">
                  <c:v>4.4576600000000001E-2</c:v>
                </c:pt>
                <c:pt idx="35060">
                  <c:v>5.1691099999999997E-2</c:v>
                </c:pt>
                <c:pt idx="35061">
                  <c:v>6.0476299999999997E-2</c:v>
                </c:pt>
                <c:pt idx="35062">
                  <c:v>7.7695799999999995E-2</c:v>
                </c:pt>
                <c:pt idx="35063">
                  <c:v>6.7782400000000007E-2</c:v>
                </c:pt>
                <c:pt idx="35064">
                  <c:v>6.6910700000000004E-2</c:v>
                </c:pt>
                <c:pt idx="35065">
                  <c:v>6.2149999999999997E-2</c:v>
                </c:pt>
                <c:pt idx="35066">
                  <c:v>5.4570199999999999E-2</c:v>
                </c:pt>
                <c:pt idx="35067">
                  <c:v>6.6393900000000006E-2</c:v>
                </c:pt>
                <c:pt idx="35068">
                  <c:v>8.6437200000000006E-2</c:v>
                </c:pt>
                <c:pt idx="35069">
                  <c:v>7.6352100000000006E-2</c:v>
                </c:pt>
                <c:pt idx="35070">
                  <c:v>5.9183100000000002E-2</c:v>
                </c:pt>
                <c:pt idx="35071">
                  <c:v>6.08234E-2</c:v>
                </c:pt>
                <c:pt idx="35072">
                  <c:v>7.0299100000000003E-2</c:v>
                </c:pt>
                <c:pt idx="35073">
                  <c:v>7.4021299999999998E-2</c:v>
                </c:pt>
                <c:pt idx="35074">
                  <c:v>6.4475099999999994E-2</c:v>
                </c:pt>
                <c:pt idx="35075">
                  <c:v>6.1266899999999999E-2</c:v>
                </c:pt>
                <c:pt idx="35076">
                  <c:v>5.8227500000000001E-2</c:v>
                </c:pt>
                <c:pt idx="35077">
                  <c:v>7.0783600000000002E-2</c:v>
                </c:pt>
                <c:pt idx="35078">
                  <c:v>7.5876200000000005E-2</c:v>
                </c:pt>
                <c:pt idx="35079">
                  <c:v>7.3551199999999997E-2</c:v>
                </c:pt>
                <c:pt idx="35080">
                  <c:v>7.9347600000000004E-2</c:v>
                </c:pt>
                <c:pt idx="35081">
                  <c:v>7.1492200000000006E-2</c:v>
                </c:pt>
                <c:pt idx="35082">
                  <c:v>5.9966100000000001E-2</c:v>
                </c:pt>
                <c:pt idx="35083">
                  <c:v>6.2641100000000005E-2</c:v>
                </c:pt>
                <c:pt idx="35084">
                  <c:v>7.3310899999999998E-2</c:v>
                </c:pt>
                <c:pt idx="35085">
                  <c:v>8.3581900000000001E-2</c:v>
                </c:pt>
                <c:pt idx="35086">
                  <c:v>6.3414600000000002E-2</c:v>
                </c:pt>
                <c:pt idx="35087">
                  <c:v>6.4275700000000005E-2</c:v>
                </c:pt>
                <c:pt idx="35088">
                  <c:v>6.9305400000000003E-2</c:v>
                </c:pt>
                <c:pt idx="35089">
                  <c:v>8.2606299999999994E-2</c:v>
                </c:pt>
                <c:pt idx="35090">
                  <c:v>6.7976999999999996E-2</c:v>
                </c:pt>
                <c:pt idx="35091">
                  <c:v>7.4022299999999999E-2</c:v>
                </c:pt>
                <c:pt idx="35092">
                  <c:v>8.8397000000000003E-2</c:v>
                </c:pt>
                <c:pt idx="35093">
                  <c:v>6.0434300000000003E-2</c:v>
                </c:pt>
                <c:pt idx="35094">
                  <c:v>5.9452100000000001E-2</c:v>
                </c:pt>
                <c:pt idx="35095">
                  <c:v>6.47345E-2</c:v>
                </c:pt>
                <c:pt idx="35096">
                  <c:v>8.3435999999999996E-2</c:v>
                </c:pt>
                <c:pt idx="35097">
                  <c:v>8.6215E-2</c:v>
                </c:pt>
                <c:pt idx="35098">
                  <c:v>6.3458399999999998E-2</c:v>
                </c:pt>
                <c:pt idx="35099">
                  <c:v>7.8155500000000003E-2</c:v>
                </c:pt>
                <c:pt idx="35100">
                  <c:v>7.0068400000000003E-2</c:v>
                </c:pt>
                <c:pt idx="35101">
                  <c:v>6.6101999999999994E-2</c:v>
                </c:pt>
                <c:pt idx="35102">
                  <c:v>8.4918999999999994E-2</c:v>
                </c:pt>
                <c:pt idx="35103">
                  <c:v>7.6231999999999994E-2</c:v>
                </c:pt>
                <c:pt idx="35104">
                  <c:v>6.9339799999999993E-2</c:v>
                </c:pt>
                <c:pt idx="35105">
                  <c:v>7.6367400000000002E-2</c:v>
                </c:pt>
                <c:pt idx="35106">
                  <c:v>6.70462E-2</c:v>
                </c:pt>
                <c:pt idx="35107">
                  <c:v>6.6152600000000006E-2</c:v>
                </c:pt>
                <c:pt idx="35108">
                  <c:v>8.3931900000000004E-2</c:v>
                </c:pt>
                <c:pt idx="35109">
                  <c:v>7.6438900000000004E-2</c:v>
                </c:pt>
                <c:pt idx="35110">
                  <c:v>7.5163800000000003E-2</c:v>
                </c:pt>
                <c:pt idx="35111">
                  <c:v>6.3801800000000006E-2</c:v>
                </c:pt>
                <c:pt idx="35112">
                  <c:v>8.3495100000000003E-2</c:v>
                </c:pt>
                <c:pt idx="35113">
                  <c:v>8.9414599999999997E-2</c:v>
                </c:pt>
                <c:pt idx="35114">
                  <c:v>9.0217599999999995E-2</c:v>
                </c:pt>
                <c:pt idx="35115">
                  <c:v>6.9932900000000006E-2</c:v>
                </c:pt>
                <c:pt idx="35116">
                  <c:v>6.0733799999999998E-2</c:v>
                </c:pt>
                <c:pt idx="35117">
                  <c:v>8.5079199999999994E-2</c:v>
                </c:pt>
                <c:pt idx="35118">
                  <c:v>8.0488199999999996E-2</c:v>
                </c:pt>
                <c:pt idx="35119">
                  <c:v>9.3458200000000005E-2</c:v>
                </c:pt>
                <c:pt idx="35120">
                  <c:v>8.3372100000000005E-2</c:v>
                </c:pt>
                <c:pt idx="35121">
                  <c:v>8.0965999999999996E-2</c:v>
                </c:pt>
                <c:pt idx="35122">
                  <c:v>8.9870500000000006E-2</c:v>
                </c:pt>
                <c:pt idx="35123">
                  <c:v>7.2299000000000002E-2</c:v>
                </c:pt>
                <c:pt idx="35124">
                  <c:v>9.6929600000000005E-2</c:v>
                </c:pt>
                <c:pt idx="35125">
                  <c:v>8.4603300000000006E-2</c:v>
                </c:pt>
                <c:pt idx="35126">
                  <c:v>7.9061500000000007E-2</c:v>
                </c:pt>
                <c:pt idx="35127">
                  <c:v>7.4572600000000003E-2</c:v>
                </c:pt>
                <c:pt idx="35128">
                  <c:v>6.4043000000000003E-2</c:v>
                </c:pt>
                <c:pt idx="35129">
                  <c:v>6.6730499999999998E-2</c:v>
                </c:pt>
                <c:pt idx="35130">
                  <c:v>8.1972100000000006E-2</c:v>
                </c:pt>
                <c:pt idx="35131">
                  <c:v>9.2666600000000002E-2</c:v>
                </c:pt>
                <c:pt idx="35132">
                  <c:v>6.9372199999999995E-2</c:v>
                </c:pt>
                <c:pt idx="35133">
                  <c:v>6.8800899999999998E-2</c:v>
                </c:pt>
                <c:pt idx="35134">
                  <c:v>7.7042600000000003E-2</c:v>
                </c:pt>
                <c:pt idx="35135">
                  <c:v>8.9088399999999998E-2</c:v>
                </c:pt>
                <c:pt idx="35136">
                  <c:v>8.6988399999999994E-2</c:v>
                </c:pt>
                <c:pt idx="35137">
                  <c:v>6.5071100000000007E-2</c:v>
                </c:pt>
                <c:pt idx="35138">
                  <c:v>6.9364499999999996E-2</c:v>
                </c:pt>
                <c:pt idx="35139">
                  <c:v>7.2043399999999994E-2</c:v>
                </c:pt>
                <c:pt idx="35140">
                  <c:v>6.7120600000000002E-2</c:v>
                </c:pt>
                <c:pt idx="35141">
                  <c:v>6.69289E-2</c:v>
                </c:pt>
                <c:pt idx="35142">
                  <c:v>7.2612800000000005E-2</c:v>
                </c:pt>
                <c:pt idx="35143">
                  <c:v>7.2917899999999994E-2</c:v>
                </c:pt>
                <c:pt idx="35144">
                  <c:v>6.4594299999999993E-2</c:v>
                </c:pt>
                <c:pt idx="35145">
                  <c:v>5.6980099999999999E-2</c:v>
                </c:pt>
                <c:pt idx="35146">
                  <c:v>7.9566999999999999E-2</c:v>
                </c:pt>
                <c:pt idx="35147">
                  <c:v>0.10294</c:v>
                </c:pt>
                <c:pt idx="35148">
                  <c:v>7.9755800000000002E-2</c:v>
                </c:pt>
                <c:pt idx="35149">
                  <c:v>6.9305400000000003E-2</c:v>
                </c:pt>
                <c:pt idx="35150">
                  <c:v>5.5392299999999998E-2</c:v>
                </c:pt>
                <c:pt idx="35151">
                  <c:v>6.7940700000000007E-2</c:v>
                </c:pt>
                <c:pt idx="35152">
                  <c:v>7.4074699999999993E-2</c:v>
                </c:pt>
                <c:pt idx="35153">
                  <c:v>8.1590700000000002E-2</c:v>
                </c:pt>
                <c:pt idx="35154">
                  <c:v>6.9900500000000004E-2</c:v>
                </c:pt>
                <c:pt idx="35155">
                  <c:v>7.1549399999999999E-2</c:v>
                </c:pt>
                <c:pt idx="35156">
                  <c:v>7.1719199999999997E-2</c:v>
                </c:pt>
                <c:pt idx="35157">
                  <c:v>6.0292199999999997E-2</c:v>
                </c:pt>
                <c:pt idx="35158">
                  <c:v>8.2089400000000007E-2</c:v>
                </c:pt>
                <c:pt idx="35159">
                  <c:v>8.2299200000000003E-2</c:v>
                </c:pt>
                <c:pt idx="35160">
                  <c:v>8.7576899999999999E-2</c:v>
                </c:pt>
                <c:pt idx="35161">
                  <c:v>6.6585500000000006E-2</c:v>
                </c:pt>
                <c:pt idx="35162">
                  <c:v>7.0012099999999994E-2</c:v>
                </c:pt>
                <c:pt idx="35163">
                  <c:v>7.5740799999999997E-2</c:v>
                </c:pt>
                <c:pt idx="35164">
                  <c:v>8.52966E-2</c:v>
                </c:pt>
                <c:pt idx="35165">
                  <c:v>8.3452200000000004E-2</c:v>
                </c:pt>
                <c:pt idx="35166">
                  <c:v>8.6608900000000003E-2</c:v>
                </c:pt>
                <c:pt idx="35167">
                  <c:v>7.54108E-2</c:v>
                </c:pt>
                <c:pt idx="35168">
                  <c:v>7.4670799999999996E-2</c:v>
                </c:pt>
                <c:pt idx="35169">
                  <c:v>8.6964600000000003E-2</c:v>
                </c:pt>
                <c:pt idx="35170">
                  <c:v>8.5196499999999994E-2</c:v>
                </c:pt>
                <c:pt idx="35171">
                  <c:v>8.2505200000000001E-2</c:v>
                </c:pt>
                <c:pt idx="35172">
                  <c:v>6.7871100000000004E-2</c:v>
                </c:pt>
                <c:pt idx="35173">
                  <c:v>7.4491500000000002E-2</c:v>
                </c:pt>
                <c:pt idx="35174">
                  <c:v>8.2474699999999998E-2</c:v>
                </c:pt>
                <c:pt idx="35175">
                  <c:v>8.4208500000000006E-2</c:v>
                </c:pt>
                <c:pt idx="35176">
                  <c:v>8.7856299999999998E-2</c:v>
                </c:pt>
                <c:pt idx="35177">
                  <c:v>7.94821E-2</c:v>
                </c:pt>
                <c:pt idx="35178">
                  <c:v>5.9216499999999998E-2</c:v>
                </c:pt>
                <c:pt idx="35179">
                  <c:v>6.3075099999999995E-2</c:v>
                </c:pt>
                <c:pt idx="35180">
                  <c:v>8.2985900000000001E-2</c:v>
                </c:pt>
                <c:pt idx="35181">
                  <c:v>9.9910700000000005E-2</c:v>
                </c:pt>
                <c:pt idx="35182">
                  <c:v>7.8641900000000001E-2</c:v>
                </c:pt>
                <c:pt idx="35183">
                  <c:v>6.7775699999999994E-2</c:v>
                </c:pt>
                <c:pt idx="35184">
                  <c:v>6.1422299999999999E-2</c:v>
                </c:pt>
                <c:pt idx="35185">
                  <c:v>6.8082799999999999E-2</c:v>
                </c:pt>
                <c:pt idx="35186">
                  <c:v>7.82471E-2</c:v>
                </c:pt>
                <c:pt idx="35187">
                  <c:v>8.4754899999999994E-2</c:v>
                </c:pt>
                <c:pt idx="35188">
                  <c:v>7.2174100000000005E-2</c:v>
                </c:pt>
                <c:pt idx="35189">
                  <c:v>4.73347E-2</c:v>
                </c:pt>
                <c:pt idx="35190">
                  <c:v>5.3066299999999997E-2</c:v>
                </c:pt>
                <c:pt idx="35191">
                  <c:v>7.2355299999999997E-2</c:v>
                </c:pt>
                <c:pt idx="35192">
                  <c:v>7.8165100000000001E-2</c:v>
                </c:pt>
                <c:pt idx="35193">
                  <c:v>7.8249899999999997E-2</c:v>
                </c:pt>
                <c:pt idx="35194">
                  <c:v>6.5057799999999999E-2</c:v>
                </c:pt>
                <c:pt idx="35195">
                  <c:v>6.2154800000000003E-2</c:v>
                </c:pt>
                <c:pt idx="35196">
                  <c:v>6.67238E-2</c:v>
                </c:pt>
                <c:pt idx="35197">
                  <c:v>5.7400699999999999E-2</c:v>
                </c:pt>
                <c:pt idx="35198">
                  <c:v>7.6507599999999995E-2</c:v>
                </c:pt>
                <c:pt idx="35199">
                  <c:v>6.7537299999999995E-2</c:v>
                </c:pt>
                <c:pt idx="35200">
                  <c:v>4.9879100000000003E-2</c:v>
                </c:pt>
                <c:pt idx="35201">
                  <c:v>4.7919299999999998E-2</c:v>
                </c:pt>
                <c:pt idx="35202">
                  <c:v>5.8408700000000001E-2</c:v>
                </c:pt>
                <c:pt idx="35203">
                  <c:v>7.2796799999999995E-2</c:v>
                </c:pt>
                <c:pt idx="35204">
                  <c:v>7.4401900000000007E-2</c:v>
                </c:pt>
                <c:pt idx="35205">
                  <c:v>6.7189200000000004E-2</c:v>
                </c:pt>
                <c:pt idx="35206">
                  <c:v>4.9817100000000003E-2</c:v>
                </c:pt>
                <c:pt idx="35207">
                  <c:v>5.0396000000000003E-2</c:v>
                </c:pt>
                <c:pt idx="35208">
                  <c:v>6.65274E-2</c:v>
                </c:pt>
                <c:pt idx="35209">
                  <c:v>7.5859099999999999E-2</c:v>
                </c:pt>
                <c:pt idx="35210">
                  <c:v>6.2543899999999999E-2</c:v>
                </c:pt>
                <c:pt idx="35211">
                  <c:v>5.7273900000000003E-2</c:v>
                </c:pt>
                <c:pt idx="35212">
                  <c:v>5.6767499999999999E-2</c:v>
                </c:pt>
                <c:pt idx="35213">
                  <c:v>5.5323600000000001E-2</c:v>
                </c:pt>
                <c:pt idx="35214">
                  <c:v>6.12469E-2</c:v>
                </c:pt>
                <c:pt idx="35215">
                  <c:v>7.1585700000000002E-2</c:v>
                </c:pt>
                <c:pt idx="35216">
                  <c:v>6.7647899999999997E-2</c:v>
                </c:pt>
                <c:pt idx="35217">
                  <c:v>5.1240899999999999E-2</c:v>
                </c:pt>
                <c:pt idx="35218">
                  <c:v>4.3944400000000002E-2</c:v>
                </c:pt>
                <c:pt idx="35219">
                  <c:v>6.1720799999999999E-2</c:v>
                </c:pt>
                <c:pt idx="35220">
                  <c:v>6.6286100000000001E-2</c:v>
                </c:pt>
                <c:pt idx="35221">
                  <c:v>6.4903299999999997E-2</c:v>
                </c:pt>
                <c:pt idx="35222">
                  <c:v>5.5900600000000002E-2</c:v>
                </c:pt>
                <c:pt idx="35223">
                  <c:v>4.5785899999999997E-2</c:v>
                </c:pt>
                <c:pt idx="35224">
                  <c:v>4.3808E-2</c:v>
                </c:pt>
                <c:pt idx="35225">
                  <c:v>5.38912E-2</c:v>
                </c:pt>
                <c:pt idx="35226">
                  <c:v>5.7200399999999998E-2</c:v>
                </c:pt>
                <c:pt idx="35227">
                  <c:v>5.3251300000000001E-2</c:v>
                </c:pt>
                <c:pt idx="35228">
                  <c:v>4.3916700000000003E-2</c:v>
                </c:pt>
                <c:pt idx="35229">
                  <c:v>3.4759499999999999E-2</c:v>
                </c:pt>
                <c:pt idx="35230">
                  <c:v>4.4099800000000001E-2</c:v>
                </c:pt>
                <c:pt idx="35231">
                  <c:v>5.6872399999999997E-2</c:v>
                </c:pt>
                <c:pt idx="35232">
                  <c:v>6.2743199999999999E-2</c:v>
                </c:pt>
                <c:pt idx="35233">
                  <c:v>5.39894E-2</c:v>
                </c:pt>
                <c:pt idx="35234">
                  <c:v>4.3783200000000001E-2</c:v>
                </c:pt>
                <c:pt idx="35235">
                  <c:v>3.0934300000000001E-2</c:v>
                </c:pt>
                <c:pt idx="35236">
                  <c:v>3.3189799999999998E-2</c:v>
                </c:pt>
                <c:pt idx="35237">
                  <c:v>4.5814500000000001E-2</c:v>
                </c:pt>
                <c:pt idx="35238">
                  <c:v>4.8427600000000001E-2</c:v>
                </c:pt>
                <c:pt idx="35239">
                  <c:v>4.7026600000000002E-2</c:v>
                </c:pt>
                <c:pt idx="35240">
                  <c:v>4.2756099999999998E-2</c:v>
                </c:pt>
                <c:pt idx="35241">
                  <c:v>4.7376599999999998E-2</c:v>
                </c:pt>
                <c:pt idx="35242">
                  <c:v>4.2223900000000002E-2</c:v>
                </c:pt>
                <c:pt idx="35243">
                  <c:v>5.3853999999999999E-2</c:v>
                </c:pt>
                <c:pt idx="35244">
                  <c:v>4.3246300000000001E-2</c:v>
                </c:pt>
                <c:pt idx="35245">
                  <c:v>5.2041999999999998E-2</c:v>
                </c:pt>
                <c:pt idx="35246">
                  <c:v>3.98197E-2</c:v>
                </c:pt>
                <c:pt idx="35247">
                  <c:v>4.2146700000000002E-2</c:v>
                </c:pt>
                <c:pt idx="35248">
                  <c:v>4.9460400000000002E-2</c:v>
                </c:pt>
                <c:pt idx="35249">
                  <c:v>3.8971899999999997E-2</c:v>
                </c:pt>
                <c:pt idx="35250">
                  <c:v>3.2483100000000001E-2</c:v>
                </c:pt>
                <c:pt idx="35251">
                  <c:v>3.1393999999999998E-2</c:v>
                </c:pt>
                <c:pt idx="35252">
                  <c:v>4.3067000000000001E-2</c:v>
                </c:pt>
                <c:pt idx="35253">
                  <c:v>2.6182199999999999E-2</c:v>
                </c:pt>
                <c:pt idx="35254">
                  <c:v>4.2276399999999999E-2</c:v>
                </c:pt>
                <c:pt idx="35255">
                  <c:v>2.4020199999999998E-2</c:v>
                </c:pt>
                <c:pt idx="35256">
                  <c:v>3.2535599999999998E-2</c:v>
                </c:pt>
                <c:pt idx="35257">
                  <c:v>2.2515299999999999E-2</c:v>
                </c:pt>
                <c:pt idx="35258">
                  <c:v>3.0117000000000001E-2</c:v>
                </c:pt>
                <c:pt idx="35259">
                  <c:v>4.7031400000000001E-2</c:v>
                </c:pt>
                <c:pt idx="35260">
                  <c:v>2.6539799999999999E-2</c:v>
                </c:pt>
                <c:pt idx="35261">
                  <c:v>2.8500600000000001E-2</c:v>
                </c:pt>
                <c:pt idx="35262">
                  <c:v>3.1556099999999997E-2</c:v>
                </c:pt>
                <c:pt idx="35263">
                  <c:v>3.13282E-2</c:v>
                </c:pt>
                <c:pt idx="35264">
                  <c:v>2.61021E-2</c:v>
                </c:pt>
                <c:pt idx="35265">
                  <c:v>2.2928199999999999E-2</c:v>
                </c:pt>
                <c:pt idx="35266">
                  <c:v>2.88782E-2</c:v>
                </c:pt>
                <c:pt idx="35267">
                  <c:v>3.3625599999999999E-2</c:v>
                </c:pt>
                <c:pt idx="35268">
                  <c:v>2.9360799999999999E-2</c:v>
                </c:pt>
                <c:pt idx="35269">
                  <c:v>2.9440899999999999E-2</c:v>
                </c:pt>
                <c:pt idx="35270">
                  <c:v>3.1253799999999998E-2</c:v>
                </c:pt>
                <c:pt idx="35271">
                  <c:v>2.2400900000000001E-2</c:v>
                </c:pt>
                <c:pt idx="35272">
                  <c:v>1.2091599999999999E-2</c:v>
                </c:pt>
                <c:pt idx="35273">
                  <c:v>1.5774699999999999E-2</c:v>
                </c:pt>
                <c:pt idx="35274">
                  <c:v>2.92578E-2</c:v>
                </c:pt>
                <c:pt idx="35275">
                  <c:v>2.9139499999999999E-2</c:v>
                </c:pt>
                <c:pt idx="35276">
                  <c:v>3.0167599999999999E-2</c:v>
                </c:pt>
                <c:pt idx="35277">
                  <c:v>1.8711100000000001E-2</c:v>
                </c:pt>
                <c:pt idx="35278">
                  <c:v>1.3196899999999999E-2</c:v>
                </c:pt>
                <c:pt idx="35279">
                  <c:v>2.45113E-2</c:v>
                </c:pt>
                <c:pt idx="35280">
                  <c:v>3.1457899999999997E-2</c:v>
                </c:pt>
                <c:pt idx="35281">
                  <c:v>2.53677E-2</c:v>
                </c:pt>
                <c:pt idx="35282">
                  <c:v>1.6173400000000001E-2</c:v>
                </c:pt>
                <c:pt idx="35283">
                  <c:v>2.0408599999999999E-2</c:v>
                </c:pt>
                <c:pt idx="35284">
                  <c:v>1.6756099999999999E-2</c:v>
                </c:pt>
                <c:pt idx="35285">
                  <c:v>2.0183599999999999E-2</c:v>
                </c:pt>
                <c:pt idx="35286">
                  <c:v>2.7406699999999999E-2</c:v>
                </c:pt>
                <c:pt idx="35287">
                  <c:v>1.3891199999999999E-2</c:v>
                </c:pt>
                <c:pt idx="35288">
                  <c:v>2.0909299999999999E-2</c:v>
                </c:pt>
                <c:pt idx="35289">
                  <c:v>1.3946500000000001E-2</c:v>
                </c:pt>
                <c:pt idx="35290">
                  <c:v>1.6253500000000001E-2</c:v>
                </c:pt>
                <c:pt idx="35291">
                  <c:v>9.4947799999999995E-3</c:v>
                </c:pt>
                <c:pt idx="35292">
                  <c:v>1.24207E-2</c:v>
                </c:pt>
                <c:pt idx="35293">
                  <c:v>1.87931E-2</c:v>
                </c:pt>
                <c:pt idx="35294">
                  <c:v>1.3707199999999999E-2</c:v>
                </c:pt>
                <c:pt idx="35295">
                  <c:v>6.1740900000000001E-3</c:v>
                </c:pt>
                <c:pt idx="35296">
                  <c:v>2.1137199999999998E-2</c:v>
                </c:pt>
                <c:pt idx="35297">
                  <c:v>1.6563399999999999E-2</c:v>
                </c:pt>
                <c:pt idx="35298">
                  <c:v>1.3783500000000001E-2</c:v>
                </c:pt>
                <c:pt idx="35299">
                  <c:v>9.67979E-4</c:v>
                </c:pt>
                <c:pt idx="35300">
                  <c:v>3.8337699999999998E-3</c:v>
                </c:pt>
                <c:pt idx="35301">
                  <c:v>9.2220300000000002E-4</c:v>
                </c:pt>
                <c:pt idx="35302">
                  <c:v>6.8283099999999998E-3</c:v>
                </c:pt>
                <c:pt idx="35303">
                  <c:v>3.1204200000000001E-3</c:v>
                </c:pt>
                <c:pt idx="35304">
                  <c:v>3.3473999999999999E-3</c:v>
                </c:pt>
                <c:pt idx="35305">
                  <c:v>-5.5675500000000001E-3</c:v>
                </c:pt>
                <c:pt idx="35306">
                  <c:v>3.3407200000000001E-3</c:v>
                </c:pt>
                <c:pt idx="35307">
                  <c:v>2.4128000000000001E-3</c:v>
                </c:pt>
                <c:pt idx="35308">
                  <c:v>-1.0053599999999999E-2</c:v>
                </c:pt>
                <c:pt idx="35309">
                  <c:v>2.3870499999999999E-3</c:v>
                </c:pt>
                <c:pt idx="35310">
                  <c:v>3.2558399999999999E-3</c:v>
                </c:pt>
                <c:pt idx="35311">
                  <c:v>-1.1248599999999999E-2</c:v>
                </c:pt>
                <c:pt idx="35312">
                  <c:v>-1.5220600000000001E-2</c:v>
                </c:pt>
                <c:pt idx="35313">
                  <c:v>-1.55897E-2</c:v>
                </c:pt>
                <c:pt idx="35314">
                  <c:v>-8.0709500000000003E-3</c:v>
                </c:pt>
                <c:pt idx="35315">
                  <c:v>-1.26324E-2</c:v>
                </c:pt>
                <c:pt idx="35316">
                  <c:v>-1.3571700000000001E-2</c:v>
                </c:pt>
                <c:pt idx="35317">
                  <c:v>-3.6449400000000002E-3</c:v>
                </c:pt>
                <c:pt idx="35318">
                  <c:v>-1.583E-2</c:v>
                </c:pt>
                <c:pt idx="35319">
                  <c:v>-1.06821E-2</c:v>
                </c:pt>
                <c:pt idx="35320">
                  <c:v>-1.9050600000000001E-2</c:v>
                </c:pt>
                <c:pt idx="35321">
                  <c:v>-2.0558400000000001E-2</c:v>
                </c:pt>
                <c:pt idx="35322">
                  <c:v>-1.7491300000000001E-2</c:v>
                </c:pt>
                <c:pt idx="35323">
                  <c:v>-2.46544E-2</c:v>
                </c:pt>
                <c:pt idx="35324">
                  <c:v>-1.7296800000000001E-2</c:v>
                </c:pt>
                <c:pt idx="35325">
                  <c:v>-2.2323599999999999E-2</c:v>
                </c:pt>
                <c:pt idx="35326">
                  <c:v>-2.30618E-2</c:v>
                </c:pt>
                <c:pt idx="35327">
                  <c:v>-2.2886299999999998E-2</c:v>
                </c:pt>
                <c:pt idx="35328">
                  <c:v>-2.5294299999999999E-2</c:v>
                </c:pt>
                <c:pt idx="35329">
                  <c:v>-2.5733900000000001E-2</c:v>
                </c:pt>
                <c:pt idx="35330">
                  <c:v>-2.9034600000000001E-2</c:v>
                </c:pt>
                <c:pt idx="35331">
                  <c:v>-9.2907000000000007E-3</c:v>
                </c:pt>
                <c:pt idx="35332">
                  <c:v>-2.6791599999999999E-2</c:v>
                </c:pt>
                <c:pt idx="35333">
                  <c:v>-3.2997100000000001E-2</c:v>
                </c:pt>
                <c:pt idx="35334">
                  <c:v>-1.8952400000000001E-2</c:v>
                </c:pt>
                <c:pt idx="35335">
                  <c:v>-1.7619099999999999E-2</c:v>
                </c:pt>
                <c:pt idx="35336">
                  <c:v>-2.0805400000000002E-2</c:v>
                </c:pt>
                <c:pt idx="35337">
                  <c:v>-2.27861E-2</c:v>
                </c:pt>
                <c:pt idx="35338">
                  <c:v>-1.9478800000000001E-2</c:v>
                </c:pt>
                <c:pt idx="35339">
                  <c:v>-2.0319899999999998E-2</c:v>
                </c:pt>
                <c:pt idx="35340">
                  <c:v>-2.3448900000000002E-2</c:v>
                </c:pt>
                <c:pt idx="35341">
                  <c:v>-2.8278399999999999E-2</c:v>
                </c:pt>
                <c:pt idx="35342">
                  <c:v>-2.7294200000000001E-2</c:v>
                </c:pt>
                <c:pt idx="35343">
                  <c:v>-1.9472099999999999E-2</c:v>
                </c:pt>
                <c:pt idx="35344">
                  <c:v>-9.7227100000000007E-3</c:v>
                </c:pt>
                <c:pt idx="35345">
                  <c:v>-1.5248299999999999E-2</c:v>
                </c:pt>
                <c:pt idx="35346">
                  <c:v>-3.1618100000000003E-2</c:v>
                </c:pt>
                <c:pt idx="35347">
                  <c:v>-3.15514E-2</c:v>
                </c:pt>
                <c:pt idx="35348">
                  <c:v>-2.8385199999999999E-2</c:v>
                </c:pt>
                <c:pt idx="35349">
                  <c:v>-3.1345400000000002E-2</c:v>
                </c:pt>
                <c:pt idx="35350">
                  <c:v>-3.1842200000000001E-2</c:v>
                </c:pt>
                <c:pt idx="35351">
                  <c:v>-2.7971300000000001E-2</c:v>
                </c:pt>
                <c:pt idx="35352">
                  <c:v>-3.1309099999999999E-2</c:v>
                </c:pt>
                <c:pt idx="35353">
                  <c:v>-3.6752699999999999E-2</c:v>
                </c:pt>
                <c:pt idx="35354">
                  <c:v>-2.60296E-2</c:v>
                </c:pt>
                <c:pt idx="35355">
                  <c:v>-2.45895E-2</c:v>
                </c:pt>
                <c:pt idx="35356">
                  <c:v>-2.4769800000000002E-2</c:v>
                </c:pt>
                <c:pt idx="35357">
                  <c:v>-2.92158E-2</c:v>
                </c:pt>
                <c:pt idx="35358">
                  <c:v>-2.56329E-2</c:v>
                </c:pt>
                <c:pt idx="35359">
                  <c:v>-2.2732700000000002E-2</c:v>
                </c:pt>
                <c:pt idx="35360">
                  <c:v>-2.9904400000000001E-2</c:v>
                </c:pt>
                <c:pt idx="35361">
                  <c:v>-3.2858800000000001E-2</c:v>
                </c:pt>
                <c:pt idx="35362">
                  <c:v>-2.1845799999999999E-2</c:v>
                </c:pt>
                <c:pt idx="35363">
                  <c:v>-3.2773999999999998E-2</c:v>
                </c:pt>
                <c:pt idx="35364">
                  <c:v>-3.1053500000000001E-2</c:v>
                </c:pt>
                <c:pt idx="35365">
                  <c:v>-1.8641499999999998E-2</c:v>
                </c:pt>
                <c:pt idx="35366">
                  <c:v>-2.6615099999999999E-2</c:v>
                </c:pt>
                <c:pt idx="35367">
                  <c:v>-3.1712499999999998E-2</c:v>
                </c:pt>
                <c:pt idx="35368">
                  <c:v>-4.1132000000000002E-2</c:v>
                </c:pt>
                <c:pt idx="35369">
                  <c:v>-2.99168E-2</c:v>
                </c:pt>
                <c:pt idx="35370">
                  <c:v>-2.58818E-2</c:v>
                </c:pt>
                <c:pt idx="35371">
                  <c:v>-3.3762E-2</c:v>
                </c:pt>
                <c:pt idx="35372">
                  <c:v>-1.2638099999999999E-2</c:v>
                </c:pt>
                <c:pt idx="35373">
                  <c:v>-1.3182599999999999E-2</c:v>
                </c:pt>
                <c:pt idx="35374">
                  <c:v>-3.3312799999999997E-2</c:v>
                </c:pt>
                <c:pt idx="35375">
                  <c:v>-3.0816099999999999E-2</c:v>
                </c:pt>
                <c:pt idx="35376">
                  <c:v>-3.37849E-2</c:v>
                </c:pt>
                <c:pt idx="35377">
                  <c:v>-3.0865699999999999E-2</c:v>
                </c:pt>
                <c:pt idx="35378">
                  <c:v>-3.9409600000000003E-2</c:v>
                </c:pt>
                <c:pt idx="35379">
                  <c:v>-3.4390400000000002E-2</c:v>
                </c:pt>
                <c:pt idx="35380">
                  <c:v>-2.8225900000000002E-2</c:v>
                </c:pt>
                <c:pt idx="35381">
                  <c:v>-3.5847700000000003E-2</c:v>
                </c:pt>
                <c:pt idx="35382">
                  <c:v>-4.2252499999999998E-2</c:v>
                </c:pt>
                <c:pt idx="35383">
                  <c:v>-4.002E-2</c:v>
                </c:pt>
                <c:pt idx="35384">
                  <c:v>-2.60916E-2</c:v>
                </c:pt>
                <c:pt idx="35385">
                  <c:v>-4.9108499999999999E-2</c:v>
                </c:pt>
                <c:pt idx="35386">
                  <c:v>-4.69732E-2</c:v>
                </c:pt>
                <c:pt idx="35387">
                  <c:v>-4.1411400000000001E-2</c:v>
                </c:pt>
                <c:pt idx="35388">
                  <c:v>-3.6086100000000003E-2</c:v>
                </c:pt>
                <c:pt idx="35389">
                  <c:v>-5.2679999999999998E-2</c:v>
                </c:pt>
                <c:pt idx="35390">
                  <c:v>-3.91998E-2</c:v>
                </c:pt>
                <c:pt idx="35391">
                  <c:v>-4.14724E-2</c:v>
                </c:pt>
                <c:pt idx="35392">
                  <c:v>-4.1712800000000001E-2</c:v>
                </c:pt>
                <c:pt idx="35393">
                  <c:v>-3.8917500000000001E-2</c:v>
                </c:pt>
                <c:pt idx="35394">
                  <c:v>-4.1938799999999998E-2</c:v>
                </c:pt>
                <c:pt idx="35395">
                  <c:v>-4.4261000000000002E-2</c:v>
                </c:pt>
                <c:pt idx="35396">
                  <c:v>-4.9289699999999999E-2</c:v>
                </c:pt>
                <c:pt idx="35397">
                  <c:v>-3.7361100000000001E-2</c:v>
                </c:pt>
                <c:pt idx="35398">
                  <c:v>-3.7005400000000001E-2</c:v>
                </c:pt>
                <c:pt idx="35399">
                  <c:v>-4.0871600000000001E-2</c:v>
                </c:pt>
                <c:pt idx="35400">
                  <c:v>-5.6465099999999997E-2</c:v>
                </c:pt>
                <c:pt idx="35401">
                  <c:v>-4.3591499999999998E-2</c:v>
                </c:pt>
                <c:pt idx="35402">
                  <c:v>-4.2210600000000001E-2</c:v>
                </c:pt>
                <c:pt idx="35403">
                  <c:v>-3.9889300000000003E-2</c:v>
                </c:pt>
                <c:pt idx="35404">
                  <c:v>-5.0620100000000001E-2</c:v>
                </c:pt>
                <c:pt idx="35405">
                  <c:v>-5.6794200000000003E-2</c:v>
                </c:pt>
                <c:pt idx="35406">
                  <c:v>-5.7895700000000001E-2</c:v>
                </c:pt>
                <c:pt idx="35407">
                  <c:v>-5.5294000000000003E-2</c:v>
                </c:pt>
                <c:pt idx="35408">
                  <c:v>-4.9984899999999999E-2</c:v>
                </c:pt>
                <c:pt idx="35409">
                  <c:v>-5.4195399999999998E-2</c:v>
                </c:pt>
                <c:pt idx="35410">
                  <c:v>-4.6940799999999998E-2</c:v>
                </c:pt>
                <c:pt idx="35411">
                  <c:v>-6.5039600000000003E-2</c:v>
                </c:pt>
                <c:pt idx="35412">
                  <c:v>-5.4400400000000002E-2</c:v>
                </c:pt>
                <c:pt idx="35413">
                  <c:v>-6.8888699999999997E-2</c:v>
                </c:pt>
                <c:pt idx="35414">
                  <c:v>-5.3698500000000003E-2</c:v>
                </c:pt>
                <c:pt idx="35415">
                  <c:v>-4.8800499999999997E-2</c:v>
                </c:pt>
                <c:pt idx="35416">
                  <c:v>-6.3708299999999995E-2</c:v>
                </c:pt>
                <c:pt idx="35417">
                  <c:v>-6.0292199999999997E-2</c:v>
                </c:pt>
                <c:pt idx="35418">
                  <c:v>-5.5231099999999998E-2</c:v>
                </c:pt>
                <c:pt idx="35419">
                  <c:v>-4.7505400000000003E-2</c:v>
                </c:pt>
                <c:pt idx="35420">
                  <c:v>-4.1720399999999998E-2</c:v>
                </c:pt>
                <c:pt idx="35421">
                  <c:v>-6.9289199999999995E-2</c:v>
                </c:pt>
                <c:pt idx="35422">
                  <c:v>-5.9325200000000002E-2</c:v>
                </c:pt>
                <c:pt idx="35423">
                  <c:v>-7.0735900000000004E-2</c:v>
                </c:pt>
                <c:pt idx="35424">
                  <c:v>-7.2079699999999997E-2</c:v>
                </c:pt>
                <c:pt idx="35425">
                  <c:v>-5.7847999999999997E-2</c:v>
                </c:pt>
                <c:pt idx="35426">
                  <c:v>-5.70641E-2</c:v>
                </c:pt>
                <c:pt idx="35427">
                  <c:v>-7.7938099999999996E-2</c:v>
                </c:pt>
                <c:pt idx="35428">
                  <c:v>-5.8686299999999997E-2</c:v>
                </c:pt>
                <c:pt idx="35429">
                  <c:v>-5.4293599999999997E-2</c:v>
                </c:pt>
                <c:pt idx="35430">
                  <c:v>-5.7137500000000001E-2</c:v>
                </c:pt>
                <c:pt idx="35431">
                  <c:v>-5.8155999999999999E-2</c:v>
                </c:pt>
                <c:pt idx="35432">
                  <c:v>-6.8571099999999996E-2</c:v>
                </c:pt>
                <c:pt idx="35433">
                  <c:v>-6.0038599999999998E-2</c:v>
                </c:pt>
                <c:pt idx="35434">
                  <c:v>-7.0923799999999995E-2</c:v>
                </c:pt>
                <c:pt idx="35435">
                  <c:v>-6.2077500000000001E-2</c:v>
                </c:pt>
                <c:pt idx="35436">
                  <c:v>-5.9927000000000001E-2</c:v>
                </c:pt>
                <c:pt idx="35437">
                  <c:v>-5.2651400000000001E-2</c:v>
                </c:pt>
                <c:pt idx="35438">
                  <c:v>-7.7796900000000002E-2</c:v>
                </c:pt>
                <c:pt idx="35439">
                  <c:v>-6.9908100000000001E-2</c:v>
                </c:pt>
                <c:pt idx="35440">
                  <c:v>-6.3102699999999998E-2</c:v>
                </c:pt>
                <c:pt idx="35441">
                  <c:v>-5.9287100000000002E-2</c:v>
                </c:pt>
                <c:pt idx="35442">
                  <c:v>-6.5794900000000003E-2</c:v>
                </c:pt>
                <c:pt idx="35443">
                  <c:v>-7.6296799999999998E-2</c:v>
                </c:pt>
                <c:pt idx="35444">
                  <c:v>-7.1231799999999998E-2</c:v>
                </c:pt>
                <c:pt idx="35445">
                  <c:v>-8.3307300000000001E-2</c:v>
                </c:pt>
                <c:pt idx="35446">
                  <c:v>-6.3712099999999994E-2</c:v>
                </c:pt>
                <c:pt idx="35447">
                  <c:v>-5.7468400000000003E-2</c:v>
                </c:pt>
                <c:pt idx="35448">
                  <c:v>-6.8870500000000001E-2</c:v>
                </c:pt>
                <c:pt idx="35449">
                  <c:v>-7.6576199999999997E-2</c:v>
                </c:pt>
                <c:pt idx="35450">
                  <c:v>-6.9587700000000002E-2</c:v>
                </c:pt>
                <c:pt idx="35451">
                  <c:v>-6.3240099999999994E-2</c:v>
                </c:pt>
                <c:pt idx="35452">
                  <c:v>-5.8421099999999997E-2</c:v>
                </c:pt>
                <c:pt idx="35453">
                  <c:v>-6.2942499999999998E-2</c:v>
                </c:pt>
                <c:pt idx="35454">
                  <c:v>-7.6127100000000003E-2</c:v>
                </c:pt>
                <c:pt idx="35455">
                  <c:v>-7.1405399999999994E-2</c:v>
                </c:pt>
                <c:pt idx="35456">
                  <c:v>-7.5717000000000007E-2</c:v>
                </c:pt>
                <c:pt idx="35457">
                  <c:v>-4.1063299999999997E-2</c:v>
                </c:pt>
                <c:pt idx="35458">
                  <c:v>-4.0863999999999998E-2</c:v>
                </c:pt>
                <c:pt idx="35459">
                  <c:v>-6.3259099999999999E-2</c:v>
                </c:pt>
                <c:pt idx="35460">
                  <c:v>-5.7060199999999998E-2</c:v>
                </c:pt>
                <c:pt idx="35461">
                  <c:v>-4.4078800000000001E-2</c:v>
                </c:pt>
                <c:pt idx="35462">
                  <c:v>-2.90499E-2</c:v>
                </c:pt>
                <c:pt idx="35463">
                  <c:v>-4.9784700000000001E-2</c:v>
                </c:pt>
                <c:pt idx="35464">
                  <c:v>-4.9068500000000001E-2</c:v>
                </c:pt>
                <c:pt idx="35465">
                  <c:v>-6.2241600000000001E-2</c:v>
                </c:pt>
                <c:pt idx="35466">
                  <c:v>-8.9081800000000003E-2</c:v>
                </c:pt>
                <c:pt idx="35467">
                  <c:v>-6.2428499999999998E-2</c:v>
                </c:pt>
                <c:pt idx="35468">
                  <c:v>-5.9831599999999999E-2</c:v>
                </c:pt>
                <c:pt idx="35469">
                  <c:v>-4.70304E-2</c:v>
                </c:pt>
                <c:pt idx="35470">
                  <c:v>-6.0996099999999998E-2</c:v>
                </c:pt>
                <c:pt idx="35471">
                  <c:v>-6.4313899999999993E-2</c:v>
                </c:pt>
                <c:pt idx="35472">
                  <c:v>-5.8483100000000003E-2</c:v>
                </c:pt>
                <c:pt idx="35473">
                  <c:v>-5.3163500000000002E-2</c:v>
                </c:pt>
                <c:pt idx="35474">
                  <c:v>-4.27132E-2</c:v>
                </c:pt>
                <c:pt idx="35475">
                  <c:v>-3.2200800000000002E-2</c:v>
                </c:pt>
                <c:pt idx="35476">
                  <c:v>-6.5291399999999999E-2</c:v>
                </c:pt>
                <c:pt idx="35477">
                  <c:v>-5.5244399999999999E-2</c:v>
                </c:pt>
                <c:pt idx="35478">
                  <c:v>-6.5205600000000002E-2</c:v>
                </c:pt>
                <c:pt idx="35479">
                  <c:v>-7.2089200000000006E-2</c:v>
                </c:pt>
                <c:pt idx="35480">
                  <c:v>-5.8309600000000003E-2</c:v>
                </c:pt>
                <c:pt idx="35481">
                  <c:v>-7.1249999999999994E-2</c:v>
                </c:pt>
                <c:pt idx="35482">
                  <c:v>-6.9349300000000003E-2</c:v>
                </c:pt>
                <c:pt idx="35483">
                  <c:v>-7.5503299999999995E-2</c:v>
                </c:pt>
                <c:pt idx="35484">
                  <c:v>-7.0770299999999994E-2</c:v>
                </c:pt>
                <c:pt idx="35485">
                  <c:v>-5.9533099999999999E-2</c:v>
                </c:pt>
                <c:pt idx="35486">
                  <c:v>-6.8750400000000003E-2</c:v>
                </c:pt>
                <c:pt idx="35487">
                  <c:v>-6.92387E-2</c:v>
                </c:pt>
                <c:pt idx="35488">
                  <c:v>-6.0326600000000001E-2</c:v>
                </c:pt>
                <c:pt idx="35489">
                  <c:v>-5.99518E-2</c:v>
                </c:pt>
                <c:pt idx="35490">
                  <c:v>-6.1182E-2</c:v>
                </c:pt>
                <c:pt idx="35491">
                  <c:v>-5.6888599999999998E-2</c:v>
                </c:pt>
                <c:pt idx="35492">
                  <c:v>-7.5706499999999996E-2</c:v>
                </c:pt>
                <c:pt idx="35493">
                  <c:v>-7.1641899999999994E-2</c:v>
                </c:pt>
                <c:pt idx="35494">
                  <c:v>-6.5125500000000003E-2</c:v>
                </c:pt>
                <c:pt idx="35495">
                  <c:v>-7.0882799999999996E-2</c:v>
                </c:pt>
                <c:pt idx="35496">
                  <c:v>-5.3066299999999997E-2</c:v>
                </c:pt>
                <c:pt idx="35497">
                  <c:v>-7.1063000000000001E-2</c:v>
                </c:pt>
                <c:pt idx="35498">
                  <c:v>-6.3559500000000005E-2</c:v>
                </c:pt>
                <c:pt idx="35499">
                  <c:v>-7.2090100000000004E-2</c:v>
                </c:pt>
                <c:pt idx="35500">
                  <c:v>-5.5711700000000003E-2</c:v>
                </c:pt>
                <c:pt idx="35501">
                  <c:v>-2.98023E-2</c:v>
                </c:pt>
                <c:pt idx="35502">
                  <c:v>-4.76274E-2</c:v>
                </c:pt>
                <c:pt idx="35503">
                  <c:v>-5.4646500000000001E-2</c:v>
                </c:pt>
                <c:pt idx="35504">
                  <c:v>-7.7978099999999995E-2</c:v>
                </c:pt>
                <c:pt idx="35505">
                  <c:v>-6.3119900000000007E-2</c:v>
                </c:pt>
                <c:pt idx="35506">
                  <c:v>-5.5014599999999997E-2</c:v>
                </c:pt>
                <c:pt idx="35507">
                  <c:v>-5.5340800000000002E-2</c:v>
                </c:pt>
                <c:pt idx="35508">
                  <c:v>-5.7811700000000001E-2</c:v>
                </c:pt>
                <c:pt idx="35509">
                  <c:v>-8.4318199999999996E-2</c:v>
                </c:pt>
                <c:pt idx="35510">
                  <c:v>-7.8516000000000002E-2</c:v>
                </c:pt>
                <c:pt idx="35511">
                  <c:v>-7.9273200000000002E-2</c:v>
                </c:pt>
                <c:pt idx="35512">
                  <c:v>-5.53646E-2</c:v>
                </c:pt>
                <c:pt idx="35513">
                  <c:v>-5.27105E-2</c:v>
                </c:pt>
                <c:pt idx="35514">
                  <c:v>-7.1186100000000002E-2</c:v>
                </c:pt>
                <c:pt idx="35515">
                  <c:v>-8.4368700000000005E-2</c:v>
                </c:pt>
                <c:pt idx="35516">
                  <c:v>-9.8936999999999997E-2</c:v>
                </c:pt>
                <c:pt idx="35517">
                  <c:v>-7.7251399999999998E-2</c:v>
                </c:pt>
                <c:pt idx="35518">
                  <c:v>-5.9161199999999997E-2</c:v>
                </c:pt>
                <c:pt idx="35519">
                  <c:v>-5.97706E-2</c:v>
                </c:pt>
                <c:pt idx="35520">
                  <c:v>-7.9220799999999994E-2</c:v>
                </c:pt>
                <c:pt idx="35521">
                  <c:v>-8.5252800000000004E-2</c:v>
                </c:pt>
                <c:pt idx="35522">
                  <c:v>-7.0311499999999999E-2</c:v>
                </c:pt>
                <c:pt idx="35523">
                  <c:v>-6.9314000000000001E-2</c:v>
                </c:pt>
                <c:pt idx="35524">
                  <c:v>-4.82531E-2</c:v>
                </c:pt>
                <c:pt idx="35525">
                  <c:v>-6.91576E-2</c:v>
                </c:pt>
                <c:pt idx="35526">
                  <c:v>-7.2097800000000004E-2</c:v>
                </c:pt>
                <c:pt idx="35527">
                  <c:v>-7.0385000000000003E-2</c:v>
                </c:pt>
                <c:pt idx="35528">
                  <c:v>-8.1259700000000004E-2</c:v>
                </c:pt>
                <c:pt idx="35529">
                  <c:v>-5.0440800000000001E-2</c:v>
                </c:pt>
                <c:pt idx="35530">
                  <c:v>-4.4787399999999998E-2</c:v>
                </c:pt>
                <c:pt idx="35531">
                  <c:v>-6.9595299999999999E-2</c:v>
                </c:pt>
                <c:pt idx="35532">
                  <c:v>-5.9513999999999997E-2</c:v>
                </c:pt>
                <c:pt idx="35533">
                  <c:v>-6.1453800000000003E-2</c:v>
                </c:pt>
                <c:pt idx="35534">
                  <c:v>-6.00872E-2</c:v>
                </c:pt>
                <c:pt idx="35535">
                  <c:v>-6.7184400000000005E-2</c:v>
                </c:pt>
                <c:pt idx="35536">
                  <c:v>-6.3745499999999997E-2</c:v>
                </c:pt>
                <c:pt idx="35537">
                  <c:v>-5.85947E-2</c:v>
                </c:pt>
                <c:pt idx="35538">
                  <c:v>-6.4897499999999997E-2</c:v>
                </c:pt>
                <c:pt idx="35539">
                  <c:v>-4.7768600000000001E-2</c:v>
                </c:pt>
                <c:pt idx="35540">
                  <c:v>-4.0785799999999997E-2</c:v>
                </c:pt>
                <c:pt idx="35541">
                  <c:v>-4.37098E-2</c:v>
                </c:pt>
                <c:pt idx="35542">
                  <c:v>-6.4195600000000005E-2</c:v>
                </c:pt>
                <c:pt idx="35543">
                  <c:v>-5.49889E-2</c:v>
                </c:pt>
                <c:pt idx="35544">
                  <c:v>-4.6285600000000003E-2</c:v>
                </c:pt>
                <c:pt idx="35545">
                  <c:v>-4.31881E-2</c:v>
                </c:pt>
                <c:pt idx="35546">
                  <c:v>-5.7009700000000003E-2</c:v>
                </c:pt>
                <c:pt idx="35547">
                  <c:v>-5.2914599999999999E-2</c:v>
                </c:pt>
                <c:pt idx="35548">
                  <c:v>-4.5695300000000001E-2</c:v>
                </c:pt>
                <c:pt idx="35549">
                  <c:v>-5.5071799999999997E-2</c:v>
                </c:pt>
                <c:pt idx="35550">
                  <c:v>-5.7972000000000003E-2</c:v>
                </c:pt>
                <c:pt idx="35551">
                  <c:v>-4.7926900000000001E-2</c:v>
                </c:pt>
                <c:pt idx="35552">
                  <c:v>-4.5874600000000001E-2</c:v>
                </c:pt>
                <c:pt idx="35553">
                  <c:v>-4.9396500000000003E-2</c:v>
                </c:pt>
                <c:pt idx="35554">
                  <c:v>-4.6059599999999999E-2</c:v>
                </c:pt>
                <c:pt idx="35555">
                  <c:v>-4.8983600000000002E-2</c:v>
                </c:pt>
                <c:pt idx="35556">
                  <c:v>-4.2952499999999998E-2</c:v>
                </c:pt>
                <c:pt idx="35557">
                  <c:v>-5.4868699999999999E-2</c:v>
                </c:pt>
                <c:pt idx="35558">
                  <c:v>-4.4638600000000001E-2</c:v>
                </c:pt>
                <c:pt idx="35559">
                  <c:v>-4.4881799999999999E-2</c:v>
                </c:pt>
                <c:pt idx="35560">
                  <c:v>-4.4081700000000001E-2</c:v>
                </c:pt>
                <c:pt idx="35561">
                  <c:v>-3.7433599999999997E-2</c:v>
                </c:pt>
                <c:pt idx="35562">
                  <c:v>-5.0306299999999998E-2</c:v>
                </c:pt>
                <c:pt idx="35563">
                  <c:v>-3.6067000000000002E-2</c:v>
                </c:pt>
                <c:pt idx="35564">
                  <c:v>-3.5413699999999999E-2</c:v>
                </c:pt>
                <c:pt idx="35565">
                  <c:v>-5.0357800000000001E-2</c:v>
                </c:pt>
                <c:pt idx="35566">
                  <c:v>-3.31802E-2</c:v>
                </c:pt>
                <c:pt idx="35567">
                  <c:v>-3.8666699999999998E-2</c:v>
                </c:pt>
                <c:pt idx="35568">
                  <c:v>-3.5092400000000003E-2</c:v>
                </c:pt>
                <c:pt idx="35569">
                  <c:v>-4.6063399999999997E-2</c:v>
                </c:pt>
                <c:pt idx="35570">
                  <c:v>-4.5418699999999999E-2</c:v>
                </c:pt>
                <c:pt idx="35571">
                  <c:v>-2.6572200000000001E-2</c:v>
                </c:pt>
                <c:pt idx="35572">
                  <c:v>-4.5638999999999999E-2</c:v>
                </c:pt>
                <c:pt idx="35573">
                  <c:v>-4.9052199999999997E-2</c:v>
                </c:pt>
                <c:pt idx="35574">
                  <c:v>-3.4649800000000001E-2</c:v>
                </c:pt>
                <c:pt idx="35575">
                  <c:v>-2.5190400000000002E-2</c:v>
                </c:pt>
                <c:pt idx="35576">
                  <c:v>-3.3631300000000003E-2</c:v>
                </c:pt>
                <c:pt idx="35577">
                  <c:v>-5.20411E-2</c:v>
                </c:pt>
                <c:pt idx="35578">
                  <c:v>-4.7678900000000003E-2</c:v>
                </c:pt>
                <c:pt idx="35579">
                  <c:v>-5.06601E-2</c:v>
                </c:pt>
                <c:pt idx="35580">
                  <c:v>-4.6181699999999999E-2</c:v>
                </c:pt>
                <c:pt idx="35581">
                  <c:v>-4.6168300000000002E-2</c:v>
                </c:pt>
                <c:pt idx="35582">
                  <c:v>-3.9366699999999998E-2</c:v>
                </c:pt>
                <c:pt idx="35583">
                  <c:v>-6.2048899999999997E-2</c:v>
                </c:pt>
                <c:pt idx="35584">
                  <c:v>-5.5113799999999998E-2</c:v>
                </c:pt>
                <c:pt idx="35585">
                  <c:v>-3.6130000000000002E-2</c:v>
                </c:pt>
                <c:pt idx="35586">
                  <c:v>-2.7985599999999999E-2</c:v>
                </c:pt>
                <c:pt idx="35587">
                  <c:v>-3.17717E-2</c:v>
                </c:pt>
                <c:pt idx="35588">
                  <c:v>-5.22747E-2</c:v>
                </c:pt>
                <c:pt idx="35589">
                  <c:v>-5.6133299999999997E-2</c:v>
                </c:pt>
                <c:pt idx="35590">
                  <c:v>-4.7594999999999998E-2</c:v>
                </c:pt>
                <c:pt idx="35591">
                  <c:v>-4.34265E-2</c:v>
                </c:pt>
                <c:pt idx="35592">
                  <c:v>-1.9481700000000001E-2</c:v>
                </c:pt>
                <c:pt idx="35593">
                  <c:v>-2.5651E-2</c:v>
                </c:pt>
                <c:pt idx="35594">
                  <c:v>-5.1120800000000001E-2</c:v>
                </c:pt>
                <c:pt idx="35595">
                  <c:v>-4.1848200000000002E-2</c:v>
                </c:pt>
                <c:pt idx="35596">
                  <c:v>-2.4951899999999999E-2</c:v>
                </c:pt>
                <c:pt idx="35597">
                  <c:v>-6.2246300000000001E-3</c:v>
                </c:pt>
                <c:pt idx="35598">
                  <c:v>-2.5224699999999999E-2</c:v>
                </c:pt>
                <c:pt idx="35599">
                  <c:v>-2.8760899999999999E-2</c:v>
                </c:pt>
                <c:pt idx="35600">
                  <c:v>-2.3391700000000001E-2</c:v>
                </c:pt>
                <c:pt idx="35601">
                  <c:v>-3.5453800000000001E-2</c:v>
                </c:pt>
                <c:pt idx="35602">
                  <c:v>-1.06287E-2</c:v>
                </c:pt>
                <c:pt idx="35603">
                  <c:v>2.1768599999999999E-2</c:v>
                </c:pt>
                <c:pt idx="35604">
                  <c:v>-8.0633200000000006E-3</c:v>
                </c:pt>
                <c:pt idx="35605">
                  <c:v>-2.28357E-2</c:v>
                </c:pt>
                <c:pt idx="35606">
                  <c:v>-3.1404500000000002E-2</c:v>
                </c:pt>
                <c:pt idx="35607">
                  <c:v>-2.1782900000000001E-2</c:v>
                </c:pt>
                <c:pt idx="35608">
                  <c:v>2.4709699999999999E-3</c:v>
                </c:pt>
                <c:pt idx="35609">
                  <c:v>4.7931700000000002E-3</c:v>
                </c:pt>
                <c:pt idx="35610">
                  <c:v>8.9073199999999998E-4</c:v>
                </c:pt>
                <c:pt idx="35611">
                  <c:v>-1.7553300000000001E-2</c:v>
                </c:pt>
                <c:pt idx="35612">
                  <c:v>-3.6940599999999997E-2</c:v>
                </c:pt>
                <c:pt idx="35613">
                  <c:v>-8.5544599999999998E-3</c:v>
                </c:pt>
                <c:pt idx="35614">
                  <c:v>8.1901600000000001E-3</c:v>
                </c:pt>
                <c:pt idx="35615">
                  <c:v>-2.2497200000000002E-3</c:v>
                </c:pt>
                <c:pt idx="35616">
                  <c:v>-3.07236E-2</c:v>
                </c:pt>
                <c:pt idx="35617">
                  <c:v>-3.46003E-2</c:v>
                </c:pt>
                <c:pt idx="35618">
                  <c:v>-2.6095400000000001E-2</c:v>
                </c:pt>
                <c:pt idx="35619">
                  <c:v>-3.11279E-2</c:v>
                </c:pt>
                <c:pt idx="35620">
                  <c:v>-1.34048E-2</c:v>
                </c:pt>
                <c:pt idx="35621">
                  <c:v>-2.3317299999999999E-2</c:v>
                </c:pt>
                <c:pt idx="35622">
                  <c:v>-3.0386E-2</c:v>
                </c:pt>
                <c:pt idx="35623">
                  <c:v>-3.9128299999999998E-2</c:v>
                </c:pt>
                <c:pt idx="35624">
                  <c:v>-3.5534900000000001E-2</c:v>
                </c:pt>
                <c:pt idx="35625">
                  <c:v>-3.5276399999999999E-3</c:v>
                </c:pt>
                <c:pt idx="35626">
                  <c:v>-3.46775E-2</c:v>
                </c:pt>
                <c:pt idx="35627">
                  <c:v>-3.09801E-2</c:v>
                </c:pt>
                <c:pt idx="35628">
                  <c:v>-3.1129799999999999E-2</c:v>
                </c:pt>
                <c:pt idx="35629">
                  <c:v>-2.7112000000000001E-2</c:v>
                </c:pt>
                <c:pt idx="35630">
                  <c:v>-5.8689099999999998E-3</c:v>
                </c:pt>
                <c:pt idx="35631">
                  <c:v>3.87573E-3</c:v>
                </c:pt>
                <c:pt idx="35632">
                  <c:v>4.5032500000000003E-3</c:v>
                </c:pt>
                <c:pt idx="35633">
                  <c:v>-1.06125E-2</c:v>
                </c:pt>
                <c:pt idx="35634">
                  <c:v>-1.6536700000000001E-2</c:v>
                </c:pt>
                <c:pt idx="35635">
                  <c:v>-1.0747899999999999E-3</c:v>
                </c:pt>
                <c:pt idx="35636">
                  <c:v>2.7332300000000001E-3</c:v>
                </c:pt>
                <c:pt idx="35637">
                  <c:v>8.5868799999999999E-3</c:v>
                </c:pt>
                <c:pt idx="35638">
                  <c:v>-1.9645700000000001E-4</c:v>
                </c:pt>
                <c:pt idx="35639">
                  <c:v>-1.1763600000000001E-2</c:v>
                </c:pt>
                <c:pt idx="35640">
                  <c:v>-8.9759799999999997E-3</c:v>
                </c:pt>
                <c:pt idx="35641">
                  <c:v>-2.3879999999999999E-3</c:v>
                </c:pt>
                <c:pt idx="35642">
                  <c:v>1.8305800000000001E-2</c:v>
                </c:pt>
                <c:pt idx="35643">
                  <c:v>-8.4562300000000003E-3</c:v>
                </c:pt>
                <c:pt idx="35644">
                  <c:v>-1.8095E-2</c:v>
                </c:pt>
                <c:pt idx="35645">
                  <c:v>-1.44978E-2</c:v>
                </c:pt>
                <c:pt idx="35646">
                  <c:v>-5.7983399999999999E-4</c:v>
                </c:pt>
                <c:pt idx="35647">
                  <c:v>5.5026999999999995E-4</c:v>
                </c:pt>
                <c:pt idx="35648">
                  <c:v>5.8174099999999999E-4</c:v>
                </c:pt>
                <c:pt idx="35649">
                  <c:v>7.6885199999999999E-3</c:v>
                </c:pt>
                <c:pt idx="35650">
                  <c:v>-1.1879000000000001E-2</c:v>
                </c:pt>
                <c:pt idx="35651">
                  <c:v>-7.49397E-3</c:v>
                </c:pt>
                <c:pt idx="35652">
                  <c:v>2.3716000000000001E-2</c:v>
                </c:pt>
                <c:pt idx="35653">
                  <c:v>4.0150600000000002E-2</c:v>
                </c:pt>
                <c:pt idx="35654">
                  <c:v>2.5016799999999999E-2</c:v>
                </c:pt>
                <c:pt idx="35655">
                  <c:v>9.0379699999999993E-3</c:v>
                </c:pt>
                <c:pt idx="35656">
                  <c:v>3.3502599999999999E-3</c:v>
                </c:pt>
                <c:pt idx="35657">
                  <c:v>7.39479E-3</c:v>
                </c:pt>
                <c:pt idx="35658">
                  <c:v>2.37541E-2</c:v>
                </c:pt>
                <c:pt idx="35659">
                  <c:v>3.4486799999999998E-2</c:v>
                </c:pt>
                <c:pt idx="35660">
                  <c:v>1.01376E-2</c:v>
                </c:pt>
                <c:pt idx="35661">
                  <c:v>2.6807799999999998E-3</c:v>
                </c:pt>
                <c:pt idx="35662">
                  <c:v>-1.0975800000000001E-2</c:v>
                </c:pt>
                <c:pt idx="35663">
                  <c:v>3.08638E-2</c:v>
                </c:pt>
                <c:pt idx="35664">
                  <c:v>2.7232200000000002E-2</c:v>
                </c:pt>
                <c:pt idx="35665">
                  <c:v>1.5695600000000001E-2</c:v>
                </c:pt>
                <c:pt idx="35666">
                  <c:v>2.5991400000000001E-2</c:v>
                </c:pt>
                <c:pt idx="35667">
                  <c:v>1.9741100000000001E-2</c:v>
                </c:pt>
                <c:pt idx="35668">
                  <c:v>2.1148699999999999E-2</c:v>
                </c:pt>
                <c:pt idx="35669">
                  <c:v>2.7854899999999998E-2</c:v>
                </c:pt>
                <c:pt idx="35670">
                  <c:v>2.80457E-2</c:v>
                </c:pt>
                <c:pt idx="35671">
                  <c:v>1.71614E-2</c:v>
                </c:pt>
                <c:pt idx="35672">
                  <c:v>2.9094700000000001E-2</c:v>
                </c:pt>
                <c:pt idx="35673">
                  <c:v>2.36864E-2</c:v>
                </c:pt>
                <c:pt idx="35674">
                  <c:v>3.8191799999999998E-2</c:v>
                </c:pt>
                <c:pt idx="35675">
                  <c:v>3.05004E-2</c:v>
                </c:pt>
                <c:pt idx="35676">
                  <c:v>1.7847100000000001E-2</c:v>
                </c:pt>
                <c:pt idx="35677">
                  <c:v>2.16551E-2</c:v>
                </c:pt>
                <c:pt idx="35678">
                  <c:v>4.4384000000000003E-3</c:v>
                </c:pt>
                <c:pt idx="35679">
                  <c:v>1.8107399999999999E-2</c:v>
                </c:pt>
                <c:pt idx="35680">
                  <c:v>3.4966499999999998E-2</c:v>
                </c:pt>
                <c:pt idx="35681">
                  <c:v>2.1287899999999998E-2</c:v>
                </c:pt>
                <c:pt idx="35682">
                  <c:v>7.0343000000000003E-3</c:v>
                </c:pt>
                <c:pt idx="35683">
                  <c:v>-7.5464199999999999E-3</c:v>
                </c:pt>
                <c:pt idx="35684">
                  <c:v>1.2422600000000001E-2</c:v>
                </c:pt>
                <c:pt idx="35685">
                  <c:v>2.2994000000000001E-2</c:v>
                </c:pt>
                <c:pt idx="35686">
                  <c:v>3.3531199999999997E-2</c:v>
                </c:pt>
                <c:pt idx="35687">
                  <c:v>2.3970600000000002E-2</c:v>
                </c:pt>
                <c:pt idx="35688">
                  <c:v>2.01893E-2</c:v>
                </c:pt>
                <c:pt idx="35689">
                  <c:v>2.4694399999999998E-2</c:v>
                </c:pt>
                <c:pt idx="35690">
                  <c:v>2.97737E-3</c:v>
                </c:pt>
                <c:pt idx="35691">
                  <c:v>3.2711999999999998E-2</c:v>
                </c:pt>
                <c:pt idx="35692">
                  <c:v>2.46105E-2</c:v>
                </c:pt>
                <c:pt idx="35693">
                  <c:v>2.7503E-2</c:v>
                </c:pt>
                <c:pt idx="35694">
                  <c:v>1.8825499999999998E-2</c:v>
                </c:pt>
                <c:pt idx="35695">
                  <c:v>1.7990099999999998E-2</c:v>
                </c:pt>
                <c:pt idx="35696">
                  <c:v>3.00121E-2</c:v>
                </c:pt>
                <c:pt idx="35697">
                  <c:v>3.8571399999999999E-2</c:v>
                </c:pt>
                <c:pt idx="35698">
                  <c:v>2.4084999999999999E-2</c:v>
                </c:pt>
                <c:pt idx="35699">
                  <c:v>9.9954599999999994E-3</c:v>
                </c:pt>
                <c:pt idx="35700">
                  <c:v>1.8520399999999999E-3</c:v>
                </c:pt>
                <c:pt idx="35701">
                  <c:v>4.8427599999999998E-3</c:v>
                </c:pt>
                <c:pt idx="35702">
                  <c:v>1.9043899999999999E-2</c:v>
                </c:pt>
                <c:pt idx="35703">
                  <c:v>1.3251300000000001E-2</c:v>
                </c:pt>
                <c:pt idx="35704">
                  <c:v>1.1130299999999999E-2</c:v>
                </c:pt>
                <c:pt idx="35705">
                  <c:v>2.3946800000000001E-2</c:v>
                </c:pt>
                <c:pt idx="35706">
                  <c:v>3.00846E-2</c:v>
                </c:pt>
                <c:pt idx="35707">
                  <c:v>-1.3313299999999999E-3</c:v>
                </c:pt>
                <c:pt idx="35708">
                  <c:v>1.1003499999999999E-2</c:v>
                </c:pt>
                <c:pt idx="35709">
                  <c:v>2.48442E-2</c:v>
                </c:pt>
                <c:pt idx="35710">
                  <c:v>2.3116100000000001E-2</c:v>
                </c:pt>
                <c:pt idx="35711">
                  <c:v>2.8065699999999999E-2</c:v>
                </c:pt>
                <c:pt idx="35712">
                  <c:v>4.0835400000000001E-2</c:v>
                </c:pt>
                <c:pt idx="35713">
                  <c:v>4.4375400000000002E-2</c:v>
                </c:pt>
                <c:pt idx="35714">
                  <c:v>2.99501E-2</c:v>
                </c:pt>
                <c:pt idx="35715">
                  <c:v>3.6541900000000002E-2</c:v>
                </c:pt>
                <c:pt idx="35716">
                  <c:v>5.4252599999999998E-2</c:v>
                </c:pt>
                <c:pt idx="35717">
                  <c:v>4.3041200000000002E-2</c:v>
                </c:pt>
                <c:pt idx="35718">
                  <c:v>4.5636200000000002E-2</c:v>
                </c:pt>
                <c:pt idx="35719">
                  <c:v>5.2958499999999999E-2</c:v>
                </c:pt>
                <c:pt idx="35720">
                  <c:v>4.5662899999999999E-2</c:v>
                </c:pt>
                <c:pt idx="35721">
                  <c:v>2.8327000000000001E-2</c:v>
                </c:pt>
                <c:pt idx="35722">
                  <c:v>2.9530500000000001E-2</c:v>
                </c:pt>
                <c:pt idx="35723">
                  <c:v>7.6275800000000005E-2</c:v>
                </c:pt>
                <c:pt idx="35724">
                  <c:v>7.7849399999999999E-2</c:v>
                </c:pt>
                <c:pt idx="35725">
                  <c:v>5.4358499999999997E-2</c:v>
                </c:pt>
                <c:pt idx="35726">
                  <c:v>4.5242299999999999E-2</c:v>
                </c:pt>
                <c:pt idx="35727">
                  <c:v>5.0827999999999998E-2</c:v>
                </c:pt>
                <c:pt idx="35728">
                  <c:v>4.9418400000000001E-2</c:v>
                </c:pt>
                <c:pt idx="35729">
                  <c:v>5.9700000000000003E-2</c:v>
                </c:pt>
                <c:pt idx="35730">
                  <c:v>6.9042199999999998E-2</c:v>
                </c:pt>
                <c:pt idx="35731">
                  <c:v>6.16827E-2</c:v>
                </c:pt>
                <c:pt idx="35732">
                  <c:v>5.4075199999999997E-2</c:v>
                </c:pt>
                <c:pt idx="35733">
                  <c:v>4.7526400000000003E-2</c:v>
                </c:pt>
                <c:pt idx="35734">
                  <c:v>5.8873200000000001E-2</c:v>
                </c:pt>
                <c:pt idx="35735">
                  <c:v>6.7822499999999994E-2</c:v>
                </c:pt>
                <c:pt idx="35736">
                  <c:v>5.69553E-2</c:v>
                </c:pt>
                <c:pt idx="35737">
                  <c:v>6.4242400000000005E-2</c:v>
                </c:pt>
                <c:pt idx="35738">
                  <c:v>5.4660800000000002E-2</c:v>
                </c:pt>
                <c:pt idx="35739">
                  <c:v>3.5768500000000002E-2</c:v>
                </c:pt>
                <c:pt idx="35740">
                  <c:v>4.6333300000000001E-2</c:v>
                </c:pt>
                <c:pt idx="35741">
                  <c:v>6.3087500000000005E-2</c:v>
                </c:pt>
                <c:pt idx="35742">
                  <c:v>6.4608600000000002E-2</c:v>
                </c:pt>
                <c:pt idx="35743">
                  <c:v>5.2090600000000001E-2</c:v>
                </c:pt>
                <c:pt idx="35744">
                  <c:v>7.0913299999999999E-2</c:v>
                </c:pt>
                <c:pt idx="35745">
                  <c:v>6.8737999999999994E-2</c:v>
                </c:pt>
                <c:pt idx="35746">
                  <c:v>6.9083199999999997E-2</c:v>
                </c:pt>
                <c:pt idx="35747">
                  <c:v>6.6081000000000001E-2</c:v>
                </c:pt>
                <c:pt idx="35748">
                  <c:v>6.3154199999999994E-2</c:v>
                </c:pt>
                <c:pt idx="35749">
                  <c:v>6.5489800000000001E-2</c:v>
                </c:pt>
                <c:pt idx="35750">
                  <c:v>6.9990200000000002E-2</c:v>
                </c:pt>
                <c:pt idx="35751">
                  <c:v>7.0885699999999996E-2</c:v>
                </c:pt>
                <c:pt idx="35752">
                  <c:v>7.0280099999999998E-2</c:v>
                </c:pt>
                <c:pt idx="35753">
                  <c:v>6.9393200000000002E-2</c:v>
                </c:pt>
                <c:pt idx="35754">
                  <c:v>6.2920599999999993E-2</c:v>
                </c:pt>
                <c:pt idx="35755">
                  <c:v>6.8885799999999997E-2</c:v>
                </c:pt>
                <c:pt idx="35756">
                  <c:v>6.2254900000000002E-2</c:v>
                </c:pt>
                <c:pt idx="35757">
                  <c:v>5.9096299999999997E-2</c:v>
                </c:pt>
                <c:pt idx="35758">
                  <c:v>6.9463700000000003E-2</c:v>
                </c:pt>
                <c:pt idx="35759">
                  <c:v>5.3692799999999999E-2</c:v>
                </c:pt>
                <c:pt idx="35760">
                  <c:v>5.4267900000000001E-2</c:v>
                </c:pt>
                <c:pt idx="35761">
                  <c:v>5.4055199999999998E-2</c:v>
                </c:pt>
                <c:pt idx="35762">
                  <c:v>5.6573900000000003E-2</c:v>
                </c:pt>
                <c:pt idx="35763">
                  <c:v>6.1952599999999997E-2</c:v>
                </c:pt>
                <c:pt idx="35764">
                  <c:v>6.3814200000000001E-2</c:v>
                </c:pt>
                <c:pt idx="35765">
                  <c:v>4.84476E-2</c:v>
                </c:pt>
                <c:pt idx="35766">
                  <c:v>4.7963100000000002E-2</c:v>
                </c:pt>
                <c:pt idx="35767">
                  <c:v>4.1509600000000001E-2</c:v>
                </c:pt>
                <c:pt idx="35768">
                  <c:v>5.6671100000000002E-2</c:v>
                </c:pt>
                <c:pt idx="35769">
                  <c:v>6.5462099999999995E-2</c:v>
                </c:pt>
                <c:pt idx="35770">
                  <c:v>5.9299499999999998E-2</c:v>
                </c:pt>
                <c:pt idx="35771">
                  <c:v>6.1893499999999997E-2</c:v>
                </c:pt>
                <c:pt idx="35772">
                  <c:v>6.1587299999999998E-2</c:v>
                </c:pt>
                <c:pt idx="35773">
                  <c:v>6.1312699999999998E-2</c:v>
                </c:pt>
                <c:pt idx="35774">
                  <c:v>7.56521E-2</c:v>
                </c:pt>
                <c:pt idx="35775">
                  <c:v>8.2814200000000004E-2</c:v>
                </c:pt>
                <c:pt idx="35776">
                  <c:v>7.9274200000000003E-2</c:v>
                </c:pt>
                <c:pt idx="35777">
                  <c:v>5.8450700000000001E-2</c:v>
                </c:pt>
                <c:pt idx="35778">
                  <c:v>6.1323200000000001E-2</c:v>
                </c:pt>
                <c:pt idx="35779">
                  <c:v>8.2860900000000001E-2</c:v>
                </c:pt>
                <c:pt idx="35780">
                  <c:v>7.8180299999999994E-2</c:v>
                </c:pt>
                <c:pt idx="35781">
                  <c:v>6.6416699999999995E-2</c:v>
                </c:pt>
                <c:pt idx="35782">
                  <c:v>7.4119599999999994E-2</c:v>
                </c:pt>
                <c:pt idx="35783">
                  <c:v>7.9651799999999995E-2</c:v>
                </c:pt>
                <c:pt idx="35784">
                  <c:v>6.6793400000000003E-2</c:v>
                </c:pt>
                <c:pt idx="35785">
                  <c:v>6.8695999999999993E-2</c:v>
                </c:pt>
                <c:pt idx="35786">
                  <c:v>7.8438800000000003E-2</c:v>
                </c:pt>
                <c:pt idx="35787">
                  <c:v>7.4480099999999994E-2</c:v>
                </c:pt>
                <c:pt idx="35788">
                  <c:v>8.2200999999999996E-2</c:v>
                </c:pt>
                <c:pt idx="35789">
                  <c:v>6.7933099999999996E-2</c:v>
                </c:pt>
                <c:pt idx="35790">
                  <c:v>7.5444200000000003E-2</c:v>
                </c:pt>
                <c:pt idx="35791">
                  <c:v>8.5868799999999995E-2</c:v>
                </c:pt>
                <c:pt idx="35792">
                  <c:v>5.7204199999999997E-2</c:v>
                </c:pt>
                <c:pt idx="35793">
                  <c:v>6.3608200000000004E-2</c:v>
                </c:pt>
                <c:pt idx="35794">
                  <c:v>5.8916099999999999E-2</c:v>
                </c:pt>
                <c:pt idx="35795">
                  <c:v>5.5103300000000001E-2</c:v>
                </c:pt>
                <c:pt idx="35796">
                  <c:v>6.0378099999999997E-2</c:v>
                </c:pt>
                <c:pt idx="35797">
                  <c:v>7.4315999999999993E-2</c:v>
                </c:pt>
                <c:pt idx="35798">
                  <c:v>5.2343399999999998E-2</c:v>
                </c:pt>
                <c:pt idx="35799">
                  <c:v>5.1082599999999999E-2</c:v>
                </c:pt>
                <c:pt idx="35800">
                  <c:v>5.4187800000000001E-2</c:v>
                </c:pt>
                <c:pt idx="35801">
                  <c:v>6.5945599999999993E-2</c:v>
                </c:pt>
                <c:pt idx="35802">
                  <c:v>6.7940700000000007E-2</c:v>
                </c:pt>
                <c:pt idx="35803">
                  <c:v>4.8481900000000001E-2</c:v>
                </c:pt>
                <c:pt idx="35804">
                  <c:v>6.1775200000000002E-2</c:v>
                </c:pt>
                <c:pt idx="35805">
                  <c:v>6.0260800000000003E-2</c:v>
                </c:pt>
                <c:pt idx="35806">
                  <c:v>6.2478100000000002E-2</c:v>
                </c:pt>
                <c:pt idx="35807">
                  <c:v>9.4122899999999995E-2</c:v>
                </c:pt>
                <c:pt idx="35808">
                  <c:v>7.4624099999999999E-2</c:v>
                </c:pt>
                <c:pt idx="35809">
                  <c:v>7.6939599999999997E-2</c:v>
                </c:pt>
                <c:pt idx="35810">
                  <c:v>5.8437299999999998E-2</c:v>
                </c:pt>
                <c:pt idx="35811">
                  <c:v>6.0437200000000003E-2</c:v>
                </c:pt>
                <c:pt idx="35812">
                  <c:v>8.17528E-2</c:v>
                </c:pt>
                <c:pt idx="35813">
                  <c:v>7.0557599999999998E-2</c:v>
                </c:pt>
                <c:pt idx="35814">
                  <c:v>6.9896700000000006E-2</c:v>
                </c:pt>
                <c:pt idx="35815">
                  <c:v>6.5136899999999998E-2</c:v>
                </c:pt>
                <c:pt idx="35816">
                  <c:v>7.9935099999999995E-2</c:v>
                </c:pt>
                <c:pt idx="35817">
                  <c:v>7.9569799999999996E-2</c:v>
                </c:pt>
                <c:pt idx="35818">
                  <c:v>8.1666000000000002E-2</c:v>
                </c:pt>
                <c:pt idx="35819">
                  <c:v>8.4834099999999996E-2</c:v>
                </c:pt>
                <c:pt idx="35820">
                  <c:v>8.6966500000000002E-2</c:v>
                </c:pt>
                <c:pt idx="35821">
                  <c:v>8.5322400000000007E-2</c:v>
                </c:pt>
                <c:pt idx="35822">
                  <c:v>7.99599E-2</c:v>
                </c:pt>
                <c:pt idx="35823">
                  <c:v>7.7349699999999993E-2</c:v>
                </c:pt>
                <c:pt idx="35824">
                  <c:v>7.3668499999999998E-2</c:v>
                </c:pt>
                <c:pt idx="35825">
                  <c:v>7.3460600000000001E-2</c:v>
                </c:pt>
                <c:pt idx="35826">
                  <c:v>7.8951800000000003E-2</c:v>
                </c:pt>
                <c:pt idx="35827">
                  <c:v>7.5539599999999998E-2</c:v>
                </c:pt>
                <c:pt idx="35828">
                  <c:v>7.56521E-2</c:v>
                </c:pt>
                <c:pt idx="35829">
                  <c:v>8.2088499999999995E-2</c:v>
                </c:pt>
                <c:pt idx="35830">
                  <c:v>7.2272299999999998E-2</c:v>
                </c:pt>
                <c:pt idx="35831">
                  <c:v>7.2948499999999999E-2</c:v>
                </c:pt>
                <c:pt idx="35832">
                  <c:v>8.01172E-2</c:v>
                </c:pt>
                <c:pt idx="35833">
                  <c:v>6.8415599999999993E-2</c:v>
                </c:pt>
                <c:pt idx="35834">
                  <c:v>7.3825799999999997E-2</c:v>
                </c:pt>
                <c:pt idx="35835">
                  <c:v>7.3593099999999995E-2</c:v>
                </c:pt>
                <c:pt idx="35836">
                  <c:v>7.3375700000000002E-2</c:v>
                </c:pt>
                <c:pt idx="35837">
                  <c:v>6.4765000000000003E-2</c:v>
                </c:pt>
                <c:pt idx="35838">
                  <c:v>6.4793600000000007E-2</c:v>
                </c:pt>
                <c:pt idx="35839">
                  <c:v>6.4768800000000001E-2</c:v>
                </c:pt>
                <c:pt idx="35840">
                  <c:v>6.6451999999999997E-2</c:v>
                </c:pt>
                <c:pt idx="35841">
                  <c:v>6.0319900000000003E-2</c:v>
                </c:pt>
                <c:pt idx="35842">
                  <c:v>6.7870100000000003E-2</c:v>
                </c:pt>
                <c:pt idx="35843">
                  <c:v>7.2366700000000006E-2</c:v>
                </c:pt>
                <c:pt idx="35844">
                  <c:v>8.4994299999999995E-2</c:v>
                </c:pt>
                <c:pt idx="35845">
                  <c:v>7.9749100000000003E-2</c:v>
                </c:pt>
                <c:pt idx="35846">
                  <c:v>7.1845999999999993E-2</c:v>
                </c:pt>
                <c:pt idx="35847">
                  <c:v>6.5519300000000003E-2</c:v>
                </c:pt>
                <c:pt idx="35848">
                  <c:v>7.0210499999999995E-2</c:v>
                </c:pt>
                <c:pt idx="35849">
                  <c:v>8.0841999999999997E-2</c:v>
                </c:pt>
                <c:pt idx="35850">
                  <c:v>6.6452999999999998E-2</c:v>
                </c:pt>
                <c:pt idx="35851">
                  <c:v>5.6460400000000001E-2</c:v>
                </c:pt>
                <c:pt idx="35852">
                  <c:v>5.5321700000000001E-2</c:v>
                </c:pt>
                <c:pt idx="35853">
                  <c:v>6.5549899999999994E-2</c:v>
                </c:pt>
                <c:pt idx="35854">
                  <c:v>6.2078500000000002E-2</c:v>
                </c:pt>
                <c:pt idx="35855">
                  <c:v>6.17476E-2</c:v>
                </c:pt>
                <c:pt idx="35856">
                  <c:v>4.7156299999999998E-2</c:v>
                </c:pt>
                <c:pt idx="35857">
                  <c:v>5.85947E-2</c:v>
                </c:pt>
                <c:pt idx="35858">
                  <c:v>4.1537299999999999E-2</c:v>
                </c:pt>
                <c:pt idx="35859">
                  <c:v>4.9937200000000001E-2</c:v>
                </c:pt>
                <c:pt idx="35860">
                  <c:v>5.79596E-2</c:v>
                </c:pt>
                <c:pt idx="35861">
                  <c:v>4.92439E-2</c:v>
                </c:pt>
                <c:pt idx="35862">
                  <c:v>5.6701700000000001E-2</c:v>
                </c:pt>
                <c:pt idx="35863">
                  <c:v>5.4431E-2</c:v>
                </c:pt>
                <c:pt idx="35864">
                  <c:v>5.6974400000000001E-2</c:v>
                </c:pt>
                <c:pt idx="35865">
                  <c:v>5.1902799999999999E-2</c:v>
                </c:pt>
                <c:pt idx="35866">
                  <c:v>5.8382000000000003E-2</c:v>
                </c:pt>
                <c:pt idx="35867">
                  <c:v>4.9693099999999997E-2</c:v>
                </c:pt>
                <c:pt idx="35868">
                  <c:v>4.2161900000000002E-2</c:v>
                </c:pt>
                <c:pt idx="35869">
                  <c:v>3.64523E-2</c:v>
                </c:pt>
                <c:pt idx="35870">
                  <c:v>5.84574E-2</c:v>
                </c:pt>
                <c:pt idx="35871">
                  <c:v>5.6976300000000001E-2</c:v>
                </c:pt>
                <c:pt idx="35872">
                  <c:v>6.5379099999999996E-2</c:v>
                </c:pt>
                <c:pt idx="35873">
                  <c:v>4.4483200000000001E-2</c:v>
                </c:pt>
                <c:pt idx="35874">
                  <c:v>5.0578100000000001E-2</c:v>
                </c:pt>
                <c:pt idx="35875">
                  <c:v>5.0467499999999998E-2</c:v>
                </c:pt>
                <c:pt idx="35876">
                  <c:v>3.49579E-2</c:v>
                </c:pt>
                <c:pt idx="35877">
                  <c:v>5.3272199999999999E-2</c:v>
                </c:pt>
                <c:pt idx="35878">
                  <c:v>5.0584799999999999E-2</c:v>
                </c:pt>
                <c:pt idx="35879">
                  <c:v>4.7055199999999998E-2</c:v>
                </c:pt>
                <c:pt idx="35880">
                  <c:v>4.0610300000000002E-2</c:v>
                </c:pt>
                <c:pt idx="35881">
                  <c:v>5.3155899999999999E-2</c:v>
                </c:pt>
                <c:pt idx="35882">
                  <c:v>4.1602100000000003E-2</c:v>
                </c:pt>
                <c:pt idx="35883">
                  <c:v>4.4097900000000002E-2</c:v>
                </c:pt>
                <c:pt idx="35884">
                  <c:v>3.4061399999999999E-2</c:v>
                </c:pt>
                <c:pt idx="35885">
                  <c:v>2.3778899999999999E-2</c:v>
                </c:pt>
                <c:pt idx="35886">
                  <c:v>4.8245400000000001E-2</c:v>
                </c:pt>
                <c:pt idx="35887">
                  <c:v>4.7813399999999999E-2</c:v>
                </c:pt>
                <c:pt idx="35888">
                  <c:v>3.3735300000000003E-2</c:v>
                </c:pt>
                <c:pt idx="35889">
                  <c:v>4.5937499999999999E-2</c:v>
                </c:pt>
                <c:pt idx="35890">
                  <c:v>3.5518599999999997E-2</c:v>
                </c:pt>
                <c:pt idx="35891">
                  <c:v>4.1050000000000003E-2</c:v>
                </c:pt>
                <c:pt idx="35892">
                  <c:v>4.2223900000000002E-2</c:v>
                </c:pt>
                <c:pt idx="35893">
                  <c:v>5.1209400000000002E-2</c:v>
                </c:pt>
                <c:pt idx="35894">
                  <c:v>4.1811000000000001E-2</c:v>
                </c:pt>
                <c:pt idx="35895">
                  <c:v>3.9650900000000003E-2</c:v>
                </c:pt>
                <c:pt idx="35896">
                  <c:v>2.9435200000000002E-2</c:v>
                </c:pt>
                <c:pt idx="35897">
                  <c:v>2.71606E-2</c:v>
                </c:pt>
                <c:pt idx="35898">
                  <c:v>7.4483900000000006E-2</c:v>
                </c:pt>
                <c:pt idx="35899">
                  <c:v>3.9123499999999999E-2</c:v>
                </c:pt>
                <c:pt idx="35900">
                  <c:v>4.4889499999999999E-2</c:v>
                </c:pt>
                <c:pt idx="35901">
                  <c:v>3.28197E-2</c:v>
                </c:pt>
                <c:pt idx="35902">
                  <c:v>5.8736799999999999E-2</c:v>
                </c:pt>
                <c:pt idx="35903">
                  <c:v>6.6045800000000002E-2</c:v>
                </c:pt>
                <c:pt idx="35904">
                  <c:v>4.5075400000000002E-2</c:v>
                </c:pt>
                <c:pt idx="35905">
                  <c:v>3.9831199999999997E-2</c:v>
                </c:pt>
                <c:pt idx="35906">
                  <c:v>4.5199400000000001E-2</c:v>
                </c:pt>
                <c:pt idx="35907">
                  <c:v>5.5565799999999999E-2</c:v>
                </c:pt>
                <c:pt idx="35908">
                  <c:v>3.4566899999999998E-2</c:v>
                </c:pt>
                <c:pt idx="35909">
                  <c:v>6.0703300000000002E-2</c:v>
                </c:pt>
                <c:pt idx="35910">
                  <c:v>3.5018000000000001E-2</c:v>
                </c:pt>
                <c:pt idx="35911">
                  <c:v>4.1807200000000003E-2</c:v>
                </c:pt>
                <c:pt idx="35912">
                  <c:v>2.48127E-2</c:v>
                </c:pt>
                <c:pt idx="35913">
                  <c:v>2.7462E-2</c:v>
                </c:pt>
                <c:pt idx="35914">
                  <c:v>2.2520999999999999E-2</c:v>
                </c:pt>
                <c:pt idx="35915">
                  <c:v>2.2629699999999999E-2</c:v>
                </c:pt>
                <c:pt idx="35916">
                  <c:v>3.6318799999999998E-2</c:v>
                </c:pt>
                <c:pt idx="35917">
                  <c:v>2.6866899999999999E-2</c:v>
                </c:pt>
                <c:pt idx="35918">
                  <c:v>2.09055E-2</c:v>
                </c:pt>
                <c:pt idx="35919">
                  <c:v>2.60401E-2</c:v>
                </c:pt>
                <c:pt idx="35920">
                  <c:v>4.5844099999999999E-2</c:v>
                </c:pt>
                <c:pt idx="35921">
                  <c:v>4.5110699999999997E-2</c:v>
                </c:pt>
                <c:pt idx="35922">
                  <c:v>2.7725199999999998E-2</c:v>
                </c:pt>
                <c:pt idx="35923">
                  <c:v>3.5978299999999998E-2</c:v>
                </c:pt>
                <c:pt idx="35924">
                  <c:v>4.0705699999999997E-2</c:v>
                </c:pt>
                <c:pt idx="35925">
                  <c:v>3.13282E-2</c:v>
                </c:pt>
                <c:pt idx="35926">
                  <c:v>1.59416E-2</c:v>
                </c:pt>
                <c:pt idx="35927">
                  <c:v>2.8283099999999999E-2</c:v>
                </c:pt>
                <c:pt idx="35928">
                  <c:v>2.7714699999999998E-2</c:v>
                </c:pt>
                <c:pt idx="35929">
                  <c:v>1.1814099999999999E-2</c:v>
                </c:pt>
                <c:pt idx="35930">
                  <c:v>1.9490199999999999E-2</c:v>
                </c:pt>
                <c:pt idx="35931">
                  <c:v>2.2123299999999999E-2</c:v>
                </c:pt>
                <c:pt idx="35932">
                  <c:v>4.7604599999999997E-2</c:v>
                </c:pt>
                <c:pt idx="35933">
                  <c:v>1.5220600000000001E-2</c:v>
                </c:pt>
                <c:pt idx="35934">
                  <c:v>3.1899499999999997E-2</c:v>
                </c:pt>
                <c:pt idx="35935">
                  <c:v>7.4472399999999999E-3</c:v>
                </c:pt>
                <c:pt idx="35936">
                  <c:v>2.2784200000000001E-2</c:v>
                </c:pt>
                <c:pt idx="35937">
                  <c:v>2.0768200000000001E-2</c:v>
                </c:pt>
                <c:pt idx="35938">
                  <c:v>2.1293599999999999E-2</c:v>
                </c:pt>
                <c:pt idx="35939">
                  <c:v>1.64003E-2</c:v>
                </c:pt>
                <c:pt idx="35940">
                  <c:v>5.2881200000000003E-3</c:v>
                </c:pt>
                <c:pt idx="35941">
                  <c:v>1.9076300000000001E-2</c:v>
                </c:pt>
                <c:pt idx="35942">
                  <c:v>1.9756300000000001E-2</c:v>
                </c:pt>
                <c:pt idx="35943">
                  <c:v>1.9331000000000001E-2</c:v>
                </c:pt>
                <c:pt idx="35944">
                  <c:v>3.9129300000000002E-3</c:v>
                </c:pt>
                <c:pt idx="35945">
                  <c:v>1.50013E-2</c:v>
                </c:pt>
                <c:pt idx="35946">
                  <c:v>7.1764000000000003E-3</c:v>
                </c:pt>
                <c:pt idx="35947">
                  <c:v>2.1388999999999998E-2</c:v>
                </c:pt>
                <c:pt idx="35948">
                  <c:v>1.22118E-2</c:v>
                </c:pt>
                <c:pt idx="35949">
                  <c:v>5.7163200000000004E-3</c:v>
                </c:pt>
                <c:pt idx="35950">
                  <c:v>8.7318399999999994E-3</c:v>
                </c:pt>
                <c:pt idx="35951">
                  <c:v>3.2424900000000002E-3</c:v>
                </c:pt>
                <c:pt idx="35952">
                  <c:v>-1.41916E-2</c:v>
                </c:pt>
                <c:pt idx="35953">
                  <c:v>1.55172E-2</c:v>
                </c:pt>
                <c:pt idx="35954">
                  <c:v>3.9157899999999997E-3</c:v>
                </c:pt>
                <c:pt idx="35955">
                  <c:v>8.7776199999999999E-3</c:v>
                </c:pt>
                <c:pt idx="35956">
                  <c:v>7.6255799999999999E-3</c:v>
                </c:pt>
                <c:pt idx="35957">
                  <c:v>2.6130700000000001E-4</c:v>
                </c:pt>
                <c:pt idx="35958">
                  <c:v>9.2134499999999998E-3</c:v>
                </c:pt>
                <c:pt idx="35959">
                  <c:v>-1.1322E-2</c:v>
                </c:pt>
                <c:pt idx="35960">
                  <c:v>-5.4225899999999997E-3</c:v>
                </c:pt>
                <c:pt idx="35961">
                  <c:v>7.0085499999999997E-3</c:v>
                </c:pt>
                <c:pt idx="35962">
                  <c:v>1.15824E-2</c:v>
                </c:pt>
                <c:pt idx="35963">
                  <c:v>-1.0651600000000001E-2</c:v>
                </c:pt>
                <c:pt idx="35964">
                  <c:v>-1.9787800000000001E-2</c:v>
                </c:pt>
                <c:pt idx="35965">
                  <c:v>-1.45521E-2</c:v>
                </c:pt>
                <c:pt idx="35966">
                  <c:v>-1.05247E-2</c:v>
                </c:pt>
                <c:pt idx="35967">
                  <c:v>-1.12867E-2</c:v>
                </c:pt>
                <c:pt idx="35968">
                  <c:v>-2.03342E-2</c:v>
                </c:pt>
                <c:pt idx="35969">
                  <c:v>-2.3435600000000001E-2</c:v>
                </c:pt>
                <c:pt idx="35970">
                  <c:v>-2.73008E-2</c:v>
                </c:pt>
                <c:pt idx="35971">
                  <c:v>-2.26898E-2</c:v>
                </c:pt>
                <c:pt idx="35972">
                  <c:v>-2.2645999999999999E-2</c:v>
                </c:pt>
                <c:pt idx="35973">
                  <c:v>-2.3708300000000002E-2</c:v>
                </c:pt>
                <c:pt idx="35974">
                  <c:v>-2.7865399999999999E-2</c:v>
                </c:pt>
                <c:pt idx="35975">
                  <c:v>-3.4821499999999998E-2</c:v>
                </c:pt>
                <c:pt idx="35976">
                  <c:v>-2.8901099999999999E-2</c:v>
                </c:pt>
                <c:pt idx="35977">
                  <c:v>-3.0205699999999999E-2</c:v>
                </c:pt>
                <c:pt idx="35978">
                  <c:v>-2.707E-2</c:v>
                </c:pt>
                <c:pt idx="35979">
                  <c:v>-2.3952500000000002E-2</c:v>
                </c:pt>
                <c:pt idx="35980">
                  <c:v>-2.27499E-2</c:v>
                </c:pt>
                <c:pt idx="35981">
                  <c:v>-3.90806E-2</c:v>
                </c:pt>
                <c:pt idx="35982">
                  <c:v>-2.41871E-2</c:v>
                </c:pt>
                <c:pt idx="35983">
                  <c:v>-3.5551100000000002E-2</c:v>
                </c:pt>
                <c:pt idx="35984">
                  <c:v>-5.5847199999999996E-3</c:v>
                </c:pt>
                <c:pt idx="35985">
                  <c:v>-2.5242799999999999E-2</c:v>
                </c:pt>
                <c:pt idx="35986">
                  <c:v>-3.3309900000000003E-2</c:v>
                </c:pt>
                <c:pt idx="35987">
                  <c:v>-2.9764200000000001E-2</c:v>
                </c:pt>
                <c:pt idx="35988">
                  <c:v>-3.5949700000000001E-2</c:v>
                </c:pt>
                <c:pt idx="35989">
                  <c:v>-3.5257299999999998E-2</c:v>
                </c:pt>
                <c:pt idx="35990">
                  <c:v>-2.25115E-2</c:v>
                </c:pt>
                <c:pt idx="35991">
                  <c:v>-1.1612900000000001E-2</c:v>
                </c:pt>
                <c:pt idx="35992">
                  <c:v>-3.2043500000000003E-2</c:v>
                </c:pt>
                <c:pt idx="35993">
                  <c:v>-3.8815500000000003E-2</c:v>
                </c:pt>
                <c:pt idx="35994">
                  <c:v>-2.76566E-2</c:v>
                </c:pt>
                <c:pt idx="35995">
                  <c:v>-1.3384800000000001E-2</c:v>
                </c:pt>
                <c:pt idx="35996">
                  <c:v>-2.17638E-2</c:v>
                </c:pt>
                <c:pt idx="35997">
                  <c:v>-2.0841599999999998E-2</c:v>
                </c:pt>
                <c:pt idx="35998">
                  <c:v>-2.3792299999999999E-2</c:v>
                </c:pt>
                <c:pt idx="35999">
                  <c:v>-3.0073200000000001E-2</c:v>
                </c:pt>
                <c:pt idx="36000">
                  <c:v>-2.00701E-2</c:v>
                </c:pt>
                <c:pt idx="36001">
                  <c:v>-2.29445E-2</c:v>
                </c:pt>
                <c:pt idx="36002">
                  <c:v>-2.7530700000000002E-2</c:v>
                </c:pt>
                <c:pt idx="36003">
                  <c:v>-2.78511E-2</c:v>
                </c:pt>
                <c:pt idx="36004">
                  <c:v>-4.6801599999999999E-2</c:v>
                </c:pt>
                <c:pt idx="36005">
                  <c:v>-2.3021699999999999E-2</c:v>
                </c:pt>
                <c:pt idx="36006">
                  <c:v>-3.2377200000000002E-2</c:v>
                </c:pt>
                <c:pt idx="36007">
                  <c:v>-2.3026499999999998E-2</c:v>
                </c:pt>
                <c:pt idx="36008">
                  <c:v>-2.6039099999999999E-2</c:v>
                </c:pt>
                <c:pt idx="36009">
                  <c:v>-2.4691600000000001E-2</c:v>
                </c:pt>
                <c:pt idx="36010">
                  <c:v>-4.4040700000000002E-2</c:v>
                </c:pt>
                <c:pt idx="36011">
                  <c:v>-3.4372300000000001E-2</c:v>
                </c:pt>
                <c:pt idx="36012">
                  <c:v>-3.0519500000000001E-2</c:v>
                </c:pt>
                <c:pt idx="36013">
                  <c:v>-2.9472399999999999E-2</c:v>
                </c:pt>
                <c:pt idx="36014">
                  <c:v>-6.9389300000000003E-3</c:v>
                </c:pt>
                <c:pt idx="36015">
                  <c:v>-2.46906E-2</c:v>
                </c:pt>
                <c:pt idx="36016">
                  <c:v>-4.4979999999999999E-2</c:v>
                </c:pt>
                <c:pt idx="36017">
                  <c:v>-2.85568E-2</c:v>
                </c:pt>
                <c:pt idx="36018">
                  <c:v>-2.8251600000000002E-2</c:v>
                </c:pt>
                <c:pt idx="36019">
                  <c:v>-1.59445E-2</c:v>
                </c:pt>
                <c:pt idx="36020">
                  <c:v>-3.5364199999999998E-2</c:v>
                </c:pt>
                <c:pt idx="36021">
                  <c:v>-4.3724100000000002E-2</c:v>
                </c:pt>
                <c:pt idx="36022">
                  <c:v>-3.2929399999999998E-2</c:v>
                </c:pt>
                <c:pt idx="36023">
                  <c:v>-3.3414800000000001E-2</c:v>
                </c:pt>
                <c:pt idx="36024">
                  <c:v>-2.3233400000000001E-2</c:v>
                </c:pt>
                <c:pt idx="36025">
                  <c:v>-3.7530899999999999E-2</c:v>
                </c:pt>
                <c:pt idx="36026">
                  <c:v>-3.8701100000000002E-2</c:v>
                </c:pt>
                <c:pt idx="36027">
                  <c:v>-4.4589999999999998E-2</c:v>
                </c:pt>
                <c:pt idx="36028">
                  <c:v>-3.6292999999999999E-2</c:v>
                </c:pt>
                <c:pt idx="36029">
                  <c:v>-3.29647E-2</c:v>
                </c:pt>
                <c:pt idx="36030">
                  <c:v>-4.59595E-2</c:v>
                </c:pt>
                <c:pt idx="36031">
                  <c:v>-5.4968799999999998E-2</c:v>
                </c:pt>
                <c:pt idx="36032">
                  <c:v>-4.4491799999999998E-2</c:v>
                </c:pt>
                <c:pt idx="36033">
                  <c:v>-5.9440600000000003E-2</c:v>
                </c:pt>
                <c:pt idx="36034">
                  <c:v>-6.0020400000000002E-2</c:v>
                </c:pt>
                <c:pt idx="36035">
                  <c:v>-5.8769200000000001E-2</c:v>
                </c:pt>
                <c:pt idx="36036">
                  <c:v>-4.9224900000000002E-2</c:v>
                </c:pt>
                <c:pt idx="36037">
                  <c:v>-5.5051799999999998E-2</c:v>
                </c:pt>
                <c:pt idx="36038">
                  <c:v>-6.6333799999999998E-2</c:v>
                </c:pt>
                <c:pt idx="36039">
                  <c:v>-5.7349200000000003E-2</c:v>
                </c:pt>
                <c:pt idx="36040">
                  <c:v>-5.6683499999999998E-2</c:v>
                </c:pt>
                <c:pt idx="36041">
                  <c:v>-5.7267199999999997E-2</c:v>
                </c:pt>
                <c:pt idx="36042">
                  <c:v>-6.0559300000000003E-2</c:v>
                </c:pt>
                <c:pt idx="36043">
                  <c:v>-5.8546099999999997E-2</c:v>
                </c:pt>
                <c:pt idx="36044">
                  <c:v>-6.4446400000000001E-2</c:v>
                </c:pt>
                <c:pt idx="36045">
                  <c:v>-5.9766800000000002E-2</c:v>
                </c:pt>
                <c:pt idx="36046">
                  <c:v>-6.6311800000000004E-2</c:v>
                </c:pt>
                <c:pt idx="36047">
                  <c:v>-7.6437000000000005E-2</c:v>
                </c:pt>
                <c:pt idx="36048">
                  <c:v>-7.2379100000000002E-2</c:v>
                </c:pt>
                <c:pt idx="36049">
                  <c:v>-6.6680000000000003E-2</c:v>
                </c:pt>
                <c:pt idx="36050">
                  <c:v>-7.5389899999999996E-2</c:v>
                </c:pt>
                <c:pt idx="36051">
                  <c:v>-5.3736699999999998E-2</c:v>
                </c:pt>
                <c:pt idx="36052">
                  <c:v>-7.2093000000000004E-2</c:v>
                </c:pt>
                <c:pt idx="36053">
                  <c:v>-7.1348200000000001E-2</c:v>
                </c:pt>
                <c:pt idx="36054">
                  <c:v>-8.0267000000000005E-2</c:v>
                </c:pt>
                <c:pt idx="36055">
                  <c:v>-5.4472899999999998E-2</c:v>
                </c:pt>
                <c:pt idx="36056">
                  <c:v>-5.5995900000000001E-2</c:v>
                </c:pt>
                <c:pt idx="36057">
                  <c:v>-6.4269099999999996E-2</c:v>
                </c:pt>
                <c:pt idx="36058">
                  <c:v>-7.3164000000000007E-2</c:v>
                </c:pt>
                <c:pt idx="36059">
                  <c:v>-6.83203E-2</c:v>
                </c:pt>
                <c:pt idx="36060">
                  <c:v>-6.8972599999999995E-2</c:v>
                </c:pt>
                <c:pt idx="36061">
                  <c:v>-6.9076499999999999E-2</c:v>
                </c:pt>
                <c:pt idx="36062">
                  <c:v>-6.1109499999999997E-2</c:v>
                </c:pt>
                <c:pt idx="36063">
                  <c:v>-6.8767499999999995E-2</c:v>
                </c:pt>
                <c:pt idx="36064">
                  <c:v>-7.9057699999999995E-2</c:v>
                </c:pt>
                <c:pt idx="36065">
                  <c:v>-7.6576199999999997E-2</c:v>
                </c:pt>
                <c:pt idx="36066">
                  <c:v>-5.8201799999999998E-2</c:v>
                </c:pt>
                <c:pt idx="36067">
                  <c:v>-6.7496299999999995E-2</c:v>
                </c:pt>
                <c:pt idx="36068">
                  <c:v>-7.6033600000000007E-2</c:v>
                </c:pt>
                <c:pt idx="36069">
                  <c:v>-7.4352299999999996E-2</c:v>
                </c:pt>
                <c:pt idx="36070">
                  <c:v>-6.6428200000000007E-2</c:v>
                </c:pt>
                <c:pt idx="36071">
                  <c:v>-8.5626599999999997E-2</c:v>
                </c:pt>
                <c:pt idx="36072">
                  <c:v>-6.3472700000000007E-2</c:v>
                </c:pt>
                <c:pt idx="36073">
                  <c:v>-7.4183499999999999E-2</c:v>
                </c:pt>
                <c:pt idx="36074">
                  <c:v>-9.6841800000000006E-2</c:v>
                </c:pt>
                <c:pt idx="36075">
                  <c:v>-9.6091300000000004E-2</c:v>
                </c:pt>
                <c:pt idx="36076">
                  <c:v>-7.8334799999999996E-2</c:v>
                </c:pt>
                <c:pt idx="36077">
                  <c:v>-6.5166500000000002E-2</c:v>
                </c:pt>
                <c:pt idx="36078">
                  <c:v>-7.0361099999999996E-2</c:v>
                </c:pt>
                <c:pt idx="36079">
                  <c:v>-8.8989299999999993E-2</c:v>
                </c:pt>
                <c:pt idx="36080">
                  <c:v>-0.11011</c:v>
                </c:pt>
                <c:pt idx="36081">
                  <c:v>-8.5809700000000003E-2</c:v>
                </c:pt>
                <c:pt idx="36082">
                  <c:v>-7.9785300000000003E-2</c:v>
                </c:pt>
                <c:pt idx="36083">
                  <c:v>-6.5941799999999995E-2</c:v>
                </c:pt>
                <c:pt idx="36084">
                  <c:v>-6.4250000000000002E-2</c:v>
                </c:pt>
                <c:pt idx="36085">
                  <c:v>-8.1014600000000006E-2</c:v>
                </c:pt>
                <c:pt idx="36086">
                  <c:v>-8.2650199999999993E-2</c:v>
                </c:pt>
                <c:pt idx="36087">
                  <c:v>-9.0060200000000007E-2</c:v>
                </c:pt>
                <c:pt idx="36088">
                  <c:v>-6.1591100000000003E-2</c:v>
                </c:pt>
                <c:pt idx="36089">
                  <c:v>-5.93109E-2</c:v>
                </c:pt>
                <c:pt idx="36090">
                  <c:v>-6.6956500000000002E-2</c:v>
                </c:pt>
                <c:pt idx="36091">
                  <c:v>-7.9933199999999996E-2</c:v>
                </c:pt>
                <c:pt idx="36092">
                  <c:v>-7.9866400000000004E-2</c:v>
                </c:pt>
                <c:pt idx="36093">
                  <c:v>-6.6239400000000004E-2</c:v>
                </c:pt>
                <c:pt idx="36094">
                  <c:v>-6.3582399999999997E-2</c:v>
                </c:pt>
                <c:pt idx="36095">
                  <c:v>-6.6215499999999997E-2</c:v>
                </c:pt>
                <c:pt idx="36096">
                  <c:v>-6.7120600000000002E-2</c:v>
                </c:pt>
                <c:pt idx="36097">
                  <c:v>-8.27122E-2</c:v>
                </c:pt>
                <c:pt idx="36098">
                  <c:v>-6.7864400000000005E-2</c:v>
                </c:pt>
                <c:pt idx="36099">
                  <c:v>-6.10085E-2</c:v>
                </c:pt>
                <c:pt idx="36100">
                  <c:v>-6.6632300000000005E-2</c:v>
                </c:pt>
                <c:pt idx="36101">
                  <c:v>-6.2191999999999997E-2</c:v>
                </c:pt>
                <c:pt idx="36102">
                  <c:v>-6.5199900000000005E-2</c:v>
                </c:pt>
                <c:pt idx="36103">
                  <c:v>-7.4680300000000005E-2</c:v>
                </c:pt>
                <c:pt idx="36104">
                  <c:v>-7.2936100000000004E-2</c:v>
                </c:pt>
                <c:pt idx="36105">
                  <c:v>-7.1281399999999995E-2</c:v>
                </c:pt>
                <c:pt idx="36106">
                  <c:v>-5.9695199999999997E-2</c:v>
                </c:pt>
                <c:pt idx="36107">
                  <c:v>-7.4247400000000005E-2</c:v>
                </c:pt>
                <c:pt idx="36108">
                  <c:v>-7.5808500000000001E-2</c:v>
                </c:pt>
                <c:pt idx="36109">
                  <c:v>-7.2514499999999996E-2</c:v>
                </c:pt>
                <c:pt idx="36110">
                  <c:v>-8.3963399999999994E-2</c:v>
                </c:pt>
                <c:pt idx="36111">
                  <c:v>-7.3842000000000005E-2</c:v>
                </c:pt>
                <c:pt idx="36112">
                  <c:v>-8.2419400000000004E-2</c:v>
                </c:pt>
                <c:pt idx="36113">
                  <c:v>-6.1816200000000002E-2</c:v>
                </c:pt>
                <c:pt idx="36114">
                  <c:v>-7.5945899999999997E-2</c:v>
                </c:pt>
                <c:pt idx="36115">
                  <c:v>-6.7024200000000006E-2</c:v>
                </c:pt>
                <c:pt idx="36116">
                  <c:v>-9.1221800000000006E-2</c:v>
                </c:pt>
                <c:pt idx="36117">
                  <c:v>-6.7286499999999999E-2</c:v>
                </c:pt>
                <c:pt idx="36118">
                  <c:v>-7.8609499999999999E-2</c:v>
                </c:pt>
                <c:pt idx="36119">
                  <c:v>-7.4555399999999994E-2</c:v>
                </c:pt>
                <c:pt idx="36120">
                  <c:v>-5.9112499999999998E-2</c:v>
                </c:pt>
                <c:pt idx="36121">
                  <c:v>-6.9655400000000006E-2</c:v>
                </c:pt>
                <c:pt idx="36122">
                  <c:v>-5.8288600000000003E-2</c:v>
                </c:pt>
                <c:pt idx="36123">
                  <c:v>-8.3215700000000004E-2</c:v>
                </c:pt>
                <c:pt idx="36124">
                  <c:v>-6.0541200000000003E-2</c:v>
                </c:pt>
                <c:pt idx="36125">
                  <c:v>-6.0055699999999997E-2</c:v>
                </c:pt>
                <c:pt idx="36126">
                  <c:v>-6.9929099999999994E-2</c:v>
                </c:pt>
                <c:pt idx="36127">
                  <c:v>-7.98378E-2</c:v>
                </c:pt>
                <c:pt idx="36128">
                  <c:v>-6.7183499999999993E-2</c:v>
                </c:pt>
                <c:pt idx="36129">
                  <c:v>-5.8516499999999999E-2</c:v>
                </c:pt>
                <c:pt idx="36130">
                  <c:v>-6.4430200000000007E-2</c:v>
                </c:pt>
                <c:pt idx="36131">
                  <c:v>-6.7970299999999997E-2</c:v>
                </c:pt>
                <c:pt idx="36132">
                  <c:v>-7.0584300000000003E-2</c:v>
                </c:pt>
                <c:pt idx="36133">
                  <c:v>-5.7014500000000003E-2</c:v>
                </c:pt>
                <c:pt idx="36134">
                  <c:v>-4.7705699999999997E-2</c:v>
                </c:pt>
                <c:pt idx="36135">
                  <c:v>-7.4185399999999999E-2</c:v>
                </c:pt>
                <c:pt idx="36136">
                  <c:v>-6.3665399999999997E-2</c:v>
                </c:pt>
                <c:pt idx="36137">
                  <c:v>-6.5929399999999999E-2</c:v>
                </c:pt>
                <c:pt idx="36138">
                  <c:v>-7.8105900000000006E-2</c:v>
                </c:pt>
                <c:pt idx="36139">
                  <c:v>-6.9070800000000002E-2</c:v>
                </c:pt>
                <c:pt idx="36140">
                  <c:v>-5.84393E-2</c:v>
                </c:pt>
                <c:pt idx="36141">
                  <c:v>-6.9460900000000006E-2</c:v>
                </c:pt>
                <c:pt idx="36142">
                  <c:v>-7.4755699999999994E-2</c:v>
                </c:pt>
                <c:pt idx="36143">
                  <c:v>-6.6140199999999996E-2</c:v>
                </c:pt>
                <c:pt idx="36144">
                  <c:v>-7.2851200000000005E-2</c:v>
                </c:pt>
                <c:pt idx="36145">
                  <c:v>-6.38132E-2</c:v>
                </c:pt>
                <c:pt idx="36146">
                  <c:v>-7.9011899999999996E-2</c:v>
                </c:pt>
                <c:pt idx="36147">
                  <c:v>-5.1969500000000002E-2</c:v>
                </c:pt>
                <c:pt idx="36148">
                  <c:v>-5.7099299999999999E-2</c:v>
                </c:pt>
                <c:pt idx="36149">
                  <c:v>-7.6605800000000002E-2</c:v>
                </c:pt>
                <c:pt idx="36150">
                  <c:v>-8.3655400000000005E-2</c:v>
                </c:pt>
                <c:pt idx="36151">
                  <c:v>-6.6494899999999996E-2</c:v>
                </c:pt>
                <c:pt idx="36152">
                  <c:v>-5.3623200000000003E-2</c:v>
                </c:pt>
                <c:pt idx="36153">
                  <c:v>-6.5643300000000002E-2</c:v>
                </c:pt>
                <c:pt idx="36154">
                  <c:v>-5.6350699999999997E-2</c:v>
                </c:pt>
                <c:pt idx="36155">
                  <c:v>-5.6647299999999998E-2</c:v>
                </c:pt>
                <c:pt idx="36156">
                  <c:v>-5.6552900000000003E-2</c:v>
                </c:pt>
                <c:pt idx="36157">
                  <c:v>-6.3197100000000006E-2</c:v>
                </c:pt>
                <c:pt idx="36158">
                  <c:v>-5.0510399999999997E-2</c:v>
                </c:pt>
                <c:pt idx="36159">
                  <c:v>-5.3876899999999998E-2</c:v>
                </c:pt>
                <c:pt idx="36160">
                  <c:v>-5.6215300000000003E-2</c:v>
                </c:pt>
                <c:pt idx="36161">
                  <c:v>-6.2644000000000005E-2</c:v>
                </c:pt>
                <c:pt idx="36162">
                  <c:v>-4.9190499999999998E-2</c:v>
                </c:pt>
                <c:pt idx="36163">
                  <c:v>-5.7960499999999998E-2</c:v>
                </c:pt>
                <c:pt idx="36164">
                  <c:v>-6.2042199999999999E-2</c:v>
                </c:pt>
                <c:pt idx="36165">
                  <c:v>-5.3612699999999999E-2</c:v>
                </c:pt>
                <c:pt idx="36166">
                  <c:v>-6.2384599999999998E-2</c:v>
                </c:pt>
                <c:pt idx="36167">
                  <c:v>-5.3973199999999999E-2</c:v>
                </c:pt>
                <c:pt idx="36168">
                  <c:v>-3.9123499999999999E-2</c:v>
                </c:pt>
                <c:pt idx="36169">
                  <c:v>-4.3040299999999997E-2</c:v>
                </c:pt>
                <c:pt idx="36170">
                  <c:v>-4.4346799999999999E-2</c:v>
                </c:pt>
                <c:pt idx="36171">
                  <c:v>-5.2836399999999999E-2</c:v>
                </c:pt>
                <c:pt idx="36172">
                  <c:v>-5.6231499999999997E-2</c:v>
                </c:pt>
                <c:pt idx="36173">
                  <c:v>-5.7012599999999997E-2</c:v>
                </c:pt>
                <c:pt idx="36174">
                  <c:v>-5.9408200000000001E-2</c:v>
                </c:pt>
                <c:pt idx="36175">
                  <c:v>-4.3379800000000003E-2</c:v>
                </c:pt>
                <c:pt idx="36176">
                  <c:v>-4.9725499999999999E-2</c:v>
                </c:pt>
                <c:pt idx="36177">
                  <c:v>-6.7045199999999999E-2</c:v>
                </c:pt>
                <c:pt idx="36178">
                  <c:v>-6.2945399999999999E-2</c:v>
                </c:pt>
                <c:pt idx="36179">
                  <c:v>-5.3712799999999998E-2</c:v>
                </c:pt>
                <c:pt idx="36180">
                  <c:v>-6.5215099999999998E-2</c:v>
                </c:pt>
                <c:pt idx="36181">
                  <c:v>-5.5044200000000001E-2</c:v>
                </c:pt>
                <c:pt idx="36182">
                  <c:v>-5.7286299999999998E-2</c:v>
                </c:pt>
                <c:pt idx="36183">
                  <c:v>-5.3944600000000002E-2</c:v>
                </c:pt>
                <c:pt idx="36184">
                  <c:v>-5.0992999999999997E-2</c:v>
                </c:pt>
                <c:pt idx="36185">
                  <c:v>-5.4390899999999999E-2</c:v>
                </c:pt>
                <c:pt idx="36186">
                  <c:v>-4.8230200000000001E-2</c:v>
                </c:pt>
                <c:pt idx="36187">
                  <c:v>-3.9226499999999997E-2</c:v>
                </c:pt>
                <c:pt idx="36188">
                  <c:v>-4.7760999999999998E-2</c:v>
                </c:pt>
                <c:pt idx="36189">
                  <c:v>-4.5109700000000003E-2</c:v>
                </c:pt>
                <c:pt idx="36190">
                  <c:v>-4.5110699999999997E-2</c:v>
                </c:pt>
                <c:pt idx="36191">
                  <c:v>-4.8665E-2</c:v>
                </c:pt>
                <c:pt idx="36192">
                  <c:v>-3.9554600000000002E-2</c:v>
                </c:pt>
                <c:pt idx="36193">
                  <c:v>-4.93631E-2</c:v>
                </c:pt>
                <c:pt idx="36194">
                  <c:v>-5.9042900000000002E-2</c:v>
                </c:pt>
                <c:pt idx="36195">
                  <c:v>-3.1817400000000003E-2</c:v>
                </c:pt>
                <c:pt idx="36196">
                  <c:v>-3.0336399999999999E-2</c:v>
                </c:pt>
                <c:pt idx="36197">
                  <c:v>-2.7152099999999998E-2</c:v>
                </c:pt>
                <c:pt idx="36198">
                  <c:v>-2.1139100000000001E-2</c:v>
                </c:pt>
                <c:pt idx="36199">
                  <c:v>-3.6845200000000002E-2</c:v>
                </c:pt>
                <c:pt idx="36200">
                  <c:v>-1.8501299999999998E-2</c:v>
                </c:pt>
                <c:pt idx="36201">
                  <c:v>-1.1523200000000001E-2</c:v>
                </c:pt>
                <c:pt idx="36202">
                  <c:v>-2.6643799999999999E-2</c:v>
                </c:pt>
                <c:pt idx="36203">
                  <c:v>-2.4092700000000002E-2</c:v>
                </c:pt>
                <c:pt idx="36204">
                  <c:v>-1.6228699999999999E-2</c:v>
                </c:pt>
                <c:pt idx="36205">
                  <c:v>-2.35987E-2</c:v>
                </c:pt>
                <c:pt idx="36206">
                  <c:v>-7.8306199999999999E-3</c:v>
                </c:pt>
                <c:pt idx="36207">
                  <c:v>-1.66759E-2</c:v>
                </c:pt>
                <c:pt idx="36208">
                  <c:v>-1.0808E-2</c:v>
                </c:pt>
                <c:pt idx="36209">
                  <c:v>-3.7103700000000003E-2</c:v>
                </c:pt>
                <c:pt idx="36210">
                  <c:v>-1.2483599999999999E-2</c:v>
                </c:pt>
                <c:pt idx="36211">
                  <c:v>-2.81715E-3</c:v>
                </c:pt>
                <c:pt idx="36212">
                  <c:v>-1.1378299999999999E-2</c:v>
                </c:pt>
                <c:pt idx="36213">
                  <c:v>-2.2266399999999999E-2</c:v>
                </c:pt>
                <c:pt idx="36214">
                  <c:v>-6.5584199999999997E-3</c:v>
                </c:pt>
                <c:pt idx="36215">
                  <c:v>-1.54915E-2</c:v>
                </c:pt>
                <c:pt idx="36216">
                  <c:v>-4.99535E-3</c:v>
                </c:pt>
                <c:pt idx="36217">
                  <c:v>-1.05057E-2</c:v>
                </c:pt>
                <c:pt idx="36218">
                  <c:v>-6.1244999999999997E-3</c:v>
                </c:pt>
                <c:pt idx="36219">
                  <c:v>-1.72777E-2</c:v>
                </c:pt>
                <c:pt idx="36220">
                  <c:v>-2.83279E-2</c:v>
                </c:pt>
                <c:pt idx="36221">
                  <c:v>-1.43614E-2</c:v>
                </c:pt>
                <c:pt idx="36222">
                  <c:v>-2.2068000000000001E-2</c:v>
                </c:pt>
                <c:pt idx="36223">
                  <c:v>-1.9541699999999999E-2</c:v>
                </c:pt>
                <c:pt idx="36224">
                  <c:v>-2.0951299999999999E-2</c:v>
                </c:pt>
                <c:pt idx="36225">
                  <c:v>-2.5311500000000001E-2</c:v>
                </c:pt>
                <c:pt idx="36226">
                  <c:v>-2.60839E-2</c:v>
                </c:pt>
                <c:pt idx="36227">
                  <c:v>-2.4917600000000002E-2</c:v>
                </c:pt>
                <c:pt idx="36228">
                  <c:v>-2.2196799999999999E-2</c:v>
                </c:pt>
                <c:pt idx="36229">
                  <c:v>-1.55067E-2</c:v>
                </c:pt>
                <c:pt idx="36230">
                  <c:v>-2.5109300000000001E-2</c:v>
                </c:pt>
                <c:pt idx="36231">
                  <c:v>-1.6545299999999999E-2</c:v>
                </c:pt>
                <c:pt idx="36232">
                  <c:v>-1.52912E-2</c:v>
                </c:pt>
                <c:pt idx="36233">
                  <c:v>-1.08299E-2</c:v>
                </c:pt>
                <c:pt idx="36234">
                  <c:v>-1.2707700000000001E-2</c:v>
                </c:pt>
                <c:pt idx="36235">
                  <c:v>-4.7674199999999996E-3</c:v>
                </c:pt>
                <c:pt idx="36236">
                  <c:v>-1.4992699999999999E-2</c:v>
                </c:pt>
                <c:pt idx="36237">
                  <c:v>-4.8923500000000002E-3</c:v>
                </c:pt>
                <c:pt idx="36238">
                  <c:v>-4.7454799999999998E-3</c:v>
                </c:pt>
                <c:pt idx="36239">
                  <c:v>-3.8471199999999999E-3</c:v>
                </c:pt>
                <c:pt idx="36240">
                  <c:v>-1.36566E-2</c:v>
                </c:pt>
                <c:pt idx="36241">
                  <c:v>-5.3978000000000003E-3</c:v>
                </c:pt>
                <c:pt idx="36242">
                  <c:v>-3.5467099999999998E-3</c:v>
                </c:pt>
                <c:pt idx="36243">
                  <c:v>-7.3261300000000001E-3</c:v>
                </c:pt>
                <c:pt idx="36244">
                  <c:v>-4.8484799999999996E-3</c:v>
                </c:pt>
                <c:pt idx="36245">
                  <c:v>-9.9754300000000004E-4</c:v>
                </c:pt>
                <c:pt idx="36246">
                  <c:v>8.4590900000000005E-4</c:v>
                </c:pt>
                <c:pt idx="36247">
                  <c:v>-7.9574599999999995E-3</c:v>
                </c:pt>
                <c:pt idx="36248">
                  <c:v>-3.7336299999999999E-3</c:v>
                </c:pt>
                <c:pt idx="36249">
                  <c:v>-7.5483299999999998E-3</c:v>
                </c:pt>
                <c:pt idx="36250">
                  <c:v>-2.4890899999999998E-3</c:v>
                </c:pt>
                <c:pt idx="36251">
                  <c:v>-2.54726E-3</c:v>
                </c:pt>
                <c:pt idx="36252">
                  <c:v>9.7665800000000004E-3</c:v>
                </c:pt>
                <c:pt idx="36253">
                  <c:v>4.61197E-3</c:v>
                </c:pt>
                <c:pt idx="36254">
                  <c:v>6.3638699999999998E-3</c:v>
                </c:pt>
                <c:pt idx="36255">
                  <c:v>-1.04885E-2</c:v>
                </c:pt>
                <c:pt idx="36256">
                  <c:v>7.4377100000000002E-3</c:v>
                </c:pt>
                <c:pt idx="36257">
                  <c:v>4.7435799999999998E-3</c:v>
                </c:pt>
                <c:pt idx="36258">
                  <c:v>1.8367800000000001E-3</c:v>
                </c:pt>
                <c:pt idx="36259">
                  <c:v>1.0664E-2</c:v>
                </c:pt>
                <c:pt idx="36260">
                  <c:v>1.49374E-2</c:v>
                </c:pt>
                <c:pt idx="36261">
                  <c:v>1.19209E-3</c:v>
                </c:pt>
                <c:pt idx="36262">
                  <c:v>4.49848E-3</c:v>
                </c:pt>
                <c:pt idx="36263">
                  <c:v>1.26715E-2</c:v>
                </c:pt>
                <c:pt idx="36264">
                  <c:v>2.92416E-2</c:v>
                </c:pt>
                <c:pt idx="36265">
                  <c:v>1.36595E-2</c:v>
                </c:pt>
                <c:pt idx="36266">
                  <c:v>1.1662499999999999E-2</c:v>
                </c:pt>
                <c:pt idx="36267">
                  <c:v>2.3283999999999999E-2</c:v>
                </c:pt>
                <c:pt idx="36268">
                  <c:v>9.0122199999999996E-3</c:v>
                </c:pt>
                <c:pt idx="36269">
                  <c:v>2.98052E-2</c:v>
                </c:pt>
                <c:pt idx="36270">
                  <c:v>2.9136700000000001E-2</c:v>
                </c:pt>
                <c:pt idx="36271">
                  <c:v>2.4014500000000001E-2</c:v>
                </c:pt>
                <c:pt idx="36272">
                  <c:v>1.7498E-2</c:v>
                </c:pt>
                <c:pt idx="36273">
                  <c:v>1.6349800000000001E-2</c:v>
                </c:pt>
                <c:pt idx="36274">
                  <c:v>3.2006300000000001E-2</c:v>
                </c:pt>
                <c:pt idx="36275">
                  <c:v>1.9980399999999999E-2</c:v>
                </c:pt>
                <c:pt idx="36276">
                  <c:v>2.0970300000000001E-2</c:v>
                </c:pt>
                <c:pt idx="36277">
                  <c:v>3.0555700000000002E-2</c:v>
                </c:pt>
                <c:pt idx="36278">
                  <c:v>2.2554399999999999E-2</c:v>
                </c:pt>
                <c:pt idx="36279">
                  <c:v>3.2462100000000001E-2</c:v>
                </c:pt>
                <c:pt idx="36280">
                  <c:v>1.55964E-2</c:v>
                </c:pt>
                <c:pt idx="36281">
                  <c:v>3.1153699999999999E-2</c:v>
                </c:pt>
                <c:pt idx="36282">
                  <c:v>3.03965E-2</c:v>
                </c:pt>
                <c:pt idx="36283">
                  <c:v>1.9220399999999999E-2</c:v>
                </c:pt>
                <c:pt idx="36284">
                  <c:v>2.71635E-2</c:v>
                </c:pt>
                <c:pt idx="36285">
                  <c:v>1.7682099999999999E-2</c:v>
                </c:pt>
                <c:pt idx="36286">
                  <c:v>2.3737000000000001E-2</c:v>
                </c:pt>
                <c:pt idx="36287">
                  <c:v>2.4986299999999999E-2</c:v>
                </c:pt>
                <c:pt idx="36288">
                  <c:v>3.3707599999999997E-2</c:v>
                </c:pt>
                <c:pt idx="36289">
                  <c:v>3.6900500000000003E-2</c:v>
                </c:pt>
                <c:pt idx="36290">
                  <c:v>2.4228099999999999E-2</c:v>
                </c:pt>
                <c:pt idx="36291">
                  <c:v>3.5495800000000001E-2</c:v>
                </c:pt>
                <c:pt idx="36292">
                  <c:v>3.5179099999999998E-2</c:v>
                </c:pt>
                <c:pt idx="36293">
                  <c:v>2.5912299999999999E-2</c:v>
                </c:pt>
                <c:pt idx="36294">
                  <c:v>2.8693199999999999E-2</c:v>
                </c:pt>
                <c:pt idx="36295">
                  <c:v>2.4230000000000002E-2</c:v>
                </c:pt>
                <c:pt idx="36296">
                  <c:v>1.7990099999999998E-2</c:v>
                </c:pt>
                <c:pt idx="36297">
                  <c:v>3.5821899999999997E-2</c:v>
                </c:pt>
                <c:pt idx="36298">
                  <c:v>3.6582900000000002E-2</c:v>
                </c:pt>
                <c:pt idx="36299">
                  <c:v>4.9134299999999999E-2</c:v>
                </c:pt>
                <c:pt idx="36300">
                  <c:v>3.9423899999999998E-2</c:v>
                </c:pt>
                <c:pt idx="36301">
                  <c:v>3.5444299999999998E-2</c:v>
                </c:pt>
                <c:pt idx="36302">
                  <c:v>4.02174E-2</c:v>
                </c:pt>
                <c:pt idx="36303">
                  <c:v>4.5544599999999998E-2</c:v>
                </c:pt>
                <c:pt idx="36304">
                  <c:v>3.2502200000000002E-2</c:v>
                </c:pt>
                <c:pt idx="36305">
                  <c:v>2.47917E-2</c:v>
                </c:pt>
                <c:pt idx="36306">
                  <c:v>2.71997E-2</c:v>
                </c:pt>
                <c:pt idx="36307">
                  <c:v>5.7081199999999999E-2</c:v>
                </c:pt>
                <c:pt idx="36308">
                  <c:v>3.7420299999999997E-2</c:v>
                </c:pt>
                <c:pt idx="36309">
                  <c:v>4.47836E-2</c:v>
                </c:pt>
                <c:pt idx="36310">
                  <c:v>3.19843E-2</c:v>
                </c:pt>
                <c:pt idx="36311">
                  <c:v>4.17347E-2</c:v>
                </c:pt>
                <c:pt idx="36312">
                  <c:v>5.52273E-2</c:v>
                </c:pt>
                <c:pt idx="36313">
                  <c:v>4.97417E-2</c:v>
                </c:pt>
                <c:pt idx="36314">
                  <c:v>4.6629900000000002E-2</c:v>
                </c:pt>
                <c:pt idx="36315">
                  <c:v>4.1221599999999997E-2</c:v>
                </c:pt>
                <c:pt idx="36316">
                  <c:v>5.2744899999999997E-2</c:v>
                </c:pt>
                <c:pt idx="36317">
                  <c:v>5.4427099999999999E-2</c:v>
                </c:pt>
                <c:pt idx="36318">
                  <c:v>4.30269E-2</c:v>
                </c:pt>
                <c:pt idx="36319">
                  <c:v>5.3257899999999997E-2</c:v>
                </c:pt>
                <c:pt idx="36320">
                  <c:v>5.2768700000000002E-2</c:v>
                </c:pt>
                <c:pt idx="36321">
                  <c:v>4.3885199999999999E-2</c:v>
                </c:pt>
                <c:pt idx="36322">
                  <c:v>4.0766700000000003E-2</c:v>
                </c:pt>
                <c:pt idx="36323">
                  <c:v>5.1970500000000003E-2</c:v>
                </c:pt>
                <c:pt idx="36324">
                  <c:v>4.6364799999999998E-2</c:v>
                </c:pt>
                <c:pt idx="36325" formatCode="0.00E+00">
                  <c:v>4.8254999999999999E-2</c:v>
                </c:pt>
                <c:pt idx="36326">
                  <c:v>5.4576899999999998E-2</c:v>
                </c:pt>
                <c:pt idx="36327">
                  <c:v>6.0487699999999998E-2</c:v>
                </c:pt>
                <c:pt idx="36328">
                  <c:v>5.3076699999999997E-2</c:v>
                </c:pt>
                <c:pt idx="36329">
                  <c:v>6.0613599999999997E-2</c:v>
                </c:pt>
                <c:pt idx="36330">
                  <c:v>6.7530599999999996E-2</c:v>
                </c:pt>
                <c:pt idx="36331">
                  <c:v>5.1339099999999999E-2</c:v>
                </c:pt>
                <c:pt idx="36332">
                  <c:v>4.2240100000000003E-2</c:v>
                </c:pt>
                <c:pt idx="36333">
                  <c:v>5.65815E-2</c:v>
                </c:pt>
                <c:pt idx="36334">
                  <c:v>7.4004200000000006E-2</c:v>
                </c:pt>
                <c:pt idx="36335">
                  <c:v>4.44231E-2</c:v>
                </c:pt>
                <c:pt idx="36336">
                  <c:v>5.9757200000000003E-2</c:v>
                </c:pt>
                <c:pt idx="36337">
                  <c:v>7.1118399999999998E-2</c:v>
                </c:pt>
                <c:pt idx="36338">
                  <c:v>6.2626799999999996E-2</c:v>
                </c:pt>
                <c:pt idx="36339">
                  <c:v>6.7663200000000007E-2</c:v>
                </c:pt>
                <c:pt idx="36340">
                  <c:v>5.5082300000000001E-2</c:v>
                </c:pt>
                <c:pt idx="36341">
                  <c:v>6.4074500000000006E-2</c:v>
                </c:pt>
                <c:pt idx="36342">
                  <c:v>5.3221699999999997E-2</c:v>
                </c:pt>
                <c:pt idx="36343">
                  <c:v>6.6086800000000001E-2</c:v>
                </c:pt>
                <c:pt idx="36344">
                  <c:v>6.6516900000000004E-2</c:v>
                </c:pt>
                <c:pt idx="36345">
                  <c:v>6.9399799999999998E-2</c:v>
                </c:pt>
                <c:pt idx="36346">
                  <c:v>6.1398500000000002E-2</c:v>
                </c:pt>
                <c:pt idx="36347">
                  <c:v>6.4322500000000005E-2</c:v>
                </c:pt>
                <c:pt idx="36348">
                  <c:v>5.9640899999999997E-2</c:v>
                </c:pt>
                <c:pt idx="36349">
                  <c:v>5.2583699999999997E-2</c:v>
                </c:pt>
                <c:pt idx="36350">
                  <c:v>6.0768099999999999E-2</c:v>
                </c:pt>
                <c:pt idx="36351">
                  <c:v>5.6367899999999999E-2</c:v>
                </c:pt>
                <c:pt idx="36352">
                  <c:v>6.0318900000000002E-2</c:v>
                </c:pt>
                <c:pt idx="36353">
                  <c:v>6.5481200000000003E-2</c:v>
                </c:pt>
                <c:pt idx="36354">
                  <c:v>5.6043599999999999E-2</c:v>
                </c:pt>
                <c:pt idx="36355">
                  <c:v>4.7949800000000001E-2</c:v>
                </c:pt>
                <c:pt idx="36356">
                  <c:v>4.4444999999999998E-2</c:v>
                </c:pt>
                <c:pt idx="36357">
                  <c:v>5.1743499999999998E-2</c:v>
                </c:pt>
                <c:pt idx="36358">
                  <c:v>5.1813100000000001E-2</c:v>
                </c:pt>
                <c:pt idx="36359">
                  <c:v>5.2087799999999997E-2</c:v>
                </c:pt>
                <c:pt idx="36360">
                  <c:v>4.2725600000000002E-2</c:v>
                </c:pt>
                <c:pt idx="36361">
                  <c:v>3.9377200000000001E-2</c:v>
                </c:pt>
                <c:pt idx="36362">
                  <c:v>5.0147999999999998E-2</c:v>
                </c:pt>
                <c:pt idx="36363">
                  <c:v>4.1426699999999997E-2</c:v>
                </c:pt>
                <c:pt idx="36364">
                  <c:v>4.82111E-2</c:v>
                </c:pt>
                <c:pt idx="36365">
                  <c:v>6.6988000000000006E-2</c:v>
                </c:pt>
                <c:pt idx="36366">
                  <c:v>5.4076199999999998E-2</c:v>
                </c:pt>
                <c:pt idx="36367">
                  <c:v>4.6144499999999998E-2</c:v>
                </c:pt>
                <c:pt idx="36368">
                  <c:v>4.1868200000000001E-2</c:v>
                </c:pt>
                <c:pt idx="36369">
                  <c:v>5.5110899999999997E-2</c:v>
                </c:pt>
                <c:pt idx="36370">
                  <c:v>6.0386700000000001E-2</c:v>
                </c:pt>
                <c:pt idx="36371">
                  <c:v>4.5952800000000002E-2</c:v>
                </c:pt>
                <c:pt idx="36372">
                  <c:v>6.4304399999999998E-2</c:v>
                </c:pt>
                <c:pt idx="36373">
                  <c:v>5.2640899999999997E-2</c:v>
                </c:pt>
                <c:pt idx="36374">
                  <c:v>5.5100400000000001E-2</c:v>
                </c:pt>
                <c:pt idx="36375">
                  <c:v>6.0094799999999997E-2</c:v>
                </c:pt>
                <c:pt idx="36376">
                  <c:v>6.9881399999999996E-2</c:v>
                </c:pt>
                <c:pt idx="36377">
                  <c:v>7.2936100000000004E-2</c:v>
                </c:pt>
                <c:pt idx="36378">
                  <c:v>5.8292400000000001E-2</c:v>
                </c:pt>
                <c:pt idx="36379">
                  <c:v>6.9253899999999993E-2</c:v>
                </c:pt>
                <c:pt idx="36380">
                  <c:v>6.2984499999999999E-2</c:v>
                </c:pt>
                <c:pt idx="36381">
                  <c:v>7.3300400000000002E-2</c:v>
                </c:pt>
                <c:pt idx="36382">
                  <c:v>6.5486900000000001E-2</c:v>
                </c:pt>
                <c:pt idx="36383">
                  <c:v>7.3049500000000003E-2</c:v>
                </c:pt>
                <c:pt idx="36384">
                  <c:v>5.9824000000000002E-2</c:v>
                </c:pt>
                <c:pt idx="36385">
                  <c:v>5.8976199999999999E-2</c:v>
                </c:pt>
                <c:pt idx="36386">
                  <c:v>5.0149899999999997E-2</c:v>
                </c:pt>
                <c:pt idx="36387">
                  <c:v>6.9037399999999999E-2</c:v>
                </c:pt>
                <c:pt idx="36388">
                  <c:v>6.3054100000000002E-2</c:v>
                </c:pt>
                <c:pt idx="36389">
                  <c:v>6.5585099999999993E-2</c:v>
                </c:pt>
                <c:pt idx="36390">
                  <c:v>6.4265299999999997E-2</c:v>
                </c:pt>
                <c:pt idx="36391">
                  <c:v>5.9394799999999998E-2</c:v>
                </c:pt>
                <c:pt idx="36392">
                  <c:v>5.66235E-2</c:v>
                </c:pt>
                <c:pt idx="36393">
                  <c:v>6.6447300000000001E-2</c:v>
                </c:pt>
                <c:pt idx="36394">
                  <c:v>7.2608900000000004E-2</c:v>
                </c:pt>
                <c:pt idx="36395">
                  <c:v>5.9886000000000002E-2</c:v>
                </c:pt>
                <c:pt idx="36396">
                  <c:v>5.4343200000000001E-2</c:v>
                </c:pt>
                <c:pt idx="36397">
                  <c:v>5.6902899999999999E-2</c:v>
                </c:pt>
                <c:pt idx="36398">
                  <c:v>4.8559199999999997E-2</c:v>
                </c:pt>
                <c:pt idx="36399">
                  <c:v>6.7732799999999996E-2</c:v>
                </c:pt>
                <c:pt idx="36400">
                  <c:v>7.2019600000000003E-2</c:v>
                </c:pt>
                <c:pt idx="36401">
                  <c:v>5.4310799999999999E-2</c:v>
                </c:pt>
                <c:pt idx="36402">
                  <c:v>5.4399500000000003E-2</c:v>
                </c:pt>
                <c:pt idx="36403">
                  <c:v>5.1756900000000002E-2</c:v>
                </c:pt>
                <c:pt idx="36404">
                  <c:v>6.2503799999999998E-2</c:v>
                </c:pt>
                <c:pt idx="36405">
                  <c:v>5.8638599999999999E-2</c:v>
                </c:pt>
                <c:pt idx="36406">
                  <c:v>5.4195399999999998E-2</c:v>
                </c:pt>
                <c:pt idx="36407">
                  <c:v>5.2923199999999997E-2</c:v>
                </c:pt>
                <c:pt idx="36408">
                  <c:v>5.36499E-2</c:v>
                </c:pt>
                <c:pt idx="36409">
                  <c:v>5.5159600000000003E-2</c:v>
                </c:pt>
                <c:pt idx="36410">
                  <c:v>5.9280399999999997E-2</c:v>
                </c:pt>
                <c:pt idx="36411">
                  <c:v>6.24609E-2</c:v>
                </c:pt>
                <c:pt idx="36412">
                  <c:v>5.7918499999999998E-2</c:v>
                </c:pt>
                <c:pt idx="36413">
                  <c:v>4.0881199999999999E-2</c:v>
                </c:pt>
                <c:pt idx="36414">
                  <c:v>5.6047399999999997E-2</c:v>
                </c:pt>
                <c:pt idx="36415">
                  <c:v>6.9508600000000004E-2</c:v>
                </c:pt>
                <c:pt idx="36416">
                  <c:v>5.6471800000000003E-2</c:v>
                </c:pt>
                <c:pt idx="36417">
                  <c:v>6.7198800000000003E-2</c:v>
                </c:pt>
                <c:pt idx="36418">
                  <c:v>5.0918600000000001E-2</c:v>
                </c:pt>
                <c:pt idx="36419">
                  <c:v>4.9971599999999998E-2</c:v>
                </c:pt>
                <c:pt idx="36420">
                  <c:v>4.7780000000000003E-2</c:v>
                </c:pt>
                <c:pt idx="36421">
                  <c:v>5.8613800000000001E-2</c:v>
                </c:pt>
                <c:pt idx="36422">
                  <c:v>7.0936200000000005E-2</c:v>
                </c:pt>
                <c:pt idx="36423">
                  <c:v>6.1925899999999999E-2</c:v>
                </c:pt>
                <c:pt idx="36424">
                  <c:v>6.0601200000000001E-2</c:v>
                </c:pt>
                <c:pt idx="36425">
                  <c:v>5.20411E-2</c:v>
                </c:pt>
                <c:pt idx="36426">
                  <c:v>5.1056900000000002E-2</c:v>
                </c:pt>
                <c:pt idx="36427">
                  <c:v>6.5427799999999994E-2</c:v>
                </c:pt>
                <c:pt idx="36428">
                  <c:v>6.8215399999999995E-2</c:v>
                </c:pt>
                <c:pt idx="36429">
                  <c:v>4.7640799999999997E-2</c:v>
                </c:pt>
                <c:pt idx="36430">
                  <c:v>5.2280399999999998E-2</c:v>
                </c:pt>
                <c:pt idx="36431">
                  <c:v>4.1600199999999997E-2</c:v>
                </c:pt>
                <c:pt idx="36432">
                  <c:v>6.1713200000000003E-2</c:v>
                </c:pt>
                <c:pt idx="36433">
                  <c:v>6.5681500000000004E-2</c:v>
                </c:pt>
                <c:pt idx="36434">
                  <c:v>4.6888399999999997E-2</c:v>
                </c:pt>
                <c:pt idx="36435">
                  <c:v>4.6513600000000002E-2</c:v>
                </c:pt>
                <c:pt idx="36436">
                  <c:v>3.3764799999999998E-2</c:v>
                </c:pt>
                <c:pt idx="36437">
                  <c:v>3.0974399999999999E-2</c:v>
                </c:pt>
                <c:pt idx="36438">
                  <c:v>3.4110099999999997E-2</c:v>
                </c:pt>
                <c:pt idx="36439">
                  <c:v>3.32842E-2</c:v>
                </c:pt>
                <c:pt idx="36440">
                  <c:v>3.7334399999999997E-2</c:v>
                </c:pt>
                <c:pt idx="36441">
                  <c:v>3.86086E-2</c:v>
                </c:pt>
                <c:pt idx="36442">
                  <c:v>3.1973799999999997E-2</c:v>
                </c:pt>
                <c:pt idx="36443">
                  <c:v>4.81901E-2</c:v>
                </c:pt>
                <c:pt idx="36444">
                  <c:v>5.4141000000000002E-2</c:v>
                </c:pt>
                <c:pt idx="36445">
                  <c:v>5.6313500000000002E-2</c:v>
                </c:pt>
                <c:pt idx="36446">
                  <c:v>5.5995000000000003E-2</c:v>
                </c:pt>
                <c:pt idx="36447">
                  <c:v>4.7406200000000003E-2</c:v>
                </c:pt>
                <c:pt idx="36448">
                  <c:v>2.9725999999999999E-2</c:v>
                </c:pt>
                <c:pt idx="36449">
                  <c:v>5.7923299999999997E-2</c:v>
                </c:pt>
                <c:pt idx="36450">
                  <c:v>3.9666199999999999E-2</c:v>
                </c:pt>
                <c:pt idx="36451">
                  <c:v>4.0385200000000003E-2</c:v>
                </c:pt>
                <c:pt idx="36452">
                  <c:v>2.8318400000000001E-2</c:v>
                </c:pt>
                <c:pt idx="36453">
                  <c:v>3.6929099999999999E-2</c:v>
                </c:pt>
                <c:pt idx="36454">
                  <c:v>3.5586399999999997E-2</c:v>
                </c:pt>
                <c:pt idx="36455">
                  <c:v>3.7542300000000001E-2</c:v>
                </c:pt>
                <c:pt idx="36456">
                  <c:v>3.4210200000000003E-2</c:v>
                </c:pt>
                <c:pt idx="36457">
                  <c:v>4.5444499999999999E-2</c:v>
                </c:pt>
                <c:pt idx="36458">
                  <c:v>4.0679899999999998E-2</c:v>
                </c:pt>
                <c:pt idx="36459">
                  <c:v>3.0507099999999999E-2</c:v>
                </c:pt>
                <c:pt idx="36460">
                  <c:v>4.2764700000000003E-2</c:v>
                </c:pt>
                <c:pt idx="36461">
                  <c:v>3.9159800000000002E-2</c:v>
                </c:pt>
                <c:pt idx="36462">
                  <c:v>3.9888399999999997E-2</c:v>
                </c:pt>
                <c:pt idx="36463">
                  <c:v>3.057E-2</c:v>
                </c:pt>
                <c:pt idx="36464">
                  <c:v>4.2192500000000001E-2</c:v>
                </c:pt>
                <c:pt idx="36465">
                  <c:v>3.0898999999999999E-2</c:v>
                </c:pt>
                <c:pt idx="36466">
                  <c:v>3.2273299999999998E-2</c:v>
                </c:pt>
                <c:pt idx="36467">
                  <c:v>2.56796E-2</c:v>
                </c:pt>
                <c:pt idx="36468">
                  <c:v>3.4232100000000001E-2</c:v>
                </c:pt>
                <c:pt idx="36469">
                  <c:v>3.3906899999999997E-2</c:v>
                </c:pt>
                <c:pt idx="36470">
                  <c:v>2.77863E-2</c:v>
                </c:pt>
                <c:pt idx="36471">
                  <c:v>4.0829699999999997E-2</c:v>
                </c:pt>
                <c:pt idx="36472">
                  <c:v>2.7691799999999999E-2</c:v>
                </c:pt>
                <c:pt idx="36473">
                  <c:v>1.0680200000000001E-2</c:v>
                </c:pt>
                <c:pt idx="36474">
                  <c:v>2.76356E-2</c:v>
                </c:pt>
                <c:pt idx="36475">
                  <c:v>1.7222399999999999E-2</c:v>
                </c:pt>
                <c:pt idx="36476">
                  <c:v>2.9313100000000002E-2</c:v>
                </c:pt>
                <c:pt idx="36477">
                  <c:v>3.28665E-2</c:v>
                </c:pt>
                <c:pt idx="36478">
                  <c:v>5.7325400000000004E-3</c:v>
                </c:pt>
                <c:pt idx="36479">
                  <c:v>1.8288599999999999E-2</c:v>
                </c:pt>
                <c:pt idx="36480">
                  <c:v>2.5213200000000002E-2</c:v>
                </c:pt>
                <c:pt idx="36481">
                  <c:v>1.4690399999999999E-2</c:v>
                </c:pt>
                <c:pt idx="36482">
                  <c:v>1.4184E-2</c:v>
                </c:pt>
                <c:pt idx="36483">
                  <c:v>2.4705899999999999E-2</c:v>
                </c:pt>
                <c:pt idx="36484">
                  <c:v>2.1799099999999998E-2</c:v>
                </c:pt>
                <c:pt idx="36485">
                  <c:v>3.4991300000000003E-2</c:v>
                </c:pt>
                <c:pt idx="36486">
                  <c:v>1.50194E-2</c:v>
                </c:pt>
                <c:pt idx="36487">
                  <c:v>2.97737E-2</c:v>
                </c:pt>
                <c:pt idx="36488">
                  <c:v>2.8456700000000001E-2</c:v>
                </c:pt>
                <c:pt idx="36489">
                  <c:v>1.2700100000000001E-2</c:v>
                </c:pt>
                <c:pt idx="36490">
                  <c:v>3.0353499999999999E-2</c:v>
                </c:pt>
                <c:pt idx="36491">
                  <c:v>1.90601E-2</c:v>
                </c:pt>
                <c:pt idx="36492">
                  <c:v>2.9499999999999998E-2</c:v>
                </c:pt>
                <c:pt idx="36493">
                  <c:v>2.7738599999999999E-2</c:v>
                </c:pt>
                <c:pt idx="36494">
                  <c:v>2.4245300000000001E-2</c:v>
                </c:pt>
                <c:pt idx="36495">
                  <c:v>2.1241199999999998E-2</c:v>
                </c:pt>
                <c:pt idx="36496">
                  <c:v>2.7626999999999999E-2</c:v>
                </c:pt>
                <c:pt idx="36497">
                  <c:v>2.3715E-2</c:v>
                </c:pt>
                <c:pt idx="36498">
                  <c:v>2.1726599999999999E-2</c:v>
                </c:pt>
                <c:pt idx="36499">
                  <c:v>3.2691999999999999E-3</c:v>
                </c:pt>
                <c:pt idx="36500">
                  <c:v>1.6490000000000001E-2</c:v>
                </c:pt>
                <c:pt idx="36501">
                  <c:v>1.0349300000000001E-2</c:v>
                </c:pt>
                <c:pt idx="36502">
                  <c:v>1.24054E-2</c:v>
                </c:pt>
                <c:pt idx="36503">
                  <c:v>1.14079E-2</c:v>
                </c:pt>
                <c:pt idx="36504">
                  <c:v>1.17693E-2</c:v>
                </c:pt>
                <c:pt idx="36505">
                  <c:v>1.15061E-2</c:v>
                </c:pt>
                <c:pt idx="36506">
                  <c:v>1.01852E-3</c:v>
                </c:pt>
                <c:pt idx="36507">
                  <c:v>2.07701E-2</c:v>
                </c:pt>
                <c:pt idx="36508">
                  <c:v>7.9803500000000006E-3</c:v>
                </c:pt>
                <c:pt idx="36509">
                  <c:v>-1.13773E-3</c:v>
                </c:pt>
                <c:pt idx="36510">
                  <c:v>7.7629100000000003E-4</c:v>
                </c:pt>
                <c:pt idx="36511">
                  <c:v>-5.9309000000000002E-3</c:v>
                </c:pt>
                <c:pt idx="36512">
                  <c:v>1.15967E-3</c:v>
                </c:pt>
                <c:pt idx="36513">
                  <c:v>5.10502E-3</c:v>
                </c:pt>
                <c:pt idx="36514">
                  <c:v>2.1524399999999998E-3</c:v>
                </c:pt>
                <c:pt idx="36515">
                  <c:v>-7.49397E-3</c:v>
                </c:pt>
                <c:pt idx="36516">
                  <c:v>-1.8191300000000001E-2</c:v>
                </c:pt>
                <c:pt idx="36517">
                  <c:v>-2.2985499999999999E-2</c:v>
                </c:pt>
                <c:pt idx="36518">
                  <c:v>-2.3132300000000001E-2</c:v>
                </c:pt>
                <c:pt idx="36519">
                  <c:v>6.8569200000000001E-4</c:v>
                </c:pt>
                <c:pt idx="36520">
                  <c:v>-1.0153799999999999E-2</c:v>
                </c:pt>
                <c:pt idx="36521">
                  <c:v>-1.8758799999999999E-3</c:v>
                </c:pt>
                <c:pt idx="36522">
                  <c:v>-1.28431E-2</c:v>
                </c:pt>
                <c:pt idx="36523">
                  <c:v>-2.6989000000000002E-3</c:v>
                </c:pt>
                <c:pt idx="36524">
                  <c:v>8.6135900000000008E-3</c:v>
                </c:pt>
                <c:pt idx="36525">
                  <c:v>-1.39151E-2</c:v>
                </c:pt>
                <c:pt idx="36526">
                  <c:v>-4.9657800000000004E-3</c:v>
                </c:pt>
                <c:pt idx="36527">
                  <c:v>6.0224500000000004E-3</c:v>
                </c:pt>
                <c:pt idx="36528">
                  <c:v>-1.49231E-2</c:v>
                </c:pt>
                <c:pt idx="36529">
                  <c:v>-1.9547499999999999E-2</c:v>
                </c:pt>
                <c:pt idx="36530">
                  <c:v>-1.8863700000000001E-3</c:v>
                </c:pt>
                <c:pt idx="36531">
                  <c:v>-8.8672600000000001E-3</c:v>
                </c:pt>
                <c:pt idx="36532">
                  <c:v>-8.8796599999999993E-3</c:v>
                </c:pt>
                <c:pt idx="36533">
                  <c:v>-2.4591399999999999E-2</c:v>
                </c:pt>
                <c:pt idx="36534">
                  <c:v>-1.36852E-2</c:v>
                </c:pt>
                <c:pt idx="36535">
                  <c:v>-3.9978000000000001E-3</c:v>
                </c:pt>
                <c:pt idx="36536">
                  <c:v>-2.0382899999999999E-2</c:v>
                </c:pt>
                <c:pt idx="36537">
                  <c:v>-1.56775E-2</c:v>
                </c:pt>
                <c:pt idx="36538">
                  <c:v>-4.5738200000000001E-3</c:v>
                </c:pt>
                <c:pt idx="36539">
                  <c:v>-9.7274800000000002E-3</c:v>
                </c:pt>
                <c:pt idx="36540">
                  <c:v>-2.2193899999999999E-2</c:v>
                </c:pt>
                <c:pt idx="36541">
                  <c:v>-1.6993500000000002E-2</c:v>
                </c:pt>
                <c:pt idx="36542">
                  <c:v>-2.2447600000000002E-2</c:v>
                </c:pt>
                <c:pt idx="36543">
                  <c:v>-7.58743E-3</c:v>
                </c:pt>
                <c:pt idx="36544">
                  <c:v>-1.7312000000000001E-2</c:v>
                </c:pt>
                <c:pt idx="36545">
                  <c:v>-1.92547E-2</c:v>
                </c:pt>
                <c:pt idx="36546">
                  <c:v>-5.9146900000000002E-3</c:v>
                </c:pt>
                <c:pt idx="36547">
                  <c:v>-1.4286E-2</c:v>
                </c:pt>
                <c:pt idx="36548">
                  <c:v>-1.4031399999999999E-2</c:v>
                </c:pt>
                <c:pt idx="36549">
                  <c:v>-1.8013999999999999E-2</c:v>
                </c:pt>
                <c:pt idx="36550">
                  <c:v>-1.54018E-2</c:v>
                </c:pt>
                <c:pt idx="36551">
                  <c:v>-1.8077900000000001E-2</c:v>
                </c:pt>
                <c:pt idx="36552">
                  <c:v>-2.82869E-2</c:v>
                </c:pt>
                <c:pt idx="36553">
                  <c:v>-5.8832199999999998E-3</c:v>
                </c:pt>
                <c:pt idx="36554">
                  <c:v>-1.2936599999999999E-2</c:v>
                </c:pt>
                <c:pt idx="36555">
                  <c:v>-9.8504999999999999E-3</c:v>
                </c:pt>
                <c:pt idx="36556">
                  <c:v>-2.3122799999999999E-2</c:v>
                </c:pt>
                <c:pt idx="36557">
                  <c:v>-2.2663099999999999E-2</c:v>
                </c:pt>
                <c:pt idx="36558">
                  <c:v>-2.2486699999999998E-2</c:v>
                </c:pt>
                <c:pt idx="36559">
                  <c:v>-6.5231300000000002E-3</c:v>
                </c:pt>
                <c:pt idx="36560">
                  <c:v>-1.8072100000000001E-2</c:v>
                </c:pt>
                <c:pt idx="36561">
                  <c:v>-2.27365E-2</c:v>
                </c:pt>
                <c:pt idx="36562">
                  <c:v>-1.84402E-2</c:v>
                </c:pt>
                <c:pt idx="36563">
                  <c:v>-2.1120099999999999E-2</c:v>
                </c:pt>
                <c:pt idx="36564">
                  <c:v>-9.3574499999999998E-3</c:v>
                </c:pt>
                <c:pt idx="36565">
                  <c:v>-1.0168999999999999E-2</c:v>
                </c:pt>
                <c:pt idx="36566">
                  <c:v>-6.2847099999999998E-3</c:v>
                </c:pt>
                <c:pt idx="36567">
                  <c:v>-3.11203E-2</c:v>
                </c:pt>
                <c:pt idx="36568">
                  <c:v>-2.3306799999999999E-2</c:v>
                </c:pt>
                <c:pt idx="36569">
                  <c:v>-2.0688999999999999E-2</c:v>
                </c:pt>
                <c:pt idx="36570">
                  <c:v>-8.0261199999999994E-3</c:v>
                </c:pt>
                <c:pt idx="36571">
                  <c:v>-2.0674700000000001E-2</c:v>
                </c:pt>
                <c:pt idx="36572">
                  <c:v>-2.22521E-2</c:v>
                </c:pt>
                <c:pt idx="36573">
                  <c:v>-1.9206999999999998E-2</c:v>
                </c:pt>
                <c:pt idx="36574">
                  <c:v>-2.5190400000000002E-2</c:v>
                </c:pt>
                <c:pt idx="36575">
                  <c:v>-8.8129000000000002E-3</c:v>
                </c:pt>
                <c:pt idx="36576">
                  <c:v>-1.8347700000000002E-2</c:v>
                </c:pt>
                <c:pt idx="36577">
                  <c:v>-9.6244799999999995E-3</c:v>
                </c:pt>
                <c:pt idx="36578">
                  <c:v>-3.1666800000000002E-2</c:v>
                </c:pt>
                <c:pt idx="36579">
                  <c:v>-2.4468400000000001E-2</c:v>
                </c:pt>
                <c:pt idx="36580">
                  <c:v>-1.37863E-2</c:v>
                </c:pt>
                <c:pt idx="36581">
                  <c:v>-7.6322600000000001E-3</c:v>
                </c:pt>
                <c:pt idx="36582">
                  <c:v>3.40939E-3</c:v>
                </c:pt>
                <c:pt idx="36583">
                  <c:v>-1.51033E-2</c:v>
                </c:pt>
                <c:pt idx="36584">
                  <c:v>-2.7556400000000002E-2</c:v>
                </c:pt>
                <c:pt idx="36585">
                  <c:v>-2.3581499999999998E-2</c:v>
                </c:pt>
                <c:pt idx="36586">
                  <c:v>-1.7608599999999999E-2</c:v>
                </c:pt>
                <c:pt idx="36587">
                  <c:v>-6.2179599999999998E-3</c:v>
                </c:pt>
                <c:pt idx="36588">
                  <c:v>-2.9744099999999999E-2</c:v>
                </c:pt>
                <c:pt idx="36589">
                  <c:v>-3.4542099999999999E-2</c:v>
                </c:pt>
                <c:pt idx="36590">
                  <c:v>-3.1939500000000003E-2</c:v>
                </c:pt>
                <c:pt idx="36591">
                  <c:v>-1.1824599999999999E-2</c:v>
                </c:pt>
                <c:pt idx="36592">
                  <c:v>-7.1353900000000001E-3</c:v>
                </c:pt>
                <c:pt idx="36593">
                  <c:v>-2.0058599999999999E-2</c:v>
                </c:pt>
                <c:pt idx="36594">
                  <c:v>-2.6910799999999999E-2</c:v>
                </c:pt>
                <c:pt idx="36595">
                  <c:v>-5.0395000000000002E-2</c:v>
                </c:pt>
                <c:pt idx="36596">
                  <c:v>-3.25832E-2</c:v>
                </c:pt>
                <c:pt idx="36597">
                  <c:v>-3.05519E-2</c:v>
                </c:pt>
                <c:pt idx="36598">
                  <c:v>-1.53627E-2</c:v>
                </c:pt>
                <c:pt idx="36599">
                  <c:v>-3.2922699999999999E-2</c:v>
                </c:pt>
                <c:pt idx="36600">
                  <c:v>-4.6851200000000003E-2</c:v>
                </c:pt>
                <c:pt idx="36601">
                  <c:v>-4.4647199999999998E-2</c:v>
                </c:pt>
                <c:pt idx="36602">
                  <c:v>-3.8548499999999999E-2</c:v>
                </c:pt>
                <c:pt idx="36603">
                  <c:v>-1.70622E-2</c:v>
                </c:pt>
                <c:pt idx="36604">
                  <c:v>-2.8264999999999998E-2</c:v>
                </c:pt>
                <c:pt idx="36605">
                  <c:v>-4.2161900000000002E-2</c:v>
                </c:pt>
                <c:pt idx="36606">
                  <c:v>-3.7289599999999999E-2</c:v>
                </c:pt>
                <c:pt idx="36607">
                  <c:v>-4.4921900000000001E-2</c:v>
                </c:pt>
                <c:pt idx="36608">
                  <c:v>-3.17297E-2</c:v>
                </c:pt>
                <c:pt idx="36609">
                  <c:v>-3.0626299999999999E-2</c:v>
                </c:pt>
                <c:pt idx="36610">
                  <c:v>-4.0120099999999999E-2</c:v>
                </c:pt>
                <c:pt idx="36611">
                  <c:v>-4.3110799999999998E-2</c:v>
                </c:pt>
                <c:pt idx="36612">
                  <c:v>-5.38883E-2</c:v>
                </c:pt>
                <c:pt idx="36613">
                  <c:v>-3.3402399999999999E-2</c:v>
                </c:pt>
                <c:pt idx="36614">
                  <c:v>-4.1554500000000001E-2</c:v>
                </c:pt>
                <c:pt idx="36615">
                  <c:v>-3.6176699999999999E-2</c:v>
                </c:pt>
                <c:pt idx="36616">
                  <c:v>-5.4346999999999999E-2</c:v>
                </c:pt>
                <c:pt idx="36617">
                  <c:v>-4.5248999999999998E-2</c:v>
                </c:pt>
                <c:pt idx="36618">
                  <c:v>-3.46413E-2</c:v>
                </c:pt>
                <c:pt idx="36619">
                  <c:v>-4.5529399999999998E-2</c:v>
                </c:pt>
                <c:pt idx="36620">
                  <c:v>-2.0408599999999999E-2</c:v>
                </c:pt>
                <c:pt idx="36621">
                  <c:v>-3.7340199999999997E-2</c:v>
                </c:pt>
                <c:pt idx="36622">
                  <c:v>-5.7216599999999999E-2</c:v>
                </c:pt>
                <c:pt idx="36623">
                  <c:v>-5.3064300000000002E-2</c:v>
                </c:pt>
                <c:pt idx="36624">
                  <c:v>-3.5984000000000002E-2</c:v>
                </c:pt>
                <c:pt idx="36625">
                  <c:v>-3.2463100000000002E-2</c:v>
                </c:pt>
                <c:pt idx="36626">
                  <c:v>-2.9648799999999999E-2</c:v>
                </c:pt>
                <c:pt idx="36627">
                  <c:v>-5.1847499999999998E-2</c:v>
                </c:pt>
                <c:pt idx="36628">
                  <c:v>-4.2747500000000001E-2</c:v>
                </c:pt>
                <c:pt idx="36629">
                  <c:v>-4.8016499999999997E-2</c:v>
                </c:pt>
                <c:pt idx="36630">
                  <c:v>-4.0501599999999999E-2</c:v>
                </c:pt>
                <c:pt idx="36631">
                  <c:v>-3.64523E-2</c:v>
                </c:pt>
                <c:pt idx="36632">
                  <c:v>-3.4930200000000002E-2</c:v>
                </c:pt>
                <c:pt idx="36633">
                  <c:v>-3.9841700000000001E-2</c:v>
                </c:pt>
                <c:pt idx="36634">
                  <c:v>-5.6630100000000003E-2</c:v>
                </c:pt>
                <c:pt idx="36635">
                  <c:v>-4.22745E-2</c:v>
                </c:pt>
                <c:pt idx="36636">
                  <c:v>-5.4577800000000003E-2</c:v>
                </c:pt>
                <c:pt idx="36637">
                  <c:v>-2.73399E-2</c:v>
                </c:pt>
                <c:pt idx="36638">
                  <c:v>-4.4391600000000003E-2</c:v>
                </c:pt>
                <c:pt idx="36639">
                  <c:v>-4.07152E-2</c:v>
                </c:pt>
                <c:pt idx="36640">
                  <c:v>-5.7253800000000001E-2</c:v>
                </c:pt>
                <c:pt idx="36641">
                  <c:v>-5.7101199999999998E-2</c:v>
                </c:pt>
                <c:pt idx="36642">
                  <c:v>-4.4971499999999998E-2</c:v>
                </c:pt>
                <c:pt idx="36643">
                  <c:v>-4.6080599999999999E-2</c:v>
                </c:pt>
                <c:pt idx="36644">
                  <c:v>-4.2686500000000002E-2</c:v>
                </c:pt>
                <c:pt idx="36645">
                  <c:v>-4.3139499999999997E-2</c:v>
                </c:pt>
                <c:pt idx="36646">
                  <c:v>-3.7831299999999998E-2</c:v>
                </c:pt>
                <c:pt idx="36647">
                  <c:v>-4.4262900000000001E-2</c:v>
                </c:pt>
                <c:pt idx="36648">
                  <c:v>-3.8789700000000003E-2</c:v>
                </c:pt>
                <c:pt idx="36649">
                  <c:v>-4.4603299999999999E-2</c:v>
                </c:pt>
                <c:pt idx="36650">
                  <c:v>-3.9627999999999997E-2</c:v>
                </c:pt>
                <c:pt idx="36651">
                  <c:v>-4.9772299999999998E-2</c:v>
                </c:pt>
                <c:pt idx="36652">
                  <c:v>-4.3184300000000002E-2</c:v>
                </c:pt>
                <c:pt idx="36653">
                  <c:v>-2.4753600000000001E-2</c:v>
                </c:pt>
                <c:pt idx="36654">
                  <c:v>-3.9380999999999999E-2</c:v>
                </c:pt>
                <c:pt idx="36655">
                  <c:v>-3.5170600000000003E-2</c:v>
                </c:pt>
                <c:pt idx="36656">
                  <c:v>-4.1813900000000001E-2</c:v>
                </c:pt>
                <c:pt idx="36657">
                  <c:v>-4.3934800000000003E-2</c:v>
                </c:pt>
                <c:pt idx="36658">
                  <c:v>-3.3398600000000001E-2</c:v>
                </c:pt>
                <c:pt idx="36659">
                  <c:v>-1.8166499999999999E-2</c:v>
                </c:pt>
                <c:pt idx="36660">
                  <c:v>-2.06404E-2</c:v>
                </c:pt>
                <c:pt idx="36661">
                  <c:v>-4.8415199999999999E-2</c:v>
                </c:pt>
                <c:pt idx="36662">
                  <c:v>-2.6448200000000002E-2</c:v>
                </c:pt>
                <c:pt idx="36663">
                  <c:v>-3.7759800000000003E-2</c:v>
                </c:pt>
                <c:pt idx="36664">
                  <c:v>-2.9255900000000001E-2</c:v>
                </c:pt>
                <c:pt idx="36665">
                  <c:v>-2.7885400000000001E-2</c:v>
                </c:pt>
                <c:pt idx="36666">
                  <c:v>-2.0015700000000001E-2</c:v>
                </c:pt>
                <c:pt idx="36667">
                  <c:v>-2.22445E-2</c:v>
                </c:pt>
                <c:pt idx="36668">
                  <c:v>-4.2097999999999997E-2</c:v>
                </c:pt>
                <c:pt idx="36669">
                  <c:v>-3.8826899999999998E-2</c:v>
                </c:pt>
                <c:pt idx="36670">
                  <c:v>-2.4829899999999998E-2</c:v>
                </c:pt>
                <c:pt idx="36671">
                  <c:v>-2.1937399999999999E-2</c:v>
                </c:pt>
                <c:pt idx="36672">
                  <c:v>-1.46132E-2</c:v>
                </c:pt>
                <c:pt idx="36673">
                  <c:v>-2.8614000000000001E-2</c:v>
                </c:pt>
                <c:pt idx="36674">
                  <c:v>-2.7330400000000001E-2</c:v>
                </c:pt>
                <c:pt idx="36675">
                  <c:v>-2.6853599999999998E-2</c:v>
                </c:pt>
                <c:pt idx="36676">
                  <c:v>-2.7530700000000002E-2</c:v>
                </c:pt>
                <c:pt idx="36677">
                  <c:v>-1.8008199999999999E-2</c:v>
                </c:pt>
                <c:pt idx="36678">
                  <c:v>-2.8679799999999998E-2</c:v>
                </c:pt>
                <c:pt idx="36679">
                  <c:v>-3.32842E-2</c:v>
                </c:pt>
                <c:pt idx="36680">
                  <c:v>-2.22597E-2</c:v>
                </c:pt>
                <c:pt idx="36681">
                  <c:v>-2.78921E-2</c:v>
                </c:pt>
                <c:pt idx="36682">
                  <c:v>-1.69458E-2</c:v>
                </c:pt>
                <c:pt idx="36683">
                  <c:v>-1.9261400000000001E-2</c:v>
                </c:pt>
                <c:pt idx="36684">
                  <c:v>-1.89228E-2</c:v>
                </c:pt>
                <c:pt idx="36685">
                  <c:v>-4.4221900000000001E-2</c:v>
                </c:pt>
                <c:pt idx="36686">
                  <c:v>-3.2429699999999999E-2</c:v>
                </c:pt>
                <c:pt idx="36687">
                  <c:v>-2.5649999999999999E-2</c:v>
                </c:pt>
                <c:pt idx="36688">
                  <c:v>-3.49579E-2</c:v>
                </c:pt>
                <c:pt idx="36689">
                  <c:v>-2.64263E-2</c:v>
                </c:pt>
                <c:pt idx="36690">
                  <c:v>-2.8714199999999999E-2</c:v>
                </c:pt>
                <c:pt idx="36691">
                  <c:v>-1.8773999999999999E-2</c:v>
                </c:pt>
                <c:pt idx="36692">
                  <c:v>-1.76878E-2</c:v>
                </c:pt>
                <c:pt idx="36693">
                  <c:v>-4.2217299999999999E-2</c:v>
                </c:pt>
                <c:pt idx="36694">
                  <c:v>-1.5968300000000001E-2</c:v>
                </c:pt>
                <c:pt idx="36695">
                  <c:v>-2.1418599999999999E-2</c:v>
                </c:pt>
                <c:pt idx="36696">
                  <c:v>-1.7096500000000001E-2</c:v>
                </c:pt>
                <c:pt idx="36697">
                  <c:v>-3.1105000000000001E-2</c:v>
                </c:pt>
                <c:pt idx="36698">
                  <c:v>-2.9552499999999999E-2</c:v>
                </c:pt>
                <c:pt idx="36699">
                  <c:v>-2.7818699999999998E-2</c:v>
                </c:pt>
                <c:pt idx="36700">
                  <c:v>-2.76222E-2</c:v>
                </c:pt>
                <c:pt idx="36701">
                  <c:v>-2.47841E-2</c:v>
                </c:pt>
                <c:pt idx="36702">
                  <c:v>-1.54228E-2</c:v>
                </c:pt>
                <c:pt idx="36703">
                  <c:v>-1.6261100000000001E-2</c:v>
                </c:pt>
                <c:pt idx="36704">
                  <c:v>-9.1953299999999998E-3</c:v>
                </c:pt>
                <c:pt idx="36705">
                  <c:v>-3.9615600000000003E-3</c:v>
                </c:pt>
                <c:pt idx="36706">
                  <c:v>-1.1763600000000001E-2</c:v>
                </c:pt>
                <c:pt idx="36707">
                  <c:v>-1.7598200000000001E-2</c:v>
                </c:pt>
                <c:pt idx="36708">
                  <c:v>-1.40991E-2</c:v>
                </c:pt>
                <c:pt idx="36709">
                  <c:v>-3.9005300000000001E-3</c:v>
                </c:pt>
                <c:pt idx="36710">
                  <c:v>-1.0889100000000001E-2</c:v>
                </c:pt>
                <c:pt idx="36711">
                  <c:v>-3.7397399999999997E-2</c:v>
                </c:pt>
                <c:pt idx="36712">
                  <c:v>-2.13327E-2</c:v>
                </c:pt>
                <c:pt idx="36713">
                  <c:v>-2.4634400000000001E-2</c:v>
                </c:pt>
                <c:pt idx="36714">
                  <c:v>-3.2558400000000001E-2</c:v>
                </c:pt>
                <c:pt idx="36715">
                  <c:v>-2.0386700000000001E-2</c:v>
                </c:pt>
                <c:pt idx="36716">
                  <c:v>-4.0125800000000003E-2</c:v>
                </c:pt>
                <c:pt idx="36717">
                  <c:v>-2.2794700000000001E-2</c:v>
                </c:pt>
                <c:pt idx="36718">
                  <c:v>-2.0844499999999998E-2</c:v>
                </c:pt>
                <c:pt idx="36719">
                  <c:v>-2.5742500000000001E-2</c:v>
                </c:pt>
                <c:pt idx="36720">
                  <c:v>-3.8404500000000001E-2</c:v>
                </c:pt>
                <c:pt idx="36721">
                  <c:v>-2.8646499999999998E-2</c:v>
                </c:pt>
                <c:pt idx="36722">
                  <c:v>-2.39849E-2</c:v>
                </c:pt>
                <c:pt idx="36723">
                  <c:v>-2.7717599999999998E-2</c:v>
                </c:pt>
                <c:pt idx="36724">
                  <c:v>-3.8798300000000001E-2</c:v>
                </c:pt>
                <c:pt idx="36725">
                  <c:v>-3.5779999999999999E-2</c:v>
                </c:pt>
                <c:pt idx="36726">
                  <c:v>-3.4662199999999997E-2</c:v>
                </c:pt>
                <c:pt idx="36727">
                  <c:v>-3.1505600000000002E-2</c:v>
                </c:pt>
                <c:pt idx="36728">
                  <c:v>-3.9658499999999999E-2</c:v>
                </c:pt>
                <c:pt idx="36729">
                  <c:v>-3.2182700000000002E-2</c:v>
                </c:pt>
                <c:pt idx="36730">
                  <c:v>-2.62451E-3</c:v>
                </c:pt>
                <c:pt idx="36731">
                  <c:v>-4.9886699999999997E-3</c:v>
                </c:pt>
                <c:pt idx="36732">
                  <c:v>-1.8748299999999999E-2</c:v>
                </c:pt>
                <c:pt idx="36733">
                  <c:v>-1.46999E-2</c:v>
                </c:pt>
                <c:pt idx="36734">
                  <c:v>-2.4601899999999999E-2</c:v>
                </c:pt>
                <c:pt idx="36735">
                  <c:v>-2.1307900000000001E-2</c:v>
                </c:pt>
                <c:pt idx="36736">
                  <c:v>-2.51389E-3</c:v>
                </c:pt>
                <c:pt idx="36737">
                  <c:v>-1.03607E-2</c:v>
                </c:pt>
                <c:pt idx="36738">
                  <c:v>-2.5134099999999999E-2</c:v>
                </c:pt>
                <c:pt idx="36739">
                  <c:v>-2.5223700000000002E-2</c:v>
                </c:pt>
                <c:pt idx="36740">
                  <c:v>-1.9759200000000001E-2</c:v>
                </c:pt>
                <c:pt idx="36741">
                  <c:v>-1.15643E-2</c:v>
                </c:pt>
                <c:pt idx="36742">
                  <c:v>-1.2796399999999999E-2</c:v>
                </c:pt>
                <c:pt idx="36743">
                  <c:v>-1.6777E-2</c:v>
                </c:pt>
                <c:pt idx="36744">
                  <c:v>-1.9688600000000001E-2</c:v>
                </c:pt>
                <c:pt idx="36745">
                  <c:v>-2.0731900000000001E-2</c:v>
                </c:pt>
                <c:pt idx="36746">
                  <c:v>-3.7000699999999997E-2</c:v>
                </c:pt>
                <c:pt idx="36747">
                  <c:v>-1.7738299999999999E-3</c:v>
                </c:pt>
                <c:pt idx="36748">
                  <c:v>-7.7419300000000002E-3</c:v>
                </c:pt>
                <c:pt idx="36749">
                  <c:v>-1.46322E-2</c:v>
                </c:pt>
                <c:pt idx="36750">
                  <c:v>-9.9840199999999997E-3</c:v>
                </c:pt>
                <c:pt idx="36751">
                  <c:v>-4.8008E-3</c:v>
                </c:pt>
                <c:pt idx="36752">
                  <c:v>-2.9210999999999998E-3</c:v>
                </c:pt>
                <c:pt idx="36753">
                  <c:v>-1.28384E-2</c:v>
                </c:pt>
                <c:pt idx="36754">
                  <c:v>5.7315800000000004E-4</c:v>
                </c:pt>
                <c:pt idx="36755">
                  <c:v>-7.6131799999999998E-3</c:v>
                </c:pt>
                <c:pt idx="36756">
                  <c:v>-1.8501299999999998E-2</c:v>
                </c:pt>
                <c:pt idx="36757">
                  <c:v>-5.8956099999999999E-3</c:v>
                </c:pt>
                <c:pt idx="36758">
                  <c:v>4.09126E-4</c:v>
                </c:pt>
                <c:pt idx="36759">
                  <c:v>5.9442499999999999E-3</c:v>
                </c:pt>
                <c:pt idx="36760">
                  <c:v>-4.9524299999999999E-3</c:v>
                </c:pt>
                <c:pt idx="36761">
                  <c:v>-3.6582899999999998E-3</c:v>
                </c:pt>
                <c:pt idx="36762">
                  <c:v>9.1495499999999994E-3</c:v>
                </c:pt>
                <c:pt idx="36763">
                  <c:v>1.11132E-2</c:v>
                </c:pt>
                <c:pt idx="36764">
                  <c:v>1.8331500000000001E-2</c:v>
                </c:pt>
                <c:pt idx="36765">
                  <c:v>2.5062600000000002E-3</c:v>
                </c:pt>
                <c:pt idx="36766">
                  <c:v>1.0150899999999999E-2</c:v>
                </c:pt>
                <c:pt idx="36767">
                  <c:v>1.10922E-2</c:v>
                </c:pt>
                <c:pt idx="36768">
                  <c:v>1.6483299999999999E-2</c:v>
                </c:pt>
                <c:pt idx="36769">
                  <c:v>9.0885199999999992E-3</c:v>
                </c:pt>
                <c:pt idx="36770">
                  <c:v>5.4063799999999997E-3</c:v>
                </c:pt>
                <c:pt idx="36771">
                  <c:v>3.2892199999999998E-3</c:v>
                </c:pt>
                <c:pt idx="36772">
                  <c:v>8.1300699999999997E-3</c:v>
                </c:pt>
                <c:pt idx="36773">
                  <c:v>7.1620899999999999E-4</c:v>
                </c:pt>
                <c:pt idx="36774">
                  <c:v>1.86949E-2</c:v>
                </c:pt>
                <c:pt idx="36775">
                  <c:v>1.55611E-2</c:v>
                </c:pt>
                <c:pt idx="36776">
                  <c:v>5.9232699999999996E-3</c:v>
                </c:pt>
                <c:pt idx="36777">
                  <c:v>9.1533699999999992E-3</c:v>
                </c:pt>
                <c:pt idx="36778">
                  <c:v>2.25658E-2</c:v>
                </c:pt>
                <c:pt idx="36779">
                  <c:v>1.7502799999999999E-2</c:v>
                </c:pt>
                <c:pt idx="36780">
                  <c:v>2.4948100000000001E-2</c:v>
                </c:pt>
                <c:pt idx="36781">
                  <c:v>3.26443E-3</c:v>
                </c:pt>
                <c:pt idx="36782">
                  <c:v>2.2061299999999999E-2</c:v>
                </c:pt>
                <c:pt idx="36783">
                  <c:v>2.24905E-2</c:v>
                </c:pt>
                <c:pt idx="36784">
                  <c:v>4.22859E-3</c:v>
                </c:pt>
                <c:pt idx="36785">
                  <c:v>2.9461899999999999E-2</c:v>
                </c:pt>
                <c:pt idx="36786">
                  <c:v>1.4352800000000001E-2</c:v>
                </c:pt>
                <c:pt idx="36787">
                  <c:v>1.6563399999999999E-2</c:v>
                </c:pt>
                <c:pt idx="36788">
                  <c:v>-3.9043400000000001E-3</c:v>
                </c:pt>
                <c:pt idx="36789">
                  <c:v>-5.5141399999999998E-3</c:v>
                </c:pt>
                <c:pt idx="36790">
                  <c:v>-1.5401799999999999E-3</c:v>
                </c:pt>
                <c:pt idx="36791">
                  <c:v>3.42627E-2</c:v>
                </c:pt>
                <c:pt idx="36792">
                  <c:v>9.0284300000000005E-3</c:v>
                </c:pt>
                <c:pt idx="36793">
                  <c:v>6.6947899999999995E-4</c:v>
                </c:pt>
                <c:pt idx="36794">
                  <c:v>6.74152E-3</c:v>
                </c:pt>
                <c:pt idx="36795">
                  <c:v>5.5999800000000001E-3</c:v>
                </c:pt>
                <c:pt idx="36796">
                  <c:v>7.2231300000000003E-3</c:v>
                </c:pt>
                <c:pt idx="36797">
                  <c:v>-4.4860799999999999E-3</c:v>
                </c:pt>
                <c:pt idx="36798">
                  <c:v>1.0831800000000001E-2</c:v>
                </c:pt>
                <c:pt idx="36799">
                  <c:v>-8.9645399999999998E-4</c:v>
                </c:pt>
                <c:pt idx="36800">
                  <c:v>1.7351200000000001E-2</c:v>
                </c:pt>
                <c:pt idx="36801">
                  <c:v>1.17731E-2</c:v>
                </c:pt>
                <c:pt idx="36802">
                  <c:v>1.8851300000000001E-2</c:v>
                </c:pt>
                <c:pt idx="36803">
                  <c:v>1.9580799999999999E-2</c:v>
                </c:pt>
                <c:pt idx="36804">
                  <c:v>1.10788E-2</c:v>
                </c:pt>
                <c:pt idx="36805">
                  <c:v>-2.3679700000000001E-3</c:v>
                </c:pt>
                <c:pt idx="36806">
                  <c:v>2.65951E-2</c:v>
                </c:pt>
                <c:pt idx="36807">
                  <c:v>1.7818500000000001E-2</c:v>
                </c:pt>
                <c:pt idx="36808">
                  <c:v>1.50843E-2</c:v>
                </c:pt>
                <c:pt idx="36809">
                  <c:v>7.7676799999999999E-3</c:v>
                </c:pt>
                <c:pt idx="36810">
                  <c:v>6.2332200000000003E-3</c:v>
                </c:pt>
                <c:pt idx="36811">
                  <c:v>1.0375000000000001E-2</c:v>
                </c:pt>
                <c:pt idx="36812">
                  <c:v>1.7063100000000001E-2</c:v>
                </c:pt>
                <c:pt idx="36813">
                  <c:v>7.0638699999999999E-3</c:v>
                </c:pt>
                <c:pt idx="36814">
                  <c:v>4.3659199999999997E-3</c:v>
                </c:pt>
                <c:pt idx="36815">
                  <c:v>8.3398799999999992E-3</c:v>
                </c:pt>
                <c:pt idx="36816">
                  <c:v>1.89228E-2</c:v>
                </c:pt>
                <c:pt idx="36817">
                  <c:v>2.1350899999999999E-2</c:v>
                </c:pt>
                <c:pt idx="36818">
                  <c:v>1.8086399999999999E-2</c:v>
                </c:pt>
                <c:pt idx="36819">
                  <c:v>1.65176E-2</c:v>
                </c:pt>
                <c:pt idx="36820">
                  <c:v>-1.82438E-3</c:v>
                </c:pt>
                <c:pt idx="36821">
                  <c:v>1.7797500000000001E-2</c:v>
                </c:pt>
                <c:pt idx="36822">
                  <c:v>4.8065199999999998E-4</c:v>
                </c:pt>
                <c:pt idx="36823">
                  <c:v>4.2905799999999996E-3</c:v>
                </c:pt>
                <c:pt idx="36824">
                  <c:v>9.6693000000000005E-3</c:v>
                </c:pt>
                <c:pt idx="36825">
                  <c:v>2.5405900000000001E-3</c:v>
                </c:pt>
                <c:pt idx="36826">
                  <c:v>4.3020200000000001E-3</c:v>
                </c:pt>
                <c:pt idx="36827">
                  <c:v>4.1990300000000003E-3</c:v>
                </c:pt>
                <c:pt idx="36828">
                  <c:v>1.3905499999999999E-2</c:v>
                </c:pt>
                <c:pt idx="36829">
                  <c:v>8.7356599999999993E-3</c:v>
                </c:pt>
                <c:pt idx="36830">
                  <c:v>2.6592299999999999E-2</c:v>
                </c:pt>
                <c:pt idx="36831">
                  <c:v>1.24035E-2</c:v>
                </c:pt>
                <c:pt idx="36832">
                  <c:v>1.38464E-2</c:v>
                </c:pt>
                <c:pt idx="36833">
                  <c:v>-6.8006500000000001E-3</c:v>
                </c:pt>
                <c:pt idx="36834">
                  <c:v>1.7325400000000001E-2</c:v>
                </c:pt>
                <c:pt idx="36835">
                  <c:v>2.20003E-2</c:v>
                </c:pt>
                <c:pt idx="36836">
                  <c:v>1.7534299999999999E-2</c:v>
                </c:pt>
                <c:pt idx="36837">
                  <c:v>1.50023E-2</c:v>
                </c:pt>
                <c:pt idx="36838">
                  <c:v>1.43871E-2</c:v>
                </c:pt>
                <c:pt idx="36839">
                  <c:v>-7.2956100000000001E-3</c:v>
                </c:pt>
                <c:pt idx="36840">
                  <c:v>2.1627400000000001E-2</c:v>
                </c:pt>
                <c:pt idx="36841">
                  <c:v>2.7720499999999999E-2</c:v>
                </c:pt>
                <c:pt idx="36842">
                  <c:v>3.2206499999999999E-2</c:v>
                </c:pt>
                <c:pt idx="36843">
                  <c:v>1.0529500000000001E-2</c:v>
                </c:pt>
                <c:pt idx="36844">
                  <c:v>6.88362E-3</c:v>
                </c:pt>
                <c:pt idx="36845">
                  <c:v>9.1562299999999996E-3</c:v>
                </c:pt>
                <c:pt idx="36846">
                  <c:v>2.0031E-2</c:v>
                </c:pt>
                <c:pt idx="36847">
                  <c:v>3.3064799999999998E-2</c:v>
                </c:pt>
                <c:pt idx="36848">
                  <c:v>7.9927399999999999E-3</c:v>
                </c:pt>
                <c:pt idx="36849">
                  <c:v>2.5119800000000001E-2</c:v>
                </c:pt>
                <c:pt idx="36850">
                  <c:v>1.1280999999999999E-2</c:v>
                </c:pt>
                <c:pt idx="36851">
                  <c:v>1.3979E-2</c:v>
                </c:pt>
                <c:pt idx="36852">
                  <c:v>8.8424699999999998E-3</c:v>
                </c:pt>
                <c:pt idx="36853">
                  <c:v>8.9559600000000007E-3</c:v>
                </c:pt>
                <c:pt idx="36854">
                  <c:v>1.68781E-2</c:v>
                </c:pt>
                <c:pt idx="36855">
                  <c:v>3.26633E-3</c:v>
                </c:pt>
                <c:pt idx="36856">
                  <c:v>-6.78062E-4</c:v>
                </c:pt>
                <c:pt idx="36857">
                  <c:v>-9.8066300000000002E-3</c:v>
                </c:pt>
                <c:pt idx="36858">
                  <c:v>2.3460399999999999E-2</c:v>
                </c:pt>
                <c:pt idx="36859">
                  <c:v>1.4090500000000001E-2</c:v>
                </c:pt>
                <c:pt idx="36860">
                  <c:v>2.1288899999999999E-2</c:v>
                </c:pt>
                <c:pt idx="36861">
                  <c:v>1.70002E-2</c:v>
                </c:pt>
                <c:pt idx="36862">
                  <c:v>5.41115E-3</c:v>
                </c:pt>
                <c:pt idx="36863">
                  <c:v>2.0134900000000001E-2</c:v>
                </c:pt>
                <c:pt idx="36864">
                  <c:v>2.2138600000000001E-2</c:v>
                </c:pt>
                <c:pt idx="36865">
                  <c:v>1.91717E-2</c:v>
                </c:pt>
                <c:pt idx="36866">
                  <c:v>1.31092E-2</c:v>
                </c:pt>
                <c:pt idx="36867">
                  <c:v>2.4509400000000001E-2</c:v>
                </c:pt>
                <c:pt idx="36868">
                  <c:v>1.6282100000000001E-2</c:v>
                </c:pt>
                <c:pt idx="36869">
                  <c:v>1.4833499999999999E-2</c:v>
                </c:pt>
                <c:pt idx="36870">
                  <c:v>2.40469E-2</c:v>
                </c:pt>
                <c:pt idx="36871">
                  <c:v>2.34976E-2</c:v>
                </c:pt>
                <c:pt idx="36872">
                  <c:v>2.1409999999999998E-2</c:v>
                </c:pt>
                <c:pt idx="36873">
                  <c:v>8.7547300000000005E-3</c:v>
                </c:pt>
                <c:pt idx="36874">
                  <c:v>1.40152E-2</c:v>
                </c:pt>
                <c:pt idx="36875">
                  <c:v>1.8094099999999998E-2</c:v>
                </c:pt>
                <c:pt idx="36876">
                  <c:v>8.8310200000000002E-3</c:v>
                </c:pt>
                <c:pt idx="36877">
                  <c:v>1.30768E-2</c:v>
                </c:pt>
                <c:pt idx="36878">
                  <c:v>1.02291E-2</c:v>
                </c:pt>
                <c:pt idx="36879">
                  <c:v>2.14272E-2</c:v>
                </c:pt>
                <c:pt idx="36880">
                  <c:v>2.0916000000000001E-2</c:v>
                </c:pt>
                <c:pt idx="36881">
                  <c:v>2.0564099999999998E-2</c:v>
                </c:pt>
                <c:pt idx="36882">
                  <c:v>9.7389199999999999E-3</c:v>
                </c:pt>
                <c:pt idx="36883">
                  <c:v>3.1111699999999999E-2</c:v>
                </c:pt>
                <c:pt idx="36884">
                  <c:v>1.02396E-2</c:v>
                </c:pt>
                <c:pt idx="36885">
                  <c:v>4.8399000000000003E-3</c:v>
                </c:pt>
                <c:pt idx="36886">
                  <c:v>1.41897E-2</c:v>
                </c:pt>
                <c:pt idx="36887">
                  <c:v>1.264E-2</c:v>
                </c:pt>
                <c:pt idx="36888">
                  <c:v>7.4358000000000002E-3</c:v>
                </c:pt>
                <c:pt idx="36889">
                  <c:v>7.3280300000000001E-3</c:v>
                </c:pt>
                <c:pt idx="36890">
                  <c:v>1.36709E-2</c:v>
                </c:pt>
                <c:pt idx="36891">
                  <c:v>8.56495E-3</c:v>
                </c:pt>
                <c:pt idx="36892">
                  <c:v>8.8052700000000005E-3</c:v>
                </c:pt>
                <c:pt idx="36893">
                  <c:v>1.2867E-2</c:v>
                </c:pt>
                <c:pt idx="36894">
                  <c:v>1.583E-2</c:v>
                </c:pt>
                <c:pt idx="36895">
                  <c:v>2.6362400000000001E-2</c:v>
                </c:pt>
                <c:pt idx="36896">
                  <c:v>1.1868500000000001E-2</c:v>
                </c:pt>
                <c:pt idx="36897">
                  <c:v>8.6851099999999994E-3</c:v>
                </c:pt>
                <c:pt idx="36898">
                  <c:v>1.09301E-2</c:v>
                </c:pt>
                <c:pt idx="36899">
                  <c:v>1.9206000000000001E-2</c:v>
                </c:pt>
                <c:pt idx="36900">
                  <c:v>2.7234999999999999E-2</c:v>
                </c:pt>
                <c:pt idx="36901">
                  <c:v>1.9629500000000001E-2</c:v>
                </c:pt>
                <c:pt idx="36902">
                  <c:v>1.8780700000000001E-2</c:v>
                </c:pt>
                <c:pt idx="36903">
                  <c:v>1.5461900000000001E-2</c:v>
                </c:pt>
                <c:pt idx="36904">
                  <c:v>1.6632999999999998E-2</c:v>
                </c:pt>
                <c:pt idx="36905">
                  <c:v>3.3592200000000003E-2</c:v>
                </c:pt>
                <c:pt idx="36906">
                  <c:v>1.6962999999999999E-2</c:v>
                </c:pt>
                <c:pt idx="36907">
                  <c:v>5.9099199999999999E-3</c:v>
                </c:pt>
                <c:pt idx="36908">
                  <c:v>1.52254E-2</c:v>
                </c:pt>
                <c:pt idx="36909">
                  <c:v>1.5746099999999999E-2</c:v>
                </c:pt>
                <c:pt idx="36910">
                  <c:v>1.9125E-2</c:v>
                </c:pt>
                <c:pt idx="36911">
                  <c:v>3.2766299999999998E-2</c:v>
                </c:pt>
                <c:pt idx="36912">
                  <c:v>3.8452099999999999E-3</c:v>
                </c:pt>
                <c:pt idx="36913">
                  <c:v>2.3681600000000001E-2</c:v>
                </c:pt>
                <c:pt idx="36914">
                  <c:v>5.0191899999999998E-3</c:v>
                </c:pt>
                <c:pt idx="36915">
                  <c:v>1.8480300000000002E-2</c:v>
                </c:pt>
                <c:pt idx="36916">
                  <c:v>2.6493099999999999E-2</c:v>
                </c:pt>
                <c:pt idx="36917">
                  <c:v>1.27668E-2</c:v>
                </c:pt>
                <c:pt idx="36918">
                  <c:v>8.2969700000000001E-4</c:v>
                </c:pt>
                <c:pt idx="36919">
                  <c:v>1.6537699999999999E-2</c:v>
                </c:pt>
                <c:pt idx="36920">
                  <c:v>2.4437E-2</c:v>
                </c:pt>
                <c:pt idx="36921">
                  <c:v>1.52636E-2</c:v>
                </c:pt>
                <c:pt idx="36922">
                  <c:v>2.87771E-2</c:v>
                </c:pt>
                <c:pt idx="36923">
                  <c:v>-3.5123799999999998E-3</c:v>
                </c:pt>
                <c:pt idx="36924">
                  <c:v>8.3770800000000003E-3</c:v>
                </c:pt>
                <c:pt idx="36925">
                  <c:v>-3.2854099999999999E-3</c:v>
                </c:pt>
                <c:pt idx="36926">
                  <c:v>6.6003800000000003E-3</c:v>
                </c:pt>
                <c:pt idx="36927">
                  <c:v>1.30358E-2</c:v>
                </c:pt>
                <c:pt idx="36928">
                  <c:v>1.2230899999999999E-2</c:v>
                </c:pt>
                <c:pt idx="36929">
                  <c:v>-2.8867699999999999E-3</c:v>
                </c:pt>
                <c:pt idx="36930">
                  <c:v>1.1627200000000001E-2</c:v>
                </c:pt>
                <c:pt idx="36931">
                  <c:v>2.7933099999999998E-3</c:v>
                </c:pt>
                <c:pt idx="36932">
                  <c:v>6.7596399999999999E-3</c:v>
                </c:pt>
                <c:pt idx="36933">
                  <c:v>7.3308899999999996E-3</c:v>
                </c:pt>
                <c:pt idx="36934">
                  <c:v>-1.6529100000000001E-2</c:v>
                </c:pt>
                <c:pt idx="36935">
                  <c:v>-8.6994199999999994E-3</c:v>
                </c:pt>
                <c:pt idx="36936">
                  <c:v>3.8909900000000001E-4</c:v>
                </c:pt>
                <c:pt idx="36937">
                  <c:v>1.15862E-2</c:v>
                </c:pt>
                <c:pt idx="36938">
                  <c:v>-9.6826599999999992E-3</c:v>
                </c:pt>
                <c:pt idx="36939">
                  <c:v>2.13232E-2</c:v>
                </c:pt>
                <c:pt idx="36940">
                  <c:v>-5.8174100000000003E-3</c:v>
                </c:pt>
                <c:pt idx="36941">
                  <c:v>1.5230199999999999E-2</c:v>
                </c:pt>
                <c:pt idx="36942">
                  <c:v>1.32322E-2</c:v>
                </c:pt>
                <c:pt idx="36943">
                  <c:v>6.0796699999999997E-3</c:v>
                </c:pt>
                <c:pt idx="36944">
                  <c:v>9.0217599999999998E-4</c:v>
                </c:pt>
                <c:pt idx="36945">
                  <c:v>-1.5907300000000001E-3</c:v>
                </c:pt>
                <c:pt idx="36946">
                  <c:v>1.1831299999999999E-2</c:v>
                </c:pt>
                <c:pt idx="36947">
                  <c:v>1.1253400000000001E-3</c:v>
                </c:pt>
                <c:pt idx="36948">
                  <c:v>3.8995700000000002E-3</c:v>
                </c:pt>
                <c:pt idx="36949">
                  <c:v>-4.9877199999999997E-4</c:v>
                </c:pt>
                <c:pt idx="36950">
                  <c:v>9.5796600000000003E-3</c:v>
                </c:pt>
                <c:pt idx="36951">
                  <c:v>5.3834900000000003E-3</c:v>
                </c:pt>
                <c:pt idx="36952">
                  <c:v>-9.0885200000000003E-4</c:v>
                </c:pt>
                <c:pt idx="36953">
                  <c:v>8.9492800000000004E-3</c:v>
                </c:pt>
                <c:pt idx="36954">
                  <c:v>2.43568E-3</c:v>
                </c:pt>
                <c:pt idx="36955">
                  <c:v>-3.94058E-3</c:v>
                </c:pt>
                <c:pt idx="36956">
                  <c:v>1.81675E-3</c:v>
                </c:pt>
                <c:pt idx="36957">
                  <c:v>5.4807700000000003E-3</c:v>
                </c:pt>
                <c:pt idx="36958">
                  <c:v>4.8265499999999998E-3</c:v>
                </c:pt>
                <c:pt idx="36959">
                  <c:v>-1.8701600000000001E-3</c:v>
                </c:pt>
                <c:pt idx="36960">
                  <c:v>1.3182599999999999E-2</c:v>
                </c:pt>
                <c:pt idx="36961">
                  <c:v>-2.4881399999999998E-3</c:v>
                </c:pt>
                <c:pt idx="36962">
                  <c:v>7.3242200000000002E-3</c:v>
                </c:pt>
                <c:pt idx="36963">
                  <c:v>1.0643E-3</c:v>
                </c:pt>
                <c:pt idx="36964">
                  <c:v>-9.0331999999999999E-3</c:v>
                </c:pt>
                <c:pt idx="36965">
                  <c:v>7.7848400000000003E-3</c:v>
                </c:pt>
                <c:pt idx="36966">
                  <c:v>-3.28064E-3</c:v>
                </c:pt>
                <c:pt idx="36967">
                  <c:v>-1.25504E-2</c:v>
                </c:pt>
                <c:pt idx="36968">
                  <c:v>-8.5983299999999995E-3</c:v>
                </c:pt>
                <c:pt idx="36969">
                  <c:v>-6.9942499999999996E-3</c:v>
                </c:pt>
                <c:pt idx="36970">
                  <c:v>-3.6449400000000002E-3</c:v>
                </c:pt>
                <c:pt idx="36971">
                  <c:v>-1.10064E-2</c:v>
                </c:pt>
                <c:pt idx="36972">
                  <c:v>1.50394E-2</c:v>
                </c:pt>
                <c:pt idx="36973">
                  <c:v>-1.7573399999999999E-2</c:v>
                </c:pt>
                <c:pt idx="36974">
                  <c:v>-6.38866E-3</c:v>
                </c:pt>
                <c:pt idx="36975">
                  <c:v>8.8291199999999993E-3</c:v>
                </c:pt>
                <c:pt idx="36976">
                  <c:v>2.9535299999999998E-3</c:v>
                </c:pt>
                <c:pt idx="36977">
                  <c:v>9.2372900000000004E-3</c:v>
                </c:pt>
                <c:pt idx="36978">
                  <c:v>-1.3476399999999999E-2</c:v>
                </c:pt>
                <c:pt idx="36979">
                  <c:v>2.6590300000000001E-2</c:v>
                </c:pt>
                <c:pt idx="36980">
                  <c:v>4.6386700000000001E-3</c:v>
                </c:pt>
                <c:pt idx="36981">
                  <c:v>5.9328100000000002E-3</c:v>
                </c:pt>
                <c:pt idx="36982">
                  <c:v>-5.1307700000000002E-4</c:v>
                </c:pt>
                <c:pt idx="36983">
                  <c:v>-4.01783E-3</c:v>
                </c:pt>
                <c:pt idx="36984">
                  <c:v>-1.0283499999999999E-2</c:v>
                </c:pt>
                <c:pt idx="36985">
                  <c:v>-1.9115400000000001E-2</c:v>
                </c:pt>
                <c:pt idx="36986">
                  <c:v>-9.3450500000000006E-3</c:v>
                </c:pt>
                <c:pt idx="36987">
                  <c:v>-1.13277E-2</c:v>
                </c:pt>
                <c:pt idx="36988">
                  <c:v>-2.02379E-2</c:v>
                </c:pt>
                <c:pt idx="36989">
                  <c:v>-1.55716E-2</c:v>
                </c:pt>
                <c:pt idx="36990">
                  <c:v>-2.1956400000000001E-2</c:v>
                </c:pt>
                <c:pt idx="36991">
                  <c:v>-2.0794900000000002E-2</c:v>
                </c:pt>
                <c:pt idx="36992">
                  <c:v>-8.6832000000000003E-3</c:v>
                </c:pt>
                <c:pt idx="36993">
                  <c:v>-2.67982E-4</c:v>
                </c:pt>
                <c:pt idx="36994">
                  <c:v>-1.10168E-2</c:v>
                </c:pt>
                <c:pt idx="36995">
                  <c:v>-1.0964399999999999E-2</c:v>
                </c:pt>
                <c:pt idx="36996">
                  <c:v>-1.7401699999999999E-2</c:v>
                </c:pt>
                <c:pt idx="36997">
                  <c:v>-7.71713E-3</c:v>
                </c:pt>
                <c:pt idx="36998">
                  <c:v>-9.2315699999999997E-3</c:v>
                </c:pt>
                <c:pt idx="36999">
                  <c:v>-1.6744599999999998E-2</c:v>
                </c:pt>
                <c:pt idx="37000">
                  <c:v>6.0024299999999996E-3</c:v>
                </c:pt>
                <c:pt idx="37001">
                  <c:v>-1.8409700000000001E-2</c:v>
                </c:pt>
                <c:pt idx="37002">
                  <c:v>-2.33049E-2</c:v>
                </c:pt>
                <c:pt idx="37003">
                  <c:v>-2.5631899999999999E-2</c:v>
                </c:pt>
                <c:pt idx="37004">
                  <c:v>-1.20134E-2</c:v>
                </c:pt>
                <c:pt idx="37005">
                  <c:v>-2.0070999999999999E-2</c:v>
                </c:pt>
                <c:pt idx="37006">
                  <c:v>-3.7601500000000003E-2</c:v>
                </c:pt>
                <c:pt idx="37007">
                  <c:v>-2.17047E-2</c:v>
                </c:pt>
                <c:pt idx="37008">
                  <c:v>-1.23234E-2</c:v>
                </c:pt>
                <c:pt idx="37009">
                  <c:v>-1.9359600000000001E-2</c:v>
                </c:pt>
                <c:pt idx="37010">
                  <c:v>-1.55087E-2</c:v>
                </c:pt>
                <c:pt idx="37011">
                  <c:v>-5.66483E-3</c:v>
                </c:pt>
                <c:pt idx="37012">
                  <c:v>-1.41659E-2</c:v>
                </c:pt>
                <c:pt idx="37013">
                  <c:v>-1.0725999999999999E-2</c:v>
                </c:pt>
                <c:pt idx="37014">
                  <c:v>-8.2330700000000003E-3</c:v>
                </c:pt>
                <c:pt idx="37015">
                  <c:v>-9.7007800000000009E-3</c:v>
                </c:pt>
                <c:pt idx="37016">
                  <c:v>-8.9054100000000008E-3</c:v>
                </c:pt>
                <c:pt idx="37017">
                  <c:v>-1.7395000000000001E-2</c:v>
                </c:pt>
                <c:pt idx="37018">
                  <c:v>-3.3836399999999998E-3</c:v>
                </c:pt>
                <c:pt idx="37019">
                  <c:v>4.6052899999999997E-3</c:v>
                </c:pt>
                <c:pt idx="37020">
                  <c:v>-2.8571099999999999E-2</c:v>
                </c:pt>
                <c:pt idx="37021">
                  <c:v>-1.59826E-2</c:v>
                </c:pt>
                <c:pt idx="37022">
                  <c:v>-2.2037500000000002E-2</c:v>
                </c:pt>
                <c:pt idx="37023">
                  <c:v>-8.7957399999999998E-3</c:v>
                </c:pt>
                <c:pt idx="37024">
                  <c:v>-6.8712199999999999E-3</c:v>
                </c:pt>
                <c:pt idx="37025">
                  <c:v>-1.3545E-2</c:v>
                </c:pt>
                <c:pt idx="37026">
                  <c:v>-4.6205500000000002E-3</c:v>
                </c:pt>
                <c:pt idx="37027">
                  <c:v>-1.2227999999999999E-2</c:v>
                </c:pt>
                <c:pt idx="37028">
                  <c:v>-1.22948E-2</c:v>
                </c:pt>
                <c:pt idx="37029">
                  <c:v>-1.8769299999999999E-2</c:v>
                </c:pt>
                <c:pt idx="37030">
                  <c:v>-1.5696499999999999E-2</c:v>
                </c:pt>
                <c:pt idx="37031">
                  <c:v>-1.14441E-2</c:v>
                </c:pt>
                <c:pt idx="37032">
                  <c:v>-7.4453399999999999E-3</c:v>
                </c:pt>
                <c:pt idx="37033">
                  <c:v>-3.3709500000000003E-2</c:v>
                </c:pt>
                <c:pt idx="37034">
                  <c:v>-1.01271E-2</c:v>
                </c:pt>
                <c:pt idx="37035">
                  <c:v>-1.6577700000000001E-2</c:v>
                </c:pt>
                <c:pt idx="37036">
                  <c:v>-8.66222E-3</c:v>
                </c:pt>
                <c:pt idx="37037">
                  <c:v>-2.0177799999999999E-2</c:v>
                </c:pt>
                <c:pt idx="37038">
                  <c:v>-1.5399899999999999E-2</c:v>
                </c:pt>
                <c:pt idx="37039">
                  <c:v>-1.52712E-2</c:v>
                </c:pt>
                <c:pt idx="37040">
                  <c:v>-3.1018299999999999E-2</c:v>
                </c:pt>
                <c:pt idx="37041">
                  <c:v>-2.9188200000000001E-2</c:v>
                </c:pt>
                <c:pt idx="37042">
                  <c:v>-2.6376699999999999E-2</c:v>
                </c:pt>
                <c:pt idx="37043">
                  <c:v>-1.93901E-2</c:v>
                </c:pt>
                <c:pt idx="37044">
                  <c:v>-2.3210499999999998E-2</c:v>
                </c:pt>
                <c:pt idx="37045">
                  <c:v>-2.61459E-2</c:v>
                </c:pt>
                <c:pt idx="37046">
                  <c:v>-3.6883399999999997E-2</c:v>
                </c:pt>
                <c:pt idx="37047">
                  <c:v>-1.8010100000000001E-2</c:v>
                </c:pt>
                <c:pt idx="37048">
                  <c:v>-1.9508399999999999E-2</c:v>
                </c:pt>
                <c:pt idx="37049">
                  <c:v>-2.7859700000000001E-2</c:v>
                </c:pt>
                <c:pt idx="37050">
                  <c:v>-3.6764100000000001E-2</c:v>
                </c:pt>
                <c:pt idx="37051">
                  <c:v>-3.7393600000000002E-3</c:v>
                </c:pt>
                <c:pt idx="37052">
                  <c:v>-1.6036999999999999E-2</c:v>
                </c:pt>
                <c:pt idx="37053">
                  <c:v>-1.32084E-3</c:v>
                </c:pt>
                <c:pt idx="37054">
                  <c:v>-9.87911E-3</c:v>
                </c:pt>
                <c:pt idx="37055">
                  <c:v>-1.4707599999999999E-2</c:v>
                </c:pt>
                <c:pt idx="37056">
                  <c:v>-1.9299500000000001E-2</c:v>
                </c:pt>
                <c:pt idx="37057">
                  <c:v>-1.89438E-2</c:v>
                </c:pt>
                <c:pt idx="37058">
                  <c:v>-1.9893600000000001E-2</c:v>
                </c:pt>
                <c:pt idx="37059">
                  <c:v>-1.84736E-2</c:v>
                </c:pt>
                <c:pt idx="37060">
                  <c:v>-1.3845400000000001E-2</c:v>
                </c:pt>
                <c:pt idx="37061">
                  <c:v>-1.7728799999999999E-2</c:v>
                </c:pt>
                <c:pt idx="37062">
                  <c:v>-5.3596499999999998E-2</c:v>
                </c:pt>
                <c:pt idx="37063">
                  <c:v>-3.8757300000000001E-2</c:v>
                </c:pt>
                <c:pt idx="37064">
                  <c:v>-1.6622499999999998E-2</c:v>
                </c:pt>
                <c:pt idx="37065">
                  <c:v>-3.0831299999999999E-2</c:v>
                </c:pt>
                <c:pt idx="37066">
                  <c:v>-1.66883E-2</c:v>
                </c:pt>
                <c:pt idx="37067">
                  <c:v>-3.3764799999999998E-2</c:v>
                </c:pt>
                <c:pt idx="37068">
                  <c:v>-2.9995899999999999E-2</c:v>
                </c:pt>
                <c:pt idx="37069">
                  <c:v>-3.7655800000000003E-2</c:v>
                </c:pt>
                <c:pt idx="37070">
                  <c:v>-3.1338699999999997E-2</c:v>
                </c:pt>
                <c:pt idx="37071">
                  <c:v>-2.96211E-3</c:v>
                </c:pt>
                <c:pt idx="37072">
                  <c:v>-2.06251E-2</c:v>
                </c:pt>
                <c:pt idx="37073">
                  <c:v>-2.8260199999999999E-2</c:v>
                </c:pt>
                <c:pt idx="37074">
                  <c:v>-2.4627699999999999E-2</c:v>
                </c:pt>
                <c:pt idx="37075">
                  <c:v>-1.89047E-2</c:v>
                </c:pt>
                <c:pt idx="37076">
                  <c:v>-1.95503E-2</c:v>
                </c:pt>
                <c:pt idx="37077">
                  <c:v>-2.0023300000000001E-2</c:v>
                </c:pt>
                <c:pt idx="37078">
                  <c:v>-1.73817E-2</c:v>
                </c:pt>
                <c:pt idx="37079">
                  <c:v>-4.2965900000000001E-2</c:v>
                </c:pt>
                <c:pt idx="37080">
                  <c:v>-3.8770699999999998E-2</c:v>
                </c:pt>
                <c:pt idx="37081">
                  <c:v>-1.33743E-2</c:v>
                </c:pt>
                <c:pt idx="37082">
                  <c:v>-1.15795E-2</c:v>
                </c:pt>
                <c:pt idx="37083">
                  <c:v>-4.2887700000000001E-2</c:v>
                </c:pt>
                <c:pt idx="37084">
                  <c:v>-4.81882E-2</c:v>
                </c:pt>
                <c:pt idx="37085">
                  <c:v>-2.5312399999999999E-2</c:v>
                </c:pt>
                <c:pt idx="37086">
                  <c:v>-3.31802E-2</c:v>
                </c:pt>
                <c:pt idx="37087">
                  <c:v>-2.6720000000000001E-2</c:v>
                </c:pt>
                <c:pt idx="37088">
                  <c:v>-9.58729E-3</c:v>
                </c:pt>
                <c:pt idx="37089">
                  <c:v>-2.6088699999999999E-2</c:v>
                </c:pt>
                <c:pt idx="37090">
                  <c:v>-3.1683900000000001E-2</c:v>
                </c:pt>
                <c:pt idx="37091">
                  <c:v>-1.6228699999999999E-2</c:v>
                </c:pt>
                <c:pt idx="37092">
                  <c:v>-1.4128699999999999E-2</c:v>
                </c:pt>
                <c:pt idx="37093">
                  <c:v>-1.7557099999999999E-2</c:v>
                </c:pt>
                <c:pt idx="37094">
                  <c:v>-2.8376599999999998E-2</c:v>
                </c:pt>
                <c:pt idx="37095">
                  <c:v>-1.20096E-2</c:v>
                </c:pt>
                <c:pt idx="37096">
                  <c:v>-1.7567599999999999E-2</c:v>
                </c:pt>
                <c:pt idx="37097">
                  <c:v>-2.6022900000000002E-2</c:v>
                </c:pt>
                <c:pt idx="37098">
                  <c:v>-1.6021699999999999E-4</c:v>
                </c:pt>
                <c:pt idx="37099">
                  <c:v>-2.20308E-2</c:v>
                </c:pt>
                <c:pt idx="37100">
                  <c:v>-2.6684800000000002E-2</c:v>
                </c:pt>
                <c:pt idx="37101">
                  <c:v>-3.6304500000000003E-2</c:v>
                </c:pt>
                <c:pt idx="37102">
                  <c:v>-1.7769799999999999E-2</c:v>
                </c:pt>
                <c:pt idx="37103">
                  <c:v>-1.55554E-2</c:v>
                </c:pt>
                <c:pt idx="37104">
                  <c:v>-3.4261699999999999E-2</c:v>
                </c:pt>
                <c:pt idx="37105">
                  <c:v>-3.4767199999999998E-2</c:v>
                </c:pt>
                <c:pt idx="37106">
                  <c:v>-2.2563E-2</c:v>
                </c:pt>
                <c:pt idx="37107">
                  <c:v>-6.5336200000000004E-3</c:v>
                </c:pt>
                <c:pt idx="37108">
                  <c:v>-1.0161399999999999E-2</c:v>
                </c:pt>
                <c:pt idx="37109">
                  <c:v>-6.6699999999999997E-3</c:v>
                </c:pt>
                <c:pt idx="37110">
                  <c:v>-8.7909700000000004E-3</c:v>
                </c:pt>
                <c:pt idx="37111">
                  <c:v>-6.0606000000000002E-3</c:v>
                </c:pt>
                <c:pt idx="37112">
                  <c:v>-1.69125E-2</c:v>
                </c:pt>
                <c:pt idx="37113">
                  <c:v>-1.55201E-2</c:v>
                </c:pt>
                <c:pt idx="37114">
                  <c:v>-9.1533699999999992E-3</c:v>
                </c:pt>
                <c:pt idx="37115">
                  <c:v>-1.6426099999999999E-2</c:v>
                </c:pt>
                <c:pt idx="37116">
                  <c:v>-2.2010800000000001E-2</c:v>
                </c:pt>
                <c:pt idx="37117">
                  <c:v>-2.3244899999999999E-2</c:v>
                </c:pt>
                <c:pt idx="37118">
                  <c:v>-1.8075000000000001E-2</c:v>
                </c:pt>
                <c:pt idx="37119">
                  <c:v>-1.33743E-2</c:v>
                </c:pt>
                <c:pt idx="37120">
                  <c:v>-1.00088E-2</c:v>
                </c:pt>
                <c:pt idx="37121">
                  <c:v>-3.5479499999999997E-2</c:v>
                </c:pt>
                <c:pt idx="37122">
                  <c:v>-2.7118699999999999E-2</c:v>
                </c:pt>
                <c:pt idx="37123">
                  <c:v>-1.4960299999999999E-2</c:v>
                </c:pt>
                <c:pt idx="37124">
                  <c:v>-8.5811599999999991E-3</c:v>
                </c:pt>
                <c:pt idx="37125">
                  <c:v>-1.7261500000000001E-3</c:v>
                </c:pt>
                <c:pt idx="37126">
                  <c:v>-2.6482599999999999E-2</c:v>
                </c:pt>
                <c:pt idx="37127">
                  <c:v>-1.07975E-2</c:v>
                </c:pt>
                <c:pt idx="37128">
                  <c:v>-1.8225700000000001E-2</c:v>
                </c:pt>
                <c:pt idx="37129">
                  <c:v>5.3071999999999998E-3</c:v>
                </c:pt>
                <c:pt idx="37130">
                  <c:v>-1.1972399999999999E-2</c:v>
                </c:pt>
                <c:pt idx="37131">
                  <c:v>-1.13869E-2</c:v>
                </c:pt>
                <c:pt idx="37132">
                  <c:v>-2.6865E-2</c:v>
                </c:pt>
                <c:pt idx="37133">
                  <c:v>-3.0981999999999999E-2</c:v>
                </c:pt>
                <c:pt idx="37134">
                  <c:v>-9.90868E-4</c:v>
                </c:pt>
                <c:pt idx="37135">
                  <c:v>1.65844E-3</c:v>
                </c:pt>
                <c:pt idx="37136">
                  <c:v>9.3050000000000008E-3</c:v>
                </c:pt>
                <c:pt idx="37137">
                  <c:v>-8.7728500000000004E-3</c:v>
                </c:pt>
                <c:pt idx="37138">
                  <c:v>-1.31273E-2</c:v>
                </c:pt>
                <c:pt idx="37139">
                  <c:v>-1.7045000000000001E-2</c:v>
                </c:pt>
                <c:pt idx="37140">
                  <c:v>-9.47952E-3</c:v>
                </c:pt>
                <c:pt idx="37141">
                  <c:v>1.46093E-2</c:v>
                </c:pt>
                <c:pt idx="37142">
                  <c:v>-5.7668700000000003E-3</c:v>
                </c:pt>
                <c:pt idx="37143">
                  <c:v>-1.71824E-2</c:v>
                </c:pt>
                <c:pt idx="37144">
                  <c:v>4.3039300000000001E-3</c:v>
                </c:pt>
                <c:pt idx="37145">
                  <c:v>1.0259600000000001E-2</c:v>
                </c:pt>
                <c:pt idx="37146">
                  <c:v>1.41172E-2</c:v>
                </c:pt>
                <c:pt idx="37147">
                  <c:v>-1.9288099999999999E-2</c:v>
                </c:pt>
                <c:pt idx="37148">
                  <c:v>-3.54328E-2</c:v>
                </c:pt>
                <c:pt idx="37149">
                  <c:v>3.4980800000000002E-3</c:v>
                </c:pt>
                <c:pt idx="37150">
                  <c:v>4.7197300000000001E-3</c:v>
                </c:pt>
                <c:pt idx="37151">
                  <c:v>2.0804400000000001E-2</c:v>
                </c:pt>
                <c:pt idx="37152">
                  <c:v>1.85823E-2</c:v>
                </c:pt>
                <c:pt idx="37153">
                  <c:v>-6.3467000000000003E-3</c:v>
                </c:pt>
                <c:pt idx="37154">
                  <c:v>-5.7430299999999997E-3</c:v>
                </c:pt>
                <c:pt idx="37155">
                  <c:v>1.55392E-2</c:v>
                </c:pt>
                <c:pt idx="37156">
                  <c:v>1.9461599999999999E-2</c:v>
                </c:pt>
                <c:pt idx="37157">
                  <c:v>1.0746E-2</c:v>
                </c:pt>
                <c:pt idx="37158">
                  <c:v>-2.4881399999999998E-3</c:v>
                </c:pt>
                <c:pt idx="37159">
                  <c:v>-6.45161E-3</c:v>
                </c:pt>
                <c:pt idx="37160">
                  <c:v>-2.45533E-2</c:v>
                </c:pt>
                <c:pt idx="37161">
                  <c:v>-7.2145500000000001E-3</c:v>
                </c:pt>
                <c:pt idx="37162">
                  <c:v>1.371E-2</c:v>
                </c:pt>
                <c:pt idx="37163">
                  <c:v>1.2202299999999999E-2</c:v>
                </c:pt>
                <c:pt idx="37164">
                  <c:v>-3.9110200000000003E-3</c:v>
                </c:pt>
                <c:pt idx="37165">
                  <c:v>-2.7815800000000002E-2</c:v>
                </c:pt>
                <c:pt idx="37166">
                  <c:v>-9.0551399999999997E-3</c:v>
                </c:pt>
                <c:pt idx="37167">
                  <c:v>5.25093E-3</c:v>
                </c:pt>
                <c:pt idx="37168">
                  <c:v>1.0547600000000001E-3</c:v>
                </c:pt>
                <c:pt idx="37169">
                  <c:v>6.3791300000000002E-3</c:v>
                </c:pt>
                <c:pt idx="37170">
                  <c:v>-6.6061000000000002E-3</c:v>
                </c:pt>
                <c:pt idx="37171">
                  <c:v>1.1157999999999999E-3</c:v>
                </c:pt>
                <c:pt idx="37172">
                  <c:v>4.5595200000000001E-3</c:v>
                </c:pt>
                <c:pt idx="37173">
                  <c:v>7.0390699999999997E-3</c:v>
                </c:pt>
                <c:pt idx="37174">
                  <c:v>-4.2056999999999997E-3</c:v>
                </c:pt>
                <c:pt idx="37175">
                  <c:v>-9.2821099999999997E-3</c:v>
                </c:pt>
                <c:pt idx="37176">
                  <c:v>6.5708200000000002E-4</c:v>
                </c:pt>
                <c:pt idx="37177">
                  <c:v>-1.0851899999999999E-2</c:v>
                </c:pt>
                <c:pt idx="37178">
                  <c:v>1.2873600000000001E-2</c:v>
                </c:pt>
                <c:pt idx="37179">
                  <c:v>-1.4123899999999999E-3</c:v>
                </c:pt>
                <c:pt idx="37180">
                  <c:v>-4.4422100000000003E-3</c:v>
                </c:pt>
                <c:pt idx="37181">
                  <c:v>-1.1900900000000001E-2</c:v>
                </c:pt>
                <c:pt idx="37182">
                  <c:v>-2.64168E-3</c:v>
                </c:pt>
                <c:pt idx="37183">
                  <c:v>9.8924600000000005E-3</c:v>
                </c:pt>
                <c:pt idx="37184">
                  <c:v>1.7867999999999998E-2</c:v>
                </c:pt>
                <c:pt idx="37185">
                  <c:v>-8.9454699999999999E-4</c:v>
                </c:pt>
                <c:pt idx="37186">
                  <c:v>-9.7990000000000004E-3</c:v>
                </c:pt>
                <c:pt idx="37187">
                  <c:v>1.04046E-3</c:v>
                </c:pt>
                <c:pt idx="37188">
                  <c:v>-5.8345799999999998E-3</c:v>
                </c:pt>
                <c:pt idx="37189">
                  <c:v>2.6033400000000002E-2</c:v>
                </c:pt>
                <c:pt idx="37190">
                  <c:v>1.53542E-3</c:v>
                </c:pt>
                <c:pt idx="37191">
                  <c:v>-1.0208099999999999E-2</c:v>
                </c:pt>
                <c:pt idx="37192">
                  <c:v>-1.15452E-2</c:v>
                </c:pt>
                <c:pt idx="37193">
                  <c:v>5.2290000000000001E-3</c:v>
                </c:pt>
                <c:pt idx="37194">
                  <c:v>5.7401700000000002E-3</c:v>
                </c:pt>
                <c:pt idx="37195">
                  <c:v>-2.5396300000000002E-3</c:v>
                </c:pt>
                <c:pt idx="37196">
                  <c:v>-7.1439700000000004E-3</c:v>
                </c:pt>
                <c:pt idx="37197">
                  <c:v>-1.5955E-2</c:v>
                </c:pt>
                <c:pt idx="37198">
                  <c:v>-4.0721900000000001E-4</c:v>
                </c:pt>
                <c:pt idx="37199">
                  <c:v>1.4057200000000001E-3</c:v>
                </c:pt>
                <c:pt idx="37200">
                  <c:v>1.3757699999999999E-2</c:v>
                </c:pt>
                <c:pt idx="37201">
                  <c:v>1.41449E-2</c:v>
                </c:pt>
                <c:pt idx="37202">
                  <c:v>6.1187699999999999E-3</c:v>
                </c:pt>
                <c:pt idx="37203">
                  <c:v>-4.1027099999999999E-3</c:v>
                </c:pt>
                <c:pt idx="37204">
                  <c:v>9.9868800000000001E-3</c:v>
                </c:pt>
                <c:pt idx="37205">
                  <c:v>1.9255600000000001E-2</c:v>
                </c:pt>
                <c:pt idx="37206">
                  <c:v>1.6863800000000002E-2</c:v>
                </c:pt>
                <c:pt idx="37207">
                  <c:v>1.6633999999999999E-2</c:v>
                </c:pt>
                <c:pt idx="37208">
                  <c:v>7.5597800000000003E-3</c:v>
                </c:pt>
                <c:pt idx="37209">
                  <c:v>2.38447E-2</c:v>
                </c:pt>
                <c:pt idx="37210">
                  <c:v>2.2068999999999998E-2</c:v>
                </c:pt>
                <c:pt idx="37211">
                  <c:v>1.9572300000000001E-2</c:v>
                </c:pt>
                <c:pt idx="37212">
                  <c:v>7.0514699999999998E-3</c:v>
                </c:pt>
                <c:pt idx="37213">
                  <c:v>1.25408E-2</c:v>
                </c:pt>
                <c:pt idx="37214">
                  <c:v>2.5626199999999998E-2</c:v>
                </c:pt>
                <c:pt idx="37215">
                  <c:v>2.3309699999999999E-2</c:v>
                </c:pt>
                <c:pt idx="37216">
                  <c:v>1.6943900000000001E-2</c:v>
                </c:pt>
                <c:pt idx="37217">
                  <c:v>-2.96211E-3</c:v>
                </c:pt>
                <c:pt idx="37218">
                  <c:v>2.6565600000000002E-2</c:v>
                </c:pt>
                <c:pt idx="37219">
                  <c:v>1.26295E-2</c:v>
                </c:pt>
                <c:pt idx="37220">
                  <c:v>3.6299699999999997E-2</c:v>
                </c:pt>
                <c:pt idx="37221">
                  <c:v>2.9701200000000001E-2</c:v>
                </c:pt>
                <c:pt idx="37222">
                  <c:v>3.1823200000000003E-2</c:v>
                </c:pt>
                <c:pt idx="37223">
                  <c:v>2.2271200000000001E-2</c:v>
                </c:pt>
                <c:pt idx="37224">
                  <c:v>2.10352E-2</c:v>
                </c:pt>
                <c:pt idx="37225">
                  <c:v>3.4153000000000003E-2</c:v>
                </c:pt>
                <c:pt idx="37226">
                  <c:v>4.2929599999999998E-2</c:v>
                </c:pt>
                <c:pt idx="37227">
                  <c:v>4.3531399999999998E-2</c:v>
                </c:pt>
                <c:pt idx="37228">
                  <c:v>2.6441599999999999E-2</c:v>
                </c:pt>
                <c:pt idx="37229">
                  <c:v>2.08893E-2</c:v>
                </c:pt>
                <c:pt idx="37230">
                  <c:v>1.34296E-2</c:v>
                </c:pt>
                <c:pt idx="37231">
                  <c:v>3.3764799999999998E-2</c:v>
                </c:pt>
                <c:pt idx="37232">
                  <c:v>3.2753900000000002E-2</c:v>
                </c:pt>
                <c:pt idx="37233">
                  <c:v>2.6116400000000001E-2</c:v>
                </c:pt>
                <c:pt idx="37234">
                  <c:v>2.56481E-2</c:v>
                </c:pt>
                <c:pt idx="37235">
                  <c:v>1.55535E-2</c:v>
                </c:pt>
                <c:pt idx="37236">
                  <c:v>3.3398600000000001E-2</c:v>
                </c:pt>
                <c:pt idx="37237">
                  <c:v>3.00846E-2</c:v>
                </c:pt>
                <c:pt idx="37238">
                  <c:v>2.2575399999999999E-2</c:v>
                </c:pt>
                <c:pt idx="37239">
                  <c:v>3.5223999999999998E-2</c:v>
                </c:pt>
                <c:pt idx="37240">
                  <c:v>2.8331800000000001E-2</c:v>
                </c:pt>
                <c:pt idx="37241">
                  <c:v>2.1628399999999999E-2</c:v>
                </c:pt>
                <c:pt idx="37242">
                  <c:v>2.47631E-2</c:v>
                </c:pt>
                <c:pt idx="37243">
                  <c:v>2.5457400000000002E-2</c:v>
                </c:pt>
                <c:pt idx="37244">
                  <c:v>1.7692599999999999E-2</c:v>
                </c:pt>
                <c:pt idx="37245">
                  <c:v>4.6539299999999997E-3</c:v>
                </c:pt>
                <c:pt idx="37246">
                  <c:v>2.1902100000000001E-2</c:v>
                </c:pt>
                <c:pt idx="37247">
                  <c:v>3.2371499999999997E-2</c:v>
                </c:pt>
                <c:pt idx="37248">
                  <c:v>3.3573199999999997E-2</c:v>
                </c:pt>
                <c:pt idx="37249">
                  <c:v>3.00589E-2</c:v>
                </c:pt>
                <c:pt idx="37250">
                  <c:v>2.4745E-2</c:v>
                </c:pt>
                <c:pt idx="37251">
                  <c:v>1.2124100000000001E-2</c:v>
                </c:pt>
                <c:pt idx="37252">
                  <c:v>3.1388300000000001E-2</c:v>
                </c:pt>
                <c:pt idx="37253">
                  <c:v>2.3251500000000001E-2</c:v>
                </c:pt>
                <c:pt idx="37254">
                  <c:v>3.7993399999999997E-2</c:v>
                </c:pt>
                <c:pt idx="37255">
                  <c:v>2.6772500000000001E-2</c:v>
                </c:pt>
                <c:pt idx="37256">
                  <c:v>2.00825E-2</c:v>
                </c:pt>
                <c:pt idx="37257">
                  <c:v>1.7850899999999999E-2</c:v>
                </c:pt>
                <c:pt idx="37258">
                  <c:v>2.0392400000000001E-2</c:v>
                </c:pt>
                <c:pt idx="37259">
                  <c:v>3.4059499999999999E-2</c:v>
                </c:pt>
                <c:pt idx="37260">
                  <c:v>3.1672499999999999E-2</c:v>
                </c:pt>
                <c:pt idx="37261">
                  <c:v>3.1494099999999997E-2</c:v>
                </c:pt>
                <c:pt idx="37262">
                  <c:v>7.1220399999999996E-3</c:v>
                </c:pt>
                <c:pt idx="37263">
                  <c:v>1.36194E-2</c:v>
                </c:pt>
                <c:pt idx="37264">
                  <c:v>2.9354100000000001E-2</c:v>
                </c:pt>
                <c:pt idx="37265">
                  <c:v>4.6135900000000001E-2</c:v>
                </c:pt>
                <c:pt idx="37266">
                  <c:v>2.44522E-2</c:v>
                </c:pt>
                <c:pt idx="37267">
                  <c:v>4.5976599999999999E-2</c:v>
                </c:pt>
                <c:pt idx="37268">
                  <c:v>2.5143599999999999E-2</c:v>
                </c:pt>
                <c:pt idx="37269">
                  <c:v>2.8944999999999999E-2</c:v>
                </c:pt>
                <c:pt idx="37270">
                  <c:v>3.1850799999999999E-2</c:v>
                </c:pt>
                <c:pt idx="37271">
                  <c:v>4.33464E-2</c:v>
                </c:pt>
                <c:pt idx="37272">
                  <c:v>2.9796599999999999E-2</c:v>
                </c:pt>
                <c:pt idx="37273">
                  <c:v>1.7578099999999999E-2</c:v>
                </c:pt>
                <c:pt idx="37274">
                  <c:v>1.9069699999999998E-2</c:v>
                </c:pt>
                <c:pt idx="37275">
                  <c:v>3.2733900000000003E-2</c:v>
                </c:pt>
                <c:pt idx="37276">
                  <c:v>2.9023199999999999E-2</c:v>
                </c:pt>
                <c:pt idx="37277">
                  <c:v>2.84319E-2</c:v>
                </c:pt>
                <c:pt idx="37278">
                  <c:v>3.06711E-2</c:v>
                </c:pt>
                <c:pt idx="37279">
                  <c:v>2.5849299999999999E-2</c:v>
                </c:pt>
                <c:pt idx="37280">
                  <c:v>3.0026400000000002E-2</c:v>
                </c:pt>
                <c:pt idx="37281">
                  <c:v>2.92959E-2</c:v>
                </c:pt>
                <c:pt idx="37282">
                  <c:v>2.6860200000000001E-2</c:v>
                </c:pt>
                <c:pt idx="37283">
                  <c:v>1.7398799999999999E-2</c:v>
                </c:pt>
                <c:pt idx="37284">
                  <c:v>2.6051499999999998E-2</c:v>
                </c:pt>
                <c:pt idx="37285">
                  <c:v>3.32222E-2</c:v>
                </c:pt>
                <c:pt idx="37286">
                  <c:v>1.97296E-2</c:v>
                </c:pt>
                <c:pt idx="37287">
                  <c:v>2.8456700000000001E-2</c:v>
                </c:pt>
                <c:pt idx="37288">
                  <c:v>3.11699E-2</c:v>
                </c:pt>
                <c:pt idx="37289">
                  <c:v>2.6521699999999999E-2</c:v>
                </c:pt>
                <c:pt idx="37290">
                  <c:v>2.85416E-2</c:v>
                </c:pt>
                <c:pt idx="37291">
                  <c:v>3.4807200000000003E-2</c:v>
                </c:pt>
                <c:pt idx="37292">
                  <c:v>2.3514699999999999E-2</c:v>
                </c:pt>
                <c:pt idx="37293">
                  <c:v>4.1624099999999997E-2</c:v>
                </c:pt>
                <c:pt idx="37294">
                  <c:v>1.96753E-2</c:v>
                </c:pt>
                <c:pt idx="37295">
                  <c:v>2.8108600000000001E-2</c:v>
                </c:pt>
                <c:pt idx="37296">
                  <c:v>2.1786699999999999E-2</c:v>
                </c:pt>
                <c:pt idx="37297">
                  <c:v>2.2416100000000001E-2</c:v>
                </c:pt>
                <c:pt idx="37298">
                  <c:v>3.5623599999999998E-2</c:v>
                </c:pt>
                <c:pt idx="37299">
                  <c:v>4.5690500000000002E-2</c:v>
                </c:pt>
                <c:pt idx="37300">
                  <c:v>2.2792799999999998E-2</c:v>
                </c:pt>
                <c:pt idx="37301">
                  <c:v>4.4175100000000002E-2</c:v>
                </c:pt>
                <c:pt idx="37302">
                  <c:v>2.7574499999999998E-2</c:v>
                </c:pt>
                <c:pt idx="37303">
                  <c:v>3.4647900000000002E-2</c:v>
                </c:pt>
                <c:pt idx="37304">
                  <c:v>4.1949300000000002E-2</c:v>
                </c:pt>
                <c:pt idx="37305">
                  <c:v>4.8197700000000003E-2</c:v>
                </c:pt>
                <c:pt idx="37306">
                  <c:v>3.4416200000000001E-2</c:v>
                </c:pt>
                <c:pt idx="37307">
                  <c:v>1.42918E-2</c:v>
                </c:pt>
                <c:pt idx="37308">
                  <c:v>2.0850199999999999E-2</c:v>
                </c:pt>
                <c:pt idx="37309">
                  <c:v>2.7223600000000001E-2</c:v>
                </c:pt>
                <c:pt idx="37310">
                  <c:v>3.8601900000000001E-2</c:v>
                </c:pt>
                <c:pt idx="37311">
                  <c:v>3.7039799999999998E-2</c:v>
                </c:pt>
                <c:pt idx="37312">
                  <c:v>3.02668E-2</c:v>
                </c:pt>
                <c:pt idx="37313">
                  <c:v>1.5519099999999999E-2</c:v>
                </c:pt>
                <c:pt idx="37314">
                  <c:v>1.9784900000000001E-2</c:v>
                </c:pt>
                <c:pt idx="37315">
                  <c:v>2.6829700000000001E-2</c:v>
                </c:pt>
                <c:pt idx="37316">
                  <c:v>5.74999E-2</c:v>
                </c:pt>
                <c:pt idx="37317">
                  <c:v>5.8621399999999997E-2</c:v>
                </c:pt>
                <c:pt idx="37318">
                  <c:v>2.8041799999999999E-2</c:v>
                </c:pt>
                <c:pt idx="37319">
                  <c:v>1.7554299999999998E-2</c:v>
                </c:pt>
                <c:pt idx="37320">
                  <c:v>3.5204899999999997E-2</c:v>
                </c:pt>
                <c:pt idx="37321">
                  <c:v>3.9892200000000003E-2</c:v>
                </c:pt>
                <c:pt idx="37322">
                  <c:v>4.50821E-2</c:v>
                </c:pt>
                <c:pt idx="37323">
                  <c:v>3.5323100000000003E-2</c:v>
                </c:pt>
                <c:pt idx="37324">
                  <c:v>2.0691899999999999E-2</c:v>
                </c:pt>
                <c:pt idx="37325">
                  <c:v>1.9398700000000001E-2</c:v>
                </c:pt>
                <c:pt idx="37326">
                  <c:v>2.1999399999999999E-2</c:v>
                </c:pt>
                <c:pt idx="37327">
                  <c:v>4.7548300000000002E-2</c:v>
                </c:pt>
                <c:pt idx="37328">
                  <c:v>3.2551799999999999E-2</c:v>
                </c:pt>
                <c:pt idx="37329">
                  <c:v>2.23217E-2</c:v>
                </c:pt>
                <c:pt idx="37330">
                  <c:v>3.5884899999999997E-2</c:v>
                </c:pt>
                <c:pt idx="37331">
                  <c:v>3.6915799999999999E-2</c:v>
                </c:pt>
                <c:pt idx="37332">
                  <c:v>4.6821599999999998E-2</c:v>
                </c:pt>
                <c:pt idx="37333">
                  <c:v>4.2332599999999998E-2</c:v>
                </c:pt>
                <c:pt idx="37334">
                  <c:v>5.1652000000000003E-2</c:v>
                </c:pt>
                <c:pt idx="37335">
                  <c:v>3.7156099999999997E-2</c:v>
                </c:pt>
                <c:pt idx="37336">
                  <c:v>1.3028100000000001E-2</c:v>
                </c:pt>
                <c:pt idx="37337">
                  <c:v>3.7176099999999997E-2</c:v>
                </c:pt>
                <c:pt idx="37338">
                  <c:v>5.0751699999999997E-2</c:v>
                </c:pt>
                <c:pt idx="37339">
                  <c:v>3.0592000000000001E-2</c:v>
                </c:pt>
                <c:pt idx="37340">
                  <c:v>2.93951E-2</c:v>
                </c:pt>
                <c:pt idx="37341">
                  <c:v>2.1995500000000001E-2</c:v>
                </c:pt>
                <c:pt idx="37342">
                  <c:v>3.3605599999999999E-2</c:v>
                </c:pt>
                <c:pt idx="37343">
                  <c:v>3.9353399999999997E-2</c:v>
                </c:pt>
                <c:pt idx="37344">
                  <c:v>4.83513E-2</c:v>
                </c:pt>
                <c:pt idx="37345">
                  <c:v>3.07131E-2</c:v>
                </c:pt>
                <c:pt idx="37346">
                  <c:v>2.4982500000000001E-2</c:v>
                </c:pt>
                <c:pt idx="37347">
                  <c:v>1.2476900000000001E-2</c:v>
                </c:pt>
                <c:pt idx="37348">
                  <c:v>3.06606E-2</c:v>
                </c:pt>
                <c:pt idx="37349">
                  <c:v>3.6747000000000002E-2</c:v>
                </c:pt>
                <c:pt idx="37350">
                  <c:v>3.3972700000000002E-2</c:v>
                </c:pt>
                <c:pt idx="37351">
                  <c:v>2.4041199999999999E-2</c:v>
                </c:pt>
                <c:pt idx="37352">
                  <c:v>-1.3542199999999999E-3</c:v>
                </c:pt>
                <c:pt idx="37353">
                  <c:v>1.35221E-2</c:v>
                </c:pt>
                <c:pt idx="37354">
                  <c:v>3.4373300000000002E-2</c:v>
                </c:pt>
                <c:pt idx="37355">
                  <c:v>4.4312499999999998E-2</c:v>
                </c:pt>
                <c:pt idx="37356">
                  <c:v>3.0486099999999999E-2</c:v>
                </c:pt>
                <c:pt idx="37357">
                  <c:v>-4.8542000000000002E-4</c:v>
                </c:pt>
                <c:pt idx="37358">
                  <c:v>1.56612E-2</c:v>
                </c:pt>
                <c:pt idx="37359">
                  <c:v>4.1112900000000001E-2</c:v>
                </c:pt>
                <c:pt idx="37360">
                  <c:v>3.75862E-2</c:v>
                </c:pt>
                <c:pt idx="37361">
                  <c:v>3.9915100000000002E-2</c:v>
                </c:pt>
                <c:pt idx="37362">
                  <c:v>2.5063499999999999E-2</c:v>
                </c:pt>
                <c:pt idx="37363">
                  <c:v>1.1393500000000001E-2</c:v>
                </c:pt>
                <c:pt idx="37364">
                  <c:v>3.1233799999999999E-2</c:v>
                </c:pt>
                <c:pt idx="37365">
                  <c:v>4.4473600000000002E-2</c:v>
                </c:pt>
                <c:pt idx="37366">
                  <c:v>3.3321400000000001E-2</c:v>
                </c:pt>
                <c:pt idx="37367">
                  <c:v>1.8962900000000001E-2</c:v>
                </c:pt>
                <c:pt idx="37368">
                  <c:v>1.2252799999999999E-2</c:v>
                </c:pt>
                <c:pt idx="37369">
                  <c:v>2.0669900000000001E-2</c:v>
                </c:pt>
                <c:pt idx="37370">
                  <c:v>2.4214699999999999E-2</c:v>
                </c:pt>
                <c:pt idx="37371">
                  <c:v>8.15105E-3</c:v>
                </c:pt>
                <c:pt idx="37372">
                  <c:v>2.3850400000000001E-2</c:v>
                </c:pt>
                <c:pt idx="37373">
                  <c:v>1.08614E-2</c:v>
                </c:pt>
                <c:pt idx="37374">
                  <c:v>8.6860700000000006E-3</c:v>
                </c:pt>
                <c:pt idx="37375">
                  <c:v>1.49546E-2</c:v>
                </c:pt>
                <c:pt idx="37376">
                  <c:v>3.27444E-2</c:v>
                </c:pt>
                <c:pt idx="37377">
                  <c:v>2.70233E-2</c:v>
                </c:pt>
                <c:pt idx="37378">
                  <c:v>-2.6655200000000002E-3</c:v>
                </c:pt>
                <c:pt idx="37379">
                  <c:v>1.0118500000000001E-2</c:v>
                </c:pt>
                <c:pt idx="37380">
                  <c:v>1.5480000000000001E-2</c:v>
                </c:pt>
                <c:pt idx="37381">
                  <c:v>2.5299100000000001E-2</c:v>
                </c:pt>
                <c:pt idx="37382">
                  <c:v>2.1817199999999998E-2</c:v>
                </c:pt>
                <c:pt idx="37383">
                  <c:v>1.6576799999999999E-2</c:v>
                </c:pt>
                <c:pt idx="37384">
                  <c:v>8.35609E-3</c:v>
                </c:pt>
                <c:pt idx="37385">
                  <c:v>1.4057200000000001E-2</c:v>
                </c:pt>
                <c:pt idx="37386">
                  <c:v>2.3273499999999999E-2</c:v>
                </c:pt>
                <c:pt idx="37387">
                  <c:v>2.9211000000000001E-2</c:v>
                </c:pt>
                <c:pt idx="37388">
                  <c:v>1.8128399999999999E-2</c:v>
                </c:pt>
                <c:pt idx="37389">
                  <c:v>1.56717E-2</c:v>
                </c:pt>
                <c:pt idx="37390">
                  <c:v>1.12467E-2</c:v>
                </c:pt>
                <c:pt idx="37391">
                  <c:v>2.90108E-2</c:v>
                </c:pt>
                <c:pt idx="37392">
                  <c:v>2.0897900000000001E-2</c:v>
                </c:pt>
                <c:pt idx="37393">
                  <c:v>2.47707E-2</c:v>
                </c:pt>
                <c:pt idx="37394">
                  <c:v>2.3134200000000001E-2</c:v>
                </c:pt>
                <c:pt idx="37395">
                  <c:v>2.0942700000000001E-3</c:v>
                </c:pt>
                <c:pt idx="37396">
                  <c:v>1.8439299999999999E-2</c:v>
                </c:pt>
                <c:pt idx="37397">
                  <c:v>3.28426E-2</c:v>
                </c:pt>
                <c:pt idx="37398">
                  <c:v>2.2867200000000001E-2</c:v>
                </c:pt>
                <c:pt idx="37399">
                  <c:v>6.6690400000000002E-3</c:v>
                </c:pt>
                <c:pt idx="37400">
                  <c:v>8.3141299999999994E-3</c:v>
                </c:pt>
                <c:pt idx="37401">
                  <c:v>1.6149500000000001E-2</c:v>
                </c:pt>
                <c:pt idx="37402">
                  <c:v>3.1985300000000001E-2</c:v>
                </c:pt>
                <c:pt idx="37403">
                  <c:v>2.2875800000000002E-2</c:v>
                </c:pt>
                <c:pt idx="37404">
                  <c:v>3.1397799999999997E-2</c:v>
                </c:pt>
                <c:pt idx="37405">
                  <c:v>9.7284299999999997E-3</c:v>
                </c:pt>
                <c:pt idx="37406">
                  <c:v>8.1758500000000001E-3</c:v>
                </c:pt>
                <c:pt idx="37407">
                  <c:v>2.0246500000000001E-2</c:v>
                </c:pt>
                <c:pt idx="37408">
                  <c:v>2.5937100000000001E-2</c:v>
                </c:pt>
                <c:pt idx="37409">
                  <c:v>3.1038300000000001E-2</c:v>
                </c:pt>
                <c:pt idx="37410">
                  <c:v>1.04265E-2</c:v>
                </c:pt>
                <c:pt idx="37411">
                  <c:v>1.81627E-2</c:v>
                </c:pt>
                <c:pt idx="37412">
                  <c:v>1.6584399999999999E-2</c:v>
                </c:pt>
                <c:pt idx="37413">
                  <c:v>2.4598100000000001E-2</c:v>
                </c:pt>
                <c:pt idx="37414">
                  <c:v>2.5077800000000001E-2</c:v>
                </c:pt>
                <c:pt idx="37415">
                  <c:v>7.4033700000000003E-3</c:v>
                </c:pt>
                <c:pt idx="37416">
                  <c:v>9.47952E-3</c:v>
                </c:pt>
                <c:pt idx="37417">
                  <c:v>6.4373E-3</c:v>
                </c:pt>
                <c:pt idx="37418">
                  <c:v>1.21069E-2</c:v>
                </c:pt>
                <c:pt idx="37419">
                  <c:v>2.6630399999999999E-2</c:v>
                </c:pt>
                <c:pt idx="37420">
                  <c:v>3.9806399999999997E-3</c:v>
                </c:pt>
                <c:pt idx="37421">
                  <c:v>9.5806099999999998E-3</c:v>
                </c:pt>
                <c:pt idx="37422">
                  <c:v>5.68295E-3</c:v>
                </c:pt>
                <c:pt idx="37423">
                  <c:v>1.9274699999999999E-2</c:v>
                </c:pt>
                <c:pt idx="37424">
                  <c:v>9.1610000000000007E-3</c:v>
                </c:pt>
                <c:pt idx="37425">
                  <c:v>5.0153699999999999E-3</c:v>
                </c:pt>
                <c:pt idx="37426">
                  <c:v>5.9499699999999997E-3</c:v>
                </c:pt>
                <c:pt idx="37427">
                  <c:v>1.58348E-2</c:v>
                </c:pt>
                <c:pt idx="37428">
                  <c:v>1.15709E-2</c:v>
                </c:pt>
                <c:pt idx="37429">
                  <c:v>2.6171699999999999E-2</c:v>
                </c:pt>
                <c:pt idx="37430">
                  <c:v>1.8561399999999999E-2</c:v>
                </c:pt>
                <c:pt idx="37431">
                  <c:v>1.31311E-2</c:v>
                </c:pt>
                <c:pt idx="37432">
                  <c:v>1.2980500000000001E-2</c:v>
                </c:pt>
                <c:pt idx="37433">
                  <c:v>1.46713E-2</c:v>
                </c:pt>
                <c:pt idx="37434">
                  <c:v>8.06808E-3</c:v>
                </c:pt>
                <c:pt idx="37435">
                  <c:v>7.8125E-3</c:v>
                </c:pt>
                <c:pt idx="37436">
                  <c:v>2.70853E-2</c:v>
                </c:pt>
                <c:pt idx="37437">
                  <c:v>1.3391500000000001E-2</c:v>
                </c:pt>
                <c:pt idx="37438">
                  <c:v>8.7986000000000002E-3</c:v>
                </c:pt>
                <c:pt idx="37439">
                  <c:v>5.6409800000000003E-3</c:v>
                </c:pt>
                <c:pt idx="37440">
                  <c:v>1.06249E-2</c:v>
                </c:pt>
                <c:pt idx="37441">
                  <c:v>-8.6603200000000009E-3</c:v>
                </c:pt>
                <c:pt idx="37442">
                  <c:v>-3.7632E-3</c:v>
                </c:pt>
                <c:pt idx="37443">
                  <c:v>2.3622500000000002E-3</c:v>
                </c:pt>
                <c:pt idx="37444">
                  <c:v>-1.6678800000000001E-2</c:v>
                </c:pt>
                <c:pt idx="37445">
                  <c:v>-1.72052E-2</c:v>
                </c:pt>
                <c:pt idx="37446">
                  <c:v>-2.8610200000000001E-3</c:v>
                </c:pt>
                <c:pt idx="37447">
                  <c:v>1.2083099999999999E-2</c:v>
                </c:pt>
                <c:pt idx="37448">
                  <c:v>-1.47324E-2</c:v>
                </c:pt>
                <c:pt idx="37449">
                  <c:v>-7.8229900000000002E-3</c:v>
                </c:pt>
                <c:pt idx="37450">
                  <c:v>1.74522E-3</c:v>
                </c:pt>
                <c:pt idx="37451">
                  <c:v>-1.12E-2</c:v>
                </c:pt>
                <c:pt idx="37452">
                  <c:v>-9.3202600000000003E-3</c:v>
                </c:pt>
                <c:pt idx="37453">
                  <c:v>-5.84316E-3</c:v>
                </c:pt>
                <c:pt idx="37454">
                  <c:v>-2.72274E-3</c:v>
                </c:pt>
                <c:pt idx="37455">
                  <c:v>-5.1507899999999997E-3</c:v>
                </c:pt>
                <c:pt idx="37456">
                  <c:v>-1.5324600000000001E-2</c:v>
                </c:pt>
                <c:pt idx="37457">
                  <c:v>1.9407300000000001E-3</c:v>
                </c:pt>
                <c:pt idx="37458">
                  <c:v>-1.1937100000000001E-2</c:v>
                </c:pt>
                <c:pt idx="37459">
                  <c:v>-1.6417500000000002E-2</c:v>
                </c:pt>
                <c:pt idx="37460">
                  <c:v>-4.0206900000000004E-3</c:v>
                </c:pt>
                <c:pt idx="37461">
                  <c:v>-8.27789E-4</c:v>
                </c:pt>
                <c:pt idx="37462">
                  <c:v>-2.3633000000000001E-2</c:v>
                </c:pt>
                <c:pt idx="37463">
                  <c:v>-1.45664E-2</c:v>
                </c:pt>
                <c:pt idx="37464">
                  <c:v>-1.85547E-2</c:v>
                </c:pt>
                <c:pt idx="37465">
                  <c:v>-9.9973700000000002E-3</c:v>
                </c:pt>
                <c:pt idx="37466">
                  <c:v>4.2552900000000001E-3</c:v>
                </c:pt>
                <c:pt idx="37467">
                  <c:v>-5.9776300000000003E-3</c:v>
                </c:pt>
                <c:pt idx="37468">
                  <c:v>-6.3362100000000001E-3</c:v>
                </c:pt>
                <c:pt idx="37469">
                  <c:v>-2.46029E-2</c:v>
                </c:pt>
                <c:pt idx="37470">
                  <c:v>-1.40476E-2</c:v>
                </c:pt>
                <c:pt idx="37471">
                  <c:v>-2.6760099999999999E-3</c:v>
                </c:pt>
                <c:pt idx="37472">
                  <c:v>-5.2957500000000001E-3</c:v>
                </c:pt>
                <c:pt idx="37473">
                  <c:v>-1.68962E-2</c:v>
                </c:pt>
                <c:pt idx="37474">
                  <c:v>-9.9506400000000002E-3</c:v>
                </c:pt>
                <c:pt idx="37475">
                  <c:v>-2.13461E-2</c:v>
                </c:pt>
                <c:pt idx="37476">
                  <c:v>-8.43525E-3</c:v>
                </c:pt>
                <c:pt idx="37477">
                  <c:v>-7.4958799999999999E-3</c:v>
                </c:pt>
                <c:pt idx="37478">
                  <c:v>-1.8988600000000001E-2</c:v>
                </c:pt>
                <c:pt idx="37479">
                  <c:v>-1.8485100000000001E-2</c:v>
                </c:pt>
                <c:pt idx="37480">
                  <c:v>-1.966E-2</c:v>
                </c:pt>
                <c:pt idx="37481">
                  <c:v>-1.5258799999999999E-2</c:v>
                </c:pt>
                <c:pt idx="37482">
                  <c:v>-4.2905799999999996E-3</c:v>
                </c:pt>
                <c:pt idx="37483">
                  <c:v>-3.3075300000000002E-2</c:v>
                </c:pt>
                <c:pt idx="37484">
                  <c:v>-3.5484300000000003E-2</c:v>
                </c:pt>
                <c:pt idx="37485">
                  <c:v>-1.7718299999999999E-2</c:v>
                </c:pt>
                <c:pt idx="37486">
                  <c:v>-1.8958099999999999E-2</c:v>
                </c:pt>
                <c:pt idx="37487">
                  <c:v>-3.53718E-3</c:v>
                </c:pt>
                <c:pt idx="37488">
                  <c:v>-1.8516500000000002E-2</c:v>
                </c:pt>
                <c:pt idx="37489">
                  <c:v>-2.0542100000000001E-2</c:v>
                </c:pt>
                <c:pt idx="37490">
                  <c:v>-2.3633000000000001E-2</c:v>
                </c:pt>
                <c:pt idx="37491">
                  <c:v>-2.7756699999999999E-2</c:v>
                </c:pt>
                <c:pt idx="37492">
                  <c:v>-2.3441299999999998E-3</c:v>
                </c:pt>
                <c:pt idx="37493">
                  <c:v>1.9035300000000001E-3</c:v>
                </c:pt>
                <c:pt idx="37494">
                  <c:v>-9.9773399999999995E-3</c:v>
                </c:pt>
                <c:pt idx="37495">
                  <c:v>-1.9166900000000001E-2</c:v>
                </c:pt>
                <c:pt idx="37496">
                  <c:v>-3.3817300000000002E-2</c:v>
                </c:pt>
                <c:pt idx="37497">
                  <c:v>-8.2435600000000005E-3</c:v>
                </c:pt>
                <c:pt idx="37498">
                  <c:v>-1.38283E-4</c:v>
                </c:pt>
                <c:pt idx="37499">
                  <c:v>-1.0347399999999999E-3</c:v>
                </c:pt>
                <c:pt idx="37500">
                  <c:v>-2.21844E-2</c:v>
                </c:pt>
                <c:pt idx="37501">
                  <c:v>-3.8352999999999998E-2</c:v>
                </c:pt>
                <c:pt idx="37502">
                  <c:v>-2.4847999999999999E-2</c:v>
                </c:pt>
                <c:pt idx="37503">
                  <c:v>-1.4963199999999999E-2</c:v>
                </c:pt>
                <c:pt idx="37504">
                  <c:v>3.6335E-3</c:v>
                </c:pt>
                <c:pt idx="37505">
                  <c:v>-2.0416299999999998E-2</c:v>
                </c:pt>
                <c:pt idx="37506">
                  <c:v>-2.48413E-2</c:v>
                </c:pt>
                <c:pt idx="37507">
                  <c:v>-1.12009E-2</c:v>
                </c:pt>
                <c:pt idx="37508">
                  <c:v>-6.6919299999999996E-3</c:v>
                </c:pt>
                <c:pt idx="37509">
                  <c:v>6.32572E-3</c:v>
                </c:pt>
                <c:pt idx="37510">
                  <c:v>-1.9215599999999999E-2</c:v>
                </c:pt>
                <c:pt idx="37511">
                  <c:v>-1.8075000000000001E-2</c:v>
                </c:pt>
                <c:pt idx="37512">
                  <c:v>-1.0277700000000001E-2</c:v>
                </c:pt>
                <c:pt idx="37513">
                  <c:v>-1.1875200000000001E-2</c:v>
                </c:pt>
                <c:pt idx="37514">
                  <c:v>-1.0711699999999999E-2</c:v>
                </c:pt>
                <c:pt idx="37515">
                  <c:v>-1.67542E-2</c:v>
                </c:pt>
                <c:pt idx="37516">
                  <c:v>-1.50251E-2</c:v>
                </c:pt>
                <c:pt idx="37517">
                  <c:v>-3.0050299999999999E-2</c:v>
                </c:pt>
                <c:pt idx="37518">
                  <c:v>-1.3517400000000001E-2</c:v>
                </c:pt>
                <c:pt idx="37519">
                  <c:v>-4.50068E-2</c:v>
                </c:pt>
                <c:pt idx="37520">
                  <c:v>-3.3966099999999999E-2</c:v>
                </c:pt>
                <c:pt idx="37521">
                  <c:v>-2.80142E-2</c:v>
                </c:pt>
                <c:pt idx="37522">
                  <c:v>-3.58295E-2</c:v>
                </c:pt>
                <c:pt idx="37523">
                  <c:v>-2.3442299999999999E-2</c:v>
                </c:pt>
                <c:pt idx="37524">
                  <c:v>-1.24788E-2</c:v>
                </c:pt>
                <c:pt idx="37525">
                  <c:v>-1.62325E-2</c:v>
                </c:pt>
                <c:pt idx="37526">
                  <c:v>-3.3010499999999998E-2</c:v>
                </c:pt>
                <c:pt idx="37527">
                  <c:v>-4.8677400000000003E-2</c:v>
                </c:pt>
                <c:pt idx="37528">
                  <c:v>-3.0929600000000002E-2</c:v>
                </c:pt>
                <c:pt idx="37529">
                  <c:v>-1.5646E-2</c:v>
                </c:pt>
                <c:pt idx="37530">
                  <c:v>-2.51265E-2</c:v>
                </c:pt>
                <c:pt idx="37531">
                  <c:v>-3.11098E-2</c:v>
                </c:pt>
                <c:pt idx="37532">
                  <c:v>-3.1481700000000001E-2</c:v>
                </c:pt>
                <c:pt idx="37533">
                  <c:v>-3.9111100000000003E-2</c:v>
                </c:pt>
                <c:pt idx="37534">
                  <c:v>-1.4830599999999999E-2</c:v>
                </c:pt>
                <c:pt idx="37535">
                  <c:v>-6.1130500000000001E-3</c:v>
                </c:pt>
                <c:pt idx="37536">
                  <c:v>-3.4067199999999999E-2</c:v>
                </c:pt>
                <c:pt idx="37537">
                  <c:v>-3.9642299999999998E-2</c:v>
                </c:pt>
                <c:pt idx="37538">
                  <c:v>-2.65274E-2</c:v>
                </c:pt>
                <c:pt idx="37539">
                  <c:v>-3.3613200000000003E-2</c:v>
                </c:pt>
                <c:pt idx="37540">
                  <c:v>-1.60847E-2</c:v>
                </c:pt>
                <c:pt idx="37541">
                  <c:v>-2.12088E-2</c:v>
                </c:pt>
                <c:pt idx="37542">
                  <c:v>-1.5320800000000001E-2</c:v>
                </c:pt>
                <c:pt idx="37543">
                  <c:v>-3.7575699999999997E-2</c:v>
                </c:pt>
                <c:pt idx="37544">
                  <c:v>-2.6599899999999999E-2</c:v>
                </c:pt>
                <c:pt idx="37545">
                  <c:v>-1.97611E-2</c:v>
                </c:pt>
                <c:pt idx="37546">
                  <c:v>-1.6773199999999999E-2</c:v>
                </c:pt>
                <c:pt idx="37547">
                  <c:v>-2.3005500000000002E-2</c:v>
                </c:pt>
                <c:pt idx="37548">
                  <c:v>-2.29759E-2</c:v>
                </c:pt>
                <c:pt idx="37549">
                  <c:v>-2.6081099999999999E-2</c:v>
                </c:pt>
                <c:pt idx="37550">
                  <c:v>-2.36712E-2</c:v>
                </c:pt>
                <c:pt idx="37551">
                  <c:v>-1.4970799999999999E-2</c:v>
                </c:pt>
                <c:pt idx="37552">
                  <c:v>-7.6942399999999998E-3</c:v>
                </c:pt>
                <c:pt idx="37553">
                  <c:v>-1.90601E-2</c:v>
                </c:pt>
                <c:pt idx="37554">
                  <c:v>-4.2893399999999998E-2</c:v>
                </c:pt>
                <c:pt idx="37555">
                  <c:v>-2.5822600000000001E-2</c:v>
                </c:pt>
                <c:pt idx="37556">
                  <c:v>-1.2624700000000001E-2</c:v>
                </c:pt>
                <c:pt idx="37557">
                  <c:v>-2.0692800000000001E-2</c:v>
                </c:pt>
                <c:pt idx="37558">
                  <c:v>-2.6750599999999999E-2</c:v>
                </c:pt>
                <c:pt idx="37559">
                  <c:v>-2.11697E-2</c:v>
                </c:pt>
                <c:pt idx="37560">
                  <c:v>-4.1546800000000002E-2</c:v>
                </c:pt>
                <c:pt idx="37561">
                  <c:v>-2.3600599999999999E-2</c:v>
                </c:pt>
                <c:pt idx="37562">
                  <c:v>-2.8428100000000001E-2</c:v>
                </c:pt>
                <c:pt idx="37563">
                  <c:v>-3.2003400000000001E-2</c:v>
                </c:pt>
                <c:pt idx="37564">
                  <c:v>-2.8584499999999999E-2</c:v>
                </c:pt>
                <c:pt idx="37565">
                  <c:v>-2.1018999999999999E-2</c:v>
                </c:pt>
                <c:pt idx="37566">
                  <c:v>-2.7694699999999999E-2</c:v>
                </c:pt>
                <c:pt idx="37567">
                  <c:v>-3.5384199999999998E-2</c:v>
                </c:pt>
                <c:pt idx="37568">
                  <c:v>-2.51007E-2</c:v>
                </c:pt>
                <c:pt idx="37569">
                  <c:v>-1.9080199999999999E-2</c:v>
                </c:pt>
                <c:pt idx="37570">
                  <c:v>-6.0691800000000004E-3</c:v>
                </c:pt>
                <c:pt idx="37571">
                  <c:v>-3.2089199999999998E-2</c:v>
                </c:pt>
                <c:pt idx="37572">
                  <c:v>-3.02324E-2</c:v>
                </c:pt>
                <c:pt idx="37573">
                  <c:v>-2.6020100000000001E-2</c:v>
                </c:pt>
                <c:pt idx="37574">
                  <c:v>-4.1548700000000001E-2</c:v>
                </c:pt>
                <c:pt idx="37575">
                  <c:v>-3.6412199999999999E-2</c:v>
                </c:pt>
                <c:pt idx="37576">
                  <c:v>-4.5988099999999997E-2</c:v>
                </c:pt>
                <c:pt idx="37577">
                  <c:v>-3.3441499999999999E-2</c:v>
                </c:pt>
                <c:pt idx="37578">
                  <c:v>-3.12891E-2</c:v>
                </c:pt>
                <c:pt idx="37579">
                  <c:v>-4.39272E-2</c:v>
                </c:pt>
                <c:pt idx="37580">
                  <c:v>-3.3864999999999999E-2</c:v>
                </c:pt>
                <c:pt idx="37581">
                  <c:v>-3.2808299999999999E-2</c:v>
                </c:pt>
                <c:pt idx="37582">
                  <c:v>-1.3159799999999999E-2</c:v>
                </c:pt>
                <c:pt idx="37583">
                  <c:v>-2.15254E-2</c:v>
                </c:pt>
                <c:pt idx="37584">
                  <c:v>-3.1882300000000002E-2</c:v>
                </c:pt>
                <c:pt idx="37585">
                  <c:v>-2.65455E-2</c:v>
                </c:pt>
                <c:pt idx="37586">
                  <c:v>-2.31991E-2</c:v>
                </c:pt>
                <c:pt idx="37587" formatCode="0.00E+00">
                  <c:v>-2.4660100000000001E-2</c:v>
                </c:pt>
                <c:pt idx="37588">
                  <c:v>-2.4069799999999999E-2</c:v>
                </c:pt>
                <c:pt idx="37589">
                  <c:v>-2.62423E-2</c:v>
                </c:pt>
                <c:pt idx="37590">
                  <c:v>-2.35462E-2</c:v>
                </c:pt>
                <c:pt idx="37591">
                  <c:v>-3.4182499999999998E-2</c:v>
                </c:pt>
                <c:pt idx="37592">
                  <c:v>-2.2769000000000001E-2</c:v>
                </c:pt>
                <c:pt idx="37593">
                  <c:v>-2.6524499999999999E-2</c:v>
                </c:pt>
                <c:pt idx="37594">
                  <c:v>-2.5190400000000002E-2</c:v>
                </c:pt>
                <c:pt idx="37595">
                  <c:v>-2.61049E-2</c:v>
                </c:pt>
                <c:pt idx="37596">
                  <c:v>-3.43351E-2</c:v>
                </c:pt>
                <c:pt idx="37597">
                  <c:v>-4.5998600000000001E-2</c:v>
                </c:pt>
                <c:pt idx="37598">
                  <c:v>-3.8681E-2</c:v>
                </c:pt>
                <c:pt idx="37599">
                  <c:v>-3.9056800000000003E-2</c:v>
                </c:pt>
                <c:pt idx="37600">
                  <c:v>-3.52383E-2</c:v>
                </c:pt>
                <c:pt idx="37601">
                  <c:v>-3.68338E-2</c:v>
                </c:pt>
                <c:pt idx="37602">
                  <c:v>-2.0807300000000001E-2</c:v>
                </c:pt>
                <c:pt idx="37603">
                  <c:v>-2.8675099999999999E-2</c:v>
                </c:pt>
                <c:pt idx="37604">
                  <c:v>-3.11384E-2</c:v>
                </c:pt>
                <c:pt idx="37605">
                  <c:v>-3.2453500000000003E-2</c:v>
                </c:pt>
                <c:pt idx="37606">
                  <c:v>-3.5327900000000002E-2</c:v>
                </c:pt>
                <c:pt idx="37607">
                  <c:v>-3.1967200000000001E-2</c:v>
                </c:pt>
                <c:pt idx="37608">
                  <c:v>-7.0667300000000002E-3</c:v>
                </c:pt>
                <c:pt idx="37609">
                  <c:v>-1.9822099999999999E-2</c:v>
                </c:pt>
                <c:pt idx="37610">
                  <c:v>-3.7560499999999997E-2</c:v>
                </c:pt>
                <c:pt idx="37611">
                  <c:v>-2.9030799999999999E-2</c:v>
                </c:pt>
                <c:pt idx="37612">
                  <c:v>-4.0842999999999997E-2</c:v>
                </c:pt>
                <c:pt idx="37613">
                  <c:v>-2.8866800000000001E-2</c:v>
                </c:pt>
                <c:pt idx="37614">
                  <c:v>-3.86267E-2</c:v>
                </c:pt>
                <c:pt idx="37615">
                  <c:v>-2.9159500000000001E-2</c:v>
                </c:pt>
                <c:pt idx="37616">
                  <c:v>-4.11749E-2</c:v>
                </c:pt>
                <c:pt idx="37617">
                  <c:v>-4.1829100000000001E-2</c:v>
                </c:pt>
                <c:pt idx="37618">
                  <c:v>-2.64111E-2</c:v>
                </c:pt>
                <c:pt idx="37619">
                  <c:v>-2.85311E-2</c:v>
                </c:pt>
                <c:pt idx="37620">
                  <c:v>-3.7123700000000003E-2</c:v>
                </c:pt>
                <c:pt idx="37621">
                  <c:v>-4.8298800000000003E-2</c:v>
                </c:pt>
                <c:pt idx="37622">
                  <c:v>-3.0789400000000001E-2</c:v>
                </c:pt>
                <c:pt idx="37623">
                  <c:v>-6.7482000000000002E-3</c:v>
                </c:pt>
                <c:pt idx="37624">
                  <c:v>-2.7380000000000002E-2</c:v>
                </c:pt>
                <c:pt idx="37625">
                  <c:v>-1.4578799999999999E-2</c:v>
                </c:pt>
                <c:pt idx="37626">
                  <c:v>-1.6218199999999999E-2</c:v>
                </c:pt>
                <c:pt idx="37627">
                  <c:v>-1.5072800000000001E-2</c:v>
                </c:pt>
                <c:pt idx="37628">
                  <c:v>-1.0258700000000001E-2</c:v>
                </c:pt>
                <c:pt idx="37629">
                  <c:v>-1.9947099999999999E-2</c:v>
                </c:pt>
                <c:pt idx="37630">
                  <c:v>-2.1614999999999999E-2</c:v>
                </c:pt>
                <c:pt idx="37631">
                  <c:v>-3.9323799999999999E-2</c:v>
                </c:pt>
                <c:pt idx="37632">
                  <c:v>-2.66552E-2</c:v>
                </c:pt>
                <c:pt idx="37633">
                  <c:v>-2.33469E-2</c:v>
                </c:pt>
                <c:pt idx="37634">
                  <c:v>-2.3649199999999999E-2</c:v>
                </c:pt>
                <c:pt idx="37635">
                  <c:v>-3.2443E-2</c:v>
                </c:pt>
                <c:pt idx="37636">
                  <c:v>-3.4121499999999999E-2</c:v>
                </c:pt>
                <c:pt idx="37637">
                  <c:v>-4.1537299999999999E-2</c:v>
                </c:pt>
                <c:pt idx="37638">
                  <c:v>-1.6080899999999999E-2</c:v>
                </c:pt>
                <c:pt idx="37639">
                  <c:v>-2.2985499999999999E-2</c:v>
                </c:pt>
                <c:pt idx="37640">
                  <c:v>-1.31693E-2</c:v>
                </c:pt>
                <c:pt idx="37641">
                  <c:v>-2.1043800000000001E-2</c:v>
                </c:pt>
                <c:pt idx="37642">
                  <c:v>-2.0275100000000001E-2</c:v>
                </c:pt>
                <c:pt idx="37643">
                  <c:v>-2.1484400000000001E-2</c:v>
                </c:pt>
                <c:pt idx="37644">
                  <c:v>-3.2444000000000001E-2</c:v>
                </c:pt>
                <c:pt idx="37645">
                  <c:v>-1.12972E-2</c:v>
                </c:pt>
                <c:pt idx="37646">
                  <c:v>4.6491600000000003E-3</c:v>
                </c:pt>
                <c:pt idx="37647">
                  <c:v>-1.1339200000000001E-2</c:v>
                </c:pt>
                <c:pt idx="37648">
                  <c:v>-3.0530000000000002E-2</c:v>
                </c:pt>
                <c:pt idx="37649">
                  <c:v>-2.3371699999999999E-2</c:v>
                </c:pt>
                <c:pt idx="37650">
                  <c:v>-3.2465899999999999E-2</c:v>
                </c:pt>
                <c:pt idx="37651">
                  <c:v>-8.0079999999999995E-3</c:v>
                </c:pt>
                <c:pt idx="37652">
                  <c:v>-2.5054900000000001E-2</c:v>
                </c:pt>
                <c:pt idx="37653">
                  <c:v>-2.8114299999999998E-2</c:v>
                </c:pt>
                <c:pt idx="37654">
                  <c:v>-2.7462E-2</c:v>
                </c:pt>
                <c:pt idx="37655">
                  <c:v>-2.3980100000000001E-2</c:v>
                </c:pt>
                <c:pt idx="37656">
                  <c:v>-2.2727000000000001E-2</c:v>
                </c:pt>
                <c:pt idx="37657">
                  <c:v>-2.1160100000000001E-2</c:v>
                </c:pt>
                <c:pt idx="37658">
                  <c:v>-3.1819300000000002E-2</c:v>
                </c:pt>
                <c:pt idx="37659">
                  <c:v>-2.9396100000000001E-2</c:v>
                </c:pt>
                <c:pt idx="37660">
                  <c:v>-2.8207800000000002E-2</c:v>
                </c:pt>
                <c:pt idx="37661">
                  <c:v>-8.3484600000000003E-3</c:v>
                </c:pt>
                <c:pt idx="37662">
                  <c:v>-1.37234E-2</c:v>
                </c:pt>
                <c:pt idx="37663">
                  <c:v>-1.11675E-2</c:v>
                </c:pt>
                <c:pt idx="37664">
                  <c:v>-2.1721799999999999E-2</c:v>
                </c:pt>
                <c:pt idx="37665">
                  <c:v>-1.7644900000000002E-2</c:v>
                </c:pt>
                <c:pt idx="37666">
                  <c:v>-1.5711800000000001E-2</c:v>
                </c:pt>
                <c:pt idx="37667">
                  <c:v>-1.3024300000000001E-2</c:v>
                </c:pt>
                <c:pt idx="37668">
                  <c:v>-1.33562E-2</c:v>
                </c:pt>
                <c:pt idx="37669">
                  <c:v>-2.3563400000000002E-2</c:v>
                </c:pt>
                <c:pt idx="37670">
                  <c:v>-4.3440800000000002E-2</c:v>
                </c:pt>
                <c:pt idx="37671">
                  <c:v>-3.1090699999999999E-2</c:v>
                </c:pt>
                <c:pt idx="37672">
                  <c:v>-2.7323699999999999E-2</c:v>
                </c:pt>
                <c:pt idx="37673">
                  <c:v>-1.966E-2</c:v>
                </c:pt>
                <c:pt idx="37674">
                  <c:v>-1.9650500000000001E-2</c:v>
                </c:pt>
                <c:pt idx="37675">
                  <c:v>-1.7240499999999999E-2</c:v>
                </c:pt>
                <c:pt idx="37676">
                  <c:v>-1.37882E-2</c:v>
                </c:pt>
                <c:pt idx="37677">
                  <c:v>-2.8173400000000001E-2</c:v>
                </c:pt>
                <c:pt idx="37678">
                  <c:v>-2.2501E-2</c:v>
                </c:pt>
                <c:pt idx="37679">
                  <c:v>-1.9024800000000001E-2</c:v>
                </c:pt>
                <c:pt idx="37680">
                  <c:v>-2.73323E-2</c:v>
                </c:pt>
                <c:pt idx="37681">
                  <c:v>-2.0828200000000002E-2</c:v>
                </c:pt>
                <c:pt idx="37682">
                  <c:v>-1.4905E-2</c:v>
                </c:pt>
                <c:pt idx="37683">
                  <c:v>-1.08843E-2</c:v>
                </c:pt>
                <c:pt idx="37684">
                  <c:v>-2.28662E-2</c:v>
                </c:pt>
                <c:pt idx="37685">
                  <c:v>-2.1207799999999999E-2</c:v>
                </c:pt>
                <c:pt idx="37686">
                  <c:v>-1.4841999999999999E-2</c:v>
                </c:pt>
                <c:pt idx="37687">
                  <c:v>-1.41726E-2</c:v>
                </c:pt>
                <c:pt idx="37688">
                  <c:v>-9.0751600000000005E-3</c:v>
                </c:pt>
                <c:pt idx="37689">
                  <c:v>-1.83258E-2</c:v>
                </c:pt>
                <c:pt idx="37690">
                  <c:v>-3.5795199999999999E-2</c:v>
                </c:pt>
                <c:pt idx="37691">
                  <c:v>-3.4379E-2</c:v>
                </c:pt>
                <c:pt idx="37692">
                  <c:v>-2.55804E-2</c:v>
                </c:pt>
                <c:pt idx="37693">
                  <c:v>-1.37901E-2</c:v>
                </c:pt>
                <c:pt idx="37694">
                  <c:v>-2.17485E-2</c:v>
                </c:pt>
                <c:pt idx="37695">
                  <c:v>-2.7512600000000002E-2</c:v>
                </c:pt>
                <c:pt idx="37696">
                  <c:v>-2.1311799999999999E-2</c:v>
                </c:pt>
                <c:pt idx="37697">
                  <c:v>-3.3469199999999998E-2</c:v>
                </c:pt>
                <c:pt idx="37698">
                  <c:v>-2.6181200000000002E-2</c:v>
                </c:pt>
                <c:pt idx="37699">
                  <c:v>-2.7303700000000002E-3</c:v>
                </c:pt>
                <c:pt idx="37700">
                  <c:v>-6.3962899999999998E-3</c:v>
                </c:pt>
                <c:pt idx="37701">
                  <c:v>2.85149E-4</c:v>
                </c:pt>
                <c:pt idx="37702">
                  <c:v>-1.9063E-2</c:v>
                </c:pt>
                <c:pt idx="37703">
                  <c:v>-9.1266600000000002E-4</c:v>
                </c:pt>
                <c:pt idx="37704">
                  <c:v>-7.3862099999999998E-3</c:v>
                </c:pt>
                <c:pt idx="37705">
                  <c:v>1.87206E-3</c:v>
                </c:pt>
                <c:pt idx="37706">
                  <c:v>-1.5536299999999999E-2</c:v>
                </c:pt>
                <c:pt idx="37707">
                  <c:v>-2.0879700000000001E-2</c:v>
                </c:pt>
                <c:pt idx="37708">
                  <c:v>-5.0620999999999999E-3</c:v>
                </c:pt>
                <c:pt idx="37709">
                  <c:v>-3.8385400000000001E-3</c:v>
                </c:pt>
                <c:pt idx="37710">
                  <c:v>-2.08092E-3</c:v>
                </c:pt>
                <c:pt idx="37711">
                  <c:v>-1.9500699999999999E-2</c:v>
                </c:pt>
                <c:pt idx="37712">
                  <c:v>-1.8464100000000001E-2</c:v>
                </c:pt>
                <c:pt idx="37713">
                  <c:v>-1.7294899999999998E-2</c:v>
                </c:pt>
                <c:pt idx="37714">
                  <c:v>-6.2923400000000004E-3</c:v>
                </c:pt>
                <c:pt idx="37715">
                  <c:v>-5.4998399999999998E-3</c:v>
                </c:pt>
                <c:pt idx="37716">
                  <c:v>-6.0434299999999998E-3</c:v>
                </c:pt>
                <c:pt idx="37717">
                  <c:v>-2.30408E-3</c:v>
                </c:pt>
                <c:pt idx="37718">
                  <c:v>-1.21555E-2</c:v>
                </c:pt>
                <c:pt idx="37719">
                  <c:v>4.2495700000000003E-3</c:v>
                </c:pt>
                <c:pt idx="37720">
                  <c:v>8.2158999999999999E-3</c:v>
                </c:pt>
                <c:pt idx="37721">
                  <c:v>7.6952000000000001E-3</c:v>
                </c:pt>
                <c:pt idx="37722">
                  <c:v>-6.5822600000000004E-3</c:v>
                </c:pt>
                <c:pt idx="37723">
                  <c:v>-1.70612E-3</c:v>
                </c:pt>
                <c:pt idx="37724">
                  <c:v>3.2939900000000001E-3</c:v>
                </c:pt>
                <c:pt idx="37725">
                  <c:v>7.6780299999999998E-3</c:v>
                </c:pt>
                <c:pt idx="37726">
                  <c:v>-9.4194399999999994E-3</c:v>
                </c:pt>
                <c:pt idx="37727">
                  <c:v>-4.53281E-3</c:v>
                </c:pt>
                <c:pt idx="37728">
                  <c:v>-1.89924E-2</c:v>
                </c:pt>
                <c:pt idx="37729">
                  <c:v>-2.2857700000000002E-2</c:v>
                </c:pt>
                <c:pt idx="37730">
                  <c:v>-1.01318E-2</c:v>
                </c:pt>
                <c:pt idx="37731">
                  <c:v>-1.8754E-2</c:v>
                </c:pt>
                <c:pt idx="37732">
                  <c:v>7.4987400000000003E-3</c:v>
                </c:pt>
                <c:pt idx="37733">
                  <c:v>-3.5709400000000002E-2</c:v>
                </c:pt>
                <c:pt idx="37734">
                  <c:v>-2.03009E-2</c:v>
                </c:pt>
                <c:pt idx="37735">
                  <c:v>-4.5385399999999998E-3</c:v>
                </c:pt>
                <c:pt idx="37736">
                  <c:v>-4.9209600000000003E-3</c:v>
                </c:pt>
                <c:pt idx="37737">
                  <c:v>-1.8267599999999998E-2</c:v>
                </c:pt>
                <c:pt idx="37738">
                  <c:v>-2.0792000000000001E-2</c:v>
                </c:pt>
                <c:pt idx="37739">
                  <c:v>-9.7484600000000005E-3</c:v>
                </c:pt>
                <c:pt idx="37740">
                  <c:v>-1.0416999999999999E-2</c:v>
                </c:pt>
                <c:pt idx="37741">
                  <c:v>-4.40121E-3</c:v>
                </c:pt>
                <c:pt idx="37742">
                  <c:v>6.8607299999999998E-3</c:v>
                </c:pt>
                <c:pt idx="37743">
                  <c:v>1.4707599999999999E-2</c:v>
                </c:pt>
                <c:pt idx="37744">
                  <c:v>-1.1613800000000001E-2</c:v>
                </c:pt>
                <c:pt idx="37745">
                  <c:v>-1.0603E-2</c:v>
                </c:pt>
                <c:pt idx="37746">
                  <c:v>-6.5212200000000003E-3</c:v>
                </c:pt>
                <c:pt idx="37747">
                  <c:v>5.20229E-3</c:v>
                </c:pt>
                <c:pt idx="37748">
                  <c:v>-8.9778900000000005E-3</c:v>
                </c:pt>
                <c:pt idx="37749">
                  <c:v>-1.2567500000000001E-2</c:v>
                </c:pt>
                <c:pt idx="37750">
                  <c:v>-1.60532E-2</c:v>
                </c:pt>
                <c:pt idx="37751">
                  <c:v>-1.4600800000000001E-2</c:v>
                </c:pt>
                <c:pt idx="37752">
                  <c:v>-1.0578199999999999E-2</c:v>
                </c:pt>
                <c:pt idx="37753">
                  <c:v>-3.7069300000000002E-3</c:v>
                </c:pt>
                <c:pt idx="37754">
                  <c:v>-1.6587299999999999E-2</c:v>
                </c:pt>
                <c:pt idx="37755">
                  <c:v>-1.15204E-2</c:v>
                </c:pt>
                <c:pt idx="37756">
                  <c:v>-1.8035900000000001E-2</c:v>
                </c:pt>
                <c:pt idx="37757">
                  <c:v>-3.3054400000000002E-3</c:v>
                </c:pt>
                <c:pt idx="37758">
                  <c:v>-4.1227299999999998E-3</c:v>
                </c:pt>
                <c:pt idx="37759">
                  <c:v>-4.7264100000000003E-3</c:v>
                </c:pt>
                <c:pt idx="37760">
                  <c:v>2.0923600000000001E-3</c:v>
                </c:pt>
                <c:pt idx="37761">
                  <c:v>-6.9065100000000003E-3</c:v>
                </c:pt>
                <c:pt idx="37762">
                  <c:v>-6.3695899999999996E-3</c:v>
                </c:pt>
                <c:pt idx="37763">
                  <c:v>5.9595100000000003E-3</c:v>
                </c:pt>
                <c:pt idx="37764">
                  <c:v>9.2439700000000007E-3</c:v>
                </c:pt>
                <c:pt idx="37765">
                  <c:v>-5.9022900000000001E-3</c:v>
                </c:pt>
                <c:pt idx="37766">
                  <c:v>-8.3799400000000007E-3</c:v>
                </c:pt>
                <c:pt idx="37767">
                  <c:v>-1.09005E-3</c:v>
                </c:pt>
                <c:pt idx="37768">
                  <c:v>-2.4223300000000001E-4</c:v>
                </c:pt>
                <c:pt idx="37769">
                  <c:v>-6.0043300000000004E-3</c:v>
                </c:pt>
                <c:pt idx="37770">
                  <c:v>-7.2069200000000003E-3</c:v>
                </c:pt>
                <c:pt idx="37771">
                  <c:v>7.65228E-3</c:v>
                </c:pt>
                <c:pt idx="37772">
                  <c:v>-5.5952099999999998E-3</c:v>
                </c:pt>
                <c:pt idx="37773">
                  <c:v>-2.7599299999999998E-3</c:v>
                </c:pt>
                <c:pt idx="37774">
                  <c:v>-5.4387999999999997E-3</c:v>
                </c:pt>
                <c:pt idx="37775">
                  <c:v>1.02568E-2</c:v>
                </c:pt>
                <c:pt idx="37776">
                  <c:v>5.09071E-3</c:v>
                </c:pt>
                <c:pt idx="37777">
                  <c:v>4.2867699999999996E-3</c:v>
                </c:pt>
                <c:pt idx="37778">
                  <c:v>2.8085699999999998E-3</c:v>
                </c:pt>
                <c:pt idx="37779">
                  <c:v>-5.37872E-3</c:v>
                </c:pt>
                <c:pt idx="37780">
                  <c:v>-2.3250599999999999E-3</c:v>
                </c:pt>
                <c:pt idx="37781">
                  <c:v>-6.6957500000000003E-3</c:v>
                </c:pt>
                <c:pt idx="37782">
                  <c:v>3.5028500000000001E-3</c:v>
                </c:pt>
                <c:pt idx="37783">
                  <c:v>-8.0776199999999995E-4</c:v>
                </c:pt>
                <c:pt idx="37784">
                  <c:v>-6.9761299999999997E-3</c:v>
                </c:pt>
                <c:pt idx="37785">
                  <c:v>-5.6743599999999998E-3</c:v>
                </c:pt>
                <c:pt idx="37786">
                  <c:v>-5.5828099999999997E-3</c:v>
                </c:pt>
                <c:pt idx="37787">
                  <c:v>1.17359E-2</c:v>
                </c:pt>
                <c:pt idx="37788">
                  <c:v>-2.4108900000000002E-3</c:v>
                </c:pt>
                <c:pt idx="37789">
                  <c:v>-1.4355700000000001E-2</c:v>
                </c:pt>
                <c:pt idx="37790">
                  <c:v>-7.7381100000000003E-3</c:v>
                </c:pt>
                <c:pt idx="37791">
                  <c:v>-2.71988E-3</c:v>
                </c:pt>
                <c:pt idx="37792">
                  <c:v>-6.43349E-3</c:v>
                </c:pt>
                <c:pt idx="37793">
                  <c:v>-6.0071899999999999E-3</c:v>
                </c:pt>
                <c:pt idx="37794">
                  <c:v>-1.4250799999999999E-2</c:v>
                </c:pt>
                <c:pt idx="37795">
                  <c:v>3.9415400000000003E-3</c:v>
                </c:pt>
                <c:pt idx="37796">
                  <c:v>-8.4590900000000005E-4</c:v>
                </c:pt>
                <c:pt idx="37797">
                  <c:v>1.1644400000000001E-3</c:v>
                </c:pt>
                <c:pt idx="37798">
                  <c:v>9.7303400000000005E-3</c:v>
                </c:pt>
                <c:pt idx="37799">
                  <c:v>9.7990000000000004E-3</c:v>
                </c:pt>
                <c:pt idx="37800">
                  <c:v>3.10326E-3</c:v>
                </c:pt>
                <c:pt idx="37801">
                  <c:v>2.5320099999999999E-3</c:v>
                </c:pt>
                <c:pt idx="37802">
                  <c:v>8.1186299999999999E-3</c:v>
                </c:pt>
                <c:pt idx="37803">
                  <c:v>1.0161399999999999E-2</c:v>
                </c:pt>
                <c:pt idx="37804">
                  <c:v>4.5757300000000001E-3</c:v>
                </c:pt>
                <c:pt idx="37805">
                  <c:v>-1.7271000000000002E-2</c:v>
                </c:pt>
                <c:pt idx="37806">
                  <c:v>9.4270699999999992E-3</c:v>
                </c:pt>
                <c:pt idx="37807">
                  <c:v>-1.99814E-2</c:v>
                </c:pt>
                <c:pt idx="37808">
                  <c:v>-6.7901599999999999E-3</c:v>
                </c:pt>
                <c:pt idx="37809">
                  <c:v>-1.25971E-2</c:v>
                </c:pt>
                <c:pt idx="37810">
                  <c:v>-9.2296600000000006E-3</c:v>
                </c:pt>
                <c:pt idx="37811">
                  <c:v>-5.55706E-3</c:v>
                </c:pt>
                <c:pt idx="37812">
                  <c:v>-7.31754E-3</c:v>
                </c:pt>
                <c:pt idx="37813">
                  <c:v>1.0337799999999999E-2</c:v>
                </c:pt>
                <c:pt idx="37814">
                  <c:v>-6.8702700000000004E-3</c:v>
                </c:pt>
                <c:pt idx="37815">
                  <c:v>-1.30367E-3</c:v>
                </c:pt>
                <c:pt idx="37816">
                  <c:v>1.2002000000000001E-2</c:v>
                </c:pt>
                <c:pt idx="37817">
                  <c:v>3.48759E-3</c:v>
                </c:pt>
                <c:pt idx="37818">
                  <c:v>-2.1324199999999999E-3</c:v>
                </c:pt>
                <c:pt idx="37819">
                  <c:v>1.7474199999999999E-2</c:v>
                </c:pt>
                <c:pt idx="37820">
                  <c:v>3.6449400000000002E-3</c:v>
                </c:pt>
                <c:pt idx="37821">
                  <c:v>2.6874499999999999E-2</c:v>
                </c:pt>
                <c:pt idx="37822">
                  <c:v>2.6473999999999998E-3</c:v>
                </c:pt>
                <c:pt idx="37823">
                  <c:v>-3.29971E-3</c:v>
                </c:pt>
                <c:pt idx="37824">
                  <c:v>-4.7550200000000004E-3</c:v>
                </c:pt>
                <c:pt idx="37825">
                  <c:v>-5.0649600000000003E-3</c:v>
                </c:pt>
                <c:pt idx="37826">
                  <c:v>1.22871E-2</c:v>
                </c:pt>
                <c:pt idx="37827">
                  <c:v>8.9149499999999996E-3</c:v>
                </c:pt>
                <c:pt idx="37828">
                  <c:v>4.83513E-3</c:v>
                </c:pt>
                <c:pt idx="37829">
                  <c:v>-1.6469999999999999E-2</c:v>
                </c:pt>
                <c:pt idx="37830">
                  <c:v>9.0351100000000007E-3</c:v>
                </c:pt>
                <c:pt idx="37831">
                  <c:v>8.5411099999999993E-3</c:v>
                </c:pt>
                <c:pt idx="37832">
                  <c:v>2.4195700000000001E-2</c:v>
                </c:pt>
                <c:pt idx="37833">
                  <c:v>1.4982199999999999E-2</c:v>
                </c:pt>
                <c:pt idx="37834">
                  <c:v>2.5177000000000001E-2</c:v>
                </c:pt>
                <c:pt idx="37835">
                  <c:v>3.93867E-3</c:v>
                </c:pt>
                <c:pt idx="37836">
                  <c:v>1.12467E-2</c:v>
                </c:pt>
                <c:pt idx="37837">
                  <c:v>2.0443900000000001E-2</c:v>
                </c:pt>
                <c:pt idx="37838">
                  <c:v>1.4246E-2</c:v>
                </c:pt>
                <c:pt idx="37839">
                  <c:v>-4.3487500000000002E-3</c:v>
                </c:pt>
                <c:pt idx="37840">
                  <c:v>7.3404300000000002E-3</c:v>
                </c:pt>
                <c:pt idx="37841">
                  <c:v>-2.5749200000000001E-3</c:v>
                </c:pt>
                <c:pt idx="37842">
                  <c:v>9.0703999999999993E-3</c:v>
                </c:pt>
                <c:pt idx="37843">
                  <c:v>3.76129E-3</c:v>
                </c:pt>
                <c:pt idx="37844">
                  <c:v>-8.9235300000000007E-3</c:v>
                </c:pt>
                <c:pt idx="37845">
                  <c:v>1.2197499999999999E-3</c:v>
                </c:pt>
                <c:pt idx="37846">
                  <c:v>-8.4466899999999998E-3</c:v>
                </c:pt>
                <c:pt idx="37847">
                  <c:v>1.54781E-2</c:v>
                </c:pt>
                <c:pt idx="37848">
                  <c:v>9.8800699999999995E-3</c:v>
                </c:pt>
                <c:pt idx="37849">
                  <c:v>4.5318600000000004E-3</c:v>
                </c:pt>
                <c:pt idx="37850">
                  <c:v>-6.2437100000000004E-3</c:v>
                </c:pt>
                <c:pt idx="37851">
                  <c:v>1.74208E-2</c:v>
                </c:pt>
                <c:pt idx="37852">
                  <c:v>1.227E-2</c:v>
                </c:pt>
                <c:pt idx="37853">
                  <c:v>2.4271000000000002E-3</c:v>
                </c:pt>
                <c:pt idx="37854">
                  <c:v>-2.5501299999999998E-3</c:v>
                </c:pt>
                <c:pt idx="37855">
                  <c:v>8.8443800000000006E-3</c:v>
                </c:pt>
                <c:pt idx="37856">
                  <c:v>1.1745500000000001E-2</c:v>
                </c:pt>
                <c:pt idx="37857">
                  <c:v>-3.2691999999999999E-3</c:v>
                </c:pt>
                <c:pt idx="37858">
                  <c:v>1.9594199999999999E-2</c:v>
                </c:pt>
                <c:pt idx="37859">
                  <c:v>3.07903E-2</c:v>
                </c:pt>
                <c:pt idx="37860">
                  <c:v>-4.7445300000000003E-3</c:v>
                </c:pt>
                <c:pt idx="37861">
                  <c:v>-3.1480800000000001E-3</c:v>
                </c:pt>
                <c:pt idx="37862">
                  <c:v>1.05629E-2</c:v>
                </c:pt>
                <c:pt idx="37863">
                  <c:v>1.9644700000000001E-2</c:v>
                </c:pt>
                <c:pt idx="37864">
                  <c:v>-6.3715000000000004E-3</c:v>
                </c:pt>
                <c:pt idx="37865">
                  <c:v>-1.6183899999999999E-3</c:v>
                </c:pt>
                <c:pt idx="37866">
                  <c:v>-1.73759E-3</c:v>
                </c:pt>
                <c:pt idx="37867">
                  <c:v>2.7656600000000001E-3</c:v>
                </c:pt>
                <c:pt idx="37868">
                  <c:v>8.5468300000000001E-3</c:v>
                </c:pt>
                <c:pt idx="37869">
                  <c:v>-2.60925E-3</c:v>
                </c:pt>
                <c:pt idx="37870">
                  <c:v>1.58501E-3</c:v>
                </c:pt>
                <c:pt idx="37871">
                  <c:v>-4.3258699999999999E-3</c:v>
                </c:pt>
                <c:pt idx="37872">
                  <c:v>-1.6527200000000001E-3</c:v>
                </c:pt>
                <c:pt idx="37873">
                  <c:v>2.3498500000000001E-3</c:v>
                </c:pt>
                <c:pt idx="37874">
                  <c:v>1.47438E-2</c:v>
                </c:pt>
                <c:pt idx="37875">
                  <c:v>6.0224500000000004E-3</c:v>
                </c:pt>
                <c:pt idx="37876">
                  <c:v>8.9912399999999993E-3</c:v>
                </c:pt>
                <c:pt idx="37877">
                  <c:v>1.6702700000000001E-2</c:v>
                </c:pt>
                <c:pt idx="37878">
                  <c:v>1.12228E-2</c:v>
                </c:pt>
                <c:pt idx="37879">
                  <c:v>1.5990299999999999E-2</c:v>
                </c:pt>
                <c:pt idx="37880">
                  <c:v>6.7911100000000004E-3</c:v>
                </c:pt>
                <c:pt idx="37881">
                  <c:v>-2.03419E-3</c:v>
                </c:pt>
                <c:pt idx="37882">
                  <c:v>-1.4419599999999999E-3</c:v>
                </c:pt>
                <c:pt idx="37883">
                  <c:v>8.7852499999999997E-3</c:v>
                </c:pt>
                <c:pt idx="37884">
                  <c:v>-7.9813000000000002E-3</c:v>
                </c:pt>
                <c:pt idx="37885">
                  <c:v>-5.7468399999999996E-3</c:v>
                </c:pt>
                <c:pt idx="37886">
                  <c:v>2.89917E-3</c:v>
                </c:pt>
                <c:pt idx="37887">
                  <c:v>8.8052700000000005E-3</c:v>
                </c:pt>
                <c:pt idx="37888">
                  <c:v>4.37737E-4</c:v>
                </c:pt>
                <c:pt idx="37889">
                  <c:v>6.09875E-3</c:v>
                </c:pt>
                <c:pt idx="37890">
                  <c:v>-7.7342999999999997E-4</c:v>
                </c:pt>
                <c:pt idx="37891">
                  <c:v>-2.81715E-3</c:v>
                </c:pt>
                <c:pt idx="37892">
                  <c:v>2.7151100000000002E-3</c:v>
                </c:pt>
                <c:pt idx="37893">
                  <c:v>-1.08051E-3</c:v>
                </c:pt>
                <c:pt idx="37894">
                  <c:v>1.0377900000000001E-2</c:v>
                </c:pt>
                <c:pt idx="37895">
                  <c:v>5.2318599999999996E-3</c:v>
                </c:pt>
                <c:pt idx="37896">
                  <c:v>2.64072E-3</c:v>
                </c:pt>
                <c:pt idx="37897">
                  <c:v>1.2599000000000001E-2</c:v>
                </c:pt>
                <c:pt idx="37898">
                  <c:v>1.52493E-2</c:v>
                </c:pt>
                <c:pt idx="37899">
                  <c:v>2.01368E-2</c:v>
                </c:pt>
                <c:pt idx="37900">
                  <c:v>3.8709600000000001E-3</c:v>
                </c:pt>
                <c:pt idx="37901">
                  <c:v>1.8775E-2</c:v>
                </c:pt>
                <c:pt idx="37902">
                  <c:v>5.6543399999999999E-3</c:v>
                </c:pt>
                <c:pt idx="37903">
                  <c:v>1.26867E-2</c:v>
                </c:pt>
                <c:pt idx="37904">
                  <c:v>1.79033E-2</c:v>
                </c:pt>
                <c:pt idx="37905">
                  <c:v>3.5772299999999998E-3</c:v>
                </c:pt>
                <c:pt idx="37906">
                  <c:v>1.22013E-2</c:v>
                </c:pt>
                <c:pt idx="37907">
                  <c:v>7.3213599999999998E-3</c:v>
                </c:pt>
                <c:pt idx="37908">
                  <c:v>1.18151E-2</c:v>
                </c:pt>
                <c:pt idx="37909">
                  <c:v>1.6536700000000001E-3</c:v>
                </c:pt>
                <c:pt idx="37910">
                  <c:v>1.22051E-2</c:v>
                </c:pt>
                <c:pt idx="37911">
                  <c:v>2.2168199999999999E-2</c:v>
                </c:pt>
                <c:pt idx="37912">
                  <c:v>2.1085699999999999E-2</c:v>
                </c:pt>
                <c:pt idx="37913">
                  <c:v>-1.0194799999999999E-3</c:v>
                </c:pt>
                <c:pt idx="37914">
                  <c:v>2.5594700000000001E-2</c:v>
                </c:pt>
                <c:pt idx="37915">
                  <c:v>2.3135200000000002E-2</c:v>
                </c:pt>
                <c:pt idx="37916">
                  <c:v>4.2572E-3</c:v>
                </c:pt>
                <c:pt idx="37917">
                  <c:v>1.63231E-2</c:v>
                </c:pt>
                <c:pt idx="37918">
                  <c:v>-4.2448E-3</c:v>
                </c:pt>
                <c:pt idx="37919">
                  <c:v>1.32017E-2</c:v>
                </c:pt>
                <c:pt idx="37920">
                  <c:v>6.4725900000000003E-3</c:v>
                </c:pt>
                <c:pt idx="37921">
                  <c:v>2.4910000000000002E-2</c:v>
                </c:pt>
                <c:pt idx="37922">
                  <c:v>7.1334800000000004E-4</c:v>
                </c:pt>
                <c:pt idx="37923">
                  <c:v>7.3614099999999997E-3</c:v>
                </c:pt>
                <c:pt idx="37924">
                  <c:v>1.44005E-4</c:v>
                </c:pt>
                <c:pt idx="37925">
                  <c:v>1.69067E-2</c:v>
                </c:pt>
                <c:pt idx="37926">
                  <c:v>2.9545800000000001E-2</c:v>
                </c:pt>
                <c:pt idx="37927">
                  <c:v>7.3490099999999996E-3</c:v>
                </c:pt>
                <c:pt idx="37928">
                  <c:v>1.16034E-2</c:v>
                </c:pt>
                <c:pt idx="37929">
                  <c:v>1.11237E-2</c:v>
                </c:pt>
                <c:pt idx="37930">
                  <c:v>1.1724500000000001E-2</c:v>
                </c:pt>
                <c:pt idx="37931">
                  <c:v>3.24049E-2</c:v>
                </c:pt>
                <c:pt idx="37932">
                  <c:v>4.5298600000000001E-2</c:v>
                </c:pt>
                <c:pt idx="37933">
                  <c:v>2.67668E-2</c:v>
                </c:pt>
                <c:pt idx="37934">
                  <c:v>9.4833399999999998E-3</c:v>
                </c:pt>
                <c:pt idx="37935">
                  <c:v>-1.35994E-3</c:v>
                </c:pt>
                <c:pt idx="37936">
                  <c:v>2.45171E-2</c:v>
                </c:pt>
                <c:pt idx="37937">
                  <c:v>1.1975299999999999E-2</c:v>
                </c:pt>
                <c:pt idx="37938">
                  <c:v>1.1115099999999999E-2</c:v>
                </c:pt>
                <c:pt idx="37939">
                  <c:v>2.7289399999999998E-2</c:v>
                </c:pt>
                <c:pt idx="37940">
                  <c:v>8.4238100000000003E-3</c:v>
                </c:pt>
                <c:pt idx="37941">
                  <c:v>8.7842900000000002E-3</c:v>
                </c:pt>
                <c:pt idx="37942">
                  <c:v>2.11649E-2</c:v>
                </c:pt>
                <c:pt idx="37943">
                  <c:v>3.5177199999999999E-2</c:v>
                </c:pt>
                <c:pt idx="37944">
                  <c:v>3.1547499999999999E-2</c:v>
                </c:pt>
                <c:pt idx="37945">
                  <c:v>2.0529700000000001E-2</c:v>
                </c:pt>
                <c:pt idx="37946">
                  <c:v>2.3241000000000001E-2</c:v>
                </c:pt>
                <c:pt idx="37947">
                  <c:v>1.1324900000000001E-2</c:v>
                </c:pt>
                <c:pt idx="37948">
                  <c:v>2.68831E-2</c:v>
                </c:pt>
                <c:pt idx="37949">
                  <c:v>3.1606700000000001E-2</c:v>
                </c:pt>
                <c:pt idx="37950">
                  <c:v>8.6145400000000004E-3</c:v>
                </c:pt>
                <c:pt idx="37951">
                  <c:v>1.7003999999999999E-3</c:v>
                </c:pt>
                <c:pt idx="37952">
                  <c:v>9.4585399999999997E-3</c:v>
                </c:pt>
                <c:pt idx="37953">
                  <c:v>3.6673499999999998E-2</c:v>
                </c:pt>
                <c:pt idx="37954">
                  <c:v>2.69508E-2</c:v>
                </c:pt>
                <c:pt idx="37955">
                  <c:v>1.4900200000000001E-2</c:v>
                </c:pt>
                <c:pt idx="37956">
                  <c:v>1.1231400000000001E-2</c:v>
                </c:pt>
                <c:pt idx="37957">
                  <c:v>1.5432400000000001E-2</c:v>
                </c:pt>
                <c:pt idx="37958">
                  <c:v>1.9559900000000002E-2</c:v>
                </c:pt>
                <c:pt idx="37959">
                  <c:v>2.2171E-2</c:v>
                </c:pt>
                <c:pt idx="37960">
                  <c:v>2.15073E-2</c:v>
                </c:pt>
                <c:pt idx="37961">
                  <c:v>1.6676900000000001E-2</c:v>
                </c:pt>
                <c:pt idx="37962">
                  <c:v>-3.5152400000000002E-3</c:v>
                </c:pt>
                <c:pt idx="37963">
                  <c:v>1.00021E-2</c:v>
                </c:pt>
                <c:pt idx="37964">
                  <c:v>1.81131E-2</c:v>
                </c:pt>
                <c:pt idx="37965">
                  <c:v>2.6969E-2</c:v>
                </c:pt>
                <c:pt idx="37966">
                  <c:v>1.7917599999999999E-2</c:v>
                </c:pt>
                <c:pt idx="37967">
                  <c:v>2.0524000000000001E-2</c:v>
                </c:pt>
                <c:pt idx="37968">
                  <c:v>-4.2238199999999997E-3</c:v>
                </c:pt>
                <c:pt idx="37969">
                  <c:v>1.43261E-2</c:v>
                </c:pt>
                <c:pt idx="37970">
                  <c:v>2.7852100000000001E-2</c:v>
                </c:pt>
                <c:pt idx="37971">
                  <c:v>2.6844E-2</c:v>
                </c:pt>
                <c:pt idx="37972">
                  <c:v>2.45247E-2</c:v>
                </c:pt>
                <c:pt idx="37973">
                  <c:v>3.8165999999999999E-3</c:v>
                </c:pt>
                <c:pt idx="37974">
                  <c:v>1.9063E-2</c:v>
                </c:pt>
                <c:pt idx="37975">
                  <c:v>9.6492799999999997E-3</c:v>
                </c:pt>
                <c:pt idx="37976">
                  <c:v>3.2062499999999999E-3</c:v>
                </c:pt>
                <c:pt idx="37977">
                  <c:v>1.24674E-2</c:v>
                </c:pt>
                <c:pt idx="37978">
                  <c:v>1.3984699999999999E-2</c:v>
                </c:pt>
                <c:pt idx="37979">
                  <c:v>5.7506600000000003E-3</c:v>
                </c:pt>
                <c:pt idx="37980">
                  <c:v>1.03836E-2</c:v>
                </c:pt>
                <c:pt idx="37981">
                  <c:v>-4.0616999999999997E-3</c:v>
                </c:pt>
                <c:pt idx="37982">
                  <c:v>1.04361E-2</c:v>
                </c:pt>
                <c:pt idx="37983">
                  <c:v>1.9006700000000001E-2</c:v>
                </c:pt>
                <c:pt idx="37984">
                  <c:v>1.5096699999999999E-2</c:v>
                </c:pt>
                <c:pt idx="37985">
                  <c:v>2.92368E-2</c:v>
                </c:pt>
                <c:pt idx="37986">
                  <c:v>2.6733400000000001E-2</c:v>
                </c:pt>
                <c:pt idx="37987">
                  <c:v>2.9855699999999999E-2</c:v>
                </c:pt>
                <c:pt idx="37988">
                  <c:v>2.44646E-2</c:v>
                </c:pt>
                <c:pt idx="37989">
                  <c:v>1.8817899999999999E-2</c:v>
                </c:pt>
                <c:pt idx="37990">
                  <c:v>2.9157599999999999E-2</c:v>
                </c:pt>
                <c:pt idx="37991">
                  <c:v>8.0766699999999993E-3</c:v>
                </c:pt>
                <c:pt idx="37992">
                  <c:v>1.24683E-2</c:v>
                </c:pt>
                <c:pt idx="37993">
                  <c:v>2.05784E-2</c:v>
                </c:pt>
                <c:pt idx="37994">
                  <c:v>8.5601800000000006E-3</c:v>
                </c:pt>
                <c:pt idx="37995">
                  <c:v>1.85986E-2</c:v>
                </c:pt>
                <c:pt idx="37996">
                  <c:v>1.51634E-2</c:v>
                </c:pt>
                <c:pt idx="37997">
                  <c:v>2.4082200000000002E-2</c:v>
                </c:pt>
                <c:pt idx="37998">
                  <c:v>2.63252E-2</c:v>
                </c:pt>
                <c:pt idx="37999">
                  <c:v>1.6059899999999998E-2</c:v>
                </c:pt>
                <c:pt idx="38000">
                  <c:v>2.6922199999999999E-3</c:v>
                </c:pt>
                <c:pt idx="38001">
                  <c:v>2.4468400000000001E-2</c:v>
                </c:pt>
                <c:pt idx="38002">
                  <c:v>3.5054200000000001E-2</c:v>
                </c:pt>
                <c:pt idx="38003">
                  <c:v>2.89383E-2</c:v>
                </c:pt>
                <c:pt idx="38004">
                  <c:v>3.8150799999999999E-2</c:v>
                </c:pt>
                <c:pt idx="38005">
                  <c:v>2.9495199999999999E-2</c:v>
                </c:pt>
                <c:pt idx="38006">
                  <c:v>3.0254400000000001E-2</c:v>
                </c:pt>
                <c:pt idx="38007">
                  <c:v>1.7514200000000001E-2</c:v>
                </c:pt>
                <c:pt idx="38008">
                  <c:v>3.2011999999999999E-2</c:v>
                </c:pt>
                <c:pt idx="38009">
                  <c:v>3.0063599999999999E-2</c:v>
                </c:pt>
                <c:pt idx="38010">
                  <c:v>2.2463799999999999E-2</c:v>
                </c:pt>
                <c:pt idx="38011">
                  <c:v>2.8674100000000001E-2</c:v>
                </c:pt>
                <c:pt idx="38012">
                  <c:v>1.8846499999999999E-2</c:v>
                </c:pt>
                <c:pt idx="38013">
                  <c:v>3.9146399999999998E-2</c:v>
                </c:pt>
                <c:pt idx="38014">
                  <c:v>3.4410499999999997E-2</c:v>
                </c:pt>
                <c:pt idx="38015">
                  <c:v>1.48916E-2</c:v>
                </c:pt>
                <c:pt idx="38016">
                  <c:v>2.4012599999999999E-2</c:v>
                </c:pt>
                <c:pt idx="38017">
                  <c:v>3.2480200000000001E-2</c:v>
                </c:pt>
                <c:pt idx="38018">
                  <c:v>2.1487200000000001E-2</c:v>
                </c:pt>
                <c:pt idx="38019">
                  <c:v>2.53706E-2</c:v>
                </c:pt>
                <c:pt idx="38020">
                  <c:v>2.34976E-2</c:v>
                </c:pt>
                <c:pt idx="38021">
                  <c:v>2.7504899999999999E-2</c:v>
                </c:pt>
                <c:pt idx="38022">
                  <c:v>2.5308600000000001E-2</c:v>
                </c:pt>
                <c:pt idx="38023">
                  <c:v>1.9211800000000001E-2</c:v>
                </c:pt>
                <c:pt idx="38024">
                  <c:v>4.84915E-2</c:v>
                </c:pt>
                <c:pt idx="38025">
                  <c:v>3.1077400000000002E-2</c:v>
                </c:pt>
                <c:pt idx="38026">
                  <c:v>2.4165200000000001E-2</c:v>
                </c:pt>
                <c:pt idx="38027">
                  <c:v>2.7167299999999998E-2</c:v>
                </c:pt>
                <c:pt idx="38028">
                  <c:v>4.5135500000000002E-2</c:v>
                </c:pt>
                <c:pt idx="38029">
                  <c:v>3.4391400000000003E-2</c:v>
                </c:pt>
                <c:pt idx="38030">
                  <c:v>3.32661E-2</c:v>
                </c:pt>
                <c:pt idx="38031">
                  <c:v>4.2474699999999997E-2</c:v>
                </c:pt>
                <c:pt idx="38032">
                  <c:v>2.6303300000000002E-2</c:v>
                </c:pt>
                <c:pt idx="38033">
                  <c:v>3.1726799999999999E-2</c:v>
                </c:pt>
                <c:pt idx="38034">
                  <c:v>2.9201499999999998E-2</c:v>
                </c:pt>
                <c:pt idx="38035">
                  <c:v>2.5670999999999999E-2</c:v>
                </c:pt>
                <c:pt idx="38036">
                  <c:v>2.3783700000000001E-2</c:v>
                </c:pt>
                <c:pt idx="38037">
                  <c:v>2.28691E-2</c:v>
                </c:pt>
                <c:pt idx="38038">
                  <c:v>2.2912999999999999E-2</c:v>
                </c:pt>
                <c:pt idx="38039">
                  <c:v>1.7998699999999999E-2</c:v>
                </c:pt>
                <c:pt idx="38040">
                  <c:v>3.2424000000000001E-2</c:v>
                </c:pt>
                <c:pt idx="38041">
                  <c:v>3.40214E-2</c:v>
                </c:pt>
                <c:pt idx="38042">
                  <c:v>2.48337E-2</c:v>
                </c:pt>
                <c:pt idx="38043">
                  <c:v>3.3437700000000001E-2</c:v>
                </c:pt>
                <c:pt idx="38044">
                  <c:v>2.66495E-2</c:v>
                </c:pt>
                <c:pt idx="38045">
                  <c:v>3.0495600000000001E-2</c:v>
                </c:pt>
                <c:pt idx="38046">
                  <c:v>1.33524E-2</c:v>
                </c:pt>
                <c:pt idx="38047">
                  <c:v>3.09076E-2</c:v>
                </c:pt>
                <c:pt idx="38048">
                  <c:v>4.2059899999999997E-2</c:v>
                </c:pt>
                <c:pt idx="38049">
                  <c:v>2.1358499999999999E-2</c:v>
                </c:pt>
                <c:pt idx="38050">
                  <c:v>1.5659300000000001E-3</c:v>
                </c:pt>
                <c:pt idx="38051">
                  <c:v>2.9356E-2</c:v>
                </c:pt>
                <c:pt idx="38052">
                  <c:v>2.5882700000000002E-2</c:v>
                </c:pt>
                <c:pt idx="38053">
                  <c:v>2.5543199999999999E-2</c:v>
                </c:pt>
                <c:pt idx="38054">
                  <c:v>1.29528E-2</c:v>
                </c:pt>
                <c:pt idx="38055">
                  <c:v>2.0278899999999999E-2</c:v>
                </c:pt>
                <c:pt idx="38056">
                  <c:v>2.54507E-2</c:v>
                </c:pt>
                <c:pt idx="38057">
                  <c:v>2.5026300000000001E-2</c:v>
                </c:pt>
                <c:pt idx="38058">
                  <c:v>2.7221700000000001E-2</c:v>
                </c:pt>
                <c:pt idx="38059">
                  <c:v>2.98929E-2</c:v>
                </c:pt>
                <c:pt idx="38060">
                  <c:v>1.6326899999999998E-2</c:v>
                </c:pt>
                <c:pt idx="38061">
                  <c:v>2.7883499999999999E-2</c:v>
                </c:pt>
                <c:pt idx="38062">
                  <c:v>2.1548299999999999E-2</c:v>
                </c:pt>
                <c:pt idx="38063">
                  <c:v>4.4317200000000001E-2</c:v>
                </c:pt>
                <c:pt idx="38064">
                  <c:v>4.0202099999999998E-2</c:v>
                </c:pt>
                <c:pt idx="38065">
                  <c:v>3.5605400000000002E-2</c:v>
                </c:pt>
                <c:pt idx="38066">
                  <c:v>4.0751500000000003E-2</c:v>
                </c:pt>
                <c:pt idx="38067">
                  <c:v>3.8301500000000002E-2</c:v>
                </c:pt>
                <c:pt idx="38068">
                  <c:v>4.0406200000000003E-2</c:v>
                </c:pt>
                <c:pt idx="38069">
                  <c:v>4.2920100000000003E-2</c:v>
                </c:pt>
                <c:pt idx="38070">
                  <c:v>3.9159800000000002E-2</c:v>
                </c:pt>
                <c:pt idx="38071">
                  <c:v>3.03602E-2</c:v>
                </c:pt>
                <c:pt idx="38072">
                  <c:v>3.9143600000000001E-2</c:v>
                </c:pt>
                <c:pt idx="38073">
                  <c:v>3.1160400000000001E-2</c:v>
                </c:pt>
                <c:pt idx="38074">
                  <c:v>2.63596E-2</c:v>
                </c:pt>
                <c:pt idx="38075">
                  <c:v>1.6284E-2</c:v>
                </c:pt>
                <c:pt idx="38076">
                  <c:v>2.7027099999999998E-2</c:v>
                </c:pt>
                <c:pt idx="38077">
                  <c:v>3.0185699999999999E-2</c:v>
                </c:pt>
                <c:pt idx="38078">
                  <c:v>1.52426E-2</c:v>
                </c:pt>
                <c:pt idx="38079">
                  <c:v>2.3213399999999999E-2</c:v>
                </c:pt>
                <c:pt idx="38080">
                  <c:v>1.9168899999999999E-2</c:v>
                </c:pt>
                <c:pt idx="38081">
                  <c:v>3.7142799999999997E-2</c:v>
                </c:pt>
                <c:pt idx="38082">
                  <c:v>2.6798200000000001E-2</c:v>
                </c:pt>
                <c:pt idx="38083">
                  <c:v>1.9681899999999999E-2</c:v>
                </c:pt>
                <c:pt idx="38084">
                  <c:v>2.3208599999999999E-2</c:v>
                </c:pt>
                <c:pt idx="38085">
                  <c:v>3.7890399999999998E-2</c:v>
                </c:pt>
                <c:pt idx="38086">
                  <c:v>3.3937500000000002E-2</c:v>
                </c:pt>
                <c:pt idx="38087">
                  <c:v>3.9315200000000002E-2</c:v>
                </c:pt>
                <c:pt idx="38088">
                  <c:v>4.4441200000000002E-3</c:v>
                </c:pt>
                <c:pt idx="38089">
                  <c:v>1.9576099999999999E-2</c:v>
                </c:pt>
                <c:pt idx="38090">
                  <c:v>2.4395E-2</c:v>
                </c:pt>
                <c:pt idx="38091">
                  <c:v>1.61257E-2</c:v>
                </c:pt>
                <c:pt idx="38092">
                  <c:v>1.41659E-2</c:v>
                </c:pt>
                <c:pt idx="38093">
                  <c:v>1.7170000000000001E-2</c:v>
                </c:pt>
                <c:pt idx="38094">
                  <c:v>4.23288E-2</c:v>
                </c:pt>
                <c:pt idx="38095">
                  <c:v>2.9684100000000001E-2</c:v>
                </c:pt>
                <c:pt idx="38096">
                  <c:v>2.0618399999999999E-2</c:v>
                </c:pt>
                <c:pt idx="38097">
                  <c:v>2.2136699999999999E-2</c:v>
                </c:pt>
                <c:pt idx="38098">
                  <c:v>3.4679399999999999E-2</c:v>
                </c:pt>
                <c:pt idx="38099">
                  <c:v>1.68886E-2</c:v>
                </c:pt>
                <c:pt idx="38100">
                  <c:v>2.4531399999999998E-2</c:v>
                </c:pt>
                <c:pt idx="38101">
                  <c:v>1.8374399999999999E-2</c:v>
                </c:pt>
                <c:pt idx="38102">
                  <c:v>4.3216699999999997E-2</c:v>
                </c:pt>
                <c:pt idx="38103">
                  <c:v>3.3490199999999998E-2</c:v>
                </c:pt>
                <c:pt idx="38104">
                  <c:v>3.9642299999999998E-2</c:v>
                </c:pt>
                <c:pt idx="38105">
                  <c:v>3.9408699999999998E-2</c:v>
                </c:pt>
                <c:pt idx="38106">
                  <c:v>2.5156999999999999E-2</c:v>
                </c:pt>
                <c:pt idx="38107">
                  <c:v>2.6126900000000002E-2</c:v>
                </c:pt>
                <c:pt idx="38108">
                  <c:v>2.7086300000000001E-2</c:v>
                </c:pt>
                <c:pt idx="38109">
                  <c:v>2.5301000000000001E-2</c:v>
                </c:pt>
                <c:pt idx="38110">
                  <c:v>3.1312899999999998E-2</c:v>
                </c:pt>
                <c:pt idx="38111">
                  <c:v>3.49369E-2</c:v>
                </c:pt>
                <c:pt idx="38112">
                  <c:v>1.8080700000000002E-2</c:v>
                </c:pt>
                <c:pt idx="38113">
                  <c:v>1.4507300000000001E-2</c:v>
                </c:pt>
                <c:pt idx="38114">
                  <c:v>1.1384E-2</c:v>
                </c:pt>
                <c:pt idx="38115">
                  <c:v>3.7239099999999997E-2</c:v>
                </c:pt>
                <c:pt idx="38116">
                  <c:v>2.9332199999999999E-2</c:v>
                </c:pt>
                <c:pt idx="38117">
                  <c:v>2.4479899999999999E-2</c:v>
                </c:pt>
                <c:pt idx="38118">
                  <c:v>2.1201100000000001E-2</c:v>
                </c:pt>
                <c:pt idx="38119">
                  <c:v>3.5649300000000002E-2</c:v>
                </c:pt>
                <c:pt idx="38120">
                  <c:v>2.4678200000000001E-2</c:v>
                </c:pt>
                <c:pt idx="38121">
                  <c:v>4.73576E-2</c:v>
                </c:pt>
                <c:pt idx="38122">
                  <c:v>4.0949800000000001E-2</c:v>
                </c:pt>
                <c:pt idx="38123">
                  <c:v>4.0821099999999999E-2</c:v>
                </c:pt>
                <c:pt idx="38124">
                  <c:v>3.0355500000000001E-2</c:v>
                </c:pt>
                <c:pt idx="38125">
                  <c:v>2.9301600000000001E-2</c:v>
                </c:pt>
                <c:pt idx="38126">
                  <c:v>3.1496999999999997E-2</c:v>
                </c:pt>
                <c:pt idx="38127">
                  <c:v>1.7937700000000001E-2</c:v>
                </c:pt>
                <c:pt idx="38128">
                  <c:v>3.6692599999999999E-2</c:v>
                </c:pt>
                <c:pt idx="38129">
                  <c:v>2.6139300000000001E-2</c:v>
                </c:pt>
                <c:pt idx="38130">
                  <c:v>8.0556900000000008E-3</c:v>
                </c:pt>
                <c:pt idx="38131">
                  <c:v>2.4277699999999999E-2</c:v>
                </c:pt>
                <c:pt idx="38132">
                  <c:v>2.89488E-2</c:v>
                </c:pt>
                <c:pt idx="38133">
                  <c:v>3.1758300000000003E-2</c:v>
                </c:pt>
                <c:pt idx="38134">
                  <c:v>9.9697099999999997E-3</c:v>
                </c:pt>
                <c:pt idx="38135">
                  <c:v>2.3932499999999999E-2</c:v>
                </c:pt>
                <c:pt idx="38136">
                  <c:v>4.8186300000000001E-2</c:v>
                </c:pt>
                <c:pt idx="38137">
                  <c:v>2.54583E-2</c:v>
                </c:pt>
                <c:pt idx="38138">
                  <c:v>1.5363699999999999E-2</c:v>
                </c:pt>
                <c:pt idx="38139">
                  <c:v>2.0404800000000001E-2</c:v>
                </c:pt>
                <c:pt idx="38140">
                  <c:v>1.7847999999999999E-2</c:v>
                </c:pt>
                <c:pt idx="38141">
                  <c:v>1.2296700000000001E-2</c:v>
                </c:pt>
                <c:pt idx="38142">
                  <c:v>2.8386100000000001E-2</c:v>
                </c:pt>
                <c:pt idx="38143">
                  <c:v>2.6398700000000001E-2</c:v>
                </c:pt>
                <c:pt idx="38144">
                  <c:v>4.2117099999999998E-2</c:v>
                </c:pt>
                <c:pt idx="38145">
                  <c:v>2.3527099999999999E-2</c:v>
                </c:pt>
                <c:pt idx="38146">
                  <c:v>7.3471099999999996E-3</c:v>
                </c:pt>
                <c:pt idx="38147">
                  <c:v>2.2943499999999999E-2</c:v>
                </c:pt>
                <c:pt idx="38148">
                  <c:v>2.0134900000000001E-2</c:v>
                </c:pt>
                <c:pt idx="38149">
                  <c:v>2.3973499999999998E-2</c:v>
                </c:pt>
                <c:pt idx="38150">
                  <c:v>1.8138899999999999E-2</c:v>
                </c:pt>
                <c:pt idx="38151">
                  <c:v>-3.10326E-3</c:v>
                </c:pt>
                <c:pt idx="38152">
                  <c:v>1.26543E-2</c:v>
                </c:pt>
                <c:pt idx="38153">
                  <c:v>1.65148E-2</c:v>
                </c:pt>
                <c:pt idx="38154">
                  <c:v>1.54524E-2</c:v>
                </c:pt>
                <c:pt idx="38155">
                  <c:v>2.1768599999999999E-2</c:v>
                </c:pt>
                <c:pt idx="38156">
                  <c:v>1.0249100000000001E-2</c:v>
                </c:pt>
                <c:pt idx="38157">
                  <c:v>1.9211800000000001E-2</c:v>
                </c:pt>
                <c:pt idx="38158">
                  <c:v>2.4045E-2</c:v>
                </c:pt>
                <c:pt idx="38159">
                  <c:v>-2.9106100000000001E-3</c:v>
                </c:pt>
                <c:pt idx="38160">
                  <c:v>2.42023E-2</c:v>
                </c:pt>
                <c:pt idx="38161">
                  <c:v>2.0997999999999999E-2</c:v>
                </c:pt>
                <c:pt idx="38162">
                  <c:v>2.10171E-2</c:v>
                </c:pt>
                <c:pt idx="38163">
                  <c:v>2.3716000000000001E-2</c:v>
                </c:pt>
                <c:pt idx="38164">
                  <c:v>1.11284E-2</c:v>
                </c:pt>
                <c:pt idx="38165">
                  <c:v>2.01292E-2</c:v>
                </c:pt>
                <c:pt idx="38166">
                  <c:v>3.0965799999999998E-3</c:v>
                </c:pt>
                <c:pt idx="38167">
                  <c:v>-7.7991500000000004E-3</c:v>
                </c:pt>
                <c:pt idx="38168">
                  <c:v>1.7524700000000001E-2</c:v>
                </c:pt>
                <c:pt idx="38169">
                  <c:v>1.49908E-2</c:v>
                </c:pt>
                <c:pt idx="38170">
                  <c:v>1.7264399999999999E-2</c:v>
                </c:pt>
                <c:pt idx="38171">
                  <c:v>1.6344999999999998E-2</c:v>
                </c:pt>
                <c:pt idx="38172">
                  <c:v>2.7479199999999999E-2</c:v>
                </c:pt>
                <c:pt idx="38173">
                  <c:v>2.2254900000000001E-2</c:v>
                </c:pt>
                <c:pt idx="38174">
                  <c:v>6.5574600000000002E-3</c:v>
                </c:pt>
                <c:pt idx="38175">
                  <c:v>2.3448900000000002E-2</c:v>
                </c:pt>
                <c:pt idx="38176">
                  <c:v>-2.8085699999999998E-3</c:v>
                </c:pt>
                <c:pt idx="38177">
                  <c:v>2.48547E-2</c:v>
                </c:pt>
                <c:pt idx="38178">
                  <c:v>1.4734300000000001E-2</c:v>
                </c:pt>
                <c:pt idx="38179">
                  <c:v>1.66655E-2</c:v>
                </c:pt>
                <c:pt idx="38180">
                  <c:v>5.5437100000000003E-3</c:v>
                </c:pt>
                <c:pt idx="38181">
                  <c:v>1.3840699999999999E-2</c:v>
                </c:pt>
                <c:pt idx="38182">
                  <c:v>9.1056799999999997E-3</c:v>
                </c:pt>
                <c:pt idx="38183">
                  <c:v>2.5095900000000001E-2</c:v>
                </c:pt>
                <c:pt idx="38184">
                  <c:v>4.8866300000000003E-3</c:v>
                </c:pt>
                <c:pt idx="38185">
                  <c:v>1.3294200000000001E-2</c:v>
                </c:pt>
                <c:pt idx="38186">
                  <c:v>6.4563800000000003E-4</c:v>
                </c:pt>
                <c:pt idx="38187">
                  <c:v>1.0663000000000001E-2</c:v>
                </c:pt>
                <c:pt idx="38188">
                  <c:v>5.4645500000000003E-3</c:v>
                </c:pt>
                <c:pt idx="38189">
                  <c:v>1.7974899999999999E-2</c:v>
                </c:pt>
                <c:pt idx="38190">
                  <c:v>6.5507899999999999E-3</c:v>
                </c:pt>
                <c:pt idx="38191">
                  <c:v>5.8727299999999996E-3</c:v>
                </c:pt>
                <c:pt idx="38192">
                  <c:v>9.9859200000000006E-3</c:v>
                </c:pt>
                <c:pt idx="38193">
                  <c:v>2.60925E-3</c:v>
                </c:pt>
                <c:pt idx="38194">
                  <c:v>-4.3964399999999999E-4</c:v>
                </c:pt>
                <c:pt idx="38195">
                  <c:v>1.2649499999999999E-2</c:v>
                </c:pt>
                <c:pt idx="38196">
                  <c:v>-4.0817300000000001E-4</c:v>
                </c:pt>
                <c:pt idx="38197">
                  <c:v>-3.72982E-3</c:v>
                </c:pt>
                <c:pt idx="38198">
                  <c:v>-6.2990199999999998E-3</c:v>
                </c:pt>
                <c:pt idx="38199">
                  <c:v>1.53055E-2</c:v>
                </c:pt>
                <c:pt idx="38200">
                  <c:v>6.9122300000000001E-3</c:v>
                </c:pt>
                <c:pt idx="38201">
                  <c:v>-9.9010499999999998E-3</c:v>
                </c:pt>
                <c:pt idx="38202">
                  <c:v>7.8458799999999995E-3</c:v>
                </c:pt>
                <c:pt idx="38203">
                  <c:v>9.3002299999999996E-3</c:v>
                </c:pt>
                <c:pt idx="38204">
                  <c:v>-5.9452100000000003E-3</c:v>
                </c:pt>
                <c:pt idx="38205">
                  <c:v>3.1375899999999999E-4</c:v>
                </c:pt>
                <c:pt idx="38206">
                  <c:v>-8.3255799999999995E-4</c:v>
                </c:pt>
                <c:pt idx="38207">
                  <c:v>6.5021499999999999E-3</c:v>
                </c:pt>
                <c:pt idx="38208">
                  <c:v>-4.7740899999999999E-3</c:v>
                </c:pt>
                <c:pt idx="38209">
                  <c:v>-2.4238599999999999E-2</c:v>
                </c:pt>
                <c:pt idx="38210">
                  <c:v>-3.4484899999999998E-3</c:v>
                </c:pt>
                <c:pt idx="38211">
                  <c:v>2.10447E-2</c:v>
                </c:pt>
                <c:pt idx="38212">
                  <c:v>-5.7554199999999998E-3</c:v>
                </c:pt>
                <c:pt idx="38213">
                  <c:v>6.0777699999999997E-3</c:v>
                </c:pt>
                <c:pt idx="38214">
                  <c:v>-8.9082699999999994E-3</c:v>
                </c:pt>
                <c:pt idx="38215">
                  <c:v>-4.7016099999999997E-4</c:v>
                </c:pt>
                <c:pt idx="38216">
                  <c:v>1.63155E-2</c:v>
                </c:pt>
                <c:pt idx="38217">
                  <c:v>1.5239699999999999E-3</c:v>
                </c:pt>
                <c:pt idx="38218">
                  <c:v>1.56307E-3</c:v>
                </c:pt>
                <c:pt idx="38219">
                  <c:v>-4.0149699999999997E-3</c:v>
                </c:pt>
                <c:pt idx="38220">
                  <c:v>2.1200199999999998E-3</c:v>
                </c:pt>
                <c:pt idx="38221">
                  <c:v>1.3329499999999999E-2</c:v>
                </c:pt>
                <c:pt idx="38222">
                  <c:v>9.5462800000000001E-4</c:v>
                </c:pt>
                <c:pt idx="38223">
                  <c:v>1.12438E-2</c:v>
                </c:pt>
                <c:pt idx="38224">
                  <c:v>1.16405E-2</c:v>
                </c:pt>
                <c:pt idx="38225">
                  <c:v>5.1679600000000001E-3</c:v>
                </c:pt>
                <c:pt idx="38226">
                  <c:v>-1.07317E-2</c:v>
                </c:pt>
                <c:pt idx="38227">
                  <c:v>-1.92738E-3</c:v>
                </c:pt>
                <c:pt idx="38228">
                  <c:v>6.3161800000000002E-3</c:v>
                </c:pt>
                <c:pt idx="38229">
                  <c:v>1.9041099999999998E-2</c:v>
                </c:pt>
                <c:pt idx="38230">
                  <c:v>1.1306800000000001E-2</c:v>
                </c:pt>
                <c:pt idx="38231">
                  <c:v>1.21479E-2</c:v>
                </c:pt>
                <c:pt idx="38232">
                  <c:v>-7.0066499999999997E-3</c:v>
                </c:pt>
                <c:pt idx="38233">
                  <c:v>1.2350099999999999E-3</c:v>
                </c:pt>
                <c:pt idx="38234">
                  <c:v>1.7451299999999999E-2</c:v>
                </c:pt>
                <c:pt idx="38235">
                  <c:v>5.6743600000000005E-4</c:v>
                </c:pt>
                <c:pt idx="38236">
                  <c:v>-7.8868899999999997E-4</c:v>
                </c:pt>
                <c:pt idx="38237">
                  <c:v>-6.7672699999999997E-3</c:v>
                </c:pt>
                <c:pt idx="38238">
                  <c:v>-7.0419300000000001E-3</c:v>
                </c:pt>
                <c:pt idx="38239">
                  <c:v>-1.27878E-2</c:v>
                </c:pt>
                <c:pt idx="38240">
                  <c:v>-3.1909899999999999E-3</c:v>
                </c:pt>
                <c:pt idx="38241">
                  <c:v>6.49834E-3</c:v>
                </c:pt>
                <c:pt idx="38242">
                  <c:v>-3.1738299999999999E-3</c:v>
                </c:pt>
                <c:pt idx="38243">
                  <c:v>-1.89018E-3</c:v>
                </c:pt>
                <c:pt idx="38244">
                  <c:v>-2.45638E-2</c:v>
                </c:pt>
                <c:pt idx="38245">
                  <c:v>-2.6013399999999999E-2</c:v>
                </c:pt>
                <c:pt idx="38246">
                  <c:v>-6.4868900000000004E-3</c:v>
                </c:pt>
                <c:pt idx="38247">
                  <c:v>-2.38991E-2</c:v>
                </c:pt>
                <c:pt idx="38248">
                  <c:v>-1.94235E-2</c:v>
                </c:pt>
                <c:pt idx="38249">
                  <c:v>-1.72129E-2</c:v>
                </c:pt>
                <c:pt idx="38250">
                  <c:v>-2.8901099999999999E-2</c:v>
                </c:pt>
                <c:pt idx="38251">
                  <c:v>-2.3991599999999998E-2</c:v>
                </c:pt>
                <c:pt idx="38252">
                  <c:v>-1.6373599999999999E-2</c:v>
                </c:pt>
                <c:pt idx="38253">
                  <c:v>-1.4204E-2</c:v>
                </c:pt>
                <c:pt idx="38254">
                  <c:v>-2.80094E-2</c:v>
                </c:pt>
                <c:pt idx="38255">
                  <c:v>-1.08051E-2</c:v>
                </c:pt>
                <c:pt idx="38256">
                  <c:v>-1.4593099999999999E-2</c:v>
                </c:pt>
                <c:pt idx="38257">
                  <c:v>-1.62735E-2</c:v>
                </c:pt>
                <c:pt idx="38258">
                  <c:v>-2.4790800000000002E-2</c:v>
                </c:pt>
                <c:pt idx="38259">
                  <c:v>-2.0282700000000001E-2</c:v>
                </c:pt>
                <c:pt idx="38260">
                  <c:v>-9.0160399999999995E-3</c:v>
                </c:pt>
                <c:pt idx="38261">
                  <c:v>-1.79863E-2</c:v>
                </c:pt>
                <c:pt idx="38262">
                  <c:v>-2.2644000000000001E-2</c:v>
                </c:pt>
                <c:pt idx="38263">
                  <c:v>-2.3737899999999999E-2</c:v>
                </c:pt>
                <c:pt idx="38264">
                  <c:v>-1.55516E-2</c:v>
                </c:pt>
                <c:pt idx="38265">
                  <c:v>-2.8922099999999999E-2</c:v>
                </c:pt>
                <c:pt idx="38266">
                  <c:v>-3.5278299999999999E-2</c:v>
                </c:pt>
                <c:pt idx="38267">
                  <c:v>-3.3142100000000001E-2</c:v>
                </c:pt>
                <c:pt idx="38268">
                  <c:v>-2.05317E-2</c:v>
                </c:pt>
                <c:pt idx="38269">
                  <c:v>-1.3459199999999999E-2</c:v>
                </c:pt>
                <c:pt idx="38270">
                  <c:v>-1.7292999999999999E-2</c:v>
                </c:pt>
                <c:pt idx="38271">
                  <c:v>-1.54696E-2</c:v>
                </c:pt>
                <c:pt idx="38272">
                  <c:v>-1.80273E-2</c:v>
                </c:pt>
                <c:pt idx="38273">
                  <c:v>-1.33829E-2</c:v>
                </c:pt>
                <c:pt idx="38274">
                  <c:v>-2.9401800000000001E-3</c:v>
                </c:pt>
                <c:pt idx="38275">
                  <c:v>-3.10297E-2</c:v>
                </c:pt>
                <c:pt idx="38276">
                  <c:v>-2.2910099999999999E-2</c:v>
                </c:pt>
                <c:pt idx="38277">
                  <c:v>-2.91615E-2</c:v>
                </c:pt>
                <c:pt idx="38278">
                  <c:v>-3.0672100000000001E-2</c:v>
                </c:pt>
                <c:pt idx="38279">
                  <c:v>-2.2898700000000001E-2</c:v>
                </c:pt>
                <c:pt idx="38280">
                  <c:v>-2.4259599999999999E-2</c:v>
                </c:pt>
                <c:pt idx="38281">
                  <c:v>-2.6084900000000001E-2</c:v>
                </c:pt>
                <c:pt idx="38282">
                  <c:v>-3.0130400000000002E-2</c:v>
                </c:pt>
                <c:pt idx="38283">
                  <c:v>-2.4025899999999999E-2</c:v>
                </c:pt>
                <c:pt idx="38284">
                  <c:v>-3.6074599999999998E-2</c:v>
                </c:pt>
                <c:pt idx="38285">
                  <c:v>-3.16706E-2</c:v>
                </c:pt>
                <c:pt idx="38286">
                  <c:v>-4.2102800000000003E-2</c:v>
                </c:pt>
                <c:pt idx="38287">
                  <c:v>-3.3726699999999998E-2</c:v>
                </c:pt>
                <c:pt idx="38288">
                  <c:v>-4.5449299999999998E-2</c:v>
                </c:pt>
                <c:pt idx="38289">
                  <c:v>-4.3157599999999997E-2</c:v>
                </c:pt>
                <c:pt idx="38290">
                  <c:v>-3.3983199999999998E-2</c:v>
                </c:pt>
                <c:pt idx="38291">
                  <c:v>-4.0595100000000002E-2</c:v>
                </c:pt>
                <c:pt idx="38292">
                  <c:v>-3.27082E-2</c:v>
                </c:pt>
                <c:pt idx="38293">
                  <c:v>-3.9446799999999997E-2</c:v>
                </c:pt>
                <c:pt idx="38294">
                  <c:v>-4.3497099999999997E-2</c:v>
                </c:pt>
                <c:pt idx="38295">
                  <c:v>-4.3207200000000001E-2</c:v>
                </c:pt>
                <c:pt idx="38296">
                  <c:v>-3.45221E-2</c:v>
                </c:pt>
                <c:pt idx="38297">
                  <c:v>-3.01991E-2</c:v>
                </c:pt>
                <c:pt idx="38298">
                  <c:v>-3.3492099999999997E-2</c:v>
                </c:pt>
                <c:pt idx="38299">
                  <c:v>-4.3065100000000002E-2</c:v>
                </c:pt>
                <c:pt idx="38300">
                  <c:v>-4.4090299999999999E-2</c:v>
                </c:pt>
                <c:pt idx="38301">
                  <c:v>-2.5890400000000001E-2</c:v>
                </c:pt>
                <c:pt idx="38302">
                  <c:v>-3.7572899999999999E-2</c:v>
                </c:pt>
                <c:pt idx="38303">
                  <c:v>-4.9974400000000002E-2</c:v>
                </c:pt>
                <c:pt idx="38304">
                  <c:v>-4.6090100000000002E-2</c:v>
                </c:pt>
                <c:pt idx="38305">
                  <c:v>-2.5652899999999999E-2</c:v>
                </c:pt>
                <c:pt idx="38306">
                  <c:v>-4.6386700000000003E-2</c:v>
                </c:pt>
                <c:pt idx="38307">
                  <c:v>-5.2739099999999997E-2</c:v>
                </c:pt>
                <c:pt idx="38308">
                  <c:v>-5.6764599999999998E-2</c:v>
                </c:pt>
                <c:pt idx="38309">
                  <c:v>-4.2530100000000001E-2</c:v>
                </c:pt>
                <c:pt idx="38310">
                  <c:v>-4.0043799999999997E-2</c:v>
                </c:pt>
                <c:pt idx="38311">
                  <c:v>-3.9713900000000003E-2</c:v>
                </c:pt>
                <c:pt idx="38312">
                  <c:v>-4.4217100000000002E-2</c:v>
                </c:pt>
                <c:pt idx="38313">
                  <c:v>-2.9850999999999999E-2</c:v>
                </c:pt>
                <c:pt idx="38314">
                  <c:v>-4.85067E-2</c:v>
                </c:pt>
                <c:pt idx="38315">
                  <c:v>-3.7941900000000001E-2</c:v>
                </c:pt>
                <c:pt idx="38316">
                  <c:v>-3.5436599999999999E-2</c:v>
                </c:pt>
                <c:pt idx="38317">
                  <c:v>-1.92862E-2</c:v>
                </c:pt>
                <c:pt idx="38318">
                  <c:v>-3.14474E-2</c:v>
                </c:pt>
                <c:pt idx="38319">
                  <c:v>-3.6416999999999998E-2</c:v>
                </c:pt>
                <c:pt idx="38320">
                  <c:v>-4.7664600000000001E-2</c:v>
                </c:pt>
                <c:pt idx="38321">
                  <c:v>-3.7318200000000003E-2</c:v>
                </c:pt>
                <c:pt idx="38322">
                  <c:v>-2.44646E-2</c:v>
                </c:pt>
                <c:pt idx="38323">
                  <c:v>-4.6980899999999999E-2</c:v>
                </c:pt>
                <c:pt idx="38324">
                  <c:v>-2.9248199999999999E-2</c:v>
                </c:pt>
                <c:pt idx="38325">
                  <c:v>-6.2060400000000002E-2</c:v>
                </c:pt>
                <c:pt idx="38326">
                  <c:v>-5.2226099999999998E-2</c:v>
                </c:pt>
                <c:pt idx="38327">
                  <c:v>-6.21214E-2</c:v>
                </c:pt>
                <c:pt idx="38328">
                  <c:v>-4.3027900000000001E-2</c:v>
                </c:pt>
                <c:pt idx="38329">
                  <c:v>-2.7284599999999999E-2</c:v>
                </c:pt>
                <c:pt idx="38330">
                  <c:v>-5.6107499999999998E-2</c:v>
                </c:pt>
                <c:pt idx="38331">
                  <c:v>-5.4498699999999997E-2</c:v>
                </c:pt>
                <c:pt idx="38332">
                  <c:v>-5.4035199999999999E-2</c:v>
                </c:pt>
                <c:pt idx="38333">
                  <c:v>-2.8083799999999999E-2</c:v>
                </c:pt>
                <c:pt idx="38334">
                  <c:v>-2.5151300000000001E-2</c:v>
                </c:pt>
                <c:pt idx="38335">
                  <c:v>-4.3076499999999997E-2</c:v>
                </c:pt>
                <c:pt idx="38336">
                  <c:v>-5.1298099999999999E-2</c:v>
                </c:pt>
                <c:pt idx="38337">
                  <c:v>-4.4250499999999998E-2</c:v>
                </c:pt>
                <c:pt idx="38338">
                  <c:v>-4.2523400000000003E-2</c:v>
                </c:pt>
                <c:pt idx="38339">
                  <c:v>-2.2085199999999999E-2</c:v>
                </c:pt>
                <c:pt idx="38340">
                  <c:v>-3.2752999999999997E-2</c:v>
                </c:pt>
                <c:pt idx="38341">
                  <c:v>-5.6831399999999997E-2</c:v>
                </c:pt>
                <c:pt idx="38342">
                  <c:v>-8.1083299999999997E-2</c:v>
                </c:pt>
                <c:pt idx="38343">
                  <c:v>-4.5682899999999999E-2</c:v>
                </c:pt>
                <c:pt idx="38344">
                  <c:v>-4.6393400000000001E-2</c:v>
                </c:pt>
                <c:pt idx="38345">
                  <c:v>-2.5639499999999999E-2</c:v>
                </c:pt>
                <c:pt idx="38346">
                  <c:v>-5.27935E-2</c:v>
                </c:pt>
                <c:pt idx="38347">
                  <c:v>-4.96225E-2</c:v>
                </c:pt>
                <c:pt idx="38348">
                  <c:v>-6.2928200000000004E-2</c:v>
                </c:pt>
                <c:pt idx="38349">
                  <c:v>-3.6701200000000003E-2</c:v>
                </c:pt>
                <c:pt idx="38350">
                  <c:v>-2.8474800000000001E-2</c:v>
                </c:pt>
                <c:pt idx="38351">
                  <c:v>-2.7722400000000001E-2</c:v>
                </c:pt>
                <c:pt idx="38352">
                  <c:v>-5.3826300000000001E-2</c:v>
                </c:pt>
                <c:pt idx="38353">
                  <c:v>-6.4505599999999996E-2</c:v>
                </c:pt>
                <c:pt idx="38354">
                  <c:v>-3.7390699999999999E-2</c:v>
                </c:pt>
                <c:pt idx="38355">
                  <c:v>-4.7691299999999999E-2</c:v>
                </c:pt>
                <c:pt idx="38356">
                  <c:v>-2.5703400000000001E-2</c:v>
                </c:pt>
                <c:pt idx="38357">
                  <c:v>-4.2031300000000001E-2</c:v>
                </c:pt>
                <c:pt idx="38358">
                  <c:v>-5.8372500000000001E-2</c:v>
                </c:pt>
                <c:pt idx="38359">
                  <c:v>-5.4970699999999997E-2</c:v>
                </c:pt>
                <c:pt idx="38360">
                  <c:v>-5.5970199999999998E-2</c:v>
                </c:pt>
                <c:pt idx="38361">
                  <c:v>-2.9149100000000001E-2</c:v>
                </c:pt>
                <c:pt idx="38362">
                  <c:v>-3.2362000000000002E-2</c:v>
                </c:pt>
                <c:pt idx="38363">
                  <c:v>-5.4000899999999998E-2</c:v>
                </c:pt>
                <c:pt idx="38364">
                  <c:v>-5.52874E-2</c:v>
                </c:pt>
                <c:pt idx="38365">
                  <c:v>-5.2784900000000003E-2</c:v>
                </c:pt>
                <c:pt idx="38366">
                  <c:v>-4.0800099999999999E-2</c:v>
                </c:pt>
                <c:pt idx="38367">
                  <c:v>-5.3394299999999999E-2</c:v>
                </c:pt>
                <c:pt idx="38368">
                  <c:v>-5.9387200000000001E-2</c:v>
                </c:pt>
                <c:pt idx="38369">
                  <c:v>-4.9943000000000001E-2</c:v>
                </c:pt>
                <c:pt idx="38370">
                  <c:v>-4.4732099999999997E-2</c:v>
                </c:pt>
                <c:pt idx="38371">
                  <c:v>-4.2867700000000002E-2</c:v>
                </c:pt>
                <c:pt idx="38372">
                  <c:v>-3.7214299999999999E-2</c:v>
                </c:pt>
                <c:pt idx="38373">
                  <c:v>-4.4749299999999999E-2</c:v>
                </c:pt>
                <c:pt idx="38374">
                  <c:v>-4.9158100000000003E-2</c:v>
                </c:pt>
                <c:pt idx="38375">
                  <c:v>-7.2873099999999996E-2</c:v>
                </c:pt>
                <c:pt idx="38376">
                  <c:v>-5.3184500000000003E-2</c:v>
                </c:pt>
                <c:pt idx="38377">
                  <c:v>-5.7951900000000001E-2</c:v>
                </c:pt>
                <c:pt idx="38378">
                  <c:v>-6.6305199999999995E-2</c:v>
                </c:pt>
                <c:pt idx="38379">
                  <c:v>-6.1234499999999997E-2</c:v>
                </c:pt>
                <c:pt idx="38380">
                  <c:v>-5.2906000000000002E-2</c:v>
                </c:pt>
                <c:pt idx="38381">
                  <c:v>-6.8591100000000002E-2</c:v>
                </c:pt>
                <c:pt idx="38382">
                  <c:v>-4.9696900000000002E-2</c:v>
                </c:pt>
                <c:pt idx="38383">
                  <c:v>-8.7237400000000007E-2</c:v>
                </c:pt>
                <c:pt idx="38384">
                  <c:v>-5.5585900000000001E-2</c:v>
                </c:pt>
                <c:pt idx="38385">
                  <c:v>-6.2744099999999997E-2</c:v>
                </c:pt>
                <c:pt idx="38386">
                  <c:v>-5.6063700000000001E-2</c:v>
                </c:pt>
                <c:pt idx="38387">
                  <c:v>-5.4469099999999999E-2</c:v>
                </c:pt>
                <c:pt idx="38388">
                  <c:v>-5.0880399999999999E-2</c:v>
                </c:pt>
                <c:pt idx="38389">
                  <c:v>-3.2568899999999998E-2</c:v>
                </c:pt>
                <c:pt idx="38390">
                  <c:v>-3.3225999999999999E-2</c:v>
                </c:pt>
                <c:pt idx="38391">
                  <c:v>-4.0270800000000002E-2</c:v>
                </c:pt>
                <c:pt idx="38392">
                  <c:v>-5.7824100000000003E-2</c:v>
                </c:pt>
                <c:pt idx="38393">
                  <c:v>-5.756E-2</c:v>
                </c:pt>
                <c:pt idx="38394">
                  <c:v>-4.9681700000000002E-2</c:v>
                </c:pt>
                <c:pt idx="38395">
                  <c:v>-4.6822500000000003E-2</c:v>
                </c:pt>
                <c:pt idx="38396">
                  <c:v>-7.9578399999999994E-2</c:v>
                </c:pt>
                <c:pt idx="38397">
                  <c:v>-6.7072900000000005E-2</c:v>
                </c:pt>
                <c:pt idx="38398">
                  <c:v>-6.4172699999999999E-2</c:v>
                </c:pt>
                <c:pt idx="38399">
                  <c:v>-4.9299200000000001E-2</c:v>
                </c:pt>
                <c:pt idx="38400">
                  <c:v>-5.6554800000000002E-2</c:v>
                </c:pt>
                <c:pt idx="38401">
                  <c:v>-6.2718399999999994E-2</c:v>
                </c:pt>
                <c:pt idx="38402">
                  <c:v>-6.3350699999999996E-2</c:v>
                </c:pt>
                <c:pt idx="38403">
                  <c:v>-7.0320099999999996E-2</c:v>
                </c:pt>
                <c:pt idx="38404">
                  <c:v>-4.7657999999999999E-2</c:v>
                </c:pt>
                <c:pt idx="38405">
                  <c:v>-7.6423599999999994E-2</c:v>
                </c:pt>
                <c:pt idx="38406">
                  <c:v>-6.2853800000000001E-2</c:v>
                </c:pt>
                <c:pt idx="38407">
                  <c:v>-5.9160200000000003E-2</c:v>
                </c:pt>
                <c:pt idx="38408">
                  <c:v>-5.6634900000000002E-2</c:v>
                </c:pt>
                <c:pt idx="38409">
                  <c:v>-7.1231799999999998E-2</c:v>
                </c:pt>
                <c:pt idx="38410">
                  <c:v>-6.0213999999999997E-2</c:v>
                </c:pt>
                <c:pt idx="38411">
                  <c:v>-3.4236000000000003E-2</c:v>
                </c:pt>
                <c:pt idx="38412">
                  <c:v>-3.5665500000000003E-2</c:v>
                </c:pt>
                <c:pt idx="38413">
                  <c:v>-6.2125199999999998E-2</c:v>
                </c:pt>
                <c:pt idx="38414">
                  <c:v>-4.9334500000000003E-2</c:v>
                </c:pt>
                <c:pt idx="38415">
                  <c:v>-5.4299399999999998E-2</c:v>
                </c:pt>
                <c:pt idx="38416">
                  <c:v>-4.75311E-2</c:v>
                </c:pt>
                <c:pt idx="38417">
                  <c:v>-6.1887699999999997E-2</c:v>
                </c:pt>
                <c:pt idx="38418">
                  <c:v>-4.2002699999999997E-2</c:v>
                </c:pt>
                <c:pt idx="38419">
                  <c:v>-2.6768699999999999E-2</c:v>
                </c:pt>
                <c:pt idx="38420">
                  <c:v>-3.5899199999999999E-2</c:v>
                </c:pt>
                <c:pt idx="38421">
                  <c:v>-4.9795199999999998E-2</c:v>
                </c:pt>
                <c:pt idx="38422">
                  <c:v>-5.3338099999999999E-2</c:v>
                </c:pt>
                <c:pt idx="38423">
                  <c:v>-4.6025299999999998E-2</c:v>
                </c:pt>
                <c:pt idx="38424">
                  <c:v>-2.8101000000000001E-2</c:v>
                </c:pt>
                <c:pt idx="38425">
                  <c:v>-2.70748E-3</c:v>
                </c:pt>
                <c:pt idx="38426">
                  <c:v>-5.0450299999999997E-2</c:v>
                </c:pt>
                <c:pt idx="38427">
                  <c:v>-4.9346000000000001E-2</c:v>
                </c:pt>
                <c:pt idx="38428">
                  <c:v>-4.7783899999999997E-2</c:v>
                </c:pt>
                <c:pt idx="38429">
                  <c:v>-2.30198E-2</c:v>
                </c:pt>
                <c:pt idx="38430">
                  <c:v>-2.35386E-2</c:v>
                </c:pt>
                <c:pt idx="38431">
                  <c:v>-3.6757499999999999E-2</c:v>
                </c:pt>
                <c:pt idx="38432">
                  <c:v>-1.8866500000000001E-2</c:v>
                </c:pt>
                <c:pt idx="38433">
                  <c:v>-5.8841699999999997E-2</c:v>
                </c:pt>
                <c:pt idx="38434">
                  <c:v>-3.3749599999999998E-2</c:v>
                </c:pt>
                <c:pt idx="38435">
                  <c:v>-2.65951E-2</c:v>
                </c:pt>
                <c:pt idx="38436">
                  <c:v>-3.84445E-2</c:v>
                </c:pt>
                <c:pt idx="38437">
                  <c:v>-3.2808299999999999E-2</c:v>
                </c:pt>
                <c:pt idx="38438">
                  <c:v>-2.76566E-2</c:v>
                </c:pt>
                <c:pt idx="38439">
                  <c:v>-7.0125599999999996E-2</c:v>
                </c:pt>
                <c:pt idx="38440">
                  <c:v>-5.3580299999999997E-2</c:v>
                </c:pt>
                <c:pt idx="38441">
                  <c:v>-4.29468E-2</c:v>
                </c:pt>
                <c:pt idx="38442">
                  <c:v>-2.4175599999999998E-2</c:v>
                </c:pt>
                <c:pt idx="38443">
                  <c:v>-2.5512699999999999E-2</c:v>
                </c:pt>
                <c:pt idx="38444">
                  <c:v>-4.1603099999999997E-2</c:v>
                </c:pt>
                <c:pt idx="38445">
                  <c:v>-1.7575299999999999E-2</c:v>
                </c:pt>
                <c:pt idx="38446">
                  <c:v>-1.9725800000000002E-2</c:v>
                </c:pt>
                <c:pt idx="38447">
                  <c:v>-2.25735E-2</c:v>
                </c:pt>
                <c:pt idx="38448">
                  <c:v>-2.0470599999999999E-2</c:v>
                </c:pt>
                <c:pt idx="38449">
                  <c:v>-3.2968499999999998E-2</c:v>
                </c:pt>
                <c:pt idx="38450">
                  <c:v>-1.5955899999999999E-2</c:v>
                </c:pt>
                <c:pt idx="38451">
                  <c:v>-2.5773000000000001E-2</c:v>
                </c:pt>
                <c:pt idx="38452">
                  <c:v>-3.6766100000000003E-2</c:v>
                </c:pt>
                <c:pt idx="38453">
                  <c:v>-3.8270999999999999E-2</c:v>
                </c:pt>
                <c:pt idx="38454">
                  <c:v>-2.94571E-2</c:v>
                </c:pt>
                <c:pt idx="38455">
                  <c:v>-3.9995200000000002E-2</c:v>
                </c:pt>
                <c:pt idx="38456">
                  <c:v>-4.8436199999999999E-2</c:v>
                </c:pt>
                <c:pt idx="38457">
                  <c:v>-2.09284E-2</c:v>
                </c:pt>
                <c:pt idx="38458">
                  <c:v>-4.2813299999999999E-2</c:v>
                </c:pt>
                <c:pt idx="38459">
                  <c:v>-4.3835600000000002E-2</c:v>
                </c:pt>
                <c:pt idx="38460">
                  <c:v>-4.83303E-2</c:v>
                </c:pt>
                <c:pt idx="38461">
                  <c:v>-5.7040199999999999E-2</c:v>
                </c:pt>
                <c:pt idx="38462">
                  <c:v>-3.0415500000000002E-2</c:v>
                </c:pt>
                <c:pt idx="38463">
                  <c:v>-5.1637599999999999E-2</c:v>
                </c:pt>
                <c:pt idx="38464">
                  <c:v>-4.7150600000000001E-2</c:v>
                </c:pt>
                <c:pt idx="38465">
                  <c:v>-3.3378600000000001E-2</c:v>
                </c:pt>
                <c:pt idx="38466">
                  <c:v>-5.0104099999999999E-2</c:v>
                </c:pt>
                <c:pt idx="38467">
                  <c:v>-2.8262099999999998E-2</c:v>
                </c:pt>
                <c:pt idx="38468">
                  <c:v>-2.5460199999999999E-2</c:v>
                </c:pt>
                <c:pt idx="38469">
                  <c:v>-2.9746100000000001E-2</c:v>
                </c:pt>
                <c:pt idx="38470">
                  <c:v>-2.9379800000000001E-2</c:v>
                </c:pt>
                <c:pt idx="38471">
                  <c:v>-2.61745E-2</c:v>
                </c:pt>
                <c:pt idx="38472">
                  <c:v>-1.7704999999999999E-2</c:v>
                </c:pt>
                <c:pt idx="38473">
                  <c:v>-1.0376E-2</c:v>
                </c:pt>
                <c:pt idx="38474">
                  <c:v>-1.36738E-2</c:v>
                </c:pt>
                <c:pt idx="38475">
                  <c:v>-9.9563600000000005E-4</c:v>
                </c:pt>
                <c:pt idx="38476">
                  <c:v>-2.4045899999999999E-2</c:v>
                </c:pt>
                <c:pt idx="38477">
                  <c:v>-2.5213200000000002E-2</c:v>
                </c:pt>
                <c:pt idx="38478">
                  <c:v>1.1547999999999999E-2</c:v>
                </c:pt>
                <c:pt idx="38479">
                  <c:v>-4.2657900000000002E-3</c:v>
                </c:pt>
                <c:pt idx="38480">
                  <c:v>-1.02015E-2</c:v>
                </c:pt>
                <c:pt idx="38481">
                  <c:v>-1.96934E-2</c:v>
                </c:pt>
                <c:pt idx="38482">
                  <c:v>-1.3063399999999999E-2</c:v>
                </c:pt>
                <c:pt idx="38483">
                  <c:v>-3.6445600000000002E-2</c:v>
                </c:pt>
                <c:pt idx="38484">
                  <c:v>-1.3373400000000001E-2</c:v>
                </c:pt>
                <c:pt idx="38485">
                  <c:v>-5.5742300000000003E-3</c:v>
                </c:pt>
                <c:pt idx="38486">
                  <c:v>-2.5125499999999999E-2</c:v>
                </c:pt>
                <c:pt idx="38487">
                  <c:v>-3.2609899999999997E-2</c:v>
                </c:pt>
                <c:pt idx="38488">
                  <c:v>-2.37875E-2</c:v>
                </c:pt>
                <c:pt idx="38489">
                  <c:v>-2.3652099999999999E-2</c:v>
                </c:pt>
                <c:pt idx="38490">
                  <c:v>-2.4321599999999999E-2</c:v>
                </c:pt>
                <c:pt idx="38491">
                  <c:v>-2.5203699999999999E-2</c:v>
                </c:pt>
                <c:pt idx="38492">
                  <c:v>-3.3684699999999998E-2</c:v>
                </c:pt>
                <c:pt idx="38493">
                  <c:v>-3.0787499999999999E-2</c:v>
                </c:pt>
                <c:pt idx="38494">
                  <c:v>-4.3738399999999997E-2</c:v>
                </c:pt>
                <c:pt idx="38495">
                  <c:v>-5.0144200000000003E-3</c:v>
                </c:pt>
                <c:pt idx="38496">
                  <c:v>-6.1759900000000001E-3</c:v>
                </c:pt>
                <c:pt idx="38497">
                  <c:v>-1.9051599999999998E-2</c:v>
                </c:pt>
                <c:pt idx="38498">
                  <c:v>-1.6606300000000001E-2</c:v>
                </c:pt>
                <c:pt idx="38499">
                  <c:v>-2.7456300000000002E-3</c:v>
                </c:pt>
                <c:pt idx="38500">
                  <c:v>-1.0658300000000001E-2</c:v>
                </c:pt>
                <c:pt idx="38501">
                  <c:v>-2.0835900000000001E-2</c:v>
                </c:pt>
                <c:pt idx="38502">
                  <c:v>-4.0588400000000002E-3</c:v>
                </c:pt>
                <c:pt idx="38503">
                  <c:v>-1.9557999999999999E-2</c:v>
                </c:pt>
                <c:pt idx="38504">
                  <c:v>-6.0529700000000004E-3</c:v>
                </c:pt>
                <c:pt idx="38505">
                  <c:v>-2.4658200000000002E-2</c:v>
                </c:pt>
                <c:pt idx="38506">
                  <c:v>-7.4329399999999999E-3</c:v>
                </c:pt>
                <c:pt idx="38507">
                  <c:v>1.41716E-3</c:v>
                </c:pt>
                <c:pt idx="38508">
                  <c:v>-7.7838899999999999E-3</c:v>
                </c:pt>
                <c:pt idx="38509">
                  <c:v>-7.2078699999999999E-3</c:v>
                </c:pt>
                <c:pt idx="38510">
                  <c:v>-1.0467499999999999E-2</c:v>
                </c:pt>
                <c:pt idx="38511">
                  <c:v>-1.3769099999999999E-2</c:v>
                </c:pt>
                <c:pt idx="38512">
                  <c:v>-4.7941199999999998E-3</c:v>
                </c:pt>
                <c:pt idx="38513">
                  <c:v>-1.48544E-2</c:v>
                </c:pt>
                <c:pt idx="38514">
                  <c:v>-1.5357000000000001E-2</c:v>
                </c:pt>
                <c:pt idx="38515">
                  <c:v>-1.6215299999999998E-2</c:v>
                </c:pt>
                <c:pt idx="38516">
                  <c:v>1.66006E-2</c:v>
                </c:pt>
                <c:pt idx="38517">
                  <c:v>2.3498500000000001E-3</c:v>
                </c:pt>
                <c:pt idx="38518">
                  <c:v>-8.7432900000000008E-3</c:v>
                </c:pt>
                <c:pt idx="38519">
                  <c:v>3.0612899999999998E-4</c:v>
                </c:pt>
                <c:pt idx="38520">
                  <c:v>2.1384199999999999E-2</c:v>
                </c:pt>
                <c:pt idx="38521">
                  <c:v>-2.1972699999999999E-3</c:v>
                </c:pt>
                <c:pt idx="38522">
                  <c:v>-1.02167E-2</c:v>
                </c:pt>
                <c:pt idx="38523">
                  <c:v>6.0176800000000003E-4</c:v>
                </c:pt>
                <c:pt idx="38524">
                  <c:v>-9.8400099999999997E-3</c:v>
                </c:pt>
                <c:pt idx="38525">
                  <c:v>-1.51682E-2</c:v>
                </c:pt>
                <c:pt idx="38526">
                  <c:v>1.84917E-3</c:v>
                </c:pt>
                <c:pt idx="38527">
                  <c:v>1.32923E-2</c:v>
                </c:pt>
                <c:pt idx="38528">
                  <c:v>-2.3736999999999999E-3</c:v>
                </c:pt>
                <c:pt idx="38529">
                  <c:v>1.4110599999999999E-2</c:v>
                </c:pt>
                <c:pt idx="38530">
                  <c:v>8.1157699999999996E-4</c:v>
                </c:pt>
                <c:pt idx="38531">
                  <c:v>1.37863E-2</c:v>
                </c:pt>
                <c:pt idx="38532">
                  <c:v>-7.9688999999999992E-3</c:v>
                </c:pt>
                <c:pt idx="38533">
                  <c:v>1.13277E-2</c:v>
                </c:pt>
                <c:pt idx="38534">
                  <c:v>-4.37069E-3</c:v>
                </c:pt>
                <c:pt idx="38535">
                  <c:v>-1.0038399999999999E-2</c:v>
                </c:pt>
                <c:pt idx="38536">
                  <c:v>-2.4690599999999999E-3</c:v>
                </c:pt>
                <c:pt idx="38537">
                  <c:v>1.36757E-3</c:v>
                </c:pt>
                <c:pt idx="38538">
                  <c:v>2.53811E-2</c:v>
                </c:pt>
                <c:pt idx="38539">
                  <c:v>1.74179E-2</c:v>
                </c:pt>
                <c:pt idx="38540">
                  <c:v>-6.3028299999999997E-3</c:v>
                </c:pt>
                <c:pt idx="38541">
                  <c:v>6.7644100000000002E-3</c:v>
                </c:pt>
                <c:pt idx="38542">
                  <c:v>3.4504899999999998E-2</c:v>
                </c:pt>
                <c:pt idx="38543">
                  <c:v>1.6326E-2</c:v>
                </c:pt>
                <c:pt idx="38544">
                  <c:v>2.6025800000000002E-2</c:v>
                </c:pt>
                <c:pt idx="38545">
                  <c:v>1.65977E-2</c:v>
                </c:pt>
                <c:pt idx="38546">
                  <c:v>2.3952500000000002E-2</c:v>
                </c:pt>
                <c:pt idx="38547">
                  <c:v>2.3870499999999999E-2</c:v>
                </c:pt>
                <c:pt idx="38548">
                  <c:v>3.5029400000000002E-2</c:v>
                </c:pt>
                <c:pt idx="38549">
                  <c:v>3.1701100000000003E-2</c:v>
                </c:pt>
                <c:pt idx="38550">
                  <c:v>3.3165899999999998E-2</c:v>
                </c:pt>
                <c:pt idx="38551">
                  <c:v>9.8848300000000007E-3</c:v>
                </c:pt>
                <c:pt idx="38552">
                  <c:v>1.5888200000000002E-2</c:v>
                </c:pt>
                <c:pt idx="38553">
                  <c:v>8.5935600000000001E-3</c:v>
                </c:pt>
                <c:pt idx="38554">
                  <c:v>3.0942899999999999E-2</c:v>
                </c:pt>
                <c:pt idx="38555">
                  <c:v>1.85413E-2</c:v>
                </c:pt>
                <c:pt idx="38556">
                  <c:v>3.25832E-2</c:v>
                </c:pt>
                <c:pt idx="38557">
                  <c:v>1.33495E-2</c:v>
                </c:pt>
                <c:pt idx="38558">
                  <c:v>8.5363399999999999E-3</c:v>
                </c:pt>
                <c:pt idx="38559">
                  <c:v>3.3810600000000003E-2</c:v>
                </c:pt>
                <c:pt idx="38560">
                  <c:v>2.8090500000000001E-2</c:v>
                </c:pt>
                <c:pt idx="38561">
                  <c:v>2.9643099999999999E-2</c:v>
                </c:pt>
                <c:pt idx="38562">
                  <c:v>8.3084100000000004E-3</c:v>
                </c:pt>
                <c:pt idx="38563">
                  <c:v>1.60923E-2</c:v>
                </c:pt>
                <c:pt idx="38564">
                  <c:v>1.9603700000000002E-2</c:v>
                </c:pt>
                <c:pt idx="38565">
                  <c:v>3.4871100000000002E-2</c:v>
                </c:pt>
                <c:pt idx="38566">
                  <c:v>1.7254800000000001E-2</c:v>
                </c:pt>
                <c:pt idx="38567">
                  <c:v>8.5916499999999993E-3</c:v>
                </c:pt>
                <c:pt idx="38568">
                  <c:v>4.0588400000000002E-3</c:v>
                </c:pt>
                <c:pt idx="38569">
                  <c:v>1.38464E-2</c:v>
                </c:pt>
                <c:pt idx="38570">
                  <c:v>2.9069899999999999E-2</c:v>
                </c:pt>
                <c:pt idx="38571">
                  <c:v>2.7670899999999998E-2</c:v>
                </c:pt>
                <c:pt idx="38572">
                  <c:v>2.9881499999999998E-2</c:v>
                </c:pt>
                <c:pt idx="38573">
                  <c:v>4.39014E-2</c:v>
                </c:pt>
                <c:pt idx="38574">
                  <c:v>3.15094E-2</c:v>
                </c:pt>
                <c:pt idx="38575">
                  <c:v>3.4350400000000003E-2</c:v>
                </c:pt>
                <c:pt idx="38576">
                  <c:v>5.0173799999999998E-2</c:v>
                </c:pt>
                <c:pt idx="38577">
                  <c:v>4.1881599999999998E-2</c:v>
                </c:pt>
                <c:pt idx="38578">
                  <c:v>4.4071199999999998E-2</c:v>
                </c:pt>
                <c:pt idx="38579">
                  <c:v>2.09284E-2</c:v>
                </c:pt>
                <c:pt idx="38580">
                  <c:v>2.17247E-2</c:v>
                </c:pt>
                <c:pt idx="38581">
                  <c:v>3.19691E-2</c:v>
                </c:pt>
                <c:pt idx="38582">
                  <c:v>2.1199200000000001E-2</c:v>
                </c:pt>
                <c:pt idx="38583">
                  <c:v>1.9392E-2</c:v>
                </c:pt>
                <c:pt idx="38584">
                  <c:v>3.9265599999999998E-2</c:v>
                </c:pt>
                <c:pt idx="38585">
                  <c:v>2.2283600000000001E-2</c:v>
                </c:pt>
                <c:pt idx="38586">
                  <c:v>2.0784400000000001E-2</c:v>
                </c:pt>
                <c:pt idx="38587">
                  <c:v>3.3510199999999997E-2</c:v>
                </c:pt>
                <c:pt idx="38588">
                  <c:v>4.1624099999999997E-2</c:v>
                </c:pt>
                <c:pt idx="38589">
                  <c:v>5.8758699999999997E-2</c:v>
                </c:pt>
                <c:pt idx="38590">
                  <c:v>3.4428599999999997E-2</c:v>
                </c:pt>
                <c:pt idx="38591">
                  <c:v>4.9434699999999998E-2</c:v>
                </c:pt>
                <c:pt idx="38592">
                  <c:v>2.9801399999999999E-2</c:v>
                </c:pt>
                <c:pt idx="38593">
                  <c:v>6.3012100000000001E-2</c:v>
                </c:pt>
                <c:pt idx="38594">
                  <c:v>8.3295800000000003E-2</c:v>
                </c:pt>
                <c:pt idx="38595">
                  <c:v>3.9088199999999997E-2</c:v>
                </c:pt>
                <c:pt idx="38596">
                  <c:v>4.0355700000000001E-2</c:v>
                </c:pt>
                <c:pt idx="38597">
                  <c:v>2.70548E-2</c:v>
                </c:pt>
                <c:pt idx="38598">
                  <c:v>5.1787399999999997E-2</c:v>
                </c:pt>
                <c:pt idx="38599">
                  <c:v>3.9856000000000003E-2</c:v>
                </c:pt>
                <c:pt idx="38600">
                  <c:v>4.6311400000000003E-2</c:v>
                </c:pt>
                <c:pt idx="38601">
                  <c:v>3.4468699999999998E-2</c:v>
                </c:pt>
                <c:pt idx="38602">
                  <c:v>4.1033699999999999E-2</c:v>
                </c:pt>
                <c:pt idx="38603">
                  <c:v>3.8537000000000002E-2</c:v>
                </c:pt>
                <c:pt idx="38604">
                  <c:v>3.77054E-2</c:v>
                </c:pt>
                <c:pt idx="38605">
                  <c:v>6.76374E-2</c:v>
                </c:pt>
                <c:pt idx="38606">
                  <c:v>6.3010200000000002E-2</c:v>
                </c:pt>
                <c:pt idx="38607">
                  <c:v>7.3657E-2</c:v>
                </c:pt>
                <c:pt idx="38608">
                  <c:v>5.1139799999999999E-2</c:v>
                </c:pt>
                <c:pt idx="38609">
                  <c:v>5.0335900000000003E-2</c:v>
                </c:pt>
                <c:pt idx="38610">
                  <c:v>4.97808E-2</c:v>
                </c:pt>
                <c:pt idx="38611">
                  <c:v>6.4034499999999994E-2</c:v>
                </c:pt>
                <c:pt idx="38612">
                  <c:v>5.2984200000000002E-2</c:v>
                </c:pt>
                <c:pt idx="38613">
                  <c:v>3.1920400000000002E-2</c:v>
                </c:pt>
                <c:pt idx="38614">
                  <c:v>3.2630899999999997E-2</c:v>
                </c:pt>
                <c:pt idx="38615">
                  <c:v>5.6689299999999998E-2</c:v>
                </c:pt>
                <c:pt idx="38616">
                  <c:v>3.8789700000000003E-2</c:v>
                </c:pt>
                <c:pt idx="38617">
                  <c:v>5.2722900000000003E-2</c:v>
                </c:pt>
                <c:pt idx="38618">
                  <c:v>4.8067100000000001E-2</c:v>
                </c:pt>
                <c:pt idx="38619">
                  <c:v>5.6793200000000002E-2</c:v>
                </c:pt>
                <c:pt idx="38620">
                  <c:v>4.9711199999999997E-2</c:v>
                </c:pt>
                <c:pt idx="38621">
                  <c:v>5.2990900000000001E-2</c:v>
                </c:pt>
                <c:pt idx="38622">
                  <c:v>4.9709299999999998E-2</c:v>
                </c:pt>
                <c:pt idx="38623">
                  <c:v>7.3711399999999996E-2</c:v>
                </c:pt>
                <c:pt idx="38624">
                  <c:v>5.3007100000000001E-2</c:v>
                </c:pt>
                <c:pt idx="38625">
                  <c:v>5.2784900000000003E-2</c:v>
                </c:pt>
                <c:pt idx="38626">
                  <c:v>5.9342399999999997E-2</c:v>
                </c:pt>
                <c:pt idx="38627">
                  <c:v>6.2224399999999999E-2</c:v>
                </c:pt>
                <c:pt idx="38628">
                  <c:v>6.2815700000000002E-2</c:v>
                </c:pt>
                <c:pt idx="38629">
                  <c:v>5.6232499999999998E-2</c:v>
                </c:pt>
                <c:pt idx="38630">
                  <c:v>5.7257700000000002E-2</c:v>
                </c:pt>
                <c:pt idx="38631">
                  <c:v>5.0360700000000001E-2</c:v>
                </c:pt>
                <c:pt idx="38632">
                  <c:v>6.9514300000000001E-2</c:v>
                </c:pt>
                <c:pt idx="38633">
                  <c:v>7.2696700000000003E-2</c:v>
                </c:pt>
                <c:pt idx="38634">
                  <c:v>6.0171099999999998E-2</c:v>
                </c:pt>
                <c:pt idx="38635">
                  <c:v>7.1228E-2</c:v>
                </c:pt>
                <c:pt idx="38636">
                  <c:v>7.34987E-2</c:v>
                </c:pt>
                <c:pt idx="38637">
                  <c:v>6.9351200000000002E-2</c:v>
                </c:pt>
                <c:pt idx="38638">
                  <c:v>7.8043000000000001E-2</c:v>
                </c:pt>
                <c:pt idx="38639">
                  <c:v>7.02763E-2</c:v>
                </c:pt>
                <c:pt idx="38640">
                  <c:v>6.4211799999999999E-2</c:v>
                </c:pt>
                <c:pt idx="38641" formatCode="0.00E+00">
                  <c:v>6.6483500000000001E-2</c:v>
                </c:pt>
                <c:pt idx="38642">
                  <c:v>4.91428E-2</c:v>
                </c:pt>
                <c:pt idx="38643">
                  <c:v>5.7484599999999997E-2</c:v>
                </c:pt>
                <c:pt idx="38644">
                  <c:v>7.7136999999999997E-2</c:v>
                </c:pt>
                <c:pt idx="38645">
                  <c:v>6.19001E-2</c:v>
                </c:pt>
                <c:pt idx="38646">
                  <c:v>6.89945E-2</c:v>
                </c:pt>
                <c:pt idx="38647">
                  <c:v>4.8583000000000001E-2</c:v>
                </c:pt>
                <c:pt idx="38648">
                  <c:v>5.7996699999999998E-2</c:v>
                </c:pt>
                <c:pt idx="38649">
                  <c:v>5.4065700000000001E-2</c:v>
                </c:pt>
                <c:pt idx="38650">
                  <c:v>7.7920000000000003E-2</c:v>
                </c:pt>
                <c:pt idx="38651">
                  <c:v>5.7530400000000002E-2</c:v>
                </c:pt>
                <c:pt idx="38652">
                  <c:v>5.7403599999999999E-2</c:v>
                </c:pt>
                <c:pt idx="38653">
                  <c:v>6.1042800000000001E-2</c:v>
                </c:pt>
                <c:pt idx="38654">
                  <c:v>7.0515599999999998E-2</c:v>
                </c:pt>
                <c:pt idx="38655">
                  <c:v>7.8419699999999995E-2</c:v>
                </c:pt>
                <c:pt idx="38656">
                  <c:v>5.5441900000000002E-2</c:v>
                </c:pt>
                <c:pt idx="38657">
                  <c:v>7.5026499999999996E-2</c:v>
                </c:pt>
                <c:pt idx="38658">
                  <c:v>4.9593900000000003E-2</c:v>
                </c:pt>
                <c:pt idx="38659">
                  <c:v>5.5148099999999999E-2</c:v>
                </c:pt>
                <c:pt idx="38660">
                  <c:v>5.17168E-2</c:v>
                </c:pt>
                <c:pt idx="38661">
                  <c:v>7.4029899999999996E-2</c:v>
                </c:pt>
                <c:pt idx="38662">
                  <c:v>6.3566200000000003E-2</c:v>
                </c:pt>
                <c:pt idx="38663">
                  <c:v>5.6738900000000002E-2</c:v>
                </c:pt>
                <c:pt idx="38664">
                  <c:v>5.5201500000000001E-2</c:v>
                </c:pt>
                <c:pt idx="38665">
                  <c:v>6.1916400000000003E-2</c:v>
                </c:pt>
                <c:pt idx="38666">
                  <c:v>7.3139200000000001E-2</c:v>
                </c:pt>
                <c:pt idx="38667">
                  <c:v>7.7778799999999995E-2</c:v>
                </c:pt>
                <c:pt idx="38668">
                  <c:v>6.4362500000000003E-2</c:v>
                </c:pt>
                <c:pt idx="38669">
                  <c:v>3.3059100000000001E-2</c:v>
                </c:pt>
                <c:pt idx="38670">
                  <c:v>4.8779500000000003E-2</c:v>
                </c:pt>
                <c:pt idx="38671">
                  <c:v>6.9654499999999994E-2</c:v>
                </c:pt>
                <c:pt idx="38672">
                  <c:v>3.8062100000000001E-2</c:v>
                </c:pt>
                <c:pt idx="38673">
                  <c:v>5.0475100000000002E-2</c:v>
                </c:pt>
                <c:pt idx="38674">
                  <c:v>3.2314299999999997E-2</c:v>
                </c:pt>
                <c:pt idx="38675">
                  <c:v>6.3432699999999995E-2</c:v>
                </c:pt>
                <c:pt idx="38676">
                  <c:v>5.5616400000000003E-2</c:v>
                </c:pt>
                <c:pt idx="38677">
                  <c:v>4.7208800000000002E-2</c:v>
                </c:pt>
                <c:pt idx="38678">
                  <c:v>6.8297399999999994E-2</c:v>
                </c:pt>
                <c:pt idx="38679">
                  <c:v>5.2165000000000003E-2</c:v>
                </c:pt>
                <c:pt idx="38680">
                  <c:v>5.6795100000000001E-2</c:v>
                </c:pt>
                <c:pt idx="38681">
                  <c:v>4.5522699999999999E-2</c:v>
                </c:pt>
                <c:pt idx="38682">
                  <c:v>5.4264100000000003E-2</c:v>
                </c:pt>
                <c:pt idx="38683">
                  <c:v>5.8738699999999998E-2</c:v>
                </c:pt>
                <c:pt idx="38684">
                  <c:v>5.7496100000000001E-2</c:v>
                </c:pt>
                <c:pt idx="38685">
                  <c:v>4.8267400000000002E-2</c:v>
                </c:pt>
                <c:pt idx="38686">
                  <c:v>4.6394299999999999E-2</c:v>
                </c:pt>
                <c:pt idx="38687">
                  <c:v>4.7984100000000002E-2</c:v>
                </c:pt>
                <c:pt idx="38688">
                  <c:v>6.73628E-2</c:v>
                </c:pt>
                <c:pt idx="38689">
                  <c:v>5.9507400000000002E-2</c:v>
                </c:pt>
                <c:pt idx="38690">
                  <c:v>4.8848200000000001E-2</c:v>
                </c:pt>
                <c:pt idx="38691">
                  <c:v>5.7425499999999997E-2</c:v>
                </c:pt>
                <c:pt idx="38692">
                  <c:v>6.0727099999999999E-2</c:v>
                </c:pt>
                <c:pt idx="38693">
                  <c:v>5.9840200000000003E-2</c:v>
                </c:pt>
                <c:pt idx="38694">
                  <c:v>6.5382999999999997E-2</c:v>
                </c:pt>
                <c:pt idx="38695">
                  <c:v>6.5866499999999994E-2</c:v>
                </c:pt>
                <c:pt idx="38696">
                  <c:v>7.1198499999999998E-2</c:v>
                </c:pt>
                <c:pt idx="38697">
                  <c:v>5.5445700000000001E-2</c:v>
                </c:pt>
                <c:pt idx="38698">
                  <c:v>6.6825899999999994E-2</c:v>
                </c:pt>
                <c:pt idx="38699">
                  <c:v>7.0089299999999993E-2</c:v>
                </c:pt>
                <c:pt idx="38700">
                  <c:v>7.9529799999999998E-2</c:v>
                </c:pt>
                <c:pt idx="38701">
                  <c:v>7.9869300000000004E-2</c:v>
                </c:pt>
                <c:pt idx="38702">
                  <c:v>6.8252599999999997E-2</c:v>
                </c:pt>
                <c:pt idx="38703">
                  <c:v>7.6618199999999997E-2</c:v>
                </c:pt>
                <c:pt idx="38704">
                  <c:v>6.7134899999999997E-2</c:v>
                </c:pt>
                <c:pt idx="38705">
                  <c:v>6.0305600000000001E-2</c:v>
                </c:pt>
                <c:pt idx="38706">
                  <c:v>6.3788399999999995E-2</c:v>
                </c:pt>
                <c:pt idx="38707">
                  <c:v>7.4239700000000006E-2</c:v>
                </c:pt>
                <c:pt idx="38708">
                  <c:v>6.0281800000000003E-2</c:v>
                </c:pt>
                <c:pt idx="38709">
                  <c:v>5.7003999999999999E-2</c:v>
                </c:pt>
                <c:pt idx="38710">
                  <c:v>5.2980399999999997E-2</c:v>
                </c:pt>
                <c:pt idx="38711">
                  <c:v>5.05047E-2</c:v>
                </c:pt>
                <c:pt idx="38712">
                  <c:v>5.9933699999999999E-2</c:v>
                </c:pt>
                <c:pt idx="38713">
                  <c:v>5.4183000000000002E-2</c:v>
                </c:pt>
                <c:pt idx="38714">
                  <c:v>6.4866999999999994E-2</c:v>
                </c:pt>
                <c:pt idx="38715">
                  <c:v>4.8800499999999997E-2</c:v>
                </c:pt>
                <c:pt idx="38716">
                  <c:v>5.8691E-2</c:v>
                </c:pt>
                <c:pt idx="38717">
                  <c:v>6.2289200000000003E-2</c:v>
                </c:pt>
                <c:pt idx="38718">
                  <c:v>5.6396500000000002E-2</c:v>
                </c:pt>
                <c:pt idx="38719">
                  <c:v>7.0225700000000002E-2</c:v>
                </c:pt>
                <c:pt idx="38720">
                  <c:v>5.9732399999999998E-2</c:v>
                </c:pt>
                <c:pt idx="38721">
                  <c:v>6.8776100000000007E-2</c:v>
                </c:pt>
                <c:pt idx="38722">
                  <c:v>6.7871100000000004E-2</c:v>
                </c:pt>
                <c:pt idx="38723">
                  <c:v>5.0008799999999999E-2</c:v>
                </c:pt>
                <c:pt idx="38724">
                  <c:v>6.4714400000000005E-2</c:v>
                </c:pt>
                <c:pt idx="38725">
                  <c:v>6.0613599999999997E-2</c:v>
                </c:pt>
                <c:pt idx="38726">
                  <c:v>5.0143199999999999E-2</c:v>
                </c:pt>
                <c:pt idx="38727">
                  <c:v>6.12049E-2</c:v>
                </c:pt>
                <c:pt idx="38728">
                  <c:v>4.79336E-2</c:v>
                </c:pt>
                <c:pt idx="38729">
                  <c:v>5.48668E-2</c:v>
                </c:pt>
                <c:pt idx="38730">
                  <c:v>4.9008400000000001E-2</c:v>
                </c:pt>
                <c:pt idx="38731">
                  <c:v>5.4294599999999998E-2</c:v>
                </c:pt>
                <c:pt idx="38732">
                  <c:v>4.8523900000000002E-2</c:v>
                </c:pt>
                <c:pt idx="38733">
                  <c:v>4.5844999999999997E-2</c:v>
                </c:pt>
                <c:pt idx="38734">
                  <c:v>5.4119100000000003E-2</c:v>
                </c:pt>
                <c:pt idx="38735">
                  <c:v>5.5639300000000003E-2</c:v>
                </c:pt>
                <c:pt idx="38736">
                  <c:v>4.4282000000000002E-2</c:v>
                </c:pt>
                <c:pt idx="38737">
                  <c:v>5.1381099999999999E-2</c:v>
                </c:pt>
                <c:pt idx="38738">
                  <c:v>6.1628299999999997E-2</c:v>
                </c:pt>
                <c:pt idx="38739">
                  <c:v>6.0061499999999997E-2</c:v>
                </c:pt>
                <c:pt idx="38740">
                  <c:v>5.0221399999999999E-2</c:v>
                </c:pt>
                <c:pt idx="38741">
                  <c:v>5.1043499999999999E-2</c:v>
                </c:pt>
                <c:pt idx="38742">
                  <c:v>4.7970800000000001E-2</c:v>
                </c:pt>
                <c:pt idx="38743">
                  <c:v>4.7363299999999997E-2</c:v>
                </c:pt>
                <c:pt idx="38744">
                  <c:v>4.1933999999999999E-2</c:v>
                </c:pt>
                <c:pt idx="38745">
                  <c:v>4.5365299999999997E-2</c:v>
                </c:pt>
                <c:pt idx="38746">
                  <c:v>2.9587700000000001E-2</c:v>
                </c:pt>
                <c:pt idx="38747">
                  <c:v>2.3766499999999999E-2</c:v>
                </c:pt>
                <c:pt idx="38748">
                  <c:v>2.16007E-2</c:v>
                </c:pt>
                <c:pt idx="38749">
                  <c:v>2.9595400000000001E-2</c:v>
                </c:pt>
                <c:pt idx="38750">
                  <c:v>2.3453700000000001E-2</c:v>
                </c:pt>
                <c:pt idx="38751">
                  <c:v>1.79052E-2</c:v>
                </c:pt>
                <c:pt idx="38752">
                  <c:v>2.45924E-2</c:v>
                </c:pt>
                <c:pt idx="38753">
                  <c:v>3.56321E-2</c:v>
                </c:pt>
                <c:pt idx="38754">
                  <c:v>1.2515999999999999E-2</c:v>
                </c:pt>
                <c:pt idx="38755">
                  <c:v>1.51892E-2</c:v>
                </c:pt>
                <c:pt idx="38756">
                  <c:v>2.6305200000000001E-2</c:v>
                </c:pt>
                <c:pt idx="38757">
                  <c:v>2.4186099999999999E-2</c:v>
                </c:pt>
                <c:pt idx="38758">
                  <c:v>2.89898E-2</c:v>
                </c:pt>
                <c:pt idx="38759">
                  <c:v>2.5721500000000001E-2</c:v>
                </c:pt>
                <c:pt idx="38760">
                  <c:v>2.5953299999999999E-2</c:v>
                </c:pt>
                <c:pt idx="38761">
                  <c:v>3.4421899999999998E-2</c:v>
                </c:pt>
                <c:pt idx="38762">
                  <c:v>4.1629800000000002E-2</c:v>
                </c:pt>
                <c:pt idx="38763">
                  <c:v>4.5319600000000002E-2</c:v>
                </c:pt>
                <c:pt idx="38764">
                  <c:v>3.8954700000000002E-2</c:v>
                </c:pt>
                <c:pt idx="38765">
                  <c:v>2.8494800000000001E-2</c:v>
                </c:pt>
                <c:pt idx="38766">
                  <c:v>1.29547E-2</c:v>
                </c:pt>
                <c:pt idx="38767">
                  <c:v>1.33762E-2</c:v>
                </c:pt>
                <c:pt idx="38768">
                  <c:v>7.7505100000000004E-3</c:v>
                </c:pt>
                <c:pt idx="38769">
                  <c:v>1.7851800000000001E-2</c:v>
                </c:pt>
                <c:pt idx="38770">
                  <c:v>1.27811E-2</c:v>
                </c:pt>
                <c:pt idx="38771">
                  <c:v>6.78825E-3</c:v>
                </c:pt>
                <c:pt idx="38772">
                  <c:v>2.3880999999999999E-2</c:v>
                </c:pt>
                <c:pt idx="38773">
                  <c:v>2.3786499999999999E-2</c:v>
                </c:pt>
                <c:pt idx="38774">
                  <c:v>2.8771399999999999E-2</c:v>
                </c:pt>
                <c:pt idx="38775">
                  <c:v>1.5358E-2</c:v>
                </c:pt>
                <c:pt idx="38776">
                  <c:v>1.9903199999999999E-2</c:v>
                </c:pt>
                <c:pt idx="38777">
                  <c:v>3.4694700000000002E-2</c:v>
                </c:pt>
                <c:pt idx="38778">
                  <c:v>1.66264E-2</c:v>
                </c:pt>
                <c:pt idx="38779">
                  <c:v>-2.5844599999999998E-3</c:v>
                </c:pt>
                <c:pt idx="38780">
                  <c:v>1.5122399999999999E-2</c:v>
                </c:pt>
                <c:pt idx="38781" formatCode="0.00E+00">
                  <c:v>-4.8637400000000003E-5</c:v>
                </c:pt>
                <c:pt idx="38782">
                  <c:v>8.8825199999999997E-3</c:v>
                </c:pt>
                <c:pt idx="38783">
                  <c:v>2.1899200000000001E-2</c:v>
                </c:pt>
                <c:pt idx="38784">
                  <c:v>2.0431499999999998E-2</c:v>
                </c:pt>
                <c:pt idx="38785">
                  <c:v>2.3119000000000001E-2</c:v>
                </c:pt>
                <c:pt idx="38786">
                  <c:v>2.30999E-2</c:v>
                </c:pt>
                <c:pt idx="38787">
                  <c:v>3.22075E-2</c:v>
                </c:pt>
                <c:pt idx="38788">
                  <c:v>2.6406300000000001E-2</c:v>
                </c:pt>
                <c:pt idx="38789">
                  <c:v>1.3527900000000001E-2</c:v>
                </c:pt>
                <c:pt idx="38790">
                  <c:v>2.5573700000000001E-2</c:v>
                </c:pt>
                <c:pt idx="38791">
                  <c:v>9.0894700000000005E-3</c:v>
                </c:pt>
                <c:pt idx="38792">
                  <c:v>1.9572300000000001E-2</c:v>
                </c:pt>
                <c:pt idx="38793">
                  <c:v>1.80044E-2</c:v>
                </c:pt>
                <c:pt idx="38794">
                  <c:v>6.8645499999999996E-3</c:v>
                </c:pt>
                <c:pt idx="38795">
                  <c:v>2.18754E-2</c:v>
                </c:pt>
                <c:pt idx="38796">
                  <c:v>1.4636E-2</c:v>
                </c:pt>
                <c:pt idx="38797">
                  <c:v>3.47195E-2</c:v>
                </c:pt>
                <c:pt idx="38798">
                  <c:v>3.5771400000000002E-2</c:v>
                </c:pt>
                <c:pt idx="38799">
                  <c:v>2.1207799999999999E-2</c:v>
                </c:pt>
                <c:pt idx="38800">
                  <c:v>1.5523E-2</c:v>
                </c:pt>
                <c:pt idx="38801">
                  <c:v>1.15128E-2</c:v>
                </c:pt>
                <c:pt idx="38802">
                  <c:v>1.3091999999999999E-2</c:v>
                </c:pt>
                <c:pt idx="38803">
                  <c:v>2.24438E-2</c:v>
                </c:pt>
                <c:pt idx="38804">
                  <c:v>3.0994400000000002E-3</c:v>
                </c:pt>
                <c:pt idx="38805">
                  <c:v>2.2084199999999998E-2</c:v>
                </c:pt>
                <c:pt idx="38806">
                  <c:v>1.00842E-2</c:v>
                </c:pt>
                <c:pt idx="38807">
                  <c:v>2.5494599999999999E-2</c:v>
                </c:pt>
                <c:pt idx="38808">
                  <c:v>4.2106600000000001E-2</c:v>
                </c:pt>
                <c:pt idx="38809">
                  <c:v>2.51503E-2</c:v>
                </c:pt>
                <c:pt idx="38810">
                  <c:v>2.0123499999999999E-2</c:v>
                </c:pt>
                <c:pt idx="38811">
                  <c:v>2.6999499999999999E-2</c:v>
                </c:pt>
                <c:pt idx="38812">
                  <c:v>2.04382E-2</c:v>
                </c:pt>
                <c:pt idx="38813">
                  <c:v>1.7710699999999999E-2</c:v>
                </c:pt>
                <c:pt idx="38814">
                  <c:v>2.91796E-2</c:v>
                </c:pt>
                <c:pt idx="38815">
                  <c:v>1.1013E-2</c:v>
                </c:pt>
                <c:pt idx="38816">
                  <c:v>2.7000400000000001E-2</c:v>
                </c:pt>
                <c:pt idx="38817">
                  <c:v>1.4184E-2</c:v>
                </c:pt>
                <c:pt idx="38818">
                  <c:v>1.264E-2</c:v>
                </c:pt>
                <c:pt idx="38819">
                  <c:v>1.9760099999999999E-2</c:v>
                </c:pt>
                <c:pt idx="38820">
                  <c:v>2.7022399999999999E-2</c:v>
                </c:pt>
                <c:pt idx="38821" formatCode="0.00E+00">
                  <c:v>3.1394999999999999E-3</c:v>
                </c:pt>
                <c:pt idx="38822">
                  <c:v>1.13583E-3</c:v>
                </c:pt>
                <c:pt idx="38823">
                  <c:v>-8.5449199999999993E-3</c:v>
                </c:pt>
                <c:pt idx="38824">
                  <c:v>-1.08232E-2</c:v>
                </c:pt>
                <c:pt idx="38825">
                  <c:v>-3.0340200000000001E-2</c:v>
                </c:pt>
                <c:pt idx="38826">
                  <c:v>-6.9217699999999998E-3</c:v>
                </c:pt>
                <c:pt idx="38827">
                  <c:v>-3.10707E-3</c:v>
                </c:pt>
                <c:pt idx="38828">
                  <c:v>-2.14424E-2</c:v>
                </c:pt>
                <c:pt idx="38829">
                  <c:v>-2.9354999999999999E-2</c:v>
                </c:pt>
                <c:pt idx="38830">
                  <c:v>-4.1046100000000002E-2</c:v>
                </c:pt>
                <c:pt idx="38831">
                  <c:v>-2.5885600000000002E-2</c:v>
                </c:pt>
                <c:pt idx="38832">
                  <c:v>-2.6406300000000001E-2</c:v>
                </c:pt>
                <c:pt idx="38833">
                  <c:v>-2.6841199999999999E-2</c:v>
                </c:pt>
                <c:pt idx="38834">
                  <c:v>-2.3724599999999998E-2</c:v>
                </c:pt>
                <c:pt idx="38835">
                  <c:v>-3.2919900000000002E-2</c:v>
                </c:pt>
                <c:pt idx="38836">
                  <c:v>-2.2068999999999998E-2</c:v>
                </c:pt>
                <c:pt idx="38837">
                  <c:v>-1.30501E-2</c:v>
                </c:pt>
                <c:pt idx="38838">
                  <c:v>-1.4395700000000001E-2</c:v>
                </c:pt>
                <c:pt idx="38839">
                  <c:v>-1.27373E-2</c:v>
                </c:pt>
                <c:pt idx="38840">
                  <c:v>-1.5616400000000001E-2</c:v>
                </c:pt>
                <c:pt idx="38841">
                  <c:v>-1.22299E-2</c:v>
                </c:pt>
                <c:pt idx="38842">
                  <c:v>-9.4270699999999992E-3</c:v>
                </c:pt>
                <c:pt idx="38843">
                  <c:v>-2.2344600000000002E-3</c:v>
                </c:pt>
                <c:pt idx="38844">
                  <c:v>-5.5427599999999999E-3</c:v>
                </c:pt>
                <c:pt idx="38845">
                  <c:v>7.4319800000000004E-3</c:v>
                </c:pt>
                <c:pt idx="38846">
                  <c:v>3.8452099999999999E-3</c:v>
                </c:pt>
                <c:pt idx="38847">
                  <c:v>7.68471E-3</c:v>
                </c:pt>
                <c:pt idx="38848">
                  <c:v>-1.2455900000000001E-2</c:v>
                </c:pt>
                <c:pt idx="38849">
                  <c:v>-2.3021700000000001E-3</c:v>
                </c:pt>
                <c:pt idx="38850">
                  <c:v>-2.7089100000000001E-2</c:v>
                </c:pt>
                <c:pt idx="38851">
                  <c:v>-1.6994499999999999E-2</c:v>
                </c:pt>
                <c:pt idx="38852">
                  <c:v>-4.0906900000000003E-2</c:v>
                </c:pt>
                <c:pt idx="38853">
                  <c:v>-2.28691E-2</c:v>
                </c:pt>
                <c:pt idx="38854">
                  <c:v>-3.9874100000000003E-2</c:v>
                </c:pt>
                <c:pt idx="38855">
                  <c:v>-3.1835599999999999E-2</c:v>
                </c:pt>
                <c:pt idx="38856">
                  <c:v>-3.3804899999999999E-2</c:v>
                </c:pt>
                <c:pt idx="38857">
                  <c:v>-3.6953899999999998E-2</c:v>
                </c:pt>
                <c:pt idx="38858">
                  <c:v>-3.6469500000000002E-2</c:v>
                </c:pt>
                <c:pt idx="38859">
                  <c:v>-3.5496699999999999E-2</c:v>
                </c:pt>
                <c:pt idx="38860">
                  <c:v>-2.74229E-2</c:v>
                </c:pt>
                <c:pt idx="38861">
                  <c:v>-3.6994899999999997E-2</c:v>
                </c:pt>
                <c:pt idx="38862">
                  <c:v>-4.0681799999999997E-2</c:v>
                </c:pt>
                <c:pt idx="38863">
                  <c:v>-4.9571999999999998E-2</c:v>
                </c:pt>
                <c:pt idx="38864">
                  <c:v>-5.2284200000000003E-2</c:v>
                </c:pt>
                <c:pt idx="38865">
                  <c:v>-4.0202099999999998E-2</c:v>
                </c:pt>
                <c:pt idx="38866">
                  <c:v>-5.2010500000000001E-2</c:v>
                </c:pt>
                <c:pt idx="38867">
                  <c:v>-5.3595499999999997E-2</c:v>
                </c:pt>
                <c:pt idx="38868">
                  <c:v>-6.3392599999999993E-2</c:v>
                </c:pt>
                <c:pt idx="38869">
                  <c:v>-5.1512700000000002E-2</c:v>
                </c:pt>
                <c:pt idx="38870">
                  <c:v>-3.7218099999999997E-2</c:v>
                </c:pt>
                <c:pt idx="38871">
                  <c:v>-4.1346500000000001E-2</c:v>
                </c:pt>
                <c:pt idx="38872">
                  <c:v>-2.72646E-2</c:v>
                </c:pt>
                <c:pt idx="38873">
                  <c:v>-2.92912E-2</c:v>
                </c:pt>
                <c:pt idx="38874">
                  <c:v>-4.1873E-2</c:v>
                </c:pt>
                <c:pt idx="38875">
                  <c:v>-4.0469199999999997E-2</c:v>
                </c:pt>
                <c:pt idx="38876">
                  <c:v>-3.9201699999999999E-2</c:v>
                </c:pt>
                <c:pt idx="38877">
                  <c:v>-3.8692499999999998E-2</c:v>
                </c:pt>
                <c:pt idx="38878">
                  <c:v>-4.5820199999999998E-2</c:v>
                </c:pt>
                <c:pt idx="38879">
                  <c:v>-4.4315300000000002E-2</c:v>
                </c:pt>
                <c:pt idx="38880">
                  <c:v>-4.8236800000000003E-2</c:v>
                </c:pt>
                <c:pt idx="38881">
                  <c:v>-4.4586199999999999E-2</c:v>
                </c:pt>
                <c:pt idx="38882">
                  <c:v>-4.7480599999999998E-2</c:v>
                </c:pt>
                <c:pt idx="38883">
                  <c:v>-4.6159699999999998E-2</c:v>
                </c:pt>
                <c:pt idx="38884">
                  <c:v>-3.2540300000000001E-2</c:v>
                </c:pt>
                <c:pt idx="38885">
                  <c:v>-4.1945499999999997E-2</c:v>
                </c:pt>
                <c:pt idx="38886">
                  <c:v>-4.8074699999999998E-2</c:v>
                </c:pt>
                <c:pt idx="38887">
                  <c:v>-4.7732400000000001E-2</c:v>
                </c:pt>
                <c:pt idx="38888">
                  <c:v>-5.8052100000000002E-2</c:v>
                </c:pt>
                <c:pt idx="38889">
                  <c:v>-4.83694E-2</c:v>
                </c:pt>
                <c:pt idx="38890">
                  <c:v>-5.3940799999999997E-2</c:v>
                </c:pt>
                <c:pt idx="38891">
                  <c:v>-6.2620200000000001E-2</c:v>
                </c:pt>
                <c:pt idx="38892">
                  <c:v>-5.1512700000000002E-2</c:v>
                </c:pt>
                <c:pt idx="38893">
                  <c:v>-5.0773600000000002E-2</c:v>
                </c:pt>
                <c:pt idx="38894">
                  <c:v>-4.6171200000000003E-2</c:v>
                </c:pt>
                <c:pt idx="38895">
                  <c:v>-4.5638999999999999E-2</c:v>
                </c:pt>
                <c:pt idx="38896">
                  <c:v>-5.1567099999999998E-2</c:v>
                </c:pt>
                <c:pt idx="38897">
                  <c:v>-4.5930899999999997E-2</c:v>
                </c:pt>
                <c:pt idx="38898">
                  <c:v>-5.2679999999999998E-2</c:v>
                </c:pt>
                <c:pt idx="38899">
                  <c:v>-3.80116E-2</c:v>
                </c:pt>
                <c:pt idx="38900">
                  <c:v>-4.1653599999999999E-2</c:v>
                </c:pt>
                <c:pt idx="38901">
                  <c:v>-4.1437099999999998E-2</c:v>
                </c:pt>
                <c:pt idx="38902">
                  <c:v>-5.3534499999999999E-2</c:v>
                </c:pt>
                <c:pt idx="38903">
                  <c:v>-5.2395799999999999E-2</c:v>
                </c:pt>
                <c:pt idx="38904">
                  <c:v>-5.9533099999999999E-2</c:v>
                </c:pt>
                <c:pt idx="38905">
                  <c:v>-6.3839900000000005E-2</c:v>
                </c:pt>
                <c:pt idx="38906">
                  <c:v>-6.2901499999999999E-2</c:v>
                </c:pt>
                <c:pt idx="38907">
                  <c:v>-6.1696099999999997E-2</c:v>
                </c:pt>
                <c:pt idx="38908">
                  <c:v>-6.2093700000000002E-2</c:v>
                </c:pt>
                <c:pt idx="38909">
                  <c:v>-6.8495799999999996E-2</c:v>
                </c:pt>
                <c:pt idx="38910">
                  <c:v>-5.7123199999999999E-2</c:v>
                </c:pt>
                <c:pt idx="38911">
                  <c:v>-5.9417699999999997E-2</c:v>
                </c:pt>
                <c:pt idx="38912">
                  <c:v>-5.3893099999999999E-2</c:v>
                </c:pt>
                <c:pt idx="38913">
                  <c:v>-6.1917300000000002E-2</c:v>
                </c:pt>
                <c:pt idx="38914">
                  <c:v>-6.6440600000000002E-2</c:v>
                </c:pt>
                <c:pt idx="38915">
                  <c:v>-6.6115400000000005E-2</c:v>
                </c:pt>
                <c:pt idx="38916">
                  <c:v>-6.5889400000000001E-2</c:v>
                </c:pt>
                <c:pt idx="38917">
                  <c:v>-5.0331099999999997E-2</c:v>
                </c:pt>
                <c:pt idx="38918">
                  <c:v>-6.7692799999999997E-2</c:v>
                </c:pt>
                <c:pt idx="38919">
                  <c:v>-6.00843E-2</c:v>
                </c:pt>
                <c:pt idx="38920">
                  <c:v>-5.8376299999999999E-2</c:v>
                </c:pt>
                <c:pt idx="38921">
                  <c:v>-4.3499900000000001E-2</c:v>
                </c:pt>
                <c:pt idx="38922">
                  <c:v>-5.2117299999999998E-2</c:v>
                </c:pt>
                <c:pt idx="38923">
                  <c:v>-5.8003399999999997E-2</c:v>
                </c:pt>
                <c:pt idx="38924">
                  <c:v>-6.2465699999999999E-2</c:v>
                </c:pt>
                <c:pt idx="38925">
                  <c:v>-6.5096899999999999E-2</c:v>
                </c:pt>
                <c:pt idx="38926">
                  <c:v>-5.4380400000000002E-2</c:v>
                </c:pt>
                <c:pt idx="38927">
                  <c:v>-5.7598099999999999E-2</c:v>
                </c:pt>
                <c:pt idx="38928">
                  <c:v>-6.7192100000000005E-2</c:v>
                </c:pt>
                <c:pt idx="38929">
                  <c:v>-4.1408500000000001E-2</c:v>
                </c:pt>
                <c:pt idx="38930">
                  <c:v>-4.1627900000000002E-2</c:v>
                </c:pt>
                <c:pt idx="38931">
                  <c:v>-4.4477500000000003E-2</c:v>
                </c:pt>
                <c:pt idx="38932">
                  <c:v>-3.9270399999999997E-2</c:v>
                </c:pt>
                <c:pt idx="38933">
                  <c:v>-4.5322399999999999E-2</c:v>
                </c:pt>
                <c:pt idx="38934">
                  <c:v>-3.0819900000000001E-2</c:v>
                </c:pt>
                <c:pt idx="38935">
                  <c:v>-5.8153200000000002E-2</c:v>
                </c:pt>
                <c:pt idx="38936">
                  <c:v>-3.1335799999999997E-2</c:v>
                </c:pt>
                <c:pt idx="38937">
                  <c:v>-4.4779800000000002E-2</c:v>
                </c:pt>
                <c:pt idx="38938">
                  <c:v>-6.8223000000000006E-2</c:v>
                </c:pt>
                <c:pt idx="38939">
                  <c:v>-5.53885E-2</c:v>
                </c:pt>
                <c:pt idx="38940">
                  <c:v>-5.7382599999999999E-2</c:v>
                </c:pt>
                <c:pt idx="38941">
                  <c:v>-4.7196399999999999E-2</c:v>
                </c:pt>
                <c:pt idx="38942">
                  <c:v>-7.14283E-2</c:v>
                </c:pt>
                <c:pt idx="38943">
                  <c:v>-6.3578599999999999E-2</c:v>
                </c:pt>
                <c:pt idx="38944">
                  <c:v>-7.7735899999999997E-2</c:v>
                </c:pt>
                <c:pt idx="38945">
                  <c:v>-5.6414600000000002E-2</c:v>
                </c:pt>
                <c:pt idx="38946">
                  <c:v>-7.3866799999999996E-2</c:v>
                </c:pt>
                <c:pt idx="38947">
                  <c:v>-7.8163099999999999E-2</c:v>
                </c:pt>
                <c:pt idx="38948">
                  <c:v>-9.6676799999999993E-2</c:v>
                </c:pt>
                <c:pt idx="38949">
                  <c:v>-7.7898999999999996E-2</c:v>
                </c:pt>
                <c:pt idx="38950">
                  <c:v>-0.11013299999999999</c:v>
                </c:pt>
                <c:pt idx="38951">
                  <c:v>-7.3723800000000006E-2</c:v>
                </c:pt>
                <c:pt idx="38952">
                  <c:v>-8.2609199999999994E-2</c:v>
                </c:pt>
                <c:pt idx="38953">
                  <c:v>-6.4611399999999999E-2</c:v>
                </c:pt>
                <c:pt idx="38954">
                  <c:v>-6.76813E-2</c:v>
                </c:pt>
                <c:pt idx="38955">
                  <c:v>-6.6837300000000002E-2</c:v>
                </c:pt>
                <c:pt idx="38956">
                  <c:v>-7.4662199999999998E-2</c:v>
                </c:pt>
                <c:pt idx="38957">
                  <c:v>-5.9948000000000001E-2</c:v>
                </c:pt>
                <c:pt idx="38958">
                  <c:v>-7.3490100000000003E-2</c:v>
                </c:pt>
                <c:pt idx="38959">
                  <c:v>-5.7328200000000003E-2</c:v>
                </c:pt>
                <c:pt idx="38960">
                  <c:v>-5.1348699999999997E-2</c:v>
                </c:pt>
                <c:pt idx="38961">
                  <c:v>-4.9732199999999997E-2</c:v>
                </c:pt>
                <c:pt idx="38962">
                  <c:v>-4.2750400000000001E-2</c:v>
                </c:pt>
                <c:pt idx="38963">
                  <c:v>-6.7315100000000003E-2</c:v>
                </c:pt>
                <c:pt idx="38964">
                  <c:v>-4.9522400000000001E-2</c:v>
                </c:pt>
                <c:pt idx="38965">
                  <c:v>-4.40884E-2</c:v>
                </c:pt>
                <c:pt idx="38966">
                  <c:v>-5.6624399999999998E-2</c:v>
                </c:pt>
                <c:pt idx="38967">
                  <c:v>-4.8583000000000001E-2</c:v>
                </c:pt>
                <c:pt idx="38968">
                  <c:v>-7.8579899999999994E-2</c:v>
                </c:pt>
                <c:pt idx="38969">
                  <c:v>-7.3396699999999995E-2</c:v>
                </c:pt>
                <c:pt idx="38970">
                  <c:v>-6.9969199999999995E-2</c:v>
                </c:pt>
                <c:pt idx="38971">
                  <c:v>-6.6858299999999996E-2</c:v>
                </c:pt>
                <c:pt idx="38972">
                  <c:v>-6.52084E-2</c:v>
                </c:pt>
                <c:pt idx="38973">
                  <c:v>-8.9095099999999997E-2</c:v>
                </c:pt>
                <c:pt idx="38974">
                  <c:v>-6.6618899999999995E-2</c:v>
                </c:pt>
                <c:pt idx="38975">
                  <c:v>-6.2714599999999995E-2</c:v>
                </c:pt>
                <c:pt idx="38976">
                  <c:v>-8.0007599999999998E-2</c:v>
                </c:pt>
                <c:pt idx="38977">
                  <c:v>-6.10828E-2</c:v>
                </c:pt>
                <c:pt idx="38978">
                  <c:v>-5.4455799999999999E-2</c:v>
                </c:pt>
                <c:pt idx="38979">
                  <c:v>-5.90544E-2</c:v>
                </c:pt>
                <c:pt idx="38980">
                  <c:v>-5.89294E-2</c:v>
                </c:pt>
                <c:pt idx="38981">
                  <c:v>-6.0640300000000001E-2</c:v>
                </c:pt>
                <c:pt idx="38982">
                  <c:v>-4.1281699999999998E-2</c:v>
                </c:pt>
                <c:pt idx="38983">
                  <c:v>-4.9865699999999999E-2</c:v>
                </c:pt>
                <c:pt idx="38984">
                  <c:v>-4.8197700000000003E-2</c:v>
                </c:pt>
                <c:pt idx="38985">
                  <c:v>-5.2893599999999999E-2</c:v>
                </c:pt>
                <c:pt idx="38986">
                  <c:v>-4.7553100000000001E-2</c:v>
                </c:pt>
                <c:pt idx="38987">
                  <c:v>-7.3609400000000005E-2</c:v>
                </c:pt>
                <c:pt idx="38988">
                  <c:v>-7.0485099999999995E-2</c:v>
                </c:pt>
                <c:pt idx="38989">
                  <c:v>-8.4711099999999998E-2</c:v>
                </c:pt>
                <c:pt idx="38990">
                  <c:v>-6.6033400000000006E-2</c:v>
                </c:pt>
                <c:pt idx="38991">
                  <c:v>-6.3993499999999995E-2</c:v>
                </c:pt>
                <c:pt idx="38992">
                  <c:v>-7.0018800000000006E-2</c:v>
                </c:pt>
                <c:pt idx="38993">
                  <c:v>-5.9038199999999999E-2</c:v>
                </c:pt>
                <c:pt idx="38994">
                  <c:v>-5.9131599999999999E-2</c:v>
                </c:pt>
                <c:pt idx="38995">
                  <c:v>-5.3385700000000001E-2</c:v>
                </c:pt>
                <c:pt idx="38996">
                  <c:v>-5.1791200000000003E-2</c:v>
                </c:pt>
                <c:pt idx="38997">
                  <c:v>-6.1369899999999998E-2</c:v>
                </c:pt>
                <c:pt idx="38998">
                  <c:v>-6.9111800000000001E-2</c:v>
                </c:pt>
                <c:pt idx="38999">
                  <c:v>-7.6935799999999999E-2</c:v>
                </c:pt>
                <c:pt idx="39000">
                  <c:v>-7.4466699999999997E-2</c:v>
                </c:pt>
                <c:pt idx="39001">
                  <c:v>-5.0119400000000001E-2</c:v>
                </c:pt>
                <c:pt idx="39002">
                  <c:v>-4.6430600000000002E-2</c:v>
                </c:pt>
                <c:pt idx="39003">
                  <c:v>-6.02245E-2</c:v>
                </c:pt>
                <c:pt idx="39004">
                  <c:v>-4.6130200000000003E-2</c:v>
                </c:pt>
                <c:pt idx="39005">
                  <c:v>-4.2095199999999999E-2</c:v>
                </c:pt>
                <c:pt idx="39006">
                  <c:v>-4.8765200000000002E-2</c:v>
                </c:pt>
                <c:pt idx="39007">
                  <c:v>-5.96304E-2</c:v>
                </c:pt>
                <c:pt idx="39008">
                  <c:v>-4.3894799999999998E-2</c:v>
                </c:pt>
                <c:pt idx="39009">
                  <c:v>-4.3613399999999997E-2</c:v>
                </c:pt>
                <c:pt idx="39010">
                  <c:v>-4.5662899999999999E-2</c:v>
                </c:pt>
                <c:pt idx="39011">
                  <c:v>-2.14138E-2</c:v>
                </c:pt>
                <c:pt idx="39012">
                  <c:v>-3.32041E-2</c:v>
                </c:pt>
                <c:pt idx="39013">
                  <c:v>-2.8923999999999998E-2</c:v>
                </c:pt>
                <c:pt idx="39014">
                  <c:v>-2.0579299999999998E-2</c:v>
                </c:pt>
                <c:pt idx="39015">
                  <c:v>-4.1999799999999997E-2</c:v>
                </c:pt>
                <c:pt idx="39016">
                  <c:v>-4.77524E-2</c:v>
                </c:pt>
                <c:pt idx="39017">
                  <c:v>-6.8624500000000005E-2</c:v>
                </c:pt>
                <c:pt idx="39018">
                  <c:v>-6.0521100000000001E-2</c:v>
                </c:pt>
                <c:pt idx="39019">
                  <c:v>-7.0856100000000005E-2</c:v>
                </c:pt>
                <c:pt idx="39020">
                  <c:v>-6.6286100000000001E-2</c:v>
                </c:pt>
                <c:pt idx="39021">
                  <c:v>-4.13771E-2</c:v>
                </c:pt>
                <c:pt idx="39022">
                  <c:v>-4.3020200000000001E-2</c:v>
                </c:pt>
                <c:pt idx="39023" formatCode="0.00E+00">
                  <c:v>-3.7224800000000002E-2</c:v>
                </c:pt>
                <c:pt idx="39024">
                  <c:v>-4.4939E-2</c:v>
                </c:pt>
                <c:pt idx="39025">
                  <c:v>-4.2223900000000002E-2</c:v>
                </c:pt>
                <c:pt idx="39026">
                  <c:v>-5.0116500000000001E-2</c:v>
                </c:pt>
                <c:pt idx="39027">
                  <c:v>-4.61559E-2</c:v>
                </c:pt>
                <c:pt idx="39028">
                  <c:v>-5.1520299999999998E-2</c:v>
                </c:pt>
                <c:pt idx="39029">
                  <c:v>-5.2725800000000003E-2</c:v>
                </c:pt>
                <c:pt idx="39030">
                  <c:v>-4.7074299999999999E-2</c:v>
                </c:pt>
                <c:pt idx="39031">
                  <c:v>-4.4710199999999999E-2</c:v>
                </c:pt>
                <c:pt idx="39032">
                  <c:v>-4.4675800000000002E-2</c:v>
                </c:pt>
                <c:pt idx="39033">
                  <c:v>-5.2387200000000002E-2</c:v>
                </c:pt>
                <c:pt idx="39034">
                  <c:v>-4.9564400000000002E-2</c:v>
                </c:pt>
                <c:pt idx="39035">
                  <c:v>-4.3196699999999998E-2</c:v>
                </c:pt>
                <c:pt idx="39036">
                  <c:v>-6.74009E-2</c:v>
                </c:pt>
                <c:pt idx="39037" formatCode="0.00E+00">
                  <c:v>-5.76792E-2</c:v>
                </c:pt>
                <c:pt idx="39038">
                  <c:v>-5.9684800000000003E-2</c:v>
                </c:pt>
                <c:pt idx="39039">
                  <c:v>-3.61099E-2</c:v>
                </c:pt>
                <c:pt idx="39040">
                  <c:v>-4.88262E-2</c:v>
                </c:pt>
                <c:pt idx="39041">
                  <c:v>-5.6629199999999998E-2</c:v>
                </c:pt>
                <c:pt idx="39042">
                  <c:v>-4.4832200000000003E-2</c:v>
                </c:pt>
                <c:pt idx="39043">
                  <c:v>-4.6248400000000002E-2</c:v>
                </c:pt>
                <c:pt idx="39044">
                  <c:v>-4.5521699999999998E-2</c:v>
                </c:pt>
                <c:pt idx="39045">
                  <c:v>-5.3499199999999997E-2</c:v>
                </c:pt>
                <c:pt idx="39046">
                  <c:v>-5.6570099999999998E-2</c:v>
                </c:pt>
                <c:pt idx="39047">
                  <c:v>-4.6808200000000001E-2</c:v>
                </c:pt>
                <c:pt idx="39048">
                  <c:v>-4.2792299999999998E-2</c:v>
                </c:pt>
                <c:pt idx="39049">
                  <c:v>-4.5373900000000002E-2</c:v>
                </c:pt>
                <c:pt idx="39050">
                  <c:v>-3.9937E-2</c:v>
                </c:pt>
                <c:pt idx="39051">
                  <c:v>-2.8666500000000001E-2</c:v>
                </c:pt>
                <c:pt idx="39052">
                  <c:v>-2.77624E-2</c:v>
                </c:pt>
                <c:pt idx="39053">
                  <c:v>-3.1083099999999999E-2</c:v>
                </c:pt>
                <c:pt idx="39054">
                  <c:v>-2.9746999999999999E-2</c:v>
                </c:pt>
                <c:pt idx="39055">
                  <c:v>-1.7358800000000001E-2</c:v>
                </c:pt>
                <c:pt idx="39056">
                  <c:v>-1.23768E-2</c:v>
                </c:pt>
                <c:pt idx="39057">
                  <c:v>-2.4097400000000001E-2</c:v>
                </c:pt>
                <c:pt idx="39058">
                  <c:v>-1.9183200000000001E-2</c:v>
                </c:pt>
                <c:pt idx="39059">
                  <c:v>1.15032E-2</c:v>
                </c:pt>
                <c:pt idx="39060">
                  <c:v>-1.77708E-2</c:v>
                </c:pt>
                <c:pt idx="39061">
                  <c:v>5.36442E-3</c:v>
                </c:pt>
                <c:pt idx="39062">
                  <c:v>-2.4313899999999999E-2</c:v>
                </c:pt>
                <c:pt idx="39063">
                  <c:v>-1.8031100000000001E-2</c:v>
                </c:pt>
                <c:pt idx="39064">
                  <c:v>-2.1895399999999999E-2</c:v>
                </c:pt>
                <c:pt idx="39065">
                  <c:v>-3.3655200000000003E-2</c:v>
                </c:pt>
                <c:pt idx="39066">
                  <c:v>-2.3047399999999999E-2</c:v>
                </c:pt>
                <c:pt idx="39067">
                  <c:v>-2.4793599999999999E-2</c:v>
                </c:pt>
                <c:pt idx="39068">
                  <c:v>-3.8674399999999998E-2</c:v>
                </c:pt>
                <c:pt idx="39069">
                  <c:v>-3.2547E-2</c:v>
                </c:pt>
                <c:pt idx="39070">
                  <c:v>-3.5286900000000003E-2</c:v>
                </c:pt>
                <c:pt idx="39071">
                  <c:v>-3.7498499999999997E-2</c:v>
                </c:pt>
                <c:pt idx="39072">
                  <c:v>-2.1705599999999999E-2</c:v>
                </c:pt>
                <c:pt idx="39073">
                  <c:v>-2.8137200000000001E-2</c:v>
                </c:pt>
                <c:pt idx="39074">
                  <c:v>-2.8636000000000002E-2</c:v>
                </c:pt>
                <c:pt idx="39075">
                  <c:v>-2.9287299999999999E-2</c:v>
                </c:pt>
                <c:pt idx="39076">
                  <c:v>-1.5234899999999999E-2</c:v>
                </c:pt>
                <c:pt idx="39077">
                  <c:v>-1.24063E-2</c:v>
                </c:pt>
                <c:pt idx="39078">
                  <c:v>-1.4035199999999999E-2</c:v>
                </c:pt>
                <c:pt idx="39079">
                  <c:v>-7.3328000000000004E-3</c:v>
                </c:pt>
                <c:pt idx="39080">
                  <c:v>-2.56977E-2</c:v>
                </c:pt>
                <c:pt idx="39081">
                  <c:v>-1.8368700000000002E-2</c:v>
                </c:pt>
                <c:pt idx="39082">
                  <c:v>-3.0870399999999999E-2</c:v>
                </c:pt>
                <c:pt idx="39083">
                  <c:v>-2.1117199999999999E-2</c:v>
                </c:pt>
                <c:pt idx="39084">
                  <c:v>-1.4582599999999999E-2</c:v>
                </c:pt>
                <c:pt idx="39085">
                  <c:v>-6.5860700000000003E-3</c:v>
                </c:pt>
                <c:pt idx="39086">
                  <c:v>-2.7722400000000001E-2</c:v>
                </c:pt>
                <c:pt idx="39087">
                  <c:v>-7.2212200000000004E-3</c:v>
                </c:pt>
                <c:pt idx="39088">
                  <c:v>-1.3830200000000001E-2</c:v>
                </c:pt>
                <c:pt idx="39089">
                  <c:v>-2.8753300000000002E-3</c:v>
                </c:pt>
                <c:pt idx="39090">
                  <c:v>1.1775000000000001E-2</c:v>
                </c:pt>
                <c:pt idx="39091">
                  <c:v>-1.5701300000000001E-2</c:v>
                </c:pt>
                <c:pt idx="39092">
                  <c:v>1.47543E-2</c:v>
                </c:pt>
                <c:pt idx="39093">
                  <c:v>2.3031200000000001E-3</c:v>
                </c:pt>
                <c:pt idx="39094">
                  <c:v>1.36271E-2</c:v>
                </c:pt>
                <c:pt idx="39095">
                  <c:v>1.0803200000000001E-2</c:v>
                </c:pt>
                <c:pt idx="39096">
                  <c:v>8.5658999999999996E-3</c:v>
                </c:pt>
                <c:pt idx="39097">
                  <c:v>2.3489000000000001E-3</c:v>
                </c:pt>
                <c:pt idx="39098">
                  <c:v>1.55649E-2</c:v>
                </c:pt>
                <c:pt idx="39099">
                  <c:v>-3.31402E-3</c:v>
                </c:pt>
                <c:pt idx="39100">
                  <c:v>-4.8646899999999996E-3</c:v>
                </c:pt>
                <c:pt idx="39101">
                  <c:v>3.6849999999999999E-3</c:v>
                </c:pt>
                <c:pt idx="39102">
                  <c:v>1.9397699999999999E-3</c:v>
                </c:pt>
                <c:pt idx="39103">
                  <c:v>7.0514699999999998E-3</c:v>
                </c:pt>
                <c:pt idx="39104">
                  <c:v>3.71361E-3</c:v>
                </c:pt>
                <c:pt idx="39105">
                  <c:v>6.6184999999999996E-4</c:v>
                </c:pt>
                <c:pt idx="39106">
                  <c:v>1.1367800000000001E-2</c:v>
                </c:pt>
                <c:pt idx="39107">
                  <c:v>1.3802500000000001E-2</c:v>
                </c:pt>
                <c:pt idx="39108">
                  <c:v>-2.1047599999999998E-3</c:v>
                </c:pt>
                <c:pt idx="39109">
                  <c:v>4.9896200000000002E-3</c:v>
                </c:pt>
                <c:pt idx="39110">
                  <c:v>-7.0733999999999997E-3</c:v>
                </c:pt>
                <c:pt idx="39111">
                  <c:v>-9.5176699999999996E-4</c:v>
                </c:pt>
                <c:pt idx="39112">
                  <c:v>2.3879999999999999E-3</c:v>
                </c:pt>
                <c:pt idx="39113">
                  <c:v>4.5232800000000002E-3</c:v>
                </c:pt>
                <c:pt idx="39114">
                  <c:v>2.9544800000000002E-3</c:v>
                </c:pt>
                <c:pt idx="39115">
                  <c:v>3.6706899999999999E-3</c:v>
                </c:pt>
                <c:pt idx="39116">
                  <c:v>-8.7242099999999996E-3</c:v>
                </c:pt>
                <c:pt idx="39117">
                  <c:v>4.7912600000000003E-3</c:v>
                </c:pt>
                <c:pt idx="39118">
                  <c:v>-1.64499E-2</c:v>
                </c:pt>
                <c:pt idx="39119">
                  <c:v>-7.0028299999999998E-3</c:v>
                </c:pt>
                <c:pt idx="39120">
                  <c:v>-1.10159E-2</c:v>
                </c:pt>
                <c:pt idx="39121">
                  <c:v>3.2730099999999998E-3</c:v>
                </c:pt>
                <c:pt idx="39122">
                  <c:v>9.889600000000001E-4</c:v>
                </c:pt>
                <c:pt idx="39123">
                  <c:v>9.2010500000000005E-3</c:v>
                </c:pt>
                <c:pt idx="39124">
                  <c:v>6.6080100000000001E-3</c:v>
                </c:pt>
                <c:pt idx="39125">
                  <c:v>-1.9941300000000002E-3</c:v>
                </c:pt>
                <c:pt idx="39126">
                  <c:v>-3.1633400000000002E-3</c:v>
                </c:pt>
                <c:pt idx="39127">
                  <c:v>-4.6711000000000001E-3</c:v>
                </c:pt>
                <c:pt idx="39128">
                  <c:v>1.4349000000000001E-2</c:v>
                </c:pt>
                <c:pt idx="39129">
                  <c:v>4.3716400000000004E-3</c:v>
                </c:pt>
                <c:pt idx="39130">
                  <c:v>8.9454699999999999E-4</c:v>
                </c:pt>
                <c:pt idx="39131">
                  <c:v>4.1503900000000003E-3</c:v>
                </c:pt>
                <c:pt idx="39132">
                  <c:v>1.50309E-2</c:v>
                </c:pt>
                <c:pt idx="39133">
                  <c:v>1.5162500000000001E-2</c:v>
                </c:pt>
                <c:pt idx="39134">
                  <c:v>3.1776400000000003E-2</c:v>
                </c:pt>
                <c:pt idx="39135">
                  <c:v>2.92854E-2</c:v>
                </c:pt>
                <c:pt idx="39136">
                  <c:v>4.3376900000000003E-2</c:v>
                </c:pt>
                <c:pt idx="39137">
                  <c:v>3.3223200000000001E-2</c:v>
                </c:pt>
                <c:pt idx="39138">
                  <c:v>1.9528400000000001E-2</c:v>
                </c:pt>
                <c:pt idx="39139">
                  <c:v>3.4624099999999998E-2</c:v>
                </c:pt>
                <c:pt idx="39140">
                  <c:v>4.29907E-2</c:v>
                </c:pt>
                <c:pt idx="39141">
                  <c:v>3.1571399999999999E-2</c:v>
                </c:pt>
                <c:pt idx="39142">
                  <c:v>3.5629300000000003E-2</c:v>
                </c:pt>
                <c:pt idx="39143">
                  <c:v>2.17123E-2</c:v>
                </c:pt>
                <c:pt idx="39144">
                  <c:v>1.3992299999999999E-2</c:v>
                </c:pt>
                <c:pt idx="39145">
                  <c:v>1.48506E-2</c:v>
                </c:pt>
                <c:pt idx="39146">
                  <c:v>1.59445E-2</c:v>
                </c:pt>
                <c:pt idx="39147">
                  <c:v>2.5654799999999998E-2</c:v>
                </c:pt>
                <c:pt idx="39148">
                  <c:v>1.4716099999999999E-2</c:v>
                </c:pt>
                <c:pt idx="39149">
                  <c:v>1.9943200000000001E-2</c:v>
                </c:pt>
                <c:pt idx="39150">
                  <c:v>2.1737099999999999E-2</c:v>
                </c:pt>
                <c:pt idx="39151">
                  <c:v>4.5055400000000002E-2</c:v>
                </c:pt>
                <c:pt idx="39152">
                  <c:v>3.9038700000000003E-2</c:v>
                </c:pt>
                <c:pt idx="39153">
                  <c:v>2.9201499999999998E-2</c:v>
                </c:pt>
                <c:pt idx="39154">
                  <c:v>1.6628299999999999E-2</c:v>
                </c:pt>
                <c:pt idx="39155">
                  <c:v>1.6422300000000001E-2</c:v>
                </c:pt>
                <c:pt idx="39156">
                  <c:v>1.48811E-2</c:v>
                </c:pt>
                <c:pt idx="39157">
                  <c:v>2.2663099999999999E-2</c:v>
                </c:pt>
                <c:pt idx="39158">
                  <c:v>-5.9413900000000004E-4</c:v>
                </c:pt>
                <c:pt idx="39159">
                  <c:v>2.20003E-2</c:v>
                </c:pt>
                <c:pt idx="39160">
                  <c:v>2.8526300000000001E-2</c:v>
                </c:pt>
                <c:pt idx="39161">
                  <c:v>2.6380500000000001E-2</c:v>
                </c:pt>
                <c:pt idx="39162">
                  <c:v>2.0091999999999999E-2</c:v>
                </c:pt>
                <c:pt idx="39163">
                  <c:v>1.71871E-2</c:v>
                </c:pt>
                <c:pt idx="39164">
                  <c:v>3.1724000000000002E-2</c:v>
                </c:pt>
                <c:pt idx="39165">
                  <c:v>4.3350199999999998E-2</c:v>
                </c:pt>
                <c:pt idx="39166">
                  <c:v>2.4878500000000001E-2</c:v>
                </c:pt>
                <c:pt idx="39167">
                  <c:v>3.3285099999999998E-2</c:v>
                </c:pt>
                <c:pt idx="39168">
                  <c:v>2.4993899999999999E-2</c:v>
                </c:pt>
                <c:pt idx="39169">
                  <c:v>4.7827700000000001E-2</c:v>
                </c:pt>
                <c:pt idx="39170">
                  <c:v>4.6507800000000002E-2</c:v>
                </c:pt>
                <c:pt idx="39171">
                  <c:v>5.8991399999999999E-2</c:v>
                </c:pt>
                <c:pt idx="39172">
                  <c:v>4.8356099999999999E-2</c:v>
                </c:pt>
                <c:pt idx="39173">
                  <c:v>6.1760900000000001E-2</c:v>
                </c:pt>
                <c:pt idx="39174">
                  <c:v>3.5474800000000001E-2</c:v>
                </c:pt>
                <c:pt idx="39175">
                  <c:v>5.5816699999999997E-2</c:v>
                </c:pt>
                <c:pt idx="39176">
                  <c:v>4.8430399999999998E-2</c:v>
                </c:pt>
                <c:pt idx="39177">
                  <c:v>4.3341600000000001E-2</c:v>
                </c:pt>
                <c:pt idx="39178">
                  <c:v>5.2299499999999999E-2</c:v>
                </c:pt>
                <c:pt idx="39179">
                  <c:v>3.9967500000000003E-2</c:v>
                </c:pt>
                <c:pt idx="39180">
                  <c:v>6.0358000000000002E-2</c:v>
                </c:pt>
                <c:pt idx="39181">
                  <c:v>5.3518299999999998E-2</c:v>
                </c:pt>
                <c:pt idx="39182">
                  <c:v>3.2316200000000003E-2</c:v>
                </c:pt>
                <c:pt idx="39183">
                  <c:v>3.7317299999999998E-2</c:v>
                </c:pt>
                <c:pt idx="39184">
                  <c:v>5.0827999999999998E-2</c:v>
                </c:pt>
                <c:pt idx="39185">
                  <c:v>5.2255599999999999E-2</c:v>
                </c:pt>
                <c:pt idx="39186">
                  <c:v>5.7546600000000003E-2</c:v>
                </c:pt>
                <c:pt idx="39187">
                  <c:v>4.3742200000000002E-2</c:v>
                </c:pt>
                <c:pt idx="39188">
                  <c:v>5.4145800000000001E-2</c:v>
                </c:pt>
                <c:pt idx="39189">
                  <c:v>5.9619900000000003E-2</c:v>
                </c:pt>
                <c:pt idx="39190">
                  <c:v>5.9711500000000001E-2</c:v>
                </c:pt>
                <c:pt idx="39191">
                  <c:v>4.9598700000000003E-2</c:v>
                </c:pt>
                <c:pt idx="39192">
                  <c:v>5.6130399999999997E-2</c:v>
                </c:pt>
                <c:pt idx="39193">
                  <c:v>4.3779400000000003E-2</c:v>
                </c:pt>
                <c:pt idx="39194">
                  <c:v>4.99268E-2</c:v>
                </c:pt>
                <c:pt idx="39195">
                  <c:v>2.7028099999999999E-2</c:v>
                </c:pt>
                <c:pt idx="39196">
                  <c:v>5.7498899999999999E-2</c:v>
                </c:pt>
                <c:pt idx="39197">
                  <c:v>4.7418599999999998E-2</c:v>
                </c:pt>
                <c:pt idx="39198">
                  <c:v>4.6724300000000003E-2</c:v>
                </c:pt>
                <c:pt idx="39199">
                  <c:v>5.1806400000000002E-2</c:v>
                </c:pt>
                <c:pt idx="39200">
                  <c:v>4.4414500000000003E-2</c:v>
                </c:pt>
                <c:pt idx="39201">
                  <c:v>4.6384799999999997E-2</c:v>
                </c:pt>
                <c:pt idx="39202">
                  <c:v>6.0211199999999999E-2</c:v>
                </c:pt>
                <c:pt idx="39203">
                  <c:v>5.3495399999999999E-2</c:v>
                </c:pt>
                <c:pt idx="39204">
                  <c:v>4.65584E-2</c:v>
                </c:pt>
                <c:pt idx="39205">
                  <c:v>5.8828400000000003E-2</c:v>
                </c:pt>
                <c:pt idx="39206">
                  <c:v>3.9679499999999999E-2</c:v>
                </c:pt>
                <c:pt idx="39207">
                  <c:v>6.9191000000000003E-2</c:v>
                </c:pt>
                <c:pt idx="39208">
                  <c:v>5.4316499999999997E-2</c:v>
                </c:pt>
                <c:pt idx="39209">
                  <c:v>7.9507800000000003E-2</c:v>
                </c:pt>
                <c:pt idx="39210">
                  <c:v>7.2464899999999999E-2</c:v>
                </c:pt>
                <c:pt idx="39211">
                  <c:v>7.7094999999999997E-2</c:v>
                </c:pt>
                <c:pt idx="39212">
                  <c:v>6.9083199999999997E-2</c:v>
                </c:pt>
                <c:pt idx="39213">
                  <c:v>6.2807100000000005E-2</c:v>
                </c:pt>
                <c:pt idx="39214">
                  <c:v>6.6847799999999999E-2</c:v>
                </c:pt>
                <c:pt idx="39215">
                  <c:v>6.9135699999999994E-2</c:v>
                </c:pt>
                <c:pt idx="39216">
                  <c:v>6.1290699999999997E-2</c:v>
                </c:pt>
                <c:pt idx="39217">
                  <c:v>5.8749200000000001E-2</c:v>
                </c:pt>
                <c:pt idx="39218">
                  <c:v>6.6767699999999999E-2</c:v>
                </c:pt>
                <c:pt idx="39219">
                  <c:v>7.1758299999999997E-2</c:v>
                </c:pt>
                <c:pt idx="39220">
                  <c:v>7.5657799999999997E-2</c:v>
                </c:pt>
                <c:pt idx="39221">
                  <c:v>7.1161299999999997E-2</c:v>
                </c:pt>
                <c:pt idx="39222">
                  <c:v>6.9629700000000003E-2</c:v>
                </c:pt>
                <c:pt idx="39223">
                  <c:v>7.8970899999999997E-2</c:v>
                </c:pt>
                <c:pt idx="39224">
                  <c:v>7.2549799999999998E-2</c:v>
                </c:pt>
                <c:pt idx="39225">
                  <c:v>6.2745999999999996E-2</c:v>
                </c:pt>
                <c:pt idx="39226">
                  <c:v>6.5535499999999997E-2</c:v>
                </c:pt>
                <c:pt idx="39227">
                  <c:v>6.6525500000000001E-2</c:v>
                </c:pt>
                <c:pt idx="39228">
                  <c:v>7.6147999999999993E-2</c:v>
                </c:pt>
                <c:pt idx="39229">
                  <c:v>6.2467599999999998E-2</c:v>
                </c:pt>
                <c:pt idx="39230">
                  <c:v>7.2351499999999999E-2</c:v>
                </c:pt>
                <c:pt idx="39231">
                  <c:v>6.4055399999999998E-2</c:v>
                </c:pt>
                <c:pt idx="39232">
                  <c:v>4.07152E-2</c:v>
                </c:pt>
                <c:pt idx="39233">
                  <c:v>4.8263500000000001E-2</c:v>
                </c:pt>
                <c:pt idx="39234">
                  <c:v>4.1922599999999997E-2</c:v>
                </c:pt>
                <c:pt idx="39235">
                  <c:v>3.39403E-2</c:v>
                </c:pt>
                <c:pt idx="39236">
                  <c:v>3.8210899999999999E-2</c:v>
                </c:pt>
                <c:pt idx="39237">
                  <c:v>4.6999899999999997E-2</c:v>
                </c:pt>
                <c:pt idx="39238">
                  <c:v>4.2356499999999998E-2</c:v>
                </c:pt>
                <c:pt idx="39239">
                  <c:v>4.1405699999999997E-2</c:v>
                </c:pt>
                <c:pt idx="39240">
                  <c:v>4.7756199999999999E-2</c:v>
                </c:pt>
                <c:pt idx="39241">
                  <c:v>5.6699800000000002E-2</c:v>
                </c:pt>
                <c:pt idx="39242">
                  <c:v>5.1643399999999999E-2</c:v>
                </c:pt>
                <c:pt idx="39243">
                  <c:v>4.6006199999999997E-2</c:v>
                </c:pt>
                <c:pt idx="39244">
                  <c:v>5.6611099999999998E-2</c:v>
                </c:pt>
                <c:pt idx="39245">
                  <c:v>5.9783000000000003E-2</c:v>
                </c:pt>
                <c:pt idx="39246">
                  <c:v>5.17969E-2</c:v>
                </c:pt>
                <c:pt idx="39247">
                  <c:v>5.7909000000000002E-2</c:v>
                </c:pt>
                <c:pt idx="39248">
                  <c:v>5.3260799999999997E-2</c:v>
                </c:pt>
                <c:pt idx="39249">
                  <c:v>7.2423000000000001E-2</c:v>
                </c:pt>
                <c:pt idx="39250">
                  <c:v>5.6969600000000002E-2</c:v>
                </c:pt>
                <c:pt idx="39251">
                  <c:v>5.9516899999999998E-2</c:v>
                </c:pt>
                <c:pt idx="39252">
                  <c:v>5.7925200000000003E-2</c:v>
                </c:pt>
                <c:pt idx="39253">
                  <c:v>5.7475100000000001E-2</c:v>
                </c:pt>
                <c:pt idx="39254">
                  <c:v>7.64904E-2</c:v>
                </c:pt>
                <c:pt idx="39255">
                  <c:v>6.5388699999999994E-2</c:v>
                </c:pt>
                <c:pt idx="39256">
                  <c:v>5.5895800000000002E-2</c:v>
                </c:pt>
                <c:pt idx="39257">
                  <c:v>6.6721900000000001E-2</c:v>
                </c:pt>
                <c:pt idx="39258">
                  <c:v>4.9054100000000003E-2</c:v>
                </c:pt>
                <c:pt idx="39259">
                  <c:v>5.3040499999999997E-2</c:v>
                </c:pt>
                <c:pt idx="39260">
                  <c:v>4.0018100000000001E-2</c:v>
                </c:pt>
                <c:pt idx="39261">
                  <c:v>2.94962E-2</c:v>
                </c:pt>
                <c:pt idx="39262">
                  <c:v>3.6525700000000001E-2</c:v>
                </c:pt>
                <c:pt idx="39263">
                  <c:v>3.7491799999999999E-2</c:v>
                </c:pt>
                <c:pt idx="39264">
                  <c:v>3.2335299999999997E-2</c:v>
                </c:pt>
                <c:pt idx="39265">
                  <c:v>4.0498699999999999E-2</c:v>
                </c:pt>
                <c:pt idx="39266">
                  <c:v>3.14522E-2</c:v>
                </c:pt>
                <c:pt idx="39267">
                  <c:v>4.2476699999999999E-2</c:v>
                </c:pt>
                <c:pt idx="39268">
                  <c:v>3.1788799999999999E-2</c:v>
                </c:pt>
                <c:pt idx="39269">
                  <c:v>3.1111699999999999E-2</c:v>
                </c:pt>
                <c:pt idx="39270">
                  <c:v>2.92492E-2</c:v>
                </c:pt>
                <c:pt idx="39271">
                  <c:v>4.1753800000000001E-2</c:v>
                </c:pt>
                <c:pt idx="39272">
                  <c:v>4.3985400000000001E-2</c:v>
                </c:pt>
                <c:pt idx="39273">
                  <c:v>5.1458400000000001E-2</c:v>
                </c:pt>
                <c:pt idx="39274">
                  <c:v>3.2280000000000003E-2</c:v>
                </c:pt>
                <c:pt idx="39275">
                  <c:v>4.2971599999999999E-2</c:v>
                </c:pt>
                <c:pt idx="39276">
                  <c:v>3.4120600000000001E-2</c:v>
                </c:pt>
                <c:pt idx="39277">
                  <c:v>2.5387799999999999E-2</c:v>
                </c:pt>
                <c:pt idx="39278">
                  <c:v>3.9103499999999999E-2</c:v>
                </c:pt>
                <c:pt idx="39279">
                  <c:v>2.5207500000000001E-2</c:v>
                </c:pt>
                <c:pt idx="39280">
                  <c:v>3.7001600000000003E-2</c:v>
                </c:pt>
                <c:pt idx="39281">
                  <c:v>4.1137699999999999E-2</c:v>
                </c:pt>
                <c:pt idx="39282">
                  <c:v>4.9813299999999998E-2</c:v>
                </c:pt>
                <c:pt idx="39283">
                  <c:v>4.4468899999999999E-2</c:v>
                </c:pt>
                <c:pt idx="39284">
                  <c:v>4.1862499999999997E-2</c:v>
                </c:pt>
                <c:pt idx="39285">
                  <c:v>5.3567900000000002E-2</c:v>
                </c:pt>
                <c:pt idx="39286">
                  <c:v>4.6147300000000002E-2</c:v>
                </c:pt>
                <c:pt idx="39287">
                  <c:v>4.60396E-2</c:v>
                </c:pt>
                <c:pt idx="39288">
                  <c:v>4.31128E-2</c:v>
                </c:pt>
                <c:pt idx="39289">
                  <c:v>3.9891200000000002E-2</c:v>
                </c:pt>
                <c:pt idx="39290">
                  <c:v>4.0613200000000002E-2</c:v>
                </c:pt>
                <c:pt idx="39291">
                  <c:v>4.1637399999999998E-2</c:v>
                </c:pt>
                <c:pt idx="39292">
                  <c:v>5.6262E-2</c:v>
                </c:pt>
                <c:pt idx="39293">
                  <c:v>5.4172499999999998E-2</c:v>
                </c:pt>
                <c:pt idx="39294">
                  <c:v>4.9688299999999998E-2</c:v>
                </c:pt>
                <c:pt idx="39295">
                  <c:v>5.9982300000000002E-2</c:v>
                </c:pt>
                <c:pt idx="39296">
                  <c:v>4.1739499999999999E-2</c:v>
                </c:pt>
                <c:pt idx="39297">
                  <c:v>4.6362899999999999E-2</c:v>
                </c:pt>
                <c:pt idx="39298">
                  <c:v>5.70354E-2</c:v>
                </c:pt>
                <c:pt idx="39299">
                  <c:v>5.1455500000000001E-2</c:v>
                </c:pt>
                <c:pt idx="39300">
                  <c:v>6.03256E-2</c:v>
                </c:pt>
                <c:pt idx="39301">
                  <c:v>6.4219499999999999E-2</c:v>
                </c:pt>
                <c:pt idx="39302">
                  <c:v>5.42307E-2</c:v>
                </c:pt>
                <c:pt idx="39303">
                  <c:v>4.9737000000000003E-2</c:v>
                </c:pt>
                <c:pt idx="39304">
                  <c:v>5.8887500000000002E-2</c:v>
                </c:pt>
                <c:pt idx="39305">
                  <c:v>5.2716300000000001E-2</c:v>
                </c:pt>
                <c:pt idx="39306">
                  <c:v>3.5526299999999997E-2</c:v>
                </c:pt>
                <c:pt idx="39307">
                  <c:v>4.2854299999999998E-2</c:v>
                </c:pt>
                <c:pt idx="39308">
                  <c:v>4.6645199999999998E-2</c:v>
                </c:pt>
                <c:pt idx="39309">
                  <c:v>3.9134000000000002E-2</c:v>
                </c:pt>
                <c:pt idx="39310">
                  <c:v>5.3092E-2</c:v>
                </c:pt>
                <c:pt idx="39311">
                  <c:v>4.6400999999999998E-2</c:v>
                </c:pt>
                <c:pt idx="39312">
                  <c:v>5.20411E-2</c:v>
                </c:pt>
                <c:pt idx="39313">
                  <c:v>5.1314400000000003E-2</c:v>
                </c:pt>
                <c:pt idx="39314">
                  <c:v>3.6479900000000003E-2</c:v>
                </c:pt>
                <c:pt idx="39315">
                  <c:v>3.0198099999999999E-2</c:v>
                </c:pt>
                <c:pt idx="39316">
                  <c:v>3.3670400000000003E-2</c:v>
                </c:pt>
                <c:pt idx="39317">
                  <c:v>3.1534199999999998E-2</c:v>
                </c:pt>
                <c:pt idx="39318">
                  <c:v>4.8143400000000003E-2</c:v>
                </c:pt>
                <c:pt idx="39319">
                  <c:v>5.84726E-2</c:v>
                </c:pt>
                <c:pt idx="39320">
                  <c:v>4.3957700000000002E-2</c:v>
                </c:pt>
                <c:pt idx="39321">
                  <c:v>4.9097099999999998E-2</c:v>
                </c:pt>
                <c:pt idx="39322">
                  <c:v>3.9938000000000001E-2</c:v>
                </c:pt>
                <c:pt idx="39323">
                  <c:v>5.2202199999999997E-2</c:v>
                </c:pt>
                <c:pt idx="39324">
                  <c:v>2.5578500000000001E-2</c:v>
                </c:pt>
                <c:pt idx="39325">
                  <c:v>4.3500900000000002E-2</c:v>
                </c:pt>
                <c:pt idx="39326">
                  <c:v>4.7953599999999999E-2</c:v>
                </c:pt>
                <c:pt idx="39327">
                  <c:v>4.5511200000000002E-2</c:v>
                </c:pt>
                <c:pt idx="39328">
                  <c:v>5.0891899999999997E-2</c:v>
                </c:pt>
                <c:pt idx="39329">
                  <c:v>3.6773699999999999E-2</c:v>
                </c:pt>
                <c:pt idx="39330">
                  <c:v>4.7239299999999998E-2</c:v>
                </c:pt>
                <c:pt idx="39331">
                  <c:v>5.3345700000000003E-2</c:v>
                </c:pt>
                <c:pt idx="39332">
                  <c:v>4.0546400000000003E-2</c:v>
                </c:pt>
                <c:pt idx="39333">
                  <c:v>5.8962800000000003E-2</c:v>
                </c:pt>
                <c:pt idx="39334">
                  <c:v>3.1955699999999997E-2</c:v>
                </c:pt>
                <c:pt idx="39335">
                  <c:v>4.9275399999999997E-2</c:v>
                </c:pt>
                <c:pt idx="39336">
                  <c:v>2.83489E-2</c:v>
                </c:pt>
                <c:pt idx="39337">
                  <c:v>3.9979899999999999E-2</c:v>
                </c:pt>
                <c:pt idx="39338">
                  <c:v>3.85256E-2</c:v>
                </c:pt>
                <c:pt idx="39339">
                  <c:v>3.4729000000000003E-2</c:v>
                </c:pt>
                <c:pt idx="39340">
                  <c:v>2.9712700000000002E-2</c:v>
                </c:pt>
                <c:pt idx="39341">
                  <c:v>1.8498400000000002E-2</c:v>
                </c:pt>
                <c:pt idx="39342">
                  <c:v>4.0103899999999998E-2</c:v>
                </c:pt>
                <c:pt idx="39343">
                  <c:v>2.7053799999999999E-2</c:v>
                </c:pt>
                <c:pt idx="39344">
                  <c:v>3.92628E-2</c:v>
                </c:pt>
                <c:pt idx="39345">
                  <c:v>2.9260600000000001E-2</c:v>
                </c:pt>
                <c:pt idx="39346">
                  <c:v>3.8935699999999997E-2</c:v>
                </c:pt>
                <c:pt idx="39347">
                  <c:v>2.38056E-2</c:v>
                </c:pt>
                <c:pt idx="39348">
                  <c:v>3.6273E-2</c:v>
                </c:pt>
                <c:pt idx="39349">
                  <c:v>2.34842E-2</c:v>
                </c:pt>
                <c:pt idx="39350">
                  <c:v>3.7461300000000003E-2</c:v>
                </c:pt>
                <c:pt idx="39351">
                  <c:v>2.1401400000000001E-2</c:v>
                </c:pt>
                <c:pt idx="39352">
                  <c:v>1.62659E-2</c:v>
                </c:pt>
                <c:pt idx="39353">
                  <c:v>2.2505799999999999E-2</c:v>
                </c:pt>
                <c:pt idx="39354">
                  <c:v>1.3408700000000001E-2</c:v>
                </c:pt>
                <c:pt idx="39355">
                  <c:v>2.18239E-2</c:v>
                </c:pt>
                <c:pt idx="39356">
                  <c:v>8.7165799999999998E-3</c:v>
                </c:pt>
                <c:pt idx="39357">
                  <c:v>3.6988300000000002E-2</c:v>
                </c:pt>
                <c:pt idx="39358">
                  <c:v>1.4564499999999999E-2</c:v>
                </c:pt>
                <c:pt idx="39359">
                  <c:v>3.86477E-2</c:v>
                </c:pt>
                <c:pt idx="39360">
                  <c:v>1.02434E-2</c:v>
                </c:pt>
                <c:pt idx="39361">
                  <c:v>6.8626399999999997E-3</c:v>
                </c:pt>
                <c:pt idx="39362">
                  <c:v>2.42682E-2</c:v>
                </c:pt>
                <c:pt idx="39363">
                  <c:v>2.7108199999999999E-2</c:v>
                </c:pt>
                <c:pt idx="39364">
                  <c:v>7.4510599999999998E-3</c:v>
                </c:pt>
                <c:pt idx="39365">
                  <c:v>1.2455000000000001E-2</c:v>
                </c:pt>
                <c:pt idx="39366">
                  <c:v>7.4672699999999998E-4</c:v>
                </c:pt>
                <c:pt idx="39367">
                  <c:v>4.6491600000000003E-3</c:v>
                </c:pt>
                <c:pt idx="39368">
                  <c:v>9.6139899999999993E-3</c:v>
                </c:pt>
                <c:pt idx="39369">
                  <c:v>-2.36893E-3</c:v>
                </c:pt>
                <c:pt idx="39370">
                  <c:v>5.6333499999999996E-3</c:v>
                </c:pt>
                <c:pt idx="39371">
                  <c:v>-3.1967200000000001E-3</c:v>
                </c:pt>
                <c:pt idx="39372">
                  <c:v>-6.87599E-4</c:v>
                </c:pt>
                <c:pt idx="39373">
                  <c:v>-2.65121E-4</c:v>
                </c:pt>
                <c:pt idx="39374">
                  <c:v>-1.17044E-2</c:v>
                </c:pt>
                <c:pt idx="39375">
                  <c:v>-7.7762600000000001E-3</c:v>
                </c:pt>
                <c:pt idx="39376">
                  <c:v>-5.9175499999999997E-3</c:v>
                </c:pt>
                <c:pt idx="39377">
                  <c:v>5.1469799999999998E-3</c:v>
                </c:pt>
                <c:pt idx="39378">
                  <c:v>-2.7351400000000001E-3</c:v>
                </c:pt>
                <c:pt idx="39379">
                  <c:v>3.1604799999999998E-3</c:v>
                </c:pt>
                <c:pt idx="39380">
                  <c:v>-9.5787000000000008E-3</c:v>
                </c:pt>
                <c:pt idx="39381">
                  <c:v>-2.7122499999999998E-3</c:v>
                </c:pt>
                <c:pt idx="39382">
                  <c:v>1.3278999999999999E-2</c:v>
                </c:pt>
                <c:pt idx="39383">
                  <c:v>-2.64263E-3</c:v>
                </c:pt>
                <c:pt idx="39384">
                  <c:v>1.2120199999999999E-2</c:v>
                </c:pt>
                <c:pt idx="39385">
                  <c:v>-1.0700200000000001E-3</c:v>
                </c:pt>
                <c:pt idx="39386">
                  <c:v>2.8133400000000001E-3</c:v>
                </c:pt>
                <c:pt idx="39387">
                  <c:v>1.51272E-2</c:v>
                </c:pt>
                <c:pt idx="39388">
                  <c:v>1.36185E-3</c:v>
                </c:pt>
                <c:pt idx="39389">
                  <c:v>-4.6367600000000002E-3</c:v>
                </c:pt>
                <c:pt idx="39390">
                  <c:v>-1.5152000000000001E-2</c:v>
                </c:pt>
                <c:pt idx="39391">
                  <c:v>-2.38161E-2</c:v>
                </c:pt>
                <c:pt idx="39392">
                  <c:v>-2.0163500000000001E-2</c:v>
                </c:pt>
                <c:pt idx="39393">
                  <c:v>-2.7437199999999998E-3</c:v>
                </c:pt>
                <c:pt idx="39394">
                  <c:v>-1.6233399999999999E-2</c:v>
                </c:pt>
                <c:pt idx="39395">
                  <c:v>-1.2242299999999999E-2</c:v>
                </c:pt>
                <c:pt idx="39396">
                  <c:v>-1.24216E-2</c:v>
                </c:pt>
                <c:pt idx="39397">
                  <c:v>-6.78062E-4</c:v>
                </c:pt>
                <c:pt idx="39398">
                  <c:v>-1.052E-2</c:v>
                </c:pt>
                <c:pt idx="39399">
                  <c:v>-1.6763699999999999E-2</c:v>
                </c:pt>
                <c:pt idx="39400">
                  <c:v>-2.4061199999999999E-3</c:v>
                </c:pt>
                <c:pt idx="39401">
                  <c:v>-1.35517E-2</c:v>
                </c:pt>
                <c:pt idx="39402">
                  <c:v>-5.45788E-3</c:v>
                </c:pt>
                <c:pt idx="39403">
                  <c:v>-2.4152799999999999E-2</c:v>
                </c:pt>
                <c:pt idx="39404">
                  <c:v>1.59369E-2</c:v>
                </c:pt>
                <c:pt idx="39405">
                  <c:v>3.18432E-3</c:v>
                </c:pt>
                <c:pt idx="39406">
                  <c:v>8.2998299999999994E-3</c:v>
                </c:pt>
                <c:pt idx="39407">
                  <c:v>6.3285800000000003E-3</c:v>
                </c:pt>
                <c:pt idx="39408">
                  <c:v>1.0817500000000001E-2</c:v>
                </c:pt>
                <c:pt idx="39409">
                  <c:v>9.3183499999999996E-3</c:v>
                </c:pt>
                <c:pt idx="39410">
                  <c:v>7.0495599999999999E-3</c:v>
                </c:pt>
                <c:pt idx="39411">
                  <c:v>1.09797E-2</c:v>
                </c:pt>
                <c:pt idx="39412">
                  <c:v>1.1670099999999999E-2</c:v>
                </c:pt>
                <c:pt idx="39413">
                  <c:v>1.83678E-2</c:v>
                </c:pt>
                <c:pt idx="39414">
                  <c:v>1.9417799999999999E-2</c:v>
                </c:pt>
                <c:pt idx="39415">
                  <c:v>-2.9821399999999999E-3</c:v>
                </c:pt>
                <c:pt idx="39416">
                  <c:v>7.7104599999999997E-3</c:v>
                </c:pt>
                <c:pt idx="39417">
                  <c:v>2.2220600000000001E-3</c:v>
                </c:pt>
                <c:pt idx="39418">
                  <c:v>2.0753899999999999E-2</c:v>
                </c:pt>
                <c:pt idx="39419">
                  <c:v>-7.3747600000000002E-3</c:v>
                </c:pt>
                <c:pt idx="39420">
                  <c:v>2.5739700000000001E-3</c:v>
                </c:pt>
                <c:pt idx="39421">
                  <c:v>9.47952E-3</c:v>
                </c:pt>
                <c:pt idx="39422">
                  <c:v>-7.7876999999999998E-3</c:v>
                </c:pt>
                <c:pt idx="39423">
                  <c:v>9.7322499999999996E-3</c:v>
                </c:pt>
                <c:pt idx="39424">
                  <c:v>-6.9046000000000005E-4</c:v>
                </c:pt>
                <c:pt idx="39425">
                  <c:v>-1.28641E-2</c:v>
                </c:pt>
                <c:pt idx="39426">
                  <c:v>9.7751600000000011E-4</c:v>
                </c:pt>
                <c:pt idx="39427">
                  <c:v>-4.6711000000000001E-3</c:v>
                </c:pt>
                <c:pt idx="39428">
                  <c:v>-7.5445199999999999E-3</c:v>
                </c:pt>
                <c:pt idx="39429">
                  <c:v>1.3256100000000001E-3</c:v>
                </c:pt>
                <c:pt idx="39430">
                  <c:v>-3.0994399999999999E-4</c:v>
                </c:pt>
                <c:pt idx="39431">
                  <c:v>-1.35555E-2</c:v>
                </c:pt>
                <c:pt idx="39432">
                  <c:v>-1.08614E-2</c:v>
                </c:pt>
                <c:pt idx="39433">
                  <c:v>-2.07472E-2</c:v>
                </c:pt>
                <c:pt idx="39434">
                  <c:v>-1.12677E-2</c:v>
                </c:pt>
                <c:pt idx="39435">
                  <c:v>-2.6090599999999999E-2</c:v>
                </c:pt>
                <c:pt idx="39436">
                  <c:v>-3.092E-2</c:v>
                </c:pt>
                <c:pt idx="39437">
                  <c:v>-1.32208E-2</c:v>
                </c:pt>
                <c:pt idx="39438">
                  <c:v>-1.3991399999999999E-2</c:v>
                </c:pt>
                <c:pt idx="39439">
                  <c:v>-2.32315E-3</c:v>
                </c:pt>
                <c:pt idx="39440">
                  <c:v>-2.78664E-3</c:v>
                </c:pt>
                <c:pt idx="39441">
                  <c:v>-2.1734199999999999E-2</c:v>
                </c:pt>
                <c:pt idx="39442">
                  <c:v>-1.4423399999999999E-2</c:v>
                </c:pt>
                <c:pt idx="39443">
                  <c:v>-7.0714999999999997E-3</c:v>
                </c:pt>
                <c:pt idx="39444">
                  <c:v>-1.13039E-2</c:v>
                </c:pt>
                <c:pt idx="39445">
                  <c:v>-2.8501499999999999E-2</c:v>
                </c:pt>
                <c:pt idx="39446">
                  <c:v>-1.0766E-2</c:v>
                </c:pt>
                <c:pt idx="39447">
                  <c:v>-1.44672E-2</c:v>
                </c:pt>
                <c:pt idx="39448">
                  <c:v>-2.2159600000000002E-2</c:v>
                </c:pt>
                <c:pt idx="39449">
                  <c:v>-1.68734E-2</c:v>
                </c:pt>
                <c:pt idx="39450">
                  <c:v>-1.29824E-2</c:v>
                </c:pt>
                <c:pt idx="39451">
                  <c:v>-1.6978300000000002E-2</c:v>
                </c:pt>
                <c:pt idx="39452">
                  <c:v>-1.8908500000000002E-2</c:v>
                </c:pt>
                <c:pt idx="39453">
                  <c:v>-6.3734100000000004E-3</c:v>
                </c:pt>
                <c:pt idx="39454">
                  <c:v>-1.8960000000000001E-2</c:v>
                </c:pt>
                <c:pt idx="39455">
                  <c:v>-1.5969299999999999E-2</c:v>
                </c:pt>
                <c:pt idx="39456">
                  <c:v>-2.1046599999999999E-2</c:v>
                </c:pt>
                <c:pt idx="39457">
                  <c:v>-2.1635999999999999E-2</c:v>
                </c:pt>
                <c:pt idx="39458">
                  <c:v>-2.10762E-2</c:v>
                </c:pt>
                <c:pt idx="39459">
                  <c:v>-2.2478100000000001E-2</c:v>
                </c:pt>
                <c:pt idx="39460">
                  <c:v>-1.53341E-2</c:v>
                </c:pt>
                <c:pt idx="39461">
                  <c:v>-2.6905999999999999E-2</c:v>
                </c:pt>
                <c:pt idx="39462">
                  <c:v>-2.29988E-2</c:v>
                </c:pt>
                <c:pt idx="39463">
                  <c:v>-2.20652E-2</c:v>
                </c:pt>
                <c:pt idx="39464">
                  <c:v>-2.0559299999999999E-2</c:v>
                </c:pt>
                <c:pt idx="39465">
                  <c:v>-3.6092800000000001E-2</c:v>
                </c:pt>
                <c:pt idx="39466">
                  <c:v>-1.8191300000000001E-2</c:v>
                </c:pt>
                <c:pt idx="39467">
                  <c:v>-3.9590800000000002E-2</c:v>
                </c:pt>
                <c:pt idx="39468">
                  <c:v>-3.6464700000000003E-2</c:v>
                </c:pt>
                <c:pt idx="39469">
                  <c:v>-3.0633000000000001E-2</c:v>
                </c:pt>
                <c:pt idx="39470">
                  <c:v>-4.6081499999999997E-2</c:v>
                </c:pt>
                <c:pt idx="39471">
                  <c:v>-2.64473E-2</c:v>
                </c:pt>
                <c:pt idx="39472">
                  <c:v>-3.07102E-2</c:v>
                </c:pt>
                <c:pt idx="39473">
                  <c:v>-3.1650499999999998E-2</c:v>
                </c:pt>
                <c:pt idx="39474">
                  <c:v>-3.4535400000000001E-2</c:v>
                </c:pt>
                <c:pt idx="39475">
                  <c:v>-4.4329599999999997E-2</c:v>
                </c:pt>
                <c:pt idx="39476">
                  <c:v>-4.7682799999999997E-2</c:v>
                </c:pt>
                <c:pt idx="39477">
                  <c:v>-3.6822300000000002E-2</c:v>
                </c:pt>
                <c:pt idx="39478">
                  <c:v>-3.05548E-2</c:v>
                </c:pt>
                <c:pt idx="39479">
                  <c:v>-4.2923900000000001E-2</c:v>
                </c:pt>
                <c:pt idx="39480">
                  <c:v>-2.8490100000000001E-2</c:v>
                </c:pt>
                <c:pt idx="39481">
                  <c:v>-4.0941199999999997E-2</c:v>
                </c:pt>
                <c:pt idx="39482">
                  <c:v>-2.9261599999999999E-2</c:v>
                </c:pt>
                <c:pt idx="39483">
                  <c:v>-3.2093000000000003E-2</c:v>
                </c:pt>
                <c:pt idx="39484">
                  <c:v>-3.4991300000000003E-2</c:v>
                </c:pt>
                <c:pt idx="39485">
                  <c:v>-3.4154900000000002E-2</c:v>
                </c:pt>
                <c:pt idx="39486">
                  <c:v>-4.64153E-2</c:v>
                </c:pt>
                <c:pt idx="39487">
                  <c:v>-4.9790399999999999E-2</c:v>
                </c:pt>
                <c:pt idx="39488">
                  <c:v>-4.7203099999999998E-2</c:v>
                </c:pt>
                <c:pt idx="39489">
                  <c:v>-3.3629399999999997E-2</c:v>
                </c:pt>
                <c:pt idx="39490">
                  <c:v>-3.6582900000000002E-2</c:v>
                </c:pt>
                <c:pt idx="39491">
                  <c:v>-2.5385899999999999E-2</c:v>
                </c:pt>
                <c:pt idx="39492">
                  <c:v>-3.3053399999999997E-2</c:v>
                </c:pt>
                <c:pt idx="39493">
                  <c:v>-3.16525E-2</c:v>
                </c:pt>
                <c:pt idx="39494">
                  <c:v>-3.0480400000000001E-2</c:v>
                </c:pt>
                <c:pt idx="39495">
                  <c:v>-4.0195500000000002E-2</c:v>
                </c:pt>
                <c:pt idx="39496">
                  <c:v>-2.5441200000000001E-2</c:v>
                </c:pt>
                <c:pt idx="39497">
                  <c:v>-3.62911E-2</c:v>
                </c:pt>
                <c:pt idx="39498">
                  <c:v>-2.8034199999999999E-2</c:v>
                </c:pt>
                <c:pt idx="39499">
                  <c:v>-1.7229999999999999E-2</c:v>
                </c:pt>
                <c:pt idx="39500">
                  <c:v>-3.6723100000000002E-2</c:v>
                </c:pt>
                <c:pt idx="39501">
                  <c:v>-3.2965700000000001E-2</c:v>
                </c:pt>
                <c:pt idx="39502">
                  <c:v>-4.2159099999999998E-2</c:v>
                </c:pt>
                <c:pt idx="39503">
                  <c:v>-2.3230600000000001E-2</c:v>
                </c:pt>
                <c:pt idx="39504">
                  <c:v>-4.0052400000000002E-2</c:v>
                </c:pt>
                <c:pt idx="39505">
                  <c:v>-5.0315899999999997E-2</c:v>
                </c:pt>
                <c:pt idx="39506">
                  <c:v>-3.5138099999999999E-2</c:v>
                </c:pt>
                <c:pt idx="39507">
                  <c:v>-3.6405600000000003E-2</c:v>
                </c:pt>
                <c:pt idx="39508">
                  <c:v>-3.6565800000000002E-2</c:v>
                </c:pt>
                <c:pt idx="39509">
                  <c:v>-3.04432E-2</c:v>
                </c:pt>
                <c:pt idx="39510">
                  <c:v>-3.7350700000000001E-2</c:v>
                </c:pt>
                <c:pt idx="39511">
                  <c:v>-2.5232299999999999E-2</c:v>
                </c:pt>
                <c:pt idx="39512">
                  <c:v>-4.2036999999999998E-2</c:v>
                </c:pt>
                <c:pt idx="39513">
                  <c:v>-4.48666E-2</c:v>
                </c:pt>
                <c:pt idx="39514">
                  <c:v>-3.7678700000000002E-2</c:v>
                </c:pt>
                <c:pt idx="39515">
                  <c:v>-4.3384600000000002E-2</c:v>
                </c:pt>
                <c:pt idx="39516">
                  <c:v>-4.0340399999999998E-2</c:v>
                </c:pt>
                <c:pt idx="39517">
                  <c:v>-4.4363E-2</c:v>
                </c:pt>
                <c:pt idx="39518">
                  <c:v>-4.7952700000000001E-2</c:v>
                </c:pt>
                <c:pt idx="39519">
                  <c:v>-3.7327800000000001E-2</c:v>
                </c:pt>
                <c:pt idx="39520">
                  <c:v>-3.2730099999999998E-2</c:v>
                </c:pt>
                <c:pt idx="39521">
                  <c:v>-3.5908700000000002E-2</c:v>
                </c:pt>
                <c:pt idx="39522">
                  <c:v>-3.5150500000000001E-2</c:v>
                </c:pt>
                <c:pt idx="39523">
                  <c:v>-2.2071799999999999E-2</c:v>
                </c:pt>
                <c:pt idx="39524">
                  <c:v>-3.8126899999999998E-2</c:v>
                </c:pt>
                <c:pt idx="39525">
                  <c:v>-2.7262700000000001E-2</c:v>
                </c:pt>
                <c:pt idx="39526">
                  <c:v>-2.7880700000000001E-2</c:v>
                </c:pt>
                <c:pt idx="39527">
                  <c:v>-2.9766999999999998E-2</c:v>
                </c:pt>
                <c:pt idx="39528">
                  <c:v>-3.5661699999999998E-2</c:v>
                </c:pt>
                <c:pt idx="39529">
                  <c:v>-3.9579400000000001E-2</c:v>
                </c:pt>
                <c:pt idx="39530">
                  <c:v>-2.4736399999999999E-2</c:v>
                </c:pt>
                <c:pt idx="39531">
                  <c:v>-2.8803800000000001E-2</c:v>
                </c:pt>
                <c:pt idx="39532">
                  <c:v>-3.32603E-2</c:v>
                </c:pt>
                <c:pt idx="39533">
                  <c:v>-3.5212500000000001E-2</c:v>
                </c:pt>
                <c:pt idx="39534">
                  <c:v>-3.2725299999999999E-2</c:v>
                </c:pt>
                <c:pt idx="39535">
                  <c:v>-3.5997399999999999E-2</c:v>
                </c:pt>
                <c:pt idx="39536">
                  <c:v>-2.79703E-2</c:v>
                </c:pt>
                <c:pt idx="39537">
                  <c:v>-2.1246899999999999E-2</c:v>
                </c:pt>
                <c:pt idx="39538">
                  <c:v>-2.6723899999999998E-2</c:v>
                </c:pt>
                <c:pt idx="39539">
                  <c:v>-3.1274799999999998E-2</c:v>
                </c:pt>
                <c:pt idx="39540">
                  <c:v>-3.4472500000000003E-2</c:v>
                </c:pt>
                <c:pt idx="39541">
                  <c:v>-2.3223899999999999E-2</c:v>
                </c:pt>
                <c:pt idx="39542">
                  <c:v>-1.89724E-2</c:v>
                </c:pt>
                <c:pt idx="39543">
                  <c:v>-1.3884499999999999E-2</c:v>
                </c:pt>
                <c:pt idx="39544">
                  <c:v>-3.7479400000000003E-2</c:v>
                </c:pt>
                <c:pt idx="39545">
                  <c:v>-2.3158100000000001E-2</c:v>
                </c:pt>
                <c:pt idx="39546">
                  <c:v>-4.1867300000000003E-2</c:v>
                </c:pt>
                <c:pt idx="39547">
                  <c:v>-6.2642100000000006E-2</c:v>
                </c:pt>
                <c:pt idx="39548">
                  <c:v>-5.7400699999999999E-2</c:v>
                </c:pt>
                <c:pt idx="39549">
                  <c:v>-3.27053E-2</c:v>
                </c:pt>
                <c:pt idx="39550">
                  <c:v>-4.9385100000000001E-2</c:v>
                </c:pt>
                <c:pt idx="39551">
                  <c:v>-3.9067299999999999E-2</c:v>
                </c:pt>
                <c:pt idx="39552">
                  <c:v>-5.5843400000000001E-2</c:v>
                </c:pt>
                <c:pt idx="39553">
                  <c:v>-3.4860599999999999E-2</c:v>
                </c:pt>
                <c:pt idx="39554">
                  <c:v>-3.4816699999999999E-2</c:v>
                </c:pt>
                <c:pt idx="39555">
                  <c:v>-4.3094599999999997E-2</c:v>
                </c:pt>
                <c:pt idx="39556">
                  <c:v>-3.4848200000000003E-2</c:v>
                </c:pt>
                <c:pt idx="39557">
                  <c:v>-4.79078E-2</c:v>
                </c:pt>
                <c:pt idx="39558">
                  <c:v>-3.4496300000000001E-2</c:v>
                </c:pt>
                <c:pt idx="39559">
                  <c:v>-4.1003199999999997E-2</c:v>
                </c:pt>
                <c:pt idx="39560">
                  <c:v>-4.8090000000000001E-2</c:v>
                </c:pt>
                <c:pt idx="39561">
                  <c:v>-4.2096099999999997E-2</c:v>
                </c:pt>
                <c:pt idx="39562">
                  <c:v>-3.9839699999999999E-2</c:v>
                </c:pt>
                <c:pt idx="39563">
                  <c:v>-2.6985200000000001E-2</c:v>
                </c:pt>
                <c:pt idx="39564">
                  <c:v>-4.41999E-2</c:v>
                </c:pt>
                <c:pt idx="39565">
                  <c:v>-4.5665699999999997E-2</c:v>
                </c:pt>
                <c:pt idx="39566">
                  <c:v>-2.5653800000000001E-2</c:v>
                </c:pt>
                <c:pt idx="39567">
                  <c:v>-4.8210099999999999E-2</c:v>
                </c:pt>
                <c:pt idx="39568">
                  <c:v>-3.2954200000000003E-2</c:v>
                </c:pt>
                <c:pt idx="39569">
                  <c:v>-5.66778E-2</c:v>
                </c:pt>
                <c:pt idx="39570">
                  <c:v>-3.6252E-2</c:v>
                </c:pt>
                <c:pt idx="39571">
                  <c:v>-5.2952800000000001E-2</c:v>
                </c:pt>
                <c:pt idx="39572">
                  <c:v>-2.9774700000000001E-2</c:v>
                </c:pt>
                <c:pt idx="39573">
                  <c:v>-4.6073000000000003E-2</c:v>
                </c:pt>
                <c:pt idx="39574">
                  <c:v>-4.6550800000000003E-2</c:v>
                </c:pt>
                <c:pt idx="39575">
                  <c:v>-3.11975E-2</c:v>
                </c:pt>
                <c:pt idx="39576">
                  <c:v>-4.6986600000000003E-2</c:v>
                </c:pt>
                <c:pt idx="39577">
                  <c:v>-3.0294399999999999E-2</c:v>
                </c:pt>
                <c:pt idx="39578">
                  <c:v>-3.7900900000000001E-2</c:v>
                </c:pt>
                <c:pt idx="39579">
                  <c:v>-2.95868E-2</c:v>
                </c:pt>
                <c:pt idx="39580">
                  <c:v>-2.95038E-2</c:v>
                </c:pt>
                <c:pt idx="39581">
                  <c:v>-3.03907E-2</c:v>
                </c:pt>
                <c:pt idx="39582">
                  <c:v>-1.09911E-2</c:v>
                </c:pt>
                <c:pt idx="39583">
                  <c:v>-3.2844499999999999E-2</c:v>
                </c:pt>
                <c:pt idx="39584">
                  <c:v>-1.8189400000000001E-2</c:v>
                </c:pt>
                <c:pt idx="39585">
                  <c:v>-2.8939200000000002E-2</c:v>
                </c:pt>
                <c:pt idx="39586">
                  <c:v>-2.6790600000000001E-2</c:v>
                </c:pt>
                <c:pt idx="39587">
                  <c:v>-4.4125600000000001E-2</c:v>
                </c:pt>
                <c:pt idx="39588">
                  <c:v>-2.48489E-2</c:v>
                </c:pt>
                <c:pt idx="39589">
                  <c:v>-3.5656899999999998E-2</c:v>
                </c:pt>
                <c:pt idx="39590">
                  <c:v>-3.9660500000000001E-2</c:v>
                </c:pt>
                <c:pt idx="39591">
                  <c:v>-2.19717E-2</c:v>
                </c:pt>
                <c:pt idx="39592">
                  <c:v>-3.4371400000000003E-2</c:v>
                </c:pt>
                <c:pt idx="39593">
                  <c:v>-2.1081900000000001E-2</c:v>
                </c:pt>
                <c:pt idx="39594">
                  <c:v>-1.8881800000000001E-2</c:v>
                </c:pt>
                <c:pt idx="39595">
                  <c:v>-2.6578899999999999E-2</c:v>
                </c:pt>
                <c:pt idx="39596">
                  <c:v>-2.8501499999999999E-2</c:v>
                </c:pt>
                <c:pt idx="39597">
                  <c:v>-2.8225900000000002E-2</c:v>
                </c:pt>
                <c:pt idx="39598">
                  <c:v>-2.43635E-2</c:v>
                </c:pt>
                <c:pt idx="39599">
                  <c:v>-2.8493899999999999E-2</c:v>
                </c:pt>
                <c:pt idx="39600">
                  <c:v>-2.7139699999999999E-2</c:v>
                </c:pt>
                <c:pt idx="39601">
                  <c:v>-3.1030700000000001E-2</c:v>
                </c:pt>
                <c:pt idx="39602">
                  <c:v>-2.4379700000000001E-2</c:v>
                </c:pt>
                <c:pt idx="39603">
                  <c:v>-2.3701699999999999E-2</c:v>
                </c:pt>
                <c:pt idx="39604">
                  <c:v>-1.7691599999999998E-2</c:v>
                </c:pt>
                <c:pt idx="39605">
                  <c:v>-1.8537499999999998E-2</c:v>
                </c:pt>
                <c:pt idx="39606">
                  <c:v>-2.03056E-2</c:v>
                </c:pt>
                <c:pt idx="39607">
                  <c:v>-1.7786E-2</c:v>
                </c:pt>
                <c:pt idx="39608">
                  <c:v>-2.61021E-2</c:v>
                </c:pt>
                <c:pt idx="39609">
                  <c:v>-2.61021E-2</c:v>
                </c:pt>
                <c:pt idx="39610">
                  <c:v>-1.85776E-2</c:v>
                </c:pt>
                <c:pt idx="39611">
                  <c:v>-1.92623E-2</c:v>
                </c:pt>
                <c:pt idx="39612">
                  <c:v>-1.76563E-2</c:v>
                </c:pt>
                <c:pt idx="39613">
                  <c:v>-2.2670699999999998E-2</c:v>
                </c:pt>
                <c:pt idx="39614">
                  <c:v>-2.8513E-2</c:v>
                </c:pt>
                <c:pt idx="39615">
                  <c:v>-1.2518899999999999E-2</c:v>
                </c:pt>
                <c:pt idx="39616">
                  <c:v>-2.5024399999999999E-2</c:v>
                </c:pt>
                <c:pt idx="39617">
                  <c:v>-1.8734000000000001E-2</c:v>
                </c:pt>
                <c:pt idx="39618">
                  <c:v>-2.3291599999999999E-2</c:v>
                </c:pt>
                <c:pt idx="39619">
                  <c:v>-1.40591E-2</c:v>
                </c:pt>
                <c:pt idx="39620">
                  <c:v>-7.4243499999999997E-3</c:v>
                </c:pt>
                <c:pt idx="39621">
                  <c:v>-1.4233600000000001E-2</c:v>
                </c:pt>
                <c:pt idx="39622">
                  <c:v>-1.9941300000000002E-3</c:v>
                </c:pt>
                <c:pt idx="39623">
                  <c:v>-1.72052E-2</c:v>
                </c:pt>
                <c:pt idx="39624">
                  <c:v>-3.1860399999999997E-2</c:v>
                </c:pt>
                <c:pt idx="39625">
                  <c:v>-2.8548199999999999E-2</c:v>
                </c:pt>
                <c:pt idx="39626">
                  <c:v>-2.5861700000000001E-2</c:v>
                </c:pt>
                <c:pt idx="39627">
                  <c:v>-2.5190400000000002E-2</c:v>
                </c:pt>
                <c:pt idx="39628">
                  <c:v>-2.4936699999999999E-2</c:v>
                </c:pt>
                <c:pt idx="39629">
                  <c:v>-2.6266100000000001E-2</c:v>
                </c:pt>
                <c:pt idx="39630">
                  <c:v>-1.52502E-2</c:v>
                </c:pt>
                <c:pt idx="39631">
                  <c:v>-2.56615E-2</c:v>
                </c:pt>
                <c:pt idx="39632">
                  <c:v>-8.8148099999999993E-3</c:v>
                </c:pt>
                <c:pt idx="39633">
                  <c:v>-2.3025500000000001E-2</c:v>
                </c:pt>
                <c:pt idx="39634">
                  <c:v>-1.61257E-2</c:v>
                </c:pt>
                <c:pt idx="39635">
                  <c:v>-2.7929300000000001E-2</c:v>
                </c:pt>
                <c:pt idx="39636">
                  <c:v>-1.8625300000000001E-2</c:v>
                </c:pt>
                <c:pt idx="39637">
                  <c:v>-1.7268200000000001E-2</c:v>
                </c:pt>
                <c:pt idx="39638">
                  <c:v>-3.0628200000000001E-2</c:v>
                </c:pt>
                <c:pt idx="39639">
                  <c:v>-3.1496999999999997E-2</c:v>
                </c:pt>
                <c:pt idx="39640">
                  <c:v>-4.3676399999999997E-2</c:v>
                </c:pt>
                <c:pt idx="39641">
                  <c:v>-1.9197499999999999E-2</c:v>
                </c:pt>
                <c:pt idx="39642">
                  <c:v>-3.0885699999999999E-2</c:v>
                </c:pt>
                <c:pt idx="39643">
                  <c:v>-2.42367E-2</c:v>
                </c:pt>
                <c:pt idx="39644">
                  <c:v>-3.9215100000000003E-2</c:v>
                </c:pt>
                <c:pt idx="39645">
                  <c:v>-3.03164E-2</c:v>
                </c:pt>
                <c:pt idx="39646">
                  <c:v>-2.7561200000000001E-2</c:v>
                </c:pt>
                <c:pt idx="39647">
                  <c:v>-2.5085400000000001E-2</c:v>
                </c:pt>
                <c:pt idx="39648">
                  <c:v>-3.8481700000000001E-2</c:v>
                </c:pt>
                <c:pt idx="39649">
                  <c:v>-1.9233699999999999E-2</c:v>
                </c:pt>
                <c:pt idx="39650">
                  <c:v>-3.3663699999999998E-2</c:v>
                </c:pt>
                <c:pt idx="39651">
                  <c:v>-1.7787000000000001E-2</c:v>
                </c:pt>
                <c:pt idx="39652">
                  <c:v>-1.8110299999999999E-2</c:v>
                </c:pt>
                <c:pt idx="39653">
                  <c:v>-1.1399299999999999E-2</c:v>
                </c:pt>
                <c:pt idx="39654">
                  <c:v>-1.1096E-2</c:v>
                </c:pt>
                <c:pt idx="39655">
                  <c:v>-1.9227000000000001E-2</c:v>
                </c:pt>
                <c:pt idx="39656">
                  <c:v>-9.8533600000000002E-3</c:v>
                </c:pt>
                <c:pt idx="39657">
                  <c:v>-2.04201E-2</c:v>
                </c:pt>
                <c:pt idx="39658">
                  <c:v>-9.3927400000000001E-3</c:v>
                </c:pt>
                <c:pt idx="39659">
                  <c:v>-2.0663299999999999E-2</c:v>
                </c:pt>
                <c:pt idx="39660">
                  <c:v>-2.0292299999999999E-2</c:v>
                </c:pt>
                <c:pt idx="39661">
                  <c:v>-2.1191600000000001E-2</c:v>
                </c:pt>
                <c:pt idx="39662">
                  <c:v>-1.8900900000000002E-2</c:v>
                </c:pt>
                <c:pt idx="39663">
                  <c:v>-2.707E-2</c:v>
                </c:pt>
                <c:pt idx="39664">
                  <c:v>-2.7808200000000002E-2</c:v>
                </c:pt>
                <c:pt idx="39665">
                  <c:v>-1.3308499999999999E-2</c:v>
                </c:pt>
                <c:pt idx="39666">
                  <c:v>-2.4417899999999999E-2</c:v>
                </c:pt>
                <c:pt idx="39667">
                  <c:v>-2.3971599999999999E-2</c:v>
                </c:pt>
                <c:pt idx="39668">
                  <c:v>-2.1843899999999999E-2</c:v>
                </c:pt>
                <c:pt idx="39669">
                  <c:v>-2.0004299999999999E-2</c:v>
                </c:pt>
                <c:pt idx="39670">
                  <c:v>-1.6616800000000001E-2</c:v>
                </c:pt>
                <c:pt idx="39671">
                  <c:v>-1.7595300000000001E-2</c:v>
                </c:pt>
                <c:pt idx="39672">
                  <c:v>-1.05276E-2</c:v>
                </c:pt>
                <c:pt idx="39673">
                  <c:v>-2.9079399999999998E-2</c:v>
                </c:pt>
                <c:pt idx="39674">
                  <c:v>-3.37696E-3</c:v>
                </c:pt>
                <c:pt idx="39675">
                  <c:v>-1.8229499999999999E-2</c:v>
                </c:pt>
                <c:pt idx="39676">
                  <c:v>-1.7286300000000001E-2</c:v>
                </c:pt>
                <c:pt idx="39677">
                  <c:v>-1.06087E-2</c:v>
                </c:pt>
                <c:pt idx="39678">
                  <c:v>-2.9251099999999999E-2</c:v>
                </c:pt>
                <c:pt idx="39679">
                  <c:v>-1.69792E-2</c:v>
                </c:pt>
                <c:pt idx="39680">
                  <c:v>-3.3002900000000002E-2</c:v>
                </c:pt>
                <c:pt idx="39681">
                  <c:v>-1.48611E-2</c:v>
                </c:pt>
                <c:pt idx="39682">
                  <c:v>-9.5930100000000008E-3</c:v>
                </c:pt>
                <c:pt idx="39683">
                  <c:v>-1.28746E-2</c:v>
                </c:pt>
                <c:pt idx="39684">
                  <c:v>-7.9040499999999993E-3</c:v>
                </c:pt>
                <c:pt idx="39685">
                  <c:v>-2.20337E-2</c:v>
                </c:pt>
                <c:pt idx="39686">
                  <c:v>-1.1854200000000001E-2</c:v>
                </c:pt>
                <c:pt idx="39687">
                  <c:v>6.7043300000000001E-4</c:v>
                </c:pt>
                <c:pt idx="39688">
                  <c:v>1.6450900000000001E-3</c:v>
                </c:pt>
                <c:pt idx="39689">
                  <c:v>2.4223299999999999E-3</c:v>
                </c:pt>
                <c:pt idx="39690">
                  <c:v>4.8923499999999997E-4</c:v>
                </c:pt>
                <c:pt idx="39691">
                  <c:v>6.7710899999999996E-4</c:v>
                </c:pt>
                <c:pt idx="39692">
                  <c:v>7.0953399999999995E-4</c:v>
                </c:pt>
                <c:pt idx="39693">
                  <c:v>-2.6207000000000001E-3</c:v>
                </c:pt>
                <c:pt idx="39694">
                  <c:v>4.70734E-3</c:v>
                </c:pt>
                <c:pt idx="39695">
                  <c:v>3.3235500000000002E-3</c:v>
                </c:pt>
                <c:pt idx="39696">
                  <c:v>4.5642900000000004E-3</c:v>
                </c:pt>
                <c:pt idx="39697">
                  <c:v>1.3322799999999999E-3</c:v>
                </c:pt>
                <c:pt idx="39698">
                  <c:v>8.8138599999999998E-3</c:v>
                </c:pt>
                <c:pt idx="39699">
                  <c:v>-9.8295199999999996E-3</c:v>
                </c:pt>
                <c:pt idx="39700">
                  <c:v>6.08444E-3</c:v>
                </c:pt>
                <c:pt idx="39701">
                  <c:v>-6.3581499999999999E-3</c:v>
                </c:pt>
                <c:pt idx="39702">
                  <c:v>1.90449E-3</c:v>
                </c:pt>
                <c:pt idx="39703">
                  <c:v>-1.4403300000000001E-2</c:v>
                </c:pt>
                <c:pt idx="39704">
                  <c:v>-1.5459099999999999E-3</c:v>
                </c:pt>
                <c:pt idx="39705">
                  <c:v>-6.0710900000000003E-3</c:v>
                </c:pt>
                <c:pt idx="39706">
                  <c:v>-2.4180400000000001E-2</c:v>
                </c:pt>
                <c:pt idx="39707">
                  <c:v>4.4631999999999996E-3</c:v>
                </c:pt>
                <c:pt idx="39708">
                  <c:v>-1.7030699999999999E-2</c:v>
                </c:pt>
                <c:pt idx="39709">
                  <c:v>5.6934399999999995E-4</c:v>
                </c:pt>
                <c:pt idx="39710">
                  <c:v>-2.2491500000000001E-2</c:v>
                </c:pt>
                <c:pt idx="39711">
                  <c:v>-9.9124899999999995E-3</c:v>
                </c:pt>
                <c:pt idx="39712">
                  <c:v>3.9348600000000001E-3</c:v>
                </c:pt>
                <c:pt idx="39713">
                  <c:v>5.5503799999999999E-4</c:v>
                </c:pt>
                <c:pt idx="39714">
                  <c:v>-5.9366200000000001E-3</c:v>
                </c:pt>
                <c:pt idx="39715">
                  <c:v>-9.25255E-3</c:v>
                </c:pt>
                <c:pt idx="39716">
                  <c:v>-1.88837E-2</c:v>
                </c:pt>
                <c:pt idx="39717">
                  <c:v>-8.0804799999999993E-3</c:v>
                </c:pt>
                <c:pt idx="39718">
                  <c:v>-1.54457E-2</c:v>
                </c:pt>
                <c:pt idx="39719">
                  <c:v>-1.56689E-3</c:v>
                </c:pt>
                <c:pt idx="39720">
                  <c:v>-3.6315900000000001E-3</c:v>
                </c:pt>
                <c:pt idx="39721">
                  <c:v>-8.8014600000000005E-3</c:v>
                </c:pt>
                <c:pt idx="39722" formatCode="0.00E+00">
                  <c:v>1.52588E-5</c:v>
                </c:pt>
                <c:pt idx="39723">
                  <c:v>-1.8367800000000001E-3</c:v>
                </c:pt>
                <c:pt idx="39724">
                  <c:v>2.1638899999999999E-3</c:v>
                </c:pt>
                <c:pt idx="39725">
                  <c:v>5.6638699999999997E-3</c:v>
                </c:pt>
                <c:pt idx="39726">
                  <c:v>7.2288500000000004E-4</c:v>
                </c:pt>
                <c:pt idx="39727">
                  <c:v>6.3171399999999997E-3</c:v>
                </c:pt>
                <c:pt idx="39728">
                  <c:v>3.9863600000000004E-3</c:v>
                </c:pt>
                <c:pt idx="39729">
                  <c:v>1.09987E-2</c:v>
                </c:pt>
                <c:pt idx="39730">
                  <c:v>5.00965E-3</c:v>
                </c:pt>
                <c:pt idx="39731">
                  <c:v>-9.4375599999999994E-3</c:v>
                </c:pt>
                <c:pt idx="39732">
                  <c:v>8.1968300000000004E-3</c:v>
                </c:pt>
                <c:pt idx="39733">
                  <c:v>-1.30978E-2</c:v>
                </c:pt>
                <c:pt idx="39734">
                  <c:v>2.2525800000000001E-3</c:v>
                </c:pt>
                <c:pt idx="39735">
                  <c:v>-9.0608600000000004E-3</c:v>
                </c:pt>
                <c:pt idx="39736">
                  <c:v>-1.5990299999999999E-2</c:v>
                </c:pt>
                <c:pt idx="39737">
                  <c:v>-5.0945299999999999E-3</c:v>
                </c:pt>
                <c:pt idx="39738">
                  <c:v>-1.75095E-3</c:v>
                </c:pt>
                <c:pt idx="39739">
                  <c:v>-7.5454700000000003E-3</c:v>
                </c:pt>
                <c:pt idx="39740">
                  <c:v>-7.6169999999999996E-3</c:v>
                </c:pt>
                <c:pt idx="39741">
                  <c:v>7.5359299999999997E-3</c:v>
                </c:pt>
                <c:pt idx="39742">
                  <c:v>6.8950700000000001E-4</c:v>
                </c:pt>
                <c:pt idx="39743">
                  <c:v>5.47409E-4</c:v>
                </c:pt>
                <c:pt idx="39744">
                  <c:v>-1.12114E-2</c:v>
                </c:pt>
                <c:pt idx="39745">
                  <c:v>-1.5173000000000001E-3</c:v>
                </c:pt>
                <c:pt idx="39746">
                  <c:v>6.7205399999999997E-3</c:v>
                </c:pt>
                <c:pt idx="39747">
                  <c:v>-3.4990300000000002E-3</c:v>
                </c:pt>
                <c:pt idx="39748">
                  <c:v>3.0698800000000001E-3</c:v>
                </c:pt>
                <c:pt idx="39749">
                  <c:v>-5.0058400000000001E-3</c:v>
                </c:pt>
                <c:pt idx="39750">
                  <c:v>-1.1191400000000001E-2</c:v>
                </c:pt>
                <c:pt idx="39751">
                  <c:v>2.8019E-3</c:v>
                </c:pt>
                <c:pt idx="39752">
                  <c:v>2.11239E-3</c:v>
                </c:pt>
                <c:pt idx="39753">
                  <c:v>1.91402E-3</c:v>
                </c:pt>
                <c:pt idx="39754">
                  <c:v>-2.9106100000000001E-3</c:v>
                </c:pt>
                <c:pt idx="39755">
                  <c:v>1.2722E-3</c:v>
                </c:pt>
                <c:pt idx="39756">
                  <c:v>-8.9063600000000003E-3</c:v>
                </c:pt>
                <c:pt idx="39757">
                  <c:v>8.1358000000000003E-3</c:v>
                </c:pt>
                <c:pt idx="39758">
                  <c:v>6.7062399999999996E-3</c:v>
                </c:pt>
                <c:pt idx="39759">
                  <c:v>3.4618399999999998E-4</c:v>
                </c:pt>
                <c:pt idx="39760">
                  <c:v>-6.7348499999999997E-3</c:v>
                </c:pt>
                <c:pt idx="39761">
                  <c:v>-1.7767E-3</c:v>
                </c:pt>
                <c:pt idx="39762">
                  <c:v>8.9578599999999998E-3</c:v>
                </c:pt>
                <c:pt idx="39763">
                  <c:v>-3.5953500000000002E-4</c:v>
                </c:pt>
                <c:pt idx="39764">
                  <c:v>2.6292799999999999E-3</c:v>
                </c:pt>
                <c:pt idx="39765">
                  <c:v>8.5630399999999992E-3</c:v>
                </c:pt>
                <c:pt idx="39766">
                  <c:v>1.9386299999999999E-2</c:v>
                </c:pt>
                <c:pt idx="39767">
                  <c:v>3.8690600000000001E-3</c:v>
                </c:pt>
                <c:pt idx="39768">
                  <c:v>2.0516400000000001E-2</c:v>
                </c:pt>
                <c:pt idx="39769">
                  <c:v>1.58663E-2</c:v>
                </c:pt>
                <c:pt idx="39770">
                  <c:v>1.4678999999999999E-2</c:v>
                </c:pt>
                <c:pt idx="39771">
                  <c:v>2.29836E-2</c:v>
                </c:pt>
                <c:pt idx="39772">
                  <c:v>1.3700499999999999E-2</c:v>
                </c:pt>
                <c:pt idx="39773">
                  <c:v>1.25532E-2</c:v>
                </c:pt>
                <c:pt idx="39774">
                  <c:v>1.6576799999999999E-2</c:v>
                </c:pt>
                <c:pt idx="39775">
                  <c:v>1.86529E-2</c:v>
                </c:pt>
                <c:pt idx="39776">
                  <c:v>9.5748900000000008E-3</c:v>
                </c:pt>
                <c:pt idx="39777">
                  <c:v>4.6453500000000003E-3</c:v>
                </c:pt>
                <c:pt idx="39778">
                  <c:v>8.7547300000000005E-3</c:v>
                </c:pt>
                <c:pt idx="39779">
                  <c:v>1.42317E-2</c:v>
                </c:pt>
                <c:pt idx="39780">
                  <c:v>1.2534099999999999E-2</c:v>
                </c:pt>
                <c:pt idx="39781">
                  <c:v>2.01817E-2</c:v>
                </c:pt>
                <c:pt idx="39782">
                  <c:v>2.3680699999999999E-2</c:v>
                </c:pt>
                <c:pt idx="39783">
                  <c:v>2.1005599999999999E-2</c:v>
                </c:pt>
                <c:pt idx="39784">
                  <c:v>1.45054E-2</c:v>
                </c:pt>
                <c:pt idx="39785">
                  <c:v>1.9914600000000001E-2</c:v>
                </c:pt>
                <c:pt idx="39786">
                  <c:v>9.8953200000000009E-3</c:v>
                </c:pt>
                <c:pt idx="39787">
                  <c:v>1.8996200000000001E-2</c:v>
                </c:pt>
                <c:pt idx="39788">
                  <c:v>2.0483999999999999E-2</c:v>
                </c:pt>
                <c:pt idx="39789">
                  <c:v>1.9426300000000001E-2</c:v>
                </c:pt>
                <c:pt idx="39790">
                  <c:v>8.3408400000000004E-3</c:v>
                </c:pt>
                <c:pt idx="39791">
                  <c:v>1.53046E-2</c:v>
                </c:pt>
                <c:pt idx="39792">
                  <c:v>7.4882500000000001E-3</c:v>
                </c:pt>
                <c:pt idx="39793">
                  <c:v>-5.8050200000000001E-3</c:v>
                </c:pt>
                <c:pt idx="39794">
                  <c:v>1.2515099999999999E-2</c:v>
                </c:pt>
                <c:pt idx="39795">
                  <c:v>8.3923299999999999E-3</c:v>
                </c:pt>
                <c:pt idx="39796">
                  <c:v>1.1409799999999999E-2</c:v>
                </c:pt>
                <c:pt idx="39797">
                  <c:v>-7.0400200000000001E-3</c:v>
                </c:pt>
                <c:pt idx="39798">
                  <c:v>7.9507799999999993E-3</c:v>
                </c:pt>
                <c:pt idx="39799">
                  <c:v>-2.5091200000000001E-3</c:v>
                </c:pt>
                <c:pt idx="39800">
                  <c:v>6.3324000000000002E-3</c:v>
                </c:pt>
                <c:pt idx="39801">
                  <c:v>3.5905799999999999E-3</c:v>
                </c:pt>
                <c:pt idx="39802">
                  <c:v>5.00965E-3</c:v>
                </c:pt>
                <c:pt idx="39803">
                  <c:v>-1.5258800000000001E-3</c:v>
                </c:pt>
                <c:pt idx="39804">
                  <c:v>5.0306300000000003E-3</c:v>
                </c:pt>
                <c:pt idx="39805">
                  <c:v>2.0144499999999999E-2</c:v>
                </c:pt>
                <c:pt idx="39806">
                  <c:v>-5.0468400000000004E-3</c:v>
                </c:pt>
                <c:pt idx="39807">
                  <c:v>1.35546E-2</c:v>
                </c:pt>
                <c:pt idx="39808">
                  <c:v>3.1366300000000001E-3</c:v>
                </c:pt>
                <c:pt idx="39809">
                  <c:v>8.3284399999999995E-3</c:v>
                </c:pt>
                <c:pt idx="39810">
                  <c:v>2.20127E-2</c:v>
                </c:pt>
                <c:pt idx="39811">
                  <c:v>7.9612699999999995E-3</c:v>
                </c:pt>
                <c:pt idx="39812">
                  <c:v>3.66402E-3</c:v>
                </c:pt>
                <c:pt idx="39813">
                  <c:v>6.8035099999999996E-3</c:v>
                </c:pt>
                <c:pt idx="39814">
                  <c:v>1.1929499999999999E-2</c:v>
                </c:pt>
                <c:pt idx="39815">
                  <c:v>1.73635E-2</c:v>
                </c:pt>
                <c:pt idx="39816">
                  <c:v>1.27525E-2</c:v>
                </c:pt>
                <c:pt idx="39817">
                  <c:v>-2.5186499999999999E-3</c:v>
                </c:pt>
                <c:pt idx="39818">
                  <c:v>1.5447600000000001E-2</c:v>
                </c:pt>
                <c:pt idx="39819">
                  <c:v>6.3762699999999999E-3</c:v>
                </c:pt>
                <c:pt idx="39820">
                  <c:v>1.6946800000000001E-2</c:v>
                </c:pt>
                <c:pt idx="39821">
                  <c:v>1.6895299999999999E-2</c:v>
                </c:pt>
                <c:pt idx="39822">
                  <c:v>2.87437E-2</c:v>
                </c:pt>
                <c:pt idx="39823">
                  <c:v>1.2390099999999999E-2</c:v>
                </c:pt>
                <c:pt idx="39824">
                  <c:v>4.5709599999999998E-3</c:v>
                </c:pt>
                <c:pt idx="39825">
                  <c:v>1.7329199999999999E-2</c:v>
                </c:pt>
                <c:pt idx="39826">
                  <c:v>-5.8651000000000005E-4</c:v>
                </c:pt>
                <c:pt idx="39827">
                  <c:v>1.8446899999999999E-2</c:v>
                </c:pt>
                <c:pt idx="39828">
                  <c:v>6.5813099999999999E-3</c:v>
                </c:pt>
                <c:pt idx="39829">
                  <c:v>1.6879100000000001E-2</c:v>
                </c:pt>
                <c:pt idx="39830">
                  <c:v>5.0640099999999996E-4</c:v>
                </c:pt>
                <c:pt idx="39831">
                  <c:v>9.9287000000000004E-3</c:v>
                </c:pt>
                <c:pt idx="39832">
                  <c:v>1.1306800000000001E-2</c:v>
                </c:pt>
                <c:pt idx="39833">
                  <c:v>9.8819700000000003E-3</c:v>
                </c:pt>
                <c:pt idx="39834">
                  <c:v>1.75085E-2</c:v>
                </c:pt>
                <c:pt idx="39835">
                  <c:v>2.0187400000000001E-2</c:v>
                </c:pt>
                <c:pt idx="39836">
                  <c:v>1.50127E-2</c:v>
                </c:pt>
                <c:pt idx="39837">
                  <c:v>1.3132100000000001E-2</c:v>
                </c:pt>
                <c:pt idx="39838">
                  <c:v>1.3650900000000001E-2</c:v>
                </c:pt>
                <c:pt idx="39839">
                  <c:v>1.95227E-2</c:v>
                </c:pt>
                <c:pt idx="39840">
                  <c:v>2.19221E-2</c:v>
                </c:pt>
                <c:pt idx="39841">
                  <c:v>7.1344399999999997E-3</c:v>
                </c:pt>
                <c:pt idx="39842">
                  <c:v>1.6181899999999999E-2</c:v>
                </c:pt>
                <c:pt idx="39843">
                  <c:v>1.64499E-2</c:v>
                </c:pt>
                <c:pt idx="39844">
                  <c:v>2.1451999999999999E-2</c:v>
                </c:pt>
                <c:pt idx="39845">
                  <c:v>1.9158399999999999E-2</c:v>
                </c:pt>
                <c:pt idx="39846">
                  <c:v>1.4114399999999999E-2</c:v>
                </c:pt>
                <c:pt idx="39847">
                  <c:v>2.0383800000000001E-2</c:v>
                </c:pt>
                <c:pt idx="39848">
                  <c:v>1.76306E-2</c:v>
                </c:pt>
                <c:pt idx="39849">
                  <c:v>1.48869E-2</c:v>
                </c:pt>
                <c:pt idx="39850">
                  <c:v>2.8900100000000001E-2</c:v>
                </c:pt>
                <c:pt idx="39851">
                  <c:v>2.0154999999999999E-2</c:v>
                </c:pt>
                <c:pt idx="39852">
                  <c:v>1.8796899999999998E-2</c:v>
                </c:pt>
                <c:pt idx="39853">
                  <c:v>2.6453999999999998E-2</c:v>
                </c:pt>
                <c:pt idx="39854">
                  <c:v>3.3762899999999998E-2</c:v>
                </c:pt>
                <c:pt idx="39855">
                  <c:v>2.7877800000000001E-2</c:v>
                </c:pt>
                <c:pt idx="39856">
                  <c:v>4.29153E-3</c:v>
                </c:pt>
                <c:pt idx="39857">
                  <c:v>2.3480399999999998E-2</c:v>
                </c:pt>
                <c:pt idx="39858">
                  <c:v>4.0436699999999999E-2</c:v>
                </c:pt>
                <c:pt idx="39859">
                  <c:v>1.7239600000000001E-2</c:v>
                </c:pt>
                <c:pt idx="39860">
                  <c:v>2.03371E-2</c:v>
                </c:pt>
                <c:pt idx="39861">
                  <c:v>1.77679E-2</c:v>
                </c:pt>
                <c:pt idx="39862">
                  <c:v>1.42174E-2</c:v>
                </c:pt>
                <c:pt idx="39863">
                  <c:v>1.4474900000000001E-2</c:v>
                </c:pt>
                <c:pt idx="39864">
                  <c:v>1.9416800000000001E-3</c:v>
                </c:pt>
                <c:pt idx="39865">
                  <c:v>1.00088E-2</c:v>
                </c:pt>
                <c:pt idx="39866">
                  <c:v>1.9258500000000001E-2</c:v>
                </c:pt>
                <c:pt idx="39867">
                  <c:v>8.0404299999999995E-3</c:v>
                </c:pt>
                <c:pt idx="39868">
                  <c:v>2.563E-2</c:v>
                </c:pt>
                <c:pt idx="39869">
                  <c:v>3.3473999999999999E-3</c:v>
                </c:pt>
                <c:pt idx="39870">
                  <c:v>1.1720700000000001E-2</c:v>
                </c:pt>
                <c:pt idx="39871">
                  <c:v>3.1076400000000001E-2</c:v>
                </c:pt>
                <c:pt idx="39872">
                  <c:v>1.2602800000000001E-2</c:v>
                </c:pt>
                <c:pt idx="39873">
                  <c:v>1.56002E-2</c:v>
                </c:pt>
                <c:pt idx="39874">
                  <c:v>1.50986E-2</c:v>
                </c:pt>
                <c:pt idx="39875">
                  <c:v>2.1310800000000001E-2</c:v>
                </c:pt>
                <c:pt idx="39876">
                  <c:v>1.73168E-2</c:v>
                </c:pt>
                <c:pt idx="39877">
                  <c:v>2.9535299999999998E-3</c:v>
                </c:pt>
                <c:pt idx="39878">
                  <c:v>1.95503E-2</c:v>
                </c:pt>
                <c:pt idx="39879">
                  <c:v>1.2512199999999999E-2</c:v>
                </c:pt>
                <c:pt idx="39880">
                  <c:v>3.20234E-2</c:v>
                </c:pt>
                <c:pt idx="39881">
                  <c:v>1.28269E-2</c:v>
                </c:pt>
                <c:pt idx="39882">
                  <c:v>3.2909399999999998E-2</c:v>
                </c:pt>
                <c:pt idx="39883">
                  <c:v>2.2239700000000001E-2</c:v>
                </c:pt>
                <c:pt idx="39884">
                  <c:v>2.9338800000000002E-2</c:v>
                </c:pt>
                <c:pt idx="39885">
                  <c:v>1.6390800000000001E-2</c:v>
                </c:pt>
                <c:pt idx="39886">
                  <c:v>2.8280300000000001E-2</c:v>
                </c:pt>
                <c:pt idx="39887">
                  <c:v>3.0480400000000001E-2</c:v>
                </c:pt>
                <c:pt idx="39888">
                  <c:v>3.6186200000000002E-2</c:v>
                </c:pt>
                <c:pt idx="39889">
                  <c:v>2.3921000000000001E-2</c:v>
                </c:pt>
                <c:pt idx="39890">
                  <c:v>2.5135000000000001E-2</c:v>
                </c:pt>
                <c:pt idx="39891">
                  <c:v>2.8877300000000002E-2</c:v>
                </c:pt>
                <c:pt idx="39892">
                  <c:v>2.8368899999999999E-2</c:v>
                </c:pt>
                <c:pt idx="39893">
                  <c:v>3.23687E-2</c:v>
                </c:pt>
                <c:pt idx="39894">
                  <c:v>2.6051499999999998E-2</c:v>
                </c:pt>
                <c:pt idx="39895">
                  <c:v>2.9404599999999999E-2</c:v>
                </c:pt>
                <c:pt idx="39896">
                  <c:v>2.4912799999999999E-2</c:v>
                </c:pt>
                <c:pt idx="39897">
                  <c:v>2.9701200000000001E-2</c:v>
                </c:pt>
                <c:pt idx="39898">
                  <c:v>2.0585099999999999E-2</c:v>
                </c:pt>
                <c:pt idx="39899">
                  <c:v>1.7596199999999999E-2</c:v>
                </c:pt>
                <c:pt idx="39900">
                  <c:v>2.3871400000000001E-2</c:v>
                </c:pt>
                <c:pt idx="39901">
                  <c:v>1.06325E-2</c:v>
                </c:pt>
                <c:pt idx="39902">
                  <c:v>1.3006200000000001E-2</c:v>
                </c:pt>
                <c:pt idx="39903">
                  <c:v>2.1944999999999999E-2</c:v>
                </c:pt>
                <c:pt idx="39904">
                  <c:v>1.24035E-2</c:v>
                </c:pt>
                <c:pt idx="39905">
                  <c:v>1.2209899999999999E-2</c:v>
                </c:pt>
                <c:pt idx="39906">
                  <c:v>9.4575900000000001E-3</c:v>
                </c:pt>
                <c:pt idx="39907">
                  <c:v>5.6419399999999998E-3</c:v>
                </c:pt>
                <c:pt idx="39908">
                  <c:v>4.37737E-4</c:v>
                </c:pt>
                <c:pt idx="39909">
                  <c:v>7.5206800000000001E-3</c:v>
                </c:pt>
                <c:pt idx="39910">
                  <c:v>3.3459700000000002E-2</c:v>
                </c:pt>
                <c:pt idx="39911">
                  <c:v>1.69582E-2</c:v>
                </c:pt>
                <c:pt idx="39912">
                  <c:v>6.3190499999999997E-3</c:v>
                </c:pt>
                <c:pt idx="39913">
                  <c:v>1.45054E-2</c:v>
                </c:pt>
                <c:pt idx="39914">
                  <c:v>1.1346800000000001E-2</c:v>
                </c:pt>
                <c:pt idx="39915">
                  <c:v>1.89667E-2</c:v>
                </c:pt>
                <c:pt idx="39916">
                  <c:v>1.7683000000000001E-2</c:v>
                </c:pt>
                <c:pt idx="39917">
                  <c:v>5.0105999999999996E-3</c:v>
                </c:pt>
                <c:pt idx="39918">
                  <c:v>1.44119E-2</c:v>
                </c:pt>
                <c:pt idx="39919">
                  <c:v>9.1924699999999995E-3</c:v>
                </c:pt>
                <c:pt idx="39920">
                  <c:v>2.84786E-2</c:v>
                </c:pt>
                <c:pt idx="39921">
                  <c:v>1.54247E-2</c:v>
                </c:pt>
                <c:pt idx="39922">
                  <c:v>2.7639400000000001E-2</c:v>
                </c:pt>
                <c:pt idx="39923">
                  <c:v>2.3709299999999999E-2</c:v>
                </c:pt>
                <c:pt idx="39924">
                  <c:v>2.5332500000000001E-2</c:v>
                </c:pt>
                <c:pt idx="39925">
                  <c:v>2.1295499999999998E-2</c:v>
                </c:pt>
                <c:pt idx="39926">
                  <c:v>2.20547E-2</c:v>
                </c:pt>
                <c:pt idx="39927">
                  <c:v>2.7442000000000001E-2</c:v>
                </c:pt>
                <c:pt idx="39928">
                  <c:v>1.4906900000000001E-2</c:v>
                </c:pt>
                <c:pt idx="39929">
                  <c:v>2.35176E-2</c:v>
                </c:pt>
                <c:pt idx="39930">
                  <c:v>3.1923300000000002E-2</c:v>
                </c:pt>
                <c:pt idx="39931">
                  <c:v>2.2375099999999998E-2</c:v>
                </c:pt>
                <c:pt idx="39932">
                  <c:v>1.5898700000000002E-2</c:v>
                </c:pt>
                <c:pt idx="39933">
                  <c:v>1.9455E-2</c:v>
                </c:pt>
                <c:pt idx="39934">
                  <c:v>1.8182799999999999E-2</c:v>
                </c:pt>
                <c:pt idx="39935">
                  <c:v>1.9619899999999999E-2</c:v>
                </c:pt>
                <c:pt idx="39936">
                  <c:v>1.27058E-2</c:v>
                </c:pt>
                <c:pt idx="39937">
                  <c:v>2.02332E-2</c:v>
                </c:pt>
                <c:pt idx="39938">
                  <c:v>2.3017900000000001E-2</c:v>
                </c:pt>
                <c:pt idx="39939">
                  <c:v>3.7293399999999997E-2</c:v>
                </c:pt>
                <c:pt idx="39940">
                  <c:v>3.1406400000000001E-2</c:v>
                </c:pt>
                <c:pt idx="39941">
                  <c:v>1.7126099999999998E-2</c:v>
                </c:pt>
                <c:pt idx="39942">
                  <c:v>1.8268599999999999E-2</c:v>
                </c:pt>
                <c:pt idx="39943">
                  <c:v>3.1744000000000001E-2</c:v>
                </c:pt>
                <c:pt idx="39944">
                  <c:v>9.7427399999999997E-3</c:v>
                </c:pt>
                <c:pt idx="39945">
                  <c:v>3.5882900000000002E-2</c:v>
                </c:pt>
                <c:pt idx="39946">
                  <c:v>2.49033E-2</c:v>
                </c:pt>
                <c:pt idx="39947">
                  <c:v>3.7006400000000002E-2</c:v>
                </c:pt>
                <c:pt idx="39948">
                  <c:v>2.33879E-2</c:v>
                </c:pt>
                <c:pt idx="39949">
                  <c:v>2.9146200000000001E-2</c:v>
                </c:pt>
                <c:pt idx="39950">
                  <c:v>2.3366000000000001E-2</c:v>
                </c:pt>
                <c:pt idx="39951">
                  <c:v>2.0937899999999999E-2</c:v>
                </c:pt>
                <c:pt idx="39952">
                  <c:v>2.7856800000000001E-2</c:v>
                </c:pt>
                <c:pt idx="39953">
                  <c:v>3.8607599999999999E-2</c:v>
                </c:pt>
                <c:pt idx="39954">
                  <c:v>2.2531499999999999E-2</c:v>
                </c:pt>
                <c:pt idx="39955">
                  <c:v>2.3154299999999999E-2</c:v>
                </c:pt>
                <c:pt idx="39956">
                  <c:v>2.4866099999999999E-2</c:v>
                </c:pt>
                <c:pt idx="39957">
                  <c:v>2.1527299999999999E-2</c:v>
                </c:pt>
                <c:pt idx="39958">
                  <c:v>2.8428999999999999E-2</c:v>
                </c:pt>
                <c:pt idx="39959">
                  <c:v>2.1883E-2</c:v>
                </c:pt>
                <c:pt idx="39960">
                  <c:v>2.83232E-2</c:v>
                </c:pt>
                <c:pt idx="39961">
                  <c:v>2.4385500000000001E-2</c:v>
                </c:pt>
                <c:pt idx="39962">
                  <c:v>3.34997E-2</c:v>
                </c:pt>
                <c:pt idx="39963">
                  <c:v>2.50149E-2</c:v>
                </c:pt>
                <c:pt idx="39964">
                  <c:v>3.6959600000000002E-2</c:v>
                </c:pt>
                <c:pt idx="39965">
                  <c:v>2.6129699999999999E-2</c:v>
                </c:pt>
                <c:pt idx="39966">
                  <c:v>4.2461400000000003E-2</c:v>
                </c:pt>
                <c:pt idx="39967">
                  <c:v>2.4723100000000001E-2</c:v>
                </c:pt>
                <c:pt idx="39968">
                  <c:v>3.3768699999999999E-2</c:v>
                </c:pt>
                <c:pt idx="39969">
                  <c:v>3.4639400000000001E-2</c:v>
                </c:pt>
                <c:pt idx="39970">
                  <c:v>4.1363700000000003E-2</c:v>
                </c:pt>
                <c:pt idx="39971">
                  <c:v>4.5206999999999997E-2</c:v>
                </c:pt>
                <c:pt idx="39972">
                  <c:v>2.9861499999999999E-2</c:v>
                </c:pt>
                <c:pt idx="39973">
                  <c:v>4.2301199999999997E-2</c:v>
                </c:pt>
                <c:pt idx="39974">
                  <c:v>2.92234E-2</c:v>
                </c:pt>
                <c:pt idx="39975">
                  <c:v>3.6168100000000002E-2</c:v>
                </c:pt>
                <c:pt idx="39976">
                  <c:v>2.81181E-2</c:v>
                </c:pt>
                <c:pt idx="39977">
                  <c:v>3.1845100000000001E-2</c:v>
                </c:pt>
                <c:pt idx="39978">
                  <c:v>3.6277799999999999E-2</c:v>
                </c:pt>
                <c:pt idx="39979">
                  <c:v>3.36657E-2</c:v>
                </c:pt>
                <c:pt idx="39980">
                  <c:v>2.8145799999999999E-2</c:v>
                </c:pt>
                <c:pt idx="39981">
                  <c:v>2.42109E-2</c:v>
                </c:pt>
                <c:pt idx="39982">
                  <c:v>3.0743599999999999E-2</c:v>
                </c:pt>
                <c:pt idx="39983">
                  <c:v>4.2135199999999998E-2</c:v>
                </c:pt>
                <c:pt idx="39984">
                  <c:v>3.8661000000000001E-2</c:v>
                </c:pt>
                <c:pt idx="39985">
                  <c:v>2.54431E-2</c:v>
                </c:pt>
                <c:pt idx="39986">
                  <c:v>2.24981E-2</c:v>
                </c:pt>
                <c:pt idx="39987">
                  <c:v>1.6228699999999999E-2</c:v>
                </c:pt>
                <c:pt idx="39988">
                  <c:v>3.9022399999999999E-2</c:v>
                </c:pt>
                <c:pt idx="39989">
                  <c:v>2.2661199999999999E-2</c:v>
                </c:pt>
                <c:pt idx="39990">
                  <c:v>1.64242E-2</c:v>
                </c:pt>
                <c:pt idx="39991">
                  <c:v>2.4639100000000001E-2</c:v>
                </c:pt>
                <c:pt idx="39992">
                  <c:v>2.12994E-2</c:v>
                </c:pt>
                <c:pt idx="39993">
                  <c:v>2.60506E-2</c:v>
                </c:pt>
                <c:pt idx="39994">
                  <c:v>1.6405099999999999E-2</c:v>
                </c:pt>
                <c:pt idx="39995">
                  <c:v>2.3817100000000001E-2</c:v>
                </c:pt>
                <c:pt idx="39996">
                  <c:v>2.4214699999999999E-2</c:v>
                </c:pt>
                <c:pt idx="39997">
                  <c:v>2.2912999999999999E-2</c:v>
                </c:pt>
                <c:pt idx="39998">
                  <c:v>4.5852699999999998E-3</c:v>
                </c:pt>
                <c:pt idx="39999">
                  <c:v>3.2304800000000002E-2</c:v>
                </c:pt>
                <c:pt idx="40000">
                  <c:v>1.1611E-2</c:v>
                </c:pt>
                <c:pt idx="40001">
                  <c:v>1.69296E-2</c:v>
                </c:pt>
                <c:pt idx="40002">
                  <c:v>1.8993400000000001E-2</c:v>
                </c:pt>
                <c:pt idx="40003">
                  <c:v>2.7224499999999999E-2</c:v>
                </c:pt>
                <c:pt idx="40004">
                  <c:v>1.5942600000000001E-2</c:v>
                </c:pt>
                <c:pt idx="40005">
                  <c:v>1.1382099999999999E-2</c:v>
                </c:pt>
                <c:pt idx="40006">
                  <c:v>1.9936599999999999E-2</c:v>
                </c:pt>
                <c:pt idx="40007">
                  <c:v>2.2699400000000002E-2</c:v>
                </c:pt>
                <c:pt idx="40008">
                  <c:v>3.0257200000000001E-2</c:v>
                </c:pt>
                <c:pt idx="40009">
                  <c:v>2.0891199999999999E-2</c:v>
                </c:pt>
                <c:pt idx="40010">
                  <c:v>1.7670600000000002E-2</c:v>
                </c:pt>
                <c:pt idx="40011">
                  <c:v>2.3163799999999998E-2</c:v>
                </c:pt>
                <c:pt idx="40012">
                  <c:v>2.8828599999999999E-2</c:v>
                </c:pt>
                <c:pt idx="40013">
                  <c:v>2.7374300000000001E-2</c:v>
                </c:pt>
                <c:pt idx="40014">
                  <c:v>3.1466500000000001E-2</c:v>
                </c:pt>
                <c:pt idx="40015">
                  <c:v>1.65358E-2</c:v>
                </c:pt>
                <c:pt idx="40016">
                  <c:v>1.4707599999999999E-2</c:v>
                </c:pt>
                <c:pt idx="40017">
                  <c:v>2.93894E-2</c:v>
                </c:pt>
                <c:pt idx="40018">
                  <c:v>2.3531E-2</c:v>
                </c:pt>
                <c:pt idx="40019">
                  <c:v>3.27654E-2</c:v>
                </c:pt>
                <c:pt idx="40020">
                  <c:v>1.56174E-2</c:v>
                </c:pt>
                <c:pt idx="40021">
                  <c:v>9.06181E-3</c:v>
                </c:pt>
                <c:pt idx="40022">
                  <c:v>2.4829899999999998E-2</c:v>
                </c:pt>
                <c:pt idx="40023">
                  <c:v>2.0900700000000001E-2</c:v>
                </c:pt>
                <c:pt idx="40024">
                  <c:v>3.8752599999999998E-2</c:v>
                </c:pt>
                <c:pt idx="40025">
                  <c:v>1.24674E-2</c:v>
                </c:pt>
                <c:pt idx="40026">
                  <c:v>1.78852E-2</c:v>
                </c:pt>
                <c:pt idx="40027">
                  <c:v>1.6428000000000002E-2</c:v>
                </c:pt>
                <c:pt idx="40028">
                  <c:v>1.1217100000000001E-2</c:v>
                </c:pt>
                <c:pt idx="40029">
                  <c:v>1.8421199999999999E-2</c:v>
                </c:pt>
                <c:pt idx="40030">
                  <c:v>2.1199200000000001E-2</c:v>
                </c:pt>
                <c:pt idx="40031">
                  <c:v>1.8098800000000002E-2</c:v>
                </c:pt>
                <c:pt idx="40032">
                  <c:v>2.4806000000000002E-2</c:v>
                </c:pt>
                <c:pt idx="40033">
                  <c:v>7.9479200000000007E-3</c:v>
                </c:pt>
                <c:pt idx="40034">
                  <c:v>9.5949199999999998E-3</c:v>
                </c:pt>
                <c:pt idx="40035">
                  <c:v>2.4655300000000002E-2</c:v>
                </c:pt>
                <c:pt idx="40036">
                  <c:v>2.89593E-2</c:v>
                </c:pt>
                <c:pt idx="40037">
                  <c:v>3.6342600000000003E-2</c:v>
                </c:pt>
                <c:pt idx="40038">
                  <c:v>1.52473E-2</c:v>
                </c:pt>
                <c:pt idx="40039">
                  <c:v>1.8848400000000001E-2</c:v>
                </c:pt>
                <c:pt idx="40040">
                  <c:v>1.5595400000000001E-2</c:v>
                </c:pt>
                <c:pt idx="40041">
                  <c:v>3.7441299999999997E-2</c:v>
                </c:pt>
                <c:pt idx="40042">
                  <c:v>2.2729900000000001E-2</c:v>
                </c:pt>
                <c:pt idx="40043">
                  <c:v>1.46389E-2</c:v>
                </c:pt>
                <c:pt idx="40044">
                  <c:v>2.8355600000000002E-2</c:v>
                </c:pt>
                <c:pt idx="40045">
                  <c:v>2.0997999999999999E-2</c:v>
                </c:pt>
                <c:pt idx="40046">
                  <c:v>3.1891799999999998E-2</c:v>
                </c:pt>
                <c:pt idx="40047">
                  <c:v>2.4134599999999999E-2</c:v>
                </c:pt>
                <c:pt idx="40048">
                  <c:v>2.1786699999999999E-2</c:v>
                </c:pt>
                <c:pt idx="40049">
                  <c:v>3.4315100000000001E-2</c:v>
                </c:pt>
                <c:pt idx="40050">
                  <c:v>1.99814E-2</c:v>
                </c:pt>
                <c:pt idx="40051">
                  <c:v>2.0143500000000002E-2</c:v>
                </c:pt>
                <c:pt idx="40052">
                  <c:v>2.3425100000000001E-2</c:v>
                </c:pt>
                <c:pt idx="40053">
                  <c:v>4.17767E-2</c:v>
                </c:pt>
                <c:pt idx="40054">
                  <c:v>2.7392400000000001E-2</c:v>
                </c:pt>
                <c:pt idx="40055">
                  <c:v>3.6130000000000002E-2</c:v>
                </c:pt>
                <c:pt idx="40056">
                  <c:v>2.57673E-2</c:v>
                </c:pt>
                <c:pt idx="40057">
                  <c:v>2.80895E-2</c:v>
                </c:pt>
                <c:pt idx="40058">
                  <c:v>2.1858200000000001E-2</c:v>
                </c:pt>
                <c:pt idx="40059">
                  <c:v>2.5670100000000001E-2</c:v>
                </c:pt>
                <c:pt idx="40060">
                  <c:v>2.5449800000000002E-2</c:v>
                </c:pt>
                <c:pt idx="40061">
                  <c:v>1.9006700000000001E-2</c:v>
                </c:pt>
                <c:pt idx="40062">
                  <c:v>4.0331800000000001E-2</c:v>
                </c:pt>
                <c:pt idx="40063">
                  <c:v>2.7982699999999999E-2</c:v>
                </c:pt>
                <c:pt idx="40064">
                  <c:v>5.0650599999999997E-2</c:v>
                </c:pt>
                <c:pt idx="40065">
                  <c:v>2.58245E-2</c:v>
                </c:pt>
                <c:pt idx="40066">
                  <c:v>3.2533600000000003E-2</c:v>
                </c:pt>
                <c:pt idx="40067">
                  <c:v>3.1790699999999998E-2</c:v>
                </c:pt>
                <c:pt idx="40068">
                  <c:v>2.2029900000000002E-2</c:v>
                </c:pt>
                <c:pt idx="40069">
                  <c:v>3.9566999999999998E-2</c:v>
                </c:pt>
                <c:pt idx="40070">
                  <c:v>2.3780800000000001E-2</c:v>
                </c:pt>
                <c:pt idx="40071">
                  <c:v>1.39236E-2</c:v>
                </c:pt>
                <c:pt idx="40072">
                  <c:v>2.50826E-2</c:v>
                </c:pt>
                <c:pt idx="40073">
                  <c:v>1.24168E-2</c:v>
                </c:pt>
                <c:pt idx="40074">
                  <c:v>2.6710500000000002E-2</c:v>
                </c:pt>
                <c:pt idx="40075">
                  <c:v>3.07856E-2</c:v>
                </c:pt>
                <c:pt idx="40076">
                  <c:v>1.7867999999999998E-2</c:v>
                </c:pt>
                <c:pt idx="40077">
                  <c:v>1.9875500000000001E-2</c:v>
                </c:pt>
                <c:pt idx="40078">
                  <c:v>2.3506200000000001E-2</c:v>
                </c:pt>
                <c:pt idx="40079">
                  <c:v>2.46029E-2</c:v>
                </c:pt>
                <c:pt idx="40080">
                  <c:v>2.0807300000000001E-2</c:v>
                </c:pt>
                <c:pt idx="40081">
                  <c:v>1.41926E-2</c:v>
                </c:pt>
                <c:pt idx="40082">
                  <c:v>1.6746500000000001E-2</c:v>
                </c:pt>
                <c:pt idx="40083">
                  <c:v>1.25408E-2</c:v>
                </c:pt>
                <c:pt idx="40084">
                  <c:v>1.19715E-2</c:v>
                </c:pt>
                <c:pt idx="40085">
                  <c:v>7.0695899999999997E-3</c:v>
                </c:pt>
                <c:pt idx="40086">
                  <c:v>1.07946E-2</c:v>
                </c:pt>
                <c:pt idx="40087">
                  <c:v>1.9688600000000001E-2</c:v>
                </c:pt>
                <c:pt idx="40088">
                  <c:v>1.15175E-2</c:v>
                </c:pt>
                <c:pt idx="40089">
                  <c:v>1.9722900000000002E-2</c:v>
                </c:pt>
                <c:pt idx="40090">
                  <c:v>4.1999799999999999E-3</c:v>
                </c:pt>
                <c:pt idx="40091">
                  <c:v>1.7207099999999999E-2</c:v>
                </c:pt>
                <c:pt idx="40092">
                  <c:v>1.2342499999999999E-2</c:v>
                </c:pt>
                <c:pt idx="40093">
                  <c:v>1.31273E-2</c:v>
                </c:pt>
                <c:pt idx="40094">
                  <c:v>1.3654700000000001E-2</c:v>
                </c:pt>
                <c:pt idx="40095">
                  <c:v>9.7341500000000004E-3</c:v>
                </c:pt>
                <c:pt idx="40096">
                  <c:v>7.02858E-4</c:v>
                </c:pt>
                <c:pt idx="40097">
                  <c:v>1.67179E-3</c:v>
                </c:pt>
                <c:pt idx="40098">
                  <c:v>7.2441099999999998E-3</c:v>
                </c:pt>
                <c:pt idx="40099">
                  <c:v>9.0274799999999992E-3</c:v>
                </c:pt>
                <c:pt idx="40100">
                  <c:v>1.2607600000000001E-3</c:v>
                </c:pt>
                <c:pt idx="40101">
                  <c:v>4.7588300000000002E-4</c:v>
                </c:pt>
                <c:pt idx="40102">
                  <c:v>2.3660700000000001E-3</c:v>
                </c:pt>
                <c:pt idx="40103">
                  <c:v>6.5374400000000003E-3</c:v>
                </c:pt>
                <c:pt idx="40104">
                  <c:v>9.8075899999999997E-3</c:v>
                </c:pt>
                <c:pt idx="40105">
                  <c:v>7.8754399999999992E-3</c:v>
                </c:pt>
                <c:pt idx="40106">
                  <c:v>-1.9559899999999999E-3</c:v>
                </c:pt>
                <c:pt idx="40107">
                  <c:v>5.0878499999999997E-3</c:v>
                </c:pt>
                <c:pt idx="40108">
                  <c:v>5.68295E-3</c:v>
                </c:pt>
                <c:pt idx="40109">
                  <c:v>4.8103299999999998E-3</c:v>
                </c:pt>
                <c:pt idx="40110">
                  <c:v>-6.5870299999999998E-3</c:v>
                </c:pt>
                <c:pt idx="40111">
                  <c:v>1.70612E-3</c:v>
                </c:pt>
                <c:pt idx="40112">
                  <c:v>3.8881300000000001E-3</c:v>
                </c:pt>
                <c:pt idx="40113">
                  <c:v>-8.1062300000000001E-4</c:v>
                </c:pt>
                <c:pt idx="40114">
                  <c:v>-2.59399E-3</c:v>
                </c:pt>
                <c:pt idx="40115">
                  <c:v>5.8517500000000002E-3</c:v>
                </c:pt>
                <c:pt idx="40116">
                  <c:v>-3.4341799999999998E-3</c:v>
                </c:pt>
                <c:pt idx="40117">
                  <c:v>1.27516E-2</c:v>
                </c:pt>
                <c:pt idx="40118">
                  <c:v>1.00126E-2</c:v>
                </c:pt>
                <c:pt idx="40119">
                  <c:v>-2.9668799999999999E-3</c:v>
                </c:pt>
                <c:pt idx="40120">
                  <c:v>1.71185E-3</c:v>
                </c:pt>
                <c:pt idx="40121">
                  <c:v>1.19162E-2</c:v>
                </c:pt>
                <c:pt idx="40122">
                  <c:v>9.8800699999999995E-4</c:v>
                </c:pt>
                <c:pt idx="40123">
                  <c:v>-4.2934399999999999E-3</c:v>
                </c:pt>
                <c:pt idx="40124">
                  <c:v>4.8322699999999996E-3</c:v>
                </c:pt>
                <c:pt idx="40125">
                  <c:v>1.2981400000000001E-2</c:v>
                </c:pt>
                <c:pt idx="40126">
                  <c:v>1.55926E-2</c:v>
                </c:pt>
                <c:pt idx="40127">
                  <c:v>9.2935599999999993E-3</c:v>
                </c:pt>
                <c:pt idx="40128">
                  <c:v>1.1195200000000001E-2</c:v>
                </c:pt>
                <c:pt idx="40129">
                  <c:v>-8.06808E-4</c:v>
                </c:pt>
                <c:pt idx="40130">
                  <c:v>6.9150899999999996E-3</c:v>
                </c:pt>
                <c:pt idx="40131">
                  <c:v>1.7957699999999999E-3</c:v>
                </c:pt>
                <c:pt idx="40132">
                  <c:v>-3.10707E-3</c:v>
                </c:pt>
                <c:pt idx="40133">
                  <c:v>-1.99318E-4</c:v>
                </c:pt>
                <c:pt idx="40134">
                  <c:v>8.8539099999999996E-3</c:v>
                </c:pt>
                <c:pt idx="40135">
                  <c:v>-4.0550200000000003E-3</c:v>
                </c:pt>
                <c:pt idx="40136">
                  <c:v>-1.60885E-3</c:v>
                </c:pt>
                <c:pt idx="40137">
                  <c:v>1.1942899999999999E-2</c:v>
                </c:pt>
                <c:pt idx="40138">
                  <c:v>1.2826000000000001E-2</c:v>
                </c:pt>
                <c:pt idx="40139">
                  <c:v>-4.3869E-3</c:v>
                </c:pt>
                <c:pt idx="40140">
                  <c:v>6.2417999999999996E-3</c:v>
                </c:pt>
                <c:pt idx="40141">
                  <c:v>1.2104999999999999E-2</c:v>
                </c:pt>
                <c:pt idx="40142">
                  <c:v>-2.5653799999999999E-3</c:v>
                </c:pt>
                <c:pt idx="40143">
                  <c:v>8.3360699999999992E-3</c:v>
                </c:pt>
                <c:pt idx="40144">
                  <c:v>-2.7713799999999999E-3</c:v>
                </c:pt>
                <c:pt idx="40145">
                  <c:v>8.7318399999999994E-3</c:v>
                </c:pt>
                <c:pt idx="40146">
                  <c:v>1.9025800000000001E-3</c:v>
                </c:pt>
                <c:pt idx="40147">
                  <c:v>2.1638899999999999E-3</c:v>
                </c:pt>
                <c:pt idx="40148">
                  <c:v>-1.5984499999999999E-2</c:v>
                </c:pt>
                <c:pt idx="40149">
                  <c:v>-1.53437E-2</c:v>
                </c:pt>
                <c:pt idx="40150">
                  <c:v>3.0555700000000001E-3</c:v>
                </c:pt>
                <c:pt idx="40151">
                  <c:v>1.0843300000000001E-3</c:v>
                </c:pt>
                <c:pt idx="40152">
                  <c:v>6.7710899999999996E-3</c:v>
                </c:pt>
                <c:pt idx="40153">
                  <c:v>-7.6293899999999998E-3</c:v>
                </c:pt>
                <c:pt idx="40154">
                  <c:v>-1.6613000000000001E-3</c:v>
                </c:pt>
                <c:pt idx="40155">
                  <c:v>-1.33505E-2</c:v>
                </c:pt>
                <c:pt idx="40156">
                  <c:v>-4.8379900000000003E-3</c:v>
                </c:pt>
                <c:pt idx="40157">
                  <c:v>-1.17836E-2</c:v>
                </c:pt>
                <c:pt idx="40158">
                  <c:v>-6.1569199999999998E-3</c:v>
                </c:pt>
                <c:pt idx="40159">
                  <c:v>-1.76411E-2</c:v>
                </c:pt>
                <c:pt idx="40160">
                  <c:v>-1.0395100000000001E-2</c:v>
                </c:pt>
                <c:pt idx="40161">
                  <c:v>-1.51348E-2</c:v>
                </c:pt>
                <c:pt idx="40162">
                  <c:v>-1.1960999999999999E-2</c:v>
                </c:pt>
                <c:pt idx="40163">
                  <c:v>2.6807799999999998E-3</c:v>
                </c:pt>
                <c:pt idx="40164">
                  <c:v>2.3508100000000001E-3</c:v>
                </c:pt>
                <c:pt idx="40165">
                  <c:v>-8.8453300000000002E-3</c:v>
                </c:pt>
                <c:pt idx="40166">
                  <c:v>-5.9318499999999998E-3</c:v>
                </c:pt>
                <c:pt idx="40167">
                  <c:v>-1.9306199999999999E-2</c:v>
                </c:pt>
                <c:pt idx="40168">
                  <c:v>-1.1013E-2</c:v>
                </c:pt>
                <c:pt idx="40169">
                  <c:v>-8.5201300000000008E-3</c:v>
                </c:pt>
                <c:pt idx="40170">
                  <c:v>-2.5463100000000001E-4</c:v>
                </c:pt>
                <c:pt idx="40171">
                  <c:v>-7.1687699999999997E-3</c:v>
                </c:pt>
                <c:pt idx="40172">
                  <c:v>-6.4229999999999999E-3</c:v>
                </c:pt>
                <c:pt idx="40173">
                  <c:v>-3.1474099999999998E-2</c:v>
                </c:pt>
                <c:pt idx="40174">
                  <c:v>6.3991500000000002E-4</c:v>
                </c:pt>
                <c:pt idx="40175">
                  <c:v>-2.24619E-2</c:v>
                </c:pt>
                <c:pt idx="40176">
                  <c:v>-2.9563899999999999E-4</c:v>
                </c:pt>
                <c:pt idx="40177">
                  <c:v>-2.5844599999999999E-2</c:v>
                </c:pt>
                <c:pt idx="40178">
                  <c:v>-4.91238E-3</c:v>
                </c:pt>
                <c:pt idx="40179">
                  <c:v>-1.0603E-2</c:v>
                </c:pt>
                <c:pt idx="40180">
                  <c:v>-1.16501E-2</c:v>
                </c:pt>
                <c:pt idx="40181">
                  <c:v>-1.2160300000000001E-2</c:v>
                </c:pt>
                <c:pt idx="40182">
                  <c:v>-1.71089E-2</c:v>
                </c:pt>
                <c:pt idx="40183">
                  <c:v>-9.7885100000000003E-3</c:v>
                </c:pt>
                <c:pt idx="40184">
                  <c:v>-1.3769099999999999E-2</c:v>
                </c:pt>
                <c:pt idx="40185">
                  <c:v>-1.17197E-2</c:v>
                </c:pt>
                <c:pt idx="40186">
                  <c:v>-1.2440700000000001E-2</c:v>
                </c:pt>
                <c:pt idx="40187">
                  <c:v>-1.00012E-2</c:v>
                </c:pt>
                <c:pt idx="40188">
                  <c:v>-7.58743E-3</c:v>
                </c:pt>
                <c:pt idx="40189">
                  <c:v>-1.60217E-2</c:v>
                </c:pt>
                <c:pt idx="40190">
                  <c:v>-1.48802E-2</c:v>
                </c:pt>
                <c:pt idx="40191" formatCode="0.00E+00">
                  <c:v>-1.23062E-2</c:v>
                </c:pt>
                <c:pt idx="40192">
                  <c:v>-7.8096399999999996E-3</c:v>
                </c:pt>
                <c:pt idx="40193">
                  <c:v>-1.1976199999999999E-2</c:v>
                </c:pt>
                <c:pt idx="40194">
                  <c:v>-1.3649E-2</c:v>
                </c:pt>
                <c:pt idx="40195">
                  <c:v>-1.10416E-2</c:v>
                </c:pt>
                <c:pt idx="40196">
                  <c:v>-6.86741E-3</c:v>
                </c:pt>
                <c:pt idx="40197">
                  <c:v>-1.5374199999999999E-2</c:v>
                </c:pt>
                <c:pt idx="40198">
                  <c:v>-1.24846E-2</c:v>
                </c:pt>
                <c:pt idx="40199">
                  <c:v>-1.9639E-2</c:v>
                </c:pt>
                <c:pt idx="40200">
                  <c:v>-2.1359400000000001E-2</c:v>
                </c:pt>
                <c:pt idx="40201">
                  <c:v>-2.6459699999999999E-2</c:v>
                </c:pt>
                <c:pt idx="40202">
                  <c:v>-2.4759300000000001E-2</c:v>
                </c:pt>
                <c:pt idx="40203">
                  <c:v>-2.5184600000000001E-2</c:v>
                </c:pt>
                <c:pt idx="40204">
                  <c:v>-1.8139800000000001E-2</c:v>
                </c:pt>
                <c:pt idx="40205">
                  <c:v>-2.26774E-2</c:v>
                </c:pt>
                <c:pt idx="40206">
                  <c:v>-3.9127299999999997E-2</c:v>
                </c:pt>
                <c:pt idx="40207">
                  <c:v>-2.6930800000000001E-2</c:v>
                </c:pt>
                <c:pt idx="40208">
                  <c:v>-2.0906399999999999E-2</c:v>
                </c:pt>
                <c:pt idx="40209">
                  <c:v>-2.8236399999999998E-2</c:v>
                </c:pt>
                <c:pt idx="40210">
                  <c:v>-2.16627E-2</c:v>
                </c:pt>
                <c:pt idx="40211">
                  <c:v>-4.10528E-2</c:v>
                </c:pt>
                <c:pt idx="40212">
                  <c:v>-3.4701299999999997E-2</c:v>
                </c:pt>
                <c:pt idx="40213">
                  <c:v>-4.0698100000000001E-2</c:v>
                </c:pt>
                <c:pt idx="40214">
                  <c:v>-1.3819700000000001E-2</c:v>
                </c:pt>
                <c:pt idx="40215">
                  <c:v>-2.70653E-2</c:v>
                </c:pt>
                <c:pt idx="40216">
                  <c:v>-3.1086900000000001E-2</c:v>
                </c:pt>
                <c:pt idx="40217">
                  <c:v>-2.8447199999999999E-2</c:v>
                </c:pt>
                <c:pt idx="40218">
                  <c:v>-4.4489899999999999E-2</c:v>
                </c:pt>
                <c:pt idx="40219">
                  <c:v>-3.8555100000000002E-2</c:v>
                </c:pt>
                <c:pt idx="40220">
                  <c:v>-3.5087599999999997E-2</c:v>
                </c:pt>
                <c:pt idx="40221">
                  <c:v>-3.6997799999999997E-2</c:v>
                </c:pt>
                <c:pt idx="40222">
                  <c:v>-3.9449699999999997E-2</c:v>
                </c:pt>
                <c:pt idx="40223">
                  <c:v>-4.52013E-2</c:v>
                </c:pt>
                <c:pt idx="40224">
                  <c:v>-5.6844699999999998E-2</c:v>
                </c:pt>
                <c:pt idx="40225">
                  <c:v>-4.2909599999999999E-2</c:v>
                </c:pt>
                <c:pt idx="40226">
                  <c:v>-4.22487E-2</c:v>
                </c:pt>
                <c:pt idx="40227">
                  <c:v>-4.20723E-2</c:v>
                </c:pt>
                <c:pt idx="40228">
                  <c:v>-4.4688199999999997E-2</c:v>
                </c:pt>
                <c:pt idx="40229">
                  <c:v>-4.4876100000000002E-2</c:v>
                </c:pt>
                <c:pt idx="40230">
                  <c:v>-4.0913600000000001E-2</c:v>
                </c:pt>
                <c:pt idx="40231">
                  <c:v>-3.5863899999999997E-2</c:v>
                </c:pt>
                <c:pt idx="40232">
                  <c:v>-3.8879400000000001E-2</c:v>
                </c:pt>
                <c:pt idx="40233">
                  <c:v>-4.4546099999999998E-2</c:v>
                </c:pt>
                <c:pt idx="40234">
                  <c:v>-4.4248599999999999E-2</c:v>
                </c:pt>
                <c:pt idx="40235">
                  <c:v>-4.1915899999999999E-2</c:v>
                </c:pt>
                <c:pt idx="40236" formatCode="0.00E+00">
                  <c:v>-4.6686199999999997E-2</c:v>
                </c:pt>
                <c:pt idx="40237">
                  <c:v>-3.8955700000000003E-2</c:v>
                </c:pt>
                <c:pt idx="40238">
                  <c:v>-3.2163600000000001E-2</c:v>
                </c:pt>
                <c:pt idx="40239">
                  <c:v>-4.0065799999999999E-2</c:v>
                </c:pt>
                <c:pt idx="40240">
                  <c:v>-4.3640100000000001E-2</c:v>
                </c:pt>
                <c:pt idx="40241">
                  <c:v>-4.0760999999999999E-2</c:v>
                </c:pt>
                <c:pt idx="40242">
                  <c:v>-4.3928099999999998E-2</c:v>
                </c:pt>
                <c:pt idx="40243">
                  <c:v>-3.7713099999999999E-2</c:v>
                </c:pt>
                <c:pt idx="40244">
                  <c:v>-3.87049E-2</c:v>
                </c:pt>
                <c:pt idx="40245">
                  <c:v>-3.6651599999999999E-2</c:v>
                </c:pt>
                <c:pt idx="40246">
                  <c:v>-2.9922500000000001E-2</c:v>
                </c:pt>
                <c:pt idx="40247">
                  <c:v>-4.6550800000000003E-2</c:v>
                </c:pt>
                <c:pt idx="40248">
                  <c:v>-3.8866999999999999E-2</c:v>
                </c:pt>
                <c:pt idx="40249">
                  <c:v>-3.9293300000000003E-2</c:v>
                </c:pt>
                <c:pt idx="40250">
                  <c:v>-3.4743299999999998E-2</c:v>
                </c:pt>
                <c:pt idx="40251">
                  <c:v>-2.9590600000000002E-2</c:v>
                </c:pt>
                <c:pt idx="40252">
                  <c:v>-3.5799999999999998E-2</c:v>
                </c:pt>
                <c:pt idx="40253">
                  <c:v>-3.5800899999999997E-2</c:v>
                </c:pt>
                <c:pt idx="40254">
                  <c:v>-4.0168799999999998E-2</c:v>
                </c:pt>
                <c:pt idx="40255">
                  <c:v>-3.7713099999999999E-2</c:v>
                </c:pt>
                <c:pt idx="40256" formatCode="0.00E+00">
                  <c:v>-3.09486E-2</c:v>
                </c:pt>
                <c:pt idx="40257">
                  <c:v>-2.7912099999999999E-2</c:v>
                </c:pt>
                <c:pt idx="40258">
                  <c:v>-5.0290099999999997E-2</c:v>
                </c:pt>
                <c:pt idx="40259">
                  <c:v>-3.7275299999999997E-2</c:v>
                </c:pt>
                <c:pt idx="40260">
                  <c:v>-3.6777499999999998E-2</c:v>
                </c:pt>
                <c:pt idx="40261">
                  <c:v>-5.0933800000000001E-2</c:v>
                </c:pt>
                <c:pt idx="40262">
                  <c:v>-3.9551700000000002E-2</c:v>
                </c:pt>
                <c:pt idx="40263">
                  <c:v>-4.0260299999999999E-2</c:v>
                </c:pt>
                <c:pt idx="40264">
                  <c:v>-3.6406500000000001E-2</c:v>
                </c:pt>
                <c:pt idx="40265">
                  <c:v>-4.2590099999999999E-2</c:v>
                </c:pt>
                <c:pt idx="40266">
                  <c:v>-5.1076900000000001E-2</c:v>
                </c:pt>
                <c:pt idx="40267">
                  <c:v>-5.0540000000000002E-2</c:v>
                </c:pt>
                <c:pt idx="40268">
                  <c:v>-4.6919799999999998E-2</c:v>
                </c:pt>
                <c:pt idx="40269">
                  <c:v>-5.0137500000000002E-2</c:v>
                </c:pt>
                <c:pt idx="40270">
                  <c:v>-4.5576999999999999E-2</c:v>
                </c:pt>
                <c:pt idx="40271">
                  <c:v>-6.7674600000000001E-2</c:v>
                </c:pt>
                <c:pt idx="40272">
                  <c:v>-4.7555899999999998E-2</c:v>
                </c:pt>
                <c:pt idx="40273">
                  <c:v>-5.0968199999999998E-2</c:v>
                </c:pt>
                <c:pt idx="40274">
                  <c:v>-5.0897600000000001E-2</c:v>
                </c:pt>
                <c:pt idx="40275">
                  <c:v>-4.2836199999999998E-2</c:v>
                </c:pt>
                <c:pt idx="40276">
                  <c:v>-4.3179500000000003E-2</c:v>
                </c:pt>
                <c:pt idx="40277">
                  <c:v>-3.8268999999999997E-2</c:v>
                </c:pt>
                <c:pt idx="40278">
                  <c:v>-6.01492E-2</c:v>
                </c:pt>
                <c:pt idx="40279">
                  <c:v>-5.7801199999999997E-2</c:v>
                </c:pt>
                <c:pt idx="40280">
                  <c:v>-5.0058400000000003E-2</c:v>
                </c:pt>
                <c:pt idx="40281">
                  <c:v>-4.7688500000000002E-2</c:v>
                </c:pt>
                <c:pt idx="40282">
                  <c:v>-3.9135000000000003E-2</c:v>
                </c:pt>
                <c:pt idx="40283">
                  <c:v>-3.6853799999999999E-2</c:v>
                </c:pt>
                <c:pt idx="40284">
                  <c:v>-4.3497099999999997E-2</c:v>
                </c:pt>
                <c:pt idx="40285">
                  <c:v>-3.5041799999999998E-2</c:v>
                </c:pt>
                <c:pt idx="40286">
                  <c:v>-3.9043399999999999E-2</c:v>
                </c:pt>
                <c:pt idx="40287">
                  <c:v>-3.71084E-2</c:v>
                </c:pt>
                <c:pt idx="40288">
                  <c:v>-4.2566300000000001E-2</c:v>
                </c:pt>
                <c:pt idx="40289">
                  <c:v>-3.49188E-2</c:v>
                </c:pt>
                <c:pt idx="40290">
                  <c:v>-4.3193799999999997E-2</c:v>
                </c:pt>
                <c:pt idx="40291">
                  <c:v>-4.51984E-2</c:v>
                </c:pt>
                <c:pt idx="40292">
                  <c:v>-3.7185700000000002E-2</c:v>
                </c:pt>
                <c:pt idx="40293">
                  <c:v>-5.1458400000000001E-2</c:v>
                </c:pt>
                <c:pt idx="40294">
                  <c:v>-4.71315E-2</c:v>
                </c:pt>
                <c:pt idx="40295">
                  <c:v>-4.5818299999999999E-2</c:v>
                </c:pt>
                <c:pt idx="40296">
                  <c:v>-5.6648299999999999E-2</c:v>
                </c:pt>
                <c:pt idx="40297">
                  <c:v>-6.0795799999999997E-2</c:v>
                </c:pt>
                <c:pt idx="40298">
                  <c:v>-5.4938300000000002E-2</c:v>
                </c:pt>
                <c:pt idx="40299">
                  <c:v>-4.7222100000000003E-2</c:v>
                </c:pt>
                <c:pt idx="40300">
                  <c:v>-4.8735599999999997E-2</c:v>
                </c:pt>
                <c:pt idx="40301">
                  <c:v>-5.1734000000000002E-2</c:v>
                </c:pt>
                <c:pt idx="40302">
                  <c:v>-5.1495600000000002E-2</c:v>
                </c:pt>
                <c:pt idx="40303">
                  <c:v>-6.5587999999999994E-2</c:v>
                </c:pt>
                <c:pt idx="40304">
                  <c:v>-4.4526099999999999E-2</c:v>
                </c:pt>
                <c:pt idx="40305">
                  <c:v>-4.2326900000000001E-2</c:v>
                </c:pt>
                <c:pt idx="40306">
                  <c:v>-5.3747200000000002E-2</c:v>
                </c:pt>
                <c:pt idx="40307">
                  <c:v>-4.6925500000000002E-2</c:v>
                </c:pt>
                <c:pt idx="40308">
                  <c:v>-4.8249199999999999E-2</c:v>
                </c:pt>
                <c:pt idx="40309">
                  <c:v>-6.0552599999999998E-2</c:v>
                </c:pt>
                <c:pt idx="40310">
                  <c:v>-4.87719E-2</c:v>
                </c:pt>
                <c:pt idx="40311">
                  <c:v>-5.6130399999999997E-2</c:v>
                </c:pt>
                <c:pt idx="40312">
                  <c:v>-3.8794500000000003E-2</c:v>
                </c:pt>
                <c:pt idx="40313">
                  <c:v>-6.4413100000000001E-2</c:v>
                </c:pt>
                <c:pt idx="40314">
                  <c:v>-6.0933099999999997E-2</c:v>
                </c:pt>
                <c:pt idx="40315">
                  <c:v>-5.2244199999999998E-2</c:v>
                </c:pt>
                <c:pt idx="40316">
                  <c:v>-3.9217000000000002E-2</c:v>
                </c:pt>
                <c:pt idx="40317">
                  <c:v>-3.6738399999999997E-2</c:v>
                </c:pt>
                <c:pt idx="40318">
                  <c:v>-5.0114600000000002E-2</c:v>
                </c:pt>
                <c:pt idx="40319">
                  <c:v>-4.78506E-2</c:v>
                </c:pt>
                <c:pt idx="40320">
                  <c:v>-5.2771600000000002E-2</c:v>
                </c:pt>
                <c:pt idx="40321">
                  <c:v>-5.18599E-2</c:v>
                </c:pt>
                <c:pt idx="40322">
                  <c:v>-4.1641200000000003E-2</c:v>
                </c:pt>
                <c:pt idx="40323">
                  <c:v>-4.5558000000000001E-2</c:v>
                </c:pt>
                <c:pt idx="40324">
                  <c:v>-3.2288600000000001E-2</c:v>
                </c:pt>
                <c:pt idx="40325">
                  <c:v>-5.1432600000000002E-2</c:v>
                </c:pt>
                <c:pt idx="40326">
                  <c:v>-4.4970499999999997E-2</c:v>
                </c:pt>
                <c:pt idx="40327">
                  <c:v>-5.6247699999999998E-2</c:v>
                </c:pt>
                <c:pt idx="40328">
                  <c:v>-2.6959400000000001E-2</c:v>
                </c:pt>
                <c:pt idx="40329">
                  <c:v>-5.1803599999999998E-2</c:v>
                </c:pt>
                <c:pt idx="40330">
                  <c:v>-3.8931800000000003E-2</c:v>
                </c:pt>
                <c:pt idx="40331">
                  <c:v>-5.7053600000000003E-2</c:v>
                </c:pt>
                <c:pt idx="40332">
                  <c:v>-4.78325E-2</c:v>
                </c:pt>
                <c:pt idx="40333">
                  <c:v>-4.4994399999999997E-2</c:v>
                </c:pt>
                <c:pt idx="40334">
                  <c:v>-4.29697E-2</c:v>
                </c:pt>
                <c:pt idx="40335">
                  <c:v>-4.3076499999999997E-2</c:v>
                </c:pt>
                <c:pt idx="40336">
                  <c:v>-6.5042500000000003E-2</c:v>
                </c:pt>
                <c:pt idx="40337">
                  <c:v>-3.3533100000000003E-2</c:v>
                </c:pt>
                <c:pt idx="40338">
                  <c:v>-5.4021800000000002E-2</c:v>
                </c:pt>
                <c:pt idx="40339">
                  <c:v>-5.33123E-2</c:v>
                </c:pt>
                <c:pt idx="40340">
                  <c:v>-5.8549900000000002E-2</c:v>
                </c:pt>
                <c:pt idx="40341">
                  <c:v>-4.5485499999999998E-2</c:v>
                </c:pt>
                <c:pt idx="40342">
                  <c:v>-3.6986400000000003E-2</c:v>
                </c:pt>
                <c:pt idx="40343">
                  <c:v>-5.5753700000000003E-2</c:v>
                </c:pt>
                <c:pt idx="40344">
                  <c:v>-5.7631500000000002E-2</c:v>
                </c:pt>
                <c:pt idx="40345">
                  <c:v>-4.4492700000000003E-2</c:v>
                </c:pt>
                <c:pt idx="40346">
                  <c:v>-4.8096699999999999E-2</c:v>
                </c:pt>
                <c:pt idx="40347">
                  <c:v>-3.9449699999999997E-2</c:v>
                </c:pt>
                <c:pt idx="40348">
                  <c:v>-4.76151E-2</c:v>
                </c:pt>
                <c:pt idx="40349">
                  <c:v>-3.4156800000000001E-2</c:v>
                </c:pt>
                <c:pt idx="40350">
                  <c:v>-5.3170200000000001E-2</c:v>
                </c:pt>
                <c:pt idx="40351">
                  <c:v>-4.2607300000000001E-2</c:v>
                </c:pt>
                <c:pt idx="40352">
                  <c:v>-4.8820500000000003E-2</c:v>
                </c:pt>
                <c:pt idx="40353">
                  <c:v>-4.09594E-2</c:v>
                </c:pt>
                <c:pt idx="40354">
                  <c:v>-3.9579400000000001E-2</c:v>
                </c:pt>
                <c:pt idx="40355">
                  <c:v>-4.55647E-2</c:v>
                </c:pt>
                <c:pt idx="40356">
                  <c:v>-3.9683299999999998E-2</c:v>
                </c:pt>
                <c:pt idx="40357">
                  <c:v>-3.05128E-2</c:v>
                </c:pt>
                <c:pt idx="40358">
                  <c:v>-1.9350099999999999E-2</c:v>
                </c:pt>
                <c:pt idx="40359">
                  <c:v>-4.1703200000000003E-2</c:v>
                </c:pt>
                <c:pt idx="40360">
                  <c:v>-1.70002E-2</c:v>
                </c:pt>
                <c:pt idx="40361">
                  <c:v>-3.2317199999999997E-2</c:v>
                </c:pt>
                <c:pt idx="40362">
                  <c:v>-2.7849200000000001E-2</c:v>
                </c:pt>
                <c:pt idx="40363">
                  <c:v>-3.5286900000000003E-2</c:v>
                </c:pt>
                <c:pt idx="40364">
                  <c:v>-3.4583099999999999E-2</c:v>
                </c:pt>
                <c:pt idx="40365">
                  <c:v>-2.2675500000000001E-2</c:v>
                </c:pt>
                <c:pt idx="40366">
                  <c:v>-3.4763299999999997E-2</c:v>
                </c:pt>
                <c:pt idx="40367">
                  <c:v>-2.7348500000000001E-2</c:v>
                </c:pt>
                <c:pt idx="40368">
                  <c:v>-3.4089099999999997E-2</c:v>
                </c:pt>
                <c:pt idx="40369">
                  <c:v>-2.31495E-2</c:v>
                </c:pt>
                <c:pt idx="40370">
                  <c:v>-1.02291E-2</c:v>
                </c:pt>
                <c:pt idx="40371">
                  <c:v>-1.3217E-2</c:v>
                </c:pt>
                <c:pt idx="40372">
                  <c:v>-4.0369000000000002E-2</c:v>
                </c:pt>
                <c:pt idx="40373">
                  <c:v>-3.6770799999999999E-2</c:v>
                </c:pt>
                <c:pt idx="40374">
                  <c:v>-1.80664E-2</c:v>
                </c:pt>
                <c:pt idx="40375">
                  <c:v>-2.6034399999999999E-2</c:v>
                </c:pt>
                <c:pt idx="40376">
                  <c:v>-2.71139E-2</c:v>
                </c:pt>
                <c:pt idx="40377">
                  <c:v>-4.4798900000000003E-2</c:v>
                </c:pt>
                <c:pt idx="40378">
                  <c:v>-4.7891599999999999E-2</c:v>
                </c:pt>
                <c:pt idx="40379">
                  <c:v>-3.2994299999999997E-2</c:v>
                </c:pt>
                <c:pt idx="40380">
                  <c:v>-2.8662699999999999E-2</c:v>
                </c:pt>
                <c:pt idx="40381">
                  <c:v>-3.5174400000000001E-2</c:v>
                </c:pt>
                <c:pt idx="40382">
                  <c:v>-3.1396899999999998E-2</c:v>
                </c:pt>
                <c:pt idx="40383">
                  <c:v>-3.0548100000000002E-2</c:v>
                </c:pt>
                <c:pt idx="40384">
                  <c:v>-4.65374E-2</c:v>
                </c:pt>
                <c:pt idx="40385">
                  <c:v>-2.7029000000000001E-2</c:v>
                </c:pt>
                <c:pt idx="40386">
                  <c:v>-2.6048700000000001E-2</c:v>
                </c:pt>
                <c:pt idx="40387">
                  <c:v>-2.4591399999999999E-2</c:v>
                </c:pt>
                <c:pt idx="40388">
                  <c:v>-3.4258799999999999E-2</c:v>
                </c:pt>
                <c:pt idx="40389">
                  <c:v>-2.8235400000000001E-2</c:v>
                </c:pt>
                <c:pt idx="40390">
                  <c:v>-3.1382599999999997E-2</c:v>
                </c:pt>
                <c:pt idx="40391">
                  <c:v>-1.96495E-2</c:v>
                </c:pt>
                <c:pt idx="40392">
                  <c:v>-3.3378600000000001E-2</c:v>
                </c:pt>
                <c:pt idx="40393">
                  <c:v>-7.6961499999999997E-3</c:v>
                </c:pt>
                <c:pt idx="40394">
                  <c:v>-3.9293300000000003E-2</c:v>
                </c:pt>
                <c:pt idx="40395">
                  <c:v>-1.9303299999999999E-2</c:v>
                </c:pt>
                <c:pt idx="40396">
                  <c:v>-2.6202199999999998E-2</c:v>
                </c:pt>
                <c:pt idx="40397">
                  <c:v>-1.72281E-2</c:v>
                </c:pt>
                <c:pt idx="40398">
                  <c:v>-1.0971099999999999E-2</c:v>
                </c:pt>
                <c:pt idx="40399">
                  <c:v>-2.0498300000000001E-2</c:v>
                </c:pt>
                <c:pt idx="40400">
                  <c:v>-2.9489499999999998E-2</c:v>
                </c:pt>
                <c:pt idx="40401">
                  <c:v>-2.07367E-2</c:v>
                </c:pt>
                <c:pt idx="40402">
                  <c:v>-2.15464E-2</c:v>
                </c:pt>
                <c:pt idx="40403">
                  <c:v>-4.97723E-3</c:v>
                </c:pt>
                <c:pt idx="40404">
                  <c:v>-7.5912499999999999E-3</c:v>
                </c:pt>
                <c:pt idx="40405">
                  <c:v>-1.08013E-2</c:v>
                </c:pt>
                <c:pt idx="40406" formatCode="0.00E+00">
                  <c:v>-1.7517100000000001E-2</c:v>
                </c:pt>
                <c:pt idx="40407">
                  <c:v>-2.2756599999999998E-2</c:v>
                </c:pt>
                <c:pt idx="40408">
                  <c:v>-1.7614399999999999E-2</c:v>
                </c:pt>
                <c:pt idx="40409">
                  <c:v>-8.4333399999999992E-3</c:v>
                </c:pt>
                <c:pt idx="40410">
                  <c:v>-2.9368399999999999E-2</c:v>
                </c:pt>
                <c:pt idx="40411">
                  <c:v>-1.6345999999999999E-2</c:v>
                </c:pt>
                <c:pt idx="40412" formatCode="0.00E+00">
                  <c:v>-3.05414E-2</c:v>
                </c:pt>
                <c:pt idx="40413">
                  <c:v>-1.42498E-2</c:v>
                </c:pt>
                <c:pt idx="40414">
                  <c:v>-2.96116E-3</c:v>
                </c:pt>
                <c:pt idx="40415">
                  <c:v>-2.0709000000000002E-2</c:v>
                </c:pt>
                <c:pt idx="40416">
                  <c:v>-1.24464E-2</c:v>
                </c:pt>
                <c:pt idx="40417">
                  <c:v>-1.4093400000000001E-2</c:v>
                </c:pt>
                <c:pt idx="40418">
                  <c:v>5.3663299999999999E-3</c:v>
                </c:pt>
                <c:pt idx="40419">
                  <c:v>-2.7463899999999999E-2</c:v>
                </c:pt>
                <c:pt idx="40420">
                  <c:v>-1.0575299999999999E-2</c:v>
                </c:pt>
                <c:pt idx="40421">
                  <c:v>-2.3145700000000002E-3</c:v>
                </c:pt>
                <c:pt idx="40422">
                  <c:v>-1.25608E-2</c:v>
                </c:pt>
                <c:pt idx="40423">
                  <c:v>-1.11828E-2</c:v>
                </c:pt>
                <c:pt idx="40424">
                  <c:v>-2.4623900000000001E-2</c:v>
                </c:pt>
                <c:pt idx="40425">
                  <c:v>-1.4939300000000001E-2</c:v>
                </c:pt>
                <c:pt idx="40426">
                  <c:v>8.9950599999999992E-3</c:v>
                </c:pt>
                <c:pt idx="40427">
                  <c:v>-9.1772099999999999E-3</c:v>
                </c:pt>
                <c:pt idx="40428">
                  <c:v>-2.2598300000000002E-2</c:v>
                </c:pt>
                <c:pt idx="40429">
                  <c:v>-4.7769500000000003E-3</c:v>
                </c:pt>
                <c:pt idx="40430">
                  <c:v>-9.0656299999999999E-3</c:v>
                </c:pt>
                <c:pt idx="40431">
                  <c:v>1.12686E-2</c:v>
                </c:pt>
                <c:pt idx="40432">
                  <c:v>-6.3161800000000002E-3</c:v>
                </c:pt>
                <c:pt idx="40433">
                  <c:v>-1.9434E-2</c:v>
                </c:pt>
                <c:pt idx="40434">
                  <c:v>-2.94685E-3</c:v>
                </c:pt>
                <c:pt idx="40435">
                  <c:v>-1.1778800000000001E-2</c:v>
                </c:pt>
                <c:pt idx="40436">
                  <c:v>1.00231E-3</c:v>
                </c:pt>
                <c:pt idx="40437">
                  <c:v>-1.80511E-2</c:v>
                </c:pt>
                <c:pt idx="40438">
                  <c:v>-1.4970799999999999E-2</c:v>
                </c:pt>
                <c:pt idx="40439">
                  <c:v>-1.14202E-2</c:v>
                </c:pt>
                <c:pt idx="40440">
                  <c:v>6.6566499999999996E-4</c:v>
                </c:pt>
                <c:pt idx="40441">
                  <c:v>-3.5314600000000002E-3</c:v>
                </c:pt>
                <c:pt idx="40442">
                  <c:v>1.42574E-3</c:v>
                </c:pt>
                <c:pt idx="40443">
                  <c:v>-1.1425000000000001E-3</c:v>
                </c:pt>
                <c:pt idx="40444">
                  <c:v>-7.6351199999999996E-3</c:v>
                </c:pt>
                <c:pt idx="40445">
                  <c:v>-8.0766699999999993E-3</c:v>
                </c:pt>
                <c:pt idx="40446">
                  <c:v>-1.1816999999999999E-2</c:v>
                </c:pt>
                <c:pt idx="40447">
                  <c:v>4.5709599999999998E-3</c:v>
                </c:pt>
                <c:pt idx="40448">
                  <c:v>-1.5077599999999999E-3</c:v>
                </c:pt>
                <c:pt idx="40449">
                  <c:v>-1.3303799999999999E-3</c:v>
                </c:pt>
                <c:pt idx="40450">
                  <c:v>1.29833E-2</c:v>
                </c:pt>
                <c:pt idx="40451">
                  <c:v>8.1176800000000004E-3</c:v>
                </c:pt>
                <c:pt idx="40452">
                  <c:v>1.37339E-2</c:v>
                </c:pt>
                <c:pt idx="40453">
                  <c:v>5.5465699999999998E-3</c:v>
                </c:pt>
                <c:pt idx="40454">
                  <c:v>-2.0122500000000001E-3</c:v>
                </c:pt>
                <c:pt idx="40455">
                  <c:v>1.6155200000000001E-3</c:v>
                </c:pt>
                <c:pt idx="40456">
                  <c:v>1.47066E-2</c:v>
                </c:pt>
                <c:pt idx="40457">
                  <c:v>9.9239299999999992E-3</c:v>
                </c:pt>
                <c:pt idx="40458">
                  <c:v>1.42241E-2</c:v>
                </c:pt>
                <c:pt idx="40459">
                  <c:v>1.0458E-2</c:v>
                </c:pt>
                <c:pt idx="40460">
                  <c:v>1.4076200000000001E-2</c:v>
                </c:pt>
                <c:pt idx="40461">
                  <c:v>7.7724499999999998E-4</c:v>
                </c:pt>
                <c:pt idx="40462">
                  <c:v>1.84402E-2</c:v>
                </c:pt>
                <c:pt idx="40463">
                  <c:v>-4.7349899999999997E-3</c:v>
                </c:pt>
                <c:pt idx="40464">
                  <c:v>-7.2002399999999999E-4</c:v>
                </c:pt>
                <c:pt idx="40465">
                  <c:v>1.2597999999999999E-3</c:v>
                </c:pt>
                <c:pt idx="40466" formatCode="0.00E+00">
                  <c:v>-7.2412500000000003E-3</c:v>
                </c:pt>
                <c:pt idx="40467">
                  <c:v>4.1728000000000001E-2</c:v>
                </c:pt>
                <c:pt idx="40468">
                  <c:v>3.6926300000000001E-3</c:v>
                </c:pt>
                <c:pt idx="40469">
                  <c:v>1.74599E-2</c:v>
                </c:pt>
                <c:pt idx="40470">
                  <c:v>1.8207600000000001E-2</c:v>
                </c:pt>
                <c:pt idx="40471">
                  <c:v>2.6597999999999999E-3</c:v>
                </c:pt>
                <c:pt idx="40472">
                  <c:v>1.53399E-2</c:v>
                </c:pt>
                <c:pt idx="40473">
                  <c:v>9.5167199999999993E-3</c:v>
                </c:pt>
                <c:pt idx="40474">
                  <c:v>1.7578099999999999E-2</c:v>
                </c:pt>
                <c:pt idx="40475">
                  <c:v>1.8744500000000001E-2</c:v>
                </c:pt>
                <c:pt idx="40476">
                  <c:v>2.65741E-2</c:v>
                </c:pt>
                <c:pt idx="40477">
                  <c:v>2.9460900000000002E-2</c:v>
                </c:pt>
                <c:pt idx="40478">
                  <c:v>2.6718100000000002E-2</c:v>
                </c:pt>
                <c:pt idx="40479">
                  <c:v>2.6866899999999999E-2</c:v>
                </c:pt>
                <c:pt idx="40480">
                  <c:v>2.5083500000000002E-2</c:v>
                </c:pt>
                <c:pt idx="40481">
                  <c:v>1.6847600000000001E-2</c:v>
                </c:pt>
                <c:pt idx="40482">
                  <c:v>3.7254299999999997E-2</c:v>
                </c:pt>
                <c:pt idx="40483">
                  <c:v>1.4014199999999999E-2</c:v>
                </c:pt>
                <c:pt idx="40484">
                  <c:v>1.3114000000000001E-2</c:v>
                </c:pt>
                <c:pt idx="40485">
                  <c:v>1.8492700000000001E-2</c:v>
                </c:pt>
                <c:pt idx="40486">
                  <c:v>1.98803E-2</c:v>
                </c:pt>
                <c:pt idx="40487">
                  <c:v>1.7527600000000001E-2</c:v>
                </c:pt>
                <c:pt idx="40488">
                  <c:v>1.5615499999999999E-2</c:v>
                </c:pt>
                <c:pt idx="40489">
                  <c:v>2.8919199999999999E-2</c:v>
                </c:pt>
                <c:pt idx="40490">
                  <c:v>2.6536899999999999E-2</c:v>
                </c:pt>
                <c:pt idx="40491">
                  <c:v>5.1176100000000002E-2</c:v>
                </c:pt>
                <c:pt idx="40492">
                  <c:v>2.7029999999999998E-2</c:v>
                </c:pt>
                <c:pt idx="40493">
                  <c:v>3.9963699999999998E-2</c:v>
                </c:pt>
                <c:pt idx="40494">
                  <c:v>4.6214100000000001E-2</c:v>
                </c:pt>
                <c:pt idx="40495">
                  <c:v>5.8128399999999997E-2</c:v>
                </c:pt>
                <c:pt idx="40496">
                  <c:v>3.8556100000000003E-2</c:v>
                </c:pt>
                <c:pt idx="40497">
                  <c:v>3.5179099999999998E-2</c:v>
                </c:pt>
                <c:pt idx="40498">
                  <c:v>1.7538999999999999E-2</c:v>
                </c:pt>
                <c:pt idx="40499">
                  <c:v>2.4868999999999999E-2</c:v>
                </c:pt>
                <c:pt idx="40500">
                  <c:v>2.8003699999999999E-2</c:v>
                </c:pt>
                <c:pt idx="40501">
                  <c:v>2.7737600000000001E-2</c:v>
                </c:pt>
                <c:pt idx="40502">
                  <c:v>2.5223700000000002E-2</c:v>
                </c:pt>
                <c:pt idx="40503">
                  <c:v>2.4596199999999999E-2</c:v>
                </c:pt>
                <c:pt idx="40504">
                  <c:v>3.1838400000000003E-2</c:v>
                </c:pt>
                <c:pt idx="40505">
                  <c:v>5.5475200000000002E-2</c:v>
                </c:pt>
                <c:pt idx="40506">
                  <c:v>4.7610300000000001E-2</c:v>
                </c:pt>
                <c:pt idx="40507" formatCode="0.00E+00">
                  <c:v>3.63903E-2</c:v>
                </c:pt>
                <c:pt idx="40508">
                  <c:v>5.6411700000000002E-2</c:v>
                </c:pt>
                <c:pt idx="40509">
                  <c:v>4.8907300000000001E-2</c:v>
                </c:pt>
                <c:pt idx="40510">
                  <c:v>5.3883599999999997E-2</c:v>
                </c:pt>
                <c:pt idx="40511">
                  <c:v>3.9779700000000001E-2</c:v>
                </c:pt>
                <c:pt idx="40512">
                  <c:v>4.78296E-2</c:v>
                </c:pt>
                <c:pt idx="40513">
                  <c:v>3.3227E-2</c:v>
                </c:pt>
                <c:pt idx="40514">
                  <c:v>4.9061800000000003E-2</c:v>
                </c:pt>
                <c:pt idx="40515">
                  <c:v>4.9601600000000003E-2</c:v>
                </c:pt>
                <c:pt idx="40516">
                  <c:v>4.20103E-2</c:v>
                </c:pt>
                <c:pt idx="40517">
                  <c:v>2.8724699999999999E-2</c:v>
                </c:pt>
                <c:pt idx="40518">
                  <c:v>3.5531E-2</c:v>
                </c:pt>
                <c:pt idx="40519">
                  <c:v>1.71766E-2</c:v>
                </c:pt>
                <c:pt idx="40520">
                  <c:v>3.9925599999999999E-2</c:v>
                </c:pt>
                <c:pt idx="40521">
                  <c:v>5.53885E-2</c:v>
                </c:pt>
                <c:pt idx="40522">
                  <c:v>2.84166E-2</c:v>
                </c:pt>
                <c:pt idx="40523">
                  <c:v>4.9922000000000001E-2</c:v>
                </c:pt>
                <c:pt idx="40524">
                  <c:v>3.0597699999999999E-2</c:v>
                </c:pt>
                <c:pt idx="40525">
                  <c:v>4.70362E-2</c:v>
                </c:pt>
                <c:pt idx="40526">
                  <c:v>4.8535300000000003E-2</c:v>
                </c:pt>
                <c:pt idx="40527">
                  <c:v>2.9750800000000001E-2</c:v>
                </c:pt>
                <c:pt idx="40528">
                  <c:v>4.8483800000000001E-2</c:v>
                </c:pt>
                <c:pt idx="40529">
                  <c:v>2.98643E-2</c:v>
                </c:pt>
                <c:pt idx="40530">
                  <c:v>5.8355299999999999E-2</c:v>
                </c:pt>
                <c:pt idx="40531">
                  <c:v>5.7609599999999997E-2</c:v>
                </c:pt>
                <c:pt idx="40532">
                  <c:v>6.5676700000000005E-2</c:v>
                </c:pt>
                <c:pt idx="40533">
                  <c:v>7.7562300000000001E-2</c:v>
                </c:pt>
                <c:pt idx="40534">
                  <c:v>6.8657899999999994E-2</c:v>
                </c:pt>
                <c:pt idx="40535">
                  <c:v>7.7011099999999999E-2</c:v>
                </c:pt>
                <c:pt idx="40536">
                  <c:v>7.6630599999999993E-2</c:v>
                </c:pt>
                <c:pt idx="40537">
                  <c:v>5.7552300000000001E-2</c:v>
                </c:pt>
                <c:pt idx="40538">
                  <c:v>7.7213299999999999E-2</c:v>
                </c:pt>
                <c:pt idx="40539">
                  <c:v>4.8358900000000003E-2</c:v>
                </c:pt>
                <c:pt idx="40540">
                  <c:v>5.3784400000000003E-2</c:v>
                </c:pt>
                <c:pt idx="40541">
                  <c:v>5.3644200000000003E-2</c:v>
                </c:pt>
                <c:pt idx="40542">
                  <c:v>3.1650499999999998E-2</c:v>
                </c:pt>
                <c:pt idx="40543">
                  <c:v>5.8761599999999997E-2</c:v>
                </c:pt>
                <c:pt idx="40544">
                  <c:v>5.6848500000000003E-2</c:v>
                </c:pt>
                <c:pt idx="40545">
                  <c:v>5.0396000000000003E-2</c:v>
                </c:pt>
                <c:pt idx="40546">
                  <c:v>3.6176699999999999E-2</c:v>
                </c:pt>
                <c:pt idx="40547">
                  <c:v>6.8905800000000003E-2</c:v>
                </c:pt>
                <c:pt idx="40548">
                  <c:v>7.0260000000000003E-2</c:v>
                </c:pt>
                <c:pt idx="40549">
                  <c:v>6.5627099999999994E-2</c:v>
                </c:pt>
                <c:pt idx="40550">
                  <c:v>7.2677599999999995E-2</c:v>
                </c:pt>
                <c:pt idx="40551">
                  <c:v>7.4405700000000005E-2</c:v>
                </c:pt>
                <c:pt idx="40552">
                  <c:v>7.3192599999999997E-2</c:v>
                </c:pt>
                <c:pt idx="40553">
                  <c:v>7.0003499999999996E-2</c:v>
                </c:pt>
                <c:pt idx="40554">
                  <c:v>5.9833499999999998E-2</c:v>
                </c:pt>
                <c:pt idx="40555">
                  <c:v>6.0568799999999999E-2</c:v>
                </c:pt>
                <c:pt idx="40556">
                  <c:v>3.77674E-2</c:v>
                </c:pt>
                <c:pt idx="40557">
                  <c:v>3.7779800000000002E-2</c:v>
                </c:pt>
                <c:pt idx="40558">
                  <c:v>5.7604799999999998E-2</c:v>
                </c:pt>
                <c:pt idx="40559">
                  <c:v>5.7636300000000001E-2</c:v>
                </c:pt>
                <c:pt idx="40560">
                  <c:v>4.4526099999999999E-2</c:v>
                </c:pt>
                <c:pt idx="40561" formatCode="0.00E+00">
                  <c:v>3.8645699999999998E-2</c:v>
                </c:pt>
                <c:pt idx="40562">
                  <c:v>6.2561000000000005E-2</c:v>
                </c:pt>
                <c:pt idx="40563">
                  <c:v>4.7757099999999997E-2</c:v>
                </c:pt>
                <c:pt idx="40564">
                  <c:v>6.16207E-2</c:v>
                </c:pt>
                <c:pt idx="40565">
                  <c:v>5.8686299999999997E-2</c:v>
                </c:pt>
                <c:pt idx="40566">
                  <c:v>7.1682899999999994E-2</c:v>
                </c:pt>
                <c:pt idx="40567">
                  <c:v>5.47476E-2</c:v>
                </c:pt>
                <c:pt idx="40568">
                  <c:v>6.6224099999999994E-2</c:v>
                </c:pt>
                <c:pt idx="40569">
                  <c:v>7.3032399999999997E-2</c:v>
                </c:pt>
                <c:pt idx="40570">
                  <c:v>6.9265400000000005E-2</c:v>
                </c:pt>
                <c:pt idx="40571">
                  <c:v>6.4337699999999998E-2</c:v>
                </c:pt>
                <c:pt idx="40572">
                  <c:v>6.8380399999999994E-2</c:v>
                </c:pt>
                <c:pt idx="40573">
                  <c:v>5.4797199999999997E-2</c:v>
                </c:pt>
                <c:pt idx="40574">
                  <c:v>6.0194999999999999E-2</c:v>
                </c:pt>
                <c:pt idx="40575">
                  <c:v>7.6494199999999998E-2</c:v>
                </c:pt>
                <c:pt idx="40576">
                  <c:v>7.5026499999999996E-2</c:v>
                </c:pt>
                <c:pt idx="40577">
                  <c:v>6.2110899999999997E-2</c:v>
                </c:pt>
                <c:pt idx="40578">
                  <c:v>5.02605E-2</c:v>
                </c:pt>
                <c:pt idx="40579">
                  <c:v>5.86758E-2</c:v>
                </c:pt>
                <c:pt idx="40580">
                  <c:v>6.1874400000000003E-2</c:v>
                </c:pt>
                <c:pt idx="40581">
                  <c:v>6.3075999999999993E-2</c:v>
                </c:pt>
                <c:pt idx="40582">
                  <c:v>6.9381700000000004E-2</c:v>
                </c:pt>
                <c:pt idx="40583">
                  <c:v>6.2504799999999999E-2</c:v>
                </c:pt>
                <c:pt idx="40584">
                  <c:v>6.7113900000000004E-2</c:v>
                </c:pt>
                <c:pt idx="40585">
                  <c:v>7.0318199999999997E-2</c:v>
                </c:pt>
                <c:pt idx="40586">
                  <c:v>6.9072700000000001E-2</c:v>
                </c:pt>
                <c:pt idx="40587">
                  <c:v>6.66466E-2</c:v>
                </c:pt>
                <c:pt idx="40588">
                  <c:v>5.0051699999999998E-2</c:v>
                </c:pt>
                <c:pt idx="40589">
                  <c:v>5.1349600000000002E-2</c:v>
                </c:pt>
                <c:pt idx="40590">
                  <c:v>4.42076E-2</c:v>
                </c:pt>
                <c:pt idx="40591">
                  <c:v>6.5197000000000005E-2</c:v>
                </c:pt>
                <c:pt idx="40592">
                  <c:v>6.4686800000000003E-2</c:v>
                </c:pt>
                <c:pt idx="40593">
                  <c:v>5.9221299999999998E-2</c:v>
                </c:pt>
                <c:pt idx="40594">
                  <c:v>5.3472499999999999E-2</c:v>
                </c:pt>
                <c:pt idx="40595">
                  <c:v>5.0557100000000001E-2</c:v>
                </c:pt>
                <c:pt idx="40596">
                  <c:v>6.2517199999999995E-2</c:v>
                </c:pt>
                <c:pt idx="40597">
                  <c:v>4.6800599999999998E-2</c:v>
                </c:pt>
                <c:pt idx="40598">
                  <c:v>5.60656E-2</c:v>
                </c:pt>
                <c:pt idx="40599">
                  <c:v>3.7387799999999999E-2</c:v>
                </c:pt>
                <c:pt idx="40600">
                  <c:v>5.4993599999999997E-2</c:v>
                </c:pt>
                <c:pt idx="40601">
                  <c:v>5.9320400000000002E-2</c:v>
                </c:pt>
                <c:pt idx="40602">
                  <c:v>7.3263200000000001E-2</c:v>
                </c:pt>
                <c:pt idx="40603">
                  <c:v>6.9425600000000004E-2</c:v>
                </c:pt>
                <c:pt idx="40604">
                  <c:v>6.9680199999999998E-2</c:v>
                </c:pt>
                <c:pt idx="40605">
                  <c:v>7.0060700000000004E-2</c:v>
                </c:pt>
                <c:pt idx="40606">
                  <c:v>5.8068300000000003E-2</c:v>
                </c:pt>
                <c:pt idx="40607">
                  <c:v>6.6575999999999996E-2</c:v>
                </c:pt>
                <c:pt idx="40608" formatCode="0.00E+00">
                  <c:v>6.2456100000000001E-2</c:v>
                </c:pt>
                <c:pt idx="40609">
                  <c:v>6.6472100000000006E-2</c:v>
                </c:pt>
                <c:pt idx="40610">
                  <c:v>5.6814200000000002E-2</c:v>
                </c:pt>
                <c:pt idx="40611">
                  <c:v>6.4386399999999996E-2</c:v>
                </c:pt>
                <c:pt idx="40612">
                  <c:v>5.5934900000000003E-2</c:v>
                </c:pt>
                <c:pt idx="40613">
                  <c:v>6.9120399999999999E-2</c:v>
                </c:pt>
                <c:pt idx="40614">
                  <c:v>7.0410700000000007E-2</c:v>
                </c:pt>
                <c:pt idx="40615">
                  <c:v>6.2096600000000002E-2</c:v>
                </c:pt>
                <c:pt idx="40616">
                  <c:v>5.8469800000000002E-2</c:v>
                </c:pt>
                <c:pt idx="40617">
                  <c:v>4.7856299999999997E-2</c:v>
                </c:pt>
                <c:pt idx="40618">
                  <c:v>6.0108200000000001E-2</c:v>
                </c:pt>
                <c:pt idx="40619">
                  <c:v>6.3389799999999996E-2</c:v>
                </c:pt>
                <c:pt idx="40620">
                  <c:v>4.8788100000000001E-2</c:v>
                </c:pt>
                <c:pt idx="40621">
                  <c:v>5.1963799999999997E-2</c:v>
                </c:pt>
                <c:pt idx="40622">
                  <c:v>5.8147400000000002E-2</c:v>
                </c:pt>
                <c:pt idx="40623">
                  <c:v>6.8762799999999999E-2</c:v>
                </c:pt>
                <c:pt idx="40624">
                  <c:v>5.2687600000000001E-2</c:v>
                </c:pt>
                <c:pt idx="40625">
                  <c:v>8.7862999999999997E-2</c:v>
                </c:pt>
                <c:pt idx="40626">
                  <c:v>6.4903299999999997E-2</c:v>
                </c:pt>
                <c:pt idx="40627">
                  <c:v>6.3480400000000006E-2</c:v>
                </c:pt>
                <c:pt idx="40628">
                  <c:v>6.6017199999999998E-2</c:v>
                </c:pt>
                <c:pt idx="40629">
                  <c:v>8.0739000000000005E-2</c:v>
                </c:pt>
                <c:pt idx="40630">
                  <c:v>6.9124199999999997E-2</c:v>
                </c:pt>
                <c:pt idx="40631">
                  <c:v>5.6776E-2</c:v>
                </c:pt>
                <c:pt idx="40632">
                  <c:v>6.6766699999999998E-2</c:v>
                </c:pt>
                <c:pt idx="40633">
                  <c:v>5.70974E-2</c:v>
                </c:pt>
                <c:pt idx="40634">
                  <c:v>4.6504999999999998E-2</c:v>
                </c:pt>
                <c:pt idx="40635">
                  <c:v>3.6178599999999998E-2</c:v>
                </c:pt>
                <c:pt idx="40636">
                  <c:v>6.0072899999999999E-2</c:v>
                </c:pt>
                <c:pt idx="40637">
                  <c:v>3.6913899999999999E-2</c:v>
                </c:pt>
                <c:pt idx="40638">
                  <c:v>5.8174099999999999E-2</c:v>
                </c:pt>
                <c:pt idx="40639">
                  <c:v>3.5150500000000001E-2</c:v>
                </c:pt>
                <c:pt idx="40640">
                  <c:v>5.0151800000000003E-2</c:v>
                </c:pt>
                <c:pt idx="40641">
                  <c:v>5.33152E-2</c:v>
                </c:pt>
                <c:pt idx="40642">
                  <c:v>4.1002299999999998E-2</c:v>
                </c:pt>
                <c:pt idx="40643">
                  <c:v>3.8017299999999997E-2</c:v>
                </c:pt>
                <c:pt idx="40644">
                  <c:v>4.5981399999999999E-2</c:v>
                </c:pt>
                <c:pt idx="40645">
                  <c:v>4.7350900000000001E-2</c:v>
                </c:pt>
                <c:pt idx="40646">
                  <c:v>3.5422299999999997E-2</c:v>
                </c:pt>
                <c:pt idx="40647">
                  <c:v>4.0045699999999997E-2</c:v>
                </c:pt>
                <c:pt idx="40648">
                  <c:v>3.8275700000000003E-2</c:v>
                </c:pt>
                <c:pt idx="40649">
                  <c:v>3.8650499999999997E-2</c:v>
                </c:pt>
                <c:pt idx="40650">
                  <c:v>4.6463999999999998E-2</c:v>
                </c:pt>
                <c:pt idx="40651">
                  <c:v>4.9536700000000003E-2</c:v>
                </c:pt>
                <c:pt idx="40652">
                  <c:v>4.4579500000000001E-2</c:v>
                </c:pt>
                <c:pt idx="40653">
                  <c:v>4.5015300000000001E-2</c:v>
                </c:pt>
                <c:pt idx="40654">
                  <c:v>5.2907000000000003E-2</c:v>
                </c:pt>
                <c:pt idx="40655">
                  <c:v>6.8134299999999995E-2</c:v>
                </c:pt>
                <c:pt idx="40656">
                  <c:v>4.1168200000000002E-2</c:v>
                </c:pt>
                <c:pt idx="40657">
                  <c:v>5.4935499999999998E-2</c:v>
                </c:pt>
                <c:pt idx="40658">
                  <c:v>4.27494E-2</c:v>
                </c:pt>
                <c:pt idx="40659">
                  <c:v>5.9037199999999998E-2</c:v>
                </c:pt>
                <c:pt idx="40660">
                  <c:v>4.4683500000000001E-2</c:v>
                </c:pt>
                <c:pt idx="40661">
                  <c:v>4.96826E-2</c:v>
                </c:pt>
                <c:pt idx="40662">
                  <c:v>4.1878699999999998E-2</c:v>
                </c:pt>
                <c:pt idx="40663">
                  <c:v>3.8111699999999998E-2</c:v>
                </c:pt>
                <c:pt idx="40664">
                  <c:v>4.6505900000000003E-2</c:v>
                </c:pt>
                <c:pt idx="40665">
                  <c:v>2.2031800000000001E-2</c:v>
                </c:pt>
                <c:pt idx="40666">
                  <c:v>3.0585299999999999E-2</c:v>
                </c:pt>
                <c:pt idx="40667">
                  <c:v>2.27079E-2</c:v>
                </c:pt>
                <c:pt idx="40668">
                  <c:v>5.0075500000000002E-2</c:v>
                </c:pt>
                <c:pt idx="40669">
                  <c:v>3.6334999999999999E-2</c:v>
                </c:pt>
                <c:pt idx="40670">
                  <c:v>2.9810900000000001E-2</c:v>
                </c:pt>
                <c:pt idx="40671">
                  <c:v>3.6881400000000002E-2</c:v>
                </c:pt>
                <c:pt idx="40672">
                  <c:v>2.4336799999999999E-2</c:v>
                </c:pt>
                <c:pt idx="40673">
                  <c:v>4.2673099999999999E-2</c:v>
                </c:pt>
                <c:pt idx="40674">
                  <c:v>2.91328E-2</c:v>
                </c:pt>
                <c:pt idx="40675">
                  <c:v>4.4472699999999997E-2</c:v>
                </c:pt>
                <c:pt idx="40676">
                  <c:v>3.0268699999999999E-2</c:v>
                </c:pt>
                <c:pt idx="40677">
                  <c:v>4.5967099999999997E-2</c:v>
                </c:pt>
                <c:pt idx="40678">
                  <c:v>3.1730700000000001E-2</c:v>
                </c:pt>
                <c:pt idx="40679">
                  <c:v>3.2018699999999997E-2</c:v>
                </c:pt>
                <c:pt idx="40680">
                  <c:v>3.08218E-2</c:v>
                </c:pt>
                <c:pt idx="40681">
                  <c:v>3.33443E-2</c:v>
                </c:pt>
                <c:pt idx="40682">
                  <c:v>3.6848100000000002E-2</c:v>
                </c:pt>
                <c:pt idx="40683">
                  <c:v>3.2234199999999998E-2</c:v>
                </c:pt>
                <c:pt idx="40684">
                  <c:v>3.02896E-2</c:v>
                </c:pt>
                <c:pt idx="40685">
                  <c:v>3.3469199999999998E-2</c:v>
                </c:pt>
                <c:pt idx="40686">
                  <c:v>3.4611700000000002E-2</c:v>
                </c:pt>
                <c:pt idx="40687">
                  <c:v>1.33934E-2</c:v>
                </c:pt>
                <c:pt idx="40688">
                  <c:v>3.0947700000000002E-2</c:v>
                </c:pt>
                <c:pt idx="40689">
                  <c:v>1.5604E-2</c:v>
                </c:pt>
                <c:pt idx="40690">
                  <c:v>3.0255299999999999E-2</c:v>
                </c:pt>
                <c:pt idx="40691">
                  <c:v>1.7623900000000001E-2</c:v>
                </c:pt>
                <c:pt idx="40692">
                  <c:v>2.87228E-2</c:v>
                </c:pt>
                <c:pt idx="40693">
                  <c:v>4.4242900000000002E-2</c:v>
                </c:pt>
                <c:pt idx="40694">
                  <c:v>2.8696099999999999E-2</c:v>
                </c:pt>
                <c:pt idx="40695">
                  <c:v>3.2428699999999998E-2</c:v>
                </c:pt>
                <c:pt idx="40696">
                  <c:v>2.9584900000000001E-2</c:v>
                </c:pt>
                <c:pt idx="40697">
                  <c:v>3.4997E-2</c:v>
                </c:pt>
                <c:pt idx="40698">
                  <c:v>2.61307E-2</c:v>
                </c:pt>
                <c:pt idx="40699">
                  <c:v>3.6237699999999998E-2</c:v>
                </c:pt>
                <c:pt idx="40700">
                  <c:v>2.5231400000000001E-2</c:v>
                </c:pt>
                <c:pt idx="40701">
                  <c:v>2.73218E-2</c:v>
                </c:pt>
                <c:pt idx="40702">
                  <c:v>3.12366E-2</c:v>
                </c:pt>
                <c:pt idx="40703">
                  <c:v>1.75371E-2</c:v>
                </c:pt>
                <c:pt idx="40704">
                  <c:v>2.6313799999999998E-2</c:v>
                </c:pt>
                <c:pt idx="40705">
                  <c:v>3.32451E-2</c:v>
                </c:pt>
                <c:pt idx="40706">
                  <c:v>1.36757E-3</c:v>
                </c:pt>
                <c:pt idx="40707">
                  <c:v>1.3988499999999999E-2</c:v>
                </c:pt>
                <c:pt idx="40708">
                  <c:v>1.3351400000000001E-3</c:v>
                </c:pt>
                <c:pt idx="40709">
                  <c:v>3.2854099999999999E-3</c:v>
                </c:pt>
                <c:pt idx="40710">
                  <c:v>5.3844499999999998E-3</c:v>
                </c:pt>
                <c:pt idx="40711">
                  <c:v>1.7578099999999999E-2</c:v>
                </c:pt>
                <c:pt idx="40712">
                  <c:v>1.3776800000000001E-2</c:v>
                </c:pt>
                <c:pt idx="40713">
                  <c:v>1.40734E-2</c:v>
                </c:pt>
                <c:pt idx="40714">
                  <c:v>1.29309E-2</c:v>
                </c:pt>
                <c:pt idx="40715">
                  <c:v>1.9684799999999999E-2</c:v>
                </c:pt>
                <c:pt idx="40716">
                  <c:v>2.3231499999999999E-2</c:v>
                </c:pt>
                <c:pt idx="40717">
                  <c:v>5.53894E-3</c:v>
                </c:pt>
                <c:pt idx="40718">
                  <c:v>1.7284399999999998E-2</c:v>
                </c:pt>
                <c:pt idx="40719">
                  <c:v>1.1115099999999999E-2</c:v>
                </c:pt>
                <c:pt idx="40720">
                  <c:v>1.80588E-2</c:v>
                </c:pt>
                <c:pt idx="40721">
                  <c:v>2.0577399999999999E-2</c:v>
                </c:pt>
                <c:pt idx="40722">
                  <c:v>5.7697299999999998E-3</c:v>
                </c:pt>
                <c:pt idx="40723">
                  <c:v>1.47362E-2</c:v>
                </c:pt>
                <c:pt idx="40724">
                  <c:v>-4.7130599999999998E-3</c:v>
                </c:pt>
                <c:pt idx="40725">
                  <c:v>1.1371600000000001E-2</c:v>
                </c:pt>
                <c:pt idx="40726">
                  <c:v>-4.0216399999999999E-3</c:v>
                </c:pt>
                <c:pt idx="40727">
                  <c:v>4.8389399999999999E-3</c:v>
                </c:pt>
                <c:pt idx="40728">
                  <c:v>1.16501E-2</c:v>
                </c:pt>
                <c:pt idx="40729">
                  <c:v>-2.9583000000000001E-3</c:v>
                </c:pt>
                <c:pt idx="40730">
                  <c:v>8.7308899999999998E-3</c:v>
                </c:pt>
                <c:pt idx="40731">
                  <c:v>2.3361199999999999E-2</c:v>
                </c:pt>
                <c:pt idx="40732">
                  <c:v>-2.2888199999999999E-4</c:v>
                </c:pt>
                <c:pt idx="40733">
                  <c:v>1.7639200000000001E-2</c:v>
                </c:pt>
                <c:pt idx="40734">
                  <c:v>6.5317200000000004E-3</c:v>
                </c:pt>
                <c:pt idx="40735">
                  <c:v>-2.7799600000000002E-3</c:v>
                </c:pt>
                <c:pt idx="40736">
                  <c:v>8.564E-4</c:v>
                </c:pt>
                <c:pt idx="40737">
                  <c:v>-7.9822499999999995E-4</c:v>
                </c:pt>
                <c:pt idx="40738">
                  <c:v>2.6492100000000001E-2</c:v>
                </c:pt>
                <c:pt idx="40739">
                  <c:v>-3.7670100000000001E-4</c:v>
                </c:pt>
                <c:pt idx="40740">
                  <c:v>-1.6222000000000001E-3</c:v>
                </c:pt>
                <c:pt idx="40741">
                  <c:v>-8.8777500000000002E-3</c:v>
                </c:pt>
                <c:pt idx="40742">
                  <c:v>-4.7607400000000003E-3</c:v>
                </c:pt>
                <c:pt idx="40743">
                  <c:v>-1.29471E-2</c:v>
                </c:pt>
                <c:pt idx="40744">
                  <c:v>-1.1816000000000001E-3</c:v>
                </c:pt>
                <c:pt idx="40745">
                  <c:v>-1.04685E-2</c:v>
                </c:pt>
                <c:pt idx="40746">
                  <c:v>6.3981999999999997E-3</c:v>
                </c:pt>
                <c:pt idx="40747">
                  <c:v>-9.5892000000000008E-3</c:v>
                </c:pt>
                <c:pt idx="40748">
                  <c:v>-1.9126899999999999E-2</c:v>
                </c:pt>
                <c:pt idx="40749">
                  <c:v>8.6955999999999995E-3</c:v>
                </c:pt>
                <c:pt idx="40750">
                  <c:v>-7.2889299999999999E-3</c:v>
                </c:pt>
                <c:pt idx="40751">
                  <c:v>8.0032300000000001E-3</c:v>
                </c:pt>
                <c:pt idx="40752">
                  <c:v>-8.5964200000000004E-3</c:v>
                </c:pt>
                <c:pt idx="40753">
                  <c:v>-1.6249699999999999E-2</c:v>
                </c:pt>
                <c:pt idx="40754">
                  <c:v>-1.64604E-2</c:v>
                </c:pt>
                <c:pt idx="40755">
                  <c:v>-1.5852000000000002E-2</c:v>
                </c:pt>
                <c:pt idx="40756">
                  <c:v>-1.3753899999999999E-2</c:v>
                </c:pt>
                <c:pt idx="40757">
                  <c:v>-1.63879E-2</c:v>
                </c:pt>
                <c:pt idx="40758">
                  <c:v>-2.1533E-2</c:v>
                </c:pt>
                <c:pt idx="40759">
                  <c:v>-2.68106E-2</c:v>
                </c:pt>
                <c:pt idx="40760">
                  <c:v>-3.0143699999999999E-2</c:v>
                </c:pt>
                <c:pt idx="40761">
                  <c:v>-1.28708E-2</c:v>
                </c:pt>
                <c:pt idx="40762">
                  <c:v>-1.1179E-2</c:v>
                </c:pt>
                <c:pt idx="40763">
                  <c:v>-2.1331800000000001E-2</c:v>
                </c:pt>
                <c:pt idx="40764">
                  <c:v>-2.3438500000000001E-2</c:v>
                </c:pt>
                <c:pt idx="40765">
                  <c:v>-2.8789499999999999E-2</c:v>
                </c:pt>
                <c:pt idx="40766">
                  <c:v>-4.1236900000000002E-3</c:v>
                </c:pt>
                <c:pt idx="40767">
                  <c:v>-2.6889799999999998E-2</c:v>
                </c:pt>
                <c:pt idx="40768">
                  <c:v>-1.3301800000000001E-2</c:v>
                </c:pt>
                <c:pt idx="40769">
                  <c:v>-3.2051099999999999E-2</c:v>
                </c:pt>
                <c:pt idx="40770">
                  <c:v>-2.2213900000000002E-2</c:v>
                </c:pt>
                <c:pt idx="40771">
                  <c:v>-3.0550000000000001E-2</c:v>
                </c:pt>
                <c:pt idx="40772">
                  <c:v>-1.8472700000000002E-2</c:v>
                </c:pt>
                <c:pt idx="40773">
                  <c:v>-3.05834E-2</c:v>
                </c:pt>
                <c:pt idx="40774">
                  <c:v>-2.0232199999999999E-2</c:v>
                </c:pt>
                <c:pt idx="40775">
                  <c:v>-3.7868499999999999E-2</c:v>
                </c:pt>
                <c:pt idx="40776">
                  <c:v>-3.02353E-2</c:v>
                </c:pt>
                <c:pt idx="40777">
                  <c:v>-3.2904599999999999E-2</c:v>
                </c:pt>
                <c:pt idx="40778">
                  <c:v>-2.0058599999999999E-2</c:v>
                </c:pt>
                <c:pt idx="40779">
                  <c:v>-2.4827999999999999E-2</c:v>
                </c:pt>
                <c:pt idx="40780">
                  <c:v>-2.0532600000000002E-2</c:v>
                </c:pt>
                <c:pt idx="40781">
                  <c:v>-2.90365E-2</c:v>
                </c:pt>
                <c:pt idx="40782">
                  <c:v>-3.2259000000000003E-2</c:v>
                </c:pt>
                <c:pt idx="40783">
                  <c:v>-2.7105299999999999E-2</c:v>
                </c:pt>
                <c:pt idx="40784">
                  <c:v>-3.4132000000000003E-2</c:v>
                </c:pt>
                <c:pt idx="40785">
                  <c:v>-2.5805499999999999E-2</c:v>
                </c:pt>
                <c:pt idx="40786">
                  <c:v>-3.0038800000000001E-2</c:v>
                </c:pt>
                <c:pt idx="40787">
                  <c:v>-4.1607900000000003E-2</c:v>
                </c:pt>
                <c:pt idx="40788">
                  <c:v>-4.4477500000000003E-2</c:v>
                </c:pt>
                <c:pt idx="40789">
                  <c:v>-2.2027999999999999E-2</c:v>
                </c:pt>
                <c:pt idx="40790">
                  <c:v>-3.7163700000000001E-2</c:v>
                </c:pt>
                <c:pt idx="40791">
                  <c:v>-3.4621199999999998E-2</c:v>
                </c:pt>
                <c:pt idx="40792">
                  <c:v>-4.9388899999999999E-2</c:v>
                </c:pt>
                <c:pt idx="40793">
                  <c:v>-4.1325599999999997E-2</c:v>
                </c:pt>
                <c:pt idx="40794">
                  <c:v>-4.2675999999999999E-2</c:v>
                </c:pt>
                <c:pt idx="40795">
                  <c:v>-3.9343799999999998E-2</c:v>
                </c:pt>
                <c:pt idx="40796">
                  <c:v>-4.5361499999999999E-2</c:v>
                </c:pt>
                <c:pt idx="40797">
                  <c:v>-4.5852700000000003E-2</c:v>
                </c:pt>
                <c:pt idx="40798">
                  <c:v>-4.4906599999999998E-2</c:v>
                </c:pt>
                <c:pt idx="40799">
                  <c:v>-5.1824599999999998E-2</c:v>
                </c:pt>
                <c:pt idx="40800">
                  <c:v>-5.4538700000000002E-2</c:v>
                </c:pt>
                <c:pt idx="40801">
                  <c:v>-4.2399399999999997E-2</c:v>
                </c:pt>
                <c:pt idx="40802">
                  <c:v>-4.7330900000000002E-2</c:v>
                </c:pt>
                <c:pt idx="40803">
                  <c:v>-4.00171E-2</c:v>
                </c:pt>
                <c:pt idx="40804">
                  <c:v>-3.7936200000000003E-2</c:v>
                </c:pt>
                <c:pt idx="40805">
                  <c:v>-5.1395400000000001E-2</c:v>
                </c:pt>
                <c:pt idx="40806">
                  <c:v>-3.6257699999999997E-2</c:v>
                </c:pt>
                <c:pt idx="40807">
                  <c:v>-2.73972E-2</c:v>
                </c:pt>
                <c:pt idx="40808">
                  <c:v>-4.07801E-2</c:v>
                </c:pt>
                <c:pt idx="40809">
                  <c:v>-5.5601100000000001E-2</c:v>
                </c:pt>
                <c:pt idx="40810">
                  <c:v>-3.8477900000000002E-2</c:v>
                </c:pt>
                <c:pt idx="40811">
                  <c:v>-3.5321199999999997E-2</c:v>
                </c:pt>
                <c:pt idx="40812">
                  <c:v>-4.7747600000000001E-2</c:v>
                </c:pt>
                <c:pt idx="40813">
                  <c:v>-4.4611900000000003E-2</c:v>
                </c:pt>
                <c:pt idx="40814">
                  <c:v>-5.2862199999999998E-2</c:v>
                </c:pt>
                <c:pt idx="40815">
                  <c:v>-5.6159000000000001E-2</c:v>
                </c:pt>
                <c:pt idx="40816">
                  <c:v>-5.7689699999999997E-2</c:v>
                </c:pt>
                <c:pt idx="40817">
                  <c:v>-6.3365900000000003E-2</c:v>
                </c:pt>
                <c:pt idx="40818">
                  <c:v>-6.1555899999999997E-2</c:v>
                </c:pt>
                <c:pt idx="40819">
                  <c:v>-4.5617100000000001E-2</c:v>
                </c:pt>
                <c:pt idx="40820">
                  <c:v>-5.5078500000000002E-2</c:v>
                </c:pt>
                <c:pt idx="40821">
                  <c:v>-6.7174899999999996E-2</c:v>
                </c:pt>
                <c:pt idx="40822">
                  <c:v>-5.9384300000000001E-2</c:v>
                </c:pt>
                <c:pt idx="40823">
                  <c:v>-7.5208700000000003E-2</c:v>
                </c:pt>
                <c:pt idx="40824">
                  <c:v>-4.3824200000000001E-2</c:v>
                </c:pt>
                <c:pt idx="40825">
                  <c:v>-6.7592600000000003E-2</c:v>
                </c:pt>
                <c:pt idx="40826">
                  <c:v>-6.0599300000000002E-2</c:v>
                </c:pt>
                <c:pt idx="40827">
                  <c:v>-7.24268E-2</c:v>
                </c:pt>
                <c:pt idx="40828">
                  <c:v>-6.5459299999999998E-2</c:v>
                </c:pt>
                <c:pt idx="40829">
                  <c:v>-5.1367799999999998E-2</c:v>
                </c:pt>
                <c:pt idx="40830">
                  <c:v>-5.8509800000000001E-2</c:v>
                </c:pt>
                <c:pt idx="40831">
                  <c:v>-7.1765899999999994E-2</c:v>
                </c:pt>
                <c:pt idx="40832">
                  <c:v>-5.7565699999999997E-2</c:v>
                </c:pt>
                <c:pt idx="40833">
                  <c:v>-6.8076100000000001E-2</c:v>
                </c:pt>
                <c:pt idx="40834">
                  <c:v>-6.8885799999999997E-2</c:v>
                </c:pt>
                <c:pt idx="40835">
                  <c:v>-6.1349899999999999E-2</c:v>
                </c:pt>
                <c:pt idx="40836">
                  <c:v>-5.2985200000000003E-2</c:v>
                </c:pt>
                <c:pt idx="40837">
                  <c:v>-5.9955599999999998E-2</c:v>
                </c:pt>
                <c:pt idx="40838">
                  <c:v>-6.2604000000000007E-2</c:v>
                </c:pt>
                <c:pt idx="40839">
                  <c:v>-4.3596299999999998E-2</c:v>
                </c:pt>
                <c:pt idx="40840">
                  <c:v>-4.8730900000000001E-2</c:v>
                </c:pt>
                <c:pt idx="40841">
                  <c:v>-3.5963099999999998E-2</c:v>
                </c:pt>
                <c:pt idx="40842">
                  <c:v>-4.7308000000000003E-2</c:v>
                </c:pt>
                <c:pt idx="40843">
                  <c:v>-6.3237199999999993E-2</c:v>
                </c:pt>
                <c:pt idx="40844">
                  <c:v>-6.5602300000000002E-2</c:v>
                </c:pt>
                <c:pt idx="40845">
                  <c:v>-7.6226199999999994E-2</c:v>
                </c:pt>
                <c:pt idx="40846">
                  <c:v>-4.6147300000000002E-2</c:v>
                </c:pt>
                <c:pt idx="40847">
                  <c:v>-5.4101000000000003E-2</c:v>
                </c:pt>
                <c:pt idx="40848">
                  <c:v>-5.55048E-2</c:v>
                </c:pt>
                <c:pt idx="40849">
                  <c:v>-4.7410000000000001E-2</c:v>
                </c:pt>
                <c:pt idx="40850">
                  <c:v>-4.8361800000000003E-2</c:v>
                </c:pt>
                <c:pt idx="40851">
                  <c:v>-5.0483699999999999E-2</c:v>
                </c:pt>
                <c:pt idx="40852">
                  <c:v>-5.64384E-2</c:v>
                </c:pt>
                <c:pt idx="40853">
                  <c:v>-5.9180299999999998E-2</c:v>
                </c:pt>
                <c:pt idx="40854">
                  <c:v>-5.8744400000000002E-2</c:v>
                </c:pt>
                <c:pt idx="40855">
                  <c:v>-6.3951499999999994E-2</c:v>
                </c:pt>
                <c:pt idx="40856">
                  <c:v>-6.8094299999999996E-2</c:v>
                </c:pt>
                <c:pt idx="40857">
                  <c:v>-6.8201999999999999E-2</c:v>
                </c:pt>
                <c:pt idx="40858">
                  <c:v>-6.6128699999999999E-2</c:v>
                </c:pt>
                <c:pt idx="40859">
                  <c:v>-5.3864500000000003E-2</c:v>
                </c:pt>
                <c:pt idx="40860">
                  <c:v>-6.8441399999999999E-2</c:v>
                </c:pt>
                <c:pt idx="40861">
                  <c:v>-5.8931400000000002E-2</c:v>
                </c:pt>
                <c:pt idx="40862">
                  <c:v>-7.5129500000000002E-2</c:v>
                </c:pt>
                <c:pt idx="40863">
                  <c:v>-5.8634800000000001E-2</c:v>
                </c:pt>
                <c:pt idx="40864">
                  <c:v>-5.4228800000000001E-2</c:v>
                </c:pt>
                <c:pt idx="40865">
                  <c:v>-5.39122E-2</c:v>
                </c:pt>
                <c:pt idx="40866">
                  <c:v>-5.1823599999999997E-2</c:v>
                </c:pt>
                <c:pt idx="40867">
                  <c:v>-6.6885899999999998E-2</c:v>
                </c:pt>
                <c:pt idx="40868">
                  <c:v>-6.7505800000000005E-2</c:v>
                </c:pt>
                <c:pt idx="40869">
                  <c:v>-6.2315000000000002E-2</c:v>
                </c:pt>
                <c:pt idx="40870">
                  <c:v>-5.6082699999999999E-2</c:v>
                </c:pt>
                <c:pt idx="40871">
                  <c:v>-5.8370600000000002E-2</c:v>
                </c:pt>
                <c:pt idx="40872">
                  <c:v>-7.0445999999999995E-2</c:v>
                </c:pt>
                <c:pt idx="40873">
                  <c:v>-7.35016E-2</c:v>
                </c:pt>
                <c:pt idx="40874">
                  <c:v>-6.2252000000000002E-2</c:v>
                </c:pt>
                <c:pt idx="40875">
                  <c:v>-6.2858600000000001E-2</c:v>
                </c:pt>
                <c:pt idx="40876">
                  <c:v>-4.9293499999999997E-2</c:v>
                </c:pt>
                <c:pt idx="40877">
                  <c:v>-5.9996599999999997E-2</c:v>
                </c:pt>
                <c:pt idx="40878">
                  <c:v>-6.1172499999999998E-2</c:v>
                </c:pt>
                <c:pt idx="40879">
                  <c:v>-7.0941900000000002E-2</c:v>
                </c:pt>
                <c:pt idx="40880">
                  <c:v>-6.6940299999999994E-2</c:v>
                </c:pt>
                <c:pt idx="40881">
                  <c:v>-5.5645E-2</c:v>
                </c:pt>
                <c:pt idx="40882">
                  <c:v>-4.48828E-2</c:v>
                </c:pt>
                <c:pt idx="40883">
                  <c:v>-5.4593999999999997E-2</c:v>
                </c:pt>
                <c:pt idx="40884">
                  <c:v>-6.0985600000000001E-2</c:v>
                </c:pt>
                <c:pt idx="40885">
                  <c:v>-5.6004499999999999E-2</c:v>
                </c:pt>
                <c:pt idx="40886">
                  <c:v>-4.8859600000000003E-2</c:v>
                </c:pt>
                <c:pt idx="40887">
                  <c:v>-4.73137E-2</c:v>
                </c:pt>
                <c:pt idx="40888">
                  <c:v>-6.1574900000000002E-2</c:v>
                </c:pt>
                <c:pt idx="40889">
                  <c:v>-4.3022199999999997E-2</c:v>
                </c:pt>
                <c:pt idx="40890">
                  <c:v>-5.8296199999999999E-2</c:v>
                </c:pt>
                <c:pt idx="40891">
                  <c:v>-4.9166700000000001E-2</c:v>
                </c:pt>
                <c:pt idx="40892">
                  <c:v>-4.7598799999999997E-2</c:v>
                </c:pt>
                <c:pt idx="40893">
                  <c:v>-5.6236300000000003E-2</c:v>
                </c:pt>
                <c:pt idx="40894">
                  <c:v>-7.5083700000000003E-2</c:v>
                </c:pt>
                <c:pt idx="40895">
                  <c:v>-8.1300700000000004E-2</c:v>
                </c:pt>
                <c:pt idx="40896">
                  <c:v>-6.1385200000000001E-2</c:v>
                </c:pt>
                <c:pt idx="40897">
                  <c:v>-7.8393900000000002E-2</c:v>
                </c:pt>
                <c:pt idx="40898">
                  <c:v>-8.8273000000000004E-2</c:v>
                </c:pt>
                <c:pt idx="40899">
                  <c:v>-7.5882900000000003E-2</c:v>
                </c:pt>
                <c:pt idx="40900">
                  <c:v>-7.1046799999999993E-2</c:v>
                </c:pt>
                <c:pt idx="40901">
                  <c:v>-3.0179999999999998E-2</c:v>
                </c:pt>
                <c:pt idx="40902">
                  <c:v>-3.6418899999999997E-2</c:v>
                </c:pt>
                <c:pt idx="40903">
                  <c:v>-3.0177099999999998E-2</c:v>
                </c:pt>
                <c:pt idx="40904">
                  <c:v>-3.8747799999999999E-2</c:v>
                </c:pt>
                <c:pt idx="40905">
                  <c:v>-4.27284E-2</c:v>
                </c:pt>
                <c:pt idx="40906">
                  <c:v>-3.1422600000000002E-2</c:v>
                </c:pt>
                <c:pt idx="40907">
                  <c:v>-7.2777700000000001E-2</c:v>
                </c:pt>
                <c:pt idx="40908">
                  <c:v>-9.1037800000000002E-2</c:v>
                </c:pt>
                <c:pt idx="40909">
                  <c:v>-8.4876999999999994E-2</c:v>
                </c:pt>
                <c:pt idx="40910">
                  <c:v>-8.7353700000000006E-2</c:v>
                </c:pt>
                <c:pt idx="40911">
                  <c:v>-6.8464300000000006E-2</c:v>
                </c:pt>
                <c:pt idx="40912">
                  <c:v>-9.5005999999999993E-2</c:v>
                </c:pt>
                <c:pt idx="40913">
                  <c:v>-5.6836100000000001E-2</c:v>
                </c:pt>
                <c:pt idx="40914">
                  <c:v>-1.9561800000000001E-2</c:v>
                </c:pt>
                <c:pt idx="40915">
                  <c:v>-3.1232800000000002E-2</c:v>
                </c:pt>
                <c:pt idx="40916">
                  <c:v>-2.34241E-2</c:v>
                </c:pt>
                <c:pt idx="40917">
                  <c:v>-6.0047099999999999E-2</c:v>
                </c:pt>
                <c:pt idx="40918">
                  <c:v>-3.2035800000000003E-2</c:v>
                </c:pt>
                <c:pt idx="40919">
                  <c:v>-3.1579000000000003E-2</c:v>
                </c:pt>
                <c:pt idx="40920">
                  <c:v>-3.8037300000000003E-2</c:v>
                </c:pt>
                <c:pt idx="40921">
                  <c:v>-4.3189999999999999E-2</c:v>
                </c:pt>
                <c:pt idx="40922">
                  <c:v>-5.3876899999999998E-2</c:v>
                </c:pt>
                <c:pt idx="40923">
                  <c:v>-5.0110799999999997E-2</c:v>
                </c:pt>
                <c:pt idx="40924">
                  <c:v>-4.3297799999999997E-2</c:v>
                </c:pt>
                <c:pt idx="40925">
                  <c:v>-4.9108499999999999E-2</c:v>
                </c:pt>
                <c:pt idx="40926">
                  <c:v>-4.9358399999999997E-2</c:v>
                </c:pt>
                <c:pt idx="40927">
                  <c:v>-5.7032600000000003E-2</c:v>
                </c:pt>
                <c:pt idx="40928">
                  <c:v>-7.6366400000000001E-2</c:v>
                </c:pt>
                <c:pt idx="40929">
                  <c:v>-6.2652600000000003E-2</c:v>
                </c:pt>
                <c:pt idx="40930">
                  <c:v>-5.80397E-2</c:v>
                </c:pt>
                <c:pt idx="40931">
                  <c:v>-4.2303100000000003E-2</c:v>
                </c:pt>
                <c:pt idx="40932">
                  <c:v>-3.1367300000000001E-2</c:v>
                </c:pt>
                <c:pt idx="40933">
                  <c:v>-5.9099199999999998E-2</c:v>
                </c:pt>
                <c:pt idx="40934">
                  <c:v>-5.8348700000000003E-2</c:v>
                </c:pt>
                <c:pt idx="40935">
                  <c:v>-4.83665E-2</c:v>
                </c:pt>
                <c:pt idx="40936">
                  <c:v>-4.4205700000000001E-2</c:v>
                </c:pt>
                <c:pt idx="40937">
                  <c:v>-6.2441799999999999E-2</c:v>
                </c:pt>
                <c:pt idx="40938">
                  <c:v>-6.6107700000000005E-2</c:v>
                </c:pt>
                <c:pt idx="40939">
                  <c:v>-6.4147899999999994E-2</c:v>
                </c:pt>
                <c:pt idx="40940">
                  <c:v>-6.3234299999999993E-2</c:v>
                </c:pt>
                <c:pt idx="40941">
                  <c:v>-4.1759499999999998E-2</c:v>
                </c:pt>
                <c:pt idx="40942">
                  <c:v>-1.8042599999999999E-2</c:v>
                </c:pt>
                <c:pt idx="40943">
                  <c:v>-2.04067E-2</c:v>
                </c:pt>
                <c:pt idx="40944">
                  <c:v>-8.6584100000000001E-3</c:v>
                </c:pt>
                <c:pt idx="40945">
                  <c:v>-2.26669E-2</c:v>
                </c:pt>
                <c:pt idx="40946">
                  <c:v>-3.2135999999999998E-2</c:v>
                </c:pt>
                <c:pt idx="40947">
                  <c:v>-4.85277E-2</c:v>
                </c:pt>
                <c:pt idx="40948">
                  <c:v>-2.3563400000000002E-2</c:v>
                </c:pt>
                <c:pt idx="40949">
                  <c:v>-2.7100599999999999E-2</c:v>
                </c:pt>
                <c:pt idx="40950">
                  <c:v>-5.3007100000000001E-2</c:v>
                </c:pt>
                <c:pt idx="40951">
                  <c:v>-5.4777100000000002E-2</c:v>
                </c:pt>
                <c:pt idx="40952">
                  <c:v>-5.1744499999999999E-2</c:v>
                </c:pt>
                <c:pt idx="40953">
                  <c:v>-3.9770100000000003E-2</c:v>
                </c:pt>
                <c:pt idx="40954">
                  <c:v>-5.2254700000000001E-2</c:v>
                </c:pt>
                <c:pt idx="40955">
                  <c:v>-3.44362E-2</c:v>
                </c:pt>
                <c:pt idx="40956">
                  <c:v>-3.0179999999999998E-2</c:v>
                </c:pt>
                <c:pt idx="40957">
                  <c:v>-2.2737500000000001E-2</c:v>
                </c:pt>
                <c:pt idx="40958">
                  <c:v>-2.8461500000000001E-2</c:v>
                </c:pt>
                <c:pt idx="40959">
                  <c:v>-1.4798199999999999E-2</c:v>
                </c:pt>
                <c:pt idx="40960">
                  <c:v>-3.1017300000000001E-2</c:v>
                </c:pt>
                <c:pt idx="40961">
                  <c:v>-1.7085099999999999E-2</c:v>
                </c:pt>
                <c:pt idx="40962">
                  <c:v>-2.6128800000000001E-2</c:v>
                </c:pt>
                <c:pt idx="40963">
                  <c:v>-2.7799600000000001E-2</c:v>
                </c:pt>
                <c:pt idx="40964">
                  <c:v>-3.0995399999999999E-2</c:v>
                </c:pt>
                <c:pt idx="40965">
                  <c:v>-3.39584E-2</c:v>
                </c:pt>
                <c:pt idx="40966">
                  <c:v>-1.6557700000000002E-2</c:v>
                </c:pt>
                <c:pt idx="40967">
                  <c:v>-3.9580299999999999E-2</c:v>
                </c:pt>
                <c:pt idx="40968">
                  <c:v>-4.6383899999999999E-2</c:v>
                </c:pt>
                <c:pt idx="40969">
                  <c:v>-5.8015799999999999E-2</c:v>
                </c:pt>
                <c:pt idx="40970">
                  <c:v>-4.04949E-2</c:v>
                </c:pt>
                <c:pt idx="40971">
                  <c:v>-5.6102800000000001E-2</c:v>
                </c:pt>
                <c:pt idx="40972">
                  <c:v>-3.3703799999999999E-2</c:v>
                </c:pt>
                <c:pt idx="40973">
                  <c:v>-2.83155E-2</c:v>
                </c:pt>
                <c:pt idx="40974">
                  <c:v>-2.8963099999999999E-2</c:v>
                </c:pt>
                <c:pt idx="40975">
                  <c:v>-4.0065799999999999E-2</c:v>
                </c:pt>
                <c:pt idx="40976">
                  <c:v>-3.0501400000000001E-2</c:v>
                </c:pt>
                <c:pt idx="40977">
                  <c:v>-7.5454700000000003E-3</c:v>
                </c:pt>
                <c:pt idx="40978">
                  <c:v>-2.96364E-2</c:v>
                </c:pt>
                <c:pt idx="40979">
                  <c:v>-2.5623300000000002E-2</c:v>
                </c:pt>
                <c:pt idx="40980">
                  <c:v>-1.94597E-2</c:v>
                </c:pt>
                <c:pt idx="40981">
                  <c:v>-1.7868999999999999E-2</c:v>
                </c:pt>
                <c:pt idx="40982">
                  <c:v>4.0149699999999997E-3</c:v>
                </c:pt>
                <c:pt idx="40983">
                  <c:v>-1.25504E-2</c:v>
                </c:pt>
                <c:pt idx="40984">
                  <c:v>-1.49727E-3</c:v>
                </c:pt>
                <c:pt idx="40985">
                  <c:v>-1.2167000000000001E-2</c:v>
                </c:pt>
                <c:pt idx="40986">
                  <c:v>-2.1470099999999999E-2</c:v>
                </c:pt>
                <c:pt idx="40987">
                  <c:v>-1.08862E-2</c:v>
                </c:pt>
                <c:pt idx="40988">
                  <c:v>-1.94626E-2</c:v>
                </c:pt>
                <c:pt idx="40989">
                  <c:v>-1.19495E-2</c:v>
                </c:pt>
                <c:pt idx="40990">
                  <c:v>-2.3243900000000001E-2</c:v>
                </c:pt>
                <c:pt idx="40991">
                  <c:v>-6.4401600000000003E-3</c:v>
                </c:pt>
                <c:pt idx="40992">
                  <c:v>-9.4127700000000009E-3</c:v>
                </c:pt>
                <c:pt idx="40993">
                  <c:v>-1.4690399999999999E-2</c:v>
                </c:pt>
                <c:pt idx="40994">
                  <c:v>-1.7818500000000001E-2</c:v>
                </c:pt>
                <c:pt idx="40995">
                  <c:v>-1.49879E-2</c:v>
                </c:pt>
                <c:pt idx="40996">
                  <c:v>-1.89514E-2</c:v>
                </c:pt>
                <c:pt idx="40997">
                  <c:v>-1.2875599999999999E-2</c:v>
                </c:pt>
                <c:pt idx="40998">
                  <c:v>-3.9786299999999997E-2</c:v>
                </c:pt>
                <c:pt idx="40999">
                  <c:v>-3.2236099999999997E-2</c:v>
                </c:pt>
                <c:pt idx="41000">
                  <c:v>-2.00205E-2</c:v>
                </c:pt>
                <c:pt idx="41001">
                  <c:v>-1.01061E-2</c:v>
                </c:pt>
                <c:pt idx="41002">
                  <c:v>3.0355500000000001E-3</c:v>
                </c:pt>
                <c:pt idx="41003">
                  <c:v>-2.0177799999999999E-2</c:v>
                </c:pt>
                <c:pt idx="41004">
                  <c:v>-9.2773400000000002E-3</c:v>
                </c:pt>
                <c:pt idx="41005">
                  <c:v>-1.2620899999999999E-2</c:v>
                </c:pt>
                <c:pt idx="41006">
                  <c:v>-2.0354299999999999E-2</c:v>
                </c:pt>
                <c:pt idx="41007">
                  <c:v>-3.8450199999999997E-2</c:v>
                </c:pt>
                <c:pt idx="41008">
                  <c:v>-1.84145E-2</c:v>
                </c:pt>
                <c:pt idx="41009">
                  <c:v>-9.8876999999999993E-3</c:v>
                </c:pt>
                <c:pt idx="41010">
                  <c:v>-1.60141E-2</c:v>
                </c:pt>
                <c:pt idx="41011">
                  <c:v>-1.77631E-2</c:v>
                </c:pt>
                <c:pt idx="41012">
                  <c:v>-1.46809E-2</c:v>
                </c:pt>
                <c:pt idx="41013">
                  <c:v>-8.6088199999999997E-3</c:v>
                </c:pt>
                <c:pt idx="41014">
                  <c:v>-1.2472199999999999E-2</c:v>
                </c:pt>
                <c:pt idx="41015">
                  <c:v>-1.35183E-2</c:v>
                </c:pt>
                <c:pt idx="41016">
                  <c:v>-1.5177700000000001E-2</c:v>
                </c:pt>
                <c:pt idx="41017">
                  <c:v>-1.14269E-2</c:v>
                </c:pt>
                <c:pt idx="41018">
                  <c:v>1.1806500000000001E-3</c:v>
                </c:pt>
                <c:pt idx="41019">
                  <c:v>-1.5701300000000001E-2</c:v>
                </c:pt>
                <c:pt idx="41020">
                  <c:v>6.9608700000000001E-3</c:v>
                </c:pt>
                <c:pt idx="41021">
                  <c:v>-1.5050900000000001E-2</c:v>
                </c:pt>
                <c:pt idx="41022">
                  <c:v>-4.9724599999999997E-3</c:v>
                </c:pt>
                <c:pt idx="41023">
                  <c:v>-1.7710699999999999E-2</c:v>
                </c:pt>
                <c:pt idx="41024">
                  <c:v>-8.6898800000000005E-3</c:v>
                </c:pt>
                <c:pt idx="41025">
                  <c:v>-1.67198E-2</c:v>
                </c:pt>
                <c:pt idx="41026">
                  <c:v>-2.16656E-2</c:v>
                </c:pt>
                <c:pt idx="41027">
                  <c:v>-1.8718700000000001E-2</c:v>
                </c:pt>
                <c:pt idx="41028">
                  <c:v>-1.75219E-2</c:v>
                </c:pt>
                <c:pt idx="41029">
                  <c:v>-1.17407E-2</c:v>
                </c:pt>
                <c:pt idx="41030">
                  <c:v>-1.7147099999999998E-2</c:v>
                </c:pt>
                <c:pt idx="41031">
                  <c:v>-8.8424699999999998E-3</c:v>
                </c:pt>
                <c:pt idx="41032">
                  <c:v>-4.0655099999999996E-3</c:v>
                </c:pt>
                <c:pt idx="41033">
                  <c:v>-6.0253099999999999E-3</c:v>
                </c:pt>
                <c:pt idx="41034">
                  <c:v>-1.7728799999999999E-3</c:v>
                </c:pt>
                <c:pt idx="41035">
                  <c:v>-8.8453300000000002E-3</c:v>
                </c:pt>
                <c:pt idx="41036">
                  <c:v>8.6984599999999999E-3</c:v>
                </c:pt>
                <c:pt idx="41037">
                  <c:v>9.3841599999999997E-4</c:v>
                </c:pt>
                <c:pt idx="41038">
                  <c:v>1.7030699999999999E-2</c:v>
                </c:pt>
                <c:pt idx="41039">
                  <c:v>-4.1008E-4</c:v>
                </c:pt>
                <c:pt idx="41040">
                  <c:v>7.2965599999999997E-3</c:v>
                </c:pt>
                <c:pt idx="41041">
                  <c:v>1.02472E-2</c:v>
                </c:pt>
                <c:pt idx="41042">
                  <c:v>3.7193300000000002E-4</c:v>
                </c:pt>
                <c:pt idx="41043">
                  <c:v>3.5638800000000002E-3</c:v>
                </c:pt>
                <c:pt idx="41044">
                  <c:v>1.0161399999999999E-2</c:v>
                </c:pt>
                <c:pt idx="41045">
                  <c:v>9.6902800000000008E-3</c:v>
                </c:pt>
                <c:pt idx="41046">
                  <c:v>6.40297E-3</c:v>
                </c:pt>
                <c:pt idx="41047">
                  <c:v>1.9341500000000001E-2</c:v>
                </c:pt>
                <c:pt idx="41048">
                  <c:v>-2.6365300000000001E-2</c:v>
                </c:pt>
                <c:pt idx="41049">
                  <c:v>7.1964300000000002E-3</c:v>
                </c:pt>
                <c:pt idx="41050">
                  <c:v>8.1148100000000001E-3</c:v>
                </c:pt>
                <c:pt idx="41051">
                  <c:v>1.2386299999999999E-2</c:v>
                </c:pt>
                <c:pt idx="41052">
                  <c:v>5.1269499999999999E-3</c:v>
                </c:pt>
                <c:pt idx="41053">
                  <c:v>7.0428799999999996E-3</c:v>
                </c:pt>
                <c:pt idx="41054">
                  <c:v>6.4506499999999996E-3</c:v>
                </c:pt>
                <c:pt idx="41055">
                  <c:v>1.27916E-2</c:v>
                </c:pt>
                <c:pt idx="41056">
                  <c:v>2.9275900000000001E-2</c:v>
                </c:pt>
                <c:pt idx="41057">
                  <c:v>1.0746E-2</c:v>
                </c:pt>
                <c:pt idx="41058">
                  <c:v>2.81649E-2</c:v>
                </c:pt>
                <c:pt idx="41059">
                  <c:v>1.6781799999999999E-2</c:v>
                </c:pt>
                <c:pt idx="41060">
                  <c:v>1.5929200000000001E-2</c:v>
                </c:pt>
                <c:pt idx="41061">
                  <c:v>1.7603899999999999E-2</c:v>
                </c:pt>
                <c:pt idx="41062">
                  <c:v>1.8243800000000001E-2</c:v>
                </c:pt>
                <c:pt idx="41063">
                  <c:v>2.0324700000000001E-2</c:v>
                </c:pt>
                <c:pt idx="41064">
                  <c:v>2.9162400000000002E-2</c:v>
                </c:pt>
                <c:pt idx="41065">
                  <c:v>1.59445E-2</c:v>
                </c:pt>
                <c:pt idx="41066">
                  <c:v>4.3046000000000001E-2</c:v>
                </c:pt>
                <c:pt idx="41067">
                  <c:v>2.1614100000000001E-2</c:v>
                </c:pt>
                <c:pt idx="41068">
                  <c:v>2.5511699999999998E-2</c:v>
                </c:pt>
                <c:pt idx="41069">
                  <c:v>1.6519499999999999E-2</c:v>
                </c:pt>
                <c:pt idx="41070">
                  <c:v>2.6555100000000002E-2</c:v>
                </c:pt>
                <c:pt idx="41071">
                  <c:v>2.5872200000000001E-2</c:v>
                </c:pt>
                <c:pt idx="41072">
                  <c:v>3.5610200000000002E-2</c:v>
                </c:pt>
                <c:pt idx="41073">
                  <c:v>3.9470699999999997E-2</c:v>
                </c:pt>
                <c:pt idx="41074">
                  <c:v>3.2241800000000001E-2</c:v>
                </c:pt>
                <c:pt idx="41075">
                  <c:v>6.2933900000000001E-2</c:v>
                </c:pt>
                <c:pt idx="41076">
                  <c:v>5.3394299999999999E-2</c:v>
                </c:pt>
                <c:pt idx="41077">
                  <c:v>5.0663E-2</c:v>
                </c:pt>
                <c:pt idx="41078">
                  <c:v>2.07958E-2</c:v>
                </c:pt>
                <c:pt idx="41079">
                  <c:v>6.3246700000000003E-2</c:v>
                </c:pt>
                <c:pt idx="41080">
                  <c:v>1.89152E-2</c:v>
                </c:pt>
                <c:pt idx="41081">
                  <c:v>5.1185599999999998E-2</c:v>
                </c:pt>
                <c:pt idx="41082">
                  <c:v>5.0202400000000001E-2</c:v>
                </c:pt>
                <c:pt idx="41083">
                  <c:v>5.6448900000000003E-2</c:v>
                </c:pt>
                <c:pt idx="41084">
                  <c:v>5.4003700000000002E-2</c:v>
                </c:pt>
                <c:pt idx="41085">
                  <c:v>3.9169299999999997E-2</c:v>
                </c:pt>
                <c:pt idx="41086">
                  <c:v>4.8520099999999997E-2</c:v>
                </c:pt>
                <c:pt idx="41087">
                  <c:v>4.4168499999999999E-2</c:v>
                </c:pt>
                <c:pt idx="41088">
                  <c:v>3.3507299999999997E-2</c:v>
                </c:pt>
                <c:pt idx="41089">
                  <c:v>3.8330999999999997E-2</c:v>
                </c:pt>
                <c:pt idx="41090">
                  <c:v>2.4673500000000001E-2</c:v>
                </c:pt>
                <c:pt idx="41091">
                  <c:v>3.7575699999999997E-2</c:v>
                </c:pt>
                <c:pt idx="41092">
                  <c:v>4.7202099999999997E-2</c:v>
                </c:pt>
                <c:pt idx="41093">
                  <c:v>3.8994800000000003E-2</c:v>
                </c:pt>
                <c:pt idx="41094">
                  <c:v>4.4935200000000002E-2</c:v>
                </c:pt>
                <c:pt idx="41095">
                  <c:v>2.2441900000000001E-2</c:v>
                </c:pt>
                <c:pt idx="41096">
                  <c:v>2.2377000000000001E-2</c:v>
                </c:pt>
                <c:pt idx="41097">
                  <c:v>4.8304600000000003E-2</c:v>
                </c:pt>
                <c:pt idx="41098">
                  <c:v>1.29824E-2</c:v>
                </c:pt>
                <c:pt idx="41099">
                  <c:v>4.4467E-2</c:v>
                </c:pt>
                <c:pt idx="41100">
                  <c:v>1.31903E-2</c:v>
                </c:pt>
                <c:pt idx="41101">
                  <c:v>3.9689099999999998E-2</c:v>
                </c:pt>
                <c:pt idx="41102">
                  <c:v>3.7561400000000002E-2</c:v>
                </c:pt>
                <c:pt idx="41103">
                  <c:v>1.7252900000000002E-2</c:v>
                </c:pt>
                <c:pt idx="41104">
                  <c:v>3.2612799999999997E-2</c:v>
                </c:pt>
                <c:pt idx="41105">
                  <c:v>8.9235300000000007E-3</c:v>
                </c:pt>
                <c:pt idx="41106">
                  <c:v>2.76403E-2</c:v>
                </c:pt>
                <c:pt idx="41107">
                  <c:v>3.2799700000000001E-2</c:v>
                </c:pt>
                <c:pt idx="41108">
                  <c:v>4.80347E-2</c:v>
                </c:pt>
                <c:pt idx="41109">
                  <c:v>2.64082E-2</c:v>
                </c:pt>
                <c:pt idx="41110">
                  <c:v>2.8539700000000001E-2</c:v>
                </c:pt>
                <c:pt idx="41111">
                  <c:v>3.3247899999999997E-2</c:v>
                </c:pt>
                <c:pt idx="41112">
                  <c:v>3.4804300000000003E-2</c:v>
                </c:pt>
                <c:pt idx="41113">
                  <c:v>3.8326300000000001E-2</c:v>
                </c:pt>
                <c:pt idx="41114">
                  <c:v>4.31852E-2</c:v>
                </c:pt>
                <c:pt idx="41115">
                  <c:v>4.6217899999999999E-2</c:v>
                </c:pt>
                <c:pt idx="41116">
                  <c:v>3.4998899999999999E-2</c:v>
                </c:pt>
                <c:pt idx="41117">
                  <c:v>2.4713499999999999E-2</c:v>
                </c:pt>
                <c:pt idx="41118">
                  <c:v>3.8066900000000001E-2</c:v>
                </c:pt>
                <c:pt idx="41119">
                  <c:v>4.9346899999999999E-2</c:v>
                </c:pt>
                <c:pt idx="41120">
                  <c:v>2.2893899999999998E-2</c:v>
                </c:pt>
                <c:pt idx="41121">
                  <c:v>2.4341600000000001E-2</c:v>
                </c:pt>
                <c:pt idx="41122">
                  <c:v>5.1648100000000002E-2</c:v>
                </c:pt>
                <c:pt idx="41123">
                  <c:v>5.8507000000000003E-2</c:v>
                </c:pt>
                <c:pt idx="41124">
                  <c:v>4.9413699999999998E-2</c:v>
                </c:pt>
                <c:pt idx="41125">
                  <c:v>5.17759E-2</c:v>
                </c:pt>
                <c:pt idx="41126">
                  <c:v>3.2455400000000002E-2</c:v>
                </c:pt>
                <c:pt idx="41127">
                  <c:v>3.4451500000000003E-2</c:v>
                </c:pt>
                <c:pt idx="41128">
                  <c:v>2.4140399999999999E-2</c:v>
                </c:pt>
                <c:pt idx="41129">
                  <c:v>3.6507600000000001E-2</c:v>
                </c:pt>
                <c:pt idx="41130">
                  <c:v>4.1026100000000003E-2</c:v>
                </c:pt>
                <c:pt idx="41131">
                  <c:v>4.2382200000000002E-2</c:v>
                </c:pt>
                <c:pt idx="41132">
                  <c:v>3.17326E-2</c:v>
                </c:pt>
                <c:pt idx="41133">
                  <c:v>3.55988E-2</c:v>
                </c:pt>
                <c:pt idx="41134">
                  <c:v>3.58372E-2</c:v>
                </c:pt>
                <c:pt idx="41135">
                  <c:v>3.9088199999999997E-2</c:v>
                </c:pt>
                <c:pt idx="41136">
                  <c:v>1.49651E-2</c:v>
                </c:pt>
                <c:pt idx="41137">
                  <c:v>2.29883E-2</c:v>
                </c:pt>
                <c:pt idx="41138">
                  <c:v>1.7587700000000001E-2</c:v>
                </c:pt>
                <c:pt idx="41139">
                  <c:v>4.3878599999999997E-2</c:v>
                </c:pt>
                <c:pt idx="41140">
                  <c:v>4.5744899999999998E-2</c:v>
                </c:pt>
                <c:pt idx="41141">
                  <c:v>5.1803599999999998E-2</c:v>
                </c:pt>
                <c:pt idx="41142">
                  <c:v>4.1925400000000002E-2</c:v>
                </c:pt>
                <c:pt idx="41143">
                  <c:v>4.3767E-2</c:v>
                </c:pt>
                <c:pt idx="41144">
                  <c:v>4.9101800000000001E-2</c:v>
                </c:pt>
                <c:pt idx="41145">
                  <c:v>4.3520900000000001E-2</c:v>
                </c:pt>
                <c:pt idx="41146">
                  <c:v>3.6405600000000003E-2</c:v>
                </c:pt>
                <c:pt idx="41147">
                  <c:v>3.89223E-2</c:v>
                </c:pt>
                <c:pt idx="41148">
                  <c:v>4.6169300000000003E-2</c:v>
                </c:pt>
                <c:pt idx="41149">
                  <c:v>5.09043E-2</c:v>
                </c:pt>
                <c:pt idx="41150">
                  <c:v>3.10946E-2</c:v>
                </c:pt>
                <c:pt idx="41151">
                  <c:v>3.2748199999999998E-2</c:v>
                </c:pt>
                <c:pt idx="41152">
                  <c:v>4.5400599999999999E-2</c:v>
                </c:pt>
                <c:pt idx="41153">
                  <c:v>4.6425800000000003E-2</c:v>
                </c:pt>
                <c:pt idx="41154">
                  <c:v>5.1024399999999998E-2</c:v>
                </c:pt>
                <c:pt idx="41155">
                  <c:v>3.9958E-2</c:v>
                </c:pt>
                <c:pt idx="41156">
                  <c:v>5.0322499999999999E-2</c:v>
                </c:pt>
                <c:pt idx="41157">
                  <c:v>5.7352100000000003E-2</c:v>
                </c:pt>
                <c:pt idx="41158" formatCode="0.00E+00">
                  <c:v>5.2844000000000002E-2</c:v>
                </c:pt>
                <c:pt idx="41159">
                  <c:v>4.8143400000000003E-2</c:v>
                </c:pt>
                <c:pt idx="41160">
                  <c:v>5.2438699999999998E-2</c:v>
                </c:pt>
                <c:pt idx="41161">
                  <c:v>2.8991699999999999E-2</c:v>
                </c:pt>
                <c:pt idx="41162">
                  <c:v>4.30918E-2</c:v>
                </c:pt>
                <c:pt idx="41163">
                  <c:v>4.58603E-2</c:v>
                </c:pt>
                <c:pt idx="41164">
                  <c:v>6.4100299999999999E-2</c:v>
                </c:pt>
                <c:pt idx="41165">
                  <c:v>5.47628E-2</c:v>
                </c:pt>
                <c:pt idx="41166">
                  <c:v>3.4293200000000003E-2</c:v>
                </c:pt>
                <c:pt idx="41167">
                  <c:v>4.7436699999999998E-2</c:v>
                </c:pt>
                <c:pt idx="41168">
                  <c:v>6.1431899999999998E-2</c:v>
                </c:pt>
                <c:pt idx="41169">
                  <c:v>4.0799099999999998E-2</c:v>
                </c:pt>
                <c:pt idx="41170">
                  <c:v>5.68829E-2</c:v>
                </c:pt>
                <c:pt idx="41171">
                  <c:v>3.4654600000000001E-2</c:v>
                </c:pt>
                <c:pt idx="41172">
                  <c:v>3.6047000000000003E-2</c:v>
                </c:pt>
                <c:pt idx="41173">
                  <c:v>4.8041300000000002E-2</c:v>
                </c:pt>
                <c:pt idx="41174">
                  <c:v>4.2424200000000002E-2</c:v>
                </c:pt>
                <c:pt idx="41175">
                  <c:v>6.3708299999999995E-2</c:v>
                </c:pt>
                <c:pt idx="41176">
                  <c:v>5.9040099999999998E-2</c:v>
                </c:pt>
                <c:pt idx="41177">
                  <c:v>4.86107E-2</c:v>
                </c:pt>
                <c:pt idx="41178">
                  <c:v>4.3119400000000002E-2</c:v>
                </c:pt>
                <c:pt idx="41179">
                  <c:v>3.90024E-2</c:v>
                </c:pt>
                <c:pt idx="41180">
                  <c:v>5.39274E-2</c:v>
                </c:pt>
                <c:pt idx="41181">
                  <c:v>5.5802299999999999E-2</c:v>
                </c:pt>
                <c:pt idx="41182">
                  <c:v>2.9974000000000001E-2</c:v>
                </c:pt>
                <c:pt idx="41183">
                  <c:v>4.4073099999999997E-2</c:v>
                </c:pt>
                <c:pt idx="41184">
                  <c:v>3.0427900000000001E-2</c:v>
                </c:pt>
                <c:pt idx="41185">
                  <c:v>5.2221299999999998E-2</c:v>
                </c:pt>
                <c:pt idx="41186">
                  <c:v>5.0913800000000002E-2</c:v>
                </c:pt>
                <c:pt idx="41187">
                  <c:v>6.97546E-2</c:v>
                </c:pt>
                <c:pt idx="41188">
                  <c:v>6.39734E-2</c:v>
                </c:pt>
                <c:pt idx="41189">
                  <c:v>4.1357999999999999E-2</c:v>
                </c:pt>
                <c:pt idx="41190">
                  <c:v>5.16777E-2</c:v>
                </c:pt>
                <c:pt idx="41191">
                  <c:v>6.4423599999999998E-2</c:v>
                </c:pt>
                <c:pt idx="41192">
                  <c:v>6.7352300000000004E-2</c:v>
                </c:pt>
                <c:pt idx="41193">
                  <c:v>5.28297E-2</c:v>
                </c:pt>
                <c:pt idx="41194">
                  <c:v>4.8028899999999999E-2</c:v>
                </c:pt>
                <c:pt idx="41195">
                  <c:v>5.0035499999999997E-2</c:v>
                </c:pt>
                <c:pt idx="41196">
                  <c:v>4.9488999999999998E-2</c:v>
                </c:pt>
                <c:pt idx="41197">
                  <c:v>3.7075999999999998E-2</c:v>
                </c:pt>
                <c:pt idx="41198">
                  <c:v>5.9499700000000003E-2</c:v>
                </c:pt>
                <c:pt idx="41199">
                  <c:v>5.40495E-2</c:v>
                </c:pt>
                <c:pt idx="41200">
                  <c:v>5.7418799999999999E-2</c:v>
                </c:pt>
                <c:pt idx="41201">
                  <c:v>3.4583099999999999E-2</c:v>
                </c:pt>
                <c:pt idx="41202">
                  <c:v>4.0705699999999997E-2</c:v>
                </c:pt>
                <c:pt idx="41203">
                  <c:v>4.5290900000000002E-2</c:v>
                </c:pt>
                <c:pt idx="41204">
                  <c:v>4.1491500000000001E-2</c:v>
                </c:pt>
                <c:pt idx="41205">
                  <c:v>3.5424200000000003E-2</c:v>
                </c:pt>
                <c:pt idx="41206">
                  <c:v>2.81E-2</c:v>
                </c:pt>
                <c:pt idx="41207">
                  <c:v>4.18549E-2</c:v>
                </c:pt>
                <c:pt idx="41208">
                  <c:v>1.9985200000000002E-2</c:v>
                </c:pt>
                <c:pt idx="41209">
                  <c:v>5.4043800000000003E-2</c:v>
                </c:pt>
                <c:pt idx="41210">
                  <c:v>4.8313099999999998E-2</c:v>
                </c:pt>
                <c:pt idx="41211">
                  <c:v>4.9805599999999998E-2</c:v>
                </c:pt>
                <c:pt idx="41212">
                  <c:v>4.68388E-2</c:v>
                </c:pt>
                <c:pt idx="41213">
                  <c:v>3.3178300000000001E-2</c:v>
                </c:pt>
                <c:pt idx="41214">
                  <c:v>4.4922799999999999E-2</c:v>
                </c:pt>
                <c:pt idx="41215">
                  <c:v>4.7941200000000003E-2</c:v>
                </c:pt>
                <c:pt idx="41216">
                  <c:v>4.5601799999999998E-2</c:v>
                </c:pt>
                <c:pt idx="41217">
                  <c:v>3.7064600000000003E-2</c:v>
                </c:pt>
                <c:pt idx="41218">
                  <c:v>3.17898E-2</c:v>
                </c:pt>
                <c:pt idx="41219">
                  <c:v>2.6983300000000002E-2</c:v>
                </c:pt>
                <c:pt idx="41220">
                  <c:v>3.0140900000000002E-2</c:v>
                </c:pt>
                <c:pt idx="41221">
                  <c:v>4.6614599999999999E-2</c:v>
                </c:pt>
                <c:pt idx="41222">
                  <c:v>3.7240000000000002E-2</c:v>
                </c:pt>
                <c:pt idx="41223">
                  <c:v>2.75965E-2</c:v>
                </c:pt>
                <c:pt idx="41224">
                  <c:v>2.6604699999999998E-2</c:v>
                </c:pt>
                <c:pt idx="41225">
                  <c:v>3.2370599999999999E-2</c:v>
                </c:pt>
                <c:pt idx="41226">
                  <c:v>3.03707E-2</c:v>
                </c:pt>
                <c:pt idx="41227">
                  <c:v>2.6879299999999998E-2</c:v>
                </c:pt>
                <c:pt idx="41228">
                  <c:v>2.8898199999999999E-2</c:v>
                </c:pt>
                <c:pt idx="41229" formatCode="0.00E+00">
                  <c:v>5.0544699999999997E-5</c:v>
                </c:pt>
                <c:pt idx="41230">
                  <c:v>1.49508E-2</c:v>
                </c:pt>
                <c:pt idx="41231">
                  <c:v>2.3548099999999999E-2</c:v>
                </c:pt>
                <c:pt idx="41232">
                  <c:v>1.26543E-2</c:v>
                </c:pt>
                <c:pt idx="41233">
                  <c:v>3.2968499999999998E-2</c:v>
                </c:pt>
                <c:pt idx="41234">
                  <c:v>2.60401E-2</c:v>
                </c:pt>
                <c:pt idx="41235">
                  <c:v>4.6842599999999998E-2</c:v>
                </c:pt>
                <c:pt idx="41236">
                  <c:v>3.5326999999999997E-2</c:v>
                </c:pt>
                <c:pt idx="41237">
                  <c:v>4.21343E-2</c:v>
                </c:pt>
                <c:pt idx="41238">
                  <c:v>1.8290500000000001E-2</c:v>
                </c:pt>
                <c:pt idx="41239">
                  <c:v>2.95506E-2</c:v>
                </c:pt>
                <c:pt idx="41240">
                  <c:v>2.6409100000000001E-2</c:v>
                </c:pt>
                <c:pt idx="41241">
                  <c:v>2.0756699999999999E-2</c:v>
                </c:pt>
                <c:pt idx="41242">
                  <c:v>2.14968E-2</c:v>
                </c:pt>
                <c:pt idx="41243">
                  <c:v>1.9339599999999998E-2</c:v>
                </c:pt>
                <c:pt idx="41244">
                  <c:v>3.8057300000000002E-2</c:v>
                </c:pt>
                <c:pt idx="41245">
                  <c:v>1.8993400000000001E-2</c:v>
                </c:pt>
                <c:pt idx="41246">
                  <c:v>1.8931400000000001E-2</c:v>
                </c:pt>
                <c:pt idx="41247">
                  <c:v>1.05095E-2</c:v>
                </c:pt>
                <c:pt idx="41248">
                  <c:v>2.4544699999999999E-2</c:v>
                </c:pt>
                <c:pt idx="41249">
                  <c:v>4.0570299999999997E-2</c:v>
                </c:pt>
                <c:pt idx="41250">
                  <c:v>3.48148E-2</c:v>
                </c:pt>
                <c:pt idx="41251">
                  <c:v>2.8082800000000002E-2</c:v>
                </c:pt>
                <c:pt idx="41252">
                  <c:v>3.5520599999999999E-2</c:v>
                </c:pt>
                <c:pt idx="41253">
                  <c:v>3.0384100000000001E-2</c:v>
                </c:pt>
                <c:pt idx="41254">
                  <c:v>1.1914299999999999E-2</c:v>
                </c:pt>
                <c:pt idx="41255">
                  <c:v>3.9253200000000004E-3</c:v>
                </c:pt>
                <c:pt idx="41256">
                  <c:v>3.2896000000000002E-2</c:v>
                </c:pt>
                <c:pt idx="41257">
                  <c:v>2.8654099999999998E-2</c:v>
                </c:pt>
                <c:pt idx="41258">
                  <c:v>1.99995E-2</c:v>
                </c:pt>
                <c:pt idx="41259">
                  <c:v>2.7323699999999999E-2</c:v>
                </c:pt>
                <c:pt idx="41260">
                  <c:v>1.8423999999999999E-2</c:v>
                </c:pt>
                <c:pt idx="41261">
                  <c:v>3.2602300000000001E-2</c:v>
                </c:pt>
                <c:pt idx="41262">
                  <c:v>4.25081E-2</c:v>
                </c:pt>
                <c:pt idx="41263">
                  <c:v>3.1502700000000002E-2</c:v>
                </c:pt>
                <c:pt idx="41264">
                  <c:v>2.4141300000000001E-2</c:v>
                </c:pt>
                <c:pt idx="41265">
                  <c:v>2.3692100000000001E-2</c:v>
                </c:pt>
                <c:pt idx="41266">
                  <c:v>2.7986500000000001E-2</c:v>
                </c:pt>
                <c:pt idx="41267">
                  <c:v>2.2780399999999999E-2</c:v>
                </c:pt>
                <c:pt idx="41268">
                  <c:v>2.2358900000000001E-2</c:v>
                </c:pt>
                <c:pt idx="41269">
                  <c:v>3.07026E-2</c:v>
                </c:pt>
                <c:pt idx="41270">
                  <c:v>1.17016E-2</c:v>
                </c:pt>
                <c:pt idx="41271">
                  <c:v>2.40726E-2</c:v>
                </c:pt>
                <c:pt idx="41272">
                  <c:v>2.47993E-2</c:v>
                </c:pt>
                <c:pt idx="41273">
                  <c:v>2.6615099999999999E-2</c:v>
                </c:pt>
                <c:pt idx="41274">
                  <c:v>2.37827E-2</c:v>
                </c:pt>
                <c:pt idx="41275">
                  <c:v>2.9559100000000001E-2</c:v>
                </c:pt>
                <c:pt idx="41276">
                  <c:v>1.8700600000000001E-2</c:v>
                </c:pt>
                <c:pt idx="41277">
                  <c:v>2.0045299999999999E-2</c:v>
                </c:pt>
                <c:pt idx="41278">
                  <c:v>2.7446700000000001E-2</c:v>
                </c:pt>
                <c:pt idx="41279">
                  <c:v>2.5490800000000001E-2</c:v>
                </c:pt>
                <c:pt idx="41280">
                  <c:v>3.5657899999999999E-2</c:v>
                </c:pt>
                <c:pt idx="41281">
                  <c:v>9.3851100000000003E-3</c:v>
                </c:pt>
                <c:pt idx="41282">
                  <c:v>2.20652E-2</c:v>
                </c:pt>
                <c:pt idx="41283">
                  <c:v>1.63698E-2</c:v>
                </c:pt>
                <c:pt idx="41284">
                  <c:v>1.54877E-2</c:v>
                </c:pt>
                <c:pt idx="41285">
                  <c:v>3.2113099999999999E-2</c:v>
                </c:pt>
                <c:pt idx="41286">
                  <c:v>1.21899E-2</c:v>
                </c:pt>
                <c:pt idx="41287">
                  <c:v>1.1287699999999999E-2</c:v>
                </c:pt>
                <c:pt idx="41288">
                  <c:v>1.3032E-2</c:v>
                </c:pt>
                <c:pt idx="41289">
                  <c:v>9.4842899999999994E-3</c:v>
                </c:pt>
                <c:pt idx="41290">
                  <c:v>1.0423699999999999E-2</c:v>
                </c:pt>
                <c:pt idx="41291">
                  <c:v>2.4531399999999998E-2</c:v>
                </c:pt>
                <c:pt idx="41292">
                  <c:v>2.4029700000000001E-2</c:v>
                </c:pt>
                <c:pt idx="41293">
                  <c:v>2.90785E-2</c:v>
                </c:pt>
                <c:pt idx="41294">
                  <c:v>2.7662300000000001E-2</c:v>
                </c:pt>
                <c:pt idx="41295">
                  <c:v>2.5463099999999999E-2</c:v>
                </c:pt>
                <c:pt idx="41296">
                  <c:v>1.71118E-2</c:v>
                </c:pt>
                <c:pt idx="41297">
                  <c:v>1.2606600000000001E-2</c:v>
                </c:pt>
                <c:pt idx="41298">
                  <c:v>2.1052399999999999E-2</c:v>
                </c:pt>
                <c:pt idx="41299">
                  <c:v>1.79501E-2</c:v>
                </c:pt>
                <c:pt idx="41300">
                  <c:v>1.2181300000000001E-2</c:v>
                </c:pt>
                <c:pt idx="41301">
                  <c:v>1.42136E-2</c:v>
                </c:pt>
                <c:pt idx="41302">
                  <c:v>5.4836299999999998E-3</c:v>
                </c:pt>
                <c:pt idx="41303">
                  <c:v>2.7435299999999999E-2</c:v>
                </c:pt>
                <c:pt idx="41304">
                  <c:v>2.2701300000000001E-2</c:v>
                </c:pt>
                <c:pt idx="41305">
                  <c:v>1.4546399999999999E-2</c:v>
                </c:pt>
                <c:pt idx="41306">
                  <c:v>2.6143099999999999E-2</c:v>
                </c:pt>
                <c:pt idx="41307">
                  <c:v>2.3633000000000001E-2</c:v>
                </c:pt>
                <c:pt idx="41308">
                  <c:v>3.3131599999999997E-2</c:v>
                </c:pt>
                <c:pt idx="41309">
                  <c:v>1.7063100000000001E-2</c:v>
                </c:pt>
                <c:pt idx="41310">
                  <c:v>1.1158E-2</c:v>
                </c:pt>
                <c:pt idx="41311">
                  <c:v>9.0875599999999997E-3</c:v>
                </c:pt>
                <c:pt idx="41312">
                  <c:v>1.8366799999999999E-2</c:v>
                </c:pt>
                <c:pt idx="41313">
                  <c:v>1.4423399999999999E-2</c:v>
                </c:pt>
                <c:pt idx="41314">
                  <c:v>-7.1535100000000001E-3</c:v>
                </c:pt>
                <c:pt idx="41315">
                  <c:v>3.2444000000000001E-3</c:v>
                </c:pt>
                <c:pt idx="41316">
                  <c:v>-7.7438400000000003E-4</c:v>
                </c:pt>
                <c:pt idx="41317">
                  <c:v>1.1230499999999999E-2</c:v>
                </c:pt>
                <c:pt idx="41318">
                  <c:v>-9.4585399999999997E-3</c:v>
                </c:pt>
                <c:pt idx="41319">
                  <c:v>-1.56021E-3</c:v>
                </c:pt>
                <c:pt idx="41320">
                  <c:v>6.7443800000000003E-3</c:v>
                </c:pt>
                <c:pt idx="41321">
                  <c:v>-3.3531199999999998E-3</c:v>
                </c:pt>
                <c:pt idx="41322">
                  <c:v>1.9845000000000002E-2</c:v>
                </c:pt>
                <c:pt idx="41323">
                  <c:v>1.7162299999999998E-2</c:v>
                </c:pt>
                <c:pt idx="41324">
                  <c:v>5.0735499999999996E-3</c:v>
                </c:pt>
                <c:pt idx="41325">
                  <c:v>6.5946599999999996E-3</c:v>
                </c:pt>
                <c:pt idx="41326">
                  <c:v>-4.2667399999999998E-3</c:v>
                </c:pt>
                <c:pt idx="41327">
                  <c:v>-5.1822700000000001E-3</c:v>
                </c:pt>
                <c:pt idx="41328">
                  <c:v>8.6593599999999996E-3</c:v>
                </c:pt>
                <c:pt idx="41329">
                  <c:v>-9.1905600000000004E-3</c:v>
                </c:pt>
                <c:pt idx="41330">
                  <c:v>-2.6722E-3</c:v>
                </c:pt>
                <c:pt idx="41331">
                  <c:v>-9.0808899999999994E-3</c:v>
                </c:pt>
                <c:pt idx="41332">
                  <c:v>9.0131800000000008E-3</c:v>
                </c:pt>
                <c:pt idx="41333">
                  <c:v>-1.11761E-2</c:v>
                </c:pt>
                <c:pt idx="41334">
                  <c:v>-1.6855200000000001E-2</c:v>
                </c:pt>
                <c:pt idx="41335">
                  <c:v>-7.20406E-3</c:v>
                </c:pt>
                <c:pt idx="41336">
                  <c:v>-4.91619E-3</c:v>
                </c:pt>
                <c:pt idx="41337">
                  <c:v>1.5489599999999999E-2</c:v>
                </c:pt>
                <c:pt idx="41338">
                  <c:v>-1.4848699999999999E-3</c:v>
                </c:pt>
                <c:pt idx="41339">
                  <c:v>3.2835E-3</c:v>
                </c:pt>
                <c:pt idx="41340">
                  <c:v>-9.0694400000000002E-4</c:v>
                </c:pt>
                <c:pt idx="41341">
                  <c:v>-4.7883999999999999E-3</c:v>
                </c:pt>
                <c:pt idx="41342">
                  <c:v>-6.5889399999999997E-3</c:v>
                </c:pt>
                <c:pt idx="41343">
                  <c:v>-5.1040599999999997E-3</c:v>
                </c:pt>
                <c:pt idx="41344">
                  <c:v>-7.0657699999999999E-3</c:v>
                </c:pt>
                <c:pt idx="41345">
                  <c:v>-8.9111299999999997E-3</c:v>
                </c:pt>
                <c:pt idx="41346">
                  <c:v>-7.3242200000000004E-4</c:v>
                </c:pt>
                <c:pt idx="41347">
                  <c:v>5.7888000000000004E-4</c:v>
                </c:pt>
                <c:pt idx="41348">
                  <c:v>-7.5492900000000002E-3</c:v>
                </c:pt>
                <c:pt idx="41349">
                  <c:v>-7.8535099999999993E-3</c:v>
                </c:pt>
                <c:pt idx="41350">
                  <c:v>-1.6637800000000001E-2</c:v>
                </c:pt>
                <c:pt idx="41351">
                  <c:v>5.5265399999999999E-3</c:v>
                </c:pt>
                <c:pt idx="41352">
                  <c:v>-2.1075199999999999E-2</c:v>
                </c:pt>
                <c:pt idx="41353">
                  <c:v>-1.2413E-2</c:v>
                </c:pt>
                <c:pt idx="41354">
                  <c:v>-3.2949399999999997E-2</c:v>
                </c:pt>
                <c:pt idx="41355">
                  <c:v>-9.1772099999999999E-3</c:v>
                </c:pt>
                <c:pt idx="41356">
                  <c:v>5.6724499999999999E-3</c:v>
                </c:pt>
                <c:pt idx="41357">
                  <c:v>-4.8265499999999998E-3</c:v>
                </c:pt>
                <c:pt idx="41358">
                  <c:v>-2.0870199999999998E-2</c:v>
                </c:pt>
                <c:pt idx="41359">
                  <c:v>-6.8225899999999999E-3</c:v>
                </c:pt>
                <c:pt idx="41360">
                  <c:v>9.8533600000000002E-3</c:v>
                </c:pt>
                <c:pt idx="41361">
                  <c:v>-1.14202E-2</c:v>
                </c:pt>
                <c:pt idx="41362">
                  <c:v>6.05392E-3</c:v>
                </c:pt>
                <c:pt idx="41363">
                  <c:v>-2.6494E-2</c:v>
                </c:pt>
                <c:pt idx="41364">
                  <c:v>-1.8587099999999999E-2</c:v>
                </c:pt>
                <c:pt idx="41365">
                  <c:v>-1.4209699999999999E-3</c:v>
                </c:pt>
                <c:pt idx="41366">
                  <c:v>-2.48051E-3</c:v>
                </c:pt>
                <c:pt idx="41367">
                  <c:v>6.2151000000000003E-3</c:v>
                </c:pt>
                <c:pt idx="41368">
                  <c:v>-9.1295200000000003E-3</c:v>
                </c:pt>
                <c:pt idx="41369">
                  <c:v>-2.07262E-2</c:v>
                </c:pt>
                <c:pt idx="41370">
                  <c:v>-1.2562800000000001E-2</c:v>
                </c:pt>
                <c:pt idx="41371">
                  <c:v>-1.7694499999999998E-2</c:v>
                </c:pt>
                <c:pt idx="41372">
                  <c:v>-1.08843E-2</c:v>
                </c:pt>
                <c:pt idx="41373">
                  <c:v>-2.0074799999999999E-3</c:v>
                </c:pt>
                <c:pt idx="41374">
                  <c:v>-6.9494200000000004E-3</c:v>
                </c:pt>
                <c:pt idx="41375">
                  <c:v>4.1723300000000001E-3</c:v>
                </c:pt>
                <c:pt idx="41376">
                  <c:v>-6.51646E-3</c:v>
                </c:pt>
                <c:pt idx="41377">
                  <c:v>-7.8210799999999994E-3</c:v>
                </c:pt>
                <c:pt idx="41378">
                  <c:v>-1.34182E-2</c:v>
                </c:pt>
                <c:pt idx="41379">
                  <c:v>-2.4723100000000001E-2</c:v>
                </c:pt>
                <c:pt idx="41380">
                  <c:v>-1.65825E-2</c:v>
                </c:pt>
                <c:pt idx="41381">
                  <c:v>-1.30825E-2</c:v>
                </c:pt>
                <c:pt idx="41382">
                  <c:v>-1.0197599999999999E-2</c:v>
                </c:pt>
                <c:pt idx="41383">
                  <c:v>-1.00622E-2</c:v>
                </c:pt>
                <c:pt idx="41384">
                  <c:v>-1.0511400000000001E-2</c:v>
                </c:pt>
                <c:pt idx="41385">
                  <c:v>-6.6080100000000001E-3</c:v>
                </c:pt>
                <c:pt idx="41386">
                  <c:v>-2.7518299999999999E-2</c:v>
                </c:pt>
                <c:pt idx="41387">
                  <c:v>-2.2057500000000001E-2</c:v>
                </c:pt>
                <c:pt idx="41388">
                  <c:v>-3.8414E-3</c:v>
                </c:pt>
                <c:pt idx="41389">
                  <c:v>-1.27773E-2</c:v>
                </c:pt>
                <c:pt idx="41390">
                  <c:v>-1.20182E-2</c:v>
                </c:pt>
                <c:pt idx="41391">
                  <c:v>4.1675599999999998E-3</c:v>
                </c:pt>
                <c:pt idx="41392">
                  <c:v>-1.5337E-2</c:v>
                </c:pt>
                <c:pt idx="41393">
                  <c:v>-1.44739E-2</c:v>
                </c:pt>
                <c:pt idx="41394">
                  <c:v>-1.5500099999999999E-2</c:v>
                </c:pt>
                <c:pt idx="41395">
                  <c:v>5.0182300000000003E-3</c:v>
                </c:pt>
                <c:pt idx="41396">
                  <c:v>-2.1038999999999999E-2</c:v>
                </c:pt>
                <c:pt idx="41397">
                  <c:v>-1.95065E-2</c:v>
                </c:pt>
                <c:pt idx="41398">
                  <c:v>-1.1076000000000001E-2</c:v>
                </c:pt>
                <c:pt idx="41399">
                  <c:v>-2.2438E-2</c:v>
                </c:pt>
                <c:pt idx="41400">
                  <c:v>-2.20594E-2</c:v>
                </c:pt>
                <c:pt idx="41401">
                  <c:v>-3.4318899999999999E-2</c:v>
                </c:pt>
                <c:pt idx="41402">
                  <c:v>-6.5774900000000001E-3</c:v>
                </c:pt>
                <c:pt idx="41403">
                  <c:v>-1.3019599999999999E-2</c:v>
                </c:pt>
                <c:pt idx="41404">
                  <c:v>-2.9209100000000002E-2</c:v>
                </c:pt>
                <c:pt idx="41405">
                  <c:v>-1.8158000000000001E-2</c:v>
                </c:pt>
                <c:pt idx="41406">
                  <c:v>-1.83573E-2</c:v>
                </c:pt>
                <c:pt idx="41407">
                  <c:v>-2.3695000000000001E-2</c:v>
                </c:pt>
                <c:pt idx="41408">
                  <c:v>-2.6323300000000001E-2</c:v>
                </c:pt>
                <c:pt idx="41409">
                  <c:v>-1.33095E-2</c:v>
                </c:pt>
                <c:pt idx="41410">
                  <c:v>-2.2777599999999999E-2</c:v>
                </c:pt>
                <c:pt idx="41411">
                  <c:v>-4.5576100000000001E-3</c:v>
                </c:pt>
                <c:pt idx="41412">
                  <c:v>-1.3051E-2</c:v>
                </c:pt>
                <c:pt idx="41413">
                  <c:v>-1.7085099999999999E-2</c:v>
                </c:pt>
                <c:pt idx="41414">
                  <c:v>-4.2514800000000002E-3</c:v>
                </c:pt>
                <c:pt idx="41415">
                  <c:v>-2.1101999999999999E-2</c:v>
                </c:pt>
                <c:pt idx="41416">
                  <c:v>-6.9465600000000001E-3</c:v>
                </c:pt>
                <c:pt idx="41417">
                  <c:v>-2.3234399999999999E-2</c:v>
                </c:pt>
                <c:pt idx="41418">
                  <c:v>-3.87383E-3</c:v>
                </c:pt>
                <c:pt idx="41419">
                  <c:v>-2.4789800000000001E-2</c:v>
                </c:pt>
                <c:pt idx="41420">
                  <c:v>-1.14241E-2</c:v>
                </c:pt>
                <c:pt idx="41421">
                  <c:v>-2.6913599999999999E-2</c:v>
                </c:pt>
                <c:pt idx="41422">
                  <c:v>-2.5753000000000002E-2</c:v>
                </c:pt>
                <c:pt idx="41423">
                  <c:v>-1.6835200000000002E-2</c:v>
                </c:pt>
                <c:pt idx="41424">
                  <c:v>-2.13099E-2</c:v>
                </c:pt>
                <c:pt idx="41425">
                  <c:v>-1.60999E-2</c:v>
                </c:pt>
                <c:pt idx="41426">
                  <c:v>-3.1662900000000001E-2</c:v>
                </c:pt>
                <c:pt idx="41427">
                  <c:v>-2.5515599999999999E-2</c:v>
                </c:pt>
                <c:pt idx="41428">
                  <c:v>-1.9969000000000001E-2</c:v>
                </c:pt>
                <c:pt idx="41429">
                  <c:v>-1.5717499999999999E-2</c:v>
                </c:pt>
                <c:pt idx="41430">
                  <c:v>-1.95017E-2</c:v>
                </c:pt>
                <c:pt idx="41431">
                  <c:v>-4.4844599999999998E-2</c:v>
                </c:pt>
                <c:pt idx="41432">
                  <c:v>-2.4300599999999999E-2</c:v>
                </c:pt>
                <c:pt idx="41433">
                  <c:v>-4.1685100000000003E-3</c:v>
                </c:pt>
                <c:pt idx="41434">
                  <c:v>-1.1370699999999999E-2</c:v>
                </c:pt>
                <c:pt idx="41435">
                  <c:v>-1.5806199999999999E-2</c:v>
                </c:pt>
                <c:pt idx="41436">
                  <c:v>-3.1005899999999999E-2</c:v>
                </c:pt>
                <c:pt idx="41437">
                  <c:v>-3.0077E-2</c:v>
                </c:pt>
                <c:pt idx="41438">
                  <c:v>-3.0059800000000001E-2</c:v>
                </c:pt>
                <c:pt idx="41439">
                  <c:v>-3.3060100000000002E-2</c:v>
                </c:pt>
                <c:pt idx="41440">
                  <c:v>-1.4636E-2</c:v>
                </c:pt>
                <c:pt idx="41441">
                  <c:v>-2.2061299999999999E-2</c:v>
                </c:pt>
                <c:pt idx="41442">
                  <c:v>-3.11594E-2</c:v>
                </c:pt>
                <c:pt idx="41443">
                  <c:v>-3.54767E-2</c:v>
                </c:pt>
                <c:pt idx="41444">
                  <c:v>-1.9805E-2</c:v>
                </c:pt>
                <c:pt idx="41445">
                  <c:v>-3.6226300000000003E-2</c:v>
                </c:pt>
                <c:pt idx="41446">
                  <c:v>-2.4408300000000001E-2</c:v>
                </c:pt>
                <c:pt idx="41447">
                  <c:v>-1.0066E-2</c:v>
                </c:pt>
                <c:pt idx="41448">
                  <c:v>-2.3652099999999999E-2</c:v>
                </c:pt>
                <c:pt idx="41449">
                  <c:v>-7.3432899999999997E-3</c:v>
                </c:pt>
                <c:pt idx="41450">
                  <c:v>-1.5129999999999999E-2</c:v>
                </c:pt>
                <c:pt idx="41451">
                  <c:v>-2.2667900000000001E-2</c:v>
                </c:pt>
                <c:pt idx="41452">
                  <c:v>-2.21786E-2</c:v>
                </c:pt>
                <c:pt idx="41453">
                  <c:v>-2.9335E-2</c:v>
                </c:pt>
                <c:pt idx="41454">
                  <c:v>-3.56169E-2</c:v>
                </c:pt>
                <c:pt idx="41455">
                  <c:v>-3.2912299999999999E-2</c:v>
                </c:pt>
                <c:pt idx="41456">
                  <c:v>-2.82402E-2</c:v>
                </c:pt>
                <c:pt idx="41457">
                  <c:v>-2.66781E-2</c:v>
                </c:pt>
                <c:pt idx="41458">
                  <c:v>-2.7007099999999999E-2</c:v>
                </c:pt>
                <c:pt idx="41459">
                  <c:v>-2.49424E-2</c:v>
                </c:pt>
                <c:pt idx="41460">
                  <c:v>-3.57151E-2</c:v>
                </c:pt>
                <c:pt idx="41461">
                  <c:v>-2.7508700000000001E-2</c:v>
                </c:pt>
                <c:pt idx="41462">
                  <c:v>-2.6612299999999998E-2</c:v>
                </c:pt>
                <c:pt idx="41463">
                  <c:v>-2.66085E-2</c:v>
                </c:pt>
                <c:pt idx="41464">
                  <c:v>-2.96669E-2</c:v>
                </c:pt>
                <c:pt idx="41465">
                  <c:v>-3.0085600000000001E-2</c:v>
                </c:pt>
                <c:pt idx="41466">
                  <c:v>-1.07584E-2</c:v>
                </c:pt>
                <c:pt idx="41467">
                  <c:v>-2.3803700000000001E-2</c:v>
                </c:pt>
                <c:pt idx="41468">
                  <c:v>-2.59647E-2</c:v>
                </c:pt>
                <c:pt idx="41469">
                  <c:v>-1.3032E-2</c:v>
                </c:pt>
                <c:pt idx="41470">
                  <c:v>-1.8371599999999998E-2</c:v>
                </c:pt>
                <c:pt idx="41471">
                  <c:v>-3.2253299999999999E-2</c:v>
                </c:pt>
                <c:pt idx="41472">
                  <c:v>-2.6154500000000001E-2</c:v>
                </c:pt>
                <c:pt idx="41473">
                  <c:v>-3.8233799999999998E-2</c:v>
                </c:pt>
                <c:pt idx="41474">
                  <c:v>-1.7377900000000002E-2</c:v>
                </c:pt>
                <c:pt idx="41475">
                  <c:v>-1.56212E-2</c:v>
                </c:pt>
                <c:pt idx="41476">
                  <c:v>-2.8293599999999999E-2</c:v>
                </c:pt>
                <c:pt idx="41477">
                  <c:v>-2.6627499999999998E-2</c:v>
                </c:pt>
                <c:pt idx="41478">
                  <c:v>-3.3065799999999999E-2</c:v>
                </c:pt>
                <c:pt idx="41479">
                  <c:v>-1.5584000000000001E-2</c:v>
                </c:pt>
                <c:pt idx="41480">
                  <c:v>-1.37863E-2</c:v>
                </c:pt>
                <c:pt idx="41481">
                  <c:v>-1.3163599999999999E-2</c:v>
                </c:pt>
                <c:pt idx="41482">
                  <c:v>-1.19305E-2</c:v>
                </c:pt>
                <c:pt idx="41483">
                  <c:v>2.0942700000000001E-3</c:v>
                </c:pt>
                <c:pt idx="41484">
                  <c:v>-1.27945E-2</c:v>
                </c:pt>
                <c:pt idx="41485">
                  <c:v>7.1620900000000003E-3</c:v>
                </c:pt>
                <c:pt idx="41486">
                  <c:v>-4.2009400000000002E-3</c:v>
                </c:pt>
                <c:pt idx="41487">
                  <c:v>-1.76592E-2</c:v>
                </c:pt>
                <c:pt idx="41488">
                  <c:v>-9.7351099999999999E-3</c:v>
                </c:pt>
                <c:pt idx="41489">
                  <c:v>-1.07689E-2</c:v>
                </c:pt>
                <c:pt idx="41490">
                  <c:v>-1.49403E-2</c:v>
                </c:pt>
                <c:pt idx="41491">
                  <c:v>-1.24464E-2</c:v>
                </c:pt>
                <c:pt idx="41492">
                  <c:v>-2.8529200000000001E-2</c:v>
                </c:pt>
                <c:pt idx="41493">
                  <c:v>-8.0747600000000003E-3</c:v>
                </c:pt>
                <c:pt idx="41494">
                  <c:v>-7.42912E-3</c:v>
                </c:pt>
                <c:pt idx="41495">
                  <c:v>-3.0498500000000001E-2</c:v>
                </c:pt>
                <c:pt idx="41496">
                  <c:v>-1.12324E-2</c:v>
                </c:pt>
                <c:pt idx="41497">
                  <c:v>-2.1690399999999999E-2</c:v>
                </c:pt>
                <c:pt idx="41498">
                  <c:v>-9.5796600000000003E-3</c:v>
                </c:pt>
                <c:pt idx="41499">
                  <c:v>-3.2068300000000001E-2</c:v>
                </c:pt>
                <c:pt idx="41500">
                  <c:v>-1.5864400000000001E-2</c:v>
                </c:pt>
                <c:pt idx="41501">
                  <c:v>-1.82953E-2</c:v>
                </c:pt>
                <c:pt idx="41502">
                  <c:v>-1.6745599999999999E-2</c:v>
                </c:pt>
                <c:pt idx="41503">
                  <c:v>-1.8062600000000002E-2</c:v>
                </c:pt>
                <c:pt idx="41504">
                  <c:v>-2.1711299999999999E-2</c:v>
                </c:pt>
                <c:pt idx="41505">
                  <c:v>-1.9536000000000001E-2</c:v>
                </c:pt>
                <c:pt idx="41506">
                  <c:v>-1.8095E-2</c:v>
                </c:pt>
                <c:pt idx="41507">
                  <c:v>-1.6183900000000001E-2</c:v>
                </c:pt>
                <c:pt idx="41508">
                  <c:v>-1.25389E-2</c:v>
                </c:pt>
                <c:pt idx="41509">
                  <c:v>-1.55849E-2</c:v>
                </c:pt>
                <c:pt idx="41510">
                  <c:v>-2.42577E-2</c:v>
                </c:pt>
                <c:pt idx="41511">
                  <c:v>-6.8111400000000002E-3</c:v>
                </c:pt>
                <c:pt idx="41512">
                  <c:v>-2.76051E-2</c:v>
                </c:pt>
                <c:pt idx="41513">
                  <c:v>-1.25065E-2</c:v>
                </c:pt>
                <c:pt idx="41514">
                  <c:v>-1.6757999999999999E-2</c:v>
                </c:pt>
                <c:pt idx="41515">
                  <c:v>-2.13776E-2</c:v>
                </c:pt>
                <c:pt idx="41516">
                  <c:v>-3.0513800000000001E-2</c:v>
                </c:pt>
                <c:pt idx="41517">
                  <c:v>-2.2566800000000001E-2</c:v>
                </c:pt>
                <c:pt idx="41518">
                  <c:v>-2.2310300000000002E-2</c:v>
                </c:pt>
                <c:pt idx="41519">
                  <c:v>-3.0639599999999999E-2</c:v>
                </c:pt>
                <c:pt idx="41520">
                  <c:v>-1.2955700000000001E-2</c:v>
                </c:pt>
                <c:pt idx="41521">
                  <c:v>-2.3737000000000001E-2</c:v>
                </c:pt>
                <c:pt idx="41522">
                  <c:v>-2.15797E-2</c:v>
                </c:pt>
                <c:pt idx="41523">
                  <c:v>-3.0426999999999999E-2</c:v>
                </c:pt>
                <c:pt idx="41524">
                  <c:v>-2.7846300000000001E-2</c:v>
                </c:pt>
                <c:pt idx="41525">
                  <c:v>-2.06251E-2</c:v>
                </c:pt>
                <c:pt idx="41526">
                  <c:v>-2.7117700000000002E-2</c:v>
                </c:pt>
                <c:pt idx="41527">
                  <c:v>-1.7326399999999999E-2</c:v>
                </c:pt>
                <c:pt idx="41528">
                  <c:v>-3.1884200000000001E-2</c:v>
                </c:pt>
                <c:pt idx="41529">
                  <c:v>-2.53344E-2</c:v>
                </c:pt>
                <c:pt idx="41530">
                  <c:v>-2.5312399999999999E-2</c:v>
                </c:pt>
                <c:pt idx="41531">
                  <c:v>-2.39592E-2</c:v>
                </c:pt>
                <c:pt idx="41532">
                  <c:v>-3.1758300000000003E-2</c:v>
                </c:pt>
                <c:pt idx="41533">
                  <c:v>-3.7256200000000003E-2</c:v>
                </c:pt>
                <c:pt idx="41534">
                  <c:v>-3.2063500000000002E-2</c:v>
                </c:pt>
                <c:pt idx="41535">
                  <c:v>-1.6826600000000001E-2</c:v>
                </c:pt>
                <c:pt idx="41536">
                  <c:v>-3.7903800000000001E-2</c:v>
                </c:pt>
                <c:pt idx="41537">
                  <c:v>-1.47934E-2</c:v>
                </c:pt>
                <c:pt idx="41538">
                  <c:v>-1.48516E-2</c:v>
                </c:pt>
                <c:pt idx="41539">
                  <c:v>-1.8583300000000001E-2</c:v>
                </c:pt>
                <c:pt idx="41540">
                  <c:v>-2.8304099999999999E-2</c:v>
                </c:pt>
                <c:pt idx="41541">
                  <c:v>-2.0961799999999999E-2</c:v>
                </c:pt>
                <c:pt idx="41542">
                  <c:v>-3.5358399999999998E-2</c:v>
                </c:pt>
                <c:pt idx="41543">
                  <c:v>-2.78482E-2</c:v>
                </c:pt>
                <c:pt idx="41544">
                  <c:v>-3.8330999999999997E-2</c:v>
                </c:pt>
                <c:pt idx="41545">
                  <c:v>-3.6725000000000001E-2</c:v>
                </c:pt>
                <c:pt idx="41546">
                  <c:v>-3.8048699999999998E-2</c:v>
                </c:pt>
                <c:pt idx="41547">
                  <c:v>-3.0431699999999999E-2</c:v>
                </c:pt>
                <c:pt idx="41548">
                  <c:v>-2.4251899999999998E-3</c:v>
                </c:pt>
                <c:pt idx="41549">
                  <c:v>-2.7956999999999999E-2</c:v>
                </c:pt>
                <c:pt idx="41550">
                  <c:v>-2.7191199999999999E-2</c:v>
                </c:pt>
                <c:pt idx="41551">
                  <c:v>-3.8004900000000001E-2</c:v>
                </c:pt>
                <c:pt idx="41552">
                  <c:v>-1.75114E-2</c:v>
                </c:pt>
                <c:pt idx="41553">
                  <c:v>-1.25618E-2</c:v>
                </c:pt>
                <c:pt idx="41554">
                  <c:v>-1.34077E-2</c:v>
                </c:pt>
                <c:pt idx="41555">
                  <c:v>-2.3225800000000001E-2</c:v>
                </c:pt>
                <c:pt idx="41556">
                  <c:v>-2.09618E-3</c:v>
                </c:pt>
                <c:pt idx="41557">
                  <c:v>-1.13163E-2</c:v>
                </c:pt>
                <c:pt idx="41558">
                  <c:v>-4.0941199999999997E-2</c:v>
                </c:pt>
                <c:pt idx="41559">
                  <c:v>-2.0099599999999999E-2</c:v>
                </c:pt>
                <c:pt idx="41560">
                  <c:v>-3.14054E-2</c:v>
                </c:pt>
                <c:pt idx="41561">
                  <c:v>-2.4728799999999999E-2</c:v>
                </c:pt>
                <c:pt idx="41562">
                  <c:v>-3.1318699999999998E-2</c:v>
                </c:pt>
                <c:pt idx="41563">
                  <c:v>-2.55518E-2</c:v>
                </c:pt>
                <c:pt idx="41564">
                  <c:v>-9.09424E-3</c:v>
                </c:pt>
                <c:pt idx="41565">
                  <c:v>-3.2081600000000002E-2</c:v>
                </c:pt>
                <c:pt idx="41566">
                  <c:v>-1.22805E-2</c:v>
                </c:pt>
                <c:pt idx="41567">
                  <c:v>-3.1310999999999999E-2</c:v>
                </c:pt>
                <c:pt idx="41568">
                  <c:v>-2.6837300000000001E-2</c:v>
                </c:pt>
                <c:pt idx="41569">
                  <c:v>-2.55289E-2</c:v>
                </c:pt>
                <c:pt idx="41570">
                  <c:v>-3.7990599999999999E-2</c:v>
                </c:pt>
                <c:pt idx="41571">
                  <c:v>-2.7740500000000001E-2</c:v>
                </c:pt>
                <c:pt idx="41572">
                  <c:v>-3.2611800000000003E-2</c:v>
                </c:pt>
                <c:pt idx="41573">
                  <c:v>-2.19793E-2</c:v>
                </c:pt>
                <c:pt idx="41574">
                  <c:v>-3.0750300000000001E-2</c:v>
                </c:pt>
                <c:pt idx="41575">
                  <c:v>-2.3895300000000001E-2</c:v>
                </c:pt>
                <c:pt idx="41576">
                  <c:v>-2.6722900000000001E-2</c:v>
                </c:pt>
                <c:pt idx="41577">
                  <c:v>-3.99809E-2</c:v>
                </c:pt>
                <c:pt idx="41578">
                  <c:v>-4.4841799999999999E-3</c:v>
                </c:pt>
                <c:pt idx="41579">
                  <c:v>-1.62811E-2</c:v>
                </c:pt>
                <c:pt idx="41580">
                  <c:v>-2.14033E-2</c:v>
                </c:pt>
                <c:pt idx="41581">
                  <c:v>-1.75686E-2</c:v>
                </c:pt>
                <c:pt idx="41582">
                  <c:v>-1.45559E-2</c:v>
                </c:pt>
                <c:pt idx="41583">
                  <c:v>-3.5988800000000001E-2</c:v>
                </c:pt>
                <c:pt idx="41584">
                  <c:v>-3.3116300000000001E-2</c:v>
                </c:pt>
                <c:pt idx="41585">
                  <c:v>-2.0660399999999999E-2</c:v>
                </c:pt>
                <c:pt idx="41586">
                  <c:v>-2.25945E-2</c:v>
                </c:pt>
                <c:pt idx="41587">
                  <c:v>-1.9061100000000001E-2</c:v>
                </c:pt>
                <c:pt idx="41588">
                  <c:v>-1.9226099999999999E-2</c:v>
                </c:pt>
                <c:pt idx="41589">
                  <c:v>-3.4894000000000001E-2</c:v>
                </c:pt>
                <c:pt idx="41590">
                  <c:v>-8.6174000000000008E-3</c:v>
                </c:pt>
                <c:pt idx="41591">
                  <c:v>-1.46217E-2</c:v>
                </c:pt>
                <c:pt idx="41592">
                  <c:v>-7.7133200000000001E-3</c:v>
                </c:pt>
                <c:pt idx="41593">
                  <c:v>-1.38493E-2</c:v>
                </c:pt>
                <c:pt idx="41594">
                  <c:v>1.0271099999999999E-3</c:v>
                </c:pt>
                <c:pt idx="41595">
                  <c:v>-1.6279199999999999E-3</c:v>
                </c:pt>
                <c:pt idx="41596">
                  <c:v>-5.8565099999999997E-3</c:v>
                </c:pt>
                <c:pt idx="41597">
                  <c:v>-1.39828E-2</c:v>
                </c:pt>
                <c:pt idx="41598">
                  <c:v>-2.08845E-2</c:v>
                </c:pt>
                <c:pt idx="41599">
                  <c:v>-1.8656699999999998E-2</c:v>
                </c:pt>
                <c:pt idx="41600">
                  <c:v>-1.58119E-2</c:v>
                </c:pt>
                <c:pt idx="41601">
                  <c:v>-7.6456099999999997E-3</c:v>
                </c:pt>
                <c:pt idx="41602">
                  <c:v>-2.11697E-2</c:v>
                </c:pt>
                <c:pt idx="41603">
                  <c:v>-1.6318300000000001E-2</c:v>
                </c:pt>
                <c:pt idx="41604">
                  <c:v>-3.4154900000000002E-2</c:v>
                </c:pt>
                <c:pt idx="41605">
                  <c:v>-2.8451899999999999E-2</c:v>
                </c:pt>
                <c:pt idx="41606">
                  <c:v>-1.69125E-2</c:v>
                </c:pt>
                <c:pt idx="41607">
                  <c:v>-1.61333E-2</c:v>
                </c:pt>
                <c:pt idx="41608">
                  <c:v>-2.07777E-2</c:v>
                </c:pt>
                <c:pt idx="41609">
                  <c:v>-3.60107E-2</c:v>
                </c:pt>
                <c:pt idx="41610">
                  <c:v>-4.4384000000000003E-3</c:v>
                </c:pt>
                <c:pt idx="41611">
                  <c:v>-2.2842399999999999E-2</c:v>
                </c:pt>
                <c:pt idx="41612">
                  <c:v>-5.0325400000000003E-3</c:v>
                </c:pt>
                <c:pt idx="41613">
                  <c:v>-1.7573399999999999E-2</c:v>
                </c:pt>
                <c:pt idx="41614">
                  <c:v>-2.6273700000000001E-2</c:v>
                </c:pt>
                <c:pt idx="41615">
                  <c:v>-3.1100300000000001E-2</c:v>
                </c:pt>
                <c:pt idx="41616">
                  <c:v>-8.74138E-3</c:v>
                </c:pt>
                <c:pt idx="41617">
                  <c:v>-3.03526E-2</c:v>
                </c:pt>
                <c:pt idx="41618">
                  <c:v>-8.0518699999999992E-3</c:v>
                </c:pt>
                <c:pt idx="41619">
                  <c:v>-1.30653E-2</c:v>
                </c:pt>
                <c:pt idx="41620">
                  <c:v>-1.97868E-2</c:v>
                </c:pt>
                <c:pt idx="41621">
                  <c:v>-6.1836199999999999E-3</c:v>
                </c:pt>
                <c:pt idx="41622">
                  <c:v>-4.9619699999999996E-3</c:v>
                </c:pt>
                <c:pt idx="41623">
                  <c:v>-3.57151E-3</c:v>
                </c:pt>
                <c:pt idx="41624">
                  <c:v>-5.12314E-3</c:v>
                </c:pt>
                <c:pt idx="41625">
                  <c:v>-1.7561E-2</c:v>
                </c:pt>
                <c:pt idx="41626">
                  <c:v>-3.9110200000000003E-3</c:v>
                </c:pt>
                <c:pt idx="41627">
                  <c:v>-3.66688E-3</c:v>
                </c:pt>
                <c:pt idx="41628">
                  <c:v>-1.89981E-2</c:v>
                </c:pt>
                <c:pt idx="41629">
                  <c:v>-7.9765300000000008E-3</c:v>
                </c:pt>
                <c:pt idx="41630">
                  <c:v>-1.44815E-2</c:v>
                </c:pt>
                <c:pt idx="41631">
                  <c:v>-3.0231500000000001E-3</c:v>
                </c:pt>
                <c:pt idx="41632">
                  <c:v>-3.8792599999999997E-2</c:v>
                </c:pt>
                <c:pt idx="41633">
                  <c:v>-2.5256199999999999E-2</c:v>
                </c:pt>
                <c:pt idx="41634">
                  <c:v>-1.8714000000000001E-2</c:v>
                </c:pt>
                <c:pt idx="41635">
                  <c:v>-1.0741199999999999E-2</c:v>
                </c:pt>
                <c:pt idx="41636">
                  <c:v>-1.68343E-2</c:v>
                </c:pt>
                <c:pt idx="41637">
                  <c:v>1.9798300000000001E-3</c:v>
                </c:pt>
                <c:pt idx="41638">
                  <c:v>-2.3278199999999999E-2</c:v>
                </c:pt>
                <c:pt idx="41639">
                  <c:v>-4.5442599999999996E-3</c:v>
                </c:pt>
                <c:pt idx="41640">
                  <c:v>-3.6125200000000001E-3</c:v>
                </c:pt>
                <c:pt idx="41641">
                  <c:v>-2.31285E-2</c:v>
                </c:pt>
                <c:pt idx="41642">
                  <c:v>-1.6120900000000001E-2</c:v>
                </c:pt>
                <c:pt idx="41643">
                  <c:v>-1.9669499999999999E-2</c:v>
                </c:pt>
                <c:pt idx="41644">
                  <c:v>-1.4474900000000001E-2</c:v>
                </c:pt>
                <c:pt idx="41645">
                  <c:v>-8.3503699999999993E-3</c:v>
                </c:pt>
                <c:pt idx="41646">
                  <c:v>-7.4291199999999998E-4</c:v>
                </c:pt>
                <c:pt idx="41647">
                  <c:v>-1.4398599999999999E-2</c:v>
                </c:pt>
                <c:pt idx="41648">
                  <c:v>-2.0418200000000002E-3</c:v>
                </c:pt>
                <c:pt idx="41649">
                  <c:v>-2.43769E-2</c:v>
                </c:pt>
                <c:pt idx="41650">
                  <c:v>-2.4036399999999999E-2</c:v>
                </c:pt>
                <c:pt idx="41651">
                  <c:v>-3.4025199999999999E-2</c:v>
                </c:pt>
                <c:pt idx="41652">
                  <c:v>-2.32248E-2</c:v>
                </c:pt>
                <c:pt idx="41653">
                  <c:v>-2.9350299999999999E-2</c:v>
                </c:pt>
                <c:pt idx="41654">
                  <c:v>-2.0096800000000001E-2</c:v>
                </c:pt>
                <c:pt idx="41655">
                  <c:v>-2.98929E-2</c:v>
                </c:pt>
                <c:pt idx="41656">
                  <c:v>-2.71273E-2</c:v>
                </c:pt>
                <c:pt idx="41657">
                  <c:v>-1.5240699999999999E-2</c:v>
                </c:pt>
                <c:pt idx="41658">
                  <c:v>-2.3759800000000001E-2</c:v>
                </c:pt>
                <c:pt idx="41659">
                  <c:v>-1.45798E-2</c:v>
                </c:pt>
                <c:pt idx="41660">
                  <c:v>-2.24514E-2</c:v>
                </c:pt>
                <c:pt idx="41661">
                  <c:v>-1.19629E-2</c:v>
                </c:pt>
                <c:pt idx="41662">
                  <c:v>-2.98433E-2</c:v>
                </c:pt>
                <c:pt idx="41663">
                  <c:v>-1.1778800000000001E-2</c:v>
                </c:pt>
                <c:pt idx="41664">
                  <c:v>-1.31693E-2</c:v>
                </c:pt>
                <c:pt idx="41665">
                  <c:v>3.4456299999999999E-3</c:v>
                </c:pt>
                <c:pt idx="41666">
                  <c:v>2.2315999999999998E-3</c:v>
                </c:pt>
                <c:pt idx="41667">
                  <c:v>-3.3234600000000003E-2</c:v>
                </c:pt>
                <c:pt idx="41668">
                  <c:v>-1.9750599999999998E-3</c:v>
                </c:pt>
                <c:pt idx="41669">
                  <c:v>-2.0390499999999999E-2</c:v>
                </c:pt>
                <c:pt idx="41670">
                  <c:v>-1.91174E-2</c:v>
                </c:pt>
                <c:pt idx="41671">
                  <c:v>2.7341800000000001E-3</c:v>
                </c:pt>
                <c:pt idx="41672">
                  <c:v>-8.7356599999999999E-4</c:v>
                </c:pt>
                <c:pt idx="41673">
                  <c:v>-1.4524500000000001E-3</c:v>
                </c:pt>
                <c:pt idx="41674">
                  <c:v>-1.5691799999999999E-2</c:v>
                </c:pt>
                <c:pt idx="41675">
                  <c:v>-1.0967299999999999E-2</c:v>
                </c:pt>
                <c:pt idx="41676">
                  <c:v>-1.5317900000000001E-2</c:v>
                </c:pt>
                <c:pt idx="41677">
                  <c:v>-1.24254E-2</c:v>
                </c:pt>
                <c:pt idx="41678">
                  <c:v>-1.66731E-2</c:v>
                </c:pt>
                <c:pt idx="41679">
                  <c:v>-2.5423999999999999E-2</c:v>
                </c:pt>
                <c:pt idx="41680">
                  <c:v>-1.1539499999999999E-2</c:v>
                </c:pt>
                <c:pt idx="41681">
                  <c:v>-1.0918600000000001E-2</c:v>
                </c:pt>
                <c:pt idx="41682">
                  <c:v>-7.3308899999999996E-3</c:v>
                </c:pt>
                <c:pt idx="41683">
                  <c:v>-1.2908899999999999E-2</c:v>
                </c:pt>
                <c:pt idx="41684">
                  <c:v>-2.55499E-2</c:v>
                </c:pt>
                <c:pt idx="41685">
                  <c:v>-1.9295699999999999E-2</c:v>
                </c:pt>
                <c:pt idx="41686">
                  <c:v>-1.76382E-2</c:v>
                </c:pt>
                <c:pt idx="41687">
                  <c:v>-1.7413100000000001E-2</c:v>
                </c:pt>
                <c:pt idx="41688">
                  <c:v>-5.5122399999999998E-3</c:v>
                </c:pt>
                <c:pt idx="41689">
                  <c:v>-1.40219E-2</c:v>
                </c:pt>
                <c:pt idx="41690">
                  <c:v>3.1747799999999999E-3</c:v>
                </c:pt>
                <c:pt idx="41691">
                  <c:v>-5.3606000000000001E-3</c:v>
                </c:pt>
                <c:pt idx="41692">
                  <c:v>-2.0153000000000001E-2</c:v>
                </c:pt>
                <c:pt idx="41693">
                  <c:v>3.7355399999999999E-3</c:v>
                </c:pt>
                <c:pt idx="41694">
                  <c:v>-5.49316E-4</c:v>
                </c:pt>
                <c:pt idx="41695">
                  <c:v>-8.8024100000000003E-4</c:v>
                </c:pt>
                <c:pt idx="41696">
                  <c:v>-2.9738400000000002E-2</c:v>
                </c:pt>
                <c:pt idx="41697">
                  <c:v>4.0626500000000001E-3</c:v>
                </c:pt>
                <c:pt idx="41698">
                  <c:v>1.2090699999999999E-2</c:v>
                </c:pt>
                <c:pt idx="41699">
                  <c:v>-7.3766700000000001E-3</c:v>
                </c:pt>
                <c:pt idx="41700">
                  <c:v>-1.1693E-2</c:v>
                </c:pt>
                <c:pt idx="41701">
                  <c:v>-1.9930799999999999E-2</c:v>
                </c:pt>
                <c:pt idx="41702">
                  <c:v>-6.0367600000000004E-4</c:v>
                </c:pt>
                <c:pt idx="41703">
                  <c:v>5.3367600000000003E-3</c:v>
                </c:pt>
                <c:pt idx="41704">
                  <c:v>-7.07626E-3</c:v>
                </c:pt>
                <c:pt idx="41705">
                  <c:v>-2.81906E-3</c:v>
                </c:pt>
                <c:pt idx="41706">
                  <c:v>-2.20623E-2</c:v>
                </c:pt>
                <c:pt idx="41707">
                  <c:v>-5.6600599999999997E-3</c:v>
                </c:pt>
                <c:pt idx="41708">
                  <c:v>-1.63307E-2</c:v>
                </c:pt>
                <c:pt idx="41709" formatCode="0.00E+00">
                  <c:v>-6.1035200000000001E-5</c:v>
                </c:pt>
                <c:pt idx="41710">
                  <c:v>3.0298199999999999E-3</c:v>
                </c:pt>
                <c:pt idx="41711">
                  <c:v>6.5603299999999996E-3</c:v>
                </c:pt>
                <c:pt idx="41712">
                  <c:v>-8.0976499999999996E-3</c:v>
                </c:pt>
                <c:pt idx="41713">
                  <c:v>-1.35145E-2</c:v>
                </c:pt>
                <c:pt idx="41714">
                  <c:v>-1.6098E-3</c:v>
                </c:pt>
                <c:pt idx="41715">
                  <c:v>2.4948100000000001E-3</c:v>
                </c:pt>
                <c:pt idx="41716">
                  <c:v>-5.5589699999999999E-3</c:v>
                </c:pt>
                <c:pt idx="41717">
                  <c:v>1.18189E-2</c:v>
                </c:pt>
                <c:pt idx="41718">
                  <c:v>1.56212E-3</c:v>
                </c:pt>
                <c:pt idx="41719">
                  <c:v>7.2908399999999998E-3</c:v>
                </c:pt>
                <c:pt idx="41720">
                  <c:v>1.20173E-2</c:v>
                </c:pt>
                <c:pt idx="41721">
                  <c:v>-3.6954900000000001E-3</c:v>
                </c:pt>
                <c:pt idx="41722">
                  <c:v>-3.4122499999999999E-3</c:v>
                </c:pt>
                <c:pt idx="41723">
                  <c:v>-2.4705899999999999E-2</c:v>
                </c:pt>
                <c:pt idx="41724">
                  <c:v>-1.7305399999999999E-2</c:v>
                </c:pt>
                <c:pt idx="41725">
                  <c:v>-5.5952099999999998E-3</c:v>
                </c:pt>
                <c:pt idx="41726">
                  <c:v>-5.1975299999999997E-4</c:v>
                </c:pt>
                <c:pt idx="41727">
                  <c:v>2.70367E-3</c:v>
                </c:pt>
                <c:pt idx="41728">
                  <c:v>-3.0460399999999999E-3</c:v>
                </c:pt>
                <c:pt idx="41729">
                  <c:v>-1.39294E-2</c:v>
                </c:pt>
                <c:pt idx="41730">
                  <c:v>-2.3845700000000001E-2</c:v>
                </c:pt>
                <c:pt idx="41731">
                  <c:v>-1.3776800000000001E-2</c:v>
                </c:pt>
                <c:pt idx="41732">
                  <c:v>-1.5978800000000001E-2</c:v>
                </c:pt>
                <c:pt idx="41733">
                  <c:v>-5.6123700000000002E-3</c:v>
                </c:pt>
                <c:pt idx="41734">
                  <c:v>-1.5151E-2</c:v>
                </c:pt>
                <c:pt idx="41735">
                  <c:v>-6.2951999999999999E-3</c:v>
                </c:pt>
                <c:pt idx="41736">
                  <c:v>-1.4019E-2</c:v>
                </c:pt>
                <c:pt idx="41737">
                  <c:v>8.0137300000000002E-3</c:v>
                </c:pt>
                <c:pt idx="41738">
                  <c:v>1.0381700000000001E-2</c:v>
                </c:pt>
                <c:pt idx="41739">
                  <c:v>6.5727199999999998E-3</c:v>
                </c:pt>
                <c:pt idx="41740">
                  <c:v>-3.7832299999999998E-3</c:v>
                </c:pt>
                <c:pt idx="41741">
                  <c:v>-1.6731300000000001E-2</c:v>
                </c:pt>
                <c:pt idx="41742">
                  <c:v>-5.0993000000000002E-3</c:v>
                </c:pt>
                <c:pt idx="41743">
                  <c:v>3.0608199999999999E-2</c:v>
                </c:pt>
                <c:pt idx="41744">
                  <c:v>5.0029799999999998E-3</c:v>
                </c:pt>
                <c:pt idx="41745">
                  <c:v>5.0830799999999996E-4</c:v>
                </c:pt>
                <c:pt idx="41746" formatCode="0.00E+00">
                  <c:v>-4.9476600000000004E-3</c:v>
                </c:pt>
                <c:pt idx="41747">
                  <c:v>-1.2292900000000001E-3</c:v>
                </c:pt>
                <c:pt idx="41748">
                  <c:v>9.5472300000000003E-3</c:v>
                </c:pt>
                <c:pt idx="41749">
                  <c:v>1.6256300000000001E-2</c:v>
                </c:pt>
                <c:pt idx="41750">
                  <c:v>1.227E-2</c:v>
                </c:pt>
                <c:pt idx="41751">
                  <c:v>7.76577E-3</c:v>
                </c:pt>
                <c:pt idx="41752">
                  <c:v>-6.3295399999999998E-3</c:v>
                </c:pt>
                <c:pt idx="41753">
                  <c:v>-7.44343E-3</c:v>
                </c:pt>
                <c:pt idx="41754">
                  <c:v>4.3859499999999996E-3</c:v>
                </c:pt>
                <c:pt idx="41755">
                  <c:v>9.0503700000000003E-4</c:v>
                </c:pt>
                <c:pt idx="41756">
                  <c:v>2.7452500000000001E-2</c:v>
                </c:pt>
                <c:pt idx="41757">
                  <c:v>6.7577399999999999E-3</c:v>
                </c:pt>
                <c:pt idx="41758" formatCode="0.00E+00">
                  <c:v>-1.06134E-2</c:v>
                </c:pt>
                <c:pt idx="41759">
                  <c:v>-5.8059699999999997E-3</c:v>
                </c:pt>
                <c:pt idx="41760">
                  <c:v>3.50666E-3</c:v>
                </c:pt>
                <c:pt idx="41761">
                  <c:v>-3.3102000000000001E-3</c:v>
                </c:pt>
                <c:pt idx="41762">
                  <c:v>7.1334800000000004E-4</c:v>
                </c:pt>
                <c:pt idx="41763">
                  <c:v>-1.28164E-2</c:v>
                </c:pt>
                <c:pt idx="41764">
                  <c:v>2.6607499999999999E-3</c:v>
                </c:pt>
                <c:pt idx="41765">
                  <c:v>-9.8094900000000006E-3</c:v>
                </c:pt>
                <c:pt idx="41766">
                  <c:v>2.6216500000000001E-3</c:v>
                </c:pt>
                <c:pt idx="41767">
                  <c:v>5.1994299999999997E-3</c:v>
                </c:pt>
                <c:pt idx="41768">
                  <c:v>1.1587100000000001E-3</c:v>
                </c:pt>
                <c:pt idx="41769">
                  <c:v>1.12247E-3</c:v>
                </c:pt>
                <c:pt idx="41770">
                  <c:v>-9.8037699999999994E-4</c:v>
                </c:pt>
                <c:pt idx="41771">
                  <c:v>-4.9848599999999998E-3</c:v>
                </c:pt>
                <c:pt idx="41772">
                  <c:v>-2.6722E-3</c:v>
                </c:pt>
                <c:pt idx="41773">
                  <c:v>-9.1886499999999996E-3</c:v>
                </c:pt>
                <c:pt idx="41774">
                  <c:v>-2.0294200000000001E-3</c:v>
                </c:pt>
                <c:pt idx="41775">
                  <c:v>5.55325E-3</c:v>
                </c:pt>
                <c:pt idx="41776">
                  <c:v>-7.7362100000000003E-3</c:v>
                </c:pt>
                <c:pt idx="41777">
                  <c:v>-3.9920800000000003E-3</c:v>
                </c:pt>
                <c:pt idx="41778">
                  <c:v>-1.29328E-2</c:v>
                </c:pt>
                <c:pt idx="41779">
                  <c:v>-1.16539E-2</c:v>
                </c:pt>
                <c:pt idx="41780">
                  <c:v>-7.31564E-3</c:v>
                </c:pt>
                <c:pt idx="41781">
                  <c:v>1.3236999999999999E-3</c:v>
                </c:pt>
                <c:pt idx="41782">
                  <c:v>6.2465699999999999E-3</c:v>
                </c:pt>
                <c:pt idx="41783">
                  <c:v>1.2104E-2</c:v>
                </c:pt>
                <c:pt idx="41784">
                  <c:v>9.3364700000000001E-4</c:v>
                </c:pt>
                <c:pt idx="41785">
                  <c:v>-3.9682399999999996E-3</c:v>
                </c:pt>
                <c:pt idx="41786">
                  <c:v>4.6596500000000004E-3</c:v>
                </c:pt>
                <c:pt idx="41787">
                  <c:v>-4.8399000000000003E-3</c:v>
                </c:pt>
                <c:pt idx="41788">
                  <c:v>2.16084E-2</c:v>
                </c:pt>
                <c:pt idx="41789">
                  <c:v>8.7394699999999992E-3</c:v>
                </c:pt>
                <c:pt idx="41790">
                  <c:v>-3.6745100000000002E-3</c:v>
                </c:pt>
                <c:pt idx="41791">
                  <c:v>8.0633200000000006E-3</c:v>
                </c:pt>
                <c:pt idx="41792">
                  <c:v>1.61123E-2</c:v>
                </c:pt>
                <c:pt idx="41793">
                  <c:v>2.8867699999999999E-3</c:v>
                </c:pt>
                <c:pt idx="41794">
                  <c:v>-1.1730200000000001E-3</c:v>
                </c:pt>
                <c:pt idx="41795">
                  <c:v>-5.8631899999999999E-3</c:v>
                </c:pt>
                <c:pt idx="41796">
                  <c:v>1.60952E-2</c:v>
                </c:pt>
                <c:pt idx="41797">
                  <c:v>6.4401600000000003E-3</c:v>
                </c:pt>
                <c:pt idx="41798">
                  <c:v>2.02665E-2</c:v>
                </c:pt>
                <c:pt idx="41799">
                  <c:v>1.8715900000000001E-2</c:v>
                </c:pt>
                <c:pt idx="41800">
                  <c:v>1.9956600000000001E-2</c:v>
                </c:pt>
                <c:pt idx="41801">
                  <c:v>4.6806299999999999E-3</c:v>
                </c:pt>
                <c:pt idx="41802">
                  <c:v>1.46255E-2</c:v>
                </c:pt>
                <c:pt idx="41803">
                  <c:v>1.16005E-2</c:v>
                </c:pt>
                <c:pt idx="41804">
                  <c:v>4.2886699999999996E-3</c:v>
                </c:pt>
                <c:pt idx="41805">
                  <c:v>1.5166300000000001E-2</c:v>
                </c:pt>
                <c:pt idx="41806">
                  <c:v>1.50137E-2</c:v>
                </c:pt>
                <c:pt idx="41807">
                  <c:v>2.1467199999999999E-2</c:v>
                </c:pt>
                <c:pt idx="41808">
                  <c:v>8.8233900000000004E-3</c:v>
                </c:pt>
                <c:pt idx="41809">
                  <c:v>1.3998999999999999E-2</c:v>
                </c:pt>
                <c:pt idx="41810">
                  <c:v>1.1040700000000001E-2</c:v>
                </c:pt>
                <c:pt idx="41811">
                  <c:v>3.74508E-3</c:v>
                </c:pt>
                <c:pt idx="41812">
                  <c:v>8.5525500000000008E-3</c:v>
                </c:pt>
                <c:pt idx="41813">
                  <c:v>1.45817E-3</c:v>
                </c:pt>
                <c:pt idx="41814">
                  <c:v>-2.1810499999999999E-3</c:v>
                </c:pt>
                <c:pt idx="41815">
                  <c:v>-5.2890799999999998E-3</c:v>
                </c:pt>
                <c:pt idx="41816">
                  <c:v>2.4566700000000002E-3</c:v>
                </c:pt>
                <c:pt idx="41817">
                  <c:v>4.8866300000000003E-3</c:v>
                </c:pt>
                <c:pt idx="41818">
                  <c:v>-1.77097E-3</c:v>
                </c:pt>
                <c:pt idx="41819">
                  <c:v>2.7893999999999999E-2</c:v>
                </c:pt>
                <c:pt idx="41820">
                  <c:v>1.22671E-2</c:v>
                </c:pt>
                <c:pt idx="41821">
                  <c:v>2.9286400000000001E-2</c:v>
                </c:pt>
                <c:pt idx="41822">
                  <c:v>1.5706999999999999E-2</c:v>
                </c:pt>
                <c:pt idx="41823">
                  <c:v>3.3741E-2</c:v>
                </c:pt>
                <c:pt idx="41824">
                  <c:v>5.1870299999999996E-3</c:v>
                </c:pt>
                <c:pt idx="41825">
                  <c:v>2.9855699999999999E-2</c:v>
                </c:pt>
                <c:pt idx="41826">
                  <c:v>3.3994700000000003E-2</c:v>
                </c:pt>
                <c:pt idx="41827">
                  <c:v>2.19612E-2</c:v>
                </c:pt>
                <c:pt idx="41828">
                  <c:v>4.0919299999999999E-2</c:v>
                </c:pt>
                <c:pt idx="41829">
                  <c:v>2.7559299999999998E-2</c:v>
                </c:pt>
                <c:pt idx="41830">
                  <c:v>2.4674399999999999E-2</c:v>
                </c:pt>
                <c:pt idx="41831">
                  <c:v>1.5907299999999999E-2</c:v>
                </c:pt>
                <c:pt idx="41832">
                  <c:v>2.85931E-2</c:v>
                </c:pt>
                <c:pt idx="41833">
                  <c:v>1.5640299999999999E-2</c:v>
                </c:pt>
                <c:pt idx="41834">
                  <c:v>1.3552700000000001E-2</c:v>
                </c:pt>
                <c:pt idx="41835">
                  <c:v>2.61669E-2</c:v>
                </c:pt>
                <c:pt idx="41836">
                  <c:v>1.75371E-2</c:v>
                </c:pt>
                <c:pt idx="41837">
                  <c:v>1.7110799999999999E-2</c:v>
                </c:pt>
                <c:pt idx="41838">
                  <c:v>3.2874100000000003E-2</c:v>
                </c:pt>
                <c:pt idx="41839">
                  <c:v>2.8675099999999999E-2</c:v>
                </c:pt>
                <c:pt idx="41840">
                  <c:v>2.99349E-2</c:v>
                </c:pt>
                <c:pt idx="41841">
                  <c:v>2.0750000000000001E-2</c:v>
                </c:pt>
                <c:pt idx="41842">
                  <c:v>4.3554299999999997E-2</c:v>
                </c:pt>
                <c:pt idx="41843">
                  <c:v>3.8273799999999997E-2</c:v>
                </c:pt>
                <c:pt idx="41844">
                  <c:v>3.12681E-2</c:v>
                </c:pt>
                <c:pt idx="41845">
                  <c:v>2.07653E-2</c:v>
                </c:pt>
                <c:pt idx="41846">
                  <c:v>1.8881800000000001E-2</c:v>
                </c:pt>
                <c:pt idx="41847">
                  <c:v>2.1811500000000001E-2</c:v>
                </c:pt>
                <c:pt idx="41848">
                  <c:v>2.2113799999999999E-2</c:v>
                </c:pt>
                <c:pt idx="41849">
                  <c:v>2.18964E-2</c:v>
                </c:pt>
                <c:pt idx="41850">
                  <c:v>2.6665700000000001E-2</c:v>
                </c:pt>
                <c:pt idx="41851">
                  <c:v>2.6331899999999998E-2</c:v>
                </c:pt>
                <c:pt idx="41852">
                  <c:v>2.8698000000000001E-2</c:v>
                </c:pt>
                <c:pt idx="41853">
                  <c:v>2.9744099999999999E-2</c:v>
                </c:pt>
                <c:pt idx="41854">
                  <c:v>1.97325E-2</c:v>
                </c:pt>
                <c:pt idx="41855">
                  <c:v>5.4473899999999999E-3</c:v>
                </c:pt>
                <c:pt idx="41856">
                  <c:v>1.9814499999999999E-2</c:v>
                </c:pt>
                <c:pt idx="41857">
                  <c:v>2.8464300000000001E-2</c:v>
                </c:pt>
                <c:pt idx="41858">
                  <c:v>4.4429799999999998E-2</c:v>
                </c:pt>
                <c:pt idx="41859">
                  <c:v>4.4782599999999999E-2</c:v>
                </c:pt>
                <c:pt idx="41860">
                  <c:v>4.5029600000000003E-2</c:v>
                </c:pt>
                <c:pt idx="41861">
                  <c:v>3.0714999999999999E-2</c:v>
                </c:pt>
                <c:pt idx="41862">
                  <c:v>3.44152E-2</c:v>
                </c:pt>
                <c:pt idx="41863">
                  <c:v>2.2862400000000001E-2</c:v>
                </c:pt>
                <c:pt idx="41864">
                  <c:v>2.2626899999999998E-2</c:v>
                </c:pt>
                <c:pt idx="41865">
                  <c:v>3.3542599999999999E-2</c:v>
                </c:pt>
                <c:pt idx="41866">
                  <c:v>4.9382200000000001E-2</c:v>
                </c:pt>
                <c:pt idx="41867">
                  <c:v>3.0944800000000001E-2</c:v>
                </c:pt>
                <c:pt idx="41868">
                  <c:v>3.5826700000000003E-2</c:v>
                </c:pt>
                <c:pt idx="41869">
                  <c:v>4.6124499999999999E-2</c:v>
                </c:pt>
                <c:pt idx="41870">
                  <c:v>4.5131699999999997E-2</c:v>
                </c:pt>
                <c:pt idx="41871">
                  <c:v>2.1250700000000001E-2</c:v>
                </c:pt>
                <c:pt idx="41872">
                  <c:v>3.1933799999999998E-2</c:v>
                </c:pt>
                <c:pt idx="41873">
                  <c:v>3.6809000000000001E-2</c:v>
                </c:pt>
                <c:pt idx="41874">
                  <c:v>3.7417400000000003E-2</c:v>
                </c:pt>
                <c:pt idx="41875">
                  <c:v>3.5470000000000002E-2</c:v>
                </c:pt>
                <c:pt idx="41876">
                  <c:v>4.8756599999999997E-2</c:v>
                </c:pt>
                <c:pt idx="41877">
                  <c:v>3.5038899999999998E-2</c:v>
                </c:pt>
                <c:pt idx="41878">
                  <c:v>2.2157699999999999E-2</c:v>
                </c:pt>
                <c:pt idx="41879">
                  <c:v>3.6233899999999999E-2</c:v>
                </c:pt>
                <c:pt idx="41880">
                  <c:v>1.41125E-2</c:v>
                </c:pt>
                <c:pt idx="41881">
                  <c:v>2.3902900000000001E-2</c:v>
                </c:pt>
                <c:pt idx="41882">
                  <c:v>2.0605999999999999E-2</c:v>
                </c:pt>
                <c:pt idx="41883">
                  <c:v>2.1658899999999998E-2</c:v>
                </c:pt>
                <c:pt idx="41884">
                  <c:v>1.28174E-2</c:v>
                </c:pt>
                <c:pt idx="41885">
                  <c:v>3.7660599999999999E-3</c:v>
                </c:pt>
                <c:pt idx="41886">
                  <c:v>1.30653E-4</c:v>
                </c:pt>
                <c:pt idx="41887">
                  <c:v>2.22025E-2</c:v>
                </c:pt>
                <c:pt idx="41888">
                  <c:v>2.2488600000000001E-2</c:v>
                </c:pt>
                <c:pt idx="41889">
                  <c:v>9.0703999999999993E-3</c:v>
                </c:pt>
                <c:pt idx="41890">
                  <c:v>1.0929100000000001E-2</c:v>
                </c:pt>
                <c:pt idx="41891">
                  <c:v>1.1583299999999999E-2</c:v>
                </c:pt>
                <c:pt idx="41892">
                  <c:v>1.11237E-2</c:v>
                </c:pt>
                <c:pt idx="41893">
                  <c:v>1.0582899999999999E-2</c:v>
                </c:pt>
                <c:pt idx="41894">
                  <c:v>2.04821E-2</c:v>
                </c:pt>
                <c:pt idx="41895">
                  <c:v>3.2419200000000002E-2</c:v>
                </c:pt>
                <c:pt idx="41896">
                  <c:v>2.3641599999999999E-2</c:v>
                </c:pt>
                <c:pt idx="41897">
                  <c:v>2.4987200000000001E-2</c:v>
                </c:pt>
                <c:pt idx="41898">
                  <c:v>4.1264500000000003E-2</c:v>
                </c:pt>
                <c:pt idx="41899">
                  <c:v>2.7666099999999999E-2</c:v>
                </c:pt>
                <c:pt idx="41900">
                  <c:v>4.3684000000000001E-2</c:v>
                </c:pt>
                <c:pt idx="41901">
                  <c:v>3.4094800000000001E-2</c:v>
                </c:pt>
                <c:pt idx="41902">
                  <c:v>3.3748599999999997E-2</c:v>
                </c:pt>
                <c:pt idx="41903">
                  <c:v>3.0303E-2</c:v>
                </c:pt>
                <c:pt idx="41904">
                  <c:v>1.03292E-2</c:v>
                </c:pt>
                <c:pt idx="41905">
                  <c:v>3.8046799999999999E-2</c:v>
                </c:pt>
                <c:pt idx="41906">
                  <c:v>4.1278799999999997E-2</c:v>
                </c:pt>
                <c:pt idx="41907">
                  <c:v>3.9158800000000001E-2</c:v>
                </c:pt>
                <c:pt idx="41908">
                  <c:v>3.9288499999999997E-2</c:v>
                </c:pt>
                <c:pt idx="41909">
                  <c:v>4.4440300000000002E-2</c:v>
                </c:pt>
                <c:pt idx="41910">
                  <c:v>4.0191699999999997E-2</c:v>
                </c:pt>
                <c:pt idx="41911">
                  <c:v>3.5334600000000001E-2</c:v>
                </c:pt>
                <c:pt idx="41912">
                  <c:v>4.6905500000000003E-2</c:v>
                </c:pt>
                <c:pt idx="41913">
                  <c:v>2.8121899999999998E-2</c:v>
                </c:pt>
                <c:pt idx="41914">
                  <c:v>4.39043E-2</c:v>
                </c:pt>
                <c:pt idx="41915">
                  <c:v>3.5013200000000001E-2</c:v>
                </c:pt>
                <c:pt idx="41916">
                  <c:v>4.9787499999999998E-2</c:v>
                </c:pt>
                <c:pt idx="41917">
                  <c:v>4.56581E-2</c:v>
                </c:pt>
                <c:pt idx="41918">
                  <c:v>5.4624600000000002E-2</c:v>
                </c:pt>
                <c:pt idx="41919">
                  <c:v>4.3257700000000003E-2</c:v>
                </c:pt>
                <c:pt idx="41920">
                  <c:v>4.1757599999999999E-2</c:v>
                </c:pt>
                <c:pt idx="41921">
                  <c:v>4.0365199999999997E-2</c:v>
                </c:pt>
                <c:pt idx="41922">
                  <c:v>4.7962200000000003E-2</c:v>
                </c:pt>
                <c:pt idx="41923">
                  <c:v>4.1255E-2</c:v>
                </c:pt>
                <c:pt idx="41924">
                  <c:v>5.1328699999999998E-2</c:v>
                </c:pt>
                <c:pt idx="41925">
                  <c:v>4.5841199999999999E-2</c:v>
                </c:pt>
                <c:pt idx="41926">
                  <c:v>3.5481499999999999E-2</c:v>
                </c:pt>
                <c:pt idx="41927">
                  <c:v>4.64935E-2</c:v>
                </c:pt>
                <c:pt idx="41928">
                  <c:v>4.1188200000000001E-2</c:v>
                </c:pt>
                <c:pt idx="41929">
                  <c:v>3.3827799999999998E-2</c:v>
                </c:pt>
                <c:pt idx="41930">
                  <c:v>2.9588699999999999E-2</c:v>
                </c:pt>
                <c:pt idx="41931">
                  <c:v>2.9048899999999999E-2</c:v>
                </c:pt>
                <c:pt idx="41932">
                  <c:v>3.73497E-2</c:v>
                </c:pt>
                <c:pt idx="41933">
                  <c:v>2.63567E-2</c:v>
                </c:pt>
                <c:pt idx="41934">
                  <c:v>2.8573000000000001E-2</c:v>
                </c:pt>
                <c:pt idx="41935">
                  <c:v>3.2371499999999997E-2</c:v>
                </c:pt>
                <c:pt idx="41936">
                  <c:v>3.6224399999999997E-2</c:v>
                </c:pt>
                <c:pt idx="41937">
                  <c:v>4.0575E-2</c:v>
                </c:pt>
                <c:pt idx="41938">
                  <c:v>1.50814E-2</c:v>
                </c:pt>
                <c:pt idx="41939">
                  <c:v>2.8838200000000001E-2</c:v>
                </c:pt>
                <c:pt idx="41940">
                  <c:v>3.2302900000000002E-2</c:v>
                </c:pt>
                <c:pt idx="41941">
                  <c:v>4.2513799999999997E-2</c:v>
                </c:pt>
                <c:pt idx="41942">
                  <c:v>3.1168899999999999E-2</c:v>
                </c:pt>
                <c:pt idx="41943">
                  <c:v>1.5500999999999999E-2</c:v>
                </c:pt>
                <c:pt idx="41944">
                  <c:v>1.5996900000000001E-2</c:v>
                </c:pt>
                <c:pt idx="41945">
                  <c:v>2.49395E-2</c:v>
                </c:pt>
                <c:pt idx="41946">
                  <c:v>2.8163000000000001E-2</c:v>
                </c:pt>
                <c:pt idx="41947">
                  <c:v>3.2295200000000003E-2</c:v>
                </c:pt>
                <c:pt idx="41948">
                  <c:v>4.10528E-2</c:v>
                </c:pt>
                <c:pt idx="41949">
                  <c:v>1.22728E-2</c:v>
                </c:pt>
                <c:pt idx="41950">
                  <c:v>4.2607300000000001E-2</c:v>
                </c:pt>
                <c:pt idx="41951">
                  <c:v>3.8553200000000003E-2</c:v>
                </c:pt>
                <c:pt idx="41952">
                  <c:v>4.0464399999999998E-2</c:v>
                </c:pt>
                <c:pt idx="41953">
                  <c:v>4.6858799999999999E-2</c:v>
                </c:pt>
                <c:pt idx="41954">
                  <c:v>3.0272500000000001E-2</c:v>
                </c:pt>
                <c:pt idx="41955">
                  <c:v>4.4946699999999999E-2</c:v>
                </c:pt>
                <c:pt idx="41956">
                  <c:v>1.8775E-2</c:v>
                </c:pt>
                <c:pt idx="41957">
                  <c:v>1.8688199999999999E-2</c:v>
                </c:pt>
                <c:pt idx="41958">
                  <c:v>3.1879400000000002E-2</c:v>
                </c:pt>
                <c:pt idx="41959">
                  <c:v>1.8187499999999999E-2</c:v>
                </c:pt>
                <c:pt idx="41960">
                  <c:v>2.36788E-2</c:v>
                </c:pt>
                <c:pt idx="41961">
                  <c:v>3.6212000000000001E-2</c:v>
                </c:pt>
                <c:pt idx="41962">
                  <c:v>4.3394099999999998E-2</c:v>
                </c:pt>
                <c:pt idx="41963">
                  <c:v>3.4193000000000001E-2</c:v>
                </c:pt>
                <c:pt idx="41964">
                  <c:v>4.0595100000000002E-2</c:v>
                </c:pt>
                <c:pt idx="41965">
                  <c:v>2.8160999999999999E-2</c:v>
                </c:pt>
                <c:pt idx="41966">
                  <c:v>4.3144200000000001E-2</c:v>
                </c:pt>
                <c:pt idx="41967">
                  <c:v>4.7821000000000002E-2</c:v>
                </c:pt>
                <c:pt idx="41968">
                  <c:v>3.60918E-2</c:v>
                </c:pt>
                <c:pt idx="41969">
                  <c:v>2.5433500000000001E-2</c:v>
                </c:pt>
                <c:pt idx="41970">
                  <c:v>2.9253999999999999E-2</c:v>
                </c:pt>
                <c:pt idx="41971">
                  <c:v>4.6307599999999997E-2</c:v>
                </c:pt>
                <c:pt idx="41972">
                  <c:v>4.19531E-2</c:v>
                </c:pt>
                <c:pt idx="41973">
                  <c:v>1.8408799999999999E-2</c:v>
                </c:pt>
                <c:pt idx="41974">
                  <c:v>3.0960100000000001E-2</c:v>
                </c:pt>
                <c:pt idx="41975">
                  <c:v>3.1850799999999999E-2</c:v>
                </c:pt>
                <c:pt idx="41976">
                  <c:v>4.2594899999999998E-2</c:v>
                </c:pt>
                <c:pt idx="41977">
                  <c:v>3.98798E-2</c:v>
                </c:pt>
                <c:pt idx="41978">
                  <c:v>3.6344500000000002E-2</c:v>
                </c:pt>
                <c:pt idx="41979">
                  <c:v>4.5613300000000002E-2</c:v>
                </c:pt>
                <c:pt idx="41980">
                  <c:v>3.9667099999999997E-2</c:v>
                </c:pt>
                <c:pt idx="41981">
                  <c:v>4.2569200000000001E-2</c:v>
                </c:pt>
                <c:pt idx="41982">
                  <c:v>3.6960600000000003E-2</c:v>
                </c:pt>
                <c:pt idx="41983">
                  <c:v>2.76327E-2</c:v>
                </c:pt>
                <c:pt idx="41984">
                  <c:v>2.2102400000000001E-2</c:v>
                </c:pt>
                <c:pt idx="41985">
                  <c:v>4.0741899999999998E-2</c:v>
                </c:pt>
                <c:pt idx="41986">
                  <c:v>2.1960299999999999E-2</c:v>
                </c:pt>
                <c:pt idx="41987">
                  <c:v>4.4308699999999999E-2</c:v>
                </c:pt>
                <c:pt idx="41988">
                  <c:v>2.7460100000000001E-2</c:v>
                </c:pt>
                <c:pt idx="41989">
                  <c:v>2.8345100000000002E-2</c:v>
                </c:pt>
                <c:pt idx="41990">
                  <c:v>2.6744799999999999E-2</c:v>
                </c:pt>
                <c:pt idx="41991">
                  <c:v>2.3323099999999999E-2</c:v>
                </c:pt>
                <c:pt idx="41992">
                  <c:v>3.2198900000000003E-2</c:v>
                </c:pt>
                <c:pt idx="41993">
                  <c:v>3.3301400000000002E-2</c:v>
                </c:pt>
                <c:pt idx="41994">
                  <c:v>3.3770599999999998E-2</c:v>
                </c:pt>
                <c:pt idx="41995">
                  <c:v>3.17898E-2</c:v>
                </c:pt>
                <c:pt idx="41996">
                  <c:v>2.67744E-2</c:v>
                </c:pt>
                <c:pt idx="41997">
                  <c:v>2.69976E-2</c:v>
                </c:pt>
                <c:pt idx="41998">
                  <c:v>3.8938500000000001E-2</c:v>
                </c:pt>
                <c:pt idx="41999">
                  <c:v>2.60448E-2</c:v>
                </c:pt>
                <c:pt idx="42000">
                  <c:v>4.4209499999999999E-2</c:v>
                </c:pt>
                <c:pt idx="42001">
                  <c:v>2.2911999999999998E-2</c:v>
                </c:pt>
                <c:pt idx="42002">
                  <c:v>1.21403E-2</c:v>
                </c:pt>
                <c:pt idx="42003">
                  <c:v>2.0683300000000002E-2</c:v>
                </c:pt>
                <c:pt idx="42004">
                  <c:v>3.3945999999999997E-2</c:v>
                </c:pt>
                <c:pt idx="42005">
                  <c:v>2.56996E-2</c:v>
                </c:pt>
                <c:pt idx="42006">
                  <c:v>2.1847700000000001E-2</c:v>
                </c:pt>
                <c:pt idx="42007">
                  <c:v>9.5253000000000004E-3</c:v>
                </c:pt>
                <c:pt idx="42008">
                  <c:v>1.7118499999999998E-2</c:v>
                </c:pt>
                <c:pt idx="42009">
                  <c:v>-2.4890899999999998E-3</c:v>
                </c:pt>
                <c:pt idx="42010">
                  <c:v>1.16005E-2</c:v>
                </c:pt>
                <c:pt idx="42011">
                  <c:v>3.1682000000000002E-2</c:v>
                </c:pt>
                <c:pt idx="42012">
                  <c:v>2.2744199999999999E-2</c:v>
                </c:pt>
                <c:pt idx="42013">
                  <c:v>1.53761E-2</c:v>
                </c:pt>
                <c:pt idx="42014">
                  <c:v>3.7546200000000002E-3</c:v>
                </c:pt>
                <c:pt idx="42015">
                  <c:v>2.16341E-2</c:v>
                </c:pt>
                <c:pt idx="42016">
                  <c:v>1.78871E-2</c:v>
                </c:pt>
                <c:pt idx="42017">
                  <c:v>3.79286E-2</c:v>
                </c:pt>
                <c:pt idx="42018">
                  <c:v>2.5745400000000002E-2</c:v>
                </c:pt>
                <c:pt idx="42019">
                  <c:v>2.3999199999999998E-2</c:v>
                </c:pt>
                <c:pt idx="42020">
                  <c:v>1.29271E-2</c:v>
                </c:pt>
                <c:pt idx="42021">
                  <c:v>1.9896500000000001E-2</c:v>
                </c:pt>
                <c:pt idx="42022">
                  <c:v>1.8808399999999999E-2</c:v>
                </c:pt>
                <c:pt idx="42023">
                  <c:v>3.2234199999999998E-4</c:v>
                </c:pt>
                <c:pt idx="42024">
                  <c:v>1.35736E-2</c:v>
                </c:pt>
                <c:pt idx="42025">
                  <c:v>1.2207000000000001E-2</c:v>
                </c:pt>
                <c:pt idx="42026">
                  <c:v>1.4546399999999999E-2</c:v>
                </c:pt>
                <c:pt idx="42027">
                  <c:v>2.5882700000000002E-2</c:v>
                </c:pt>
                <c:pt idx="42028">
                  <c:v>3.6706000000000003E-2</c:v>
                </c:pt>
                <c:pt idx="42029">
                  <c:v>2.99215E-2</c:v>
                </c:pt>
                <c:pt idx="42030">
                  <c:v>1.5295E-2</c:v>
                </c:pt>
                <c:pt idx="42031">
                  <c:v>1.9725800000000002E-2</c:v>
                </c:pt>
                <c:pt idx="42032">
                  <c:v>1.83229E-2</c:v>
                </c:pt>
                <c:pt idx="42033">
                  <c:v>2.9884299999999999E-2</c:v>
                </c:pt>
                <c:pt idx="42034">
                  <c:v>3.9247499999999998E-2</c:v>
                </c:pt>
                <c:pt idx="42035">
                  <c:v>2.2100399999999999E-2</c:v>
                </c:pt>
                <c:pt idx="42036">
                  <c:v>2.7500199999999999E-2</c:v>
                </c:pt>
                <c:pt idx="42037">
                  <c:v>9.4404199999999997E-3</c:v>
                </c:pt>
                <c:pt idx="42038">
                  <c:v>3.98197E-2</c:v>
                </c:pt>
                <c:pt idx="42039">
                  <c:v>3.2653799999999997E-2</c:v>
                </c:pt>
                <c:pt idx="42040">
                  <c:v>3.7578599999999997E-2</c:v>
                </c:pt>
                <c:pt idx="42041">
                  <c:v>1.50747E-2</c:v>
                </c:pt>
                <c:pt idx="42042">
                  <c:v>4.42123E-3</c:v>
                </c:pt>
                <c:pt idx="42043">
                  <c:v>1.3504E-2</c:v>
                </c:pt>
                <c:pt idx="42044">
                  <c:v>1.9489300000000001E-2</c:v>
                </c:pt>
                <c:pt idx="42045">
                  <c:v>3.1770699999999999E-2</c:v>
                </c:pt>
                <c:pt idx="42046">
                  <c:v>2.0320899999999999E-2</c:v>
                </c:pt>
                <c:pt idx="42047">
                  <c:v>1.6916299999999999E-2</c:v>
                </c:pt>
                <c:pt idx="42048">
                  <c:v>-5.4330799999999999E-3</c:v>
                </c:pt>
                <c:pt idx="42049">
                  <c:v>1.8081699999999999E-2</c:v>
                </c:pt>
                <c:pt idx="42050">
                  <c:v>2.0022399999999999E-2</c:v>
                </c:pt>
                <c:pt idx="42051">
                  <c:v>2.6554100000000001E-2</c:v>
                </c:pt>
                <c:pt idx="42052">
                  <c:v>-2.7265499999999999E-3</c:v>
                </c:pt>
                <c:pt idx="42053">
                  <c:v>4.8370399999999999E-3</c:v>
                </c:pt>
                <c:pt idx="42054">
                  <c:v>1.93024E-3</c:v>
                </c:pt>
                <c:pt idx="42055">
                  <c:v>1.9261400000000001E-2</c:v>
                </c:pt>
                <c:pt idx="42056">
                  <c:v>1.5738499999999999E-2</c:v>
                </c:pt>
                <c:pt idx="42057">
                  <c:v>9.8924600000000005E-3</c:v>
                </c:pt>
                <c:pt idx="42058">
                  <c:v>1.82428E-2</c:v>
                </c:pt>
                <c:pt idx="42059">
                  <c:v>-3.3283199999999997E-4</c:v>
                </c:pt>
                <c:pt idx="42060">
                  <c:v>1.2140300000000001E-3</c:v>
                </c:pt>
                <c:pt idx="42061">
                  <c:v>-6.2675500000000002E-3</c:v>
                </c:pt>
                <c:pt idx="42062">
                  <c:v>2.0332300000000001E-2</c:v>
                </c:pt>
                <c:pt idx="42063">
                  <c:v>1.9770599999999999E-2</c:v>
                </c:pt>
                <c:pt idx="42064">
                  <c:v>5.3186400000000003E-3</c:v>
                </c:pt>
                <c:pt idx="42065">
                  <c:v>-3.0803699999999999E-4</c:v>
                </c:pt>
                <c:pt idx="42066">
                  <c:v>-3.9176899999999997E-3</c:v>
                </c:pt>
                <c:pt idx="42067">
                  <c:v>1.24321E-2</c:v>
                </c:pt>
                <c:pt idx="42068">
                  <c:v>8.1539200000000003E-3</c:v>
                </c:pt>
                <c:pt idx="42069">
                  <c:v>2.53286E-2</c:v>
                </c:pt>
                <c:pt idx="42070">
                  <c:v>3.2749200000000002E-3</c:v>
                </c:pt>
                <c:pt idx="42071">
                  <c:v>9.0980499999999997E-4</c:v>
                </c:pt>
                <c:pt idx="42072">
                  <c:v>9.0370199999999998E-3</c:v>
                </c:pt>
                <c:pt idx="42073">
                  <c:v>1.6797099999999999E-2</c:v>
                </c:pt>
                <c:pt idx="42074">
                  <c:v>3.7050199999999998E-3</c:v>
                </c:pt>
                <c:pt idx="42075">
                  <c:v>2.0418200000000002E-3</c:v>
                </c:pt>
                <c:pt idx="42076">
                  <c:v>1.5554399999999999E-3</c:v>
                </c:pt>
                <c:pt idx="42077">
                  <c:v>2.4090799999999999E-2</c:v>
                </c:pt>
                <c:pt idx="42078">
                  <c:v>9.7456000000000001E-3</c:v>
                </c:pt>
                <c:pt idx="42079">
                  <c:v>9.9706599999999992E-3</c:v>
                </c:pt>
                <c:pt idx="42080">
                  <c:v>6.8845699999999996E-3</c:v>
                </c:pt>
                <c:pt idx="42081">
                  <c:v>1.9749599999999999E-2</c:v>
                </c:pt>
                <c:pt idx="42082">
                  <c:v>9.5005000000000003E-3</c:v>
                </c:pt>
                <c:pt idx="42083">
                  <c:v>1.48554E-2</c:v>
                </c:pt>
                <c:pt idx="42084">
                  <c:v>1.9640899999999999E-2</c:v>
                </c:pt>
                <c:pt idx="42085">
                  <c:v>1.90916E-2</c:v>
                </c:pt>
                <c:pt idx="42086">
                  <c:v>3.0493699999999999E-2</c:v>
                </c:pt>
                <c:pt idx="42087">
                  <c:v>1.2368199999999999E-2</c:v>
                </c:pt>
                <c:pt idx="42088">
                  <c:v>1.4946900000000001E-2</c:v>
                </c:pt>
                <c:pt idx="42089">
                  <c:v>1.5841500000000001E-2</c:v>
                </c:pt>
                <c:pt idx="42090">
                  <c:v>1.5654600000000001E-2</c:v>
                </c:pt>
                <c:pt idx="42091">
                  <c:v>3.1166100000000001E-3</c:v>
                </c:pt>
                <c:pt idx="42092">
                  <c:v>1.7406499999999998E-2</c:v>
                </c:pt>
                <c:pt idx="42093">
                  <c:v>1.5595400000000001E-2</c:v>
                </c:pt>
                <c:pt idx="42094">
                  <c:v>-6.1807600000000004E-3</c:v>
                </c:pt>
                <c:pt idx="42095">
                  <c:v>4.1151E-3</c:v>
                </c:pt>
                <c:pt idx="42096">
                  <c:v>1.01166E-2</c:v>
                </c:pt>
                <c:pt idx="42097">
                  <c:v>-4.7111499999999999E-3</c:v>
                </c:pt>
                <c:pt idx="42098">
                  <c:v>8.0337499999999992E-3</c:v>
                </c:pt>
                <c:pt idx="42099">
                  <c:v>1.0376000000000001E-3</c:v>
                </c:pt>
                <c:pt idx="42100">
                  <c:v>-1.60456E-2</c:v>
                </c:pt>
                <c:pt idx="42101">
                  <c:v>-1.03874E-2</c:v>
                </c:pt>
                <c:pt idx="42102">
                  <c:v>-1.26753E-2</c:v>
                </c:pt>
                <c:pt idx="42103">
                  <c:v>-5.15366E-3</c:v>
                </c:pt>
                <c:pt idx="42104">
                  <c:v>1.9455E-3</c:v>
                </c:pt>
                <c:pt idx="42105">
                  <c:v>-1.98517E-2</c:v>
                </c:pt>
                <c:pt idx="42106">
                  <c:v>-1.8178E-2</c:v>
                </c:pt>
                <c:pt idx="42107">
                  <c:v>-2.3158100000000001E-2</c:v>
                </c:pt>
                <c:pt idx="42108">
                  <c:v>-1.32456E-2</c:v>
                </c:pt>
                <c:pt idx="42109">
                  <c:v>-1.5406599999999999E-2</c:v>
                </c:pt>
                <c:pt idx="42110">
                  <c:v>-2.82717E-2</c:v>
                </c:pt>
                <c:pt idx="42111">
                  <c:v>-1.2825E-2</c:v>
                </c:pt>
                <c:pt idx="42112">
                  <c:v>-2.9066999999999999E-2</c:v>
                </c:pt>
                <c:pt idx="42113">
                  <c:v>-8.7518700000000001E-3</c:v>
                </c:pt>
                <c:pt idx="42114">
                  <c:v>-1.1694E-2</c:v>
                </c:pt>
                <c:pt idx="42115">
                  <c:v>-9.6626300000000002E-3</c:v>
                </c:pt>
                <c:pt idx="42116">
                  <c:v>-1.9411999999999999E-2</c:v>
                </c:pt>
                <c:pt idx="42117">
                  <c:v>-3.1281499999999997E-2</c:v>
                </c:pt>
                <c:pt idx="42118">
                  <c:v>-3.5388900000000001E-2</c:v>
                </c:pt>
                <c:pt idx="42119">
                  <c:v>-2.1588300000000001E-2</c:v>
                </c:pt>
                <c:pt idx="42120">
                  <c:v>-2.1699900000000001E-2</c:v>
                </c:pt>
                <c:pt idx="42121">
                  <c:v>-3.2682399999999999E-3</c:v>
                </c:pt>
                <c:pt idx="42122">
                  <c:v>-1.30501E-2</c:v>
                </c:pt>
                <c:pt idx="42123">
                  <c:v>-2.50225E-2</c:v>
                </c:pt>
                <c:pt idx="42124">
                  <c:v>-2.70958E-2</c:v>
                </c:pt>
                <c:pt idx="42125">
                  <c:v>-3.3215500000000002E-2</c:v>
                </c:pt>
                <c:pt idx="42126">
                  <c:v>-4.1978799999999997E-2</c:v>
                </c:pt>
                <c:pt idx="42127">
                  <c:v>-1.84431E-2</c:v>
                </c:pt>
                <c:pt idx="42128">
                  <c:v>-2.74773E-2</c:v>
                </c:pt>
                <c:pt idx="42129">
                  <c:v>-1.9906E-2</c:v>
                </c:pt>
                <c:pt idx="42130">
                  <c:v>-3.3866899999999998E-2</c:v>
                </c:pt>
                <c:pt idx="42131">
                  <c:v>-3.5865800000000003E-2</c:v>
                </c:pt>
                <c:pt idx="42132">
                  <c:v>-2.8145799999999999E-2</c:v>
                </c:pt>
                <c:pt idx="42133">
                  <c:v>-3.8044000000000001E-2</c:v>
                </c:pt>
                <c:pt idx="42134">
                  <c:v>-3.3307999999999997E-2</c:v>
                </c:pt>
                <c:pt idx="42135">
                  <c:v>-4.21476E-2</c:v>
                </c:pt>
                <c:pt idx="42136">
                  <c:v>-2.5089299999999998E-2</c:v>
                </c:pt>
                <c:pt idx="42137">
                  <c:v>-3.3009499999999997E-2</c:v>
                </c:pt>
                <c:pt idx="42138">
                  <c:v>-3.41377E-2</c:v>
                </c:pt>
                <c:pt idx="42139">
                  <c:v>-3.70855E-2</c:v>
                </c:pt>
                <c:pt idx="42140">
                  <c:v>-5.4673199999999998E-2</c:v>
                </c:pt>
                <c:pt idx="42141">
                  <c:v>-3.16496E-2</c:v>
                </c:pt>
                <c:pt idx="42142">
                  <c:v>-4.35305E-2</c:v>
                </c:pt>
                <c:pt idx="42143">
                  <c:v>-3.3050499999999997E-2</c:v>
                </c:pt>
                <c:pt idx="42144">
                  <c:v>-2.34585E-2</c:v>
                </c:pt>
                <c:pt idx="42145">
                  <c:v>-4.0146800000000003E-2</c:v>
                </c:pt>
                <c:pt idx="42146">
                  <c:v>-1.6343099999999999E-2</c:v>
                </c:pt>
                <c:pt idx="42147">
                  <c:v>-1.4513E-2</c:v>
                </c:pt>
                <c:pt idx="42148">
                  <c:v>-8.8739400000000003E-3</c:v>
                </c:pt>
                <c:pt idx="42149">
                  <c:v>-1.61858E-2</c:v>
                </c:pt>
                <c:pt idx="42150">
                  <c:v>-3.4833000000000003E-2</c:v>
                </c:pt>
                <c:pt idx="42151">
                  <c:v>-1.3700499999999999E-2</c:v>
                </c:pt>
                <c:pt idx="42152">
                  <c:v>-3.6674499999999999E-2</c:v>
                </c:pt>
                <c:pt idx="42153">
                  <c:v>-3.7548999999999999E-2</c:v>
                </c:pt>
                <c:pt idx="42154">
                  <c:v>-2.2488600000000001E-2</c:v>
                </c:pt>
                <c:pt idx="42155">
                  <c:v>-1.91126E-2</c:v>
                </c:pt>
                <c:pt idx="42156">
                  <c:v>-1.7823200000000001E-2</c:v>
                </c:pt>
                <c:pt idx="42157">
                  <c:v>-5.2324299999999997E-2</c:v>
                </c:pt>
                <c:pt idx="42158">
                  <c:v>-4.8047100000000002E-2</c:v>
                </c:pt>
                <c:pt idx="42159">
                  <c:v>-2.80609E-2</c:v>
                </c:pt>
                <c:pt idx="42160">
                  <c:v>-1.7372100000000001E-2</c:v>
                </c:pt>
                <c:pt idx="42161">
                  <c:v>-3.0467999999999999E-2</c:v>
                </c:pt>
                <c:pt idx="42162">
                  <c:v>-4.5189899999999998E-2</c:v>
                </c:pt>
                <c:pt idx="42163">
                  <c:v>-4.02145E-2</c:v>
                </c:pt>
                <c:pt idx="42164">
                  <c:v>-3.70131E-2</c:v>
                </c:pt>
                <c:pt idx="42165">
                  <c:v>-3.2390599999999999E-2</c:v>
                </c:pt>
                <c:pt idx="42166">
                  <c:v>-2.7159699999999998E-2</c:v>
                </c:pt>
                <c:pt idx="42167">
                  <c:v>-2.79417E-2</c:v>
                </c:pt>
                <c:pt idx="42168">
                  <c:v>-4.79307E-2</c:v>
                </c:pt>
                <c:pt idx="42169">
                  <c:v>-3.4689900000000003E-2</c:v>
                </c:pt>
                <c:pt idx="42170">
                  <c:v>-3.3705699999999998E-2</c:v>
                </c:pt>
                <c:pt idx="42171">
                  <c:v>-3.1636200000000003E-2</c:v>
                </c:pt>
                <c:pt idx="42172">
                  <c:v>-5.3223600000000003E-2</c:v>
                </c:pt>
                <c:pt idx="42173">
                  <c:v>-3.0336399999999999E-2</c:v>
                </c:pt>
                <c:pt idx="42174">
                  <c:v>-6.17266E-2</c:v>
                </c:pt>
                <c:pt idx="42175">
                  <c:v>-4.1781400000000003E-2</c:v>
                </c:pt>
                <c:pt idx="42176">
                  <c:v>-2.5092099999999999E-2</c:v>
                </c:pt>
                <c:pt idx="42177">
                  <c:v>-2.3600599999999999E-2</c:v>
                </c:pt>
                <c:pt idx="42178">
                  <c:v>-5.3364799999999997E-2</c:v>
                </c:pt>
                <c:pt idx="42179">
                  <c:v>-5.3424800000000001E-2</c:v>
                </c:pt>
                <c:pt idx="42180">
                  <c:v>-4.0724799999999999E-2</c:v>
                </c:pt>
                <c:pt idx="42181">
                  <c:v>-3.1068800000000001E-2</c:v>
                </c:pt>
                <c:pt idx="42182">
                  <c:v>-4.3589599999999999E-2</c:v>
                </c:pt>
                <c:pt idx="42183">
                  <c:v>-5.27153E-2</c:v>
                </c:pt>
                <c:pt idx="42184">
                  <c:v>-5.3226500000000003E-2</c:v>
                </c:pt>
                <c:pt idx="42185">
                  <c:v>-4.5907000000000003E-2</c:v>
                </c:pt>
                <c:pt idx="42186">
                  <c:v>-4.3437999999999997E-2</c:v>
                </c:pt>
                <c:pt idx="42187">
                  <c:v>-5.8678599999999997E-2</c:v>
                </c:pt>
                <c:pt idx="42188">
                  <c:v>-4.8996900000000003E-2</c:v>
                </c:pt>
                <c:pt idx="42189">
                  <c:v>-3.65276E-2</c:v>
                </c:pt>
                <c:pt idx="42190">
                  <c:v>-2.7292299999999999E-2</c:v>
                </c:pt>
                <c:pt idx="42191">
                  <c:v>-3.06225E-2</c:v>
                </c:pt>
                <c:pt idx="42192">
                  <c:v>-4.6276100000000001E-2</c:v>
                </c:pt>
                <c:pt idx="42193">
                  <c:v>-1.70803E-2</c:v>
                </c:pt>
                <c:pt idx="42194">
                  <c:v>-3.7183800000000003E-2</c:v>
                </c:pt>
                <c:pt idx="42195">
                  <c:v>-4.9478500000000002E-2</c:v>
                </c:pt>
                <c:pt idx="42196">
                  <c:v>-3.2045400000000002E-2</c:v>
                </c:pt>
                <c:pt idx="42197">
                  <c:v>-2.41251E-2</c:v>
                </c:pt>
                <c:pt idx="42198">
                  <c:v>-2.6539799999999999E-2</c:v>
                </c:pt>
                <c:pt idx="42199">
                  <c:v>-2.0358999999999999E-2</c:v>
                </c:pt>
                <c:pt idx="42200">
                  <c:v>-4.60787E-2</c:v>
                </c:pt>
                <c:pt idx="42201">
                  <c:v>-2.6269000000000001E-2</c:v>
                </c:pt>
                <c:pt idx="42202">
                  <c:v>-1.688E-3</c:v>
                </c:pt>
                <c:pt idx="42203">
                  <c:v>-3.6303500000000002E-2</c:v>
                </c:pt>
                <c:pt idx="42204">
                  <c:v>-1.61695E-2</c:v>
                </c:pt>
                <c:pt idx="42205">
                  <c:v>-5.2244199999999998E-2</c:v>
                </c:pt>
                <c:pt idx="42206">
                  <c:v>-2.2569700000000002E-2</c:v>
                </c:pt>
                <c:pt idx="42207">
                  <c:v>-3.5348900000000003E-2</c:v>
                </c:pt>
                <c:pt idx="42208">
                  <c:v>-2.8397599999999999E-2</c:v>
                </c:pt>
                <c:pt idx="42209">
                  <c:v>-2.4409299999999998E-2</c:v>
                </c:pt>
                <c:pt idx="42210">
                  <c:v>-4.2706500000000001E-2</c:v>
                </c:pt>
                <c:pt idx="42211">
                  <c:v>-5.0437000000000003E-2</c:v>
                </c:pt>
                <c:pt idx="42212">
                  <c:v>-4.4860799999999999E-2</c:v>
                </c:pt>
                <c:pt idx="42213">
                  <c:v>-5.5739400000000001E-2</c:v>
                </c:pt>
                <c:pt idx="42214">
                  <c:v>-3.6676399999999998E-2</c:v>
                </c:pt>
                <c:pt idx="42215">
                  <c:v>-3.5863899999999997E-2</c:v>
                </c:pt>
                <c:pt idx="42216">
                  <c:v>-3.6615399999999999E-2</c:v>
                </c:pt>
                <c:pt idx="42217">
                  <c:v>-6.1648399999999999E-2</c:v>
                </c:pt>
                <c:pt idx="42218">
                  <c:v>-3.5367000000000003E-2</c:v>
                </c:pt>
                <c:pt idx="42219">
                  <c:v>-5.0396000000000003E-2</c:v>
                </c:pt>
                <c:pt idx="42220">
                  <c:v>-3.6248200000000001E-2</c:v>
                </c:pt>
                <c:pt idx="42221">
                  <c:v>-5.5807099999999998E-2</c:v>
                </c:pt>
                <c:pt idx="42222">
                  <c:v>-4.8803300000000001E-2</c:v>
                </c:pt>
                <c:pt idx="42223">
                  <c:v>-5.7928100000000003E-2</c:v>
                </c:pt>
                <c:pt idx="42224">
                  <c:v>-5.2971799999999999E-2</c:v>
                </c:pt>
                <c:pt idx="42225">
                  <c:v>-5.3241700000000003E-2</c:v>
                </c:pt>
                <c:pt idx="42226">
                  <c:v>-4.9059899999999997E-2</c:v>
                </c:pt>
                <c:pt idx="42227">
                  <c:v>-6.2665899999999997E-2</c:v>
                </c:pt>
                <c:pt idx="42228">
                  <c:v>-6.4551399999999995E-2</c:v>
                </c:pt>
                <c:pt idx="42229">
                  <c:v>-5.5067999999999999E-2</c:v>
                </c:pt>
                <c:pt idx="42230">
                  <c:v>-6.5936999999999996E-2</c:v>
                </c:pt>
                <c:pt idx="42231">
                  <c:v>-5.5455200000000003E-2</c:v>
                </c:pt>
                <c:pt idx="42232">
                  <c:v>-6.9341700000000006E-2</c:v>
                </c:pt>
                <c:pt idx="42233">
                  <c:v>-6.9508600000000004E-2</c:v>
                </c:pt>
                <c:pt idx="42234">
                  <c:v>-6.4066899999999996E-2</c:v>
                </c:pt>
                <c:pt idx="42235">
                  <c:v>-5.3712799999999998E-2</c:v>
                </c:pt>
                <c:pt idx="42236">
                  <c:v>-4.7130600000000002E-2</c:v>
                </c:pt>
                <c:pt idx="42237">
                  <c:v>-6.0498200000000002E-2</c:v>
                </c:pt>
                <c:pt idx="42238">
                  <c:v>-3.9067299999999999E-2</c:v>
                </c:pt>
                <c:pt idx="42239">
                  <c:v>-6.4550399999999994E-2</c:v>
                </c:pt>
                <c:pt idx="42240">
                  <c:v>-5.6107499999999998E-2</c:v>
                </c:pt>
                <c:pt idx="42241">
                  <c:v>-7.1089700000000006E-2</c:v>
                </c:pt>
                <c:pt idx="42242">
                  <c:v>-5.6775100000000002E-2</c:v>
                </c:pt>
                <c:pt idx="42243">
                  <c:v>-5.07822E-2</c:v>
                </c:pt>
                <c:pt idx="42244">
                  <c:v>-5.9607500000000001E-2</c:v>
                </c:pt>
                <c:pt idx="42245">
                  <c:v>-6.9129899999999994E-2</c:v>
                </c:pt>
                <c:pt idx="42246">
                  <c:v>-6.0658499999999997E-2</c:v>
                </c:pt>
                <c:pt idx="42247">
                  <c:v>-3.1932799999999997E-2</c:v>
                </c:pt>
                <c:pt idx="42248">
                  <c:v>-6.1517700000000002E-2</c:v>
                </c:pt>
                <c:pt idx="42249">
                  <c:v>-4.3312099999999999E-2</c:v>
                </c:pt>
                <c:pt idx="42250">
                  <c:v>-5.1746399999999998E-2</c:v>
                </c:pt>
                <c:pt idx="42251">
                  <c:v>-5.5971100000000003E-2</c:v>
                </c:pt>
                <c:pt idx="42252">
                  <c:v>-5.3634599999999998E-2</c:v>
                </c:pt>
                <c:pt idx="42253">
                  <c:v>-4.93269E-2</c:v>
                </c:pt>
                <c:pt idx="42254">
                  <c:v>-5.1717800000000001E-2</c:v>
                </c:pt>
                <c:pt idx="42255">
                  <c:v>-4.5748700000000003E-2</c:v>
                </c:pt>
                <c:pt idx="42256">
                  <c:v>-4.9900100000000003E-2</c:v>
                </c:pt>
                <c:pt idx="42257">
                  <c:v>-3.5658799999999997E-2</c:v>
                </c:pt>
                <c:pt idx="42258">
                  <c:v>-6.0094799999999997E-2</c:v>
                </c:pt>
                <c:pt idx="42259">
                  <c:v>-4.1319799999999997E-2</c:v>
                </c:pt>
                <c:pt idx="42260">
                  <c:v>-3.0955300000000002E-2</c:v>
                </c:pt>
                <c:pt idx="42261">
                  <c:v>-3.41225E-2</c:v>
                </c:pt>
                <c:pt idx="42262">
                  <c:v>-3.9635700000000003E-2</c:v>
                </c:pt>
                <c:pt idx="42263">
                  <c:v>-4.4272400000000003E-2</c:v>
                </c:pt>
                <c:pt idx="42264">
                  <c:v>-3.9935100000000001E-2</c:v>
                </c:pt>
                <c:pt idx="42265">
                  <c:v>-2.74773E-2</c:v>
                </c:pt>
                <c:pt idx="42266">
                  <c:v>-3.4852000000000001E-2</c:v>
                </c:pt>
                <c:pt idx="42267">
                  <c:v>-3.8380600000000001E-2</c:v>
                </c:pt>
                <c:pt idx="42268">
                  <c:v>-4.3063200000000003E-2</c:v>
                </c:pt>
                <c:pt idx="42269">
                  <c:v>-4.4252399999999997E-2</c:v>
                </c:pt>
                <c:pt idx="42270">
                  <c:v>-4.3674499999999998E-2</c:v>
                </c:pt>
                <c:pt idx="42271">
                  <c:v>-2.9202499999999999E-2</c:v>
                </c:pt>
                <c:pt idx="42272">
                  <c:v>-2.5217099999999999E-2</c:v>
                </c:pt>
                <c:pt idx="42273">
                  <c:v>-3.2752000000000003E-2</c:v>
                </c:pt>
                <c:pt idx="42274">
                  <c:v>-2.88706E-2</c:v>
                </c:pt>
                <c:pt idx="42275">
                  <c:v>-4.1203499999999997E-2</c:v>
                </c:pt>
                <c:pt idx="42276">
                  <c:v>-3.4762399999999999E-2</c:v>
                </c:pt>
                <c:pt idx="42277">
                  <c:v>-2.3640600000000001E-2</c:v>
                </c:pt>
                <c:pt idx="42278">
                  <c:v>-4.7943100000000002E-2</c:v>
                </c:pt>
                <c:pt idx="42279">
                  <c:v>-4.7989799999999999E-2</c:v>
                </c:pt>
                <c:pt idx="42280">
                  <c:v>-4.5800199999999999E-2</c:v>
                </c:pt>
                <c:pt idx="42281">
                  <c:v>-4.2758900000000002E-2</c:v>
                </c:pt>
                <c:pt idx="42282">
                  <c:v>-2.3114200000000001E-2</c:v>
                </c:pt>
                <c:pt idx="42283">
                  <c:v>-3.8135500000000003E-2</c:v>
                </c:pt>
                <c:pt idx="42284">
                  <c:v>-4.7040899999999997E-2</c:v>
                </c:pt>
                <c:pt idx="42285">
                  <c:v>-4.87719E-2</c:v>
                </c:pt>
                <c:pt idx="42286">
                  <c:v>-5.5558200000000002E-2</c:v>
                </c:pt>
                <c:pt idx="42287">
                  <c:v>-4.4893299999999997E-2</c:v>
                </c:pt>
                <c:pt idx="42288">
                  <c:v>-4.4125600000000001E-2</c:v>
                </c:pt>
                <c:pt idx="42289">
                  <c:v>-3.1590500000000001E-2</c:v>
                </c:pt>
                <c:pt idx="42290">
                  <c:v>-4.9732199999999997E-2</c:v>
                </c:pt>
                <c:pt idx="42291">
                  <c:v>-1.45807E-2</c:v>
                </c:pt>
                <c:pt idx="42292">
                  <c:v>-4.6431500000000001E-2</c:v>
                </c:pt>
                <c:pt idx="42293">
                  <c:v>-3.7199999999999997E-2</c:v>
                </c:pt>
                <c:pt idx="42294">
                  <c:v>-4.7608400000000002E-2</c:v>
                </c:pt>
                <c:pt idx="42295">
                  <c:v>-3.1907999999999999E-2</c:v>
                </c:pt>
                <c:pt idx="42296">
                  <c:v>-4.53386E-2</c:v>
                </c:pt>
                <c:pt idx="42297">
                  <c:v>-3.4629800000000002E-2</c:v>
                </c:pt>
                <c:pt idx="42298">
                  <c:v>-2.8243999999999998E-2</c:v>
                </c:pt>
                <c:pt idx="42299">
                  <c:v>-2.42863E-2</c:v>
                </c:pt>
                <c:pt idx="42300">
                  <c:v>-7.9832099999999993E-3</c:v>
                </c:pt>
                <c:pt idx="42301">
                  <c:v>-3.53365E-2</c:v>
                </c:pt>
                <c:pt idx="42302">
                  <c:v>-3.2929399999999998E-2</c:v>
                </c:pt>
                <c:pt idx="42303">
                  <c:v>-2.7907399999999999E-2</c:v>
                </c:pt>
                <c:pt idx="42304">
                  <c:v>-3.13282E-2</c:v>
                </c:pt>
                <c:pt idx="42305">
                  <c:v>-2.1570200000000001E-2</c:v>
                </c:pt>
                <c:pt idx="42306">
                  <c:v>-2.9004100000000001E-2</c:v>
                </c:pt>
                <c:pt idx="42307">
                  <c:v>-2.8818099999999999E-2</c:v>
                </c:pt>
                <c:pt idx="42308">
                  <c:v>-2.4393999999999999E-2</c:v>
                </c:pt>
                <c:pt idx="42309">
                  <c:v>-1.39112E-2</c:v>
                </c:pt>
                <c:pt idx="42310">
                  <c:v>-3.5264999999999998E-2</c:v>
                </c:pt>
                <c:pt idx="42311">
                  <c:v>-2.3936300000000001E-2</c:v>
                </c:pt>
                <c:pt idx="42312">
                  <c:v>-3.1295799999999999E-2</c:v>
                </c:pt>
                <c:pt idx="42313">
                  <c:v>-3.6230100000000001E-2</c:v>
                </c:pt>
                <c:pt idx="42314">
                  <c:v>-3.6960600000000003E-2</c:v>
                </c:pt>
                <c:pt idx="42315">
                  <c:v>-4.6845400000000002E-2</c:v>
                </c:pt>
                <c:pt idx="42316">
                  <c:v>-3.3872600000000003E-2</c:v>
                </c:pt>
                <c:pt idx="42317">
                  <c:v>-2.8480499999999999E-2</c:v>
                </c:pt>
                <c:pt idx="42318">
                  <c:v>-1.1879900000000001E-2</c:v>
                </c:pt>
                <c:pt idx="42319">
                  <c:v>-1.22414E-2</c:v>
                </c:pt>
                <c:pt idx="42320">
                  <c:v>-3.0384100000000001E-2</c:v>
                </c:pt>
                <c:pt idx="42321">
                  <c:v>-3.9208399999999997E-2</c:v>
                </c:pt>
                <c:pt idx="42322">
                  <c:v>-6.3981099999999999E-2</c:v>
                </c:pt>
                <c:pt idx="42323">
                  <c:v>-4.0978399999999998E-2</c:v>
                </c:pt>
                <c:pt idx="42324">
                  <c:v>-5.6408899999999998E-2</c:v>
                </c:pt>
                <c:pt idx="42325">
                  <c:v>-3.8196599999999997E-2</c:v>
                </c:pt>
                <c:pt idx="42326">
                  <c:v>-4.5469299999999997E-2</c:v>
                </c:pt>
                <c:pt idx="42327">
                  <c:v>-3.3324199999999998E-2</c:v>
                </c:pt>
                <c:pt idx="42328">
                  <c:v>-2.8109599999999998E-2</c:v>
                </c:pt>
                <c:pt idx="42329">
                  <c:v>-4.0145899999999998E-2</c:v>
                </c:pt>
                <c:pt idx="42330">
                  <c:v>-4.2724599999999996E-3</c:v>
                </c:pt>
                <c:pt idx="42331">
                  <c:v>-3.09105E-2</c:v>
                </c:pt>
                <c:pt idx="42332">
                  <c:v>-4.5159299999999999E-2</c:v>
                </c:pt>
                <c:pt idx="42333">
                  <c:v>-4.1247399999999997E-2</c:v>
                </c:pt>
                <c:pt idx="42334">
                  <c:v>-4.7374699999999999E-2</c:v>
                </c:pt>
                <c:pt idx="42335">
                  <c:v>-3.2627099999999999E-2</c:v>
                </c:pt>
                <c:pt idx="42336">
                  <c:v>-3.15275E-2</c:v>
                </c:pt>
                <c:pt idx="42337">
                  <c:v>-2.6640899999999999E-2</c:v>
                </c:pt>
                <c:pt idx="42338">
                  <c:v>-2.8405199999999999E-2</c:v>
                </c:pt>
                <c:pt idx="42339">
                  <c:v>-4.9487099999999999E-2</c:v>
                </c:pt>
                <c:pt idx="42340">
                  <c:v>-2.65074E-2</c:v>
                </c:pt>
                <c:pt idx="42341">
                  <c:v>-3.8822200000000001E-2</c:v>
                </c:pt>
                <c:pt idx="42342">
                  <c:v>-4.2828600000000001E-2</c:v>
                </c:pt>
                <c:pt idx="42343">
                  <c:v>-3.0407E-2</c:v>
                </c:pt>
                <c:pt idx="42344">
                  <c:v>-1.8754E-2</c:v>
                </c:pt>
                <c:pt idx="42345">
                  <c:v>-2.0849199999999998E-2</c:v>
                </c:pt>
                <c:pt idx="42346">
                  <c:v>-4.5537899999999999E-2</c:v>
                </c:pt>
                <c:pt idx="42347">
                  <c:v>-2.5534600000000001E-2</c:v>
                </c:pt>
                <c:pt idx="42348">
                  <c:v>-2.61564E-2</c:v>
                </c:pt>
                <c:pt idx="42349">
                  <c:v>-3.16315E-2</c:v>
                </c:pt>
                <c:pt idx="42350">
                  <c:v>-3.2853100000000003E-2</c:v>
                </c:pt>
                <c:pt idx="42351">
                  <c:v>-5.1883699999999998E-2</c:v>
                </c:pt>
                <c:pt idx="42352">
                  <c:v>-1.4817200000000001E-2</c:v>
                </c:pt>
                <c:pt idx="42353">
                  <c:v>-1.42326E-2</c:v>
                </c:pt>
                <c:pt idx="42354">
                  <c:v>-2.3890499999999999E-2</c:v>
                </c:pt>
                <c:pt idx="42355">
                  <c:v>-1.12333E-2</c:v>
                </c:pt>
                <c:pt idx="42356">
                  <c:v>-2.4582900000000001E-2</c:v>
                </c:pt>
                <c:pt idx="42357">
                  <c:v>-2.62346E-2</c:v>
                </c:pt>
                <c:pt idx="42358">
                  <c:v>-2.7802500000000001E-2</c:v>
                </c:pt>
                <c:pt idx="42359">
                  <c:v>-1.6786599999999999E-2</c:v>
                </c:pt>
                <c:pt idx="42360">
                  <c:v>-1.1728300000000001E-2</c:v>
                </c:pt>
                <c:pt idx="42361">
                  <c:v>-8.1262599999999997E-3</c:v>
                </c:pt>
                <c:pt idx="42362">
                  <c:v>-1.9992800000000002E-2</c:v>
                </c:pt>
                <c:pt idx="42363">
                  <c:v>-8.1930200000000005E-3</c:v>
                </c:pt>
                <c:pt idx="42364">
                  <c:v>-2.13022E-2</c:v>
                </c:pt>
                <c:pt idx="42365">
                  <c:v>-4.7388100000000004E-3</c:v>
                </c:pt>
                <c:pt idx="42366">
                  <c:v>-2.66886E-2</c:v>
                </c:pt>
                <c:pt idx="42367">
                  <c:v>-9.9668499999999993E-3</c:v>
                </c:pt>
                <c:pt idx="42368">
                  <c:v>-3.3773400000000002E-2</c:v>
                </c:pt>
                <c:pt idx="42369">
                  <c:v>-4.6148300000000003E-3</c:v>
                </c:pt>
                <c:pt idx="42370">
                  <c:v>-1.9597999999999998E-3</c:v>
                </c:pt>
                <c:pt idx="42371">
                  <c:v>4.0350000000000004E-3</c:v>
                </c:pt>
                <c:pt idx="42372">
                  <c:v>-1.61572E-2</c:v>
                </c:pt>
                <c:pt idx="42373">
                  <c:v>-2.9961600000000001E-2</c:v>
                </c:pt>
                <c:pt idx="42374">
                  <c:v>-9.8371499999999994E-3</c:v>
                </c:pt>
                <c:pt idx="42375">
                  <c:v>-7.4214900000000002E-3</c:v>
                </c:pt>
                <c:pt idx="42376">
                  <c:v>-1.2855500000000001E-3</c:v>
                </c:pt>
                <c:pt idx="42377">
                  <c:v>1.46389E-3</c:v>
                </c:pt>
                <c:pt idx="42378">
                  <c:v>1.1472700000000001E-2</c:v>
                </c:pt>
                <c:pt idx="42379">
                  <c:v>1.1007299999999999E-2</c:v>
                </c:pt>
                <c:pt idx="42380">
                  <c:v>-9.8810200000000008E-3</c:v>
                </c:pt>
                <c:pt idx="42381">
                  <c:v>-1.65281E-2</c:v>
                </c:pt>
                <c:pt idx="42382">
                  <c:v>9.1419199999999996E-3</c:v>
                </c:pt>
                <c:pt idx="42383">
                  <c:v>-2.4061199999999999E-3</c:v>
                </c:pt>
                <c:pt idx="42384">
                  <c:v>2.9679299999999999E-2</c:v>
                </c:pt>
                <c:pt idx="42385">
                  <c:v>6.5794E-3</c:v>
                </c:pt>
                <c:pt idx="42386">
                  <c:v>1.9748700000000001E-2</c:v>
                </c:pt>
                <c:pt idx="42387">
                  <c:v>8.6240799999999992E-3</c:v>
                </c:pt>
                <c:pt idx="42388">
                  <c:v>2.15511E-2</c:v>
                </c:pt>
                <c:pt idx="42389">
                  <c:v>1.8815999999999999E-2</c:v>
                </c:pt>
                <c:pt idx="42390">
                  <c:v>3.5482399999999997E-2</c:v>
                </c:pt>
                <c:pt idx="42391">
                  <c:v>8.2912400000000001E-3</c:v>
                </c:pt>
                <c:pt idx="42392">
                  <c:v>2.23789E-2</c:v>
                </c:pt>
                <c:pt idx="42393">
                  <c:v>3.2838800000000001E-2</c:v>
                </c:pt>
                <c:pt idx="42394">
                  <c:v>2.9626799999999998E-2</c:v>
                </c:pt>
                <c:pt idx="42395">
                  <c:v>1.4678999999999999E-2</c:v>
                </c:pt>
                <c:pt idx="42396">
                  <c:v>1.3513600000000001E-2</c:v>
                </c:pt>
                <c:pt idx="42397">
                  <c:v>1.7527600000000001E-2</c:v>
                </c:pt>
                <c:pt idx="42398">
                  <c:v>1.43681E-2</c:v>
                </c:pt>
                <c:pt idx="42399">
                  <c:v>2.13881E-2</c:v>
                </c:pt>
                <c:pt idx="42400">
                  <c:v>2.2863399999999999E-2</c:v>
                </c:pt>
                <c:pt idx="42401">
                  <c:v>2.08893E-2</c:v>
                </c:pt>
                <c:pt idx="42402">
                  <c:v>2.3111300000000001E-2</c:v>
                </c:pt>
                <c:pt idx="42403">
                  <c:v>3.36809E-2</c:v>
                </c:pt>
                <c:pt idx="42404">
                  <c:v>2.69842E-2</c:v>
                </c:pt>
                <c:pt idx="42405">
                  <c:v>1.1403999999999999E-2</c:v>
                </c:pt>
                <c:pt idx="42406">
                  <c:v>1.1167499999999999E-3</c:v>
                </c:pt>
                <c:pt idx="42407">
                  <c:v>1.8833200000000001E-2</c:v>
                </c:pt>
                <c:pt idx="42408">
                  <c:v>1.8534700000000001E-2</c:v>
                </c:pt>
                <c:pt idx="42409">
                  <c:v>-4.5375800000000003E-3</c:v>
                </c:pt>
                <c:pt idx="42410">
                  <c:v>2.4344399999999999E-2</c:v>
                </c:pt>
                <c:pt idx="42411">
                  <c:v>2.7987499999999998E-2</c:v>
                </c:pt>
                <c:pt idx="42412">
                  <c:v>3.8578000000000001E-2</c:v>
                </c:pt>
                <c:pt idx="42413">
                  <c:v>2.4502800000000002E-2</c:v>
                </c:pt>
                <c:pt idx="42414">
                  <c:v>2.8327000000000001E-2</c:v>
                </c:pt>
                <c:pt idx="42415">
                  <c:v>2.0823500000000002E-2</c:v>
                </c:pt>
                <c:pt idx="42416">
                  <c:v>3.0804600000000001E-2</c:v>
                </c:pt>
                <c:pt idx="42417">
                  <c:v>1.8039699999999999E-2</c:v>
                </c:pt>
                <c:pt idx="42418">
                  <c:v>2.0880699999999999E-2</c:v>
                </c:pt>
                <c:pt idx="42419">
                  <c:v>2.1401400000000001E-2</c:v>
                </c:pt>
                <c:pt idx="42420">
                  <c:v>2.6933700000000001E-2</c:v>
                </c:pt>
                <c:pt idx="42421">
                  <c:v>3.40986E-2</c:v>
                </c:pt>
                <c:pt idx="42422">
                  <c:v>1.5794800000000001E-2</c:v>
                </c:pt>
                <c:pt idx="42423" formatCode="0.00E+00">
                  <c:v>1.2985200000000001E-2</c:v>
                </c:pt>
                <c:pt idx="42424">
                  <c:v>1.99738E-2</c:v>
                </c:pt>
                <c:pt idx="42425">
                  <c:v>1.8874200000000001E-2</c:v>
                </c:pt>
                <c:pt idx="42426">
                  <c:v>1.6500500000000001E-2</c:v>
                </c:pt>
                <c:pt idx="42427">
                  <c:v>3.4944500000000003E-2</c:v>
                </c:pt>
                <c:pt idx="42428">
                  <c:v>2.7105299999999999E-2</c:v>
                </c:pt>
                <c:pt idx="42429">
                  <c:v>4.0448199999999997E-2</c:v>
                </c:pt>
                <c:pt idx="42430">
                  <c:v>2.8349900000000001E-2</c:v>
                </c:pt>
                <c:pt idx="42431">
                  <c:v>2.91662E-2</c:v>
                </c:pt>
                <c:pt idx="42432">
                  <c:v>2.4639100000000001E-2</c:v>
                </c:pt>
                <c:pt idx="42433">
                  <c:v>2.5148400000000001E-2</c:v>
                </c:pt>
                <c:pt idx="42434">
                  <c:v>2.5256199999999999E-2</c:v>
                </c:pt>
                <c:pt idx="42435">
                  <c:v>3.42779E-2</c:v>
                </c:pt>
                <c:pt idx="42436">
                  <c:v>4.2154299999999999E-2</c:v>
                </c:pt>
                <c:pt idx="42437">
                  <c:v>4.9024600000000002E-2</c:v>
                </c:pt>
                <c:pt idx="42438">
                  <c:v>4.92516E-2</c:v>
                </c:pt>
                <c:pt idx="42439">
                  <c:v>3.9003400000000001E-2</c:v>
                </c:pt>
                <c:pt idx="42440">
                  <c:v>3.0734999999999998E-2</c:v>
                </c:pt>
                <c:pt idx="42441">
                  <c:v>1.7564799999999998E-2</c:v>
                </c:pt>
                <c:pt idx="42442">
                  <c:v>3.2611800000000003E-2</c:v>
                </c:pt>
                <c:pt idx="42443">
                  <c:v>2.3090400000000001E-2</c:v>
                </c:pt>
                <c:pt idx="42444">
                  <c:v>4.5217500000000001E-2</c:v>
                </c:pt>
                <c:pt idx="42445">
                  <c:v>4.4029199999999998E-2</c:v>
                </c:pt>
                <c:pt idx="42446">
                  <c:v>4.9292599999999999E-2</c:v>
                </c:pt>
                <c:pt idx="42447">
                  <c:v>3.8595200000000003E-2</c:v>
                </c:pt>
                <c:pt idx="42448">
                  <c:v>2.0442999999999999E-2</c:v>
                </c:pt>
                <c:pt idx="42449">
                  <c:v>1.7481799999999999E-2</c:v>
                </c:pt>
                <c:pt idx="42450">
                  <c:v>3.1599000000000002E-2</c:v>
                </c:pt>
                <c:pt idx="42451">
                  <c:v>3.05052E-2</c:v>
                </c:pt>
                <c:pt idx="42452">
                  <c:v>2.47345E-2</c:v>
                </c:pt>
                <c:pt idx="42453">
                  <c:v>3.2101600000000001E-2</c:v>
                </c:pt>
                <c:pt idx="42454">
                  <c:v>1.15461E-2</c:v>
                </c:pt>
                <c:pt idx="42455">
                  <c:v>3.2688099999999998E-2</c:v>
                </c:pt>
                <c:pt idx="42456">
                  <c:v>1.9246099999999999E-2</c:v>
                </c:pt>
                <c:pt idx="42457">
                  <c:v>2.7348500000000001E-2</c:v>
                </c:pt>
                <c:pt idx="42458">
                  <c:v>2.48699E-2</c:v>
                </c:pt>
                <c:pt idx="42459">
                  <c:v>3.05052E-2</c:v>
                </c:pt>
                <c:pt idx="42460">
                  <c:v>2.2306400000000001E-2</c:v>
                </c:pt>
                <c:pt idx="42461">
                  <c:v>4.1727100000000003E-2</c:v>
                </c:pt>
                <c:pt idx="42462">
                  <c:v>3.1715399999999998E-2</c:v>
                </c:pt>
                <c:pt idx="42463">
                  <c:v>3.2710999999999997E-2</c:v>
                </c:pt>
                <c:pt idx="42464">
                  <c:v>2.5739700000000001E-2</c:v>
                </c:pt>
                <c:pt idx="42465">
                  <c:v>2.4800300000000001E-2</c:v>
                </c:pt>
                <c:pt idx="42466">
                  <c:v>3.4396200000000002E-2</c:v>
                </c:pt>
                <c:pt idx="42467">
                  <c:v>3.2690999999999998E-2</c:v>
                </c:pt>
                <c:pt idx="42468">
                  <c:v>4.93011E-2</c:v>
                </c:pt>
                <c:pt idx="42469">
                  <c:v>4.0266000000000003E-2</c:v>
                </c:pt>
                <c:pt idx="42470">
                  <c:v>6.84443E-2</c:v>
                </c:pt>
                <c:pt idx="42471">
                  <c:v>5.6773200000000003E-2</c:v>
                </c:pt>
                <c:pt idx="42472">
                  <c:v>4.6963699999999997E-2</c:v>
                </c:pt>
                <c:pt idx="42473">
                  <c:v>5.3588900000000002E-2</c:v>
                </c:pt>
                <c:pt idx="42474">
                  <c:v>2.9401799999999999E-2</c:v>
                </c:pt>
                <c:pt idx="42475">
                  <c:v>4.1209200000000001E-2</c:v>
                </c:pt>
                <c:pt idx="42476">
                  <c:v>5.31282E-2</c:v>
                </c:pt>
                <c:pt idx="42477">
                  <c:v>5.1097900000000002E-2</c:v>
                </c:pt>
                <c:pt idx="42478">
                  <c:v>5.4064800000000003E-2</c:v>
                </c:pt>
                <c:pt idx="42479" formatCode="0.00E+00">
                  <c:v>5.46904E-2</c:v>
                </c:pt>
                <c:pt idx="42480">
                  <c:v>4.6338999999999998E-2</c:v>
                </c:pt>
                <c:pt idx="42481">
                  <c:v>4.0174500000000002E-2</c:v>
                </c:pt>
                <c:pt idx="42482">
                  <c:v>3.3654200000000002E-2</c:v>
                </c:pt>
                <c:pt idx="42483">
                  <c:v>4.5666699999999998E-2</c:v>
                </c:pt>
                <c:pt idx="42484">
                  <c:v>3.7567099999999999E-2</c:v>
                </c:pt>
                <c:pt idx="42485">
                  <c:v>4.5450200000000003E-2</c:v>
                </c:pt>
                <c:pt idx="42486">
                  <c:v>3.2638500000000001E-2</c:v>
                </c:pt>
                <c:pt idx="42487">
                  <c:v>3.97635E-2</c:v>
                </c:pt>
                <c:pt idx="42488">
                  <c:v>4.9615899999999998E-2</c:v>
                </c:pt>
                <c:pt idx="42489">
                  <c:v>3.9456400000000003E-2</c:v>
                </c:pt>
                <c:pt idx="42490">
                  <c:v>2.24028E-2</c:v>
                </c:pt>
                <c:pt idx="42491">
                  <c:v>2.7170199999999999E-2</c:v>
                </c:pt>
                <c:pt idx="42492">
                  <c:v>5.0651599999999998E-2</c:v>
                </c:pt>
                <c:pt idx="42493">
                  <c:v>4.9975400000000003E-2</c:v>
                </c:pt>
                <c:pt idx="42494">
                  <c:v>5.59044E-2</c:v>
                </c:pt>
                <c:pt idx="42495">
                  <c:v>4.9432799999999999E-2</c:v>
                </c:pt>
                <c:pt idx="42496">
                  <c:v>4.1482900000000003E-2</c:v>
                </c:pt>
                <c:pt idx="42497">
                  <c:v>3.9986599999999997E-2</c:v>
                </c:pt>
                <c:pt idx="42498">
                  <c:v>3.9343799999999998E-2</c:v>
                </c:pt>
                <c:pt idx="42499">
                  <c:v>2.8803800000000001E-2</c:v>
                </c:pt>
                <c:pt idx="42500">
                  <c:v>4.0314700000000002E-2</c:v>
                </c:pt>
                <c:pt idx="42501">
                  <c:v>3.6176699999999999E-2</c:v>
                </c:pt>
                <c:pt idx="42502">
                  <c:v>3.5364199999999998E-2</c:v>
                </c:pt>
                <c:pt idx="42503">
                  <c:v>3.8675300000000003E-2</c:v>
                </c:pt>
                <c:pt idx="42504">
                  <c:v>5.5645E-2</c:v>
                </c:pt>
                <c:pt idx="42505">
                  <c:v>5.6596800000000003E-2</c:v>
                </c:pt>
                <c:pt idx="42506">
                  <c:v>6.8603499999999998E-2</c:v>
                </c:pt>
                <c:pt idx="42507">
                  <c:v>3.6700200000000002E-2</c:v>
                </c:pt>
                <c:pt idx="42508">
                  <c:v>5.7730700000000003E-2</c:v>
                </c:pt>
                <c:pt idx="42509">
                  <c:v>4.9540500000000001E-2</c:v>
                </c:pt>
                <c:pt idx="42510">
                  <c:v>4.8100499999999997E-2</c:v>
                </c:pt>
                <c:pt idx="42511">
                  <c:v>5.0193799999999997E-2</c:v>
                </c:pt>
                <c:pt idx="42512">
                  <c:v>4.3811799999999998E-2</c:v>
                </c:pt>
                <c:pt idx="42513">
                  <c:v>4.3475199999999999E-2</c:v>
                </c:pt>
                <c:pt idx="42514">
                  <c:v>4.6589899999999997E-2</c:v>
                </c:pt>
                <c:pt idx="42515">
                  <c:v>6.4148899999999995E-2</c:v>
                </c:pt>
                <c:pt idx="42516">
                  <c:v>5.5879600000000001E-2</c:v>
                </c:pt>
                <c:pt idx="42517">
                  <c:v>6.6100099999999995E-2</c:v>
                </c:pt>
                <c:pt idx="42518">
                  <c:v>3.6085100000000002E-2</c:v>
                </c:pt>
                <c:pt idx="42519">
                  <c:v>3.92179E-2</c:v>
                </c:pt>
                <c:pt idx="42520">
                  <c:v>5.8761599999999997E-2</c:v>
                </c:pt>
                <c:pt idx="42521">
                  <c:v>4.68359E-2</c:v>
                </c:pt>
                <c:pt idx="42522">
                  <c:v>5.9255599999999999E-2</c:v>
                </c:pt>
                <c:pt idx="42523">
                  <c:v>5.68829E-2</c:v>
                </c:pt>
                <c:pt idx="42524">
                  <c:v>4.64754E-2</c:v>
                </c:pt>
                <c:pt idx="42525">
                  <c:v>5.1523199999999998E-2</c:v>
                </c:pt>
                <c:pt idx="42526">
                  <c:v>4.3225300000000001E-2</c:v>
                </c:pt>
                <c:pt idx="42527">
                  <c:v>4.2398499999999999E-2</c:v>
                </c:pt>
                <c:pt idx="42528">
                  <c:v>3.9458300000000002E-2</c:v>
                </c:pt>
                <c:pt idx="42529">
                  <c:v>5.06582E-2</c:v>
                </c:pt>
                <c:pt idx="42530">
                  <c:v>6.8193400000000001E-2</c:v>
                </c:pt>
                <c:pt idx="42531">
                  <c:v>4.51622E-2</c:v>
                </c:pt>
                <c:pt idx="42532">
                  <c:v>3.7486100000000001E-2</c:v>
                </c:pt>
                <c:pt idx="42533">
                  <c:v>3.2525999999999999E-2</c:v>
                </c:pt>
                <c:pt idx="42534">
                  <c:v>3.8697200000000001E-2</c:v>
                </c:pt>
                <c:pt idx="42535">
                  <c:v>3.70102E-2</c:v>
                </c:pt>
                <c:pt idx="42536">
                  <c:v>1.6418499999999999E-2</c:v>
                </c:pt>
                <c:pt idx="42537">
                  <c:v>3.8690599999999999E-2</c:v>
                </c:pt>
                <c:pt idx="42538">
                  <c:v>4.0135400000000002E-2</c:v>
                </c:pt>
                <c:pt idx="42539">
                  <c:v>5.0680200000000002E-2</c:v>
                </c:pt>
                <c:pt idx="42540">
                  <c:v>5.1167499999999998E-2</c:v>
                </c:pt>
                <c:pt idx="42541">
                  <c:v>3.9685199999999997E-2</c:v>
                </c:pt>
                <c:pt idx="42542">
                  <c:v>3.5627399999999997E-2</c:v>
                </c:pt>
                <c:pt idx="42543">
                  <c:v>3.8900400000000002E-2</c:v>
                </c:pt>
                <c:pt idx="42544">
                  <c:v>3.1816499999999998E-2</c:v>
                </c:pt>
                <c:pt idx="42545">
                  <c:v>5.70354E-2</c:v>
                </c:pt>
                <c:pt idx="42546">
                  <c:v>4.6177900000000001E-2</c:v>
                </c:pt>
                <c:pt idx="42547">
                  <c:v>5.19161E-2</c:v>
                </c:pt>
                <c:pt idx="42548">
                  <c:v>4.6308500000000002E-2</c:v>
                </c:pt>
                <c:pt idx="42549">
                  <c:v>4.6497299999999998E-2</c:v>
                </c:pt>
                <c:pt idx="42550">
                  <c:v>4.3724100000000002E-2</c:v>
                </c:pt>
                <c:pt idx="42551">
                  <c:v>3.8619000000000001E-2</c:v>
                </c:pt>
                <c:pt idx="42552">
                  <c:v>4.7074299999999999E-2</c:v>
                </c:pt>
                <c:pt idx="42553">
                  <c:v>5.50432E-2</c:v>
                </c:pt>
                <c:pt idx="42554">
                  <c:v>3.2793000000000003E-2</c:v>
                </c:pt>
                <c:pt idx="42555">
                  <c:v>5.2000999999999999E-2</c:v>
                </c:pt>
                <c:pt idx="42556">
                  <c:v>5.2664799999999998E-2</c:v>
                </c:pt>
                <c:pt idx="42557">
                  <c:v>4.8343700000000003E-2</c:v>
                </c:pt>
                <c:pt idx="42558">
                  <c:v>4.6464900000000003E-2</c:v>
                </c:pt>
                <c:pt idx="42559">
                  <c:v>1.90086E-2</c:v>
                </c:pt>
                <c:pt idx="42560">
                  <c:v>2.9766999999999998E-2</c:v>
                </c:pt>
                <c:pt idx="42561">
                  <c:v>5.01184E-2</c:v>
                </c:pt>
                <c:pt idx="42562">
                  <c:v>4.6691900000000001E-2</c:v>
                </c:pt>
                <c:pt idx="42563">
                  <c:v>3.8198500000000003E-2</c:v>
                </c:pt>
                <c:pt idx="42564">
                  <c:v>3.9293300000000003E-2</c:v>
                </c:pt>
                <c:pt idx="42565">
                  <c:v>2.7788199999999999E-2</c:v>
                </c:pt>
                <c:pt idx="42566">
                  <c:v>5.0687799999999998E-2</c:v>
                </c:pt>
                <c:pt idx="42567">
                  <c:v>2.5607100000000001E-2</c:v>
                </c:pt>
                <c:pt idx="42568">
                  <c:v>4.0115400000000002E-2</c:v>
                </c:pt>
                <c:pt idx="42569">
                  <c:v>3.4495400000000002E-2</c:v>
                </c:pt>
                <c:pt idx="42570">
                  <c:v>4.0149700000000003E-2</c:v>
                </c:pt>
                <c:pt idx="42571">
                  <c:v>1.9706700000000001E-2</c:v>
                </c:pt>
                <c:pt idx="42572">
                  <c:v>3.3748599999999997E-2</c:v>
                </c:pt>
                <c:pt idx="42573">
                  <c:v>1.56326E-2</c:v>
                </c:pt>
                <c:pt idx="42574">
                  <c:v>4.34446E-2</c:v>
                </c:pt>
                <c:pt idx="42575">
                  <c:v>4.1853000000000001E-2</c:v>
                </c:pt>
                <c:pt idx="42576">
                  <c:v>2.66628E-2</c:v>
                </c:pt>
                <c:pt idx="42577">
                  <c:v>3.8619000000000001E-2</c:v>
                </c:pt>
                <c:pt idx="42578">
                  <c:v>-3.01075E-3</c:v>
                </c:pt>
                <c:pt idx="42579">
                  <c:v>4.0307000000000003E-2</c:v>
                </c:pt>
                <c:pt idx="42580">
                  <c:v>3.9510700000000003E-2</c:v>
                </c:pt>
                <c:pt idx="42581">
                  <c:v>3.1898500000000003E-2</c:v>
                </c:pt>
                <c:pt idx="42582">
                  <c:v>2.5114999999999998E-2</c:v>
                </c:pt>
                <c:pt idx="42583">
                  <c:v>3.4144399999999998E-2</c:v>
                </c:pt>
                <c:pt idx="42584">
                  <c:v>2.9803300000000001E-2</c:v>
                </c:pt>
                <c:pt idx="42585">
                  <c:v>2.9613500000000001E-2</c:v>
                </c:pt>
                <c:pt idx="42586">
                  <c:v>2.9617299999999999E-2</c:v>
                </c:pt>
                <c:pt idx="42587">
                  <c:v>3.7110299999999999E-2</c:v>
                </c:pt>
                <c:pt idx="42588">
                  <c:v>4.2882000000000003E-2</c:v>
                </c:pt>
                <c:pt idx="42589">
                  <c:v>1.28851E-2</c:v>
                </c:pt>
                <c:pt idx="42590">
                  <c:v>4.6082499999999998E-2</c:v>
                </c:pt>
                <c:pt idx="42591">
                  <c:v>6.9723099999999998E-3</c:v>
                </c:pt>
                <c:pt idx="42592">
                  <c:v>2.0101500000000001E-2</c:v>
                </c:pt>
                <c:pt idx="42593">
                  <c:v>3.6842300000000001E-2</c:v>
                </c:pt>
                <c:pt idx="42594">
                  <c:v>3.2755899999999998E-2</c:v>
                </c:pt>
                <c:pt idx="42595">
                  <c:v>1.3033899999999999E-2</c:v>
                </c:pt>
                <c:pt idx="42596">
                  <c:v>2.4985299999999998E-2</c:v>
                </c:pt>
                <c:pt idx="42597">
                  <c:v>1.99785E-2</c:v>
                </c:pt>
                <c:pt idx="42598">
                  <c:v>2.25496E-2</c:v>
                </c:pt>
                <c:pt idx="42599">
                  <c:v>3.4257900000000001E-2</c:v>
                </c:pt>
                <c:pt idx="42600">
                  <c:v>2.1687499999999998E-2</c:v>
                </c:pt>
                <c:pt idx="42601">
                  <c:v>3.1417800000000003E-2</c:v>
                </c:pt>
                <c:pt idx="42602">
                  <c:v>1.35117E-2</c:v>
                </c:pt>
                <c:pt idx="42603">
                  <c:v>4.2762800000000004E-3</c:v>
                </c:pt>
                <c:pt idx="42604">
                  <c:v>1.7279599999999999E-2</c:v>
                </c:pt>
                <c:pt idx="42605">
                  <c:v>2.9823300000000001E-2</c:v>
                </c:pt>
                <c:pt idx="42606">
                  <c:v>4.6774900000000001E-2</c:v>
                </c:pt>
                <c:pt idx="42607">
                  <c:v>2.8037099999999999E-2</c:v>
                </c:pt>
                <c:pt idx="42608">
                  <c:v>2.25296E-2</c:v>
                </c:pt>
                <c:pt idx="42609">
                  <c:v>8.3694500000000005E-3</c:v>
                </c:pt>
                <c:pt idx="42610">
                  <c:v>1.6851399999999999E-3</c:v>
                </c:pt>
                <c:pt idx="42611">
                  <c:v>1.5342700000000001E-2</c:v>
                </c:pt>
                <c:pt idx="42612">
                  <c:v>2.6679000000000001E-2</c:v>
                </c:pt>
                <c:pt idx="42613">
                  <c:v>1.41954E-2</c:v>
                </c:pt>
                <c:pt idx="42614">
                  <c:v>2.8373700000000002E-2</c:v>
                </c:pt>
                <c:pt idx="42615">
                  <c:v>1.8724399999999999E-2</c:v>
                </c:pt>
                <c:pt idx="42616">
                  <c:v>3.1414999999999998E-2</c:v>
                </c:pt>
                <c:pt idx="42617">
                  <c:v>2.2679299999999999E-2</c:v>
                </c:pt>
                <c:pt idx="42618">
                  <c:v>1.3441099999999999E-2</c:v>
                </c:pt>
                <c:pt idx="42619">
                  <c:v>2.08874E-2</c:v>
                </c:pt>
                <c:pt idx="42620">
                  <c:v>2.0395300000000002E-2</c:v>
                </c:pt>
                <c:pt idx="42621">
                  <c:v>2.9933899999999999E-2</c:v>
                </c:pt>
                <c:pt idx="42622">
                  <c:v>1.6777E-2</c:v>
                </c:pt>
                <c:pt idx="42623">
                  <c:v>3.1326300000000001E-2</c:v>
                </c:pt>
                <c:pt idx="42624">
                  <c:v>3.4952200000000003E-2</c:v>
                </c:pt>
                <c:pt idx="42625">
                  <c:v>4.7923100000000003E-2</c:v>
                </c:pt>
                <c:pt idx="42626">
                  <c:v>1.7870899999999999E-2</c:v>
                </c:pt>
                <c:pt idx="42627">
                  <c:v>2.4199499999999999E-2</c:v>
                </c:pt>
                <c:pt idx="42628">
                  <c:v>1.0005E-2</c:v>
                </c:pt>
                <c:pt idx="42629">
                  <c:v>3.4091900000000001E-2</c:v>
                </c:pt>
                <c:pt idx="42630">
                  <c:v>4.6717599999999998E-2</c:v>
                </c:pt>
                <c:pt idx="42631">
                  <c:v>4.2901000000000002E-2</c:v>
                </c:pt>
                <c:pt idx="42632">
                  <c:v>4.87661E-2</c:v>
                </c:pt>
                <c:pt idx="42633">
                  <c:v>1.88684E-2</c:v>
                </c:pt>
                <c:pt idx="42634">
                  <c:v>2.27213E-2</c:v>
                </c:pt>
                <c:pt idx="42635">
                  <c:v>2.67715E-2</c:v>
                </c:pt>
                <c:pt idx="42636">
                  <c:v>3.4349400000000002E-2</c:v>
                </c:pt>
                <c:pt idx="42637">
                  <c:v>2.41947E-2</c:v>
                </c:pt>
                <c:pt idx="42638">
                  <c:v>2.6105900000000001E-2</c:v>
                </c:pt>
                <c:pt idx="42639">
                  <c:v>1.52102E-2</c:v>
                </c:pt>
                <c:pt idx="42640">
                  <c:v>3.0322999999999999E-2</c:v>
                </c:pt>
                <c:pt idx="42641">
                  <c:v>2.7618400000000001E-2</c:v>
                </c:pt>
                <c:pt idx="42642">
                  <c:v>2.0446800000000001E-3</c:v>
                </c:pt>
                <c:pt idx="42643">
                  <c:v>2.78721E-2</c:v>
                </c:pt>
                <c:pt idx="42644">
                  <c:v>1.6855200000000001E-2</c:v>
                </c:pt>
                <c:pt idx="42645">
                  <c:v>2.8280300000000001E-2</c:v>
                </c:pt>
                <c:pt idx="42646">
                  <c:v>2.40088E-2</c:v>
                </c:pt>
                <c:pt idx="42647">
                  <c:v>1.4841099999999999E-2</c:v>
                </c:pt>
                <c:pt idx="42648">
                  <c:v>3.5226800000000003E-2</c:v>
                </c:pt>
                <c:pt idx="42649">
                  <c:v>1.9424400000000001E-2</c:v>
                </c:pt>
                <c:pt idx="42650">
                  <c:v>3.5498599999999998E-2</c:v>
                </c:pt>
                <c:pt idx="42651">
                  <c:v>1.8213300000000002E-2</c:v>
                </c:pt>
                <c:pt idx="42652">
                  <c:v>8.9235300000000007E-3</c:v>
                </c:pt>
                <c:pt idx="42653">
                  <c:v>5.6324000000000001E-3</c:v>
                </c:pt>
                <c:pt idx="42654">
                  <c:v>6.8798100000000001E-3</c:v>
                </c:pt>
                <c:pt idx="42655">
                  <c:v>1.5961599999999999E-2</c:v>
                </c:pt>
                <c:pt idx="42656">
                  <c:v>7.8782999999999995E-3</c:v>
                </c:pt>
                <c:pt idx="42657">
                  <c:v>3.4685100000000003E-2</c:v>
                </c:pt>
                <c:pt idx="42658">
                  <c:v>1.7382600000000002E-2</c:v>
                </c:pt>
                <c:pt idx="42659">
                  <c:v>2.0937899999999999E-2</c:v>
                </c:pt>
                <c:pt idx="42660">
                  <c:v>1.19743E-2</c:v>
                </c:pt>
                <c:pt idx="42661">
                  <c:v>1.54696E-2</c:v>
                </c:pt>
                <c:pt idx="42662">
                  <c:v>1.25351E-2</c:v>
                </c:pt>
                <c:pt idx="42663">
                  <c:v>9.5100400000000009E-3</c:v>
                </c:pt>
                <c:pt idx="42664">
                  <c:v>4.3325400000000002E-3</c:v>
                </c:pt>
                <c:pt idx="42665">
                  <c:v>1.45884E-2</c:v>
                </c:pt>
                <c:pt idx="42666">
                  <c:v>-8.1567800000000006E-3</c:v>
                </c:pt>
                <c:pt idx="42667">
                  <c:v>-7.2078699999999999E-3</c:v>
                </c:pt>
                <c:pt idx="42668">
                  <c:v>-1.4877299999999999E-4</c:v>
                </c:pt>
                <c:pt idx="42669">
                  <c:v>4.7655099999999997E-3</c:v>
                </c:pt>
                <c:pt idx="42670">
                  <c:v>1.8844599999999999E-3</c:v>
                </c:pt>
                <c:pt idx="42671">
                  <c:v>1.42288E-2</c:v>
                </c:pt>
                <c:pt idx="42672">
                  <c:v>-3.92246E-3</c:v>
                </c:pt>
                <c:pt idx="42673">
                  <c:v>-9.7503699999999995E-3</c:v>
                </c:pt>
                <c:pt idx="42674">
                  <c:v>3.1814600000000001E-3</c:v>
                </c:pt>
                <c:pt idx="42675">
                  <c:v>1.96934E-2</c:v>
                </c:pt>
                <c:pt idx="42676">
                  <c:v>-6.3695899999999996E-3</c:v>
                </c:pt>
                <c:pt idx="42677">
                  <c:v>-1.1364000000000001E-2</c:v>
                </c:pt>
                <c:pt idx="42678">
                  <c:v>-5.5465699999999998E-3</c:v>
                </c:pt>
                <c:pt idx="42679">
                  <c:v>-1.6689299999999999E-4</c:v>
                </c:pt>
                <c:pt idx="42680">
                  <c:v>1.1781700000000001E-2</c:v>
                </c:pt>
                <c:pt idx="42681">
                  <c:v>-1.4019E-4</c:v>
                </c:pt>
                <c:pt idx="42682">
                  <c:v>3.84331E-3</c:v>
                </c:pt>
                <c:pt idx="42683">
                  <c:v>5.2890799999999998E-3</c:v>
                </c:pt>
                <c:pt idx="42684">
                  <c:v>-3.82614E-3</c:v>
                </c:pt>
                <c:pt idx="42685">
                  <c:v>-2.8600700000000001E-3</c:v>
                </c:pt>
                <c:pt idx="42686">
                  <c:v>-4.3630600000000002E-3</c:v>
                </c:pt>
                <c:pt idx="42687">
                  <c:v>-1.00451E-2</c:v>
                </c:pt>
                <c:pt idx="42688">
                  <c:v>-4.06265E-4</c:v>
                </c:pt>
                <c:pt idx="42689">
                  <c:v>-1.8815999999999999E-2</c:v>
                </c:pt>
                <c:pt idx="42690">
                  <c:v>-9.36413E-3</c:v>
                </c:pt>
                <c:pt idx="42691">
                  <c:v>-2.2014599999999999E-2</c:v>
                </c:pt>
                <c:pt idx="42692">
                  <c:v>-1.4977499999999999E-2</c:v>
                </c:pt>
                <c:pt idx="42693">
                  <c:v>-1.5425700000000001E-2</c:v>
                </c:pt>
                <c:pt idx="42694">
                  <c:v>-2.4930999999999998E-2</c:v>
                </c:pt>
                <c:pt idx="42695">
                  <c:v>-4.3989199999999999E-2</c:v>
                </c:pt>
                <c:pt idx="42696">
                  <c:v>-1.4791500000000001E-2</c:v>
                </c:pt>
                <c:pt idx="42697">
                  <c:v>-2.9458000000000002E-2</c:v>
                </c:pt>
                <c:pt idx="42698">
                  <c:v>-2.6258500000000001E-2</c:v>
                </c:pt>
                <c:pt idx="42699">
                  <c:v>-1.8313400000000001E-2</c:v>
                </c:pt>
                <c:pt idx="42700">
                  <c:v>-1.8380199999999999E-2</c:v>
                </c:pt>
                <c:pt idx="42701">
                  <c:v>-2.7728099999999999E-2</c:v>
                </c:pt>
                <c:pt idx="42702">
                  <c:v>-3.6359799999999998E-2</c:v>
                </c:pt>
                <c:pt idx="42703">
                  <c:v>-2.1980300000000001E-2</c:v>
                </c:pt>
                <c:pt idx="42704">
                  <c:v>-2.7541199999999998E-2</c:v>
                </c:pt>
                <c:pt idx="42705">
                  <c:v>-2.2369400000000001E-2</c:v>
                </c:pt>
                <c:pt idx="42706">
                  <c:v>-1.72205E-2</c:v>
                </c:pt>
                <c:pt idx="42707">
                  <c:v>-1.9731499999999999E-2</c:v>
                </c:pt>
                <c:pt idx="42708">
                  <c:v>-3.9077800000000003E-2</c:v>
                </c:pt>
                <c:pt idx="42709">
                  <c:v>-3.1980500000000002E-2</c:v>
                </c:pt>
                <c:pt idx="42710">
                  <c:v>-3.6033599999999999E-2</c:v>
                </c:pt>
                <c:pt idx="42711">
                  <c:v>-4.5108799999999998E-2</c:v>
                </c:pt>
                <c:pt idx="42712">
                  <c:v>-2.2681199999999999E-2</c:v>
                </c:pt>
                <c:pt idx="42713">
                  <c:v>-3.7996299999999997E-2</c:v>
                </c:pt>
                <c:pt idx="42714">
                  <c:v>-2.1388999999999998E-2</c:v>
                </c:pt>
                <c:pt idx="42715">
                  <c:v>-2.22521E-2</c:v>
                </c:pt>
                <c:pt idx="42716">
                  <c:v>-1.1876100000000001E-2</c:v>
                </c:pt>
                <c:pt idx="42717">
                  <c:v>-2.0709999999999999E-2</c:v>
                </c:pt>
                <c:pt idx="42718">
                  <c:v>-1.50928E-2</c:v>
                </c:pt>
                <c:pt idx="42719">
                  <c:v>-2.3596800000000001E-2</c:v>
                </c:pt>
                <c:pt idx="42720">
                  <c:v>-3.01552E-2</c:v>
                </c:pt>
                <c:pt idx="42721">
                  <c:v>-3.3398600000000001E-2</c:v>
                </c:pt>
                <c:pt idx="42722">
                  <c:v>-2.9023199999999999E-2</c:v>
                </c:pt>
                <c:pt idx="42723">
                  <c:v>-2.4951000000000001E-2</c:v>
                </c:pt>
                <c:pt idx="42724">
                  <c:v>-3.1780200000000002E-2</c:v>
                </c:pt>
                <c:pt idx="42725">
                  <c:v>-2.6575999999999999E-2</c:v>
                </c:pt>
                <c:pt idx="42726">
                  <c:v>-7.4300800000000004E-3</c:v>
                </c:pt>
                <c:pt idx="42727">
                  <c:v>-1.60456E-2</c:v>
                </c:pt>
                <c:pt idx="42728">
                  <c:v>-9.4251600000000001E-3</c:v>
                </c:pt>
                <c:pt idx="42729">
                  <c:v>-3.3127799999999999E-2</c:v>
                </c:pt>
                <c:pt idx="42730">
                  <c:v>-2.3910500000000001E-2</c:v>
                </c:pt>
                <c:pt idx="42731">
                  <c:v>-3.4699399999999998E-2</c:v>
                </c:pt>
                <c:pt idx="42732">
                  <c:v>-2.6697200000000001E-2</c:v>
                </c:pt>
                <c:pt idx="42733">
                  <c:v>-1.9471200000000001E-2</c:v>
                </c:pt>
                <c:pt idx="42734">
                  <c:v>-3.2875099999999997E-2</c:v>
                </c:pt>
                <c:pt idx="42735">
                  <c:v>-1.25446E-2</c:v>
                </c:pt>
                <c:pt idx="42736">
                  <c:v>-3.08743E-2</c:v>
                </c:pt>
                <c:pt idx="42737">
                  <c:v>-1.8628100000000002E-2</c:v>
                </c:pt>
                <c:pt idx="42738">
                  <c:v>-3.4350400000000003E-2</c:v>
                </c:pt>
                <c:pt idx="42739">
                  <c:v>-1.7183299999999999E-2</c:v>
                </c:pt>
                <c:pt idx="42740">
                  <c:v>-2.3838000000000002E-2</c:v>
                </c:pt>
                <c:pt idx="42741">
                  <c:v>-2.3464200000000001E-2</c:v>
                </c:pt>
                <c:pt idx="42742">
                  <c:v>-4.3062200000000002E-2</c:v>
                </c:pt>
                <c:pt idx="42743">
                  <c:v>-1.36776E-2</c:v>
                </c:pt>
                <c:pt idx="42744">
                  <c:v>-1.76697E-2</c:v>
                </c:pt>
                <c:pt idx="42745">
                  <c:v>-3.6754600000000002E-3</c:v>
                </c:pt>
                <c:pt idx="42746">
                  <c:v>-3.2152199999999999E-2</c:v>
                </c:pt>
                <c:pt idx="42747">
                  <c:v>-3.6437999999999998E-2</c:v>
                </c:pt>
                <c:pt idx="42748">
                  <c:v>-1.7084100000000001E-2</c:v>
                </c:pt>
                <c:pt idx="42749">
                  <c:v>-1.43003E-2</c:v>
                </c:pt>
                <c:pt idx="42750">
                  <c:v>-1.7808000000000001E-2</c:v>
                </c:pt>
                <c:pt idx="42751">
                  <c:v>-1.7857600000000001E-2</c:v>
                </c:pt>
                <c:pt idx="42752">
                  <c:v>-2.0141599999999999E-2</c:v>
                </c:pt>
                <c:pt idx="42753">
                  <c:v>-2.3117100000000002E-2</c:v>
                </c:pt>
                <c:pt idx="42754">
                  <c:v>-1.58014E-2</c:v>
                </c:pt>
                <c:pt idx="42755">
                  <c:v>-3.0243900000000001E-2</c:v>
                </c:pt>
                <c:pt idx="42756">
                  <c:v>-1.7480900000000001E-2</c:v>
                </c:pt>
                <c:pt idx="42757">
                  <c:v>-2.6124000000000001E-2</c:v>
                </c:pt>
                <c:pt idx="42758">
                  <c:v>-1.6282100000000001E-2</c:v>
                </c:pt>
                <c:pt idx="42759">
                  <c:v>-2.6407199999999999E-2</c:v>
                </c:pt>
                <c:pt idx="42760">
                  <c:v>-8.8396099999999995E-3</c:v>
                </c:pt>
                <c:pt idx="42761">
                  <c:v>-1.4420499999999999E-2</c:v>
                </c:pt>
                <c:pt idx="42762">
                  <c:v>-2.23188E-2</c:v>
                </c:pt>
                <c:pt idx="42763">
                  <c:v>-1.0528600000000001E-2</c:v>
                </c:pt>
                <c:pt idx="42764">
                  <c:v>-3.9910300000000003E-2</c:v>
                </c:pt>
                <c:pt idx="42765">
                  <c:v>-2.58636E-2</c:v>
                </c:pt>
                <c:pt idx="42766">
                  <c:v>-1.9618E-2</c:v>
                </c:pt>
                <c:pt idx="42767">
                  <c:v>-2.1967899999999999E-2</c:v>
                </c:pt>
                <c:pt idx="42768">
                  <c:v>-4.0167799999999997E-2</c:v>
                </c:pt>
                <c:pt idx="42769">
                  <c:v>-3.2647099999999998E-2</c:v>
                </c:pt>
                <c:pt idx="42770">
                  <c:v>-3.2280900000000001E-2</c:v>
                </c:pt>
                <c:pt idx="42771">
                  <c:v>-3.10946E-2</c:v>
                </c:pt>
                <c:pt idx="42772">
                  <c:v>-3.09696E-2</c:v>
                </c:pt>
                <c:pt idx="42773">
                  <c:v>-3.9893199999999997E-2</c:v>
                </c:pt>
                <c:pt idx="42774">
                  <c:v>-3.6007900000000002E-2</c:v>
                </c:pt>
                <c:pt idx="42775">
                  <c:v>-3.5260199999999998E-2</c:v>
                </c:pt>
                <c:pt idx="42776">
                  <c:v>-3.6347400000000002E-2</c:v>
                </c:pt>
                <c:pt idx="42777">
                  <c:v>-3.9339100000000002E-2</c:v>
                </c:pt>
                <c:pt idx="42778">
                  <c:v>-1.75657E-2</c:v>
                </c:pt>
                <c:pt idx="42779">
                  <c:v>-3.9458300000000002E-2</c:v>
                </c:pt>
                <c:pt idx="42780">
                  <c:v>-3.9102600000000001E-2</c:v>
                </c:pt>
                <c:pt idx="42781">
                  <c:v>-2.60553E-2</c:v>
                </c:pt>
                <c:pt idx="42782">
                  <c:v>-3.5964000000000003E-2</c:v>
                </c:pt>
                <c:pt idx="42783">
                  <c:v>-2.4239500000000001E-2</c:v>
                </c:pt>
                <c:pt idx="42784">
                  <c:v>-4.13332E-2</c:v>
                </c:pt>
                <c:pt idx="42785">
                  <c:v>-2.43301E-2</c:v>
                </c:pt>
                <c:pt idx="42786">
                  <c:v>-3.0039799999999998E-2</c:v>
                </c:pt>
                <c:pt idx="42787">
                  <c:v>-3.8753500000000003E-2</c:v>
                </c:pt>
                <c:pt idx="42788">
                  <c:v>-2.5753000000000002E-2</c:v>
                </c:pt>
                <c:pt idx="42789">
                  <c:v>-3.5685500000000002E-2</c:v>
                </c:pt>
                <c:pt idx="42790">
                  <c:v>-1.35117E-2</c:v>
                </c:pt>
                <c:pt idx="42791">
                  <c:v>-2.54898E-2</c:v>
                </c:pt>
                <c:pt idx="42792">
                  <c:v>-2.29988E-2</c:v>
                </c:pt>
                <c:pt idx="42793">
                  <c:v>-3.3262300000000002E-2</c:v>
                </c:pt>
                <c:pt idx="42794">
                  <c:v>-2.9795599999999998E-2</c:v>
                </c:pt>
                <c:pt idx="42795">
                  <c:v>-2.58379E-2</c:v>
                </c:pt>
                <c:pt idx="42796">
                  <c:v>-2.0419099999999999E-2</c:v>
                </c:pt>
                <c:pt idx="42797">
                  <c:v>-1.6483299999999999E-2</c:v>
                </c:pt>
                <c:pt idx="42798">
                  <c:v>-1.5759499999999999E-2</c:v>
                </c:pt>
                <c:pt idx="42799">
                  <c:v>-1.68524E-2</c:v>
                </c:pt>
                <c:pt idx="42800">
                  <c:v>-4.07333E-2</c:v>
                </c:pt>
                <c:pt idx="42801">
                  <c:v>-2.25039E-2</c:v>
                </c:pt>
                <c:pt idx="42802">
                  <c:v>-3.0734999999999998E-2</c:v>
                </c:pt>
                <c:pt idx="42803">
                  <c:v>-1.33305E-2</c:v>
                </c:pt>
                <c:pt idx="42804">
                  <c:v>-2.63252E-2</c:v>
                </c:pt>
                <c:pt idx="42805">
                  <c:v>-2.2102400000000001E-2</c:v>
                </c:pt>
                <c:pt idx="42806">
                  <c:v>-3.3516900000000002E-2</c:v>
                </c:pt>
                <c:pt idx="42807">
                  <c:v>-3.1930899999999998E-2</c:v>
                </c:pt>
                <c:pt idx="42808">
                  <c:v>-2.55604E-2</c:v>
                </c:pt>
                <c:pt idx="42809">
                  <c:v>-4.4814100000000003E-2</c:v>
                </c:pt>
                <c:pt idx="42810">
                  <c:v>-2.00205E-2</c:v>
                </c:pt>
                <c:pt idx="42811">
                  <c:v>-3.8157499999999997E-2</c:v>
                </c:pt>
                <c:pt idx="42812">
                  <c:v>-3.7235299999999999E-2</c:v>
                </c:pt>
                <c:pt idx="42813">
                  <c:v>-5.6600600000000001E-2</c:v>
                </c:pt>
                <c:pt idx="42814">
                  <c:v>-3.4604099999999999E-2</c:v>
                </c:pt>
                <c:pt idx="42815">
                  <c:v>-2.8832400000000001E-2</c:v>
                </c:pt>
                <c:pt idx="42816">
                  <c:v>-4.5264199999999997E-2</c:v>
                </c:pt>
                <c:pt idx="42817">
                  <c:v>-1.9466399999999998E-2</c:v>
                </c:pt>
                <c:pt idx="42818">
                  <c:v>-3.2802600000000001E-2</c:v>
                </c:pt>
                <c:pt idx="42819">
                  <c:v>-2.6311899999999999E-2</c:v>
                </c:pt>
                <c:pt idx="42820">
                  <c:v>-1.9226099999999999E-2</c:v>
                </c:pt>
                <c:pt idx="42821">
                  <c:v>-2.1985999999999999E-2</c:v>
                </c:pt>
                <c:pt idx="42822">
                  <c:v>-3.7444100000000001E-2</c:v>
                </c:pt>
                <c:pt idx="42823">
                  <c:v>-3.1361600000000003E-2</c:v>
                </c:pt>
                <c:pt idx="42824">
                  <c:v>-2.3042699999999999E-2</c:v>
                </c:pt>
                <c:pt idx="42825">
                  <c:v>-3.3096300000000002E-2</c:v>
                </c:pt>
                <c:pt idx="42826">
                  <c:v>-2.8469999999999999E-2</c:v>
                </c:pt>
                <c:pt idx="42827">
                  <c:v>-3.1441700000000003E-2</c:v>
                </c:pt>
                <c:pt idx="42828">
                  <c:v>-1.27993E-2</c:v>
                </c:pt>
                <c:pt idx="42829">
                  <c:v>-2.2359799999999999E-2</c:v>
                </c:pt>
                <c:pt idx="42830">
                  <c:v>-1.3361E-2</c:v>
                </c:pt>
                <c:pt idx="42831">
                  <c:v>-2.5505099999999999E-2</c:v>
                </c:pt>
                <c:pt idx="42832">
                  <c:v>-1.8528900000000001E-2</c:v>
                </c:pt>
                <c:pt idx="42833">
                  <c:v>-1.8568000000000001E-2</c:v>
                </c:pt>
                <c:pt idx="42834">
                  <c:v>-2.5862699999999999E-2</c:v>
                </c:pt>
                <c:pt idx="42835">
                  <c:v>-5.2785899999999997E-3</c:v>
                </c:pt>
                <c:pt idx="42836">
                  <c:v>-2.0559299999999999E-2</c:v>
                </c:pt>
                <c:pt idx="42837">
                  <c:v>-1.05991E-2</c:v>
                </c:pt>
                <c:pt idx="42838">
                  <c:v>-1.9481700000000001E-2</c:v>
                </c:pt>
                <c:pt idx="42839">
                  <c:v>-2.9185300000000001E-2</c:v>
                </c:pt>
                <c:pt idx="42840">
                  <c:v>-2.0862599999999999E-2</c:v>
                </c:pt>
                <c:pt idx="42841">
                  <c:v>-1.5833900000000001E-2</c:v>
                </c:pt>
                <c:pt idx="42842">
                  <c:v>-2.09026E-2</c:v>
                </c:pt>
                <c:pt idx="42843">
                  <c:v>-2.5011100000000001E-2</c:v>
                </c:pt>
                <c:pt idx="42844">
                  <c:v>9.75609E-4</c:v>
                </c:pt>
                <c:pt idx="42845">
                  <c:v>-1.25723E-2</c:v>
                </c:pt>
                <c:pt idx="42846">
                  <c:v>-8.8939699999999993E-3</c:v>
                </c:pt>
                <c:pt idx="42847">
                  <c:v>-4.8717499999999997E-2</c:v>
                </c:pt>
                <c:pt idx="42848">
                  <c:v>-2.2815700000000001E-2</c:v>
                </c:pt>
                <c:pt idx="42849">
                  <c:v>-4.5214699999999997E-2</c:v>
                </c:pt>
                <c:pt idx="42850">
                  <c:v>-3.4070000000000003E-2</c:v>
                </c:pt>
                <c:pt idx="42851">
                  <c:v>-2.8124799999999998E-2</c:v>
                </c:pt>
                <c:pt idx="42852">
                  <c:v>-2.5480300000000001E-2</c:v>
                </c:pt>
                <c:pt idx="42853">
                  <c:v>-2.8801899999999998E-2</c:v>
                </c:pt>
                <c:pt idx="42854">
                  <c:v>-4.3947199999999999E-2</c:v>
                </c:pt>
                <c:pt idx="42855">
                  <c:v>-1.264E-2</c:v>
                </c:pt>
                <c:pt idx="42856">
                  <c:v>-4.17118E-2</c:v>
                </c:pt>
                <c:pt idx="42857">
                  <c:v>-2.9019400000000001E-2</c:v>
                </c:pt>
                <c:pt idx="42858">
                  <c:v>-4.0420499999999998E-2</c:v>
                </c:pt>
                <c:pt idx="42859">
                  <c:v>-4.6607999999999997E-2</c:v>
                </c:pt>
                <c:pt idx="42860">
                  <c:v>-4.1670800000000001E-2</c:v>
                </c:pt>
                <c:pt idx="42861">
                  <c:v>-9.2515900000000005E-3</c:v>
                </c:pt>
                <c:pt idx="42862">
                  <c:v>-3.7403100000000002E-2</c:v>
                </c:pt>
                <c:pt idx="42863">
                  <c:v>-4.0761899999999997E-2</c:v>
                </c:pt>
                <c:pt idx="42864">
                  <c:v>-4.4666299999999999E-2</c:v>
                </c:pt>
                <c:pt idx="42865">
                  <c:v>-4.2416599999999999E-2</c:v>
                </c:pt>
                <c:pt idx="42866">
                  <c:v>-3.6611600000000001E-2</c:v>
                </c:pt>
                <c:pt idx="42867">
                  <c:v>5.2423499999999998E-3</c:v>
                </c:pt>
                <c:pt idx="42868">
                  <c:v>-4.3678299999999996E-3</c:v>
                </c:pt>
                <c:pt idx="42869">
                  <c:v>-8.82053E-3</c:v>
                </c:pt>
                <c:pt idx="42870">
                  <c:v>-2.3807499999999999E-2</c:v>
                </c:pt>
                <c:pt idx="42871">
                  <c:v>-2.9097600000000001E-2</c:v>
                </c:pt>
                <c:pt idx="42872">
                  <c:v>-2.7990300000000001E-3</c:v>
                </c:pt>
                <c:pt idx="42873">
                  <c:v>-2.5220900000000001E-2</c:v>
                </c:pt>
                <c:pt idx="42874">
                  <c:v>-6.8903000000000002E-3</c:v>
                </c:pt>
                <c:pt idx="42875">
                  <c:v>-2.8988799999999999E-2</c:v>
                </c:pt>
                <c:pt idx="42876">
                  <c:v>-1.0869E-2</c:v>
                </c:pt>
                <c:pt idx="42877">
                  <c:v>-1.9259499999999999E-2</c:v>
                </c:pt>
                <c:pt idx="42878">
                  <c:v>-1.0047E-2</c:v>
                </c:pt>
                <c:pt idx="42879">
                  <c:v>2.3279199999999998E-3</c:v>
                </c:pt>
                <c:pt idx="42880">
                  <c:v>-8.6631799999999995E-3</c:v>
                </c:pt>
                <c:pt idx="42881">
                  <c:v>-3.8681000000000002E-3</c:v>
                </c:pt>
                <c:pt idx="42882">
                  <c:v>-1.10264E-2</c:v>
                </c:pt>
                <c:pt idx="42883">
                  <c:v>-3.1626700000000001E-2</c:v>
                </c:pt>
                <c:pt idx="42884">
                  <c:v>-1.12724E-2</c:v>
                </c:pt>
                <c:pt idx="42885">
                  <c:v>-9.4671200000000007E-3</c:v>
                </c:pt>
                <c:pt idx="42886">
                  <c:v>-1.3499300000000001E-2</c:v>
                </c:pt>
                <c:pt idx="42887">
                  <c:v>-3.64523E-2</c:v>
                </c:pt>
                <c:pt idx="42888">
                  <c:v>-5.8078799999999996E-3</c:v>
                </c:pt>
                <c:pt idx="42889">
                  <c:v>-1.6408900000000001E-2</c:v>
                </c:pt>
                <c:pt idx="42890">
                  <c:v>-7.0867500000000002E-3</c:v>
                </c:pt>
                <c:pt idx="42891">
                  <c:v>-1.40324E-2</c:v>
                </c:pt>
                <c:pt idx="42892">
                  <c:v>-4.2842900000000003E-2</c:v>
                </c:pt>
                <c:pt idx="42893">
                  <c:v>-1.1623400000000001E-2</c:v>
                </c:pt>
                <c:pt idx="42894">
                  <c:v>-2.1983099999999998E-2</c:v>
                </c:pt>
                <c:pt idx="42895">
                  <c:v>-4.0245100000000001E-4</c:v>
                </c:pt>
                <c:pt idx="42896">
                  <c:v>-3.1140299999999999E-2</c:v>
                </c:pt>
                <c:pt idx="42897">
                  <c:v>-1.9857400000000001E-2</c:v>
                </c:pt>
                <c:pt idx="42898">
                  <c:v>-3.59335E-2</c:v>
                </c:pt>
                <c:pt idx="42899">
                  <c:v>-3.8186100000000001E-2</c:v>
                </c:pt>
                <c:pt idx="42900">
                  <c:v>-3.33824E-2</c:v>
                </c:pt>
                <c:pt idx="42901">
                  <c:v>-1.51711E-2</c:v>
                </c:pt>
                <c:pt idx="42902">
                  <c:v>-2.4756400000000001E-2</c:v>
                </c:pt>
                <c:pt idx="42903">
                  <c:v>-7.1468399999999998E-3</c:v>
                </c:pt>
                <c:pt idx="42904">
                  <c:v>-1.55067E-2</c:v>
                </c:pt>
                <c:pt idx="42905">
                  <c:v>-9.1295200000000003E-3</c:v>
                </c:pt>
                <c:pt idx="42906">
                  <c:v>-1.7808000000000001E-2</c:v>
                </c:pt>
                <c:pt idx="42907">
                  <c:v>-1.6645400000000001E-2</c:v>
                </c:pt>
                <c:pt idx="42908">
                  <c:v>7.76577E-3</c:v>
                </c:pt>
                <c:pt idx="42909">
                  <c:v>-4.6825399999999998E-3</c:v>
                </c:pt>
                <c:pt idx="42910">
                  <c:v>-1.6364099999999999E-2</c:v>
                </c:pt>
                <c:pt idx="42911">
                  <c:v>-3.2138800000000001E-3</c:v>
                </c:pt>
                <c:pt idx="42912">
                  <c:v>-8.5515999999999995E-3</c:v>
                </c:pt>
                <c:pt idx="42913">
                  <c:v>8.61168E-3</c:v>
                </c:pt>
                <c:pt idx="42914">
                  <c:v>-1.5550599999999999E-2</c:v>
                </c:pt>
                <c:pt idx="42915">
                  <c:v>-1.4179199999999999E-2</c:v>
                </c:pt>
                <c:pt idx="42916">
                  <c:v>2.0246499999999998E-3</c:v>
                </c:pt>
                <c:pt idx="42917">
                  <c:v>-2.2492399999999999E-2</c:v>
                </c:pt>
                <c:pt idx="42918">
                  <c:v>-1.13478E-2</c:v>
                </c:pt>
                <c:pt idx="42919">
                  <c:v>-1.3164500000000001E-2</c:v>
                </c:pt>
                <c:pt idx="42920">
                  <c:v>-1.8225700000000001E-2</c:v>
                </c:pt>
                <c:pt idx="42921">
                  <c:v>-1.32742E-2</c:v>
                </c:pt>
                <c:pt idx="42922">
                  <c:v>-1.5817600000000001E-2</c:v>
                </c:pt>
                <c:pt idx="42923">
                  <c:v>-2.9441800000000001E-2</c:v>
                </c:pt>
                <c:pt idx="42924">
                  <c:v>-1.03903E-2</c:v>
                </c:pt>
                <c:pt idx="42925">
                  <c:v>-5.0869000000000001E-3</c:v>
                </c:pt>
                <c:pt idx="42926">
                  <c:v>-1.14155E-2</c:v>
                </c:pt>
                <c:pt idx="42927">
                  <c:v>2.8801E-3</c:v>
                </c:pt>
                <c:pt idx="42928">
                  <c:v>-1.76716E-3</c:v>
                </c:pt>
                <c:pt idx="42929">
                  <c:v>-1.0725E-2</c:v>
                </c:pt>
                <c:pt idx="42930">
                  <c:v>-1.51062E-2</c:v>
                </c:pt>
                <c:pt idx="42931">
                  <c:v>-1.1950499999999999E-2</c:v>
                </c:pt>
                <c:pt idx="42932">
                  <c:v>-1.62401E-2</c:v>
                </c:pt>
                <c:pt idx="42933">
                  <c:v>-1.02863E-2</c:v>
                </c:pt>
                <c:pt idx="42934">
                  <c:v>-8.5334799999999995E-3</c:v>
                </c:pt>
                <c:pt idx="42935">
                  <c:v>-9.5977800000000002E-3</c:v>
                </c:pt>
                <c:pt idx="42936">
                  <c:v>-8.2435600000000005E-3</c:v>
                </c:pt>
                <c:pt idx="42937">
                  <c:v>-1.41878E-2</c:v>
                </c:pt>
                <c:pt idx="42938">
                  <c:v>-1.4686599999999999E-2</c:v>
                </c:pt>
                <c:pt idx="42939">
                  <c:v>-2.0454400000000001E-2</c:v>
                </c:pt>
                <c:pt idx="42940">
                  <c:v>-6.1702700000000003E-3</c:v>
                </c:pt>
                <c:pt idx="42941">
                  <c:v>-6.0234099999999999E-3</c:v>
                </c:pt>
                <c:pt idx="42942">
                  <c:v>-1.6803700000000001E-2</c:v>
                </c:pt>
                <c:pt idx="42943">
                  <c:v>-6.2198599999999998E-3</c:v>
                </c:pt>
                <c:pt idx="42944">
                  <c:v>-3.0118900000000001E-2</c:v>
                </c:pt>
                <c:pt idx="42945">
                  <c:v>-4.4841799999999999E-3</c:v>
                </c:pt>
                <c:pt idx="42946">
                  <c:v>1.04904E-4</c:v>
                </c:pt>
                <c:pt idx="42947">
                  <c:v>2.0742400000000002E-3</c:v>
                </c:pt>
                <c:pt idx="42948">
                  <c:v>1.0623900000000001E-3</c:v>
                </c:pt>
                <c:pt idx="42949">
                  <c:v>-6.2856700000000001E-3</c:v>
                </c:pt>
                <c:pt idx="42950">
                  <c:v>-4.3725999999999999E-3</c:v>
                </c:pt>
                <c:pt idx="42951">
                  <c:v>-1.63774E-2</c:v>
                </c:pt>
                <c:pt idx="42952">
                  <c:v>6.2131900000000004E-3</c:v>
                </c:pt>
                <c:pt idx="42953">
                  <c:v>9.8504999999999999E-3</c:v>
                </c:pt>
                <c:pt idx="42954">
                  <c:v>1.20497E-2</c:v>
                </c:pt>
                <c:pt idx="42955">
                  <c:v>-1.3268500000000001E-2</c:v>
                </c:pt>
                <c:pt idx="42956">
                  <c:v>9.1543200000000005E-3</c:v>
                </c:pt>
                <c:pt idx="42957">
                  <c:v>8.8396099999999995E-3</c:v>
                </c:pt>
                <c:pt idx="42958">
                  <c:v>7.1258500000000004E-3</c:v>
                </c:pt>
                <c:pt idx="42959">
                  <c:v>2.0080600000000001E-2</c:v>
                </c:pt>
                <c:pt idx="42960">
                  <c:v>-3.4437199999999999E-3</c:v>
                </c:pt>
                <c:pt idx="42961">
                  <c:v>2.4061199999999999E-3</c:v>
                </c:pt>
                <c:pt idx="42962">
                  <c:v>-1.21803E-2</c:v>
                </c:pt>
                <c:pt idx="42963">
                  <c:v>1.98383E-2</c:v>
                </c:pt>
                <c:pt idx="42964">
                  <c:v>1.53408E-2</c:v>
                </c:pt>
                <c:pt idx="42965">
                  <c:v>1.5388499999999999E-2</c:v>
                </c:pt>
                <c:pt idx="42966">
                  <c:v>4.0931700000000001E-3</c:v>
                </c:pt>
                <c:pt idx="42967">
                  <c:v>-2.4606699999999999E-2</c:v>
                </c:pt>
                <c:pt idx="42968">
                  <c:v>9.3393299999999999E-3</c:v>
                </c:pt>
                <c:pt idx="42969">
                  <c:v>6.3715000000000004E-3</c:v>
                </c:pt>
                <c:pt idx="42970">
                  <c:v>1.6841899999999999E-3</c:v>
                </c:pt>
                <c:pt idx="42971">
                  <c:v>-6.8826699999999996E-3</c:v>
                </c:pt>
                <c:pt idx="42972">
                  <c:v>-2.4452200000000001E-3</c:v>
                </c:pt>
                <c:pt idx="42973">
                  <c:v>-2.20776E-3</c:v>
                </c:pt>
                <c:pt idx="42974">
                  <c:v>3.0631999999999999E-3</c:v>
                </c:pt>
                <c:pt idx="42975">
                  <c:v>-8.4819800000000001E-3</c:v>
                </c:pt>
                <c:pt idx="42976">
                  <c:v>-2.1062899999999999E-2</c:v>
                </c:pt>
                <c:pt idx="42977">
                  <c:v>9.5367399999999995E-4</c:v>
                </c:pt>
                <c:pt idx="42978">
                  <c:v>-1.21756E-2</c:v>
                </c:pt>
                <c:pt idx="42979">
                  <c:v>-9.7179399999999996E-3</c:v>
                </c:pt>
                <c:pt idx="42980">
                  <c:v>-1.4716099999999999E-2</c:v>
                </c:pt>
                <c:pt idx="42981">
                  <c:v>-2.6512100000000002E-3</c:v>
                </c:pt>
                <c:pt idx="42982">
                  <c:v>-6.7310299999999998E-3</c:v>
                </c:pt>
                <c:pt idx="42983">
                  <c:v>-6.86741E-3</c:v>
                </c:pt>
                <c:pt idx="42984">
                  <c:v>-3.4770999999999999E-3</c:v>
                </c:pt>
                <c:pt idx="42985">
                  <c:v>-1.3485000000000001E-3</c:v>
                </c:pt>
                <c:pt idx="42986">
                  <c:v>1.9546500000000001E-2</c:v>
                </c:pt>
                <c:pt idx="42987">
                  <c:v>2.44999E-3</c:v>
                </c:pt>
                <c:pt idx="42988">
                  <c:v>-4.8646899999999996E-3</c:v>
                </c:pt>
                <c:pt idx="42989">
                  <c:v>-6.91605E-3</c:v>
                </c:pt>
                <c:pt idx="42990">
                  <c:v>1.0747899999999999E-2</c:v>
                </c:pt>
                <c:pt idx="42991">
                  <c:v>1.2167900000000001E-2</c:v>
                </c:pt>
                <c:pt idx="42992">
                  <c:v>1.0687800000000001E-2</c:v>
                </c:pt>
                <c:pt idx="42993">
                  <c:v>1.9645700000000001E-3</c:v>
                </c:pt>
                <c:pt idx="42994">
                  <c:v>2.41175E-2</c:v>
                </c:pt>
                <c:pt idx="42995">
                  <c:v>1.10054E-2</c:v>
                </c:pt>
                <c:pt idx="42996">
                  <c:v>4.7111499999999998E-4</c:v>
                </c:pt>
                <c:pt idx="42997">
                  <c:v>4.80461E-3</c:v>
                </c:pt>
                <c:pt idx="42998">
                  <c:v>2.0811099999999999E-2</c:v>
                </c:pt>
                <c:pt idx="42999">
                  <c:v>1.9515999999999999E-2</c:v>
                </c:pt>
                <c:pt idx="43000">
                  <c:v>6.7453399999999998E-3</c:v>
                </c:pt>
                <c:pt idx="43001">
                  <c:v>1.08681E-2</c:v>
                </c:pt>
                <c:pt idx="43002">
                  <c:v>1.9336699999999998E-2</c:v>
                </c:pt>
                <c:pt idx="43003">
                  <c:v>2.55108E-2</c:v>
                </c:pt>
                <c:pt idx="43004">
                  <c:v>8.6545900000000002E-3</c:v>
                </c:pt>
                <c:pt idx="43005">
                  <c:v>1.24311E-2</c:v>
                </c:pt>
                <c:pt idx="43006">
                  <c:v>1.04866E-2</c:v>
                </c:pt>
                <c:pt idx="43007">
                  <c:v>1.8659599999999998E-2</c:v>
                </c:pt>
                <c:pt idx="43008">
                  <c:v>1.5366599999999999E-2</c:v>
                </c:pt>
                <c:pt idx="43009">
                  <c:v>2.4098399999999999E-2</c:v>
                </c:pt>
                <c:pt idx="43010">
                  <c:v>2.46696E-2</c:v>
                </c:pt>
                <c:pt idx="43011">
                  <c:v>6.0214999999999999E-3</c:v>
                </c:pt>
                <c:pt idx="43012">
                  <c:v>1.8281899999999999E-3</c:v>
                </c:pt>
                <c:pt idx="43013">
                  <c:v>1.7893800000000001E-2</c:v>
                </c:pt>
                <c:pt idx="43014">
                  <c:v>7.9059599999999996E-4</c:v>
                </c:pt>
                <c:pt idx="43015">
                  <c:v>6.0110099999999998E-3</c:v>
                </c:pt>
                <c:pt idx="43016">
                  <c:v>-4.2333600000000002E-3</c:v>
                </c:pt>
                <c:pt idx="43017">
                  <c:v>1.00594E-2</c:v>
                </c:pt>
                <c:pt idx="43018">
                  <c:v>1.1091200000000001E-2</c:v>
                </c:pt>
                <c:pt idx="43019">
                  <c:v>5.5131900000000003E-3</c:v>
                </c:pt>
                <c:pt idx="43020">
                  <c:v>1.1051200000000001E-2</c:v>
                </c:pt>
                <c:pt idx="43021">
                  <c:v>1.15423E-2</c:v>
                </c:pt>
                <c:pt idx="43022">
                  <c:v>4.7988900000000001E-3</c:v>
                </c:pt>
                <c:pt idx="43023">
                  <c:v>7.5263999999999999E-3</c:v>
                </c:pt>
                <c:pt idx="43024">
                  <c:v>3.1204200000000001E-3</c:v>
                </c:pt>
                <c:pt idx="43025">
                  <c:v>-5.5141399999999998E-3</c:v>
                </c:pt>
                <c:pt idx="43026">
                  <c:v>-5.5599200000000003E-3</c:v>
                </c:pt>
                <c:pt idx="43027">
                  <c:v>9.7484600000000005E-3</c:v>
                </c:pt>
                <c:pt idx="43028">
                  <c:v>9.2868800000000008E-3</c:v>
                </c:pt>
                <c:pt idx="43029">
                  <c:v>1.55392E-2</c:v>
                </c:pt>
                <c:pt idx="43030">
                  <c:v>9.2983200000000005E-3</c:v>
                </c:pt>
                <c:pt idx="43031">
                  <c:v>1.48869E-2</c:v>
                </c:pt>
                <c:pt idx="43032">
                  <c:v>2.0346599999999999E-2</c:v>
                </c:pt>
                <c:pt idx="43033">
                  <c:v>7.5721699999999996E-3</c:v>
                </c:pt>
                <c:pt idx="43034">
                  <c:v>5.2585599999999998E-3</c:v>
                </c:pt>
                <c:pt idx="43035">
                  <c:v>-6.3114199999999999E-3</c:v>
                </c:pt>
                <c:pt idx="43036">
                  <c:v>1.9986199999999999E-2</c:v>
                </c:pt>
                <c:pt idx="43037">
                  <c:v>1.47295E-2</c:v>
                </c:pt>
                <c:pt idx="43038">
                  <c:v>1.8229499999999999E-2</c:v>
                </c:pt>
                <c:pt idx="43039">
                  <c:v>1.6098E-3</c:v>
                </c:pt>
                <c:pt idx="43040">
                  <c:v>5.8269500000000004E-4</c:v>
                </c:pt>
                <c:pt idx="43041">
                  <c:v>3.5239199999999998E-2</c:v>
                </c:pt>
                <c:pt idx="43042">
                  <c:v>1.73473E-2</c:v>
                </c:pt>
                <c:pt idx="43043">
                  <c:v>9.4661699999999994E-3</c:v>
                </c:pt>
                <c:pt idx="43044">
                  <c:v>7.1697200000000001E-3</c:v>
                </c:pt>
                <c:pt idx="43045">
                  <c:v>2.25916E-2</c:v>
                </c:pt>
                <c:pt idx="43046">
                  <c:v>1.08395E-2</c:v>
                </c:pt>
                <c:pt idx="43047">
                  <c:v>4.7521600000000001E-3</c:v>
                </c:pt>
                <c:pt idx="43048">
                  <c:v>3.1615299999999999E-2</c:v>
                </c:pt>
                <c:pt idx="43049">
                  <c:v>1.32847E-2</c:v>
                </c:pt>
                <c:pt idx="43050">
                  <c:v>1.7271000000000001E-3</c:v>
                </c:pt>
                <c:pt idx="43051">
                  <c:v>3.7756E-3</c:v>
                </c:pt>
                <c:pt idx="43052">
                  <c:v>6.2179599999999998E-4</c:v>
                </c:pt>
                <c:pt idx="43053">
                  <c:v>1.7913800000000001E-2</c:v>
                </c:pt>
                <c:pt idx="43054">
                  <c:v>1.8617600000000002E-2</c:v>
                </c:pt>
                <c:pt idx="43055">
                  <c:v>8.6860700000000006E-3</c:v>
                </c:pt>
                <c:pt idx="43056">
                  <c:v>1.02167E-2</c:v>
                </c:pt>
                <c:pt idx="43057">
                  <c:v>1.7531399999999999E-2</c:v>
                </c:pt>
                <c:pt idx="43058">
                  <c:v>-9.3336100000000009E-3</c:v>
                </c:pt>
                <c:pt idx="43059">
                  <c:v>5.0754499999999996E-3</c:v>
                </c:pt>
                <c:pt idx="43060">
                  <c:v>5.0315899999999998E-3</c:v>
                </c:pt>
                <c:pt idx="43061">
                  <c:v>4.6319999999999998E-3</c:v>
                </c:pt>
                <c:pt idx="43062">
                  <c:v>-3.5133400000000002E-3</c:v>
                </c:pt>
                <c:pt idx="43063">
                  <c:v>-1.3809200000000001E-3</c:v>
                </c:pt>
                <c:pt idx="43064">
                  <c:v>1.35345E-2</c:v>
                </c:pt>
                <c:pt idx="43065">
                  <c:v>1.2020100000000001E-2</c:v>
                </c:pt>
                <c:pt idx="43066">
                  <c:v>3.0991600000000001E-2</c:v>
                </c:pt>
                <c:pt idx="43067">
                  <c:v>-4.5824100000000003E-3</c:v>
                </c:pt>
                <c:pt idx="43068">
                  <c:v>-3.7164699999999999E-3</c:v>
                </c:pt>
                <c:pt idx="43069">
                  <c:v>-7.8201300000000002E-4</c:v>
                </c:pt>
                <c:pt idx="43070">
                  <c:v>3.3502599999999999E-3</c:v>
                </c:pt>
                <c:pt idx="43071">
                  <c:v>5.8307599999999999E-3</c:v>
                </c:pt>
                <c:pt idx="43072">
                  <c:v>9.5119499999999999E-3</c:v>
                </c:pt>
                <c:pt idx="43073">
                  <c:v>1.25608E-2</c:v>
                </c:pt>
                <c:pt idx="43074">
                  <c:v>2.9239700000000001E-3</c:v>
                </c:pt>
                <c:pt idx="43075">
                  <c:v>7.9593700000000003E-3</c:v>
                </c:pt>
                <c:pt idx="43076">
                  <c:v>2.7003300000000001E-2</c:v>
                </c:pt>
                <c:pt idx="43077">
                  <c:v>2.4983399999999999E-2</c:v>
                </c:pt>
                <c:pt idx="43078">
                  <c:v>1.3262700000000001E-2</c:v>
                </c:pt>
                <c:pt idx="43079">
                  <c:v>1.56384E-2</c:v>
                </c:pt>
                <c:pt idx="43080">
                  <c:v>3.5697E-2</c:v>
                </c:pt>
                <c:pt idx="43081">
                  <c:v>2.2745100000000001E-2</c:v>
                </c:pt>
                <c:pt idx="43082">
                  <c:v>3.0633899999999999E-2</c:v>
                </c:pt>
                <c:pt idx="43083">
                  <c:v>5.2757300000000002E-3</c:v>
                </c:pt>
                <c:pt idx="43084">
                  <c:v>1.1539499999999999E-2</c:v>
                </c:pt>
                <c:pt idx="43085">
                  <c:v>-2.3450900000000002E-3</c:v>
                </c:pt>
                <c:pt idx="43086">
                  <c:v>1.78146E-2</c:v>
                </c:pt>
                <c:pt idx="43087">
                  <c:v>9.7112699999999993E-3</c:v>
                </c:pt>
                <c:pt idx="43088">
                  <c:v>9.7274799999999995E-4</c:v>
                </c:pt>
                <c:pt idx="43089">
                  <c:v>3.5133400000000002E-3</c:v>
                </c:pt>
                <c:pt idx="43090">
                  <c:v>-1.2567500000000001E-2</c:v>
                </c:pt>
                <c:pt idx="43091">
                  <c:v>9.1800700000000002E-3</c:v>
                </c:pt>
                <c:pt idx="43092">
                  <c:v>-2.3890499999999999E-2</c:v>
                </c:pt>
                <c:pt idx="43093">
                  <c:v>1.3179800000000001E-3</c:v>
                </c:pt>
                <c:pt idx="43094">
                  <c:v>-2.78511E-2</c:v>
                </c:pt>
                <c:pt idx="43095">
                  <c:v>-9.7303400000000005E-3</c:v>
                </c:pt>
                <c:pt idx="43096">
                  <c:v>-3.3846899999999999E-2</c:v>
                </c:pt>
                <c:pt idx="43097">
                  <c:v>-8.7776199999999999E-3</c:v>
                </c:pt>
                <c:pt idx="43098">
                  <c:v>1.52044E-2</c:v>
                </c:pt>
                <c:pt idx="43099">
                  <c:v>5.1898999999999999E-3</c:v>
                </c:pt>
                <c:pt idx="43100">
                  <c:v>-1.51443E-3</c:v>
                </c:pt>
                <c:pt idx="43101">
                  <c:v>9.0522799999999994E-3</c:v>
                </c:pt>
                <c:pt idx="43102">
                  <c:v>-7.7667200000000004E-3</c:v>
                </c:pt>
                <c:pt idx="43103">
                  <c:v>-1.0607699999999999E-2</c:v>
                </c:pt>
                <c:pt idx="43104">
                  <c:v>3.7717800000000002E-3</c:v>
                </c:pt>
                <c:pt idx="43105">
                  <c:v>7.8563699999999997E-3</c:v>
                </c:pt>
                <c:pt idx="43106">
                  <c:v>-9.7942400000000001E-4</c:v>
                </c:pt>
                <c:pt idx="43107">
                  <c:v>-1.4782E-3</c:v>
                </c:pt>
                <c:pt idx="43108">
                  <c:v>1.04961E-2</c:v>
                </c:pt>
                <c:pt idx="43109">
                  <c:v>-3.12138E-3</c:v>
                </c:pt>
                <c:pt idx="43110">
                  <c:v>5.6943899999999997E-3</c:v>
                </c:pt>
                <c:pt idx="43111">
                  <c:v>-1.47533E-3</c:v>
                </c:pt>
                <c:pt idx="43112">
                  <c:v>2.0273200000000002E-2</c:v>
                </c:pt>
                <c:pt idx="43113">
                  <c:v>2.4633400000000001E-3</c:v>
                </c:pt>
                <c:pt idx="43114">
                  <c:v>2.1202100000000002E-2</c:v>
                </c:pt>
                <c:pt idx="43115">
                  <c:v>3.5446199999999997E-2</c:v>
                </c:pt>
                <c:pt idx="43116">
                  <c:v>3.2596600000000003E-2</c:v>
                </c:pt>
                <c:pt idx="43117">
                  <c:v>2.49109E-2</c:v>
                </c:pt>
                <c:pt idx="43118">
                  <c:v>6.4878499999999999E-3</c:v>
                </c:pt>
                <c:pt idx="43119">
                  <c:v>7.0228599999999997E-3</c:v>
                </c:pt>
                <c:pt idx="43120">
                  <c:v>-3.2043499999999999E-3</c:v>
                </c:pt>
                <c:pt idx="43121">
                  <c:v>2.43196E-2</c:v>
                </c:pt>
                <c:pt idx="43122">
                  <c:v>2.3599599999999998E-2</c:v>
                </c:pt>
                <c:pt idx="43123">
                  <c:v>1.3273200000000001E-2</c:v>
                </c:pt>
                <c:pt idx="43124">
                  <c:v>1.0393100000000001E-2</c:v>
                </c:pt>
                <c:pt idx="43125">
                  <c:v>8.7633099999999998E-3</c:v>
                </c:pt>
                <c:pt idx="43126">
                  <c:v>2.0822500000000001E-2</c:v>
                </c:pt>
                <c:pt idx="43127">
                  <c:v>3.4017600000000002E-3</c:v>
                </c:pt>
                <c:pt idx="43128">
                  <c:v>-7.4806200000000003E-3</c:v>
                </c:pt>
                <c:pt idx="43129">
                  <c:v>-3.6525699999999999E-3</c:v>
                </c:pt>
                <c:pt idx="43130">
                  <c:v>-3.6335000000000002E-4</c:v>
                </c:pt>
                <c:pt idx="43131">
                  <c:v>-7.1058299999999996E-3</c:v>
                </c:pt>
                <c:pt idx="43132">
                  <c:v>-1.74427E-3</c:v>
                </c:pt>
                <c:pt idx="43133">
                  <c:v>7.0047399999999998E-3</c:v>
                </c:pt>
                <c:pt idx="43134">
                  <c:v>9.8953200000000009E-3</c:v>
                </c:pt>
                <c:pt idx="43135">
                  <c:v>4.4508000000000004E-3</c:v>
                </c:pt>
                <c:pt idx="43136">
                  <c:v>4.9133299999999996E-3</c:v>
                </c:pt>
                <c:pt idx="43137">
                  <c:v>-1.65749E-2</c:v>
                </c:pt>
                <c:pt idx="43138">
                  <c:v>1.2693400000000001E-3</c:v>
                </c:pt>
                <c:pt idx="43139">
                  <c:v>5.5170100000000001E-3</c:v>
                </c:pt>
                <c:pt idx="43140">
                  <c:v>5.4798099999999999E-3</c:v>
                </c:pt>
                <c:pt idx="43141">
                  <c:v>1.1467E-2</c:v>
                </c:pt>
                <c:pt idx="43142">
                  <c:v>-2.2010799999999998E-3</c:v>
                </c:pt>
                <c:pt idx="43143">
                  <c:v>3.4828200000000002E-3</c:v>
                </c:pt>
                <c:pt idx="43144">
                  <c:v>1.4152500000000001E-3</c:v>
                </c:pt>
                <c:pt idx="43145">
                  <c:v>1.66082E-2</c:v>
                </c:pt>
                <c:pt idx="43146">
                  <c:v>-8.7699900000000001E-3</c:v>
                </c:pt>
                <c:pt idx="43147">
                  <c:v>-2.7255999999999999E-3</c:v>
                </c:pt>
                <c:pt idx="43148">
                  <c:v>1.96724E-2</c:v>
                </c:pt>
                <c:pt idx="43149">
                  <c:v>1.21841E-2</c:v>
                </c:pt>
                <c:pt idx="43150">
                  <c:v>2.1734200000000001E-3</c:v>
                </c:pt>
                <c:pt idx="43151">
                  <c:v>-3.4236900000000001E-3</c:v>
                </c:pt>
                <c:pt idx="43152">
                  <c:v>3.4284599999999999E-3</c:v>
                </c:pt>
                <c:pt idx="43153">
                  <c:v>1.75657E-2</c:v>
                </c:pt>
                <c:pt idx="43154">
                  <c:v>9.9592199999999995E-3</c:v>
                </c:pt>
                <c:pt idx="43155">
                  <c:v>-4.4632E-4</c:v>
                </c:pt>
                <c:pt idx="43156">
                  <c:v>1.19524E-2</c:v>
                </c:pt>
                <c:pt idx="43157">
                  <c:v>1.4208800000000001E-2</c:v>
                </c:pt>
                <c:pt idx="43158">
                  <c:v>3.1435999999999999E-2</c:v>
                </c:pt>
                <c:pt idx="43159">
                  <c:v>1.9888900000000001E-2</c:v>
                </c:pt>
                <c:pt idx="43160">
                  <c:v>1.17722E-2</c:v>
                </c:pt>
                <c:pt idx="43161">
                  <c:v>1.40953E-3</c:v>
                </c:pt>
                <c:pt idx="43162">
                  <c:v>7.9813000000000002E-3</c:v>
                </c:pt>
                <c:pt idx="43163">
                  <c:v>-3.6554299999999999E-3</c:v>
                </c:pt>
                <c:pt idx="43164">
                  <c:v>6.5031100000000003E-3</c:v>
                </c:pt>
                <c:pt idx="43165">
                  <c:v>1.2322400000000001E-2</c:v>
                </c:pt>
                <c:pt idx="43166">
                  <c:v>4.9018899999999999E-3</c:v>
                </c:pt>
                <c:pt idx="43167">
                  <c:v>1.32952E-2</c:v>
                </c:pt>
                <c:pt idx="43168">
                  <c:v>3.2710999999999999E-3</c:v>
                </c:pt>
                <c:pt idx="43169">
                  <c:v>4.6062500000000001E-3</c:v>
                </c:pt>
                <c:pt idx="43170">
                  <c:v>5.04208E-3</c:v>
                </c:pt>
                <c:pt idx="43171">
                  <c:v>6.9284400000000001E-3</c:v>
                </c:pt>
                <c:pt idx="43172">
                  <c:v>4.5137399999999996E-3</c:v>
                </c:pt>
                <c:pt idx="43173">
                  <c:v>-2.6531200000000001E-3</c:v>
                </c:pt>
                <c:pt idx="43174">
                  <c:v>-2.24104E-2</c:v>
                </c:pt>
                <c:pt idx="43175">
                  <c:v>9.4270699999999992E-3</c:v>
                </c:pt>
                <c:pt idx="43176">
                  <c:v>4.5986200000000003E-3</c:v>
                </c:pt>
                <c:pt idx="43177">
                  <c:v>1.4682799999999999E-2</c:v>
                </c:pt>
                <c:pt idx="43178">
                  <c:v>8.4018700000000005E-3</c:v>
                </c:pt>
                <c:pt idx="43179">
                  <c:v>1.39732E-2</c:v>
                </c:pt>
                <c:pt idx="43180">
                  <c:v>8.4877000000000008E-3</c:v>
                </c:pt>
                <c:pt idx="43181">
                  <c:v>1.80073E-2</c:v>
                </c:pt>
                <c:pt idx="43182">
                  <c:v>2.28224E-2</c:v>
                </c:pt>
                <c:pt idx="43183">
                  <c:v>2.01321E-2</c:v>
                </c:pt>
                <c:pt idx="43184">
                  <c:v>2.9897700000000001E-3</c:v>
                </c:pt>
                <c:pt idx="43185">
                  <c:v>6.6413899999999996E-3</c:v>
                </c:pt>
                <c:pt idx="43186">
                  <c:v>4.21047E-3</c:v>
                </c:pt>
                <c:pt idx="43187">
                  <c:v>-1.9003900000000001E-2</c:v>
                </c:pt>
                <c:pt idx="43188">
                  <c:v>4.4441200000000002E-3</c:v>
                </c:pt>
                <c:pt idx="43189">
                  <c:v>6.1550099999999998E-3</c:v>
                </c:pt>
                <c:pt idx="43190">
                  <c:v>6.06823E-3</c:v>
                </c:pt>
                <c:pt idx="43191">
                  <c:v>6.5669999999999999E-3</c:v>
                </c:pt>
                <c:pt idx="43192">
                  <c:v>1.2101199999999999E-2</c:v>
                </c:pt>
                <c:pt idx="43193">
                  <c:v>2.1368999999999999E-2</c:v>
                </c:pt>
                <c:pt idx="43194">
                  <c:v>-9.2649499999999992E-3</c:v>
                </c:pt>
                <c:pt idx="43195">
                  <c:v>8.1253100000000002E-3</c:v>
                </c:pt>
                <c:pt idx="43196">
                  <c:v>1.01204E-2</c:v>
                </c:pt>
                <c:pt idx="43197">
                  <c:v>1.36089E-2</c:v>
                </c:pt>
                <c:pt idx="43198">
                  <c:v>5.1298100000000003E-3</c:v>
                </c:pt>
                <c:pt idx="43199">
                  <c:v>8.2035100000000007E-3</c:v>
                </c:pt>
                <c:pt idx="43200">
                  <c:v>1.8591900000000001E-2</c:v>
                </c:pt>
                <c:pt idx="43201">
                  <c:v>1.81932E-2</c:v>
                </c:pt>
                <c:pt idx="43202">
                  <c:v>2.6295700000000002E-2</c:v>
                </c:pt>
                <c:pt idx="43203">
                  <c:v>9.8886500000000006E-3</c:v>
                </c:pt>
                <c:pt idx="43204">
                  <c:v>6.1998399999999999E-3</c:v>
                </c:pt>
                <c:pt idx="43205">
                  <c:v>7.5588199999999999E-3</c:v>
                </c:pt>
                <c:pt idx="43206">
                  <c:v>1.00784E-2</c:v>
                </c:pt>
                <c:pt idx="43207">
                  <c:v>1.3820600000000001E-2</c:v>
                </c:pt>
                <c:pt idx="43208" formatCode="0.00E+00">
                  <c:v>9.5367399999999999E-7</c:v>
                </c:pt>
                <c:pt idx="43209">
                  <c:v>2.1081900000000001E-2</c:v>
                </c:pt>
                <c:pt idx="43210">
                  <c:v>2.9993099999999998E-3</c:v>
                </c:pt>
                <c:pt idx="43211">
                  <c:v>-1.1482199999999999E-3</c:v>
                </c:pt>
                <c:pt idx="43212">
                  <c:v>-1.8776899999999999E-2</c:v>
                </c:pt>
                <c:pt idx="43213">
                  <c:v>-6.51836E-3</c:v>
                </c:pt>
                <c:pt idx="43214">
                  <c:v>5.2309000000000001E-3</c:v>
                </c:pt>
                <c:pt idx="43215">
                  <c:v>-5.1136000000000003E-3</c:v>
                </c:pt>
                <c:pt idx="43216">
                  <c:v>-1.63307E-2</c:v>
                </c:pt>
                <c:pt idx="43217">
                  <c:v>-5.9022900000000001E-3</c:v>
                </c:pt>
                <c:pt idx="43218">
                  <c:v>6.1969800000000004E-3</c:v>
                </c:pt>
                <c:pt idx="43219">
                  <c:v>2.99454E-3</c:v>
                </c:pt>
                <c:pt idx="43220">
                  <c:v>-1.7004999999999999E-2</c:v>
                </c:pt>
                <c:pt idx="43221">
                  <c:v>-9.0894700000000005E-3</c:v>
                </c:pt>
                <c:pt idx="43222">
                  <c:v>1.4503500000000001E-2</c:v>
                </c:pt>
                <c:pt idx="43223">
                  <c:v>6.3676799999999997E-3</c:v>
                </c:pt>
                <c:pt idx="43224">
                  <c:v>1.6913399999999999E-2</c:v>
                </c:pt>
                <c:pt idx="43225">
                  <c:v>-6.9427499999999995E-4</c:v>
                </c:pt>
                <c:pt idx="43226">
                  <c:v>5.0601999999999999E-3</c:v>
                </c:pt>
                <c:pt idx="43227">
                  <c:v>1.7170000000000001E-2</c:v>
                </c:pt>
                <c:pt idx="43228">
                  <c:v>8.41141E-4</c:v>
                </c:pt>
                <c:pt idx="43229">
                  <c:v>1.0376000000000001E-3</c:v>
                </c:pt>
                <c:pt idx="43230">
                  <c:v>6.7577399999999999E-3</c:v>
                </c:pt>
                <c:pt idx="43231">
                  <c:v>3.4685100000000002E-3</c:v>
                </c:pt>
                <c:pt idx="43232">
                  <c:v>6.5517400000000003E-3</c:v>
                </c:pt>
                <c:pt idx="43233">
                  <c:v>1.0208099999999999E-2</c:v>
                </c:pt>
                <c:pt idx="43234" formatCode="0.00E+00">
                  <c:v>1.6609200000000001E-2</c:v>
                </c:pt>
                <c:pt idx="43235">
                  <c:v>2.0277E-2</c:v>
                </c:pt>
                <c:pt idx="43236">
                  <c:v>2.55499E-2</c:v>
                </c:pt>
                <c:pt idx="43237">
                  <c:v>7.90977E-3</c:v>
                </c:pt>
                <c:pt idx="43238">
                  <c:v>1.5811899999999999E-3</c:v>
                </c:pt>
                <c:pt idx="43239" formatCode="0.00E+00">
                  <c:v>2.1611200000000001E-2</c:v>
                </c:pt>
                <c:pt idx="43240">
                  <c:v>7.7819800000000002E-4</c:v>
                </c:pt>
                <c:pt idx="43241">
                  <c:v>2.22235E-2</c:v>
                </c:pt>
                <c:pt idx="43242">
                  <c:v>1.968E-2</c:v>
                </c:pt>
                <c:pt idx="43243">
                  <c:v>2.43149E-2</c:v>
                </c:pt>
                <c:pt idx="43244">
                  <c:v>3.1593299999999998E-2</c:v>
                </c:pt>
                <c:pt idx="43245">
                  <c:v>1.0558100000000001E-2</c:v>
                </c:pt>
                <c:pt idx="43246">
                  <c:v>1.17579E-2</c:v>
                </c:pt>
                <c:pt idx="43247">
                  <c:v>1.4023799999999999E-2</c:v>
                </c:pt>
                <c:pt idx="43248">
                  <c:v>1.6803700000000001E-2</c:v>
                </c:pt>
                <c:pt idx="43249">
                  <c:v>1.6018899999999999E-2</c:v>
                </c:pt>
                <c:pt idx="43250">
                  <c:v>1.86348E-2</c:v>
                </c:pt>
                <c:pt idx="43251">
                  <c:v>1.30873E-2</c:v>
                </c:pt>
                <c:pt idx="43252">
                  <c:v>2.12841E-2</c:v>
                </c:pt>
                <c:pt idx="43253">
                  <c:v>1.1033100000000001E-2</c:v>
                </c:pt>
                <c:pt idx="43254">
                  <c:v>2.2652599999999998E-2</c:v>
                </c:pt>
                <c:pt idx="43255">
                  <c:v>5.4626500000000003E-3</c:v>
                </c:pt>
                <c:pt idx="43256">
                  <c:v>-2.2907299999999999E-3</c:v>
                </c:pt>
                <c:pt idx="43257">
                  <c:v>-3.6449400000000002E-3</c:v>
                </c:pt>
                <c:pt idx="43258">
                  <c:v>-5.4645500000000005E-4</c:v>
                </c:pt>
                <c:pt idx="43259">
                  <c:v>-6.6165900000000003E-3</c:v>
                </c:pt>
                <c:pt idx="43260">
                  <c:v>-4.3296799999999999E-4</c:v>
                </c:pt>
                <c:pt idx="43261">
                  <c:v>-1.1428799999999999E-2</c:v>
                </c:pt>
                <c:pt idx="43262">
                  <c:v>-1.9609499999999998E-2</c:v>
                </c:pt>
                <c:pt idx="43263">
                  <c:v>-1.3332399999999999E-2</c:v>
                </c:pt>
                <c:pt idx="43264">
                  <c:v>-1.37644E-2</c:v>
                </c:pt>
                <c:pt idx="43265">
                  <c:v>-1.02959E-2</c:v>
                </c:pt>
                <c:pt idx="43266">
                  <c:v>-7.7028299999999999E-3</c:v>
                </c:pt>
                <c:pt idx="43267">
                  <c:v>-9.4385100000000006E-3</c:v>
                </c:pt>
                <c:pt idx="43268">
                  <c:v>-1.01957E-2</c:v>
                </c:pt>
                <c:pt idx="43269">
                  <c:v>1.1340100000000001E-2</c:v>
                </c:pt>
                <c:pt idx="43270">
                  <c:v>1.7076500000000001E-2</c:v>
                </c:pt>
                <c:pt idx="43271">
                  <c:v>2.8432800000000001E-2</c:v>
                </c:pt>
                <c:pt idx="43272">
                  <c:v>-5.5494300000000002E-3</c:v>
                </c:pt>
                <c:pt idx="43273">
                  <c:v>3.12328E-3</c:v>
                </c:pt>
                <c:pt idx="43274">
                  <c:v>2.0761500000000001E-3</c:v>
                </c:pt>
                <c:pt idx="43275">
                  <c:v>1.8341099999999999E-2</c:v>
                </c:pt>
                <c:pt idx="43276">
                  <c:v>1.9334799999999999E-2</c:v>
                </c:pt>
                <c:pt idx="43277">
                  <c:v>6.14738E-3</c:v>
                </c:pt>
                <c:pt idx="43278">
                  <c:v>2.95401E-2</c:v>
                </c:pt>
                <c:pt idx="43279">
                  <c:v>4.70734E-3</c:v>
                </c:pt>
                <c:pt idx="43280">
                  <c:v>1.52636E-2</c:v>
                </c:pt>
                <c:pt idx="43281">
                  <c:v>-4.2467099999999999E-3</c:v>
                </c:pt>
                <c:pt idx="43282">
                  <c:v>1.08948E-2</c:v>
                </c:pt>
                <c:pt idx="43283">
                  <c:v>1.35002E-2</c:v>
                </c:pt>
                <c:pt idx="43284">
                  <c:v>2.0045299999999999E-2</c:v>
                </c:pt>
                <c:pt idx="43285">
                  <c:v>7.2765399999999997E-3</c:v>
                </c:pt>
                <c:pt idx="43286">
                  <c:v>3.4704200000000001E-3</c:v>
                </c:pt>
                <c:pt idx="43287">
                  <c:v>1.0808E-2</c:v>
                </c:pt>
                <c:pt idx="43288">
                  <c:v>4.7283200000000003E-3</c:v>
                </c:pt>
                <c:pt idx="43289" formatCode="0.00E+00">
                  <c:v>4.48227E-5</c:v>
                </c:pt>
                <c:pt idx="43290">
                  <c:v>6.9885299999999997E-3</c:v>
                </c:pt>
                <c:pt idx="43291">
                  <c:v>1.36814E-2</c:v>
                </c:pt>
                <c:pt idx="43292">
                  <c:v>1.38903E-2</c:v>
                </c:pt>
                <c:pt idx="43293">
                  <c:v>3.12138E-3</c:v>
                </c:pt>
                <c:pt idx="43294">
                  <c:v>1.9271900000000002E-2</c:v>
                </c:pt>
                <c:pt idx="43295">
                  <c:v>1.6879999999999999E-2</c:v>
                </c:pt>
                <c:pt idx="43296">
                  <c:v>5.6238199999999999E-3</c:v>
                </c:pt>
                <c:pt idx="43297">
                  <c:v>4.0512100000000004E-3</c:v>
                </c:pt>
                <c:pt idx="43298">
                  <c:v>-2.04659E-3</c:v>
                </c:pt>
                <c:pt idx="43299">
                  <c:v>1.6768499999999999E-2</c:v>
                </c:pt>
                <c:pt idx="43300">
                  <c:v>1.51386E-2</c:v>
                </c:pt>
                <c:pt idx="43301">
                  <c:v>2.5405900000000001E-3</c:v>
                </c:pt>
                <c:pt idx="43302">
                  <c:v>-1.1568100000000001E-3</c:v>
                </c:pt>
                <c:pt idx="43303">
                  <c:v>-8.3408400000000004E-3</c:v>
                </c:pt>
                <c:pt idx="43304">
                  <c:v>5.8040599999999998E-3</c:v>
                </c:pt>
                <c:pt idx="43305">
                  <c:v>5.5189100000000001E-3</c:v>
                </c:pt>
                <c:pt idx="43306">
                  <c:v>4.3926199999999999E-3</c:v>
                </c:pt>
                <c:pt idx="43307">
                  <c:v>6.7138700000000003E-3</c:v>
                </c:pt>
                <c:pt idx="43308">
                  <c:v>1.69096E-2</c:v>
                </c:pt>
                <c:pt idx="43309">
                  <c:v>1.13239E-2</c:v>
                </c:pt>
                <c:pt idx="43310">
                  <c:v>1.0848E-2</c:v>
                </c:pt>
                <c:pt idx="43311">
                  <c:v>1.48506E-2</c:v>
                </c:pt>
                <c:pt idx="43312">
                  <c:v>3.0101800000000001E-2</c:v>
                </c:pt>
                <c:pt idx="43313">
                  <c:v>3.7001600000000003E-2</c:v>
                </c:pt>
                <c:pt idx="43314">
                  <c:v>2.3925800000000001E-2</c:v>
                </c:pt>
                <c:pt idx="43315">
                  <c:v>2.2601099999999999E-2</c:v>
                </c:pt>
                <c:pt idx="43316">
                  <c:v>2.6894600000000001E-2</c:v>
                </c:pt>
                <c:pt idx="43317">
                  <c:v>2.7582200000000001E-2</c:v>
                </c:pt>
                <c:pt idx="43318">
                  <c:v>3.7340199999999997E-2</c:v>
                </c:pt>
                <c:pt idx="43319">
                  <c:v>2.45066E-2</c:v>
                </c:pt>
                <c:pt idx="43320">
                  <c:v>1.57804E-2</c:v>
                </c:pt>
                <c:pt idx="43321">
                  <c:v>2.1702800000000001E-2</c:v>
                </c:pt>
                <c:pt idx="43322">
                  <c:v>3.3911700000000003E-2</c:v>
                </c:pt>
                <c:pt idx="43323">
                  <c:v>1.24063E-2</c:v>
                </c:pt>
                <c:pt idx="43324">
                  <c:v>2.95868E-2</c:v>
                </c:pt>
                <c:pt idx="43325">
                  <c:v>1.46599E-2</c:v>
                </c:pt>
                <c:pt idx="43326">
                  <c:v>2.3263900000000001E-2</c:v>
                </c:pt>
                <c:pt idx="43327">
                  <c:v>1.74313E-2</c:v>
                </c:pt>
                <c:pt idx="43328">
                  <c:v>1.01986E-2</c:v>
                </c:pt>
                <c:pt idx="43329">
                  <c:v>1.99242E-2</c:v>
                </c:pt>
                <c:pt idx="43330">
                  <c:v>2.11334E-2</c:v>
                </c:pt>
                <c:pt idx="43331">
                  <c:v>5.4216400000000001E-3</c:v>
                </c:pt>
                <c:pt idx="43332">
                  <c:v>-3.29685E-3</c:v>
                </c:pt>
                <c:pt idx="43333">
                  <c:v>-8.8405600000000008E-3</c:v>
                </c:pt>
                <c:pt idx="43334">
                  <c:v>1.13764E-2</c:v>
                </c:pt>
                <c:pt idx="43335">
                  <c:v>2.4403600000000001E-2</c:v>
                </c:pt>
                <c:pt idx="43336">
                  <c:v>2.1581600000000001E-3</c:v>
                </c:pt>
                <c:pt idx="43337">
                  <c:v>6.8759900000000002E-3</c:v>
                </c:pt>
                <c:pt idx="43338">
                  <c:v>-2.0050999999999999E-2</c:v>
                </c:pt>
                <c:pt idx="43339">
                  <c:v>-9.3774800000000005E-3</c:v>
                </c:pt>
                <c:pt idx="43340">
                  <c:v>-1.23196E-2</c:v>
                </c:pt>
                <c:pt idx="43341">
                  <c:v>1.12867E-2</c:v>
                </c:pt>
                <c:pt idx="43342">
                  <c:v>8.0938299999999998E-3</c:v>
                </c:pt>
                <c:pt idx="43343">
                  <c:v>-6.7758599999999999E-3</c:v>
                </c:pt>
                <c:pt idx="43344">
                  <c:v>6.2789899999999999E-3</c:v>
                </c:pt>
                <c:pt idx="43345">
                  <c:v>5.4931600000000004E-3</c:v>
                </c:pt>
                <c:pt idx="43346">
                  <c:v>1.4381400000000001E-2</c:v>
                </c:pt>
                <c:pt idx="43347">
                  <c:v>9.2506399999999996E-4</c:v>
                </c:pt>
                <c:pt idx="43348">
                  <c:v>-3.1986200000000001E-3</c:v>
                </c:pt>
                <c:pt idx="43349">
                  <c:v>9.0408299999999997E-3</c:v>
                </c:pt>
                <c:pt idx="43350">
                  <c:v>1.8200899999999999E-2</c:v>
                </c:pt>
                <c:pt idx="43351">
                  <c:v>2.75993E-2</c:v>
                </c:pt>
                <c:pt idx="43352">
                  <c:v>1.65901E-2</c:v>
                </c:pt>
                <c:pt idx="43353">
                  <c:v>2.4928100000000002E-2</c:v>
                </c:pt>
                <c:pt idx="43354">
                  <c:v>9.8514599999999994E-3</c:v>
                </c:pt>
                <c:pt idx="43355">
                  <c:v>2.0541199999999999E-2</c:v>
                </c:pt>
                <c:pt idx="43356">
                  <c:v>1.5857699999999999E-2</c:v>
                </c:pt>
                <c:pt idx="43357">
                  <c:v>2.6294700000000001E-2</c:v>
                </c:pt>
                <c:pt idx="43358">
                  <c:v>2.4806000000000002E-2</c:v>
                </c:pt>
                <c:pt idx="43359">
                  <c:v>1.22833E-2</c:v>
                </c:pt>
                <c:pt idx="43360">
                  <c:v>1.94807E-2</c:v>
                </c:pt>
                <c:pt idx="43361">
                  <c:v>1.8858900000000001E-2</c:v>
                </c:pt>
                <c:pt idx="43362">
                  <c:v>2.5937100000000001E-2</c:v>
                </c:pt>
                <c:pt idx="43363">
                  <c:v>2.12975E-2</c:v>
                </c:pt>
                <c:pt idx="43364">
                  <c:v>1.9587500000000001E-2</c:v>
                </c:pt>
                <c:pt idx="43365">
                  <c:v>1.966E-2</c:v>
                </c:pt>
                <c:pt idx="43366">
                  <c:v>4.5581799999999999E-2</c:v>
                </c:pt>
                <c:pt idx="43367">
                  <c:v>1.7514200000000001E-2</c:v>
                </c:pt>
                <c:pt idx="43368">
                  <c:v>3.7975299999999999E-3</c:v>
                </c:pt>
                <c:pt idx="43369">
                  <c:v>1.8182799999999999E-2</c:v>
                </c:pt>
                <c:pt idx="43370">
                  <c:v>2.70472E-2</c:v>
                </c:pt>
                <c:pt idx="43371">
                  <c:v>3.1059300000000001E-2</c:v>
                </c:pt>
                <c:pt idx="43372">
                  <c:v>1.7388299999999999E-2</c:v>
                </c:pt>
                <c:pt idx="43373">
                  <c:v>4.2056999999999999E-4</c:v>
                </c:pt>
                <c:pt idx="43374">
                  <c:v>1.6923000000000001E-2</c:v>
                </c:pt>
                <c:pt idx="43375">
                  <c:v>1.48478E-2</c:v>
                </c:pt>
                <c:pt idx="43376">
                  <c:v>6.6623699999999999E-3</c:v>
                </c:pt>
                <c:pt idx="43377">
                  <c:v>1.7160399999999999E-2</c:v>
                </c:pt>
                <c:pt idx="43378">
                  <c:v>3.2281900000000001E-3</c:v>
                </c:pt>
                <c:pt idx="43379">
                  <c:v>7.1821200000000002E-3</c:v>
                </c:pt>
                <c:pt idx="43380">
                  <c:v>4.2047500000000002E-3</c:v>
                </c:pt>
                <c:pt idx="43381">
                  <c:v>1.49946E-2</c:v>
                </c:pt>
                <c:pt idx="43382">
                  <c:v>2.6962300000000002E-2</c:v>
                </c:pt>
                <c:pt idx="43383">
                  <c:v>2.46048E-2</c:v>
                </c:pt>
                <c:pt idx="43384">
                  <c:v>1.3077699999999999E-2</c:v>
                </c:pt>
                <c:pt idx="43385">
                  <c:v>2.2602099999999999E-3</c:v>
                </c:pt>
                <c:pt idx="43386">
                  <c:v>8.4695800000000009E-3</c:v>
                </c:pt>
                <c:pt idx="43387">
                  <c:v>6.8244899999999999E-3</c:v>
                </c:pt>
                <c:pt idx="43388">
                  <c:v>1.5946399999999999E-2</c:v>
                </c:pt>
                <c:pt idx="43389">
                  <c:v>2.4225199999999999E-2</c:v>
                </c:pt>
                <c:pt idx="43390">
                  <c:v>1.4539699999999999E-2</c:v>
                </c:pt>
                <c:pt idx="43391">
                  <c:v>1.9222300000000001E-2</c:v>
                </c:pt>
                <c:pt idx="43392">
                  <c:v>4.9724599999999997E-3</c:v>
                </c:pt>
                <c:pt idx="43393">
                  <c:v>-6.1702700000000003E-4</c:v>
                </c:pt>
                <c:pt idx="43394">
                  <c:v>2.76852E-3</c:v>
                </c:pt>
                <c:pt idx="43395">
                  <c:v>2.0354299999999999E-2</c:v>
                </c:pt>
                <c:pt idx="43396">
                  <c:v>1.62582E-2</c:v>
                </c:pt>
                <c:pt idx="43397">
                  <c:v>1.7099400000000001E-3</c:v>
                </c:pt>
                <c:pt idx="43398">
                  <c:v>9.8228500000000006E-4</c:v>
                </c:pt>
                <c:pt idx="43399">
                  <c:v>1.03378E-3</c:v>
                </c:pt>
                <c:pt idx="43400">
                  <c:v>4.0407200000000002E-3</c:v>
                </c:pt>
                <c:pt idx="43401">
                  <c:v>1.3149299999999999E-2</c:v>
                </c:pt>
                <c:pt idx="43402">
                  <c:v>1.1178E-2</c:v>
                </c:pt>
                <c:pt idx="43403">
                  <c:v>6.5507899999999999E-3</c:v>
                </c:pt>
                <c:pt idx="43404">
                  <c:v>1.0251E-2</c:v>
                </c:pt>
                <c:pt idx="43405">
                  <c:v>4.2028400000000002E-3</c:v>
                </c:pt>
                <c:pt idx="43406">
                  <c:v>9.9048599999999997E-3</c:v>
                </c:pt>
                <c:pt idx="43407">
                  <c:v>6.5336200000000004E-3</c:v>
                </c:pt>
                <c:pt idx="43408">
                  <c:v>1.8968599999999999E-2</c:v>
                </c:pt>
                <c:pt idx="43409">
                  <c:v>1.4485400000000001E-2</c:v>
                </c:pt>
                <c:pt idx="43410">
                  <c:v>1.1302E-2</c:v>
                </c:pt>
                <c:pt idx="43411">
                  <c:v>7.4882500000000001E-3</c:v>
                </c:pt>
                <c:pt idx="43412">
                  <c:v>1.04055E-2</c:v>
                </c:pt>
                <c:pt idx="43413">
                  <c:v>2.6287999999999999E-2</c:v>
                </c:pt>
                <c:pt idx="43414">
                  <c:v>2.08092E-3</c:v>
                </c:pt>
                <c:pt idx="43415">
                  <c:v>1.44482E-2</c:v>
                </c:pt>
                <c:pt idx="43416">
                  <c:v>2.6912699999999999E-3</c:v>
                </c:pt>
                <c:pt idx="43417">
                  <c:v>2.2572499999999999E-2</c:v>
                </c:pt>
                <c:pt idx="43418">
                  <c:v>1.1620500000000001E-2</c:v>
                </c:pt>
                <c:pt idx="43419">
                  <c:v>1.47753E-2</c:v>
                </c:pt>
                <c:pt idx="43420">
                  <c:v>1.25427E-2</c:v>
                </c:pt>
                <c:pt idx="43421">
                  <c:v>1.25799E-2</c:v>
                </c:pt>
                <c:pt idx="43422">
                  <c:v>7.8468300000000008E-3</c:v>
                </c:pt>
                <c:pt idx="43423">
                  <c:v>1.15681E-2</c:v>
                </c:pt>
                <c:pt idx="43424">
                  <c:v>2.5525099999999998E-2</c:v>
                </c:pt>
                <c:pt idx="43425">
                  <c:v>1.5619299999999999E-2</c:v>
                </c:pt>
                <c:pt idx="43426">
                  <c:v>2.0974199999999998E-2</c:v>
                </c:pt>
                <c:pt idx="43427">
                  <c:v>9.4470999999999999E-3</c:v>
                </c:pt>
                <c:pt idx="43428">
                  <c:v>1.47715E-2</c:v>
                </c:pt>
                <c:pt idx="43429">
                  <c:v>2.10943E-2</c:v>
                </c:pt>
                <c:pt idx="43430">
                  <c:v>2.1836299999999999E-2</c:v>
                </c:pt>
                <c:pt idx="43431">
                  <c:v>5.9423399999999999E-3</c:v>
                </c:pt>
                <c:pt idx="43432">
                  <c:v>2.3441299999999998E-3</c:v>
                </c:pt>
                <c:pt idx="43433">
                  <c:v>-6.1769499999999996E-3</c:v>
                </c:pt>
                <c:pt idx="43434">
                  <c:v>1.08576E-2</c:v>
                </c:pt>
                <c:pt idx="43435">
                  <c:v>1.17197E-2</c:v>
                </c:pt>
                <c:pt idx="43436">
                  <c:v>1.5862500000000002E-2</c:v>
                </c:pt>
                <c:pt idx="43437">
                  <c:v>-6.1225899999999998E-3</c:v>
                </c:pt>
                <c:pt idx="43438">
                  <c:v>-4.7025699999999997E-3</c:v>
                </c:pt>
                <c:pt idx="43439">
                  <c:v>-9.5996899999999993E-3</c:v>
                </c:pt>
                <c:pt idx="43440">
                  <c:v>1.5649799999999998E-2</c:v>
                </c:pt>
                <c:pt idx="43441">
                  <c:v>1.21107E-2</c:v>
                </c:pt>
                <c:pt idx="43442">
                  <c:v>1.39189E-2</c:v>
                </c:pt>
                <c:pt idx="43443">
                  <c:v>-9.8228499999999993E-3</c:v>
                </c:pt>
                <c:pt idx="43444">
                  <c:v>-7.0362100000000002E-3</c:v>
                </c:pt>
                <c:pt idx="43445">
                  <c:v>-8.7108600000000008E-3</c:v>
                </c:pt>
                <c:pt idx="43446">
                  <c:v>1.2435899999999999E-3</c:v>
                </c:pt>
                <c:pt idx="43447">
                  <c:v>3.9186500000000001E-3</c:v>
                </c:pt>
                <c:pt idx="43448">
                  <c:v>1.1879000000000001E-2</c:v>
                </c:pt>
                <c:pt idx="43449">
                  <c:v>1.5779499999999998E-2</c:v>
                </c:pt>
                <c:pt idx="43450">
                  <c:v>-1.5833900000000001E-2</c:v>
                </c:pt>
                <c:pt idx="43451">
                  <c:v>-1.5667E-2</c:v>
                </c:pt>
                <c:pt idx="43452">
                  <c:v>-4.2772299999999999E-3</c:v>
                </c:pt>
                <c:pt idx="43453">
                  <c:v>4.1418100000000001E-3</c:v>
                </c:pt>
                <c:pt idx="43454">
                  <c:v>-7.7953299999999996E-3</c:v>
                </c:pt>
                <c:pt idx="43455">
                  <c:v>-1.52435E-2</c:v>
                </c:pt>
                <c:pt idx="43456">
                  <c:v>-1.2054399999999999E-3</c:v>
                </c:pt>
                <c:pt idx="43457">
                  <c:v>3.5381300000000002E-4</c:v>
                </c:pt>
                <c:pt idx="43458">
                  <c:v>-9.8638500000000004E-3</c:v>
                </c:pt>
                <c:pt idx="43459">
                  <c:v>-8.5802099999999996E-3</c:v>
                </c:pt>
                <c:pt idx="43460">
                  <c:v>-1.14536E-3</c:v>
                </c:pt>
                <c:pt idx="43461">
                  <c:v>-1.1004399999999999E-2</c:v>
                </c:pt>
                <c:pt idx="43462">
                  <c:v>-1.5971200000000001E-2</c:v>
                </c:pt>
                <c:pt idx="43463">
                  <c:v>-2.43187E-3</c:v>
                </c:pt>
                <c:pt idx="43464">
                  <c:v>-8.7261200000000004E-3</c:v>
                </c:pt>
                <c:pt idx="43465">
                  <c:v>-8.8930099999999998E-3</c:v>
                </c:pt>
                <c:pt idx="43466">
                  <c:v>-3.52097E-3</c:v>
                </c:pt>
                <c:pt idx="43467">
                  <c:v>-6.3705399999999996E-4</c:v>
                </c:pt>
                <c:pt idx="43468">
                  <c:v>-7.1115500000000003E-3</c:v>
                </c:pt>
                <c:pt idx="43469">
                  <c:v>1.00336E-2</c:v>
                </c:pt>
                <c:pt idx="43470">
                  <c:v>-6.6537899999999997E-3</c:v>
                </c:pt>
                <c:pt idx="43471">
                  <c:v>-1.4038099999999999E-3</c:v>
                </c:pt>
                <c:pt idx="43472">
                  <c:v>-3.1023000000000001E-3</c:v>
                </c:pt>
                <c:pt idx="43473">
                  <c:v>-4.4088399999999998E-3</c:v>
                </c:pt>
                <c:pt idx="43474">
                  <c:v>-4.1112900000000001E-3</c:v>
                </c:pt>
                <c:pt idx="43475">
                  <c:v>-1.54591E-2</c:v>
                </c:pt>
                <c:pt idx="43476">
                  <c:v>5.2356700000000004E-3</c:v>
                </c:pt>
                <c:pt idx="43477">
                  <c:v>-4.1027099999999999E-3</c:v>
                </c:pt>
                <c:pt idx="43478">
                  <c:v>-2.2687900000000001E-3</c:v>
                </c:pt>
                <c:pt idx="43479">
                  <c:v>5.3539299999999998E-3</c:v>
                </c:pt>
                <c:pt idx="43480">
                  <c:v>6.5975199999999999E-3</c:v>
                </c:pt>
                <c:pt idx="43481">
                  <c:v>-1.88923E-3</c:v>
                </c:pt>
                <c:pt idx="43482">
                  <c:v>-8.0690399999999995E-3</c:v>
                </c:pt>
                <c:pt idx="43483">
                  <c:v>-8.3570499999999995E-3</c:v>
                </c:pt>
                <c:pt idx="43484">
                  <c:v>-1.33276E-2</c:v>
                </c:pt>
                <c:pt idx="43485">
                  <c:v>-1.18456E-2</c:v>
                </c:pt>
                <c:pt idx="43486">
                  <c:v>2.7246499999999999E-3</c:v>
                </c:pt>
                <c:pt idx="43487">
                  <c:v>4.4078800000000003E-3</c:v>
                </c:pt>
                <c:pt idx="43488">
                  <c:v>2.3746499999999999E-3</c:v>
                </c:pt>
                <c:pt idx="43489">
                  <c:v>-5.3377199999999998E-3</c:v>
                </c:pt>
                <c:pt idx="43490">
                  <c:v>-4.2581600000000004E-3</c:v>
                </c:pt>
                <c:pt idx="43491">
                  <c:v>-9.2506399999999996E-4</c:v>
                </c:pt>
                <c:pt idx="43492">
                  <c:v>-7.0266699999999996E-3</c:v>
                </c:pt>
                <c:pt idx="43493">
                  <c:v>4.1284599999999996E-3</c:v>
                </c:pt>
                <c:pt idx="43494">
                  <c:v>-1.47934E-2</c:v>
                </c:pt>
                <c:pt idx="43495">
                  <c:v>-3.4494399999999998E-3</c:v>
                </c:pt>
                <c:pt idx="43496">
                  <c:v>-5.3119699999999996E-4</c:v>
                </c:pt>
                <c:pt idx="43497">
                  <c:v>-1.6140000000000002E-2</c:v>
                </c:pt>
                <c:pt idx="43498">
                  <c:v>-6.3734100000000004E-3</c:v>
                </c:pt>
                <c:pt idx="43499">
                  <c:v>-1.4619800000000001E-2</c:v>
                </c:pt>
                <c:pt idx="43500">
                  <c:v>-4.67491E-3</c:v>
                </c:pt>
                <c:pt idx="43501">
                  <c:v>-1.8996200000000001E-2</c:v>
                </c:pt>
                <c:pt idx="43502">
                  <c:v>-4.8484799999999996E-3</c:v>
                </c:pt>
                <c:pt idx="43503">
                  <c:v>-1.9743E-2</c:v>
                </c:pt>
                <c:pt idx="43504">
                  <c:v>-2.0182599999999998E-2</c:v>
                </c:pt>
                <c:pt idx="43505">
                  <c:v>-2.2375099999999998E-2</c:v>
                </c:pt>
                <c:pt idx="43506">
                  <c:v>-1.9036299999999999E-2</c:v>
                </c:pt>
                <c:pt idx="43507">
                  <c:v>-2.0029999999999999E-2</c:v>
                </c:pt>
                <c:pt idx="43508">
                  <c:v>-1.6427000000000001E-2</c:v>
                </c:pt>
                <c:pt idx="43509">
                  <c:v>-2.4616200000000001E-2</c:v>
                </c:pt>
                <c:pt idx="43510">
                  <c:v>-2.08817E-2</c:v>
                </c:pt>
                <c:pt idx="43511">
                  <c:v>-2.96259E-2</c:v>
                </c:pt>
                <c:pt idx="43512">
                  <c:v>-3.06501E-2</c:v>
                </c:pt>
                <c:pt idx="43513">
                  <c:v>-3.1287200000000001E-2</c:v>
                </c:pt>
                <c:pt idx="43514">
                  <c:v>-2.6176499999999998E-2</c:v>
                </c:pt>
                <c:pt idx="43515">
                  <c:v>-2.4689699999999998E-2</c:v>
                </c:pt>
                <c:pt idx="43516">
                  <c:v>-2.8803800000000001E-2</c:v>
                </c:pt>
                <c:pt idx="43517">
                  <c:v>-1.1328700000000001E-2</c:v>
                </c:pt>
                <c:pt idx="43518">
                  <c:v>-2.1140099999999998E-2</c:v>
                </c:pt>
                <c:pt idx="43519">
                  <c:v>-2.9500999999999999E-2</c:v>
                </c:pt>
                <c:pt idx="43520">
                  <c:v>-2.8782800000000001E-2</c:v>
                </c:pt>
                <c:pt idx="43521">
                  <c:v>-4.1235899999999999E-2</c:v>
                </c:pt>
                <c:pt idx="43522">
                  <c:v>-1.3143500000000001E-2</c:v>
                </c:pt>
                <c:pt idx="43523">
                  <c:v>-3.4908300000000003E-2</c:v>
                </c:pt>
                <c:pt idx="43524">
                  <c:v>-1.8469800000000001E-2</c:v>
                </c:pt>
                <c:pt idx="43525">
                  <c:v>-2.88401E-2</c:v>
                </c:pt>
                <c:pt idx="43526">
                  <c:v>-1.1976199999999999E-2</c:v>
                </c:pt>
                <c:pt idx="43527">
                  <c:v>-9.89342E-3</c:v>
                </c:pt>
                <c:pt idx="43528">
                  <c:v>-1.7888100000000001E-2</c:v>
                </c:pt>
                <c:pt idx="43529">
                  <c:v>-1.81885E-2</c:v>
                </c:pt>
                <c:pt idx="43530">
                  <c:v>-2.7515399999999999E-2</c:v>
                </c:pt>
                <c:pt idx="43531">
                  <c:v>-1.7476999999999999E-2</c:v>
                </c:pt>
                <c:pt idx="43532">
                  <c:v>-2.4393999999999999E-2</c:v>
                </c:pt>
                <c:pt idx="43533">
                  <c:v>-1.42994E-2</c:v>
                </c:pt>
                <c:pt idx="43534">
                  <c:v>-2.6722900000000001E-2</c:v>
                </c:pt>
                <c:pt idx="43535">
                  <c:v>-1.47829E-2</c:v>
                </c:pt>
                <c:pt idx="43536">
                  <c:v>-3.3017199999999997E-2</c:v>
                </c:pt>
                <c:pt idx="43537">
                  <c:v>-1.30539E-2</c:v>
                </c:pt>
                <c:pt idx="43538">
                  <c:v>-3.5809500000000001E-2</c:v>
                </c:pt>
                <c:pt idx="43539">
                  <c:v>-2.9172900000000002E-2</c:v>
                </c:pt>
                <c:pt idx="43540">
                  <c:v>-3.5495800000000001E-2</c:v>
                </c:pt>
                <c:pt idx="43541">
                  <c:v>-2.67849E-2</c:v>
                </c:pt>
                <c:pt idx="43542">
                  <c:v>-2.02379E-2</c:v>
                </c:pt>
                <c:pt idx="43543">
                  <c:v>-2.0449599999999998E-2</c:v>
                </c:pt>
                <c:pt idx="43544">
                  <c:v>-1.9411999999999999E-2</c:v>
                </c:pt>
                <c:pt idx="43545">
                  <c:v>-3.0501400000000001E-2</c:v>
                </c:pt>
                <c:pt idx="43546">
                  <c:v>-3.01008E-2</c:v>
                </c:pt>
                <c:pt idx="43547">
                  <c:v>-2.19746E-2</c:v>
                </c:pt>
                <c:pt idx="43548">
                  <c:v>-1.52254E-2</c:v>
                </c:pt>
                <c:pt idx="43549">
                  <c:v>-3.9785399999999999E-2</c:v>
                </c:pt>
                <c:pt idx="43550">
                  <c:v>-3.3360500000000001E-2</c:v>
                </c:pt>
                <c:pt idx="43551">
                  <c:v>-2.50225E-2</c:v>
                </c:pt>
                <c:pt idx="43552">
                  <c:v>-2.87409E-2</c:v>
                </c:pt>
                <c:pt idx="43553">
                  <c:v>-2.3736E-2</c:v>
                </c:pt>
                <c:pt idx="43554">
                  <c:v>-2.0615600000000001E-2</c:v>
                </c:pt>
                <c:pt idx="43555">
                  <c:v>-2.5119800000000001E-2</c:v>
                </c:pt>
                <c:pt idx="43556">
                  <c:v>-2.9879599999999999E-2</c:v>
                </c:pt>
                <c:pt idx="43557">
                  <c:v>-1.97325E-2</c:v>
                </c:pt>
                <c:pt idx="43558">
                  <c:v>-3.4475299999999999E-3</c:v>
                </c:pt>
                <c:pt idx="43559">
                  <c:v>-1.0578199999999999E-2</c:v>
                </c:pt>
                <c:pt idx="43560">
                  <c:v>-2.8641699999999999E-2</c:v>
                </c:pt>
                <c:pt idx="43561">
                  <c:v>-2.2377999999999999E-2</c:v>
                </c:pt>
                <c:pt idx="43562">
                  <c:v>-4.8112900000000002E-3</c:v>
                </c:pt>
                <c:pt idx="43563">
                  <c:v>-1.38178E-2</c:v>
                </c:pt>
                <c:pt idx="43564">
                  <c:v>-2.69041E-2</c:v>
                </c:pt>
                <c:pt idx="43565">
                  <c:v>-1.9426300000000001E-2</c:v>
                </c:pt>
                <c:pt idx="43566">
                  <c:v>-1.39084E-2</c:v>
                </c:pt>
                <c:pt idx="43567">
                  <c:v>-2.63567E-2</c:v>
                </c:pt>
                <c:pt idx="43568">
                  <c:v>-1.6980200000000001E-2</c:v>
                </c:pt>
                <c:pt idx="43569">
                  <c:v>-1.4981299999999999E-2</c:v>
                </c:pt>
                <c:pt idx="43570">
                  <c:v>-1.9767799999999999E-2</c:v>
                </c:pt>
                <c:pt idx="43571">
                  <c:v>-2.07338E-2</c:v>
                </c:pt>
                <c:pt idx="43572">
                  <c:v>-2.37074E-2</c:v>
                </c:pt>
                <c:pt idx="43573">
                  <c:v>-3.3994700000000003E-2</c:v>
                </c:pt>
                <c:pt idx="43574">
                  <c:v>-2.0400000000000001E-2</c:v>
                </c:pt>
                <c:pt idx="43575">
                  <c:v>-2.9396100000000001E-2</c:v>
                </c:pt>
                <c:pt idx="43576">
                  <c:v>-3.50351E-2</c:v>
                </c:pt>
                <c:pt idx="43577">
                  <c:v>-4.2511899999999998E-2</c:v>
                </c:pt>
                <c:pt idx="43578">
                  <c:v>-2.1231699999999999E-2</c:v>
                </c:pt>
                <c:pt idx="43579">
                  <c:v>-1.21174E-2</c:v>
                </c:pt>
                <c:pt idx="43580">
                  <c:v>-2.5049200000000001E-2</c:v>
                </c:pt>
                <c:pt idx="43581">
                  <c:v>-3.1187099999999999E-2</c:v>
                </c:pt>
                <c:pt idx="43582">
                  <c:v>-3.3883999999999997E-2</c:v>
                </c:pt>
                <c:pt idx="43583">
                  <c:v>-3.9394400000000003E-2</c:v>
                </c:pt>
                <c:pt idx="43584">
                  <c:v>-2.5491699999999999E-2</c:v>
                </c:pt>
                <c:pt idx="43585">
                  <c:v>-2.6214600000000001E-2</c:v>
                </c:pt>
                <c:pt idx="43586">
                  <c:v>-1.9857400000000001E-2</c:v>
                </c:pt>
                <c:pt idx="43587">
                  <c:v>-1.89304E-2</c:v>
                </c:pt>
                <c:pt idx="43588">
                  <c:v>-2.5011100000000001E-2</c:v>
                </c:pt>
                <c:pt idx="43589">
                  <c:v>-1.11542E-2</c:v>
                </c:pt>
                <c:pt idx="43590">
                  <c:v>-2.7148200000000001E-2</c:v>
                </c:pt>
                <c:pt idx="43591">
                  <c:v>-1.46532E-2</c:v>
                </c:pt>
                <c:pt idx="43592">
                  <c:v>-1.8775900000000002E-2</c:v>
                </c:pt>
                <c:pt idx="43593">
                  <c:v>-1.35899E-2</c:v>
                </c:pt>
                <c:pt idx="43594">
                  <c:v>-2.5085400000000001E-2</c:v>
                </c:pt>
                <c:pt idx="43595">
                  <c:v>-6.9084200000000002E-3</c:v>
                </c:pt>
                <c:pt idx="43596">
                  <c:v>-1.4398599999999999E-2</c:v>
                </c:pt>
                <c:pt idx="43597">
                  <c:v>-1.8737799999999999E-2</c:v>
                </c:pt>
                <c:pt idx="43598">
                  <c:v>-4.5976599999999999E-3</c:v>
                </c:pt>
                <c:pt idx="43599">
                  <c:v>-1.0297799999999999E-2</c:v>
                </c:pt>
                <c:pt idx="43600">
                  <c:v>-4.5299499999999996E-3</c:v>
                </c:pt>
                <c:pt idx="43601">
                  <c:v>-1.31416E-3</c:v>
                </c:pt>
                <c:pt idx="43602">
                  <c:v>-3.74603E-3</c:v>
                </c:pt>
                <c:pt idx="43603">
                  <c:v>-1.34573E-2</c:v>
                </c:pt>
                <c:pt idx="43604">
                  <c:v>-1.17559E-2</c:v>
                </c:pt>
                <c:pt idx="43605">
                  <c:v>-1.0842299999999999E-2</c:v>
                </c:pt>
                <c:pt idx="43606">
                  <c:v>-1.8057799999999999E-2</c:v>
                </c:pt>
                <c:pt idx="43607">
                  <c:v>-3.0944800000000001E-2</c:v>
                </c:pt>
                <c:pt idx="43608">
                  <c:v>-1.7016400000000001E-2</c:v>
                </c:pt>
                <c:pt idx="43609">
                  <c:v>-2.1656000000000002E-2</c:v>
                </c:pt>
                <c:pt idx="43610">
                  <c:v>-1.618E-2</c:v>
                </c:pt>
                <c:pt idx="43611">
                  <c:v>-3.4442899999999999E-2</c:v>
                </c:pt>
                <c:pt idx="43612">
                  <c:v>-3.5984000000000002E-2</c:v>
                </c:pt>
                <c:pt idx="43613">
                  <c:v>-1.7196699999999999E-2</c:v>
                </c:pt>
                <c:pt idx="43614">
                  <c:v>-2.68078E-2</c:v>
                </c:pt>
                <c:pt idx="43615">
                  <c:v>-2.5115999999999999E-2</c:v>
                </c:pt>
                <c:pt idx="43616">
                  <c:v>-4.2933499999999999E-2</c:v>
                </c:pt>
                <c:pt idx="43617">
                  <c:v>-2.6064899999999998E-2</c:v>
                </c:pt>
                <c:pt idx="43618">
                  <c:v>-3.4508700000000003E-2</c:v>
                </c:pt>
                <c:pt idx="43619">
                  <c:v>-3.7203800000000002E-2</c:v>
                </c:pt>
                <c:pt idx="43620">
                  <c:v>-4.2159099999999998E-2</c:v>
                </c:pt>
                <c:pt idx="43621">
                  <c:v>-2.0778700000000001E-2</c:v>
                </c:pt>
                <c:pt idx="43622">
                  <c:v>-3.1354899999999998E-2</c:v>
                </c:pt>
                <c:pt idx="43623">
                  <c:v>-2.86684E-2</c:v>
                </c:pt>
                <c:pt idx="43624">
                  <c:v>-2.21739E-2</c:v>
                </c:pt>
                <c:pt idx="43625">
                  <c:v>-3.0763599999999999E-2</c:v>
                </c:pt>
                <c:pt idx="43626">
                  <c:v>-2.1145799999999999E-2</c:v>
                </c:pt>
                <c:pt idx="43627">
                  <c:v>-4.4758800000000001E-2</c:v>
                </c:pt>
                <c:pt idx="43628">
                  <c:v>-2.1025700000000001E-2</c:v>
                </c:pt>
                <c:pt idx="43629">
                  <c:v>-1.1384E-2</c:v>
                </c:pt>
                <c:pt idx="43630">
                  <c:v>-1.9759200000000001E-2</c:v>
                </c:pt>
                <c:pt idx="43631">
                  <c:v>-3.7213299999999998E-2</c:v>
                </c:pt>
                <c:pt idx="43632">
                  <c:v>-1.46322E-2</c:v>
                </c:pt>
                <c:pt idx="43633">
                  <c:v>-1.77965E-2</c:v>
                </c:pt>
                <c:pt idx="43634">
                  <c:v>-2.6225999999999999E-2</c:v>
                </c:pt>
                <c:pt idx="43635">
                  <c:v>-3.31078E-2</c:v>
                </c:pt>
                <c:pt idx="43636">
                  <c:v>-3.4566899999999998E-2</c:v>
                </c:pt>
                <c:pt idx="43637">
                  <c:v>-3.4801499999999999E-2</c:v>
                </c:pt>
                <c:pt idx="43638">
                  <c:v>-2.5475500000000002E-2</c:v>
                </c:pt>
                <c:pt idx="43639">
                  <c:v>-1.7751699999999999E-2</c:v>
                </c:pt>
                <c:pt idx="43640">
                  <c:v>-2.6293799999999999E-2</c:v>
                </c:pt>
                <c:pt idx="43641">
                  <c:v>-1.6030300000000001E-2</c:v>
                </c:pt>
                <c:pt idx="43642">
                  <c:v>-1.43909E-2</c:v>
                </c:pt>
                <c:pt idx="43643">
                  <c:v>-1.6884799999999998E-2</c:v>
                </c:pt>
                <c:pt idx="43644">
                  <c:v>-2.3036000000000001E-2</c:v>
                </c:pt>
                <c:pt idx="43645">
                  <c:v>-2.5459300000000001E-2</c:v>
                </c:pt>
                <c:pt idx="43646">
                  <c:v>-3.4396200000000002E-2</c:v>
                </c:pt>
                <c:pt idx="43647">
                  <c:v>-2.5238E-2</c:v>
                </c:pt>
                <c:pt idx="43648">
                  <c:v>-2.2330300000000001E-2</c:v>
                </c:pt>
                <c:pt idx="43649">
                  <c:v>-1.6826600000000001E-2</c:v>
                </c:pt>
                <c:pt idx="43650">
                  <c:v>-1.9826900000000001E-2</c:v>
                </c:pt>
                <c:pt idx="43651">
                  <c:v>-2.2193899999999999E-2</c:v>
                </c:pt>
                <c:pt idx="43652">
                  <c:v>-2.3111300000000001E-2</c:v>
                </c:pt>
                <c:pt idx="43653">
                  <c:v>-3.8771600000000003E-2</c:v>
                </c:pt>
                <c:pt idx="43654">
                  <c:v>-3.9485899999999997E-2</c:v>
                </c:pt>
                <c:pt idx="43655">
                  <c:v>-2.9591599999999999E-2</c:v>
                </c:pt>
                <c:pt idx="43656">
                  <c:v>-2.4107E-2</c:v>
                </c:pt>
                <c:pt idx="43657">
                  <c:v>-1.43623E-2</c:v>
                </c:pt>
                <c:pt idx="43658">
                  <c:v>-3.00922E-2</c:v>
                </c:pt>
                <c:pt idx="43659">
                  <c:v>-2.0815799999999999E-2</c:v>
                </c:pt>
                <c:pt idx="43660">
                  <c:v>-2.0701399999999998E-2</c:v>
                </c:pt>
                <c:pt idx="43661">
                  <c:v>-3.4372300000000001E-2</c:v>
                </c:pt>
                <c:pt idx="43662">
                  <c:v>-2.54221E-2</c:v>
                </c:pt>
                <c:pt idx="43663">
                  <c:v>-1.8686299999999999E-2</c:v>
                </c:pt>
                <c:pt idx="43664">
                  <c:v>-2.4824100000000002E-2</c:v>
                </c:pt>
                <c:pt idx="43665">
                  <c:v>-1.5223499999999999E-2</c:v>
                </c:pt>
                <c:pt idx="43666">
                  <c:v>-1.9326200000000002E-2</c:v>
                </c:pt>
                <c:pt idx="43667">
                  <c:v>-7.9584100000000008E-3</c:v>
                </c:pt>
                <c:pt idx="43668">
                  <c:v>-2.6073499999999999E-2</c:v>
                </c:pt>
                <c:pt idx="43669">
                  <c:v>-4.1198700000000003E-3</c:v>
                </c:pt>
                <c:pt idx="43670">
                  <c:v>-9.6550000000000004E-3</c:v>
                </c:pt>
                <c:pt idx="43671">
                  <c:v>-1.6960099999999999E-2</c:v>
                </c:pt>
                <c:pt idx="43672">
                  <c:v>-1.27621E-2</c:v>
                </c:pt>
                <c:pt idx="43673">
                  <c:v>-8.9693099999999994E-3</c:v>
                </c:pt>
                <c:pt idx="43674">
                  <c:v>-2.2636400000000001E-2</c:v>
                </c:pt>
                <c:pt idx="43675">
                  <c:v>-1.06812E-2</c:v>
                </c:pt>
                <c:pt idx="43676">
                  <c:v>-1.44215E-2</c:v>
                </c:pt>
                <c:pt idx="43677">
                  <c:v>-8.4791199999999997E-3</c:v>
                </c:pt>
                <c:pt idx="43678">
                  <c:v>-2.0914100000000001E-3</c:v>
                </c:pt>
                <c:pt idx="43679" formatCode="0.00E+00">
                  <c:v>-6.1035200000000001E-5</c:v>
                </c:pt>
                <c:pt idx="43680">
                  <c:v>-6.0482000000000001E-3</c:v>
                </c:pt>
                <c:pt idx="43681">
                  <c:v>-7.0867500000000002E-3</c:v>
                </c:pt>
                <c:pt idx="43682">
                  <c:v>-1.61934E-2</c:v>
                </c:pt>
                <c:pt idx="43683">
                  <c:v>-1.53084E-2</c:v>
                </c:pt>
                <c:pt idx="43684" formatCode="0.00E+00">
                  <c:v>-6.4849899999999997E-5</c:v>
                </c:pt>
                <c:pt idx="43685">
                  <c:v>-1.9621799999999998E-2</c:v>
                </c:pt>
                <c:pt idx="43686">
                  <c:v>-6.0768100000000002E-3</c:v>
                </c:pt>
                <c:pt idx="43687">
                  <c:v>-2.08349E-2</c:v>
                </c:pt>
                <c:pt idx="43688">
                  <c:v>-2.4663000000000001E-2</c:v>
                </c:pt>
                <c:pt idx="43689">
                  <c:v>-1.8651000000000001E-2</c:v>
                </c:pt>
                <c:pt idx="43690">
                  <c:v>-1.06306E-2</c:v>
                </c:pt>
                <c:pt idx="43691">
                  <c:v>-1.8996200000000001E-2</c:v>
                </c:pt>
                <c:pt idx="43692">
                  <c:v>-1.5714599999999999E-2</c:v>
                </c:pt>
                <c:pt idx="43693">
                  <c:v>-1.7227200000000002E-2</c:v>
                </c:pt>
                <c:pt idx="43694">
                  <c:v>-2.4407399999999999E-2</c:v>
                </c:pt>
                <c:pt idx="43695">
                  <c:v>-2.1632200000000001E-2</c:v>
                </c:pt>
                <c:pt idx="43696">
                  <c:v>-1.4411E-2</c:v>
                </c:pt>
                <c:pt idx="43697">
                  <c:v>8.19778E-3</c:v>
                </c:pt>
                <c:pt idx="43698">
                  <c:v>-2.6322399999999999E-2</c:v>
                </c:pt>
                <c:pt idx="43699">
                  <c:v>-1.9734399999999999E-2</c:v>
                </c:pt>
                <c:pt idx="43700">
                  <c:v>-2.59619E-2</c:v>
                </c:pt>
                <c:pt idx="43701">
                  <c:v>-6.6890700000000001E-3</c:v>
                </c:pt>
                <c:pt idx="43702">
                  <c:v>2.54631E-3</c:v>
                </c:pt>
                <c:pt idx="43703">
                  <c:v>-1.0038399999999999E-2</c:v>
                </c:pt>
                <c:pt idx="43704">
                  <c:v>-1.5769999999999999E-2</c:v>
                </c:pt>
                <c:pt idx="43705">
                  <c:v>-1.9864099999999999E-2</c:v>
                </c:pt>
                <c:pt idx="43706">
                  <c:v>2.8390899999999998E-3</c:v>
                </c:pt>
                <c:pt idx="43707">
                  <c:v>-9.3212099999999999E-3</c:v>
                </c:pt>
                <c:pt idx="43708">
                  <c:v>-9.4671200000000007E-3</c:v>
                </c:pt>
                <c:pt idx="43709">
                  <c:v>-1.24846E-2</c:v>
                </c:pt>
                <c:pt idx="43710">
                  <c:v>-8.2826600000000007E-3</c:v>
                </c:pt>
                <c:pt idx="43711">
                  <c:v>-5.9166000000000002E-3</c:v>
                </c:pt>
                <c:pt idx="43712">
                  <c:v>8.66222E-3</c:v>
                </c:pt>
                <c:pt idx="43713">
                  <c:v>9.9048599999999997E-3</c:v>
                </c:pt>
                <c:pt idx="43714">
                  <c:v>-4.8065199999999998E-4</c:v>
                </c:pt>
                <c:pt idx="43715">
                  <c:v>1.05085E-2</c:v>
                </c:pt>
                <c:pt idx="43716">
                  <c:v>-3.87192E-3</c:v>
                </c:pt>
                <c:pt idx="43717">
                  <c:v>9.9134400000000008E-3</c:v>
                </c:pt>
                <c:pt idx="43718">
                  <c:v>6.6881199999999997E-3</c:v>
                </c:pt>
                <c:pt idx="43719">
                  <c:v>9.0541800000000002E-3</c:v>
                </c:pt>
                <c:pt idx="43720">
                  <c:v>1.2567500000000001E-2</c:v>
                </c:pt>
                <c:pt idx="43721">
                  <c:v>1.8405900000000001E-4</c:v>
                </c:pt>
                <c:pt idx="43722">
                  <c:v>2.0776699999999999E-2</c:v>
                </c:pt>
                <c:pt idx="43723">
                  <c:v>7.8220400000000006E-3</c:v>
                </c:pt>
                <c:pt idx="43724">
                  <c:v>7.0371599999999998E-3</c:v>
                </c:pt>
                <c:pt idx="43725">
                  <c:v>-3.2787300000000001E-3</c:v>
                </c:pt>
                <c:pt idx="43726">
                  <c:v>1.8041600000000001E-2</c:v>
                </c:pt>
                <c:pt idx="43727">
                  <c:v>8.1024200000000008E-3</c:v>
                </c:pt>
                <c:pt idx="43728">
                  <c:v>1.32179E-3</c:v>
                </c:pt>
                <c:pt idx="43729">
                  <c:v>5.2251800000000003E-3</c:v>
                </c:pt>
                <c:pt idx="43730">
                  <c:v>7.0877099999999997E-3</c:v>
                </c:pt>
                <c:pt idx="43731">
                  <c:v>2.51293E-3</c:v>
                </c:pt>
                <c:pt idx="43732">
                  <c:v>-8.5773499999999992E-3</c:v>
                </c:pt>
                <c:pt idx="43733">
                  <c:v>-9.6035000000000001E-4</c:v>
                </c:pt>
                <c:pt idx="43734">
                  <c:v>-8.4686299999999996E-3</c:v>
                </c:pt>
                <c:pt idx="43735">
                  <c:v>-2.4566700000000002E-3</c:v>
                </c:pt>
                <c:pt idx="43736" formatCode="0.00E+00">
                  <c:v>4.2915299999999999E-5</c:v>
                </c:pt>
                <c:pt idx="43737">
                  <c:v>-5.4225899999999997E-3</c:v>
                </c:pt>
                <c:pt idx="43738">
                  <c:v>1.0690700000000001E-3</c:v>
                </c:pt>
                <c:pt idx="43739">
                  <c:v>-1.3998E-2</c:v>
                </c:pt>
                <c:pt idx="43740">
                  <c:v>-1.5808099999999999E-2</c:v>
                </c:pt>
                <c:pt idx="43741">
                  <c:v>3.8356800000000002E-3</c:v>
                </c:pt>
                <c:pt idx="43742">
                  <c:v>-4.3830900000000001E-3</c:v>
                </c:pt>
                <c:pt idx="43743">
                  <c:v>-1.65844E-3</c:v>
                </c:pt>
                <c:pt idx="43744">
                  <c:v>-1.52321E-2</c:v>
                </c:pt>
                <c:pt idx="43745">
                  <c:v>-1.88398E-2</c:v>
                </c:pt>
                <c:pt idx="43746">
                  <c:v>-5.0067899999999997E-3</c:v>
                </c:pt>
                <c:pt idx="43747">
                  <c:v>-5.2757300000000002E-3</c:v>
                </c:pt>
                <c:pt idx="43748">
                  <c:v>-7.0886600000000001E-3</c:v>
                </c:pt>
                <c:pt idx="43749">
                  <c:v>-7.4958800000000003E-4</c:v>
                </c:pt>
                <c:pt idx="43750">
                  <c:v>-1.13039E-2</c:v>
                </c:pt>
                <c:pt idx="43751">
                  <c:v>-5.1031100000000001E-3</c:v>
                </c:pt>
                <c:pt idx="43752">
                  <c:v>-1.14994E-2</c:v>
                </c:pt>
                <c:pt idx="43753">
                  <c:v>-1.6904800000000001E-2</c:v>
                </c:pt>
                <c:pt idx="43754">
                  <c:v>-1.45597E-2</c:v>
                </c:pt>
                <c:pt idx="43755">
                  <c:v>-2.31361E-2</c:v>
                </c:pt>
                <c:pt idx="43756">
                  <c:v>-7.7724500000000002E-3</c:v>
                </c:pt>
                <c:pt idx="43757">
                  <c:v>-5.0163300000000003E-3</c:v>
                </c:pt>
                <c:pt idx="43758">
                  <c:v>6.5498400000000003E-3</c:v>
                </c:pt>
                <c:pt idx="43759">
                  <c:v>2.4595300000000001E-3</c:v>
                </c:pt>
                <c:pt idx="43760">
                  <c:v>5.8679600000000002E-3</c:v>
                </c:pt>
                <c:pt idx="43761">
                  <c:v>-1.2388200000000001E-3</c:v>
                </c:pt>
                <c:pt idx="43762">
                  <c:v>2.4383499999999999E-2</c:v>
                </c:pt>
                <c:pt idx="43763">
                  <c:v>4.6520199999999998E-3</c:v>
                </c:pt>
                <c:pt idx="43764">
                  <c:v>1.08967E-2</c:v>
                </c:pt>
                <c:pt idx="43765">
                  <c:v>7.6932900000000002E-3</c:v>
                </c:pt>
                <c:pt idx="43766">
                  <c:v>2.2001300000000001E-2</c:v>
                </c:pt>
                <c:pt idx="43767">
                  <c:v>1.9478800000000001E-2</c:v>
                </c:pt>
                <c:pt idx="43768">
                  <c:v>4.8570599999999998E-3</c:v>
                </c:pt>
                <c:pt idx="43769">
                  <c:v>1.5503899999999999E-2</c:v>
                </c:pt>
                <c:pt idx="43770">
                  <c:v>2.2543000000000001E-2</c:v>
                </c:pt>
                <c:pt idx="43771">
                  <c:v>2.05393E-2</c:v>
                </c:pt>
                <c:pt idx="43772">
                  <c:v>1.02968E-2</c:v>
                </c:pt>
                <c:pt idx="43773">
                  <c:v>1.6149500000000001E-2</c:v>
                </c:pt>
                <c:pt idx="43774">
                  <c:v>1.8962900000000001E-2</c:v>
                </c:pt>
                <c:pt idx="43775">
                  <c:v>2.6432000000000001E-2</c:v>
                </c:pt>
                <c:pt idx="43776">
                  <c:v>1.6529100000000001E-2</c:v>
                </c:pt>
                <c:pt idx="43777">
                  <c:v>1.4612200000000001E-2</c:v>
                </c:pt>
                <c:pt idx="43778">
                  <c:v>2.6718100000000002E-2</c:v>
                </c:pt>
                <c:pt idx="43779">
                  <c:v>2.2640199999999999E-2</c:v>
                </c:pt>
                <c:pt idx="43780">
                  <c:v>5.8050200000000001E-3</c:v>
                </c:pt>
                <c:pt idx="43781">
                  <c:v>2.73867E-2</c:v>
                </c:pt>
                <c:pt idx="43782">
                  <c:v>2.6298499999999999E-2</c:v>
                </c:pt>
                <c:pt idx="43783">
                  <c:v>3.28074E-2</c:v>
                </c:pt>
                <c:pt idx="43784">
                  <c:v>1.25685E-2</c:v>
                </c:pt>
                <c:pt idx="43785">
                  <c:v>1.2715300000000001E-2</c:v>
                </c:pt>
                <c:pt idx="43786">
                  <c:v>2.13852E-2</c:v>
                </c:pt>
                <c:pt idx="43787">
                  <c:v>2.1524399999999999E-2</c:v>
                </c:pt>
                <c:pt idx="43788">
                  <c:v>1.8521300000000001E-2</c:v>
                </c:pt>
                <c:pt idx="43789">
                  <c:v>1.51606E-2</c:v>
                </c:pt>
                <c:pt idx="43790">
                  <c:v>1.3876899999999999E-2</c:v>
                </c:pt>
                <c:pt idx="43791">
                  <c:v>3.4096700000000001E-2</c:v>
                </c:pt>
                <c:pt idx="43792">
                  <c:v>2.0163500000000001E-2</c:v>
                </c:pt>
                <c:pt idx="43793">
                  <c:v>2.5397300000000001E-2</c:v>
                </c:pt>
                <c:pt idx="43794">
                  <c:v>2.49062E-2</c:v>
                </c:pt>
                <c:pt idx="43795">
                  <c:v>1.1820799999999999E-2</c:v>
                </c:pt>
                <c:pt idx="43796">
                  <c:v>4.19426E-3</c:v>
                </c:pt>
                <c:pt idx="43797">
                  <c:v>1.3157800000000001E-2</c:v>
                </c:pt>
                <c:pt idx="43798">
                  <c:v>4.2355499999999997E-2</c:v>
                </c:pt>
                <c:pt idx="43799">
                  <c:v>1.8145600000000001E-2</c:v>
                </c:pt>
                <c:pt idx="43800">
                  <c:v>2.5501299999999998E-3</c:v>
                </c:pt>
                <c:pt idx="43801">
                  <c:v>1.3808300000000001E-2</c:v>
                </c:pt>
                <c:pt idx="43802">
                  <c:v>2.4276699999999998E-2</c:v>
                </c:pt>
                <c:pt idx="43803">
                  <c:v>2.4681100000000001E-2</c:v>
                </c:pt>
                <c:pt idx="43804">
                  <c:v>2.12193E-2</c:v>
                </c:pt>
                <c:pt idx="43805">
                  <c:v>2.6435899999999999E-3</c:v>
                </c:pt>
                <c:pt idx="43806">
                  <c:v>2.09436E-2</c:v>
                </c:pt>
                <c:pt idx="43807">
                  <c:v>2.13175E-2</c:v>
                </c:pt>
                <c:pt idx="43808">
                  <c:v>2.5772099999999999E-2</c:v>
                </c:pt>
                <c:pt idx="43809">
                  <c:v>2.6967000000000001E-2</c:v>
                </c:pt>
                <c:pt idx="43810">
                  <c:v>1.9773499999999999E-2</c:v>
                </c:pt>
                <c:pt idx="43811">
                  <c:v>3.3556000000000002E-2</c:v>
                </c:pt>
                <c:pt idx="43812">
                  <c:v>1.9024800000000001E-2</c:v>
                </c:pt>
                <c:pt idx="43813">
                  <c:v>2.47011E-2</c:v>
                </c:pt>
                <c:pt idx="43814">
                  <c:v>2.6351900000000001E-2</c:v>
                </c:pt>
                <c:pt idx="43815">
                  <c:v>2.4594299999999999E-2</c:v>
                </c:pt>
                <c:pt idx="43816">
                  <c:v>3.6048899999999999E-3</c:v>
                </c:pt>
                <c:pt idx="43817">
                  <c:v>2.8183E-2</c:v>
                </c:pt>
                <c:pt idx="43818">
                  <c:v>1.99575E-2</c:v>
                </c:pt>
                <c:pt idx="43819">
                  <c:v>2.1347000000000001E-2</c:v>
                </c:pt>
                <c:pt idx="43820">
                  <c:v>1.9906E-2</c:v>
                </c:pt>
                <c:pt idx="43821">
                  <c:v>2.1620799999999999E-2</c:v>
                </c:pt>
                <c:pt idx="43822">
                  <c:v>2.0841599999999998E-2</c:v>
                </c:pt>
                <c:pt idx="43823">
                  <c:v>1.6685499999999999E-2</c:v>
                </c:pt>
                <c:pt idx="43824">
                  <c:v>2.7322800000000001E-3</c:v>
                </c:pt>
                <c:pt idx="43825">
                  <c:v>2.36549E-2</c:v>
                </c:pt>
                <c:pt idx="43826">
                  <c:v>2.5206599999999999E-2</c:v>
                </c:pt>
                <c:pt idx="43827">
                  <c:v>2.38762E-2</c:v>
                </c:pt>
                <c:pt idx="43828">
                  <c:v>2.6905999999999999E-2</c:v>
                </c:pt>
                <c:pt idx="43829">
                  <c:v>2.35233E-2</c:v>
                </c:pt>
                <c:pt idx="43830">
                  <c:v>2.92578E-2</c:v>
                </c:pt>
                <c:pt idx="43831">
                  <c:v>1.8179899999999999E-2</c:v>
                </c:pt>
                <c:pt idx="43832">
                  <c:v>2.68755E-2</c:v>
                </c:pt>
                <c:pt idx="43833">
                  <c:v>2.9655500000000001E-2</c:v>
                </c:pt>
                <c:pt idx="43834">
                  <c:v>3.3093499999999998E-2</c:v>
                </c:pt>
                <c:pt idx="43835">
                  <c:v>2.3348799999999999E-2</c:v>
                </c:pt>
                <c:pt idx="43836">
                  <c:v>4.7317499999999998E-2</c:v>
                </c:pt>
                <c:pt idx="43837">
                  <c:v>3.7059799999999997E-2</c:v>
                </c:pt>
                <c:pt idx="43838">
                  <c:v>5.0587699999999999E-2</c:v>
                </c:pt>
                <c:pt idx="43839">
                  <c:v>3.6932899999999998E-2</c:v>
                </c:pt>
                <c:pt idx="43840">
                  <c:v>2.9987300000000001E-2</c:v>
                </c:pt>
                <c:pt idx="43841">
                  <c:v>2.9782300000000001E-2</c:v>
                </c:pt>
                <c:pt idx="43842">
                  <c:v>3.18699E-2</c:v>
                </c:pt>
                <c:pt idx="43843">
                  <c:v>5.2986100000000001E-2</c:v>
                </c:pt>
                <c:pt idx="43844">
                  <c:v>3.6577199999999997E-2</c:v>
                </c:pt>
                <c:pt idx="43845">
                  <c:v>3.0086499999999999E-2</c:v>
                </c:pt>
                <c:pt idx="43846">
                  <c:v>1.77784E-2</c:v>
                </c:pt>
                <c:pt idx="43847">
                  <c:v>2.4663899999999999E-2</c:v>
                </c:pt>
                <c:pt idx="43848">
                  <c:v>3.6533400000000001E-2</c:v>
                </c:pt>
                <c:pt idx="43849">
                  <c:v>2.1563499999999999E-2</c:v>
                </c:pt>
                <c:pt idx="43850">
                  <c:v>1.9339599999999998E-2</c:v>
                </c:pt>
                <c:pt idx="43851">
                  <c:v>1.95637E-2</c:v>
                </c:pt>
                <c:pt idx="43852">
                  <c:v>1.6223000000000001E-2</c:v>
                </c:pt>
                <c:pt idx="43853">
                  <c:v>1.43137E-2</c:v>
                </c:pt>
                <c:pt idx="43854">
                  <c:v>2.0494499999999999E-2</c:v>
                </c:pt>
                <c:pt idx="43855">
                  <c:v>1.28603E-2</c:v>
                </c:pt>
                <c:pt idx="43856">
                  <c:v>1.9928899999999999E-2</c:v>
                </c:pt>
                <c:pt idx="43857">
                  <c:v>1.1240999999999999E-2</c:v>
                </c:pt>
                <c:pt idx="43858">
                  <c:v>3.34454E-3</c:v>
                </c:pt>
                <c:pt idx="43859">
                  <c:v>1.3361E-2</c:v>
                </c:pt>
                <c:pt idx="43860">
                  <c:v>4.7302200000000003E-3</c:v>
                </c:pt>
                <c:pt idx="43861">
                  <c:v>2.31962E-2</c:v>
                </c:pt>
                <c:pt idx="43862">
                  <c:v>1.7225299999999999E-2</c:v>
                </c:pt>
                <c:pt idx="43863">
                  <c:v>2.1210699999999999E-2</c:v>
                </c:pt>
                <c:pt idx="43864">
                  <c:v>1.24168E-2</c:v>
                </c:pt>
                <c:pt idx="43865">
                  <c:v>3.1967200000000001E-3</c:v>
                </c:pt>
                <c:pt idx="43866">
                  <c:v>2.9307400000000001E-2</c:v>
                </c:pt>
                <c:pt idx="43867">
                  <c:v>1.68886E-2</c:v>
                </c:pt>
                <c:pt idx="43868">
                  <c:v>1.82877E-2</c:v>
                </c:pt>
                <c:pt idx="43869">
                  <c:v>1.29108E-2</c:v>
                </c:pt>
                <c:pt idx="43870">
                  <c:v>1.2875599999999999E-2</c:v>
                </c:pt>
                <c:pt idx="43871">
                  <c:v>3.0264900000000001E-2</c:v>
                </c:pt>
                <c:pt idx="43872">
                  <c:v>2.7711900000000001E-2</c:v>
                </c:pt>
                <c:pt idx="43873">
                  <c:v>2.1156299999999999E-2</c:v>
                </c:pt>
                <c:pt idx="43874">
                  <c:v>1.2784E-2</c:v>
                </c:pt>
                <c:pt idx="43875">
                  <c:v>2.8238300000000001E-2</c:v>
                </c:pt>
                <c:pt idx="43876">
                  <c:v>3.1572299999999998E-2</c:v>
                </c:pt>
                <c:pt idx="43877">
                  <c:v>2.7562099999999999E-2</c:v>
                </c:pt>
                <c:pt idx="43878">
                  <c:v>2.5346799999999999E-2</c:v>
                </c:pt>
                <c:pt idx="43879">
                  <c:v>1.4874500000000001E-2</c:v>
                </c:pt>
                <c:pt idx="43880">
                  <c:v>5.1488899999999997E-2</c:v>
                </c:pt>
                <c:pt idx="43881">
                  <c:v>3.03679E-2</c:v>
                </c:pt>
                <c:pt idx="43882">
                  <c:v>4.8547699999999999E-2</c:v>
                </c:pt>
                <c:pt idx="43883">
                  <c:v>3.00465E-2</c:v>
                </c:pt>
                <c:pt idx="43884">
                  <c:v>3.3822999999999999E-2</c:v>
                </c:pt>
                <c:pt idx="43885">
                  <c:v>3.3176400000000002E-2</c:v>
                </c:pt>
                <c:pt idx="43886">
                  <c:v>4.1274999999999999E-2</c:v>
                </c:pt>
                <c:pt idx="43887">
                  <c:v>3.6425600000000002E-2</c:v>
                </c:pt>
                <c:pt idx="43888">
                  <c:v>2.7316099999999999E-2</c:v>
                </c:pt>
                <c:pt idx="43889">
                  <c:v>4.1048000000000001E-2</c:v>
                </c:pt>
                <c:pt idx="43890">
                  <c:v>1.8892300000000001E-2</c:v>
                </c:pt>
                <c:pt idx="43891">
                  <c:v>3.3188799999999997E-2</c:v>
                </c:pt>
                <c:pt idx="43892">
                  <c:v>2.3312599999999999E-2</c:v>
                </c:pt>
                <c:pt idx="43893">
                  <c:v>3.03574E-2</c:v>
                </c:pt>
                <c:pt idx="43894">
                  <c:v>1.54495E-2</c:v>
                </c:pt>
                <c:pt idx="43895">
                  <c:v>1.7619099999999999E-2</c:v>
                </c:pt>
                <c:pt idx="43896">
                  <c:v>6.9866199999999998E-3</c:v>
                </c:pt>
                <c:pt idx="43897">
                  <c:v>3.11069E-2</c:v>
                </c:pt>
                <c:pt idx="43898">
                  <c:v>2.0407700000000001E-2</c:v>
                </c:pt>
                <c:pt idx="43899">
                  <c:v>3.0448900000000001E-2</c:v>
                </c:pt>
                <c:pt idx="43900">
                  <c:v>2.8911599999999999E-2</c:v>
                </c:pt>
                <c:pt idx="43901">
                  <c:v>1.19848E-2</c:v>
                </c:pt>
                <c:pt idx="43902">
                  <c:v>2.6953700000000001E-2</c:v>
                </c:pt>
                <c:pt idx="43903">
                  <c:v>2.2079499999999998E-2</c:v>
                </c:pt>
                <c:pt idx="43904">
                  <c:v>2.9269199999999999E-2</c:v>
                </c:pt>
                <c:pt idx="43905">
                  <c:v>1.39904E-2</c:v>
                </c:pt>
                <c:pt idx="43906">
                  <c:v>1.4529200000000001E-2</c:v>
                </c:pt>
                <c:pt idx="43907">
                  <c:v>2.3172399999999999E-2</c:v>
                </c:pt>
                <c:pt idx="43908">
                  <c:v>3.2454499999999997E-2</c:v>
                </c:pt>
                <c:pt idx="43909">
                  <c:v>3.33672E-2</c:v>
                </c:pt>
                <c:pt idx="43910">
                  <c:v>2.21119E-2</c:v>
                </c:pt>
                <c:pt idx="43911">
                  <c:v>2.2811900000000002E-3</c:v>
                </c:pt>
                <c:pt idx="43912">
                  <c:v>1.08261E-2</c:v>
                </c:pt>
                <c:pt idx="43913">
                  <c:v>2.1562600000000001E-2</c:v>
                </c:pt>
                <c:pt idx="43914">
                  <c:v>2.1491099999999999E-2</c:v>
                </c:pt>
                <c:pt idx="43915">
                  <c:v>2.0542100000000001E-2</c:v>
                </c:pt>
                <c:pt idx="43916">
                  <c:v>2.09208E-2</c:v>
                </c:pt>
                <c:pt idx="43917">
                  <c:v>1.5104299999999999E-2</c:v>
                </c:pt>
                <c:pt idx="43918">
                  <c:v>2.0595599999999999E-2</c:v>
                </c:pt>
                <c:pt idx="43919">
                  <c:v>4.06456E-3</c:v>
                </c:pt>
                <c:pt idx="43920">
                  <c:v>2.29597E-2</c:v>
                </c:pt>
                <c:pt idx="43921">
                  <c:v>1.9243199999999999E-2</c:v>
                </c:pt>
                <c:pt idx="43922">
                  <c:v>1.18093E-2</c:v>
                </c:pt>
                <c:pt idx="43923">
                  <c:v>8.5792500000000001E-3</c:v>
                </c:pt>
                <c:pt idx="43924">
                  <c:v>2.26231E-2</c:v>
                </c:pt>
                <c:pt idx="43925">
                  <c:v>2.58427E-2</c:v>
                </c:pt>
                <c:pt idx="43926">
                  <c:v>3.7966699999999999E-2</c:v>
                </c:pt>
                <c:pt idx="43927">
                  <c:v>9.5653500000000002E-3</c:v>
                </c:pt>
                <c:pt idx="43928">
                  <c:v>1.7318699999999999E-2</c:v>
                </c:pt>
                <c:pt idx="43929">
                  <c:v>1.7647699999999999E-2</c:v>
                </c:pt>
                <c:pt idx="43930">
                  <c:v>1.9505499999999999E-2</c:v>
                </c:pt>
                <c:pt idx="43931">
                  <c:v>1.5678399999999999E-2</c:v>
                </c:pt>
                <c:pt idx="43932">
                  <c:v>2.9875800000000001E-2</c:v>
                </c:pt>
                <c:pt idx="43933">
                  <c:v>2.9053699999999998E-2</c:v>
                </c:pt>
                <c:pt idx="43934">
                  <c:v>1.87387E-2</c:v>
                </c:pt>
                <c:pt idx="43935">
                  <c:v>2.3989699999999999E-2</c:v>
                </c:pt>
                <c:pt idx="43936">
                  <c:v>2.5353400000000002E-2</c:v>
                </c:pt>
                <c:pt idx="43937">
                  <c:v>2.38161E-2</c:v>
                </c:pt>
                <c:pt idx="43938">
                  <c:v>1.01948E-2</c:v>
                </c:pt>
                <c:pt idx="43939">
                  <c:v>2.01788E-2</c:v>
                </c:pt>
                <c:pt idx="43940">
                  <c:v>2.36654E-2</c:v>
                </c:pt>
                <c:pt idx="43941">
                  <c:v>1.79682E-2</c:v>
                </c:pt>
                <c:pt idx="43942">
                  <c:v>3.71294E-2</c:v>
                </c:pt>
                <c:pt idx="43943">
                  <c:v>1.5678399999999999E-2</c:v>
                </c:pt>
                <c:pt idx="43944">
                  <c:v>2.8508200000000001E-2</c:v>
                </c:pt>
                <c:pt idx="43945">
                  <c:v>2.0296100000000001E-2</c:v>
                </c:pt>
                <c:pt idx="43946">
                  <c:v>2.7414299999999999E-2</c:v>
                </c:pt>
                <c:pt idx="43947">
                  <c:v>2.5436400000000001E-2</c:v>
                </c:pt>
                <c:pt idx="43948">
                  <c:v>2.4507500000000002E-2</c:v>
                </c:pt>
                <c:pt idx="43949">
                  <c:v>1.7934800000000001E-2</c:v>
                </c:pt>
                <c:pt idx="43950">
                  <c:v>1.5909199999999998E-2</c:v>
                </c:pt>
                <c:pt idx="43951">
                  <c:v>1.0031699999999999E-2</c:v>
                </c:pt>
                <c:pt idx="43952">
                  <c:v>2.6380500000000001E-2</c:v>
                </c:pt>
                <c:pt idx="43953">
                  <c:v>2.71454E-2</c:v>
                </c:pt>
                <c:pt idx="43954">
                  <c:v>1.1003499999999999E-2</c:v>
                </c:pt>
                <c:pt idx="43955">
                  <c:v>3.0784599999999999E-2</c:v>
                </c:pt>
                <c:pt idx="43956">
                  <c:v>2.5704399999999999E-2</c:v>
                </c:pt>
                <c:pt idx="43957">
                  <c:v>1.4211700000000001E-2</c:v>
                </c:pt>
                <c:pt idx="43958">
                  <c:v>1.0964399999999999E-2</c:v>
                </c:pt>
                <c:pt idx="43959">
                  <c:v>1.2599900000000001E-2</c:v>
                </c:pt>
                <c:pt idx="43960">
                  <c:v>1.64633E-2</c:v>
                </c:pt>
                <c:pt idx="43961">
                  <c:v>1.46246E-2</c:v>
                </c:pt>
                <c:pt idx="43962">
                  <c:v>8.8071799999999995E-3</c:v>
                </c:pt>
                <c:pt idx="43963">
                  <c:v>2.34404E-2</c:v>
                </c:pt>
                <c:pt idx="43964">
                  <c:v>1.93872E-2</c:v>
                </c:pt>
                <c:pt idx="43965">
                  <c:v>2.2816699999999999E-2</c:v>
                </c:pt>
                <c:pt idx="43966">
                  <c:v>1.42889E-2</c:v>
                </c:pt>
                <c:pt idx="43967">
                  <c:v>6.9046000000000005E-4</c:v>
                </c:pt>
                <c:pt idx="43968">
                  <c:v>2.3659699999999999E-2</c:v>
                </c:pt>
                <c:pt idx="43969">
                  <c:v>1.5595400000000001E-2</c:v>
                </c:pt>
                <c:pt idx="43970">
                  <c:v>6.6471100000000003E-3</c:v>
                </c:pt>
                <c:pt idx="43971">
                  <c:v>2.0963699999999998E-2</c:v>
                </c:pt>
                <c:pt idx="43972">
                  <c:v>-3.9462999999999998E-3</c:v>
                </c:pt>
                <c:pt idx="43973">
                  <c:v>1.7157599999999999E-2</c:v>
                </c:pt>
                <c:pt idx="43974">
                  <c:v>2.4912799999999999E-2</c:v>
                </c:pt>
                <c:pt idx="43975">
                  <c:v>1.3311399999999999E-2</c:v>
                </c:pt>
                <c:pt idx="43976" formatCode="0.00E+00">
                  <c:v>5.9051499999999996E-3</c:v>
                </c:pt>
                <c:pt idx="43977">
                  <c:v>4.6777700000000004E-3</c:v>
                </c:pt>
                <c:pt idx="43978">
                  <c:v>1.44548E-2</c:v>
                </c:pt>
                <c:pt idx="43979">
                  <c:v>1.22747E-2</c:v>
                </c:pt>
                <c:pt idx="43980">
                  <c:v>1.18017E-2</c:v>
                </c:pt>
                <c:pt idx="43981">
                  <c:v>1.1939E-2</c:v>
                </c:pt>
                <c:pt idx="43982">
                  <c:v>-1.4209699999999999E-3</c:v>
                </c:pt>
                <c:pt idx="43983">
                  <c:v>1.5315999999999999E-3</c:v>
                </c:pt>
                <c:pt idx="43984">
                  <c:v>1.7123200000000002E-2</c:v>
                </c:pt>
                <c:pt idx="43985">
                  <c:v>2.3933400000000001E-2</c:v>
                </c:pt>
                <c:pt idx="43986">
                  <c:v>4.8694599999999999E-3</c:v>
                </c:pt>
                <c:pt idx="43987">
                  <c:v>6.5288500000000001E-3</c:v>
                </c:pt>
                <c:pt idx="43988">
                  <c:v>-2.3078899999999999E-3</c:v>
                </c:pt>
                <c:pt idx="43989">
                  <c:v>1.73531E-2</c:v>
                </c:pt>
                <c:pt idx="43990">
                  <c:v>5.7554199999999998E-3</c:v>
                </c:pt>
                <c:pt idx="43991">
                  <c:v>3.9453500000000002E-3</c:v>
                </c:pt>
                <c:pt idx="43992">
                  <c:v>-9.02939E-3</c:v>
                </c:pt>
                <c:pt idx="43993">
                  <c:v>-1.6593900000000001E-4</c:v>
                </c:pt>
                <c:pt idx="43994">
                  <c:v>2.5939899999999998E-2</c:v>
                </c:pt>
                <c:pt idx="43995">
                  <c:v>2.0457300000000001E-2</c:v>
                </c:pt>
                <c:pt idx="43996">
                  <c:v>1.1392599999999999E-2</c:v>
                </c:pt>
                <c:pt idx="43997">
                  <c:v>5.2928899999999995E-4</c:v>
                </c:pt>
                <c:pt idx="43998">
                  <c:v>2.5491699999999999E-3</c:v>
                </c:pt>
                <c:pt idx="43999">
                  <c:v>2.3278199999999999E-2</c:v>
                </c:pt>
                <c:pt idx="44000">
                  <c:v>1.48296E-2</c:v>
                </c:pt>
                <c:pt idx="44001">
                  <c:v>1.42746E-2</c:v>
                </c:pt>
                <c:pt idx="44002">
                  <c:v>1.2042000000000001E-2</c:v>
                </c:pt>
                <c:pt idx="44003">
                  <c:v>5.10502E-3</c:v>
                </c:pt>
                <c:pt idx="44004">
                  <c:v>5.0706900000000001E-3</c:v>
                </c:pt>
                <c:pt idx="44005">
                  <c:v>1.4943100000000001E-2</c:v>
                </c:pt>
                <c:pt idx="44006">
                  <c:v>9.6387899999999995E-3</c:v>
                </c:pt>
                <c:pt idx="44007">
                  <c:v>1.6177199999999999E-2</c:v>
                </c:pt>
                <c:pt idx="44008">
                  <c:v>6.0339E-3</c:v>
                </c:pt>
                <c:pt idx="44009">
                  <c:v>7.4586899999999996E-3</c:v>
                </c:pt>
                <c:pt idx="44010">
                  <c:v>3.19958E-3</c:v>
                </c:pt>
                <c:pt idx="44011">
                  <c:v>1.2623799999999999E-2</c:v>
                </c:pt>
                <c:pt idx="44012">
                  <c:v>6.2189100000000002E-3</c:v>
                </c:pt>
                <c:pt idx="44013">
                  <c:v>1.8062600000000001E-3</c:v>
                </c:pt>
                <c:pt idx="44014">
                  <c:v>1.1781700000000001E-2</c:v>
                </c:pt>
                <c:pt idx="44015">
                  <c:v>-1.11198E-3</c:v>
                </c:pt>
                <c:pt idx="44016">
                  <c:v>-8.6488699999999995E-3</c:v>
                </c:pt>
                <c:pt idx="44017">
                  <c:v>4.8923500000000002E-3</c:v>
                </c:pt>
                <c:pt idx="44018">
                  <c:v>1.80244E-4</c:v>
                </c:pt>
                <c:pt idx="44019">
                  <c:v>7.9545999999999992E-3</c:v>
                </c:pt>
                <c:pt idx="44020">
                  <c:v>7.4386600000000004E-4</c:v>
                </c:pt>
                <c:pt idx="44021">
                  <c:v>-6.5641400000000004E-3</c:v>
                </c:pt>
                <c:pt idx="44022">
                  <c:v>8.4962800000000002E-3</c:v>
                </c:pt>
                <c:pt idx="44023">
                  <c:v>-4.7788600000000002E-3</c:v>
                </c:pt>
                <c:pt idx="44024">
                  <c:v>4.1561100000000002E-3</c:v>
                </c:pt>
                <c:pt idx="44025">
                  <c:v>-6.7844400000000001E-3</c:v>
                </c:pt>
                <c:pt idx="44026">
                  <c:v>8.5697199999999994E-3</c:v>
                </c:pt>
                <c:pt idx="44027">
                  <c:v>1.1148499999999999E-3</c:v>
                </c:pt>
                <c:pt idx="44028">
                  <c:v>-1.7681100000000002E-2</c:v>
                </c:pt>
                <c:pt idx="44029">
                  <c:v>-8.9016000000000008E-3</c:v>
                </c:pt>
                <c:pt idx="44030">
                  <c:v>-7.6007799999999997E-3</c:v>
                </c:pt>
                <c:pt idx="44031">
                  <c:v>9.49383E-3</c:v>
                </c:pt>
                <c:pt idx="44032">
                  <c:v>2.1047599999999998E-3</c:v>
                </c:pt>
                <c:pt idx="44033">
                  <c:v>-1.3164500000000001E-2</c:v>
                </c:pt>
                <c:pt idx="44034">
                  <c:v>-5.3138700000000001E-3</c:v>
                </c:pt>
                <c:pt idx="44035">
                  <c:v>-3.55339E-3</c:v>
                </c:pt>
                <c:pt idx="44036">
                  <c:v>-8.5353900000000003E-3</c:v>
                </c:pt>
                <c:pt idx="44037">
                  <c:v>-6.6041900000000002E-3</c:v>
                </c:pt>
                <c:pt idx="44038">
                  <c:v>-1.5871E-2</c:v>
                </c:pt>
                <c:pt idx="44039">
                  <c:v>-1.4782E-3</c:v>
                </c:pt>
                <c:pt idx="44040">
                  <c:v>-8.19778E-3</c:v>
                </c:pt>
                <c:pt idx="44041">
                  <c:v>-1.8156100000000001E-2</c:v>
                </c:pt>
                <c:pt idx="44042">
                  <c:v>-3.2444000000000001E-3</c:v>
                </c:pt>
                <c:pt idx="44043">
                  <c:v>4.4250499999999999E-4</c:v>
                </c:pt>
                <c:pt idx="44044">
                  <c:v>-9.7465499999999997E-3</c:v>
                </c:pt>
                <c:pt idx="44045">
                  <c:v>-1.51577E-2</c:v>
                </c:pt>
                <c:pt idx="44046">
                  <c:v>-2.3112299999999999E-2</c:v>
                </c:pt>
                <c:pt idx="44047">
                  <c:v>-1.2173700000000001E-2</c:v>
                </c:pt>
                <c:pt idx="44048">
                  <c:v>-6.9894800000000002E-3</c:v>
                </c:pt>
                <c:pt idx="44049">
                  <c:v>-5.2146900000000001E-3</c:v>
                </c:pt>
                <c:pt idx="44050">
                  <c:v>-8.8176699999999997E-3</c:v>
                </c:pt>
                <c:pt idx="44051">
                  <c:v>-1.16682E-2</c:v>
                </c:pt>
                <c:pt idx="44052">
                  <c:v>-1.14012E-2</c:v>
                </c:pt>
                <c:pt idx="44053">
                  <c:v>-3.4465799999999999E-3</c:v>
                </c:pt>
                <c:pt idx="44054">
                  <c:v>-8.3255799999999995E-4</c:v>
                </c:pt>
                <c:pt idx="44055">
                  <c:v>-1.0846099999999999E-2</c:v>
                </c:pt>
                <c:pt idx="44056">
                  <c:v>-2.9478099999999999E-3</c:v>
                </c:pt>
                <c:pt idx="44057">
                  <c:v>-2.2795699999999999E-2</c:v>
                </c:pt>
                <c:pt idx="44058">
                  <c:v>1.65081E-3</c:v>
                </c:pt>
                <c:pt idx="44059">
                  <c:v>-1.01461E-2</c:v>
                </c:pt>
                <c:pt idx="44060">
                  <c:v>-3.18623E-3</c:v>
                </c:pt>
                <c:pt idx="44061">
                  <c:v>4.64249E-3</c:v>
                </c:pt>
                <c:pt idx="44062">
                  <c:v>-9.34982E-3</c:v>
                </c:pt>
                <c:pt idx="44063">
                  <c:v>-1.9504500000000001E-2</c:v>
                </c:pt>
                <c:pt idx="44064">
                  <c:v>-2.6744799999999999E-2</c:v>
                </c:pt>
                <c:pt idx="44065">
                  <c:v>-9.23824E-3</c:v>
                </c:pt>
                <c:pt idx="44066">
                  <c:v>-1.43251E-2</c:v>
                </c:pt>
                <c:pt idx="44067">
                  <c:v>-9.1686200000000006E-3</c:v>
                </c:pt>
                <c:pt idx="44068">
                  <c:v>3.3855400000000003E-4</c:v>
                </c:pt>
                <c:pt idx="44069">
                  <c:v>-1.16043E-2</c:v>
                </c:pt>
                <c:pt idx="44070">
                  <c:v>-1.4564499999999999E-2</c:v>
                </c:pt>
                <c:pt idx="44071">
                  <c:v>-1.43795E-2</c:v>
                </c:pt>
                <c:pt idx="44072">
                  <c:v>-8.4142699999999997E-3</c:v>
                </c:pt>
                <c:pt idx="44073">
                  <c:v>-1.2901299999999999E-2</c:v>
                </c:pt>
                <c:pt idx="44074">
                  <c:v>-2.4386399999999999E-2</c:v>
                </c:pt>
                <c:pt idx="44075">
                  <c:v>-2.90012E-3</c:v>
                </c:pt>
                <c:pt idx="44076">
                  <c:v>-1.89333E-2</c:v>
                </c:pt>
                <c:pt idx="44077">
                  <c:v>-7.0657699999999999E-3</c:v>
                </c:pt>
                <c:pt idx="44078">
                  <c:v>-1.4486300000000001E-2</c:v>
                </c:pt>
                <c:pt idx="44079">
                  <c:v>-1.09348E-2</c:v>
                </c:pt>
                <c:pt idx="44080">
                  <c:v>-1.2166E-2</c:v>
                </c:pt>
                <c:pt idx="44081">
                  <c:v>-2.0432499999999999E-2</c:v>
                </c:pt>
                <c:pt idx="44082">
                  <c:v>-6.0415299999999998E-3</c:v>
                </c:pt>
                <c:pt idx="44083">
                  <c:v>-1.8223799999999998E-2</c:v>
                </c:pt>
                <c:pt idx="44084">
                  <c:v>-1.03216E-2</c:v>
                </c:pt>
                <c:pt idx="44085">
                  <c:v>-6.2379799999999997E-3</c:v>
                </c:pt>
                <c:pt idx="44086">
                  <c:v>-1.7294899999999998E-2</c:v>
                </c:pt>
                <c:pt idx="44087">
                  <c:v>-5.2299499999999997E-3</c:v>
                </c:pt>
                <c:pt idx="44088">
                  <c:v>-1.9472099999999999E-2</c:v>
                </c:pt>
                <c:pt idx="44089">
                  <c:v>-2.8029399999999999E-2</c:v>
                </c:pt>
                <c:pt idx="44090">
                  <c:v>-5.6934400000000001E-3</c:v>
                </c:pt>
                <c:pt idx="44091">
                  <c:v>-1.55268E-2</c:v>
                </c:pt>
                <c:pt idx="44092">
                  <c:v>-1.2558E-2</c:v>
                </c:pt>
                <c:pt idx="44093">
                  <c:v>-3.1230899999999999E-2</c:v>
                </c:pt>
                <c:pt idx="44094">
                  <c:v>-1.7750700000000001E-2</c:v>
                </c:pt>
                <c:pt idx="44095">
                  <c:v>-2.6515E-2</c:v>
                </c:pt>
                <c:pt idx="44096">
                  <c:v>-1.30911E-2</c:v>
                </c:pt>
                <c:pt idx="44097">
                  <c:v>-2.8856300000000001E-2</c:v>
                </c:pt>
                <c:pt idx="44098">
                  <c:v>-6.2808999999999999E-3</c:v>
                </c:pt>
                <c:pt idx="44099">
                  <c:v>-2.0032899999999999E-2</c:v>
                </c:pt>
                <c:pt idx="44100">
                  <c:v>-2.0498300000000001E-2</c:v>
                </c:pt>
                <c:pt idx="44101">
                  <c:v>-1.8445E-2</c:v>
                </c:pt>
                <c:pt idx="44102">
                  <c:v>-1.75657E-2</c:v>
                </c:pt>
                <c:pt idx="44103">
                  <c:v>-1.6859099999999998E-2</c:v>
                </c:pt>
                <c:pt idx="44104">
                  <c:v>-2.1405199999999999E-2</c:v>
                </c:pt>
                <c:pt idx="44105">
                  <c:v>-1.5457200000000001E-2</c:v>
                </c:pt>
                <c:pt idx="44106">
                  <c:v>-1.9808800000000001E-2</c:v>
                </c:pt>
                <c:pt idx="44107">
                  <c:v>-2.0918800000000001E-2</c:v>
                </c:pt>
                <c:pt idx="44108">
                  <c:v>-2.6073499999999999E-2</c:v>
                </c:pt>
                <c:pt idx="44109">
                  <c:v>-1.4254599999999999E-2</c:v>
                </c:pt>
                <c:pt idx="44110">
                  <c:v>-2.9481899999999998E-2</c:v>
                </c:pt>
                <c:pt idx="44111">
                  <c:v>-6.8597800000000002E-3</c:v>
                </c:pt>
                <c:pt idx="44112">
                  <c:v>-1.4922100000000001E-2</c:v>
                </c:pt>
                <c:pt idx="44113">
                  <c:v>-2.8252599999999999E-2</c:v>
                </c:pt>
                <c:pt idx="44114">
                  <c:v>-2.4884199999999999E-2</c:v>
                </c:pt>
                <c:pt idx="44115">
                  <c:v>-2.0010900000000002E-2</c:v>
                </c:pt>
                <c:pt idx="44116">
                  <c:v>-1.17435E-2</c:v>
                </c:pt>
                <c:pt idx="44117">
                  <c:v>-1.9064899999999999E-2</c:v>
                </c:pt>
                <c:pt idx="44118">
                  <c:v>-1.53475E-2</c:v>
                </c:pt>
                <c:pt idx="44119">
                  <c:v>-2.41671E-2</c:v>
                </c:pt>
                <c:pt idx="44120">
                  <c:v>-1.4255500000000001E-2</c:v>
                </c:pt>
                <c:pt idx="44121">
                  <c:v>-8.8262600000000007E-3</c:v>
                </c:pt>
                <c:pt idx="44122">
                  <c:v>-3.1492199999999998E-2</c:v>
                </c:pt>
                <c:pt idx="44123">
                  <c:v>-1.18418E-2</c:v>
                </c:pt>
                <c:pt idx="44124">
                  <c:v>-1.80845E-2</c:v>
                </c:pt>
                <c:pt idx="44125">
                  <c:v>-1.40181E-2</c:v>
                </c:pt>
                <c:pt idx="44126">
                  <c:v>-2.2865300000000002E-2</c:v>
                </c:pt>
                <c:pt idx="44127">
                  <c:v>-1.47505E-2</c:v>
                </c:pt>
                <c:pt idx="44128">
                  <c:v>-7.1029700000000001E-3</c:v>
                </c:pt>
                <c:pt idx="44129">
                  <c:v>-1.9845000000000002E-2</c:v>
                </c:pt>
                <c:pt idx="44130">
                  <c:v>-1.6957300000000002E-2</c:v>
                </c:pt>
                <c:pt idx="44131">
                  <c:v>-2.33545E-2</c:v>
                </c:pt>
                <c:pt idx="44132">
                  <c:v>-9.2420599999999999E-3</c:v>
                </c:pt>
                <c:pt idx="44133">
                  <c:v>-1.5010799999999999E-2</c:v>
                </c:pt>
                <c:pt idx="44134">
                  <c:v>-1.4142E-2</c:v>
                </c:pt>
                <c:pt idx="44135">
                  <c:v>-2.51703E-2</c:v>
                </c:pt>
                <c:pt idx="44136">
                  <c:v>-4.1106200000000002E-2</c:v>
                </c:pt>
                <c:pt idx="44137">
                  <c:v>-2.1272699999999999E-2</c:v>
                </c:pt>
                <c:pt idx="44138">
                  <c:v>-2.6302300000000001E-2</c:v>
                </c:pt>
                <c:pt idx="44139">
                  <c:v>-2.05154E-2</c:v>
                </c:pt>
                <c:pt idx="44140">
                  <c:v>-3.04766E-2</c:v>
                </c:pt>
                <c:pt idx="44141">
                  <c:v>-4.1087199999999997E-2</c:v>
                </c:pt>
                <c:pt idx="44142">
                  <c:v>-4.16698E-2</c:v>
                </c:pt>
                <c:pt idx="44143">
                  <c:v>-2.4936699999999999E-2</c:v>
                </c:pt>
                <c:pt idx="44144">
                  <c:v>-2.9553400000000001E-2</c:v>
                </c:pt>
                <c:pt idx="44145">
                  <c:v>-1.1389700000000001E-2</c:v>
                </c:pt>
                <c:pt idx="44146">
                  <c:v>-2.05259E-2</c:v>
                </c:pt>
                <c:pt idx="44147">
                  <c:v>-3.6099399999999997E-2</c:v>
                </c:pt>
                <c:pt idx="44148">
                  <c:v>-1.45741E-2</c:v>
                </c:pt>
                <c:pt idx="44149">
                  <c:v>-2.6600800000000001E-2</c:v>
                </c:pt>
                <c:pt idx="44150">
                  <c:v>3.3416700000000001E-3</c:v>
                </c:pt>
                <c:pt idx="44151">
                  <c:v>-2.7340900000000001E-2</c:v>
                </c:pt>
                <c:pt idx="44152">
                  <c:v>-2.01654E-2</c:v>
                </c:pt>
                <c:pt idx="44153">
                  <c:v>-3.2574699999999998E-2</c:v>
                </c:pt>
                <c:pt idx="44154">
                  <c:v>-2.8744700000000001E-2</c:v>
                </c:pt>
                <c:pt idx="44155">
                  <c:v>-2.1702800000000001E-2</c:v>
                </c:pt>
                <c:pt idx="44156">
                  <c:v>-1.1763600000000001E-2</c:v>
                </c:pt>
                <c:pt idx="44157">
                  <c:v>-1.36852E-3</c:v>
                </c:pt>
                <c:pt idx="44158">
                  <c:v>-8.5353899999999995E-4</c:v>
                </c:pt>
                <c:pt idx="44159">
                  <c:v>-3.68214E-3</c:v>
                </c:pt>
                <c:pt idx="44160">
                  <c:v>-9.76753E-3</c:v>
                </c:pt>
                <c:pt idx="44161">
                  <c:v>7.8105899999999996E-4</c:v>
                </c:pt>
                <c:pt idx="44162">
                  <c:v>8.0003699999999997E-3</c:v>
                </c:pt>
                <c:pt idx="44163">
                  <c:v>9.3669900000000004E-3</c:v>
                </c:pt>
                <c:pt idx="44164">
                  <c:v>-1.46914E-2</c:v>
                </c:pt>
                <c:pt idx="44165">
                  <c:v>-1.62601E-3</c:v>
                </c:pt>
                <c:pt idx="44166">
                  <c:v>-8.2397500000000005E-3</c:v>
                </c:pt>
                <c:pt idx="44167">
                  <c:v>-1.7862300000000001E-2</c:v>
                </c:pt>
                <c:pt idx="44168">
                  <c:v>-1.1663400000000001E-3</c:v>
                </c:pt>
                <c:pt idx="44169">
                  <c:v>-2.6378600000000001E-3</c:v>
                </c:pt>
                <c:pt idx="44170">
                  <c:v>-1.08824E-2</c:v>
                </c:pt>
                <c:pt idx="44171">
                  <c:v>-1.74103E-2</c:v>
                </c:pt>
                <c:pt idx="44172">
                  <c:v>-2.8949699999999998E-2</c:v>
                </c:pt>
                <c:pt idx="44173">
                  <c:v>-6.5994299999999997E-4</c:v>
                </c:pt>
                <c:pt idx="44174">
                  <c:v>-1.37281E-2</c:v>
                </c:pt>
                <c:pt idx="44175">
                  <c:v>-1.57032E-2</c:v>
                </c:pt>
                <c:pt idx="44176">
                  <c:v>-2.1658899999999998E-2</c:v>
                </c:pt>
                <c:pt idx="44177">
                  <c:v>-2.1383300000000001E-2</c:v>
                </c:pt>
                <c:pt idx="44178">
                  <c:v>-4.3028799999999999E-2</c:v>
                </c:pt>
                <c:pt idx="44179">
                  <c:v>-1.3746299999999999E-2</c:v>
                </c:pt>
                <c:pt idx="44180">
                  <c:v>-3.6481899999999998E-2</c:v>
                </c:pt>
                <c:pt idx="44181">
                  <c:v>-1.9515999999999999E-2</c:v>
                </c:pt>
                <c:pt idx="44182">
                  <c:v>-1.85852E-2</c:v>
                </c:pt>
                <c:pt idx="44183">
                  <c:v>-2.9263500000000001E-2</c:v>
                </c:pt>
                <c:pt idx="44184">
                  <c:v>-1.2359599999999999E-3</c:v>
                </c:pt>
                <c:pt idx="44185">
                  <c:v>-3.42569E-2</c:v>
                </c:pt>
                <c:pt idx="44186">
                  <c:v>-6.0024299999999996E-3</c:v>
                </c:pt>
                <c:pt idx="44187">
                  <c:v>-1.3304699999999999E-2</c:v>
                </c:pt>
                <c:pt idx="44188">
                  <c:v>-1.18637E-3</c:v>
                </c:pt>
                <c:pt idx="44189">
                  <c:v>-1.1220000000000001E-2</c:v>
                </c:pt>
                <c:pt idx="44190">
                  <c:v>-1.53017E-2</c:v>
                </c:pt>
                <c:pt idx="44191">
                  <c:v>-1.6202899999999999E-3</c:v>
                </c:pt>
                <c:pt idx="44192">
                  <c:v>1.3093899999999999E-3</c:v>
                </c:pt>
                <c:pt idx="44193">
                  <c:v>-1.2475E-2</c:v>
                </c:pt>
                <c:pt idx="44194">
                  <c:v>-9.8705300000000006E-3</c:v>
                </c:pt>
                <c:pt idx="44195">
                  <c:v>-1.63488E-2</c:v>
                </c:pt>
                <c:pt idx="44196">
                  <c:v>-8.3017300000000002E-3</c:v>
                </c:pt>
                <c:pt idx="44197">
                  <c:v>-2.66476E-2</c:v>
                </c:pt>
                <c:pt idx="44198">
                  <c:v>-1.9194599999999999E-2</c:v>
                </c:pt>
                <c:pt idx="44199">
                  <c:v>-3.9119699999999999E-3</c:v>
                </c:pt>
                <c:pt idx="44200">
                  <c:v>-1.61963E-2</c:v>
                </c:pt>
                <c:pt idx="44201">
                  <c:v>-3.4818599999999998E-3</c:v>
                </c:pt>
                <c:pt idx="44202">
                  <c:v>-1.9472099999999999E-2</c:v>
                </c:pt>
                <c:pt idx="44203">
                  <c:v>-1.5096699999999999E-2</c:v>
                </c:pt>
                <c:pt idx="44204">
                  <c:v>-1.46809E-2</c:v>
                </c:pt>
                <c:pt idx="44205">
                  <c:v>-9.3421900000000002E-3</c:v>
                </c:pt>
                <c:pt idx="44206">
                  <c:v>-1.3826400000000001E-2</c:v>
                </c:pt>
                <c:pt idx="44207">
                  <c:v>-4.6071999999999997E-3</c:v>
                </c:pt>
                <c:pt idx="44208">
                  <c:v>-2.2881499999999999E-2</c:v>
                </c:pt>
                <c:pt idx="44209">
                  <c:v>-9.4537700000000002E-3</c:v>
                </c:pt>
                <c:pt idx="44210">
                  <c:v>-1.8875099999999999E-2</c:v>
                </c:pt>
                <c:pt idx="44211">
                  <c:v>-1.65253E-2</c:v>
                </c:pt>
                <c:pt idx="44212">
                  <c:v>-2.7639400000000001E-2</c:v>
                </c:pt>
                <c:pt idx="44213">
                  <c:v>-2.9248199999999999E-2</c:v>
                </c:pt>
                <c:pt idx="44214">
                  <c:v>-1.1745500000000001E-2</c:v>
                </c:pt>
                <c:pt idx="44215">
                  <c:v>-1.264E-2</c:v>
                </c:pt>
                <c:pt idx="44216">
                  <c:v>-2.8031299999999999E-2</c:v>
                </c:pt>
                <c:pt idx="44217">
                  <c:v>-3.3243200000000001E-2</c:v>
                </c:pt>
                <c:pt idx="44218">
                  <c:v>-2.08139E-2</c:v>
                </c:pt>
                <c:pt idx="44219">
                  <c:v>-1.21861E-2</c:v>
                </c:pt>
                <c:pt idx="44220">
                  <c:v>-1.1011099999999999E-2</c:v>
                </c:pt>
                <c:pt idx="44221">
                  <c:v>-2.48547E-2</c:v>
                </c:pt>
                <c:pt idx="44222">
                  <c:v>-3.16057E-2</c:v>
                </c:pt>
                <c:pt idx="44223">
                  <c:v>-5.0039300000000002E-3</c:v>
                </c:pt>
                <c:pt idx="44224">
                  <c:v>-6.7272199999999999E-3</c:v>
                </c:pt>
                <c:pt idx="44225">
                  <c:v>-8.5172700000000004E-3</c:v>
                </c:pt>
                <c:pt idx="44226">
                  <c:v>-9.8896000000000001E-3</c:v>
                </c:pt>
                <c:pt idx="44227">
                  <c:v>-1.40696E-2</c:v>
                </c:pt>
                <c:pt idx="44228">
                  <c:v>-1.10416E-2</c:v>
                </c:pt>
                <c:pt idx="44229">
                  <c:v>-1.48439E-2</c:v>
                </c:pt>
                <c:pt idx="44230">
                  <c:v>-7.8601799999999996E-3</c:v>
                </c:pt>
                <c:pt idx="44231">
                  <c:v>-2.9230100000000002E-3</c:v>
                </c:pt>
                <c:pt idx="44232">
                  <c:v>-7.5521499999999997E-3</c:v>
                </c:pt>
                <c:pt idx="44233">
                  <c:v>-5.8793999999999999E-3</c:v>
                </c:pt>
                <c:pt idx="44234">
                  <c:v>-1.55277E-2</c:v>
                </c:pt>
                <c:pt idx="44235">
                  <c:v>5.4931600000000004E-3</c:v>
                </c:pt>
                <c:pt idx="44236">
                  <c:v>-3.4227400000000001E-3</c:v>
                </c:pt>
                <c:pt idx="44237">
                  <c:v>3.9911299999999999E-3</c:v>
                </c:pt>
                <c:pt idx="44238">
                  <c:v>-1.24569E-2</c:v>
                </c:pt>
                <c:pt idx="44239">
                  <c:v>3.3378599999999998E-3</c:v>
                </c:pt>
                <c:pt idx="44240">
                  <c:v>-4.5814499999999999E-3</c:v>
                </c:pt>
                <c:pt idx="44241">
                  <c:v>-1.9702000000000001E-2</c:v>
                </c:pt>
                <c:pt idx="44242">
                  <c:v>-8.6536400000000006E-3</c:v>
                </c:pt>
                <c:pt idx="44243">
                  <c:v>-5.9690500000000001E-3</c:v>
                </c:pt>
                <c:pt idx="44244">
                  <c:v>1.48573E-2</c:v>
                </c:pt>
                <c:pt idx="44245">
                  <c:v>-7.8601799999999996E-3</c:v>
                </c:pt>
                <c:pt idx="44246">
                  <c:v>-5.18608E-3</c:v>
                </c:pt>
                <c:pt idx="44247">
                  <c:v>-1.2785899999999999E-2</c:v>
                </c:pt>
                <c:pt idx="44248">
                  <c:v>-1.7279599999999999E-2</c:v>
                </c:pt>
                <c:pt idx="44249">
                  <c:v>2.91157E-3</c:v>
                </c:pt>
                <c:pt idx="44250">
                  <c:v>-1.2297600000000001E-2</c:v>
                </c:pt>
                <c:pt idx="44251">
                  <c:v>-1.32523E-2</c:v>
                </c:pt>
                <c:pt idx="44252">
                  <c:v>-1.45302E-2</c:v>
                </c:pt>
                <c:pt idx="44253">
                  <c:v>-2.0548799999999999E-2</c:v>
                </c:pt>
                <c:pt idx="44254">
                  <c:v>1.23281E-2</c:v>
                </c:pt>
                <c:pt idx="44255">
                  <c:v>-1.9561800000000001E-2</c:v>
                </c:pt>
                <c:pt idx="44256">
                  <c:v>-2.0933199999999999E-2</c:v>
                </c:pt>
                <c:pt idx="44257">
                  <c:v>-1.0625799999999999E-2</c:v>
                </c:pt>
                <c:pt idx="44258">
                  <c:v>-9.3946499999999992E-3</c:v>
                </c:pt>
                <c:pt idx="44259">
                  <c:v>-1.35078E-2</c:v>
                </c:pt>
                <c:pt idx="44260">
                  <c:v>2.3927699999999998E-3</c:v>
                </c:pt>
                <c:pt idx="44261">
                  <c:v>-1.9198400000000001E-2</c:v>
                </c:pt>
                <c:pt idx="44262">
                  <c:v>-1.7985299999999999E-2</c:v>
                </c:pt>
                <c:pt idx="44263">
                  <c:v>-1.31607E-4</c:v>
                </c:pt>
                <c:pt idx="44264">
                  <c:v>-5.2490200000000001E-3</c:v>
                </c:pt>
                <c:pt idx="44265">
                  <c:v>-2.0923600000000001E-3</c:v>
                </c:pt>
                <c:pt idx="44266">
                  <c:v>-2.1904E-2</c:v>
                </c:pt>
                <c:pt idx="44267">
                  <c:v>-1.1734E-2</c:v>
                </c:pt>
                <c:pt idx="44268">
                  <c:v>-6.9475200000000004E-3</c:v>
                </c:pt>
                <c:pt idx="44269">
                  <c:v>-2.0957900000000002E-2</c:v>
                </c:pt>
                <c:pt idx="44270">
                  <c:v>-1.7188100000000001E-2</c:v>
                </c:pt>
                <c:pt idx="44271">
                  <c:v>3.4999800000000002E-3</c:v>
                </c:pt>
                <c:pt idx="44272">
                  <c:v>-1.32046E-2</c:v>
                </c:pt>
                <c:pt idx="44273">
                  <c:v>1.089E-2</c:v>
                </c:pt>
                <c:pt idx="44274">
                  <c:v>-1.264E-2</c:v>
                </c:pt>
                <c:pt idx="44275">
                  <c:v>-1.56975E-3</c:v>
                </c:pt>
                <c:pt idx="44276">
                  <c:v>-2.0408599999999998E-3</c:v>
                </c:pt>
                <c:pt idx="44277">
                  <c:v>-1.6307800000000001E-3</c:v>
                </c:pt>
                <c:pt idx="44278">
                  <c:v>1.6031299999999999E-3</c:v>
                </c:pt>
                <c:pt idx="44279">
                  <c:v>8.0051400000000009E-3</c:v>
                </c:pt>
                <c:pt idx="44280">
                  <c:v>-9.9878299999999996E-3</c:v>
                </c:pt>
                <c:pt idx="44281">
                  <c:v>-2.4700199999999999E-3</c:v>
                </c:pt>
                <c:pt idx="44282">
                  <c:v>9.84669E-3</c:v>
                </c:pt>
                <c:pt idx="44283">
                  <c:v>5.76401E-3</c:v>
                </c:pt>
                <c:pt idx="44284">
                  <c:v>1.7080299999999999E-3</c:v>
                </c:pt>
                <c:pt idx="44285">
                  <c:v>-5.5437100000000003E-3</c:v>
                </c:pt>
                <c:pt idx="44286">
                  <c:v>-1.50738E-2</c:v>
                </c:pt>
                <c:pt idx="44287">
                  <c:v>1.1676799999999999E-2</c:v>
                </c:pt>
                <c:pt idx="44288">
                  <c:v>6.3457499999999998E-3</c:v>
                </c:pt>
                <c:pt idx="44289">
                  <c:v>5.3510700000000003E-3</c:v>
                </c:pt>
                <c:pt idx="44290">
                  <c:v>6.1254500000000002E-3</c:v>
                </c:pt>
                <c:pt idx="44291">
                  <c:v>-6.3524200000000001E-3</c:v>
                </c:pt>
                <c:pt idx="44292">
                  <c:v>-1.87206E-2</c:v>
                </c:pt>
                <c:pt idx="44293">
                  <c:v>-1.9240400000000001E-2</c:v>
                </c:pt>
                <c:pt idx="44294">
                  <c:v>-1.3336199999999999E-2</c:v>
                </c:pt>
                <c:pt idx="44295">
                  <c:v>3.6153800000000001E-3</c:v>
                </c:pt>
                <c:pt idx="44296">
                  <c:v>-3.33023E-3</c:v>
                </c:pt>
                <c:pt idx="44297">
                  <c:v>3.87287E-3</c:v>
                </c:pt>
                <c:pt idx="44298">
                  <c:v>-3.2463100000000001E-3</c:v>
                </c:pt>
                <c:pt idx="44299">
                  <c:v>8.8520100000000004E-3</c:v>
                </c:pt>
                <c:pt idx="44300">
                  <c:v>-1.37424E-2</c:v>
                </c:pt>
                <c:pt idx="44301">
                  <c:v>-2.14386E-3</c:v>
                </c:pt>
                <c:pt idx="44302">
                  <c:v>-1.0219600000000001E-2</c:v>
                </c:pt>
                <c:pt idx="44303">
                  <c:v>-4.32396E-3</c:v>
                </c:pt>
                <c:pt idx="44304">
                  <c:v>-1.52111E-3</c:v>
                </c:pt>
                <c:pt idx="44305">
                  <c:v>-1.1115999999999999E-2</c:v>
                </c:pt>
                <c:pt idx="44306">
                  <c:v>1.159E-2</c:v>
                </c:pt>
                <c:pt idx="44307">
                  <c:v>1.2919399999999999E-2</c:v>
                </c:pt>
                <c:pt idx="44308">
                  <c:v>3.5095199999999999E-3</c:v>
                </c:pt>
                <c:pt idx="44309">
                  <c:v>2.5749200000000001E-4</c:v>
                </c:pt>
                <c:pt idx="44310">
                  <c:v>1.01805E-2</c:v>
                </c:pt>
                <c:pt idx="44311">
                  <c:v>3.1662000000000001E-3</c:v>
                </c:pt>
                <c:pt idx="44312">
                  <c:v>2.46906E-2</c:v>
                </c:pt>
                <c:pt idx="44313">
                  <c:v>3.6888099999999998E-3</c:v>
                </c:pt>
                <c:pt idx="44314">
                  <c:v>-4.3353999999999997E-3</c:v>
                </c:pt>
                <c:pt idx="44315">
                  <c:v>-5.9509299999999999E-4</c:v>
                </c:pt>
                <c:pt idx="44316">
                  <c:v>-7.4844400000000002E-3</c:v>
                </c:pt>
                <c:pt idx="44317">
                  <c:v>8.4752999999999998E-3</c:v>
                </c:pt>
                <c:pt idx="44318">
                  <c:v>-5.3291299999999996E-3</c:v>
                </c:pt>
                <c:pt idx="44319">
                  <c:v>-9.3364699999999995E-3</c:v>
                </c:pt>
                <c:pt idx="44320">
                  <c:v>5.3424800000000001E-3</c:v>
                </c:pt>
                <c:pt idx="44321">
                  <c:v>2.9439900000000001E-3</c:v>
                </c:pt>
                <c:pt idx="44322">
                  <c:v>1.5057600000000001E-2</c:v>
                </c:pt>
                <c:pt idx="44323">
                  <c:v>2.5588E-2</c:v>
                </c:pt>
                <c:pt idx="44324">
                  <c:v>6.0339E-3</c:v>
                </c:pt>
                <c:pt idx="44325">
                  <c:v>6.6556899999999997E-3</c:v>
                </c:pt>
                <c:pt idx="44326">
                  <c:v>-1.7969099999999998E-2</c:v>
                </c:pt>
                <c:pt idx="44327">
                  <c:v>7.8792600000000008E-3</c:v>
                </c:pt>
                <c:pt idx="44328">
                  <c:v>4.1189199999999999E-3</c:v>
                </c:pt>
                <c:pt idx="44329">
                  <c:v>1.7337800000000001E-3</c:v>
                </c:pt>
                <c:pt idx="44330">
                  <c:v>-1.5077599999999999E-3</c:v>
                </c:pt>
                <c:pt idx="44331">
                  <c:v>-2.03133E-3</c:v>
                </c:pt>
                <c:pt idx="44332">
                  <c:v>-9.1285700000000008E-3</c:v>
                </c:pt>
                <c:pt idx="44333">
                  <c:v>1.9264200000000001E-3</c:v>
                </c:pt>
                <c:pt idx="44334">
                  <c:v>1.3495399999999999E-2</c:v>
                </c:pt>
                <c:pt idx="44335">
                  <c:v>-5.7506600000000003E-3</c:v>
                </c:pt>
                <c:pt idx="44336">
                  <c:v>1.22986E-2</c:v>
                </c:pt>
                <c:pt idx="44337">
                  <c:v>-1.2541800000000001E-2</c:v>
                </c:pt>
                <c:pt idx="44338">
                  <c:v>-6.3848500000000001E-3</c:v>
                </c:pt>
                <c:pt idx="44339">
                  <c:v>-6.1674099999999999E-3</c:v>
                </c:pt>
                <c:pt idx="44340">
                  <c:v>3.10516E-3</c:v>
                </c:pt>
                <c:pt idx="44341">
                  <c:v>-2.0589800000000002E-3</c:v>
                </c:pt>
                <c:pt idx="44342">
                  <c:v>2.4080299999999998E-3</c:v>
                </c:pt>
                <c:pt idx="44343">
                  <c:v>-7.9393399999999996E-3</c:v>
                </c:pt>
                <c:pt idx="44344">
                  <c:v>-1.09577E-3</c:v>
                </c:pt>
                <c:pt idx="44345">
                  <c:v>2.9277800000000001E-3</c:v>
                </c:pt>
                <c:pt idx="44346">
                  <c:v>2.7658499999999999E-2</c:v>
                </c:pt>
                <c:pt idx="44347">
                  <c:v>1.69792E-2</c:v>
                </c:pt>
                <c:pt idx="44348">
                  <c:v>8.8787099999999997E-3</c:v>
                </c:pt>
                <c:pt idx="44349">
                  <c:v>9.3364700000000001E-4</c:v>
                </c:pt>
                <c:pt idx="44350">
                  <c:v>4.6729999999999997E-4</c:v>
                </c:pt>
                <c:pt idx="44351">
                  <c:v>1.618E-2</c:v>
                </c:pt>
                <c:pt idx="44352">
                  <c:v>1.50394E-2</c:v>
                </c:pt>
                <c:pt idx="44353">
                  <c:v>2.0999899999999999E-3</c:v>
                </c:pt>
                <c:pt idx="44354">
                  <c:v>-5.10502E-3</c:v>
                </c:pt>
                <c:pt idx="44355">
                  <c:v>1.43175E-2</c:v>
                </c:pt>
                <c:pt idx="44356">
                  <c:v>1.41668E-2</c:v>
                </c:pt>
                <c:pt idx="44357">
                  <c:v>-1.91307E-3</c:v>
                </c:pt>
                <c:pt idx="44358">
                  <c:v>5.55325E-3</c:v>
                </c:pt>
                <c:pt idx="44359">
                  <c:v>1.09301E-2</c:v>
                </c:pt>
                <c:pt idx="44360">
                  <c:v>1.74332E-3</c:v>
                </c:pt>
                <c:pt idx="44361">
                  <c:v>-2.3651100000000001E-4</c:v>
                </c:pt>
                <c:pt idx="44362">
                  <c:v>9.7913700000000006E-3</c:v>
                </c:pt>
                <c:pt idx="44363">
                  <c:v>2.3664500000000002E-2</c:v>
                </c:pt>
                <c:pt idx="44364">
                  <c:v>6.5774900000000001E-3</c:v>
                </c:pt>
                <c:pt idx="44365">
                  <c:v>7.7352499999999999E-3</c:v>
                </c:pt>
                <c:pt idx="44366">
                  <c:v>5.6219099999999999E-3</c:v>
                </c:pt>
                <c:pt idx="44367">
                  <c:v>-5.4655099999999998E-3</c:v>
                </c:pt>
                <c:pt idx="44368">
                  <c:v>2.0389599999999998E-3</c:v>
                </c:pt>
                <c:pt idx="44369">
                  <c:v>1.1947599999999999E-2</c:v>
                </c:pt>
                <c:pt idx="44370">
                  <c:v>1.2080199999999999E-2</c:v>
                </c:pt>
                <c:pt idx="44371">
                  <c:v>5.04398E-3</c:v>
                </c:pt>
                <c:pt idx="44372">
                  <c:v>6.8426099999999998E-3</c:v>
                </c:pt>
                <c:pt idx="44373">
                  <c:v>7.9631800000000003E-3</c:v>
                </c:pt>
                <c:pt idx="44374">
                  <c:v>1.5028E-2</c:v>
                </c:pt>
                <c:pt idx="44375">
                  <c:v>2.0923600000000001E-2</c:v>
                </c:pt>
                <c:pt idx="44376">
                  <c:v>4.6033899999999997E-3</c:v>
                </c:pt>
                <c:pt idx="44377">
                  <c:v>7.3518799999999999E-3</c:v>
                </c:pt>
                <c:pt idx="44378">
                  <c:v>1.48802E-2</c:v>
                </c:pt>
                <c:pt idx="44379">
                  <c:v>1.57032E-2</c:v>
                </c:pt>
                <c:pt idx="44380">
                  <c:v>2.0200699999999999E-2</c:v>
                </c:pt>
                <c:pt idx="44381">
                  <c:v>2.7529700000000001E-2</c:v>
                </c:pt>
                <c:pt idx="44382">
                  <c:v>1.1659600000000001E-2</c:v>
                </c:pt>
                <c:pt idx="44383">
                  <c:v>1.5212099999999999E-2</c:v>
                </c:pt>
                <c:pt idx="44384">
                  <c:v>6.7405700000000004E-3</c:v>
                </c:pt>
                <c:pt idx="44385">
                  <c:v>3.2986599999999998E-2</c:v>
                </c:pt>
                <c:pt idx="44386">
                  <c:v>1.98488E-2</c:v>
                </c:pt>
                <c:pt idx="44387">
                  <c:v>4.5185099999999999E-3</c:v>
                </c:pt>
                <c:pt idx="44388">
                  <c:v>1.4258399999999999E-2</c:v>
                </c:pt>
                <c:pt idx="44389">
                  <c:v>5.6562399999999999E-3</c:v>
                </c:pt>
                <c:pt idx="44390">
                  <c:v>1.1929499999999999E-2</c:v>
                </c:pt>
                <c:pt idx="44391">
                  <c:v>9.9153499999999999E-3</c:v>
                </c:pt>
                <c:pt idx="44392">
                  <c:v>7.0457499999999999E-3</c:v>
                </c:pt>
                <c:pt idx="44393">
                  <c:v>1.5205400000000001E-2</c:v>
                </c:pt>
                <c:pt idx="44394">
                  <c:v>1.0104200000000001E-2</c:v>
                </c:pt>
                <c:pt idx="44395">
                  <c:v>2.5958999999999999E-3</c:v>
                </c:pt>
                <c:pt idx="44396">
                  <c:v>9.1781599999999994E-3</c:v>
                </c:pt>
                <c:pt idx="44397">
                  <c:v>7.7848400000000003E-3</c:v>
                </c:pt>
                <c:pt idx="44398">
                  <c:v>1.45264E-2</c:v>
                </c:pt>
                <c:pt idx="44399">
                  <c:v>6.1903000000000001E-3</c:v>
                </c:pt>
                <c:pt idx="44400" formatCode="0.00E+00">
                  <c:v>9.5367400000000008E-6</c:v>
                </c:pt>
                <c:pt idx="44401">
                  <c:v>6.9112799999999997E-3</c:v>
                </c:pt>
                <c:pt idx="44402">
                  <c:v>5.8832199999999998E-3</c:v>
                </c:pt>
                <c:pt idx="44403">
                  <c:v>2.5329599999999999E-3</c:v>
                </c:pt>
                <c:pt idx="44404">
                  <c:v>1.41621E-3</c:v>
                </c:pt>
                <c:pt idx="44405">
                  <c:v>1.6570100000000001E-2</c:v>
                </c:pt>
                <c:pt idx="44406">
                  <c:v>-9.9535000000000005E-3</c:v>
                </c:pt>
                <c:pt idx="44407">
                  <c:v>6.4277599999999996E-4</c:v>
                </c:pt>
                <c:pt idx="44408">
                  <c:v>1.06325E-2</c:v>
                </c:pt>
                <c:pt idx="44409">
                  <c:v>9.3355199999999999E-3</c:v>
                </c:pt>
                <c:pt idx="44410">
                  <c:v>8.7966899999999994E-3</c:v>
                </c:pt>
                <c:pt idx="44411">
                  <c:v>-7.3757199999999997E-3</c:v>
                </c:pt>
                <c:pt idx="44412">
                  <c:v>3.3235500000000002E-3</c:v>
                </c:pt>
                <c:pt idx="44413">
                  <c:v>-3.0994400000000002E-3</c:v>
                </c:pt>
                <c:pt idx="44414">
                  <c:v>6.5851199999999999E-3</c:v>
                </c:pt>
                <c:pt idx="44415">
                  <c:v>8.5535000000000003E-3</c:v>
                </c:pt>
                <c:pt idx="44416">
                  <c:v>2.0292299999999999E-2</c:v>
                </c:pt>
                <c:pt idx="44417">
                  <c:v>-3.37887E-3</c:v>
                </c:pt>
                <c:pt idx="44418">
                  <c:v>-8.4514599999999992E-3</c:v>
                </c:pt>
                <c:pt idx="44419">
                  <c:v>-5.4912600000000004E-3</c:v>
                </c:pt>
                <c:pt idx="44420">
                  <c:v>3.2625200000000001E-3</c:v>
                </c:pt>
                <c:pt idx="44421">
                  <c:v>8.0843000000000009E-3</c:v>
                </c:pt>
                <c:pt idx="44422">
                  <c:v>1.14012E-2</c:v>
                </c:pt>
                <c:pt idx="44423">
                  <c:v>-6.0901599999999998E-3</c:v>
                </c:pt>
                <c:pt idx="44424">
                  <c:v>6.2570600000000001E-3</c:v>
                </c:pt>
                <c:pt idx="44425">
                  <c:v>-2.8305100000000001E-3</c:v>
                </c:pt>
                <c:pt idx="44426">
                  <c:v>4.5166E-3</c:v>
                </c:pt>
                <c:pt idx="44427">
                  <c:v>-8.0585499999999994E-3</c:v>
                </c:pt>
                <c:pt idx="44428">
                  <c:v>-3.8070700000000001E-3</c:v>
                </c:pt>
                <c:pt idx="44429" formatCode="0.00E+00">
                  <c:v>4.3869000000000003E-5</c:v>
                </c:pt>
                <c:pt idx="44430">
                  <c:v>9.2725800000000008E-3</c:v>
                </c:pt>
                <c:pt idx="44431">
                  <c:v>6.89983E-3</c:v>
                </c:pt>
                <c:pt idx="44432">
                  <c:v>1.6519499999999999E-2</c:v>
                </c:pt>
                <c:pt idx="44433">
                  <c:v>1.7619099999999999E-2</c:v>
                </c:pt>
                <c:pt idx="44434">
                  <c:v>4.1265499999999997E-3</c:v>
                </c:pt>
                <c:pt idx="44435">
                  <c:v>3.36075E-3</c:v>
                </c:pt>
                <c:pt idx="44436">
                  <c:v>2.0027199999999999E-3</c:v>
                </c:pt>
                <c:pt idx="44437">
                  <c:v>-3.44276E-3</c:v>
                </c:pt>
                <c:pt idx="44438">
                  <c:v>1.23405E-3</c:v>
                </c:pt>
                <c:pt idx="44439">
                  <c:v>-3.1404499999999999E-3</c:v>
                </c:pt>
                <c:pt idx="44440">
                  <c:v>1.2242299999999999E-2</c:v>
                </c:pt>
                <c:pt idx="44441">
                  <c:v>7.6370199999999996E-3</c:v>
                </c:pt>
                <c:pt idx="44442">
                  <c:v>-6.19602E-3</c:v>
                </c:pt>
                <c:pt idx="44443">
                  <c:v>1.0067899999999999E-2</c:v>
                </c:pt>
                <c:pt idx="44444">
                  <c:v>5.7353999999999999E-3</c:v>
                </c:pt>
                <c:pt idx="44445">
                  <c:v>-1.30653E-4</c:v>
                </c:pt>
                <c:pt idx="44446">
                  <c:v>2.24018E-3</c:v>
                </c:pt>
                <c:pt idx="44447">
                  <c:v>1.1976199999999999E-2</c:v>
                </c:pt>
                <c:pt idx="44448">
                  <c:v>6.27518E-3</c:v>
                </c:pt>
                <c:pt idx="44449">
                  <c:v>6.7996999999999997E-3</c:v>
                </c:pt>
                <c:pt idx="44450">
                  <c:v>-1.06535E-2</c:v>
                </c:pt>
                <c:pt idx="44451">
                  <c:v>-2.7770999999999998E-3</c:v>
                </c:pt>
                <c:pt idx="44452">
                  <c:v>-3.3416700000000001E-3</c:v>
                </c:pt>
                <c:pt idx="44453">
                  <c:v>5.2423499999999998E-3</c:v>
                </c:pt>
                <c:pt idx="44454">
                  <c:v>8.5458800000000005E-3</c:v>
                </c:pt>
                <c:pt idx="44455">
                  <c:v>-3.4618399999999999E-3</c:v>
                </c:pt>
                <c:pt idx="44456">
                  <c:v>2.9554400000000002E-3</c:v>
                </c:pt>
                <c:pt idx="44457">
                  <c:v>-5.0792700000000003E-3</c:v>
                </c:pt>
                <c:pt idx="44458">
                  <c:v>1.3433499999999999E-2</c:v>
                </c:pt>
                <c:pt idx="44459">
                  <c:v>-9.1228500000000001E-3</c:v>
                </c:pt>
                <c:pt idx="44460">
                  <c:v>1.1959099999999999E-3</c:v>
                </c:pt>
                <c:pt idx="44461">
                  <c:v>2.43568E-3</c:v>
                </c:pt>
                <c:pt idx="44462">
                  <c:v>8.8968299999999997E-3</c:v>
                </c:pt>
                <c:pt idx="44463">
                  <c:v>4.1103400000000001E-4</c:v>
                </c:pt>
                <c:pt idx="44464">
                  <c:v>2.9802299999999999E-3</c:v>
                </c:pt>
                <c:pt idx="44465">
                  <c:v>1.2649499999999999E-2</c:v>
                </c:pt>
                <c:pt idx="44466">
                  <c:v>4.1885400000000001E-3</c:v>
                </c:pt>
                <c:pt idx="44467">
                  <c:v>-1.30272E-3</c:v>
                </c:pt>
                <c:pt idx="44468">
                  <c:v>6.5612800000000001E-3</c:v>
                </c:pt>
                <c:pt idx="44469">
                  <c:v>1.3525000000000001E-2</c:v>
                </c:pt>
                <c:pt idx="44470">
                  <c:v>-4.91238E-3</c:v>
                </c:pt>
                <c:pt idx="44471">
                  <c:v>-1.9778299999999999E-2</c:v>
                </c:pt>
                <c:pt idx="44472">
                  <c:v>-1.0075600000000001E-2</c:v>
                </c:pt>
                <c:pt idx="44473">
                  <c:v>-4.1790000000000004E-3</c:v>
                </c:pt>
                <c:pt idx="44474">
                  <c:v>2.7437199999999998E-3</c:v>
                </c:pt>
                <c:pt idx="44475">
                  <c:v>1.46713E-2</c:v>
                </c:pt>
                <c:pt idx="44476">
                  <c:v>-3.6449400000000002E-3</c:v>
                </c:pt>
                <c:pt idx="44477">
                  <c:v>-4.4069299999999999E-3</c:v>
                </c:pt>
                <c:pt idx="44478">
                  <c:v>1.13306E-2</c:v>
                </c:pt>
                <c:pt idx="44479">
                  <c:v>-3.5753299999999998E-3</c:v>
                </c:pt>
                <c:pt idx="44480">
                  <c:v>2.0675699999999999E-3</c:v>
                </c:pt>
                <c:pt idx="44481">
                  <c:v>-1.9836400000000001E-3</c:v>
                </c:pt>
                <c:pt idx="44482">
                  <c:v>-5.8536500000000002E-3</c:v>
                </c:pt>
                <c:pt idx="44483">
                  <c:v>6.8788499999999997E-3</c:v>
                </c:pt>
                <c:pt idx="44484">
                  <c:v>-2.9459E-3</c:v>
                </c:pt>
                <c:pt idx="44485">
                  <c:v>1.67274E-3</c:v>
                </c:pt>
                <c:pt idx="44486">
                  <c:v>-2.85149E-4</c:v>
                </c:pt>
                <c:pt idx="44487">
                  <c:v>1.2491199999999999E-2</c:v>
                </c:pt>
                <c:pt idx="44488">
                  <c:v>-3.9730099999999999E-3</c:v>
                </c:pt>
                <c:pt idx="44489">
                  <c:v>2.4290100000000001E-3</c:v>
                </c:pt>
                <c:pt idx="44490">
                  <c:v>-5.0544700000000001E-4</c:v>
                </c:pt>
                <c:pt idx="44491">
                  <c:v>3.9758700000000003E-3</c:v>
                </c:pt>
                <c:pt idx="44492">
                  <c:v>-2.2888199999999999E-4</c:v>
                </c:pt>
                <c:pt idx="44493">
                  <c:v>-1.46675E-3</c:v>
                </c:pt>
                <c:pt idx="44494">
                  <c:v>6.0462999999999999E-4</c:v>
                </c:pt>
                <c:pt idx="44495">
                  <c:v>-5.1164599999999998E-3</c:v>
                </c:pt>
                <c:pt idx="44496">
                  <c:v>-9.2611299999999994E-3</c:v>
                </c:pt>
                <c:pt idx="44497">
                  <c:v>6.8759900000000002E-3</c:v>
                </c:pt>
                <c:pt idx="44498">
                  <c:v>1.9111600000000001E-3</c:v>
                </c:pt>
                <c:pt idx="44499">
                  <c:v>-2.1934499999999999E-4</c:v>
                </c:pt>
                <c:pt idx="44500">
                  <c:v>-9.9754300000000004E-4</c:v>
                </c:pt>
                <c:pt idx="44501">
                  <c:v>6.7186399999999997E-3</c:v>
                </c:pt>
                <c:pt idx="44502">
                  <c:v>-3.3245100000000001E-3</c:v>
                </c:pt>
                <c:pt idx="44503">
                  <c:v>7.4214900000000002E-3</c:v>
                </c:pt>
                <c:pt idx="44504">
                  <c:v>1.2508399999999999E-2</c:v>
                </c:pt>
                <c:pt idx="44505">
                  <c:v>2.4728800000000002E-3</c:v>
                </c:pt>
                <c:pt idx="44506">
                  <c:v>-1.0715499999999999E-2</c:v>
                </c:pt>
                <c:pt idx="44507">
                  <c:v>1.5049E-3</c:v>
                </c:pt>
                <c:pt idx="44508">
                  <c:v>1.23444E-2</c:v>
                </c:pt>
                <c:pt idx="44509">
                  <c:v>-1.0039299999999999E-2</c:v>
                </c:pt>
                <c:pt idx="44510">
                  <c:v>2.7027100000000001E-3</c:v>
                </c:pt>
                <c:pt idx="44511">
                  <c:v>1.7128E-3</c:v>
                </c:pt>
                <c:pt idx="44512">
                  <c:v>1.3308499999999999E-2</c:v>
                </c:pt>
                <c:pt idx="44513">
                  <c:v>-4.8036600000000004E-3</c:v>
                </c:pt>
                <c:pt idx="44514">
                  <c:v>7.0800799999999999E-3</c:v>
                </c:pt>
                <c:pt idx="44515">
                  <c:v>-3.53718E-3</c:v>
                </c:pt>
                <c:pt idx="44516">
                  <c:v>1.32856E-2</c:v>
                </c:pt>
                <c:pt idx="44517">
                  <c:v>-2.8676999999999999E-3</c:v>
                </c:pt>
                <c:pt idx="44518">
                  <c:v>2.3479500000000001E-3</c:v>
                </c:pt>
                <c:pt idx="44519">
                  <c:v>-4.0073399999999999E-3</c:v>
                </c:pt>
                <c:pt idx="44520">
                  <c:v>-1.02758E-2</c:v>
                </c:pt>
                <c:pt idx="44521">
                  <c:v>1.39933E-2</c:v>
                </c:pt>
                <c:pt idx="44522">
                  <c:v>6.9608700000000001E-3</c:v>
                </c:pt>
                <c:pt idx="44523">
                  <c:v>-8.6402900000000001E-3</c:v>
                </c:pt>
                <c:pt idx="44524">
                  <c:v>3.3073400000000002E-3</c:v>
                </c:pt>
                <c:pt idx="44525">
                  <c:v>1.40886E-2</c:v>
                </c:pt>
                <c:pt idx="44526">
                  <c:v>9.5882399999999996E-3</c:v>
                </c:pt>
                <c:pt idx="44527" formatCode="0.00E+00">
                  <c:v>-5.43594E-5</c:v>
                </c:pt>
                <c:pt idx="44528">
                  <c:v>3.8862200000000001E-3</c:v>
                </c:pt>
                <c:pt idx="44529">
                  <c:v>-7.8134499999999996E-3</c:v>
                </c:pt>
                <c:pt idx="44530">
                  <c:v>1.9931800000000002E-3</c:v>
                </c:pt>
                <c:pt idx="44531">
                  <c:v>7.2679499999999996E-3</c:v>
                </c:pt>
                <c:pt idx="44532">
                  <c:v>-3.8681000000000002E-3</c:v>
                </c:pt>
                <c:pt idx="44533">
                  <c:v>8.4047299999999991E-3</c:v>
                </c:pt>
                <c:pt idx="44534">
                  <c:v>-3.9959000000000001E-4</c:v>
                </c:pt>
                <c:pt idx="44535">
                  <c:v>6.9255799999999998E-3</c:v>
                </c:pt>
                <c:pt idx="44536">
                  <c:v>9.54056E-3</c:v>
                </c:pt>
                <c:pt idx="44537">
                  <c:v>-8.5334799999999995E-3</c:v>
                </c:pt>
                <c:pt idx="44538">
                  <c:v>2.4557099999999998E-3</c:v>
                </c:pt>
                <c:pt idx="44539">
                  <c:v>-4.8084299999999998E-3</c:v>
                </c:pt>
                <c:pt idx="44540">
                  <c:v>1.4534000000000001E-3</c:v>
                </c:pt>
                <c:pt idx="44541">
                  <c:v>4.89807E-3</c:v>
                </c:pt>
                <c:pt idx="44542">
                  <c:v>3.0547100000000001E-2</c:v>
                </c:pt>
                <c:pt idx="44543">
                  <c:v>-1.1745500000000001E-2</c:v>
                </c:pt>
                <c:pt idx="44544">
                  <c:v>1.53122E-2</c:v>
                </c:pt>
                <c:pt idx="44545">
                  <c:v>1.3132100000000001E-2</c:v>
                </c:pt>
                <c:pt idx="44546">
                  <c:v>-4.5394899999999999E-4</c:v>
                </c:pt>
                <c:pt idx="44547">
                  <c:v>-1.0299700000000001E-3</c:v>
                </c:pt>
                <c:pt idx="44548">
                  <c:v>9.6550000000000004E-3</c:v>
                </c:pt>
                <c:pt idx="44549">
                  <c:v>8.1415199999999993E-3</c:v>
                </c:pt>
                <c:pt idx="44550">
                  <c:v>-1.0395099999999999E-4</c:v>
                </c:pt>
                <c:pt idx="44551">
                  <c:v>-3.91006E-4</c:v>
                </c:pt>
                <c:pt idx="44552">
                  <c:v>3.8165999999999999E-3</c:v>
                </c:pt>
                <c:pt idx="44553">
                  <c:v>1.0132800000000001E-2</c:v>
                </c:pt>
                <c:pt idx="44554">
                  <c:v>6.5422099999999997E-4</c:v>
                </c:pt>
                <c:pt idx="44555">
                  <c:v>-7.9326599999999994E-3</c:v>
                </c:pt>
                <c:pt idx="44556">
                  <c:v>-1.1468900000000001E-2</c:v>
                </c:pt>
                <c:pt idx="44557">
                  <c:v>7.4358000000000002E-3</c:v>
                </c:pt>
                <c:pt idx="44558">
                  <c:v>-5.8889399999999996E-3</c:v>
                </c:pt>
                <c:pt idx="44559">
                  <c:v>-1.26553E-3</c:v>
                </c:pt>
                <c:pt idx="44560">
                  <c:v>-4.3039300000000001E-3</c:v>
                </c:pt>
                <c:pt idx="44561">
                  <c:v>6.2980700000000002E-3</c:v>
                </c:pt>
                <c:pt idx="44562">
                  <c:v>1.38283E-4</c:v>
                </c:pt>
                <c:pt idx="44563">
                  <c:v>-4.0159200000000001E-3</c:v>
                </c:pt>
                <c:pt idx="44564">
                  <c:v>9.3936899999999997E-3</c:v>
                </c:pt>
                <c:pt idx="44565">
                  <c:v>-1.1720700000000001E-3</c:v>
                </c:pt>
                <c:pt idx="44566">
                  <c:v>2.5548900000000002E-3</c:v>
                </c:pt>
                <c:pt idx="44567">
                  <c:v>3.4952199999999998E-3</c:v>
                </c:pt>
                <c:pt idx="44568">
                  <c:v>-5.4073299999999995E-4</c:v>
                </c:pt>
                <c:pt idx="44569">
                  <c:v>-1.29576E-2</c:v>
                </c:pt>
                <c:pt idx="44570">
                  <c:v>-2.9897700000000001E-3</c:v>
                </c:pt>
                <c:pt idx="44571">
                  <c:v>1.15662E-2</c:v>
                </c:pt>
                <c:pt idx="44572">
                  <c:v>9.5767999999999999E-3</c:v>
                </c:pt>
                <c:pt idx="44573">
                  <c:v>-1.7613400000000001E-2</c:v>
                </c:pt>
                <c:pt idx="44574">
                  <c:v>6.4373E-3</c:v>
                </c:pt>
                <c:pt idx="44575">
                  <c:v>3.9005300000000001E-3</c:v>
                </c:pt>
                <c:pt idx="44576">
                  <c:v>-4.6920800000000004E-3</c:v>
                </c:pt>
                <c:pt idx="44577">
                  <c:v>1.39179E-2</c:v>
                </c:pt>
                <c:pt idx="44578">
                  <c:v>5.8889399999999996E-3</c:v>
                </c:pt>
                <c:pt idx="44579">
                  <c:v>7.5235399999999996E-3</c:v>
                </c:pt>
                <c:pt idx="44580">
                  <c:v>-1.7976800000000001E-3</c:v>
                </c:pt>
                <c:pt idx="44581">
                  <c:v>-6.0730000000000003E-3</c:v>
                </c:pt>
                <c:pt idx="44582">
                  <c:v>2.72274E-3</c:v>
                </c:pt>
                <c:pt idx="44583">
                  <c:v>-5.2108800000000002E-3</c:v>
                </c:pt>
                <c:pt idx="44584">
                  <c:v>-7.00951E-4</c:v>
                </c:pt>
                <c:pt idx="44585">
                  <c:v>1.88255E-3</c:v>
                </c:pt>
                <c:pt idx="44586">
                  <c:v>-7.4386599999999997E-3</c:v>
                </c:pt>
                <c:pt idx="44587">
                  <c:v>-1.8006299999999999E-2</c:v>
                </c:pt>
                <c:pt idx="44588">
                  <c:v>-9.1533699999999992E-3</c:v>
                </c:pt>
                <c:pt idx="44589">
                  <c:v>8.0585499999999996E-4</c:v>
                </c:pt>
                <c:pt idx="44590">
                  <c:v>1.19305E-2</c:v>
                </c:pt>
                <c:pt idx="44591">
                  <c:v>3.8652399999999998E-3</c:v>
                </c:pt>
                <c:pt idx="44592">
                  <c:v>-1.52321E-2</c:v>
                </c:pt>
                <c:pt idx="44593">
                  <c:v>-1.1324900000000001E-2</c:v>
                </c:pt>
                <c:pt idx="44594">
                  <c:v>1.0669700000000001E-2</c:v>
                </c:pt>
                <c:pt idx="44595">
                  <c:v>8.6355200000000007E-3</c:v>
                </c:pt>
                <c:pt idx="44596">
                  <c:v>-1.59492E-2</c:v>
                </c:pt>
                <c:pt idx="44597">
                  <c:v>-6.37245E-3</c:v>
                </c:pt>
                <c:pt idx="44598">
                  <c:v>-6.4582800000000003E-3</c:v>
                </c:pt>
                <c:pt idx="44599">
                  <c:v>-1.00613E-3</c:v>
                </c:pt>
                <c:pt idx="44600">
                  <c:v>-2.14577E-3</c:v>
                </c:pt>
                <c:pt idx="44601">
                  <c:v>2.16484E-4</c:v>
                </c:pt>
                <c:pt idx="44602">
                  <c:v>8.4562300000000003E-3</c:v>
                </c:pt>
                <c:pt idx="44603">
                  <c:v>1.0232E-2</c:v>
                </c:pt>
                <c:pt idx="44604">
                  <c:v>-6.9026900000000004E-3</c:v>
                </c:pt>
                <c:pt idx="44605">
                  <c:v>3.5982100000000001E-3</c:v>
                </c:pt>
                <c:pt idx="44606">
                  <c:v>-2.0027200000000001E-4</c:v>
                </c:pt>
                <c:pt idx="44607">
                  <c:v>3.0145599999999999E-3</c:v>
                </c:pt>
                <c:pt idx="44608">
                  <c:v>-4.0674200000000004E-3</c:v>
                </c:pt>
                <c:pt idx="44609">
                  <c:v>-3.74603E-3</c:v>
                </c:pt>
                <c:pt idx="44610">
                  <c:v>-1.8939000000000001E-2</c:v>
                </c:pt>
                <c:pt idx="44611">
                  <c:v>-4.6539299999999997E-3</c:v>
                </c:pt>
                <c:pt idx="44612">
                  <c:v>4.5614200000000001E-3</c:v>
                </c:pt>
                <c:pt idx="44613">
                  <c:v>8.9950599999999992E-3</c:v>
                </c:pt>
                <c:pt idx="44614">
                  <c:v>-1.2807799999999999E-2</c:v>
                </c:pt>
                <c:pt idx="44615">
                  <c:v>-9.7370100000000008E-3</c:v>
                </c:pt>
                <c:pt idx="44616" formatCode="0.00E+00">
                  <c:v>-1.6212500000000001E-5</c:v>
                </c:pt>
                <c:pt idx="44617">
                  <c:v>-2.4833699999999999E-3</c:v>
                </c:pt>
                <c:pt idx="44618">
                  <c:v>1.20993E-2</c:v>
                </c:pt>
                <c:pt idx="44619">
                  <c:v>-1.6015100000000001E-2</c:v>
                </c:pt>
                <c:pt idx="44620">
                  <c:v>-2.07901E-4</c:v>
                </c:pt>
                <c:pt idx="44621">
                  <c:v>-1.7089799999999999E-3</c:v>
                </c:pt>
                <c:pt idx="44622">
                  <c:v>5.4321300000000003E-3</c:v>
                </c:pt>
                <c:pt idx="44623">
                  <c:v>-2.31934E-3</c:v>
                </c:pt>
                <c:pt idx="44624">
                  <c:v>-5.9938400000000003E-3</c:v>
                </c:pt>
                <c:pt idx="44625">
                  <c:v>-1.0097500000000001E-2</c:v>
                </c:pt>
                <c:pt idx="44626">
                  <c:v>8.3284399999999995E-3</c:v>
                </c:pt>
                <c:pt idx="44627">
                  <c:v>9.4318400000000001E-4</c:v>
                </c:pt>
                <c:pt idx="44628">
                  <c:v>1.0730699999999999E-2</c:v>
                </c:pt>
                <c:pt idx="44629">
                  <c:v>3.9644199999999997E-3</c:v>
                </c:pt>
                <c:pt idx="44630">
                  <c:v>2.77042E-3</c:v>
                </c:pt>
                <c:pt idx="44631">
                  <c:v>1.5166300000000001E-2</c:v>
                </c:pt>
                <c:pt idx="44632">
                  <c:v>1.4549299999999999E-2</c:v>
                </c:pt>
                <c:pt idx="44633">
                  <c:v>-3.50761E-3</c:v>
                </c:pt>
                <c:pt idx="44634">
                  <c:v>4.6796800000000003E-3</c:v>
                </c:pt>
                <c:pt idx="44635">
                  <c:v>-1.0223400000000001E-3</c:v>
                </c:pt>
                <c:pt idx="44636">
                  <c:v>-9.9811599999999993E-3</c:v>
                </c:pt>
                <c:pt idx="44637">
                  <c:v>-2.9344599999999998E-3</c:v>
                </c:pt>
                <c:pt idx="44638">
                  <c:v>1.0525700000000001E-2</c:v>
                </c:pt>
                <c:pt idx="44639">
                  <c:v>3.9930299999999998E-3</c:v>
                </c:pt>
                <c:pt idx="44640">
                  <c:v>-6.8960200000000001E-3</c:v>
                </c:pt>
                <c:pt idx="44641">
                  <c:v>-1.16072E-2</c:v>
                </c:pt>
                <c:pt idx="44642">
                  <c:v>-5.0954800000000003E-3</c:v>
                </c:pt>
                <c:pt idx="44643">
                  <c:v>1.29967E-2</c:v>
                </c:pt>
                <c:pt idx="44644">
                  <c:v>1.06459E-2</c:v>
                </c:pt>
                <c:pt idx="44645">
                  <c:v>1.5140499999999999E-2</c:v>
                </c:pt>
                <c:pt idx="44646">
                  <c:v>9.8504999999999999E-3</c:v>
                </c:pt>
                <c:pt idx="44647">
                  <c:v>1.62601E-3</c:v>
                </c:pt>
                <c:pt idx="44648">
                  <c:v>4.5747799999999996E-3</c:v>
                </c:pt>
                <c:pt idx="44649">
                  <c:v>1.3732899999999999E-2</c:v>
                </c:pt>
                <c:pt idx="44650">
                  <c:v>8.9693099999999994E-3</c:v>
                </c:pt>
                <c:pt idx="44651">
                  <c:v>9.7913700000000006E-3</c:v>
                </c:pt>
                <c:pt idx="44652">
                  <c:v>4.7368999999999996E-3</c:v>
                </c:pt>
                <c:pt idx="44653">
                  <c:v>7.5950599999999998E-3</c:v>
                </c:pt>
                <c:pt idx="44654">
                  <c:v>1.35193E-2</c:v>
                </c:pt>
                <c:pt idx="44655">
                  <c:v>8.0156299999999993E-3</c:v>
                </c:pt>
                <c:pt idx="44656" formatCode="0.00E+00">
                  <c:v>-5.3405800000000003E-5</c:v>
                </c:pt>
                <c:pt idx="44657">
                  <c:v>-5.0687800000000002E-3</c:v>
                </c:pt>
                <c:pt idx="44658">
                  <c:v>6.49834E-3</c:v>
                </c:pt>
                <c:pt idx="44659">
                  <c:v>4.5719100000000002E-3</c:v>
                </c:pt>
                <c:pt idx="44660">
                  <c:v>-6.2904399999999996E-3</c:v>
                </c:pt>
                <c:pt idx="44661">
                  <c:v>-2.8581600000000002E-3</c:v>
                </c:pt>
                <c:pt idx="44662">
                  <c:v>7.9908400000000008E-3</c:v>
                </c:pt>
                <c:pt idx="44663">
                  <c:v>6.3648200000000002E-3</c:v>
                </c:pt>
                <c:pt idx="44664">
                  <c:v>6.5154999999999996E-3</c:v>
                </c:pt>
                <c:pt idx="44665">
                  <c:v>7.4119600000000004E-3</c:v>
                </c:pt>
                <c:pt idx="44666">
                  <c:v>-2.7446699999999998E-3</c:v>
                </c:pt>
                <c:pt idx="44667">
                  <c:v>4.64249E-3</c:v>
                </c:pt>
                <c:pt idx="44668">
                  <c:v>-3.28159E-3</c:v>
                </c:pt>
                <c:pt idx="44669">
                  <c:v>-8.5830699999999999E-4</c:v>
                </c:pt>
                <c:pt idx="44670">
                  <c:v>2.4099299999999998E-3</c:v>
                </c:pt>
                <c:pt idx="44671">
                  <c:v>1.0290099999999999E-3</c:v>
                </c:pt>
                <c:pt idx="44672">
                  <c:v>1.2929E-2</c:v>
                </c:pt>
                <c:pt idx="44673">
                  <c:v>-1.85585E-3</c:v>
                </c:pt>
                <c:pt idx="44674">
                  <c:v>6.94847E-3</c:v>
                </c:pt>
                <c:pt idx="44675">
                  <c:v>-7.8649500000000008E-3</c:v>
                </c:pt>
                <c:pt idx="44676">
                  <c:v>9.7227100000000007E-3</c:v>
                </c:pt>
                <c:pt idx="44677">
                  <c:v>-4.5394899999999999E-4</c:v>
                </c:pt>
                <c:pt idx="44678">
                  <c:v>1.4991799999999999E-3</c:v>
                </c:pt>
                <c:pt idx="44679">
                  <c:v>2.5253300000000001E-3</c:v>
                </c:pt>
                <c:pt idx="44680">
                  <c:v>6.8845699999999996E-3</c:v>
                </c:pt>
                <c:pt idx="44681">
                  <c:v>3.5285899999999999E-3</c:v>
                </c:pt>
                <c:pt idx="44682">
                  <c:v>2.1829599999999998E-3</c:v>
                </c:pt>
                <c:pt idx="44683">
                  <c:v>1.3923599999999999E-4</c:v>
                </c:pt>
                <c:pt idx="44684" formatCode="0.00E+00">
                  <c:v>2.8610199999999999E-5</c:v>
                </c:pt>
                <c:pt idx="44685">
                  <c:v>-4.4670100000000004E-3</c:v>
                </c:pt>
                <c:pt idx="44686">
                  <c:v>-9.2124899999999996E-4</c:v>
                </c:pt>
                <c:pt idx="44687">
                  <c:v>-8.4648099999999997E-3</c:v>
                </c:pt>
                <c:pt idx="44688">
                  <c:v>-4.9295399999999996E-3</c:v>
                </c:pt>
                <c:pt idx="44689">
                  <c:v>-1.5486700000000001E-2</c:v>
                </c:pt>
                <c:pt idx="44690">
                  <c:v>1.12572E-2</c:v>
                </c:pt>
                <c:pt idx="44691">
                  <c:v>3.1471299999999999E-4</c:v>
                </c:pt>
                <c:pt idx="44692">
                  <c:v>1.0746E-2</c:v>
                </c:pt>
                <c:pt idx="44693">
                  <c:v>1.12152E-3</c:v>
                </c:pt>
                <c:pt idx="44694">
                  <c:v>-1.09386E-2</c:v>
                </c:pt>
                <c:pt idx="44695">
                  <c:v>-1.5108099999999999E-2</c:v>
                </c:pt>
                <c:pt idx="44696">
                  <c:v>-9.1753000000000008E-3</c:v>
                </c:pt>
                <c:pt idx="44697">
                  <c:v>1.7404599999999999E-2</c:v>
                </c:pt>
                <c:pt idx="44698">
                  <c:v>-2.32029E-3</c:v>
                </c:pt>
                <c:pt idx="44699" formatCode="0.00E+00">
                  <c:v>-8.0108600000000001E-5</c:v>
                </c:pt>
                <c:pt idx="44700">
                  <c:v>-2.57778E-3</c:v>
                </c:pt>
                <c:pt idx="44701">
                  <c:v>9.0913799999999996E-3</c:v>
                </c:pt>
                <c:pt idx="44702">
                  <c:v>1.0643E-3</c:v>
                </c:pt>
                <c:pt idx="44703">
                  <c:v>2.0621299999999999E-2</c:v>
                </c:pt>
                <c:pt idx="44704">
                  <c:v>6.2656400000000003E-4</c:v>
                </c:pt>
                <c:pt idx="44705">
                  <c:v>1.63803E-2</c:v>
                </c:pt>
                <c:pt idx="44706">
                  <c:v>-4.3497099999999997E-3</c:v>
                </c:pt>
                <c:pt idx="44707">
                  <c:v>4.8475300000000001E-3</c:v>
                </c:pt>
                <c:pt idx="44708">
                  <c:v>1.45016E-2</c:v>
                </c:pt>
                <c:pt idx="44709">
                  <c:v>1.3812100000000001E-2</c:v>
                </c:pt>
                <c:pt idx="44710">
                  <c:v>2.6730500000000001E-2</c:v>
                </c:pt>
                <c:pt idx="44711">
                  <c:v>7.7056900000000003E-3</c:v>
                </c:pt>
                <c:pt idx="44712">
                  <c:v>6.11496E-3</c:v>
                </c:pt>
                <c:pt idx="44713">
                  <c:v>1.3113E-2</c:v>
                </c:pt>
                <c:pt idx="44714">
                  <c:v>1.5432400000000001E-2</c:v>
                </c:pt>
                <c:pt idx="44715">
                  <c:v>5.5780400000000003E-3</c:v>
                </c:pt>
                <c:pt idx="44716">
                  <c:v>1.59597E-2</c:v>
                </c:pt>
                <c:pt idx="44717">
                  <c:v>7.4405699999999996E-3</c:v>
                </c:pt>
                <c:pt idx="44718">
                  <c:v>3.08352E-2</c:v>
                </c:pt>
                <c:pt idx="44719">
                  <c:v>1.04656E-2</c:v>
                </c:pt>
                <c:pt idx="44720">
                  <c:v>1.8334400000000001E-2</c:v>
                </c:pt>
                <c:pt idx="44721">
                  <c:v>1.2296700000000001E-2</c:v>
                </c:pt>
                <c:pt idx="44722">
                  <c:v>-4.5490299999999999E-4</c:v>
                </c:pt>
                <c:pt idx="44723">
                  <c:v>2.3474700000000001E-2</c:v>
                </c:pt>
                <c:pt idx="44724">
                  <c:v>1.21412E-2</c:v>
                </c:pt>
                <c:pt idx="44725">
                  <c:v>1.8116E-2</c:v>
                </c:pt>
                <c:pt idx="44726">
                  <c:v>8.3599099999999999E-3</c:v>
                </c:pt>
                <c:pt idx="44727">
                  <c:v>1.8400199999999999E-2</c:v>
                </c:pt>
                <c:pt idx="44728">
                  <c:v>2.3763699999999999E-2</c:v>
                </c:pt>
                <c:pt idx="44729">
                  <c:v>7.6599099999999998E-3</c:v>
                </c:pt>
                <c:pt idx="44730">
                  <c:v>1.7581900000000001E-2</c:v>
                </c:pt>
                <c:pt idx="44731">
                  <c:v>1.8879900000000002E-2</c:v>
                </c:pt>
                <c:pt idx="44732">
                  <c:v>1.9468300000000001E-2</c:v>
                </c:pt>
                <c:pt idx="44733">
                  <c:v>1.6132400000000002E-2</c:v>
                </c:pt>
                <c:pt idx="44734">
                  <c:v>1.4139199999999999E-2</c:v>
                </c:pt>
                <c:pt idx="44735" formatCode="0.00E+00">
                  <c:v>1.4019E-2</c:v>
                </c:pt>
                <c:pt idx="44736" formatCode="0.00E+00">
                  <c:v>2.6099199999999999E-2</c:v>
                </c:pt>
                <c:pt idx="44737">
                  <c:v>1.54247E-2</c:v>
                </c:pt>
                <c:pt idx="44738">
                  <c:v>4.4584300000000002E-3</c:v>
                </c:pt>
                <c:pt idx="44739">
                  <c:v>1.6910600000000001E-2</c:v>
                </c:pt>
                <c:pt idx="44740">
                  <c:v>1.1821699999999999E-2</c:v>
                </c:pt>
                <c:pt idx="44741">
                  <c:v>3.22695E-2</c:v>
                </c:pt>
                <c:pt idx="44742">
                  <c:v>2.10447E-2</c:v>
                </c:pt>
                <c:pt idx="44743">
                  <c:v>1.9291900000000001E-2</c:v>
                </c:pt>
                <c:pt idx="44744">
                  <c:v>1.3783500000000001E-2</c:v>
                </c:pt>
                <c:pt idx="44745">
                  <c:v>5.6123700000000002E-3</c:v>
                </c:pt>
                <c:pt idx="44746">
                  <c:v>2.2551499999999999E-2</c:v>
                </c:pt>
                <c:pt idx="44747">
                  <c:v>2.1002799999999999E-2</c:v>
                </c:pt>
                <c:pt idx="44748">
                  <c:v>-1.0266300000000001E-2</c:v>
                </c:pt>
                <c:pt idx="44749">
                  <c:v>1.09987E-2</c:v>
                </c:pt>
                <c:pt idx="44750">
                  <c:v>9.7951900000000005E-3</c:v>
                </c:pt>
                <c:pt idx="44751">
                  <c:v>1.38426E-2</c:v>
                </c:pt>
                <c:pt idx="44752">
                  <c:v>1.11103E-2</c:v>
                </c:pt>
                <c:pt idx="44753">
                  <c:v>1.1140799999999999E-2</c:v>
                </c:pt>
                <c:pt idx="44754">
                  <c:v>6.82068E-3</c:v>
                </c:pt>
                <c:pt idx="44755">
                  <c:v>1.9455000000000001E-4</c:v>
                </c:pt>
                <c:pt idx="44756">
                  <c:v>5.22041E-3</c:v>
                </c:pt>
                <c:pt idx="44757">
                  <c:v>2.1899200000000001E-2</c:v>
                </c:pt>
                <c:pt idx="44758">
                  <c:v>3.2119799999999997E-2</c:v>
                </c:pt>
                <c:pt idx="44759">
                  <c:v>2.6130699999999999E-3</c:v>
                </c:pt>
                <c:pt idx="44760">
                  <c:v>-3.4523000000000003E-4</c:v>
                </c:pt>
                <c:pt idx="44761">
                  <c:v>9.4833399999999998E-3</c:v>
                </c:pt>
                <c:pt idx="44762">
                  <c:v>7.0524200000000002E-3</c:v>
                </c:pt>
                <c:pt idx="44763">
                  <c:v>2.5555600000000001E-2</c:v>
                </c:pt>
                <c:pt idx="44764">
                  <c:v>1.69325E-2</c:v>
                </c:pt>
                <c:pt idx="44765">
                  <c:v>2.0045299999999999E-2</c:v>
                </c:pt>
                <c:pt idx="44766">
                  <c:v>1.4209699999999999E-4</c:v>
                </c:pt>
                <c:pt idx="44767">
                  <c:v>1.3013800000000001E-2</c:v>
                </c:pt>
                <c:pt idx="44768">
                  <c:v>1.8690100000000001E-2</c:v>
                </c:pt>
                <c:pt idx="44769">
                  <c:v>1.72958E-2</c:v>
                </c:pt>
                <c:pt idx="44770">
                  <c:v>1.7868999999999999E-2</c:v>
                </c:pt>
                <c:pt idx="44771">
                  <c:v>1.6824700000000001E-2</c:v>
                </c:pt>
                <c:pt idx="44772">
                  <c:v>4.9638699999999996E-3</c:v>
                </c:pt>
                <c:pt idx="44773">
                  <c:v>1.35221E-2</c:v>
                </c:pt>
                <c:pt idx="44774">
                  <c:v>3.04689E-2</c:v>
                </c:pt>
                <c:pt idx="44775">
                  <c:v>1.3754799999999999E-2</c:v>
                </c:pt>
                <c:pt idx="44776">
                  <c:v>1.7913800000000001E-2</c:v>
                </c:pt>
                <c:pt idx="44777">
                  <c:v>1.8285800000000001E-2</c:v>
                </c:pt>
                <c:pt idx="44778">
                  <c:v>2.3272500000000002E-2</c:v>
                </c:pt>
                <c:pt idx="44779">
                  <c:v>2.1480599999999999E-2</c:v>
                </c:pt>
                <c:pt idx="44780">
                  <c:v>2.1601700000000001E-2</c:v>
                </c:pt>
                <c:pt idx="44781">
                  <c:v>9.4261199999999996E-3</c:v>
                </c:pt>
                <c:pt idx="44782">
                  <c:v>1.3107300000000001E-2</c:v>
                </c:pt>
                <c:pt idx="44783">
                  <c:v>1.2800199999999999E-2</c:v>
                </c:pt>
                <c:pt idx="44784">
                  <c:v>2.76794E-2</c:v>
                </c:pt>
                <c:pt idx="44785">
                  <c:v>1.0028799999999999E-2</c:v>
                </c:pt>
                <c:pt idx="44786">
                  <c:v>1.50137E-2</c:v>
                </c:pt>
                <c:pt idx="44787">
                  <c:v>2.6636099999999998E-3</c:v>
                </c:pt>
                <c:pt idx="44788">
                  <c:v>1.32532E-2</c:v>
                </c:pt>
                <c:pt idx="44789">
                  <c:v>1.19247E-2</c:v>
                </c:pt>
                <c:pt idx="44790">
                  <c:v>6.8779000000000002E-3</c:v>
                </c:pt>
                <c:pt idx="44791">
                  <c:v>1.2331E-2</c:v>
                </c:pt>
                <c:pt idx="44792">
                  <c:v>2.58865E-2</c:v>
                </c:pt>
                <c:pt idx="44793">
                  <c:v>1.1192300000000001E-2</c:v>
                </c:pt>
                <c:pt idx="44794">
                  <c:v>1.3938900000000001E-2</c:v>
                </c:pt>
                <c:pt idx="44795">
                  <c:v>6.5393400000000003E-3</c:v>
                </c:pt>
                <c:pt idx="44796">
                  <c:v>8.5001E-3</c:v>
                </c:pt>
                <c:pt idx="44797">
                  <c:v>1.13697E-2</c:v>
                </c:pt>
                <c:pt idx="44798">
                  <c:v>-5.7525600000000003E-3</c:v>
                </c:pt>
                <c:pt idx="44799">
                  <c:v>9.6254300000000008E-3</c:v>
                </c:pt>
                <c:pt idx="44800">
                  <c:v>5.3062400000000003E-3</c:v>
                </c:pt>
                <c:pt idx="44801">
                  <c:v>1.1184700000000001E-2</c:v>
                </c:pt>
                <c:pt idx="44802">
                  <c:v>1.7233800000000001E-2</c:v>
                </c:pt>
                <c:pt idx="44803">
                  <c:v>1.32666E-2</c:v>
                </c:pt>
                <c:pt idx="44804">
                  <c:v>6.4287199999999997E-3</c:v>
                </c:pt>
                <c:pt idx="44805">
                  <c:v>1.0604900000000001E-3</c:v>
                </c:pt>
                <c:pt idx="44806">
                  <c:v>1.4996499999999999E-2</c:v>
                </c:pt>
                <c:pt idx="44807">
                  <c:v>-6.5937000000000001E-3</c:v>
                </c:pt>
                <c:pt idx="44808">
                  <c:v>5.2728699999999998E-3</c:v>
                </c:pt>
                <c:pt idx="44809">
                  <c:v>8.1586799999999998E-3</c:v>
                </c:pt>
                <c:pt idx="44810">
                  <c:v>8.7909700000000004E-3</c:v>
                </c:pt>
                <c:pt idx="44811">
                  <c:v>7.5902900000000004E-3</c:v>
                </c:pt>
                <c:pt idx="44812">
                  <c:v>7.1373000000000001E-3</c:v>
                </c:pt>
                <c:pt idx="44813">
                  <c:v>-3.1089799999999999E-4</c:v>
                </c:pt>
                <c:pt idx="44814">
                  <c:v>7.8764000000000004E-3</c:v>
                </c:pt>
                <c:pt idx="44815">
                  <c:v>9.9287000000000004E-3</c:v>
                </c:pt>
                <c:pt idx="44816">
                  <c:v>5.2318599999999996E-3</c:v>
                </c:pt>
                <c:pt idx="44817">
                  <c:v>-3.4627899999999999E-3</c:v>
                </c:pt>
                <c:pt idx="44818">
                  <c:v>8.5573200000000002E-3</c:v>
                </c:pt>
                <c:pt idx="44819">
                  <c:v>-1.2182200000000001E-2</c:v>
                </c:pt>
                <c:pt idx="44820">
                  <c:v>3.2691999999999999E-3</c:v>
                </c:pt>
                <c:pt idx="44821">
                  <c:v>6.2999700000000002E-3</c:v>
                </c:pt>
                <c:pt idx="44822">
                  <c:v>4.16374E-3</c:v>
                </c:pt>
                <c:pt idx="44823">
                  <c:v>1.02139E-2</c:v>
                </c:pt>
                <c:pt idx="44824">
                  <c:v>-8.9740800000000006E-3</c:v>
                </c:pt>
                <c:pt idx="44825">
                  <c:v>-5.0382600000000001E-3</c:v>
                </c:pt>
                <c:pt idx="44826">
                  <c:v>-1.7023100000000001E-3</c:v>
                </c:pt>
                <c:pt idx="44827">
                  <c:v>-1.1482199999999999E-3</c:v>
                </c:pt>
                <c:pt idx="44828">
                  <c:v>4.62818E-3</c:v>
                </c:pt>
                <c:pt idx="44829">
                  <c:v>1.02472E-2</c:v>
                </c:pt>
                <c:pt idx="44830">
                  <c:v>-4.9963000000000004E-3</c:v>
                </c:pt>
                <c:pt idx="44831">
                  <c:v>-7.5330700000000002E-3</c:v>
                </c:pt>
                <c:pt idx="44832">
                  <c:v>2.05002E-2</c:v>
                </c:pt>
                <c:pt idx="44833">
                  <c:v>6.14929E-3</c:v>
                </c:pt>
                <c:pt idx="44834">
                  <c:v>5.7478E-3</c:v>
                </c:pt>
                <c:pt idx="44835">
                  <c:v>1.54161E-2</c:v>
                </c:pt>
                <c:pt idx="44836">
                  <c:v>2.0179699999999998E-2</c:v>
                </c:pt>
                <c:pt idx="44837">
                  <c:v>2.86474E-2</c:v>
                </c:pt>
                <c:pt idx="44838">
                  <c:v>9.1886499999999996E-3</c:v>
                </c:pt>
                <c:pt idx="44839">
                  <c:v>-1.6622500000000001E-3</c:v>
                </c:pt>
                <c:pt idx="44840">
                  <c:v>7.6007799999999997E-3</c:v>
                </c:pt>
                <c:pt idx="44841">
                  <c:v>1.1256199999999999E-2</c:v>
                </c:pt>
                <c:pt idx="44842">
                  <c:v>8.5573200000000002E-3</c:v>
                </c:pt>
                <c:pt idx="44843">
                  <c:v>5.18608E-3</c:v>
                </c:pt>
                <c:pt idx="44844">
                  <c:v>8.8300700000000006E-3</c:v>
                </c:pt>
                <c:pt idx="44845">
                  <c:v>8.9158999999999992E-3</c:v>
                </c:pt>
                <c:pt idx="44846">
                  <c:v>6.1998399999999999E-3</c:v>
                </c:pt>
                <c:pt idx="44847">
                  <c:v>7.4834799999999998E-3</c:v>
                </c:pt>
                <c:pt idx="44848">
                  <c:v>-6.4754500000000002E-4</c:v>
                </c:pt>
                <c:pt idx="44849">
                  <c:v>4.9114199999999997E-4</c:v>
                </c:pt>
                <c:pt idx="44850">
                  <c:v>-1.8140799999999999E-2</c:v>
                </c:pt>
                <c:pt idx="44851">
                  <c:v>6.1607399999999998E-4</c:v>
                </c:pt>
                <c:pt idx="44852">
                  <c:v>-7.6599099999999998E-3</c:v>
                </c:pt>
                <c:pt idx="44853">
                  <c:v>3.8938499999999999E-3</c:v>
                </c:pt>
                <c:pt idx="44854">
                  <c:v>-3.42655E-3</c:v>
                </c:pt>
                <c:pt idx="44855">
                  <c:v>-4.7912600000000003E-3</c:v>
                </c:pt>
                <c:pt idx="44856">
                  <c:v>-5.7353999999999999E-3</c:v>
                </c:pt>
                <c:pt idx="44857">
                  <c:v>-8.6879699999999997E-3</c:v>
                </c:pt>
                <c:pt idx="44858">
                  <c:v>-2.8390899999999998E-3</c:v>
                </c:pt>
                <c:pt idx="44859">
                  <c:v>-1.58501E-3</c:v>
                </c:pt>
                <c:pt idx="44860">
                  <c:v>-1.8205599999999999E-3</c:v>
                </c:pt>
                <c:pt idx="44861">
                  <c:v>-4.0655099999999996E-3</c:v>
                </c:pt>
                <c:pt idx="44862">
                  <c:v>1.6117099999999999E-3</c:v>
                </c:pt>
                <c:pt idx="44863">
                  <c:v>-4.9400299999999998E-3</c:v>
                </c:pt>
                <c:pt idx="44864">
                  <c:v>8.0966899999999995E-4</c:v>
                </c:pt>
                <c:pt idx="44865">
                  <c:v>5.2557000000000003E-3</c:v>
                </c:pt>
                <c:pt idx="44866">
                  <c:v>1.68896E-3</c:v>
                </c:pt>
                <c:pt idx="44867">
                  <c:v>1.1118899999999999E-2</c:v>
                </c:pt>
                <c:pt idx="44868">
                  <c:v>-7.7428799999999997E-3</c:v>
                </c:pt>
                <c:pt idx="44869">
                  <c:v>9.1581300000000004E-3</c:v>
                </c:pt>
                <c:pt idx="44870">
                  <c:v>1.2185100000000001E-2</c:v>
                </c:pt>
                <c:pt idx="44871">
                  <c:v>2.7780499999999998E-3</c:v>
                </c:pt>
                <c:pt idx="44872">
                  <c:v>-1.9393000000000001E-2</c:v>
                </c:pt>
                <c:pt idx="44873">
                  <c:v>-6.3200000000000001E-3</c:v>
                </c:pt>
                <c:pt idx="44874">
                  <c:v>-1.05734E-2</c:v>
                </c:pt>
                <c:pt idx="44875">
                  <c:v>3.6630600000000001E-3</c:v>
                </c:pt>
                <c:pt idx="44876">
                  <c:v>-5.7105999999999997E-3</c:v>
                </c:pt>
                <c:pt idx="44877">
                  <c:v>-3.4360900000000002E-3</c:v>
                </c:pt>
                <c:pt idx="44878">
                  <c:v>-1.0747899999999999E-3</c:v>
                </c:pt>
                <c:pt idx="44879">
                  <c:v>-1.03941E-2</c:v>
                </c:pt>
                <c:pt idx="44880">
                  <c:v>-1.0647800000000001E-2</c:v>
                </c:pt>
                <c:pt idx="44881">
                  <c:v>-5.1574699999999999E-3</c:v>
                </c:pt>
                <c:pt idx="44882">
                  <c:v>-5.5236800000000004E-3</c:v>
                </c:pt>
                <c:pt idx="44883">
                  <c:v>-5.0830799999999996E-4</c:v>
                </c:pt>
                <c:pt idx="44884">
                  <c:v>-8.3723100000000009E-3</c:v>
                </c:pt>
                <c:pt idx="44885">
                  <c:v>-5.9995700000000001E-3</c:v>
                </c:pt>
                <c:pt idx="44886">
                  <c:v>-4.8732799999999998E-4</c:v>
                </c:pt>
                <c:pt idx="44887">
                  <c:v>1.8086399999999999E-2</c:v>
                </c:pt>
                <c:pt idx="44888">
                  <c:v>1.70612E-3</c:v>
                </c:pt>
                <c:pt idx="44889">
                  <c:v>-4.7006599999999997E-3</c:v>
                </c:pt>
                <c:pt idx="44890">
                  <c:v>-9.1133099999999995E-3</c:v>
                </c:pt>
                <c:pt idx="44891">
                  <c:v>-6.9312999999999996E-3</c:v>
                </c:pt>
                <c:pt idx="44892">
                  <c:v>1.81475E-2</c:v>
                </c:pt>
                <c:pt idx="44893">
                  <c:v>8.03566E-3</c:v>
                </c:pt>
                <c:pt idx="44894">
                  <c:v>6.0272199999999998E-4</c:v>
                </c:pt>
                <c:pt idx="44895">
                  <c:v>-2.36988E-3</c:v>
                </c:pt>
                <c:pt idx="44896">
                  <c:v>1.3085400000000001E-2</c:v>
                </c:pt>
                <c:pt idx="44897">
                  <c:v>3.0612899999999999E-3</c:v>
                </c:pt>
                <c:pt idx="44898">
                  <c:v>4.8484799999999996E-3</c:v>
                </c:pt>
                <c:pt idx="44899">
                  <c:v>9.1314299999999994E-3</c:v>
                </c:pt>
                <c:pt idx="44900">
                  <c:v>-9.8800699999999995E-3</c:v>
                </c:pt>
                <c:pt idx="44901">
                  <c:v>2.6750599999999999E-3</c:v>
                </c:pt>
                <c:pt idx="44902">
                  <c:v>-5.3024300000000003E-3</c:v>
                </c:pt>
                <c:pt idx="44903">
                  <c:v>3.8986200000000002E-3</c:v>
                </c:pt>
                <c:pt idx="44904">
                  <c:v>1.55668E-2</c:v>
                </c:pt>
                <c:pt idx="44905">
                  <c:v>-3.9672900000000002E-4</c:v>
                </c:pt>
                <c:pt idx="44906">
                  <c:v>6.4811699999999996E-3</c:v>
                </c:pt>
                <c:pt idx="44907">
                  <c:v>-1.7465600000000001E-2</c:v>
                </c:pt>
                <c:pt idx="44908">
                  <c:v>2.3651100000000001E-3</c:v>
                </c:pt>
                <c:pt idx="44909">
                  <c:v>-7.0314399999999999E-3</c:v>
                </c:pt>
                <c:pt idx="44910">
                  <c:v>-2.0294200000000001E-3</c:v>
                </c:pt>
                <c:pt idx="44911">
                  <c:v>-5.4788600000000003E-3</c:v>
                </c:pt>
                <c:pt idx="44912">
                  <c:v>-5.2070600000000003E-3</c:v>
                </c:pt>
                <c:pt idx="44913">
                  <c:v>1.3084399999999999E-3</c:v>
                </c:pt>
                <c:pt idx="44914">
                  <c:v>-7.0037800000000002E-3</c:v>
                </c:pt>
                <c:pt idx="44915">
                  <c:v>-1.7914800000000002E-2</c:v>
                </c:pt>
                <c:pt idx="44916">
                  <c:v>-7.1334800000000002E-3</c:v>
                </c:pt>
                <c:pt idx="44917">
                  <c:v>-5.0735499999999996E-3</c:v>
                </c:pt>
                <c:pt idx="44918">
                  <c:v>4.8065199999999999E-3</c:v>
                </c:pt>
                <c:pt idx="44919">
                  <c:v>-1.8138900000000001E-3</c:v>
                </c:pt>
                <c:pt idx="44920">
                  <c:v>-5.7821299999999999E-3</c:v>
                </c:pt>
                <c:pt idx="44921">
                  <c:v>2.89726E-3</c:v>
                </c:pt>
                <c:pt idx="44922">
                  <c:v>3.9053E-3</c:v>
                </c:pt>
                <c:pt idx="44923">
                  <c:v>2.1247900000000001E-3</c:v>
                </c:pt>
                <c:pt idx="44924">
                  <c:v>-1.59206E-2</c:v>
                </c:pt>
                <c:pt idx="44925">
                  <c:v>6.4954799999999997E-3</c:v>
                </c:pt>
                <c:pt idx="44926">
                  <c:v>-1.2302400000000001E-3</c:v>
                </c:pt>
                <c:pt idx="44927">
                  <c:v>-1.8568E-3</c:v>
                </c:pt>
                <c:pt idx="44928">
                  <c:v>8.0585499999999996E-4</c:v>
                </c:pt>
                <c:pt idx="44929">
                  <c:v>7.4253100000000001E-3</c:v>
                </c:pt>
                <c:pt idx="44930">
                  <c:v>-1.56212E-3</c:v>
                </c:pt>
                <c:pt idx="44931">
                  <c:v>-4.19426E-3</c:v>
                </c:pt>
                <c:pt idx="44932">
                  <c:v>-9.6359299999999991E-3</c:v>
                </c:pt>
                <c:pt idx="44933">
                  <c:v>-4.9448000000000001E-3</c:v>
                </c:pt>
                <c:pt idx="44934">
                  <c:v>-7.4863400000000002E-3</c:v>
                </c:pt>
                <c:pt idx="44935">
                  <c:v>-1.00927E-2</c:v>
                </c:pt>
                <c:pt idx="44936">
                  <c:v>3.23486E-3</c:v>
                </c:pt>
                <c:pt idx="44937">
                  <c:v>-5.1736799999999999E-3</c:v>
                </c:pt>
                <c:pt idx="44938">
                  <c:v>-3.63445E-3</c:v>
                </c:pt>
                <c:pt idx="44939">
                  <c:v>-1.5947300000000001E-2</c:v>
                </c:pt>
                <c:pt idx="44940">
                  <c:v>-8.3732600000000004E-3</c:v>
                </c:pt>
                <c:pt idx="44941">
                  <c:v>-6.3343000000000002E-3</c:v>
                </c:pt>
                <c:pt idx="44942">
                  <c:v>-1.02825E-2</c:v>
                </c:pt>
                <c:pt idx="44943">
                  <c:v>-1.86138E-2</c:v>
                </c:pt>
                <c:pt idx="44944">
                  <c:v>-4.2810399999999998E-3</c:v>
                </c:pt>
                <c:pt idx="44945">
                  <c:v>-1.16262E-2</c:v>
                </c:pt>
                <c:pt idx="44946">
                  <c:v>-9.7284299999999997E-3</c:v>
                </c:pt>
                <c:pt idx="44947">
                  <c:v>-1.9972799999999999E-2</c:v>
                </c:pt>
                <c:pt idx="44948">
                  <c:v>-5.1307700000000002E-4</c:v>
                </c:pt>
                <c:pt idx="44949">
                  <c:v>-2.2211100000000001E-2</c:v>
                </c:pt>
                <c:pt idx="44950">
                  <c:v>-8.0432899999999998E-3</c:v>
                </c:pt>
                <c:pt idx="44951">
                  <c:v>-7.2889299999999999E-3</c:v>
                </c:pt>
                <c:pt idx="44952">
                  <c:v>-1.1760700000000001E-2</c:v>
                </c:pt>
                <c:pt idx="44953">
                  <c:v>-7.3442500000000001E-3</c:v>
                </c:pt>
                <c:pt idx="44954">
                  <c:v>-1.1831299999999999E-2</c:v>
                </c:pt>
                <c:pt idx="44955">
                  <c:v>9.6702599999999995E-4</c:v>
                </c:pt>
                <c:pt idx="44956">
                  <c:v>-9.3374300000000007E-3</c:v>
                </c:pt>
                <c:pt idx="44957">
                  <c:v>-5.9766799999999998E-3</c:v>
                </c:pt>
                <c:pt idx="44958">
                  <c:v>-2.0457300000000001E-2</c:v>
                </c:pt>
                <c:pt idx="44959">
                  <c:v>-1.19162E-2</c:v>
                </c:pt>
                <c:pt idx="44960">
                  <c:v>-4.6701399999999997E-3</c:v>
                </c:pt>
                <c:pt idx="44961">
                  <c:v>-1.67084E-3</c:v>
                </c:pt>
                <c:pt idx="44962">
                  <c:v>-4.5976599999999999E-3</c:v>
                </c:pt>
                <c:pt idx="44963">
                  <c:v>-5.6295399999999997E-3</c:v>
                </c:pt>
                <c:pt idx="44964">
                  <c:v>-1.9969899999999999E-2</c:v>
                </c:pt>
                <c:pt idx="44965">
                  <c:v>-1.9790599999999998E-2</c:v>
                </c:pt>
                <c:pt idx="44966">
                  <c:v>-2.63567E-2</c:v>
                </c:pt>
                <c:pt idx="44967">
                  <c:v>-1.6875299999999999E-2</c:v>
                </c:pt>
                <c:pt idx="44968">
                  <c:v>-2.2048000000000002E-2</c:v>
                </c:pt>
                <c:pt idx="44969">
                  <c:v>-1.9839300000000001E-2</c:v>
                </c:pt>
                <c:pt idx="44970">
                  <c:v>-1.37339E-2</c:v>
                </c:pt>
                <c:pt idx="44971">
                  <c:v>-2.2440000000000002E-2</c:v>
                </c:pt>
                <c:pt idx="44972">
                  <c:v>-2.12994E-2</c:v>
                </c:pt>
                <c:pt idx="44973" formatCode="0.00E+00">
                  <c:v>-4.41818E-2</c:v>
                </c:pt>
                <c:pt idx="44974">
                  <c:v>-2.5924699999999998E-2</c:v>
                </c:pt>
                <c:pt idx="44975">
                  <c:v>-1.5714599999999999E-2</c:v>
                </c:pt>
                <c:pt idx="44976">
                  <c:v>-3.7937199999999997E-2</c:v>
                </c:pt>
                <c:pt idx="44977">
                  <c:v>-3.7006400000000002E-2</c:v>
                </c:pt>
                <c:pt idx="44978">
                  <c:v>-3.7735900000000003E-2</c:v>
                </c:pt>
                <c:pt idx="44979">
                  <c:v>-2.85568E-2</c:v>
                </c:pt>
                <c:pt idx="44980">
                  <c:v>-3.0576699999999998E-2</c:v>
                </c:pt>
                <c:pt idx="44981">
                  <c:v>-1.5719400000000001E-2</c:v>
                </c:pt>
                <c:pt idx="44982">
                  <c:v>-2.06404E-2</c:v>
                </c:pt>
                <c:pt idx="44983">
                  <c:v>-1.64213E-2</c:v>
                </c:pt>
                <c:pt idx="44984">
                  <c:v>-3.3834500000000003E-2</c:v>
                </c:pt>
                <c:pt idx="44985">
                  <c:v>-3.62349E-2</c:v>
                </c:pt>
                <c:pt idx="44986">
                  <c:v>-2.6183100000000001E-2</c:v>
                </c:pt>
                <c:pt idx="44987">
                  <c:v>-1.3704300000000001E-2</c:v>
                </c:pt>
                <c:pt idx="44988">
                  <c:v>-1.6699800000000001E-2</c:v>
                </c:pt>
                <c:pt idx="44989">
                  <c:v>-1.7471299999999999E-2</c:v>
                </c:pt>
                <c:pt idx="44990">
                  <c:v>-3.7678700000000002E-2</c:v>
                </c:pt>
                <c:pt idx="44991">
                  <c:v>-1.8436399999999999E-2</c:v>
                </c:pt>
                <c:pt idx="44992">
                  <c:v>-3.5917299999999999E-2</c:v>
                </c:pt>
                <c:pt idx="44993">
                  <c:v>-2.2107100000000001E-2</c:v>
                </c:pt>
                <c:pt idx="44994">
                  <c:v>-2.9749899999999999E-2</c:v>
                </c:pt>
                <c:pt idx="44995">
                  <c:v>-2.9409399999999999E-2</c:v>
                </c:pt>
                <c:pt idx="44996">
                  <c:v>-3.9255100000000001E-2</c:v>
                </c:pt>
                <c:pt idx="44997">
                  <c:v>-3.1245200000000001E-2</c:v>
                </c:pt>
                <c:pt idx="44998">
                  <c:v>-2.8125799999999999E-2</c:v>
                </c:pt>
                <c:pt idx="44999">
                  <c:v>-2.2605900000000002E-2</c:v>
                </c:pt>
                <c:pt idx="45000">
                  <c:v>-2.9227300000000001E-2</c:v>
                </c:pt>
                <c:pt idx="45001">
                  <c:v>-3.2772999999999997E-2</c:v>
                </c:pt>
                <c:pt idx="45002">
                  <c:v>-4.52585E-2</c:v>
                </c:pt>
                <c:pt idx="45003">
                  <c:v>-5.0939600000000002E-2</c:v>
                </c:pt>
                <c:pt idx="45004">
                  <c:v>-3.58553E-2</c:v>
                </c:pt>
                <c:pt idx="45005">
                  <c:v>-3.15895E-2</c:v>
                </c:pt>
                <c:pt idx="45006">
                  <c:v>-2.54126E-2</c:v>
                </c:pt>
                <c:pt idx="45007">
                  <c:v>-4.3570499999999998E-2</c:v>
                </c:pt>
                <c:pt idx="45008">
                  <c:v>-2.3947699999999999E-2</c:v>
                </c:pt>
                <c:pt idx="45009">
                  <c:v>-2.35176E-2</c:v>
                </c:pt>
                <c:pt idx="45010">
                  <c:v>-3.4714700000000001E-2</c:v>
                </c:pt>
                <c:pt idx="45011">
                  <c:v>-2.5571799999999999E-2</c:v>
                </c:pt>
                <c:pt idx="45012">
                  <c:v>-2.9976800000000001E-2</c:v>
                </c:pt>
                <c:pt idx="45013">
                  <c:v>-3.2981900000000001E-2</c:v>
                </c:pt>
                <c:pt idx="45014">
                  <c:v>-2.8066600000000001E-2</c:v>
                </c:pt>
                <c:pt idx="45015">
                  <c:v>-1.55783E-2</c:v>
                </c:pt>
                <c:pt idx="45016">
                  <c:v>-1.05457E-2</c:v>
                </c:pt>
                <c:pt idx="45017">
                  <c:v>-1.8566099999999999E-2</c:v>
                </c:pt>
                <c:pt idx="45018">
                  <c:v>-1.4338500000000001E-2</c:v>
                </c:pt>
                <c:pt idx="45019">
                  <c:v>-1.2462600000000001E-2</c:v>
                </c:pt>
                <c:pt idx="45020">
                  <c:v>-1.6345999999999999E-2</c:v>
                </c:pt>
                <c:pt idx="45021">
                  <c:v>1.04141E-3</c:v>
                </c:pt>
                <c:pt idx="45022">
                  <c:v>-9.8238000000000006E-3</c:v>
                </c:pt>
                <c:pt idx="45023">
                  <c:v>-2.7039500000000001E-2</c:v>
                </c:pt>
                <c:pt idx="45024">
                  <c:v>-2.6173600000000002E-2</c:v>
                </c:pt>
                <c:pt idx="45025">
                  <c:v>-2.54297E-2</c:v>
                </c:pt>
                <c:pt idx="45026">
                  <c:v>-2.1614999999999999E-2</c:v>
                </c:pt>
                <c:pt idx="45027">
                  <c:v>-1.01671E-2</c:v>
                </c:pt>
                <c:pt idx="45028">
                  <c:v>-1.9381499999999999E-2</c:v>
                </c:pt>
                <c:pt idx="45029">
                  <c:v>-2.7133899999999999E-2</c:v>
                </c:pt>
                <c:pt idx="45030">
                  <c:v>-2.2748000000000001E-2</c:v>
                </c:pt>
                <c:pt idx="45031">
                  <c:v>-1.33791E-2</c:v>
                </c:pt>
                <c:pt idx="45032">
                  <c:v>-1.7105100000000002E-2</c:v>
                </c:pt>
                <c:pt idx="45033">
                  <c:v>-2.7468699999999999E-2</c:v>
                </c:pt>
                <c:pt idx="45034">
                  <c:v>-2.5592799999999999E-2</c:v>
                </c:pt>
                <c:pt idx="45035">
                  <c:v>-4.0818199999999999E-2</c:v>
                </c:pt>
                <c:pt idx="45036">
                  <c:v>-3.1681099999999997E-2</c:v>
                </c:pt>
                <c:pt idx="45037">
                  <c:v>-3.9743399999999998E-2</c:v>
                </c:pt>
                <c:pt idx="45038">
                  <c:v>-2.5016799999999999E-2</c:v>
                </c:pt>
                <c:pt idx="45039">
                  <c:v>-2.4868000000000001E-2</c:v>
                </c:pt>
                <c:pt idx="45040">
                  <c:v>-3.2307599999999999E-2</c:v>
                </c:pt>
                <c:pt idx="45041">
                  <c:v>-2.3881900000000001E-2</c:v>
                </c:pt>
                <c:pt idx="45042">
                  <c:v>-2.5175099999999999E-2</c:v>
                </c:pt>
                <c:pt idx="45043">
                  <c:v>-1.8444100000000001E-2</c:v>
                </c:pt>
                <c:pt idx="45044">
                  <c:v>-1.8511799999999998E-2</c:v>
                </c:pt>
                <c:pt idx="45045">
                  <c:v>-1.00269E-2</c:v>
                </c:pt>
                <c:pt idx="45046">
                  <c:v>-1.6191500000000001E-2</c:v>
                </c:pt>
                <c:pt idx="45047">
                  <c:v>-1.64394E-2</c:v>
                </c:pt>
                <c:pt idx="45048">
                  <c:v>1.8959000000000001E-3</c:v>
                </c:pt>
                <c:pt idx="45049">
                  <c:v>-5.4178200000000003E-3</c:v>
                </c:pt>
                <c:pt idx="45050">
                  <c:v>-1.8534700000000001E-2</c:v>
                </c:pt>
                <c:pt idx="45051">
                  <c:v>-1.1673899999999999E-2</c:v>
                </c:pt>
                <c:pt idx="45052">
                  <c:v>-6.6328000000000003E-3</c:v>
                </c:pt>
                <c:pt idx="45053">
                  <c:v>-6.4468399999999997E-3</c:v>
                </c:pt>
                <c:pt idx="45054">
                  <c:v>-1.7359699999999999E-2</c:v>
                </c:pt>
                <c:pt idx="45055">
                  <c:v>-6.3734100000000004E-3</c:v>
                </c:pt>
                <c:pt idx="45056">
                  <c:v>-6.0339E-3</c:v>
                </c:pt>
                <c:pt idx="45057">
                  <c:v>-1.49403E-2</c:v>
                </c:pt>
                <c:pt idx="45058">
                  <c:v>-1.53904E-2</c:v>
                </c:pt>
                <c:pt idx="45059">
                  <c:v>-2.3983999999999998E-2</c:v>
                </c:pt>
                <c:pt idx="45060">
                  <c:v>-1.7990099999999998E-2</c:v>
                </c:pt>
                <c:pt idx="45061">
                  <c:v>-2.59399E-4</c:v>
                </c:pt>
                <c:pt idx="45062">
                  <c:v>-1.9352899999999999E-2</c:v>
                </c:pt>
                <c:pt idx="45063">
                  <c:v>-3.34635E-2</c:v>
                </c:pt>
                <c:pt idx="45064">
                  <c:v>-2.69842E-2</c:v>
                </c:pt>
                <c:pt idx="45065">
                  <c:v>-1.4892600000000001E-2</c:v>
                </c:pt>
                <c:pt idx="45066">
                  <c:v>-1.53122E-2</c:v>
                </c:pt>
                <c:pt idx="45067">
                  <c:v>-2.2296E-2</c:v>
                </c:pt>
                <c:pt idx="45068">
                  <c:v>-2.74363E-2</c:v>
                </c:pt>
                <c:pt idx="45069">
                  <c:v>-2.9310200000000002E-2</c:v>
                </c:pt>
                <c:pt idx="45070">
                  <c:v>-2.9466599999999999E-2</c:v>
                </c:pt>
                <c:pt idx="45071">
                  <c:v>-1.87464E-2</c:v>
                </c:pt>
                <c:pt idx="45072">
                  <c:v>-7.6084100000000003E-3</c:v>
                </c:pt>
                <c:pt idx="45073">
                  <c:v>-1.9695299999999999E-2</c:v>
                </c:pt>
                <c:pt idx="45074">
                  <c:v>-2.4412199999999998E-2</c:v>
                </c:pt>
                <c:pt idx="45075">
                  <c:v>-1.36423E-2</c:v>
                </c:pt>
                <c:pt idx="45076">
                  <c:v>-2.1272699999999999E-2</c:v>
                </c:pt>
                <c:pt idx="45077">
                  <c:v>-2.3742699999999999E-2</c:v>
                </c:pt>
                <c:pt idx="45078">
                  <c:v>4.25911E-3</c:v>
                </c:pt>
                <c:pt idx="45079">
                  <c:v>-1.14231E-2</c:v>
                </c:pt>
                <c:pt idx="45080">
                  <c:v>-2.02227E-2</c:v>
                </c:pt>
                <c:pt idx="45081">
                  <c:v>-3.1209000000000001E-2</c:v>
                </c:pt>
                <c:pt idx="45082">
                  <c:v>-1.48392E-2</c:v>
                </c:pt>
                <c:pt idx="45083">
                  <c:v>-7.5149500000000003E-3</c:v>
                </c:pt>
                <c:pt idx="45084">
                  <c:v>-1.8947599999999998E-2</c:v>
                </c:pt>
                <c:pt idx="45085">
                  <c:v>-1.32113E-2</c:v>
                </c:pt>
                <c:pt idx="45086">
                  <c:v>-2.2276899999999999E-2</c:v>
                </c:pt>
                <c:pt idx="45087">
                  <c:v>-2.1604499999999999E-2</c:v>
                </c:pt>
                <c:pt idx="45088">
                  <c:v>-1.7520000000000001E-2</c:v>
                </c:pt>
                <c:pt idx="45089">
                  <c:v>-1.17359E-2</c:v>
                </c:pt>
                <c:pt idx="45090">
                  <c:v>-1.4272699999999999E-2</c:v>
                </c:pt>
                <c:pt idx="45091">
                  <c:v>-1.40638E-2</c:v>
                </c:pt>
                <c:pt idx="45092">
                  <c:v>-1.80302E-2</c:v>
                </c:pt>
                <c:pt idx="45093">
                  <c:v>-2.7817700000000001E-2</c:v>
                </c:pt>
                <c:pt idx="45094">
                  <c:v>-3.3955600000000002E-2</c:v>
                </c:pt>
                <c:pt idx="45095">
                  <c:v>-1.6973499999999999E-2</c:v>
                </c:pt>
                <c:pt idx="45096">
                  <c:v>-3.3410099999999998E-2</c:v>
                </c:pt>
                <c:pt idx="45097">
                  <c:v>-2.1638899999999999E-2</c:v>
                </c:pt>
                <c:pt idx="45098">
                  <c:v>-2.0698500000000002E-2</c:v>
                </c:pt>
                <c:pt idx="45099">
                  <c:v>-2.1405199999999999E-2</c:v>
                </c:pt>
                <c:pt idx="45100">
                  <c:v>-1.02262E-2</c:v>
                </c:pt>
                <c:pt idx="45101">
                  <c:v>-2.5578500000000001E-2</c:v>
                </c:pt>
                <c:pt idx="45102">
                  <c:v>-1.84402E-2</c:v>
                </c:pt>
                <c:pt idx="45103">
                  <c:v>-1.48611E-2</c:v>
                </c:pt>
                <c:pt idx="45104">
                  <c:v>-7.9259900000000008E-3</c:v>
                </c:pt>
                <c:pt idx="45105">
                  <c:v>-2.3317299999999999E-2</c:v>
                </c:pt>
                <c:pt idx="45106">
                  <c:v>-1.04218E-2</c:v>
                </c:pt>
                <c:pt idx="45107">
                  <c:v>-8.6212200000000006E-3</c:v>
                </c:pt>
                <c:pt idx="45108">
                  <c:v>-1.7239600000000001E-2</c:v>
                </c:pt>
                <c:pt idx="45109">
                  <c:v>-2.44102E-2</c:v>
                </c:pt>
                <c:pt idx="45110">
                  <c:v>-1.6638799999999999E-2</c:v>
                </c:pt>
                <c:pt idx="45111">
                  <c:v>-5.3892100000000002E-3</c:v>
                </c:pt>
                <c:pt idx="45112">
                  <c:v>-3.7002599999999999E-3</c:v>
                </c:pt>
                <c:pt idx="45113">
                  <c:v>-2.7627900000000002E-3</c:v>
                </c:pt>
                <c:pt idx="45114">
                  <c:v>-1.5996E-2</c:v>
                </c:pt>
                <c:pt idx="45115">
                  <c:v>-2.0996999999999998E-2</c:v>
                </c:pt>
                <c:pt idx="45116">
                  <c:v>-2.0155900000000001E-2</c:v>
                </c:pt>
                <c:pt idx="45117">
                  <c:v>-1.9344299999999998E-2</c:v>
                </c:pt>
                <c:pt idx="45118">
                  <c:v>5.3148300000000004E-3</c:v>
                </c:pt>
                <c:pt idx="45119">
                  <c:v>-5.4130599999999999E-3</c:v>
                </c:pt>
                <c:pt idx="45120">
                  <c:v>-1.23558E-2</c:v>
                </c:pt>
                <c:pt idx="45121">
                  <c:v>-9.3975099999999995E-3</c:v>
                </c:pt>
                <c:pt idx="45122">
                  <c:v>-8.2216300000000006E-3</c:v>
                </c:pt>
                <c:pt idx="45123">
                  <c:v>-1.51539E-2</c:v>
                </c:pt>
                <c:pt idx="45124">
                  <c:v>-2.6960399999999998E-3</c:v>
                </c:pt>
                <c:pt idx="45125">
                  <c:v>-7.18594E-3</c:v>
                </c:pt>
                <c:pt idx="45126">
                  <c:v>-1.1724500000000001E-2</c:v>
                </c:pt>
                <c:pt idx="45127">
                  <c:v>-2.9840499999999998E-3</c:v>
                </c:pt>
                <c:pt idx="45128">
                  <c:v>-7.9917900000000004E-3</c:v>
                </c:pt>
                <c:pt idx="45129">
                  <c:v>-9.4070400000000002E-3</c:v>
                </c:pt>
                <c:pt idx="45130">
                  <c:v>-6.8664599999999996E-3</c:v>
                </c:pt>
                <c:pt idx="45131">
                  <c:v>-1.0925300000000001E-2</c:v>
                </c:pt>
                <c:pt idx="45132">
                  <c:v>-5.3329500000000004E-3</c:v>
                </c:pt>
                <c:pt idx="45133">
                  <c:v>-1.4038999999999999E-2</c:v>
                </c:pt>
                <c:pt idx="45134">
                  <c:v>-1.1143699999999999E-2</c:v>
                </c:pt>
                <c:pt idx="45135">
                  <c:v>-1.9416800000000001E-3</c:v>
                </c:pt>
                <c:pt idx="45136">
                  <c:v>-1.0503800000000001E-2</c:v>
                </c:pt>
                <c:pt idx="45137">
                  <c:v>-6.5174100000000004E-3</c:v>
                </c:pt>
                <c:pt idx="45138">
                  <c:v>-9.3460099999999996E-4</c:v>
                </c:pt>
                <c:pt idx="45139">
                  <c:v>-4.9381299999999998E-3</c:v>
                </c:pt>
                <c:pt idx="45140">
                  <c:v>1.57738E-3</c:v>
                </c:pt>
                <c:pt idx="45141">
                  <c:v>-7.3146799999999998E-4</c:v>
                </c:pt>
                <c:pt idx="45142">
                  <c:v>-2.7275099999999998E-3</c:v>
                </c:pt>
                <c:pt idx="45143">
                  <c:v>-6.6757199999999996E-4</c:v>
                </c:pt>
                <c:pt idx="45144">
                  <c:v>6.49834E-3</c:v>
                </c:pt>
                <c:pt idx="45145">
                  <c:v>1.5163399999999999E-3</c:v>
                </c:pt>
                <c:pt idx="45146">
                  <c:v>5.0563800000000001E-3</c:v>
                </c:pt>
                <c:pt idx="45147">
                  <c:v>2.6550300000000001E-3</c:v>
                </c:pt>
                <c:pt idx="45148">
                  <c:v>1.1274299999999999E-2</c:v>
                </c:pt>
                <c:pt idx="45149">
                  <c:v>1.8949500000000001E-3</c:v>
                </c:pt>
                <c:pt idx="45150">
                  <c:v>5.5503799999999997E-3</c:v>
                </c:pt>
                <c:pt idx="45151">
                  <c:v>-4.6138799999999999E-3</c:v>
                </c:pt>
                <c:pt idx="45152">
                  <c:v>9.1342899999999998E-3</c:v>
                </c:pt>
                <c:pt idx="45153">
                  <c:v>4.6729999999999997E-4</c:v>
                </c:pt>
                <c:pt idx="45154">
                  <c:v>-7.3919299999999997E-3</c:v>
                </c:pt>
                <c:pt idx="45155">
                  <c:v>6.7749000000000004E-3</c:v>
                </c:pt>
                <c:pt idx="45156">
                  <c:v>6.64234E-3</c:v>
                </c:pt>
                <c:pt idx="45157">
                  <c:v>1.0807000000000001E-2</c:v>
                </c:pt>
                <c:pt idx="45158">
                  <c:v>5.3577399999999997E-3</c:v>
                </c:pt>
                <c:pt idx="45159">
                  <c:v>-1.68896E-3</c:v>
                </c:pt>
                <c:pt idx="45160">
                  <c:v>7.9135899999999999E-3</c:v>
                </c:pt>
                <c:pt idx="45161">
                  <c:v>-2.48051E-3</c:v>
                </c:pt>
                <c:pt idx="45162">
                  <c:v>-1.0108899999999999E-4</c:v>
                </c:pt>
                <c:pt idx="45163">
                  <c:v>1.6765599999999999E-3</c:v>
                </c:pt>
                <c:pt idx="45164">
                  <c:v>-2.23923E-3</c:v>
                </c:pt>
                <c:pt idx="45165">
                  <c:v>3.8051600000000001E-3</c:v>
                </c:pt>
                <c:pt idx="45166">
                  <c:v>8.6326600000000003E-3</c:v>
                </c:pt>
                <c:pt idx="45167">
                  <c:v>-2.0732900000000002E-3</c:v>
                </c:pt>
                <c:pt idx="45168">
                  <c:v>-5.69916E-3</c:v>
                </c:pt>
                <c:pt idx="45169">
                  <c:v>8.2063699999999993E-3</c:v>
                </c:pt>
                <c:pt idx="45170" formatCode="0.00E+00">
                  <c:v>-8.2015999999999995E-5</c:v>
                </c:pt>
                <c:pt idx="45171">
                  <c:v>2.0312299999999998E-2</c:v>
                </c:pt>
                <c:pt idx="45172">
                  <c:v>-1.6490000000000001E-2</c:v>
                </c:pt>
                <c:pt idx="45173">
                  <c:v>-7.4491499999999999E-3</c:v>
                </c:pt>
                <c:pt idx="45174">
                  <c:v>3.3359499999999999E-3</c:v>
                </c:pt>
                <c:pt idx="45175">
                  <c:v>1.6517599999999999E-3</c:v>
                </c:pt>
                <c:pt idx="45176">
                  <c:v>6.1178200000000004E-3</c:v>
                </c:pt>
                <c:pt idx="45177">
                  <c:v>4.3029799999999997E-3</c:v>
                </c:pt>
                <c:pt idx="45178">
                  <c:v>-3.2710999999999998E-4</c:v>
                </c:pt>
                <c:pt idx="45179">
                  <c:v>7.0724500000000001E-3</c:v>
                </c:pt>
                <c:pt idx="45180">
                  <c:v>6.1817199999999999E-3</c:v>
                </c:pt>
                <c:pt idx="45181">
                  <c:v>-2.5186499999999999E-3</c:v>
                </c:pt>
                <c:pt idx="45182">
                  <c:v>1.0039299999999999E-2</c:v>
                </c:pt>
                <c:pt idx="45183">
                  <c:v>9.7789799999999996E-3</c:v>
                </c:pt>
                <c:pt idx="45184">
                  <c:v>6.3343000000000002E-3</c:v>
                </c:pt>
                <c:pt idx="45185">
                  <c:v>1.36662E-3</c:v>
                </c:pt>
                <c:pt idx="45186">
                  <c:v>2.2840500000000001E-3</c:v>
                </c:pt>
                <c:pt idx="45187">
                  <c:v>1.30682E-2</c:v>
                </c:pt>
                <c:pt idx="45188">
                  <c:v>1.4451E-2</c:v>
                </c:pt>
                <c:pt idx="45189">
                  <c:v>4.7407200000000004E-3</c:v>
                </c:pt>
                <c:pt idx="45190">
                  <c:v>1.07527E-2</c:v>
                </c:pt>
                <c:pt idx="45191">
                  <c:v>2.0167399999999999E-2</c:v>
                </c:pt>
                <c:pt idx="45192">
                  <c:v>1.9854500000000001E-2</c:v>
                </c:pt>
                <c:pt idx="45193">
                  <c:v>-2.03323E-3</c:v>
                </c:pt>
                <c:pt idx="45194">
                  <c:v>-2.8600700000000001E-3</c:v>
                </c:pt>
                <c:pt idx="45195">
                  <c:v>1.35765E-2</c:v>
                </c:pt>
                <c:pt idx="45196">
                  <c:v>1.15891E-2</c:v>
                </c:pt>
                <c:pt idx="45197">
                  <c:v>1.6615899999999999E-2</c:v>
                </c:pt>
                <c:pt idx="45198">
                  <c:v>9.0541800000000002E-3</c:v>
                </c:pt>
                <c:pt idx="45199">
                  <c:v>6.9847099999999999E-3</c:v>
                </c:pt>
                <c:pt idx="45200">
                  <c:v>3.6554299999999999E-3</c:v>
                </c:pt>
                <c:pt idx="45201">
                  <c:v>5.2108800000000002E-3</c:v>
                </c:pt>
                <c:pt idx="45202">
                  <c:v>2.2707000000000001E-2</c:v>
                </c:pt>
                <c:pt idx="45203">
                  <c:v>2.6702900000000001E-4</c:v>
                </c:pt>
                <c:pt idx="45204">
                  <c:v>1.0547600000000001E-2</c:v>
                </c:pt>
                <c:pt idx="45205">
                  <c:v>2.1116300000000001E-2</c:v>
                </c:pt>
                <c:pt idx="45206">
                  <c:v>1.2302400000000001E-3</c:v>
                </c:pt>
                <c:pt idx="45207">
                  <c:v>2.4518999999999999E-3</c:v>
                </c:pt>
                <c:pt idx="45208">
                  <c:v>4.1427599999999997E-3</c:v>
                </c:pt>
                <c:pt idx="45209">
                  <c:v>1.0437E-2</c:v>
                </c:pt>
                <c:pt idx="45210">
                  <c:v>5.52273E-3</c:v>
                </c:pt>
                <c:pt idx="45211">
                  <c:v>1.54076E-2</c:v>
                </c:pt>
                <c:pt idx="45212">
                  <c:v>2.5911300000000001E-3</c:v>
                </c:pt>
                <c:pt idx="45213">
                  <c:v>1.75056E-2</c:v>
                </c:pt>
                <c:pt idx="45214">
                  <c:v>1.24321E-2</c:v>
                </c:pt>
                <c:pt idx="45215">
                  <c:v>9.4528200000000007E-3</c:v>
                </c:pt>
                <c:pt idx="45216">
                  <c:v>1.0161399999999999E-2</c:v>
                </c:pt>
                <c:pt idx="45217">
                  <c:v>3.6077499999999998E-3</c:v>
                </c:pt>
                <c:pt idx="45218">
                  <c:v>5.1221799999999996E-3</c:v>
                </c:pt>
                <c:pt idx="45219">
                  <c:v>1.0792700000000001E-2</c:v>
                </c:pt>
                <c:pt idx="45220">
                  <c:v>7.3862099999999998E-3</c:v>
                </c:pt>
                <c:pt idx="45221">
                  <c:v>1.10197E-2</c:v>
                </c:pt>
                <c:pt idx="45222">
                  <c:v>2.0695700000000001E-2</c:v>
                </c:pt>
                <c:pt idx="45223">
                  <c:v>1.6641599999999999E-2</c:v>
                </c:pt>
                <c:pt idx="45224">
                  <c:v>8.4304800000000006E-3</c:v>
                </c:pt>
                <c:pt idx="45225">
                  <c:v>-5.5074700000000004E-3</c:v>
                </c:pt>
                <c:pt idx="45226">
                  <c:v>1.3138800000000001E-2</c:v>
                </c:pt>
                <c:pt idx="45227">
                  <c:v>1.18914E-2</c:v>
                </c:pt>
                <c:pt idx="45228">
                  <c:v>1.14717E-2</c:v>
                </c:pt>
                <c:pt idx="45229">
                  <c:v>1.43547E-2</c:v>
                </c:pt>
                <c:pt idx="45230">
                  <c:v>1.0287299999999999E-2</c:v>
                </c:pt>
                <c:pt idx="45231">
                  <c:v>1.6763699999999999E-2</c:v>
                </c:pt>
                <c:pt idx="45232">
                  <c:v>1.76563E-2</c:v>
                </c:pt>
                <c:pt idx="45233">
                  <c:v>7.7085499999999998E-3</c:v>
                </c:pt>
                <c:pt idx="45234">
                  <c:v>1.6055099999999999E-2</c:v>
                </c:pt>
                <c:pt idx="45235">
                  <c:v>8.3036399999999993E-3</c:v>
                </c:pt>
                <c:pt idx="45236">
                  <c:v>1.3595599999999999E-2</c:v>
                </c:pt>
                <c:pt idx="45237">
                  <c:v>2.35777E-2</c:v>
                </c:pt>
                <c:pt idx="45238">
                  <c:v>6.2503799999999998E-3</c:v>
                </c:pt>
                <c:pt idx="45239">
                  <c:v>1.25217E-2</c:v>
                </c:pt>
                <c:pt idx="45240">
                  <c:v>1.71585E-2</c:v>
                </c:pt>
                <c:pt idx="45241">
                  <c:v>5.3520199999999999E-3</c:v>
                </c:pt>
                <c:pt idx="45242">
                  <c:v>2.1295499999999998E-2</c:v>
                </c:pt>
                <c:pt idx="45243">
                  <c:v>7.7400200000000002E-3</c:v>
                </c:pt>
                <c:pt idx="45244">
                  <c:v>1.19247E-2</c:v>
                </c:pt>
                <c:pt idx="45245">
                  <c:v>1.7602E-2</c:v>
                </c:pt>
                <c:pt idx="45246">
                  <c:v>2.0812000000000001E-2</c:v>
                </c:pt>
                <c:pt idx="45247">
                  <c:v>1.08404E-2</c:v>
                </c:pt>
                <c:pt idx="45248">
                  <c:v>1.7157599999999999E-2</c:v>
                </c:pt>
                <c:pt idx="45249">
                  <c:v>1.51682E-2</c:v>
                </c:pt>
                <c:pt idx="45250">
                  <c:v>2.2531499999999999E-2</c:v>
                </c:pt>
                <c:pt idx="45251">
                  <c:v>1.57833E-2</c:v>
                </c:pt>
                <c:pt idx="45252">
                  <c:v>1.47209E-2</c:v>
                </c:pt>
                <c:pt idx="45253">
                  <c:v>2.0061499999999999E-2</c:v>
                </c:pt>
                <c:pt idx="45254">
                  <c:v>2.0036700000000001E-2</c:v>
                </c:pt>
                <c:pt idx="45255">
                  <c:v>2.7291300000000001E-2</c:v>
                </c:pt>
                <c:pt idx="45256">
                  <c:v>1.73578E-2</c:v>
                </c:pt>
                <c:pt idx="45257">
                  <c:v>2.9411300000000001E-2</c:v>
                </c:pt>
                <c:pt idx="45258">
                  <c:v>3.9520300000000001E-2</c:v>
                </c:pt>
                <c:pt idx="45259">
                  <c:v>1.7845199999999999E-2</c:v>
                </c:pt>
                <c:pt idx="45260">
                  <c:v>1.17769E-2</c:v>
                </c:pt>
                <c:pt idx="45261">
                  <c:v>3.18499E-2</c:v>
                </c:pt>
                <c:pt idx="45262">
                  <c:v>3.8804100000000001E-2</c:v>
                </c:pt>
                <c:pt idx="45263">
                  <c:v>3.0293500000000001E-2</c:v>
                </c:pt>
                <c:pt idx="45264">
                  <c:v>2.4957699999999999E-2</c:v>
                </c:pt>
                <c:pt idx="45265">
                  <c:v>2.9733699999999998E-2</c:v>
                </c:pt>
                <c:pt idx="45266">
                  <c:v>2.8635000000000001E-2</c:v>
                </c:pt>
                <c:pt idx="45267">
                  <c:v>3.1416899999999998E-2</c:v>
                </c:pt>
                <c:pt idx="45268">
                  <c:v>3.23687E-2</c:v>
                </c:pt>
                <c:pt idx="45269">
                  <c:v>2.7806299999999999E-2</c:v>
                </c:pt>
                <c:pt idx="45270">
                  <c:v>3.2533600000000003E-2</c:v>
                </c:pt>
                <c:pt idx="45271">
                  <c:v>1.5701300000000001E-2</c:v>
                </c:pt>
                <c:pt idx="45272">
                  <c:v>2.5426899999999999E-2</c:v>
                </c:pt>
                <c:pt idx="45273">
                  <c:v>3.1329200000000001E-2</c:v>
                </c:pt>
                <c:pt idx="45274">
                  <c:v>2.8643600000000002E-2</c:v>
                </c:pt>
                <c:pt idx="45275">
                  <c:v>2.83413E-2</c:v>
                </c:pt>
                <c:pt idx="45276">
                  <c:v>2.47345E-2</c:v>
                </c:pt>
                <c:pt idx="45277">
                  <c:v>2.0101500000000001E-2</c:v>
                </c:pt>
                <c:pt idx="45278">
                  <c:v>2.17533E-2</c:v>
                </c:pt>
                <c:pt idx="45279">
                  <c:v>2.1573999999999999E-2</c:v>
                </c:pt>
                <c:pt idx="45280">
                  <c:v>1.69325E-2</c:v>
                </c:pt>
                <c:pt idx="45281">
                  <c:v>2.11649E-2</c:v>
                </c:pt>
                <c:pt idx="45282">
                  <c:v>2.2773700000000001E-2</c:v>
                </c:pt>
                <c:pt idx="45283">
                  <c:v>2.5169400000000001E-2</c:v>
                </c:pt>
                <c:pt idx="45284">
                  <c:v>3.6289200000000001E-2</c:v>
                </c:pt>
                <c:pt idx="45285">
                  <c:v>2.1214500000000001E-2</c:v>
                </c:pt>
                <c:pt idx="45286">
                  <c:v>4.5078300000000002E-2</c:v>
                </c:pt>
                <c:pt idx="45287">
                  <c:v>3.4408599999999998E-2</c:v>
                </c:pt>
                <c:pt idx="45288">
                  <c:v>3.2833099999999997E-2</c:v>
                </c:pt>
                <c:pt idx="45289">
                  <c:v>3.3360500000000001E-2</c:v>
                </c:pt>
                <c:pt idx="45290">
                  <c:v>2.50587E-2</c:v>
                </c:pt>
                <c:pt idx="45291">
                  <c:v>4.11568E-2</c:v>
                </c:pt>
                <c:pt idx="45292">
                  <c:v>3.5446199999999997E-2</c:v>
                </c:pt>
                <c:pt idx="45293">
                  <c:v>3.3678100000000002E-2</c:v>
                </c:pt>
                <c:pt idx="45294">
                  <c:v>3.5248799999999997E-2</c:v>
                </c:pt>
                <c:pt idx="45295">
                  <c:v>4.8836699999999997E-2</c:v>
                </c:pt>
                <c:pt idx="45296">
                  <c:v>3.0879E-2</c:v>
                </c:pt>
                <c:pt idx="45297">
                  <c:v>4.4530899999999998E-2</c:v>
                </c:pt>
                <c:pt idx="45298">
                  <c:v>4.317E-2</c:v>
                </c:pt>
                <c:pt idx="45299">
                  <c:v>4.5594200000000001E-2</c:v>
                </c:pt>
                <c:pt idx="45300">
                  <c:v>3.8459800000000002E-2</c:v>
                </c:pt>
                <c:pt idx="45301">
                  <c:v>4.4637700000000002E-2</c:v>
                </c:pt>
                <c:pt idx="45302">
                  <c:v>4.18158E-2</c:v>
                </c:pt>
                <c:pt idx="45303">
                  <c:v>4.0997499999999999E-2</c:v>
                </c:pt>
                <c:pt idx="45304">
                  <c:v>4.5229900000000003E-2</c:v>
                </c:pt>
                <c:pt idx="45305">
                  <c:v>2.8718899999999999E-2</c:v>
                </c:pt>
                <c:pt idx="45306">
                  <c:v>2.8054200000000001E-2</c:v>
                </c:pt>
                <c:pt idx="45307">
                  <c:v>3.25241E-2</c:v>
                </c:pt>
                <c:pt idx="45308">
                  <c:v>5.3142500000000002E-2</c:v>
                </c:pt>
                <c:pt idx="45309">
                  <c:v>2.2948300000000001E-2</c:v>
                </c:pt>
                <c:pt idx="45310">
                  <c:v>3.5797099999999998E-2</c:v>
                </c:pt>
                <c:pt idx="45311">
                  <c:v>2.96469E-2</c:v>
                </c:pt>
                <c:pt idx="45312">
                  <c:v>4.1824300000000002E-2</c:v>
                </c:pt>
                <c:pt idx="45313">
                  <c:v>3.0651999999999999E-2</c:v>
                </c:pt>
                <c:pt idx="45314">
                  <c:v>2.5589899999999999E-2</c:v>
                </c:pt>
                <c:pt idx="45315">
                  <c:v>4.3425600000000002E-2</c:v>
                </c:pt>
                <c:pt idx="45316">
                  <c:v>2.8135299999999999E-2</c:v>
                </c:pt>
                <c:pt idx="45317">
                  <c:v>2.8094299999999999E-2</c:v>
                </c:pt>
                <c:pt idx="45318">
                  <c:v>1.39446E-2</c:v>
                </c:pt>
                <c:pt idx="45319">
                  <c:v>2.80714E-2</c:v>
                </c:pt>
                <c:pt idx="45320">
                  <c:v>1.9756300000000001E-2</c:v>
                </c:pt>
                <c:pt idx="45321">
                  <c:v>3.5303099999999997E-2</c:v>
                </c:pt>
                <c:pt idx="45322">
                  <c:v>2.7148200000000001E-2</c:v>
                </c:pt>
                <c:pt idx="45323">
                  <c:v>2.31314E-2</c:v>
                </c:pt>
                <c:pt idx="45324">
                  <c:v>2.0006199999999998E-2</c:v>
                </c:pt>
                <c:pt idx="45325">
                  <c:v>2.4490399999999999E-2</c:v>
                </c:pt>
                <c:pt idx="45326">
                  <c:v>2.1604499999999999E-2</c:v>
                </c:pt>
                <c:pt idx="45327">
                  <c:v>2.75059E-2</c:v>
                </c:pt>
                <c:pt idx="45328">
                  <c:v>2.2444700000000001E-2</c:v>
                </c:pt>
                <c:pt idx="45329">
                  <c:v>2.0721400000000001E-2</c:v>
                </c:pt>
                <c:pt idx="45330">
                  <c:v>3.4583099999999999E-2</c:v>
                </c:pt>
                <c:pt idx="45331">
                  <c:v>2.8495800000000002E-2</c:v>
                </c:pt>
                <c:pt idx="45332">
                  <c:v>2.0818699999999999E-2</c:v>
                </c:pt>
                <c:pt idx="45333">
                  <c:v>2.2348400000000001E-2</c:v>
                </c:pt>
                <c:pt idx="45334">
                  <c:v>3.0867599999999999E-2</c:v>
                </c:pt>
                <c:pt idx="45335">
                  <c:v>1.3506900000000001E-2</c:v>
                </c:pt>
                <c:pt idx="45336">
                  <c:v>2.3443200000000001E-2</c:v>
                </c:pt>
                <c:pt idx="45337">
                  <c:v>1.3427700000000001E-2</c:v>
                </c:pt>
                <c:pt idx="45338">
                  <c:v>3.2795900000000003E-2</c:v>
                </c:pt>
                <c:pt idx="45339">
                  <c:v>2.50826E-2</c:v>
                </c:pt>
                <c:pt idx="45340">
                  <c:v>2.14939E-2</c:v>
                </c:pt>
                <c:pt idx="45341">
                  <c:v>1.64347E-2</c:v>
                </c:pt>
                <c:pt idx="45342">
                  <c:v>1.37844E-2</c:v>
                </c:pt>
                <c:pt idx="45343">
                  <c:v>1.7551400000000002E-2</c:v>
                </c:pt>
                <c:pt idx="45344">
                  <c:v>1.4223100000000001E-2</c:v>
                </c:pt>
                <c:pt idx="45345">
                  <c:v>9.1066399999999992E-3</c:v>
                </c:pt>
                <c:pt idx="45346">
                  <c:v>8.2025499999999994E-3</c:v>
                </c:pt>
                <c:pt idx="45347">
                  <c:v>2.6684800000000002E-2</c:v>
                </c:pt>
                <c:pt idx="45348">
                  <c:v>7.7590899999999997E-3</c:v>
                </c:pt>
                <c:pt idx="45349">
                  <c:v>7.7505100000000004E-3</c:v>
                </c:pt>
                <c:pt idx="45350">
                  <c:v>2.8085699999999998E-3</c:v>
                </c:pt>
                <c:pt idx="45351">
                  <c:v>4.7912600000000003E-3</c:v>
                </c:pt>
                <c:pt idx="45352">
                  <c:v>1.1158E-2</c:v>
                </c:pt>
                <c:pt idx="45353">
                  <c:v>2.01941E-2</c:v>
                </c:pt>
                <c:pt idx="45354">
                  <c:v>1.0725999999999999E-2</c:v>
                </c:pt>
                <c:pt idx="45355">
                  <c:v>8.6898800000000005E-3</c:v>
                </c:pt>
                <c:pt idx="45356">
                  <c:v>1.09091E-2</c:v>
                </c:pt>
                <c:pt idx="45357">
                  <c:v>9.5376999999999997E-3</c:v>
                </c:pt>
                <c:pt idx="45358">
                  <c:v>1.15747E-2</c:v>
                </c:pt>
                <c:pt idx="45359">
                  <c:v>1.2303400000000001E-2</c:v>
                </c:pt>
                <c:pt idx="45360">
                  <c:v>6.0815799999999996E-3</c:v>
                </c:pt>
                <c:pt idx="45361">
                  <c:v>1.20106E-2</c:v>
                </c:pt>
                <c:pt idx="45362">
                  <c:v>1.17445E-2</c:v>
                </c:pt>
                <c:pt idx="45363">
                  <c:v>2.72207E-2</c:v>
                </c:pt>
                <c:pt idx="45364">
                  <c:v>1.15881E-2</c:v>
                </c:pt>
                <c:pt idx="45365">
                  <c:v>1.4464400000000001E-2</c:v>
                </c:pt>
                <c:pt idx="45366">
                  <c:v>1.9505499999999999E-2</c:v>
                </c:pt>
                <c:pt idx="45367">
                  <c:v>1.8670099999999999E-2</c:v>
                </c:pt>
                <c:pt idx="45368">
                  <c:v>2.1873500000000001E-2</c:v>
                </c:pt>
                <c:pt idx="45369">
                  <c:v>9.7970999999999996E-3</c:v>
                </c:pt>
                <c:pt idx="45370">
                  <c:v>1.07622E-2</c:v>
                </c:pt>
                <c:pt idx="45371">
                  <c:v>1.2706800000000001E-2</c:v>
                </c:pt>
                <c:pt idx="45372">
                  <c:v>2.0857799999999999E-2</c:v>
                </c:pt>
                <c:pt idx="45373">
                  <c:v>2.75736E-2</c:v>
                </c:pt>
                <c:pt idx="45374">
                  <c:v>2.5044400000000001E-2</c:v>
                </c:pt>
                <c:pt idx="45375">
                  <c:v>1.9876499999999998E-2</c:v>
                </c:pt>
                <c:pt idx="45376">
                  <c:v>1.46246E-2</c:v>
                </c:pt>
                <c:pt idx="45377">
                  <c:v>1.94416E-2</c:v>
                </c:pt>
                <c:pt idx="45378">
                  <c:v>9.3917800000000006E-3</c:v>
                </c:pt>
                <c:pt idx="45379">
                  <c:v>1.4518700000000001E-2</c:v>
                </c:pt>
                <c:pt idx="45380">
                  <c:v>1.4115300000000001E-2</c:v>
                </c:pt>
                <c:pt idx="45381">
                  <c:v>1.7465600000000001E-2</c:v>
                </c:pt>
                <c:pt idx="45382">
                  <c:v>1.0809900000000001E-2</c:v>
                </c:pt>
                <c:pt idx="45383">
                  <c:v>1.49088E-2</c:v>
                </c:pt>
                <c:pt idx="45384">
                  <c:v>2.25496E-2</c:v>
                </c:pt>
                <c:pt idx="45385">
                  <c:v>1.6577700000000001E-2</c:v>
                </c:pt>
                <c:pt idx="45386">
                  <c:v>1.56975E-2</c:v>
                </c:pt>
                <c:pt idx="45387">
                  <c:v>1.0149E-2</c:v>
                </c:pt>
                <c:pt idx="45388">
                  <c:v>6.4926100000000002E-3</c:v>
                </c:pt>
                <c:pt idx="45389">
                  <c:v>8.5945099999999996E-3</c:v>
                </c:pt>
                <c:pt idx="45390">
                  <c:v>1.47295E-2</c:v>
                </c:pt>
                <c:pt idx="45391">
                  <c:v>2.1620799999999999E-2</c:v>
                </c:pt>
                <c:pt idx="45392">
                  <c:v>7.09248E-3</c:v>
                </c:pt>
                <c:pt idx="45393">
                  <c:v>1.0809900000000001E-2</c:v>
                </c:pt>
                <c:pt idx="45394">
                  <c:v>1.52931E-2</c:v>
                </c:pt>
                <c:pt idx="45395">
                  <c:v>1.19715E-2</c:v>
                </c:pt>
                <c:pt idx="45396">
                  <c:v>2.0001399999999999E-2</c:v>
                </c:pt>
                <c:pt idx="45397">
                  <c:v>8.2273499999999996E-3</c:v>
                </c:pt>
                <c:pt idx="45398">
                  <c:v>9.4118099999999996E-3</c:v>
                </c:pt>
                <c:pt idx="45399">
                  <c:v>2.53963E-2</c:v>
                </c:pt>
                <c:pt idx="45400">
                  <c:v>1.04647E-2</c:v>
                </c:pt>
                <c:pt idx="45401">
                  <c:v>1.6956300000000001E-2</c:v>
                </c:pt>
                <c:pt idx="45402">
                  <c:v>1.6079900000000001E-2</c:v>
                </c:pt>
                <c:pt idx="45403">
                  <c:v>4.8456200000000001E-3</c:v>
                </c:pt>
                <c:pt idx="45404">
                  <c:v>2.0402900000000002E-2</c:v>
                </c:pt>
                <c:pt idx="45405">
                  <c:v>4.6625099999999999E-3</c:v>
                </c:pt>
                <c:pt idx="45406">
                  <c:v>2.8059000000000001E-2</c:v>
                </c:pt>
                <c:pt idx="45407">
                  <c:v>2.7893100000000001E-2</c:v>
                </c:pt>
                <c:pt idx="45408">
                  <c:v>1.2692500000000001E-2</c:v>
                </c:pt>
                <c:pt idx="45409">
                  <c:v>1.9764899999999998E-2</c:v>
                </c:pt>
                <c:pt idx="45410">
                  <c:v>1.7629599999999999E-2</c:v>
                </c:pt>
                <c:pt idx="45411">
                  <c:v>2.2948300000000001E-2</c:v>
                </c:pt>
                <c:pt idx="45412">
                  <c:v>4.8627899999999996E-3</c:v>
                </c:pt>
                <c:pt idx="45413">
                  <c:v>1.04446E-2</c:v>
                </c:pt>
                <c:pt idx="45414">
                  <c:v>3.6420799999999998E-3</c:v>
                </c:pt>
                <c:pt idx="45415">
                  <c:v>3.08533E-2</c:v>
                </c:pt>
                <c:pt idx="45416">
                  <c:v>7.1334800000000002E-3</c:v>
                </c:pt>
                <c:pt idx="45417">
                  <c:v>9.6540500000000008E-3</c:v>
                </c:pt>
                <c:pt idx="45418">
                  <c:v>1.1013999999999999E-2</c:v>
                </c:pt>
                <c:pt idx="45419">
                  <c:v>1.08442E-2</c:v>
                </c:pt>
                <c:pt idx="45420">
                  <c:v>1.74074E-2</c:v>
                </c:pt>
                <c:pt idx="45421">
                  <c:v>5.7478E-3</c:v>
                </c:pt>
                <c:pt idx="45422">
                  <c:v>5.3415299999999997E-3</c:v>
                </c:pt>
                <c:pt idx="45423">
                  <c:v>1.0929100000000001E-2</c:v>
                </c:pt>
                <c:pt idx="45424">
                  <c:v>8.2216300000000006E-3</c:v>
                </c:pt>
                <c:pt idx="45425">
                  <c:v>-1.8453600000000001E-3</c:v>
                </c:pt>
                <c:pt idx="45426">
                  <c:v>9.9267999999999995E-3</c:v>
                </c:pt>
                <c:pt idx="45427">
                  <c:v>1.8870399999999999E-2</c:v>
                </c:pt>
                <c:pt idx="45428">
                  <c:v>1.1619600000000001E-2</c:v>
                </c:pt>
                <c:pt idx="45429">
                  <c:v>7.0209499999999998E-3</c:v>
                </c:pt>
                <c:pt idx="45430">
                  <c:v>5.1898999999999999E-3</c:v>
                </c:pt>
                <c:pt idx="45431">
                  <c:v>4.43459E-4</c:v>
                </c:pt>
                <c:pt idx="45432">
                  <c:v>1.5798599999999999E-2</c:v>
                </c:pt>
                <c:pt idx="45433">
                  <c:v>7.9164500000000002E-3</c:v>
                </c:pt>
                <c:pt idx="45434">
                  <c:v>6.7215E-3</c:v>
                </c:pt>
                <c:pt idx="45435">
                  <c:v>1.69535E-2</c:v>
                </c:pt>
                <c:pt idx="45436">
                  <c:v>1.1034E-3</c:v>
                </c:pt>
                <c:pt idx="45437">
                  <c:v>1.41878E-2</c:v>
                </c:pt>
                <c:pt idx="45438">
                  <c:v>-1.6937300000000001E-3</c:v>
                </c:pt>
                <c:pt idx="45439">
                  <c:v>9.0141300000000004E-3</c:v>
                </c:pt>
                <c:pt idx="45440">
                  <c:v>-1.4782E-4</c:v>
                </c:pt>
                <c:pt idx="45441">
                  <c:v>-8.3923299999999999E-4</c:v>
                </c:pt>
                <c:pt idx="45442">
                  <c:v>1.2318600000000001E-2</c:v>
                </c:pt>
                <c:pt idx="45443">
                  <c:v>-2.9392200000000002E-3</c:v>
                </c:pt>
                <c:pt idx="45444">
                  <c:v>1.22833E-2</c:v>
                </c:pt>
                <c:pt idx="45445">
                  <c:v>5.8879900000000001E-3</c:v>
                </c:pt>
                <c:pt idx="45446">
                  <c:v>-5.6266800000000002E-3</c:v>
                </c:pt>
                <c:pt idx="45447">
                  <c:v>-5.3749100000000001E-3</c:v>
                </c:pt>
                <c:pt idx="45448">
                  <c:v>-9.6921899999999998E-3</c:v>
                </c:pt>
                <c:pt idx="45449">
                  <c:v>5.4330799999999999E-3</c:v>
                </c:pt>
                <c:pt idx="45450">
                  <c:v>-1.4982199999999999E-2</c:v>
                </c:pt>
                <c:pt idx="45451">
                  <c:v>-2.30923E-2</c:v>
                </c:pt>
                <c:pt idx="45452">
                  <c:v>-1.7929099999999999E-4</c:v>
                </c:pt>
                <c:pt idx="45453">
                  <c:v>-3.2749200000000002E-3</c:v>
                </c:pt>
                <c:pt idx="45454">
                  <c:v>1.4167799999999999E-2</c:v>
                </c:pt>
                <c:pt idx="45455">
                  <c:v>-5.3892100000000002E-3</c:v>
                </c:pt>
                <c:pt idx="45456">
                  <c:v>1.33905E-2</c:v>
                </c:pt>
                <c:pt idx="45457">
                  <c:v>-6.0911200000000002E-3</c:v>
                </c:pt>
                <c:pt idx="45458">
                  <c:v>5.5322599999999998E-3</c:v>
                </c:pt>
                <c:pt idx="45459">
                  <c:v>-7.2183600000000001E-3</c:v>
                </c:pt>
                <c:pt idx="45460">
                  <c:v>-1.00451E-2</c:v>
                </c:pt>
                <c:pt idx="45461">
                  <c:v>-1.2541800000000001E-2</c:v>
                </c:pt>
                <c:pt idx="45462">
                  <c:v>-4.0569300000000003E-3</c:v>
                </c:pt>
                <c:pt idx="45463">
                  <c:v>-4.5366299999999998E-3</c:v>
                </c:pt>
                <c:pt idx="45464">
                  <c:v>5.0392199999999996E-3</c:v>
                </c:pt>
                <c:pt idx="45465">
                  <c:v>-8.2969700000000001E-4</c:v>
                </c:pt>
                <c:pt idx="45466">
                  <c:v>-7.4663200000000002E-3</c:v>
                </c:pt>
                <c:pt idx="45467">
                  <c:v>1.2588500000000001E-4</c:v>
                </c:pt>
                <c:pt idx="45468">
                  <c:v>-4.1275000000000001E-3</c:v>
                </c:pt>
                <c:pt idx="45469">
                  <c:v>-8.2178100000000007E-3</c:v>
                </c:pt>
                <c:pt idx="45470">
                  <c:v>-1.7991099999999999E-2</c:v>
                </c:pt>
                <c:pt idx="45471">
                  <c:v>-8.9483300000000009E-3</c:v>
                </c:pt>
                <c:pt idx="45472">
                  <c:v>-1.15519E-2</c:v>
                </c:pt>
                <c:pt idx="45473">
                  <c:v>-4.1189199999999999E-3</c:v>
                </c:pt>
                <c:pt idx="45474">
                  <c:v>-2.7523000000000001E-3</c:v>
                </c:pt>
                <c:pt idx="45475">
                  <c:v>-1.37491E-2</c:v>
                </c:pt>
                <c:pt idx="45476">
                  <c:v>-3.0031200000000002E-3</c:v>
                </c:pt>
                <c:pt idx="45477">
                  <c:v>-1.7279599999999999E-2</c:v>
                </c:pt>
                <c:pt idx="45478">
                  <c:v>-1.6013099999999999E-2</c:v>
                </c:pt>
                <c:pt idx="45479">
                  <c:v>-7.0190400000000005E-4</c:v>
                </c:pt>
                <c:pt idx="45480">
                  <c:v>-1.86062E-2</c:v>
                </c:pt>
                <c:pt idx="45481">
                  <c:v>-1.4823899999999999E-2</c:v>
                </c:pt>
                <c:pt idx="45482">
                  <c:v>-1.6544300000000001E-2</c:v>
                </c:pt>
                <c:pt idx="45483">
                  <c:v>-1.7541899999999999E-2</c:v>
                </c:pt>
                <c:pt idx="45484">
                  <c:v>-2.26278E-2</c:v>
                </c:pt>
                <c:pt idx="45485">
                  <c:v>-1.9882199999999999E-2</c:v>
                </c:pt>
                <c:pt idx="45486">
                  <c:v>-8.9454699999999999E-4</c:v>
                </c:pt>
                <c:pt idx="45487">
                  <c:v>-1.6915300000000001E-2</c:v>
                </c:pt>
                <c:pt idx="45488">
                  <c:v>-6.0167299999999996E-3</c:v>
                </c:pt>
                <c:pt idx="45489">
                  <c:v>-1.35946E-2</c:v>
                </c:pt>
                <c:pt idx="45490">
                  <c:v>-1.76382E-2</c:v>
                </c:pt>
                <c:pt idx="45491">
                  <c:v>-1.16758E-2</c:v>
                </c:pt>
                <c:pt idx="45492">
                  <c:v>-3.7107500000000001E-3</c:v>
                </c:pt>
                <c:pt idx="45493">
                  <c:v>5.6409800000000003E-3</c:v>
                </c:pt>
                <c:pt idx="45494">
                  <c:v>-1.4423399999999999E-2</c:v>
                </c:pt>
                <c:pt idx="45495">
                  <c:v>1.66321E-3</c:v>
                </c:pt>
                <c:pt idx="45496">
                  <c:v>-2.9616400000000001E-2</c:v>
                </c:pt>
                <c:pt idx="45497">
                  <c:v>-1.0747E-2</c:v>
                </c:pt>
                <c:pt idx="45498">
                  <c:v>-1.0269199999999999E-2</c:v>
                </c:pt>
                <c:pt idx="45499">
                  <c:v>-1.6875299999999999E-2</c:v>
                </c:pt>
                <c:pt idx="45500">
                  <c:v>-1.30787E-2</c:v>
                </c:pt>
                <c:pt idx="45501">
                  <c:v>-8.2655000000000003E-3</c:v>
                </c:pt>
                <c:pt idx="45502">
                  <c:v>-7.9584100000000008E-3</c:v>
                </c:pt>
                <c:pt idx="45503">
                  <c:v>7.31564E-3</c:v>
                </c:pt>
                <c:pt idx="45504">
                  <c:v>1.3953200000000001E-2</c:v>
                </c:pt>
                <c:pt idx="45505">
                  <c:v>5.1650999999999997E-3</c:v>
                </c:pt>
                <c:pt idx="45506">
                  <c:v>-3.2129300000000001E-3</c:v>
                </c:pt>
                <c:pt idx="45507">
                  <c:v>-8.3446499999999995E-4</c:v>
                </c:pt>
                <c:pt idx="45508">
                  <c:v>-1.8591900000000001E-2</c:v>
                </c:pt>
                <c:pt idx="45509">
                  <c:v>-2.74258E-2</c:v>
                </c:pt>
                <c:pt idx="45510">
                  <c:v>-8.5382500000000007E-3</c:v>
                </c:pt>
                <c:pt idx="45511">
                  <c:v>-1.49879E-2</c:v>
                </c:pt>
                <c:pt idx="45512">
                  <c:v>-1.1134099999999999E-2</c:v>
                </c:pt>
                <c:pt idx="45513">
                  <c:v>-6.9351200000000003E-3</c:v>
                </c:pt>
                <c:pt idx="45514">
                  <c:v>-2.0158800000000001E-2</c:v>
                </c:pt>
                <c:pt idx="45515">
                  <c:v>-1.3308499999999999E-2</c:v>
                </c:pt>
                <c:pt idx="45516">
                  <c:v>-1.39046E-2</c:v>
                </c:pt>
                <c:pt idx="45517">
                  <c:v>-5.8841700000000002E-3</c:v>
                </c:pt>
                <c:pt idx="45518">
                  <c:v>-2.4121299999999998E-2</c:v>
                </c:pt>
                <c:pt idx="45519">
                  <c:v>-2.0131099999999999E-2</c:v>
                </c:pt>
                <c:pt idx="45520">
                  <c:v>-2.43816E-2</c:v>
                </c:pt>
                <c:pt idx="45521">
                  <c:v>-2.1067599999999999E-2</c:v>
                </c:pt>
                <c:pt idx="45522">
                  <c:v>-1.06745E-2</c:v>
                </c:pt>
                <c:pt idx="45523">
                  <c:v>-1.05085E-2</c:v>
                </c:pt>
                <c:pt idx="45524">
                  <c:v>-1.45845E-2</c:v>
                </c:pt>
                <c:pt idx="45525">
                  <c:v>-1.4212600000000001E-2</c:v>
                </c:pt>
                <c:pt idx="45526">
                  <c:v>-1.88732E-2</c:v>
                </c:pt>
                <c:pt idx="45527">
                  <c:v>-1.6433699999999999E-2</c:v>
                </c:pt>
                <c:pt idx="45528">
                  <c:v>-1.2526499999999999E-2</c:v>
                </c:pt>
                <c:pt idx="45529">
                  <c:v>-1.42145E-2</c:v>
                </c:pt>
                <c:pt idx="45530">
                  <c:v>-1.06096E-2</c:v>
                </c:pt>
                <c:pt idx="45531">
                  <c:v>-1.55468E-2</c:v>
                </c:pt>
                <c:pt idx="45532">
                  <c:v>-1.5511499999999999E-2</c:v>
                </c:pt>
                <c:pt idx="45533">
                  <c:v>-1.06535E-2</c:v>
                </c:pt>
                <c:pt idx="45534">
                  <c:v>-1.3459199999999999E-2</c:v>
                </c:pt>
                <c:pt idx="45535">
                  <c:v>-2.3236300000000001E-2</c:v>
                </c:pt>
                <c:pt idx="45536">
                  <c:v>-3.41845E-2</c:v>
                </c:pt>
                <c:pt idx="45537">
                  <c:v>-2.32172E-2</c:v>
                </c:pt>
                <c:pt idx="45538">
                  <c:v>-1.5869100000000001E-2</c:v>
                </c:pt>
                <c:pt idx="45539">
                  <c:v>-2.3929599999999999E-2</c:v>
                </c:pt>
                <c:pt idx="45540">
                  <c:v>-1.71976E-2</c:v>
                </c:pt>
                <c:pt idx="45541">
                  <c:v>-1.9418700000000001E-2</c:v>
                </c:pt>
                <c:pt idx="45542">
                  <c:v>-1.51501E-2</c:v>
                </c:pt>
                <c:pt idx="45543">
                  <c:v>-1.7190899999999999E-2</c:v>
                </c:pt>
                <c:pt idx="45544">
                  <c:v>-1.61257E-2</c:v>
                </c:pt>
                <c:pt idx="45545">
                  <c:v>-1.8485100000000001E-2</c:v>
                </c:pt>
                <c:pt idx="45546">
                  <c:v>-1.3369600000000001E-2</c:v>
                </c:pt>
                <c:pt idx="45547">
                  <c:v>-3.1394999999999999E-3</c:v>
                </c:pt>
                <c:pt idx="45548">
                  <c:v>-1.23377E-2</c:v>
                </c:pt>
                <c:pt idx="45549">
                  <c:v>-1.8937099999999998E-2</c:v>
                </c:pt>
                <c:pt idx="45550">
                  <c:v>-1.2171700000000001E-2</c:v>
                </c:pt>
                <c:pt idx="45551">
                  <c:v>-1.48325E-2</c:v>
                </c:pt>
                <c:pt idx="45552">
                  <c:v>-1.9604699999999999E-2</c:v>
                </c:pt>
                <c:pt idx="45553">
                  <c:v>-2.0623200000000001E-2</c:v>
                </c:pt>
                <c:pt idx="45554">
                  <c:v>-2.4300599999999999E-2</c:v>
                </c:pt>
                <c:pt idx="45555">
                  <c:v>-2.3628199999999999E-2</c:v>
                </c:pt>
                <c:pt idx="45556">
                  <c:v>-1.9521699999999999E-2</c:v>
                </c:pt>
                <c:pt idx="45557">
                  <c:v>-2.2131899999999999E-2</c:v>
                </c:pt>
                <c:pt idx="45558">
                  <c:v>-2.3726500000000001E-2</c:v>
                </c:pt>
                <c:pt idx="45559">
                  <c:v>-1.8409700000000001E-2</c:v>
                </c:pt>
                <c:pt idx="45560">
                  <c:v>-2.9273E-2</c:v>
                </c:pt>
                <c:pt idx="45561">
                  <c:v>-2.1437600000000001E-2</c:v>
                </c:pt>
                <c:pt idx="45562">
                  <c:v>-3.91636E-2</c:v>
                </c:pt>
                <c:pt idx="45563">
                  <c:v>-2.9001200000000001E-2</c:v>
                </c:pt>
                <c:pt idx="45564">
                  <c:v>-2.7481999999999999E-2</c:v>
                </c:pt>
                <c:pt idx="45565">
                  <c:v>-3.4943599999999998E-2</c:v>
                </c:pt>
                <c:pt idx="45566">
                  <c:v>-2.1840100000000001E-2</c:v>
                </c:pt>
                <c:pt idx="45567">
                  <c:v>-2.4868000000000001E-2</c:v>
                </c:pt>
                <c:pt idx="45568">
                  <c:v>-1.9829800000000002E-2</c:v>
                </c:pt>
                <c:pt idx="45569">
                  <c:v>-1.17655E-2</c:v>
                </c:pt>
                <c:pt idx="45570">
                  <c:v>-3.6439899999999997E-2</c:v>
                </c:pt>
                <c:pt idx="45571">
                  <c:v>-3.2232299999999998E-2</c:v>
                </c:pt>
                <c:pt idx="45572">
                  <c:v>-3.2272299999999997E-2</c:v>
                </c:pt>
                <c:pt idx="45573">
                  <c:v>-2.6186899999999999E-2</c:v>
                </c:pt>
                <c:pt idx="45574">
                  <c:v>-2.5085400000000001E-2</c:v>
                </c:pt>
                <c:pt idx="45575">
                  <c:v>-2.96831E-2</c:v>
                </c:pt>
                <c:pt idx="45576">
                  <c:v>-1.6756099999999999E-2</c:v>
                </c:pt>
                <c:pt idx="45577">
                  <c:v>-2.1660800000000001E-2</c:v>
                </c:pt>
                <c:pt idx="45578">
                  <c:v>-1.9559900000000002E-2</c:v>
                </c:pt>
                <c:pt idx="45579">
                  <c:v>-3.65305E-2</c:v>
                </c:pt>
                <c:pt idx="45580">
                  <c:v>-2.03629E-2</c:v>
                </c:pt>
                <c:pt idx="45581">
                  <c:v>-3.2951399999999999E-2</c:v>
                </c:pt>
                <c:pt idx="45582">
                  <c:v>-1.9863100000000002E-2</c:v>
                </c:pt>
                <c:pt idx="45583">
                  <c:v>-2.28376E-2</c:v>
                </c:pt>
                <c:pt idx="45584">
                  <c:v>-1.50423E-2</c:v>
                </c:pt>
                <c:pt idx="45585">
                  <c:v>-2.7645099999999999E-2</c:v>
                </c:pt>
                <c:pt idx="45586">
                  <c:v>-3.4314200000000003E-2</c:v>
                </c:pt>
                <c:pt idx="45587">
                  <c:v>-2.7874900000000001E-2</c:v>
                </c:pt>
                <c:pt idx="45588">
                  <c:v>-3.2299000000000001E-2</c:v>
                </c:pt>
                <c:pt idx="45589">
                  <c:v>-2.1295499999999998E-2</c:v>
                </c:pt>
                <c:pt idx="45590">
                  <c:v>-2.6681900000000001E-2</c:v>
                </c:pt>
                <c:pt idx="45591">
                  <c:v>-1.46809E-2</c:v>
                </c:pt>
                <c:pt idx="45592">
                  <c:v>-1.8457399999999999E-2</c:v>
                </c:pt>
                <c:pt idx="45593">
                  <c:v>-1.53618E-2</c:v>
                </c:pt>
                <c:pt idx="45594">
                  <c:v>-2.39925E-2</c:v>
                </c:pt>
                <c:pt idx="45595">
                  <c:v>-1.9321399999999999E-2</c:v>
                </c:pt>
                <c:pt idx="45596">
                  <c:v>-2.9128100000000001E-2</c:v>
                </c:pt>
                <c:pt idx="45597">
                  <c:v>-1.9331899999999999E-2</c:v>
                </c:pt>
                <c:pt idx="45598">
                  <c:v>-2.33908E-2</c:v>
                </c:pt>
                <c:pt idx="45599">
                  <c:v>-1.6904800000000001E-2</c:v>
                </c:pt>
                <c:pt idx="45600">
                  <c:v>-1.7248200000000002E-2</c:v>
                </c:pt>
                <c:pt idx="45601">
                  <c:v>-3.4154900000000002E-2</c:v>
                </c:pt>
                <c:pt idx="45602">
                  <c:v>-1.59369E-2</c:v>
                </c:pt>
                <c:pt idx="45603">
                  <c:v>-2.29082E-2</c:v>
                </c:pt>
                <c:pt idx="45604">
                  <c:v>-8.9168500000000003E-4</c:v>
                </c:pt>
                <c:pt idx="45605">
                  <c:v>-1.9370999999999999E-2</c:v>
                </c:pt>
                <c:pt idx="45606">
                  <c:v>-1.7819399999999999E-2</c:v>
                </c:pt>
                <c:pt idx="45607">
                  <c:v>-6.2007900000000003E-3</c:v>
                </c:pt>
                <c:pt idx="45608">
                  <c:v>-1.29347E-2</c:v>
                </c:pt>
                <c:pt idx="45609">
                  <c:v>-1.85747E-2</c:v>
                </c:pt>
                <c:pt idx="45610">
                  <c:v>-1.62086E-2</c:v>
                </c:pt>
                <c:pt idx="45611">
                  <c:v>-3.0038800000000001E-2</c:v>
                </c:pt>
                <c:pt idx="45612">
                  <c:v>-2.3784599999999999E-2</c:v>
                </c:pt>
                <c:pt idx="45613">
                  <c:v>-2.1000899999999999E-2</c:v>
                </c:pt>
                <c:pt idx="45614">
                  <c:v>-1.1620500000000001E-2</c:v>
                </c:pt>
                <c:pt idx="45615">
                  <c:v>-1.06573E-2</c:v>
                </c:pt>
                <c:pt idx="45616">
                  <c:v>-1.54524E-2</c:v>
                </c:pt>
                <c:pt idx="45617">
                  <c:v>-1.6756099999999999E-2</c:v>
                </c:pt>
                <c:pt idx="45618">
                  <c:v>-2.0670899999999999E-2</c:v>
                </c:pt>
                <c:pt idx="45619">
                  <c:v>-1.01452E-2</c:v>
                </c:pt>
                <c:pt idx="45620">
                  <c:v>-1.9303299999999999E-2</c:v>
                </c:pt>
                <c:pt idx="45621">
                  <c:v>-2.5039700000000002E-2</c:v>
                </c:pt>
                <c:pt idx="45622">
                  <c:v>-1.07508E-2</c:v>
                </c:pt>
                <c:pt idx="45623">
                  <c:v>-1.3531700000000001E-2</c:v>
                </c:pt>
                <c:pt idx="45624">
                  <c:v>-1.08404E-2</c:v>
                </c:pt>
                <c:pt idx="45625">
                  <c:v>-2.36969E-2</c:v>
                </c:pt>
                <c:pt idx="45626">
                  <c:v>-1.5898700000000002E-2</c:v>
                </c:pt>
                <c:pt idx="45627">
                  <c:v>2.7799600000000002E-3</c:v>
                </c:pt>
                <c:pt idx="45628">
                  <c:v>-2.5073100000000001E-2</c:v>
                </c:pt>
                <c:pt idx="45629">
                  <c:v>-2.1671300000000001E-2</c:v>
                </c:pt>
                <c:pt idx="45630">
                  <c:v>-6.8130500000000002E-3</c:v>
                </c:pt>
                <c:pt idx="45631">
                  <c:v>-2.2227299999999998E-2</c:v>
                </c:pt>
                <c:pt idx="45632">
                  <c:v>-1.2187999999999999E-2</c:v>
                </c:pt>
                <c:pt idx="45633">
                  <c:v>-2.1916399999999999E-2</c:v>
                </c:pt>
                <c:pt idx="45634">
                  <c:v>-1.85442E-2</c:v>
                </c:pt>
                <c:pt idx="45635">
                  <c:v>-1.4600800000000001E-2</c:v>
                </c:pt>
                <c:pt idx="45636">
                  <c:v>-1.6201E-2</c:v>
                </c:pt>
                <c:pt idx="45637">
                  <c:v>-1.8194200000000001E-2</c:v>
                </c:pt>
                <c:pt idx="45638">
                  <c:v>-2.0479199999999999E-2</c:v>
                </c:pt>
                <c:pt idx="45639">
                  <c:v>-1.23281E-2</c:v>
                </c:pt>
                <c:pt idx="45640">
                  <c:v>-1.01881E-2</c:v>
                </c:pt>
                <c:pt idx="45641">
                  <c:v>-6.7567800000000004E-3</c:v>
                </c:pt>
                <c:pt idx="45642">
                  <c:v>-8.0223099999999995E-3</c:v>
                </c:pt>
                <c:pt idx="45643">
                  <c:v>2.5796899999999999E-3</c:v>
                </c:pt>
                <c:pt idx="45644">
                  <c:v>-3.6039399999999999E-3</c:v>
                </c:pt>
                <c:pt idx="45645">
                  <c:v>-1.17159E-2</c:v>
                </c:pt>
                <c:pt idx="45646">
                  <c:v>-1.05877E-2</c:v>
                </c:pt>
                <c:pt idx="45647">
                  <c:v>-7.7438400000000001E-3</c:v>
                </c:pt>
                <c:pt idx="45648">
                  <c:v>-1.39046E-2</c:v>
                </c:pt>
                <c:pt idx="45649">
                  <c:v>-2.49672E-3</c:v>
                </c:pt>
                <c:pt idx="45650">
                  <c:v>-1.1091199999999999E-3</c:v>
                </c:pt>
                <c:pt idx="45651">
                  <c:v>-3.5762800000000003E-4</c:v>
                </c:pt>
                <c:pt idx="45652">
                  <c:v>-1.06678E-2</c:v>
                </c:pt>
                <c:pt idx="45653">
                  <c:v>-3.5390899999999999E-3</c:v>
                </c:pt>
                <c:pt idx="45654">
                  <c:v>-1.7001200000000001E-2</c:v>
                </c:pt>
                <c:pt idx="45655">
                  <c:v>-2.1912600000000001E-2</c:v>
                </c:pt>
                <c:pt idx="45656">
                  <c:v>-2.1497700000000002E-2</c:v>
                </c:pt>
                <c:pt idx="45657">
                  <c:v>-2.5522199999999998E-2</c:v>
                </c:pt>
                <c:pt idx="45658">
                  <c:v>-1.6908599999999999E-2</c:v>
                </c:pt>
                <c:pt idx="45659">
                  <c:v>-1.0999699999999999E-2</c:v>
                </c:pt>
                <c:pt idx="45660">
                  <c:v>-8.3656300000000006E-3</c:v>
                </c:pt>
                <c:pt idx="45661">
                  <c:v>-1.71614E-2</c:v>
                </c:pt>
                <c:pt idx="45662">
                  <c:v>-2.0566000000000001E-2</c:v>
                </c:pt>
                <c:pt idx="45663">
                  <c:v>-1.53303E-2</c:v>
                </c:pt>
                <c:pt idx="45664">
                  <c:v>-1.41554E-2</c:v>
                </c:pt>
                <c:pt idx="45665">
                  <c:v>-9.5911E-3</c:v>
                </c:pt>
                <c:pt idx="45666">
                  <c:v>-7.1210900000000001E-3</c:v>
                </c:pt>
                <c:pt idx="45667">
                  <c:v>-7.7199900000000004E-3</c:v>
                </c:pt>
                <c:pt idx="45668">
                  <c:v>-8.1720400000000002E-3</c:v>
                </c:pt>
                <c:pt idx="45669">
                  <c:v>-1.5640300000000001E-3</c:v>
                </c:pt>
                <c:pt idx="45670">
                  <c:v>-9.6349699999999996E-3</c:v>
                </c:pt>
                <c:pt idx="45671">
                  <c:v>-2.5758700000000001E-3</c:v>
                </c:pt>
                <c:pt idx="45672">
                  <c:v>-1.1915200000000001E-2</c:v>
                </c:pt>
                <c:pt idx="45673">
                  <c:v>1.30653E-4</c:v>
                </c:pt>
                <c:pt idx="45674">
                  <c:v>-2.1261200000000001E-2</c:v>
                </c:pt>
                <c:pt idx="45675">
                  <c:v>-3.2863599999999999E-3</c:v>
                </c:pt>
                <c:pt idx="45676">
                  <c:v>3.8328199999999998E-3</c:v>
                </c:pt>
                <c:pt idx="45677">
                  <c:v>2.2716500000000001E-3</c:v>
                </c:pt>
                <c:pt idx="45678">
                  <c:v>-6.8864800000000004E-3</c:v>
                </c:pt>
                <c:pt idx="45679">
                  <c:v>-2.08349E-2</c:v>
                </c:pt>
                <c:pt idx="45680">
                  <c:v>-1.4237400000000001E-2</c:v>
                </c:pt>
                <c:pt idx="45681">
                  <c:v>-1.48039E-2</c:v>
                </c:pt>
                <c:pt idx="45682">
                  <c:v>3.9768200000000001E-4</c:v>
                </c:pt>
                <c:pt idx="45683">
                  <c:v>-3.1137500000000002E-3</c:v>
                </c:pt>
                <c:pt idx="45684">
                  <c:v>2.3250599999999999E-3</c:v>
                </c:pt>
                <c:pt idx="45685">
                  <c:v>8.0556900000000008E-3</c:v>
                </c:pt>
                <c:pt idx="45686">
                  <c:v>-2.11287E-2</c:v>
                </c:pt>
                <c:pt idx="45687">
                  <c:v>3.9825399999999997E-3</c:v>
                </c:pt>
                <c:pt idx="45688">
                  <c:v>5.476E-3</c:v>
                </c:pt>
                <c:pt idx="45689">
                  <c:v>1.9149799999999999E-3</c:v>
                </c:pt>
                <c:pt idx="45690">
                  <c:v>-9.2506399999999992E-3</c:v>
                </c:pt>
                <c:pt idx="45691">
                  <c:v>-2.2790000000000001E-2</c:v>
                </c:pt>
                <c:pt idx="45692">
                  <c:v>-1.0873799999999999E-2</c:v>
                </c:pt>
                <c:pt idx="45693">
                  <c:v>-1.26591E-2</c:v>
                </c:pt>
                <c:pt idx="45694">
                  <c:v>-1.6326899999999998E-2</c:v>
                </c:pt>
                <c:pt idx="45695">
                  <c:v>-2.3047399999999999E-2</c:v>
                </c:pt>
                <c:pt idx="45696">
                  <c:v>-1.6047499999999999E-2</c:v>
                </c:pt>
                <c:pt idx="45697">
                  <c:v>-1.26467E-2</c:v>
                </c:pt>
                <c:pt idx="45698">
                  <c:v>-1.9205099999999999E-2</c:v>
                </c:pt>
                <c:pt idx="45699">
                  <c:v>-1.30749E-2</c:v>
                </c:pt>
                <c:pt idx="45700">
                  <c:v>-1.0856599999999999E-2</c:v>
                </c:pt>
                <c:pt idx="45701">
                  <c:v>-1.94836E-2</c:v>
                </c:pt>
                <c:pt idx="45702">
                  <c:v>-1.7430299999999999E-2</c:v>
                </c:pt>
                <c:pt idx="45703">
                  <c:v>-1.0600099999999999E-2</c:v>
                </c:pt>
                <c:pt idx="45704">
                  <c:v>-1.83029E-2</c:v>
                </c:pt>
                <c:pt idx="45705">
                  <c:v>-8.4247599999999999E-3</c:v>
                </c:pt>
                <c:pt idx="45706">
                  <c:v>-1.74932E-2</c:v>
                </c:pt>
                <c:pt idx="45707">
                  <c:v>-4.1828200000000003E-3</c:v>
                </c:pt>
                <c:pt idx="45708">
                  <c:v>3.3369099999999998E-3</c:v>
                </c:pt>
                <c:pt idx="45709">
                  <c:v>-7.8840300000000002E-3</c:v>
                </c:pt>
                <c:pt idx="45710">
                  <c:v>-2.7427699999999998E-3</c:v>
                </c:pt>
                <c:pt idx="45711">
                  <c:v>5.3463E-3</c:v>
                </c:pt>
                <c:pt idx="45712">
                  <c:v>4.5137399999999996E-3</c:v>
                </c:pt>
                <c:pt idx="45713">
                  <c:v>-1.36852E-2</c:v>
                </c:pt>
                <c:pt idx="45714">
                  <c:v>3.66783E-3</c:v>
                </c:pt>
                <c:pt idx="45715">
                  <c:v>-9.6216200000000009E-3</c:v>
                </c:pt>
                <c:pt idx="45716">
                  <c:v>-3.7059800000000002E-3</c:v>
                </c:pt>
                <c:pt idx="45717">
                  <c:v>-3.9959000000000001E-4</c:v>
                </c:pt>
                <c:pt idx="45718">
                  <c:v>-4.22859E-3</c:v>
                </c:pt>
                <c:pt idx="45719">
                  <c:v>1.09625E-2</c:v>
                </c:pt>
                <c:pt idx="45720">
                  <c:v>1.0644000000000001E-2</c:v>
                </c:pt>
                <c:pt idx="45721">
                  <c:v>1.54886E-2</c:v>
                </c:pt>
                <c:pt idx="45722">
                  <c:v>-2.9869100000000002E-3</c:v>
                </c:pt>
                <c:pt idx="45723">
                  <c:v>-4.6987499999999998E-3</c:v>
                </c:pt>
                <c:pt idx="45724">
                  <c:v>1.5878699999999999E-3</c:v>
                </c:pt>
                <c:pt idx="45725">
                  <c:v>9.6302000000000002E-3</c:v>
                </c:pt>
                <c:pt idx="45726">
                  <c:v>1.29023E-2</c:v>
                </c:pt>
                <c:pt idx="45727">
                  <c:v>7.5407E-3</c:v>
                </c:pt>
                <c:pt idx="45728">
                  <c:v>9.4089499999999993E-3</c:v>
                </c:pt>
                <c:pt idx="45729">
                  <c:v>-7.1907000000000004E-4</c:v>
                </c:pt>
                <c:pt idx="45730">
                  <c:v>8.8672600000000001E-3</c:v>
                </c:pt>
                <c:pt idx="45731">
                  <c:v>1.18637E-2</c:v>
                </c:pt>
                <c:pt idx="45732">
                  <c:v>-5.49316E-4</c:v>
                </c:pt>
                <c:pt idx="45733">
                  <c:v>9.8638500000000004E-3</c:v>
                </c:pt>
                <c:pt idx="45734">
                  <c:v>1.5993100000000001E-3</c:v>
                </c:pt>
                <c:pt idx="45735">
                  <c:v>8.8081400000000008E-3</c:v>
                </c:pt>
                <c:pt idx="45736">
                  <c:v>4.2877200000000001E-3</c:v>
                </c:pt>
                <c:pt idx="45737">
                  <c:v>1.08795E-2</c:v>
                </c:pt>
                <c:pt idx="45738">
                  <c:v>5.2862200000000003E-3</c:v>
                </c:pt>
                <c:pt idx="45739">
                  <c:v>3.9319999999999997E-3</c:v>
                </c:pt>
                <c:pt idx="45740">
                  <c:v>-3.28445E-3</c:v>
                </c:pt>
                <c:pt idx="45741">
                  <c:v>-6.7262600000000004E-3</c:v>
                </c:pt>
                <c:pt idx="45742">
                  <c:v>3.4675600000000002E-3</c:v>
                </c:pt>
                <c:pt idx="45743">
                  <c:v>5.3911200000000001E-3</c:v>
                </c:pt>
                <c:pt idx="45744">
                  <c:v>-1.08147E-3</c:v>
                </c:pt>
                <c:pt idx="45745">
                  <c:v>-8.6879700000000004E-4</c:v>
                </c:pt>
                <c:pt idx="45746">
                  <c:v>1.3690000000000001E-2</c:v>
                </c:pt>
                <c:pt idx="45747">
                  <c:v>4.05216E-3</c:v>
                </c:pt>
                <c:pt idx="45748">
                  <c:v>-1.55172E-2</c:v>
                </c:pt>
                <c:pt idx="45749">
                  <c:v>-2.3435600000000001E-2</c:v>
                </c:pt>
                <c:pt idx="45750">
                  <c:v>-6.01959E-3</c:v>
                </c:pt>
                <c:pt idx="45751" formatCode="0.00E+00">
                  <c:v>-6.6757199999999998E-5</c:v>
                </c:pt>
                <c:pt idx="45752">
                  <c:v>-5.6428900000000002E-3</c:v>
                </c:pt>
                <c:pt idx="45753">
                  <c:v>-4.9905799999999997E-3</c:v>
                </c:pt>
                <c:pt idx="45754">
                  <c:v>-7.5273500000000004E-3</c:v>
                </c:pt>
                <c:pt idx="45755">
                  <c:v>4.9543399999999998E-3</c:v>
                </c:pt>
                <c:pt idx="45756">
                  <c:v>4.5871699999999998E-4</c:v>
                </c:pt>
                <c:pt idx="45757">
                  <c:v>4.2543399999999997E-3</c:v>
                </c:pt>
                <c:pt idx="45758">
                  <c:v>-4.0769600000000001E-3</c:v>
                </c:pt>
                <c:pt idx="45759">
                  <c:v>-5.1212300000000001E-3</c:v>
                </c:pt>
                <c:pt idx="45760">
                  <c:v>-4.9514800000000003E-3</c:v>
                </c:pt>
                <c:pt idx="45761">
                  <c:v>-9.5844300000000001E-4</c:v>
                </c:pt>
                <c:pt idx="45762">
                  <c:v>9.5319700000000007E-3</c:v>
                </c:pt>
                <c:pt idx="45763">
                  <c:v>-8.6498300000000005E-4</c:v>
                </c:pt>
                <c:pt idx="45764">
                  <c:v>6.6232699999999997E-3</c:v>
                </c:pt>
                <c:pt idx="45765">
                  <c:v>-2.3101799999999999E-2</c:v>
                </c:pt>
                <c:pt idx="45766">
                  <c:v>-2.0119700000000001E-2</c:v>
                </c:pt>
                <c:pt idx="45767">
                  <c:v>-5.6924799999999998E-3</c:v>
                </c:pt>
                <c:pt idx="45768">
                  <c:v>-5.2232700000000003E-3</c:v>
                </c:pt>
                <c:pt idx="45769">
                  <c:v>-9.7513200000000008E-3</c:v>
                </c:pt>
                <c:pt idx="45770">
                  <c:v>-1.7932900000000002E-2</c:v>
                </c:pt>
                <c:pt idx="45771">
                  <c:v>-1.06354E-2</c:v>
                </c:pt>
                <c:pt idx="45772">
                  <c:v>1.91975E-3</c:v>
                </c:pt>
                <c:pt idx="45773">
                  <c:v>1.0833699999999999E-3</c:v>
                </c:pt>
                <c:pt idx="45774">
                  <c:v>-1.2767799999999999E-2</c:v>
                </c:pt>
                <c:pt idx="45775">
                  <c:v>-1.1691099999999999E-2</c:v>
                </c:pt>
                <c:pt idx="45776">
                  <c:v>-1.3840699999999999E-2</c:v>
                </c:pt>
                <c:pt idx="45777">
                  <c:v>-1.1475600000000001E-2</c:v>
                </c:pt>
                <c:pt idx="45778">
                  <c:v>5.5971099999999998E-3</c:v>
                </c:pt>
                <c:pt idx="45779">
                  <c:v>5.3691899999999996E-4</c:v>
                </c:pt>
                <c:pt idx="45780">
                  <c:v>1.0406500000000001E-2</c:v>
                </c:pt>
                <c:pt idx="45781">
                  <c:v>1.10884E-2</c:v>
                </c:pt>
                <c:pt idx="45782">
                  <c:v>-3.1156500000000002E-3</c:v>
                </c:pt>
                <c:pt idx="45783">
                  <c:v>8.5258499999999997E-3</c:v>
                </c:pt>
                <c:pt idx="45784">
                  <c:v>-6.7129099999999999E-3</c:v>
                </c:pt>
                <c:pt idx="45785">
                  <c:v>-3.8213700000000001E-3</c:v>
                </c:pt>
                <c:pt idx="45786">
                  <c:v>-9.4318400000000001E-4</c:v>
                </c:pt>
                <c:pt idx="45787">
                  <c:v>2.1581600000000001E-3</c:v>
                </c:pt>
                <c:pt idx="45788">
                  <c:v>6.3915300000000003E-3</c:v>
                </c:pt>
                <c:pt idx="45789">
                  <c:v>2.1161999999999999E-3</c:v>
                </c:pt>
                <c:pt idx="45790">
                  <c:v>3.7221899999999998E-3</c:v>
                </c:pt>
                <c:pt idx="45791">
                  <c:v>1.1282E-2</c:v>
                </c:pt>
                <c:pt idx="45792">
                  <c:v>8.3217599999999992E-3</c:v>
                </c:pt>
                <c:pt idx="45793">
                  <c:v>-9.9506400000000002E-3</c:v>
                </c:pt>
                <c:pt idx="45794">
                  <c:v>1.1627200000000001E-2</c:v>
                </c:pt>
                <c:pt idx="45795">
                  <c:v>-4.6300899999999999E-3</c:v>
                </c:pt>
                <c:pt idx="45796">
                  <c:v>9.3746200000000002E-4</c:v>
                </c:pt>
                <c:pt idx="45797">
                  <c:v>2.12135E-2</c:v>
                </c:pt>
                <c:pt idx="45798">
                  <c:v>2.1617899999999999E-2</c:v>
                </c:pt>
                <c:pt idx="45799">
                  <c:v>-4.2915299999999999E-4</c:v>
                </c:pt>
                <c:pt idx="45800">
                  <c:v>1.20068E-2</c:v>
                </c:pt>
                <c:pt idx="45801">
                  <c:v>-1.19638E-2</c:v>
                </c:pt>
                <c:pt idx="45802">
                  <c:v>1.00803E-2</c:v>
                </c:pt>
                <c:pt idx="45803">
                  <c:v>7.6885199999999999E-3</c:v>
                </c:pt>
                <c:pt idx="45804">
                  <c:v>8.0690399999999995E-3</c:v>
                </c:pt>
                <c:pt idx="45805">
                  <c:v>1.93691E-3</c:v>
                </c:pt>
                <c:pt idx="45806">
                  <c:v>-6.6156399999999999E-3</c:v>
                </c:pt>
                <c:pt idx="45807">
                  <c:v>2.8924900000000002E-3</c:v>
                </c:pt>
                <c:pt idx="45808">
                  <c:v>1.40095E-3</c:v>
                </c:pt>
                <c:pt idx="45809">
                  <c:v>1.42527E-2</c:v>
                </c:pt>
                <c:pt idx="45810">
                  <c:v>5.6104700000000002E-3</c:v>
                </c:pt>
                <c:pt idx="45811">
                  <c:v>5.3501099999999995E-4</c:v>
                </c:pt>
                <c:pt idx="45812">
                  <c:v>-1.4534000000000001E-3</c:v>
                </c:pt>
                <c:pt idx="45813">
                  <c:v>1.93691E-3</c:v>
                </c:pt>
                <c:pt idx="45814">
                  <c:v>1.5869100000000001E-2</c:v>
                </c:pt>
                <c:pt idx="45815">
                  <c:v>-2.14386E-3</c:v>
                </c:pt>
                <c:pt idx="45816">
                  <c:v>9.5119499999999999E-3</c:v>
                </c:pt>
                <c:pt idx="45817">
                  <c:v>1.7200500000000001E-2</c:v>
                </c:pt>
                <c:pt idx="45818">
                  <c:v>6.2780400000000004E-3</c:v>
                </c:pt>
                <c:pt idx="45819">
                  <c:v>1.4619800000000001E-3</c:v>
                </c:pt>
                <c:pt idx="45820">
                  <c:v>1.02358E-2</c:v>
                </c:pt>
                <c:pt idx="45821">
                  <c:v>-2.6159299999999998E-3</c:v>
                </c:pt>
                <c:pt idx="45822">
                  <c:v>1.3692899999999999E-2</c:v>
                </c:pt>
                <c:pt idx="45823">
                  <c:v>4.7922099999999999E-3</c:v>
                </c:pt>
                <c:pt idx="45824">
                  <c:v>1.55973E-2</c:v>
                </c:pt>
                <c:pt idx="45825">
                  <c:v>1.9647600000000001E-2</c:v>
                </c:pt>
                <c:pt idx="45826">
                  <c:v>4.5881300000000002E-3</c:v>
                </c:pt>
                <c:pt idx="45827">
                  <c:v>9.9744800000000008E-3</c:v>
                </c:pt>
                <c:pt idx="45828">
                  <c:v>6.8874399999999999E-3</c:v>
                </c:pt>
                <c:pt idx="45829">
                  <c:v>9.6712099999999995E-3</c:v>
                </c:pt>
                <c:pt idx="45830">
                  <c:v>-1.1482199999999999E-3</c:v>
                </c:pt>
                <c:pt idx="45831">
                  <c:v>1.04046E-2</c:v>
                </c:pt>
                <c:pt idx="45832">
                  <c:v>5.6981999999999996E-3</c:v>
                </c:pt>
                <c:pt idx="45833">
                  <c:v>1.7590499999999998E-2</c:v>
                </c:pt>
                <c:pt idx="45834">
                  <c:v>7.6923399999999998E-3</c:v>
                </c:pt>
                <c:pt idx="45835">
                  <c:v>1.05238E-2</c:v>
                </c:pt>
                <c:pt idx="45836">
                  <c:v>7.6579999999999997E-4</c:v>
                </c:pt>
                <c:pt idx="45837">
                  <c:v>1.46608E-2</c:v>
                </c:pt>
                <c:pt idx="45838">
                  <c:v>1.17407E-2</c:v>
                </c:pt>
                <c:pt idx="45839">
                  <c:v>1.9474E-3</c:v>
                </c:pt>
                <c:pt idx="45840">
                  <c:v>-5.66483E-4</c:v>
                </c:pt>
                <c:pt idx="45841">
                  <c:v>-5.3005200000000004E-3</c:v>
                </c:pt>
                <c:pt idx="45842">
                  <c:v>1.2918499999999999E-2</c:v>
                </c:pt>
                <c:pt idx="45843">
                  <c:v>1.3160699999999999E-3</c:v>
                </c:pt>
                <c:pt idx="45844">
                  <c:v>1.8212300000000001E-2</c:v>
                </c:pt>
                <c:pt idx="45845">
                  <c:v>1.4152500000000001E-3</c:v>
                </c:pt>
                <c:pt idx="45846">
                  <c:v>1.18742E-2</c:v>
                </c:pt>
                <c:pt idx="45847">
                  <c:v>9.89342E-3</c:v>
                </c:pt>
                <c:pt idx="45848">
                  <c:v>1.88112E-2</c:v>
                </c:pt>
                <c:pt idx="45849">
                  <c:v>1.27134E-2</c:v>
                </c:pt>
                <c:pt idx="45850">
                  <c:v>2.4986299999999999E-2</c:v>
                </c:pt>
                <c:pt idx="45851">
                  <c:v>1.5317900000000001E-2</c:v>
                </c:pt>
                <c:pt idx="45852">
                  <c:v>1.3159799999999999E-2</c:v>
                </c:pt>
                <c:pt idx="45853">
                  <c:v>1.1192300000000001E-2</c:v>
                </c:pt>
                <c:pt idx="45854">
                  <c:v>1.91221E-2</c:v>
                </c:pt>
                <c:pt idx="45855">
                  <c:v>2.6502600000000001E-2</c:v>
                </c:pt>
                <c:pt idx="45856">
                  <c:v>2.1964999999999998E-2</c:v>
                </c:pt>
                <c:pt idx="45857">
                  <c:v>7.0772200000000004E-3</c:v>
                </c:pt>
                <c:pt idx="45858">
                  <c:v>2.0209299999999999E-2</c:v>
                </c:pt>
                <c:pt idx="45859">
                  <c:v>2.43921E-2</c:v>
                </c:pt>
                <c:pt idx="45860">
                  <c:v>2.3234399999999999E-2</c:v>
                </c:pt>
                <c:pt idx="45861">
                  <c:v>2.4660100000000001E-2</c:v>
                </c:pt>
                <c:pt idx="45862">
                  <c:v>6.3343000000000002E-3</c:v>
                </c:pt>
                <c:pt idx="45863">
                  <c:v>3.3739999999999999E-2</c:v>
                </c:pt>
                <c:pt idx="45864">
                  <c:v>-3.8165999999999999E-3</c:v>
                </c:pt>
                <c:pt idx="45865">
                  <c:v>1.6861899999999999E-2</c:v>
                </c:pt>
                <c:pt idx="45866">
                  <c:v>-3.1375899999999999E-4</c:v>
                </c:pt>
                <c:pt idx="45867">
                  <c:v>1.1816E-2</c:v>
                </c:pt>
                <c:pt idx="45868">
                  <c:v>9.0065000000000006E-3</c:v>
                </c:pt>
                <c:pt idx="45869">
                  <c:v>1.37281E-2</c:v>
                </c:pt>
                <c:pt idx="45870">
                  <c:v>7.22027E-3</c:v>
                </c:pt>
                <c:pt idx="45871">
                  <c:v>3.3702900000000002E-3</c:v>
                </c:pt>
                <c:pt idx="45872">
                  <c:v>1.0843300000000001E-3</c:v>
                </c:pt>
                <c:pt idx="45873">
                  <c:v>2.7980800000000001E-3</c:v>
                </c:pt>
                <c:pt idx="45874" formatCode="0.00E+00">
                  <c:v>-5.6266800000000001E-5</c:v>
                </c:pt>
                <c:pt idx="45875">
                  <c:v>-6.80637E-3</c:v>
                </c:pt>
                <c:pt idx="45876">
                  <c:v>-8.0900199999999999E-3</c:v>
                </c:pt>
                <c:pt idx="45877">
                  <c:v>-1.98021E-2</c:v>
                </c:pt>
                <c:pt idx="45878">
                  <c:v>8.4972400000000005E-4</c:v>
                </c:pt>
                <c:pt idx="45879">
                  <c:v>-2.9800400000000001E-2</c:v>
                </c:pt>
                <c:pt idx="45880">
                  <c:v>-6.7577399999999999E-3</c:v>
                </c:pt>
                <c:pt idx="45881">
                  <c:v>-1.8291499999999999E-2</c:v>
                </c:pt>
                <c:pt idx="45882">
                  <c:v>-9.8075899999999997E-3</c:v>
                </c:pt>
                <c:pt idx="45883">
                  <c:v>-6.7872999999999996E-3</c:v>
                </c:pt>
                <c:pt idx="45884">
                  <c:v>6.7024199999999997E-3</c:v>
                </c:pt>
                <c:pt idx="45885">
                  <c:v>1.58453E-2</c:v>
                </c:pt>
                <c:pt idx="45886">
                  <c:v>8.0776199999999995E-4</c:v>
                </c:pt>
                <c:pt idx="45887">
                  <c:v>-1.5799500000000001E-2</c:v>
                </c:pt>
                <c:pt idx="45888">
                  <c:v>1.3256100000000001E-4</c:v>
                </c:pt>
                <c:pt idx="45889">
                  <c:v>1.7732600000000001E-2</c:v>
                </c:pt>
                <c:pt idx="45890">
                  <c:v>1.6117099999999999E-3</c:v>
                </c:pt>
                <c:pt idx="45891">
                  <c:v>4.5394900000000002E-3</c:v>
                </c:pt>
                <c:pt idx="45892">
                  <c:v>1.61438E-2</c:v>
                </c:pt>
                <c:pt idx="45893">
                  <c:v>1.48916E-2</c:v>
                </c:pt>
                <c:pt idx="45894">
                  <c:v>-2.04754E-3</c:v>
                </c:pt>
                <c:pt idx="45895">
                  <c:v>1.47152E-3</c:v>
                </c:pt>
                <c:pt idx="45896">
                  <c:v>5.9900300000000004E-3</c:v>
                </c:pt>
                <c:pt idx="45897">
                  <c:v>7.4281700000000004E-3</c:v>
                </c:pt>
                <c:pt idx="45898">
                  <c:v>-5.9194599999999997E-3</c:v>
                </c:pt>
                <c:pt idx="45899">
                  <c:v>4.5614200000000001E-3</c:v>
                </c:pt>
                <c:pt idx="45900">
                  <c:v>3.45707E-3</c:v>
                </c:pt>
                <c:pt idx="45901">
                  <c:v>1.6132400000000002E-2</c:v>
                </c:pt>
                <c:pt idx="45902">
                  <c:v>-1.3427700000000001E-2</c:v>
                </c:pt>
                <c:pt idx="45903">
                  <c:v>2.4662E-3</c:v>
                </c:pt>
                <c:pt idx="45904">
                  <c:v>-4.3010699999999997E-3</c:v>
                </c:pt>
                <c:pt idx="45905">
                  <c:v>-1.83201E-3</c:v>
                </c:pt>
                <c:pt idx="45906">
                  <c:v>-7.1115500000000003E-3</c:v>
                </c:pt>
                <c:pt idx="45907">
                  <c:v>-2.0618400000000001E-3</c:v>
                </c:pt>
                <c:pt idx="45908">
                  <c:v>5.8650999999999998E-3</c:v>
                </c:pt>
                <c:pt idx="45909">
                  <c:v>1.3977099999999999E-2</c:v>
                </c:pt>
                <c:pt idx="45910">
                  <c:v>-8.3379700000000001E-3</c:v>
                </c:pt>
                <c:pt idx="45911">
                  <c:v>1.22547E-3</c:v>
                </c:pt>
                <c:pt idx="45912">
                  <c:v>3.0326799999999998E-4</c:v>
                </c:pt>
                <c:pt idx="45913">
                  <c:v>-1.5236899999999999E-2</c:v>
                </c:pt>
                <c:pt idx="45914">
                  <c:v>-1.04189E-2</c:v>
                </c:pt>
                <c:pt idx="45915">
                  <c:v>-1.1069300000000001E-2</c:v>
                </c:pt>
                <c:pt idx="45916">
                  <c:v>3.6239599999999999E-3</c:v>
                </c:pt>
                <c:pt idx="45917">
                  <c:v>-1.11237E-2</c:v>
                </c:pt>
                <c:pt idx="45918">
                  <c:v>-2.31495E-2</c:v>
                </c:pt>
                <c:pt idx="45919">
                  <c:v>-3.8852700000000001E-3</c:v>
                </c:pt>
                <c:pt idx="45920">
                  <c:v>-4.3134699999999998E-3</c:v>
                </c:pt>
                <c:pt idx="45921">
                  <c:v>4.5947999999999996E-3</c:v>
                </c:pt>
                <c:pt idx="45922">
                  <c:v>-7.1573299999999999E-3</c:v>
                </c:pt>
                <c:pt idx="45923">
                  <c:v>-9.0551399999999997E-3</c:v>
                </c:pt>
                <c:pt idx="45924">
                  <c:v>7.12395E-4</c:v>
                </c:pt>
                <c:pt idx="45925">
                  <c:v>-3.6554299999999999E-3</c:v>
                </c:pt>
                <c:pt idx="45926">
                  <c:v>5.5341699999999997E-3</c:v>
                </c:pt>
                <c:pt idx="45927">
                  <c:v>-2.1066700000000002E-3</c:v>
                </c:pt>
                <c:pt idx="45928">
                  <c:v>3.4837700000000002E-3</c:v>
                </c:pt>
                <c:pt idx="45929">
                  <c:v>2.20757E-2</c:v>
                </c:pt>
                <c:pt idx="45930">
                  <c:v>2.1202100000000002E-2</c:v>
                </c:pt>
                <c:pt idx="45931">
                  <c:v>1.0395100000000001E-2</c:v>
                </c:pt>
                <c:pt idx="45932">
                  <c:v>8.4495499999999999E-4</c:v>
                </c:pt>
                <c:pt idx="45933">
                  <c:v>1.3423900000000001E-2</c:v>
                </c:pt>
                <c:pt idx="45934">
                  <c:v>7.6274899999999998E-3</c:v>
                </c:pt>
                <c:pt idx="45935">
                  <c:v>8.8701200000000004E-3</c:v>
                </c:pt>
                <c:pt idx="45936">
                  <c:v>1.18408E-2</c:v>
                </c:pt>
                <c:pt idx="45937">
                  <c:v>5.7611499999999996E-3</c:v>
                </c:pt>
                <c:pt idx="45938">
                  <c:v>1.9009600000000001E-2</c:v>
                </c:pt>
                <c:pt idx="45939">
                  <c:v>1.37272E-2</c:v>
                </c:pt>
                <c:pt idx="45940">
                  <c:v>1.95847E-2</c:v>
                </c:pt>
                <c:pt idx="45941">
                  <c:v>5.8155100000000003E-3</c:v>
                </c:pt>
                <c:pt idx="45942">
                  <c:v>3.3144E-2</c:v>
                </c:pt>
                <c:pt idx="45943">
                  <c:v>1.5062300000000001E-2</c:v>
                </c:pt>
                <c:pt idx="45944">
                  <c:v>6.6795300000000004E-3</c:v>
                </c:pt>
                <c:pt idx="45945">
                  <c:v>-2.41756E-3</c:v>
                </c:pt>
                <c:pt idx="45946">
                  <c:v>1.7002099999999999E-2</c:v>
                </c:pt>
                <c:pt idx="45947">
                  <c:v>1.6725500000000001E-2</c:v>
                </c:pt>
                <c:pt idx="45948">
                  <c:v>1.02615E-2</c:v>
                </c:pt>
                <c:pt idx="45949">
                  <c:v>3.1337700000000001E-3</c:v>
                </c:pt>
                <c:pt idx="45950">
                  <c:v>2.7494400000000001E-3</c:v>
                </c:pt>
                <c:pt idx="45951">
                  <c:v>2.4230999999999999E-2</c:v>
                </c:pt>
                <c:pt idx="45952">
                  <c:v>6.05392E-3</c:v>
                </c:pt>
                <c:pt idx="45953">
                  <c:v>-5.3615599999999996E-3</c:v>
                </c:pt>
                <c:pt idx="45954">
                  <c:v>-2.71893E-3</c:v>
                </c:pt>
                <c:pt idx="45955">
                  <c:v>2.8114300000000002E-3</c:v>
                </c:pt>
                <c:pt idx="45956">
                  <c:v>1.0891899999999999E-2</c:v>
                </c:pt>
                <c:pt idx="45957">
                  <c:v>4.0969800000000001E-3</c:v>
                </c:pt>
                <c:pt idx="45958">
                  <c:v>4.83513E-3</c:v>
                </c:pt>
                <c:pt idx="45959">
                  <c:v>1.14574E-2</c:v>
                </c:pt>
                <c:pt idx="45960">
                  <c:v>7.0352599999999998E-3</c:v>
                </c:pt>
                <c:pt idx="45961">
                  <c:v>8.1996900000000008E-3</c:v>
                </c:pt>
                <c:pt idx="45962">
                  <c:v>3.08895E-3</c:v>
                </c:pt>
                <c:pt idx="45963">
                  <c:v>-1.39265E-2</c:v>
                </c:pt>
                <c:pt idx="45964">
                  <c:v>-7.4958800000000003E-4</c:v>
                </c:pt>
                <c:pt idx="45965">
                  <c:v>7.10678E-3</c:v>
                </c:pt>
                <c:pt idx="45966">
                  <c:v>1.6168600000000002E-2</c:v>
                </c:pt>
                <c:pt idx="45967">
                  <c:v>7.5168600000000002E-3</c:v>
                </c:pt>
                <c:pt idx="45968">
                  <c:v>-2.67982E-4</c:v>
                </c:pt>
                <c:pt idx="45969">
                  <c:v>1.6695999999999999E-2</c:v>
                </c:pt>
                <c:pt idx="45970">
                  <c:v>7.6494199999999997E-3</c:v>
                </c:pt>
                <c:pt idx="45971">
                  <c:v>1.31731E-2</c:v>
                </c:pt>
                <c:pt idx="45972">
                  <c:v>-1.35899E-3</c:v>
                </c:pt>
                <c:pt idx="45973">
                  <c:v>-6.1225899999999998E-4</c:v>
                </c:pt>
                <c:pt idx="45974">
                  <c:v>1.4409999999999999E-2</c:v>
                </c:pt>
                <c:pt idx="45975">
                  <c:v>3.0384100000000001E-3</c:v>
                </c:pt>
                <c:pt idx="45976">
                  <c:v>1.1709199999999999E-2</c:v>
                </c:pt>
                <c:pt idx="45977">
                  <c:v>4.7903099999999999E-3</c:v>
                </c:pt>
                <c:pt idx="45978">
                  <c:v>-1.11723E-2</c:v>
                </c:pt>
                <c:pt idx="45979">
                  <c:v>-7.1182299999999997E-3</c:v>
                </c:pt>
                <c:pt idx="45980">
                  <c:v>2.32124E-3</c:v>
                </c:pt>
                <c:pt idx="45981">
                  <c:v>-3.7117000000000001E-3</c:v>
                </c:pt>
                <c:pt idx="45982">
                  <c:v>3.4475299999999999E-3</c:v>
                </c:pt>
                <c:pt idx="45983">
                  <c:v>-1.0877599999999999E-2</c:v>
                </c:pt>
                <c:pt idx="45984">
                  <c:v>1.4991799999999999E-3</c:v>
                </c:pt>
                <c:pt idx="45985">
                  <c:v>8.4085500000000007E-3</c:v>
                </c:pt>
                <c:pt idx="45986">
                  <c:v>7.9526900000000001E-3</c:v>
                </c:pt>
                <c:pt idx="45987">
                  <c:v>3.39603E-3</c:v>
                </c:pt>
                <c:pt idx="45988">
                  <c:v>1.2217499999999999E-2</c:v>
                </c:pt>
                <c:pt idx="45989">
                  <c:v>-1.7356899999999999E-4</c:v>
                </c:pt>
                <c:pt idx="45990">
                  <c:v>-9.7179399999999996E-3</c:v>
                </c:pt>
                <c:pt idx="45991">
                  <c:v>-7.3738099999999997E-3</c:v>
                </c:pt>
                <c:pt idx="45992">
                  <c:v>-1.2796399999999999E-2</c:v>
                </c:pt>
                <c:pt idx="45993">
                  <c:v>-8.0165900000000005E-3</c:v>
                </c:pt>
                <c:pt idx="45994">
                  <c:v>-8.9645399999999998E-4</c:v>
                </c:pt>
                <c:pt idx="45995" formatCode="0.00E+00">
                  <c:v>-5.7220499999999997E-6</c:v>
                </c:pt>
                <c:pt idx="45996">
                  <c:v>-9.0026899999999998E-4</c:v>
                </c:pt>
                <c:pt idx="45997">
                  <c:v>-1.0747E-2</c:v>
                </c:pt>
                <c:pt idx="45998">
                  <c:v>6.7749000000000004E-3</c:v>
                </c:pt>
                <c:pt idx="45999">
                  <c:v>-8.2683599999999996E-4</c:v>
                </c:pt>
                <c:pt idx="46000">
                  <c:v>3.76225E-3</c:v>
                </c:pt>
                <c:pt idx="46001">
                  <c:v>4.0750500000000002E-3</c:v>
                </c:pt>
                <c:pt idx="46002">
                  <c:v>6.5918000000000001E-3</c:v>
                </c:pt>
                <c:pt idx="46003">
                  <c:v>-2.8076199999999998E-3</c:v>
                </c:pt>
                <c:pt idx="46004">
                  <c:v>-2.64263E-3</c:v>
                </c:pt>
                <c:pt idx="46005">
                  <c:v>1.3341900000000001E-3</c:v>
                </c:pt>
                <c:pt idx="46006">
                  <c:v>-4.6844499999999997E-3</c:v>
                </c:pt>
                <c:pt idx="46007">
                  <c:v>4.3201400000000001E-3</c:v>
                </c:pt>
                <c:pt idx="46008">
                  <c:v>2.3956300000000002E-3</c:v>
                </c:pt>
                <c:pt idx="46009">
                  <c:v>1.26839E-2</c:v>
                </c:pt>
                <c:pt idx="46010">
                  <c:v>1.5506700000000001E-3</c:v>
                </c:pt>
                <c:pt idx="46011">
                  <c:v>9.3364699999999995E-3</c:v>
                </c:pt>
                <c:pt idx="46012">
                  <c:v>4.3477999999999998E-3</c:v>
                </c:pt>
                <c:pt idx="46013">
                  <c:v>6.0510599999999996E-3</c:v>
                </c:pt>
                <c:pt idx="46014">
                  <c:v>1.8591900000000001E-2</c:v>
                </c:pt>
                <c:pt idx="46015">
                  <c:v>-3.84426E-3</c:v>
                </c:pt>
                <c:pt idx="46016">
                  <c:v>-8.2311599999999995E-3</c:v>
                </c:pt>
                <c:pt idx="46017">
                  <c:v>-2.0446800000000001E-3</c:v>
                </c:pt>
                <c:pt idx="46018">
                  <c:v>-5.7601899999999999E-4</c:v>
                </c:pt>
                <c:pt idx="46019">
                  <c:v>1.30081E-2</c:v>
                </c:pt>
                <c:pt idx="46020">
                  <c:v>5.9051499999999996E-3</c:v>
                </c:pt>
                <c:pt idx="46021">
                  <c:v>6.6232699999999997E-3</c:v>
                </c:pt>
                <c:pt idx="46022">
                  <c:v>5.6800799999999997E-3</c:v>
                </c:pt>
                <c:pt idx="46023">
                  <c:v>1.4778100000000001E-2</c:v>
                </c:pt>
                <c:pt idx="46024">
                  <c:v>1.14479E-2</c:v>
                </c:pt>
                <c:pt idx="46025">
                  <c:v>3.6993E-3</c:v>
                </c:pt>
                <c:pt idx="46026">
                  <c:v>1.49727E-4</c:v>
                </c:pt>
                <c:pt idx="46027">
                  <c:v>2.0093899999999998E-3</c:v>
                </c:pt>
                <c:pt idx="46028">
                  <c:v>5.7392099999999998E-3</c:v>
                </c:pt>
                <c:pt idx="46029">
                  <c:v>-9.2563599999999999E-3</c:v>
                </c:pt>
                <c:pt idx="46030">
                  <c:v>7.2030999999999996E-3</c:v>
                </c:pt>
                <c:pt idx="46031">
                  <c:v>-1.5039400000000001E-3</c:v>
                </c:pt>
                <c:pt idx="46032">
                  <c:v>-3.7383999999999998E-3</c:v>
                </c:pt>
                <c:pt idx="46033">
                  <c:v>-5.5294000000000003E-3</c:v>
                </c:pt>
                <c:pt idx="46034">
                  <c:v>-1.67923E-2</c:v>
                </c:pt>
                <c:pt idx="46035">
                  <c:v>-3.6315900000000001E-3</c:v>
                </c:pt>
                <c:pt idx="46036">
                  <c:v>-1.29204E-2</c:v>
                </c:pt>
                <c:pt idx="46037">
                  <c:v>9.2010500000000005E-3</c:v>
                </c:pt>
                <c:pt idx="46038">
                  <c:v>3.6220599999999999E-3</c:v>
                </c:pt>
                <c:pt idx="46039">
                  <c:v>1.1705399999999999E-2</c:v>
                </c:pt>
                <c:pt idx="46040">
                  <c:v>1.54247E-2</c:v>
                </c:pt>
                <c:pt idx="46041">
                  <c:v>5.2452100000000002E-3</c:v>
                </c:pt>
                <c:pt idx="46042">
                  <c:v>1.77479E-3</c:v>
                </c:pt>
                <c:pt idx="46043">
                  <c:v>-1.38569E-3</c:v>
                </c:pt>
                <c:pt idx="46044">
                  <c:v>2.3111300000000001E-2</c:v>
                </c:pt>
                <c:pt idx="46045">
                  <c:v>1.30396E-2</c:v>
                </c:pt>
                <c:pt idx="46046">
                  <c:v>1.06716E-2</c:v>
                </c:pt>
                <c:pt idx="46047">
                  <c:v>1.17197E-2</c:v>
                </c:pt>
                <c:pt idx="46048">
                  <c:v>2.0454400000000001E-2</c:v>
                </c:pt>
                <c:pt idx="46049">
                  <c:v>3.7832299999999998E-3</c:v>
                </c:pt>
                <c:pt idx="46050">
                  <c:v>1.22766E-2</c:v>
                </c:pt>
                <c:pt idx="46051">
                  <c:v>2.4011600000000001E-2</c:v>
                </c:pt>
                <c:pt idx="46052">
                  <c:v>2.1369900000000001E-2</c:v>
                </c:pt>
                <c:pt idx="46053">
                  <c:v>2.2904399999999998E-2</c:v>
                </c:pt>
                <c:pt idx="46054">
                  <c:v>8.6126299999999996E-3</c:v>
                </c:pt>
                <c:pt idx="46055">
                  <c:v>1.63565E-2</c:v>
                </c:pt>
                <c:pt idx="46056">
                  <c:v>1.61467E-2</c:v>
                </c:pt>
                <c:pt idx="46057">
                  <c:v>1.1816999999999999E-2</c:v>
                </c:pt>
                <c:pt idx="46058">
                  <c:v>5.6552900000000005E-4</c:v>
                </c:pt>
                <c:pt idx="46059">
                  <c:v>6.22845E-3</c:v>
                </c:pt>
                <c:pt idx="46060">
                  <c:v>2.2306400000000001E-2</c:v>
                </c:pt>
                <c:pt idx="46061">
                  <c:v>1.6284900000000001E-2</c:v>
                </c:pt>
                <c:pt idx="46062">
                  <c:v>2.1809599999999998E-2</c:v>
                </c:pt>
                <c:pt idx="46063">
                  <c:v>1.1561399999999999E-2</c:v>
                </c:pt>
                <c:pt idx="46064">
                  <c:v>1.6664499999999999E-2</c:v>
                </c:pt>
                <c:pt idx="46065">
                  <c:v>3.3622699999999998E-2</c:v>
                </c:pt>
                <c:pt idx="46066">
                  <c:v>1.42851E-2</c:v>
                </c:pt>
                <c:pt idx="46067">
                  <c:v>1.8471700000000001E-2</c:v>
                </c:pt>
                <c:pt idx="46068">
                  <c:v>2.0461099999999999E-2</c:v>
                </c:pt>
                <c:pt idx="46069">
                  <c:v>2.77214E-2</c:v>
                </c:pt>
                <c:pt idx="46070">
                  <c:v>1.6892399999999998E-2</c:v>
                </c:pt>
                <c:pt idx="46071">
                  <c:v>2.1485299999999999E-2</c:v>
                </c:pt>
                <c:pt idx="46072">
                  <c:v>6.7596399999999999E-3</c:v>
                </c:pt>
                <c:pt idx="46073">
                  <c:v>1.52617E-2</c:v>
                </c:pt>
                <c:pt idx="46074">
                  <c:v>1.3657600000000001E-2</c:v>
                </c:pt>
                <c:pt idx="46075">
                  <c:v>5.6562399999999999E-3</c:v>
                </c:pt>
                <c:pt idx="46076">
                  <c:v>3.9253200000000004E-3</c:v>
                </c:pt>
                <c:pt idx="46077">
                  <c:v>1.04752E-2</c:v>
                </c:pt>
                <c:pt idx="46078">
                  <c:v>1.6386000000000001E-2</c:v>
                </c:pt>
                <c:pt idx="46079">
                  <c:v>1.6245800000000001E-2</c:v>
                </c:pt>
                <c:pt idx="46080">
                  <c:v>-1.4505399999999999E-3</c:v>
                </c:pt>
                <c:pt idx="46081">
                  <c:v>1.4290799999999999E-2</c:v>
                </c:pt>
                <c:pt idx="46082">
                  <c:v>3.1786000000000002E-3</c:v>
                </c:pt>
                <c:pt idx="46083">
                  <c:v>1.1672E-2</c:v>
                </c:pt>
                <c:pt idx="46084">
                  <c:v>1.5583000000000001E-3</c:v>
                </c:pt>
                <c:pt idx="46085">
                  <c:v>1.0700200000000001E-3</c:v>
                </c:pt>
                <c:pt idx="46086">
                  <c:v>3.3083000000000001E-3</c:v>
                </c:pt>
                <c:pt idx="46087">
                  <c:v>1.0652500000000001E-2</c:v>
                </c:pt>
                <c:pt idx="46088">
                  <c:v>1.03035E-2</c:v>
                </c:pt>
                <c:pt idx="46089">
                  <c:v>2.1772400000000001E-2</c:v>
                </c:pt>
                <c:pt idx="46090">
                  <c:v>9.5672599999999993E-3</c:v>
                </c:pt>
                <c:pt idx="46091">
                  <c:v>1.3791100000000001E-2</c:v>
                </c:pt>
                <c:pt idx="46092">
                  <c:v>6.6862099999999997E-3</c:v>
                </c:pt>
                <c:pt idx="46093">
                  <c:v>2.3851399999999998E-2</c:v>
                </c:pt>
                <c:pt idx="46094">
                  <c:v>7.5483299999999998E-3</c:v>
                </c:pt>
                <c:pt idx="46095">
                  <c:v>9.5138500000000008E-3</c:v>
                </c:pt>
                <c:pt idx="46096">
                  <c:v>-2.9583000000000001E-3</c:v>
                </c:pt>
                <c:pt idx="46097">
                  <c:v>1.10416E-2</c:v>
                </c:pt>
                <c:pt idx="46098">
                  <c:v>1.5590700000000001E-2</c:v>
                </c:pt>
                <c:pt idx="46099">
                  <c:v>9.9649400000000003E-3</c:v>
                </c:pt>
                <c:pt idx="46100">
                  <c:v>1.9116399999999999E-2</c:v>
                </c:pt>
                <c:pt idx="46101">
                  <c:v>1.4273599999999999E-2</c:v>
                </c:pt>
                <c:pt idx="46102">
                  <c:v>4.2686499999999997E-3</c:v>
                </c:pt>
                <c:pt idx="46103">
                  <c:v>-8.8596300000000003E-4</c:v>
                </c:pt>
                <c:pt idx="46104">
                  <c:v>2.17094E-2</c:v>
                </c:pt>
                <c:pt idx="46105">
                  <c:v>4.2877200000000001E-3</c:v>
                </c:pt>
                <c:pt idx="46106">
                  <c:v>2.1658899999999998E-2</c:v>
                </c:pt>
                <c:pt idx="46107">
                  <c:v>7.7133200000000001E-3</c:v>
                </c:pt>
                <c:pt idx="46108">
                  <c:v>1.2462600000000001E-2</c:v>
                </c:pt>
                <c:pt idx="46109">
                  <c:v>2.89917E-3</c:v>
                </c:pt>
                <c:pt idx="46110">
                  <c:v>-6.5193200000000003E-3</c:v>
                </c:pt>
                <c:pt idx="46111">
                  <c:v>1.0925300000000001E-2</c:v>
                </c:pt>
                <c:pt idx="46112">
                  <c:v>2.77042E-3</c:v>
                </c:pt>
                <c:pt idx="46113">
                  <c:v>-3.5648300000000002E-3</c:v>
                </c:pt>
                <c:pt idx="46114">
                  <c:v>1.4371900000000001E-3</c:v>
                </c:pt>
                <c:pt idx="46115">
                  <c:v>5.53894E-3</c:v>
                </c:pt>
                <c:pt idx="46116">
                  <c:v>8.0966899999999995E-4</c:v>
                </c:pt>
                <c:pt idx="46117">
                  <c:v>3.8690600000000001E-3</c:v>
                </c:pt>
                <c:pt idx="46118">
                  <c:v>1.39904E-2</c:v>
                </c:pt>
                <c:pt idx="46119">
                  <c:v>7.2441099999999998E-3</c:v>
                </c:pt>
                <c:pt idx="46120">
                  <c:v>4.7264100000000003E-3</c:v>
                </c:pt>
                <c:pt idx="46121">
                  <c:v>1.09873E-2</c:v>
                </c:pt>
                <c:pt idx="46122">
                  <c:v>1.0471299999999999E-2</c:v>
                </c:pt>
                <c:pt idx="46123">
                  <c:v>8.0690399999999995E-3</c:v>
                </c:pt>
                <c:pt idx="46124">
                  <c:v>1.36414E-2</c:v>
                </c:pt>
                <c:pt idx="46125">
                  <c:v>2.4118400000000002E-3</c:v>
                </c:pt>
                <c:pt idx="46126">
                  <c:v>7.6456099999999997E-3</c:v>
                </c:pt>
                <c:pt idx="46127">
                  <c:v>8.6326600000000003E-3</c:v>
                </c:pt>
                <c:pt idx="46128">
                  <c:v>5.0668700000000002E-3</c:v>
                </c:pt>
                <c:pt idx="46129">
                  <c:v>1.7704999999999999E-2</c:v>
                </c:pt>
                <c:pt idx="46130">
                  <c:v>4.5375800000000003E-3</c:v>
                </c:pt>
                <c:pt idx="46131">
                  <c:v>3.4523000000000002E-3</c:v>
                </c:pt>
                <c:pt idx="46132">
                  <c:v>-1.4076200000000001E-3</c:v>
                </c:pt>
                <c:pt idx="46133">
                  <c:v>4.05216E-3</c:v>
                </c:pt>
                <c:pt idx="46134">
                  <c:v>1.32122E-2</c:v>
                </c:pt>
                <c:pt idx="46135">
                  <c:v>1.57623E-2</c:v>
                </c:pt>
                <c:pt idx="46136">
                  <c:v>2.0054800000000001E-2</c:v>
                </c:pt>
                <c:pt idx="46137">
                  <c:v>2.2792799999999998E-2</c:v>
                </c:pt>
                <c:pt idx="46138">
                  <c:v>1.2811700000000001E-2</c:v>
                </c:pt>
                <c:pt idx="46139">
                  <c:v>1.9562699999999999E-2</c:v>
                </c:pt>
                <c:pt idx="46140">
                  <c:v>2.3589100000000002E-2</c:v>
                </c:pt>
                <c:pt idx="46141">
                  <c:v>8.5353900000000003E-3</c:v>
                </c:pt>
                <c:pt idx="46142">
                  <c:v>7.7524200000000003E-3</c:v>
                </c:pt>
                <c:pt idx="46143">
                  <c:v>1.40448E-2</c:v>
                </c:pt>
                <c:pt idx="46144">
                  <c:v>2.4317700000000001E-2</c:v>
                </c:pt>
                <c:pt idx="46145">
                  <c:v>2.91147E-2</c:v>
                </c:pt>
                <c:pt idx="46146">
                  <c:v>1.8568E-3</c:v>
                </c:pt>
                <c:pt idx="46147">
                  <c:v>1.5277900000000001E-2</c:v>
                </c:pt>
                <c:pt idx="46148">
                  <c:v>1.9969000000000001E-2</c:v>
                </c:pt>
                <c:pt idx="46149">
                  <c:v>1.92347E-2</c:v>
                </c:pt>
                <c:pt idx="46150">
                  <c:v>1.38721E-2</c:v>
                </c:pt>
                <c:pt idx="46151">
                  <c:v>1.36147E-2</c:v>
                </c:pt>
                <c:pt idx="46152">
                  <c:v>2.1292700000000001E-2</c:v>
                </c:pt>
                <c:pt idx="46153">
                  <c:v>5.5103299999999999E-3</c:v>
                </c:pt>
                <c:pt idx="46154">
                  <c:v>1.7123200000000002E-2</c:v>
                </c:pt>
                <c:pt idx="46155">
                  <c:v>1.0467499999999999E-2</c:v>
                </c:pt>
                <c:pt idx="46156">
                  <c:v>1.3527900000000001E-2</c:v>
                </c:pt>
                <c:pt idx="46157">
                  <c:v>1.7320599999999998E-2</c:v>
                </c:pt>
                <c:pt idx="46158">
                  <c:v>2.4032599999999999E-3</c:v>
                </c:pt>
                <c:pt idx="46159">
                  <c:v>-2.4509400000000001E-4</c:v>
                </c:pt>
                <c:pt idx="46160">
                  <c:v>2.2564899999999999E-2</c:v>
                </c:pt>
                <c:pt idx="46161">
                  <c:v>4.9209600000000003E-3</c:v>
                </c:pt>
                <c:pt idx="46162">
                  <c:v>1.7447500000000001E-2</c:v>
                </c:pt>
                <c:pt idx="46163">
                  <c:v>5.3358099999999999E-3</c:v>
                </c:pt>
                <c:pt idx="46164">
                  <c:v>1.4932600000000001E-2</c:v>
                </c:pt>
                <c:pt idx="46165">
                  <c:v>2.4507500000000002E-2</c:v>
                </c:pt>
                <c:pt idx="46166">
                  <c:v>-2.9697399999999998E-3</c:v>
                </c:pt>
                <c:pt idx="46167">
                  <c:v>1.79005E-2</c:v>
                </c:pt>
                <c:pt idx="46168">
                  <c:v>1.02148E-2</c:v>
                </c:pt>
                <c:pt idx="46169">
                  <c:v>1.0200499999999999E-2</c:v>
                </c:pt>
                <c:pt idx="46170">
                  <c:v>1.2638999999999999E-2</c:v>
                </c:pt>
                <c:pt idx="46171">
                  <c:v>1.54448E-2</c:v>
                </c:pt>
                <c:pt idx="46172">
                  <c:v>1.58663E-2</c:v>
                </c:pt>
                <c:pt idx="46173">
                  <c:v>3.00331E-2</c:v>
                </c:pt>
                <c:pt idx="46174">
                  <c:v>1.3269400000000001E-2</c:v>
                </c:pt>
                <c:pt idx="46175">
                  <c:v>1.5660299999999999E-2</c:v>
                </c:pt>
                <c:pt idx="46176">
                  <c:v>1.0066E-2</c:v>
                </c:pt>
                <c:pt idx="46177">
                  <c:v>1.41306E-2</c:v>
                </c:pt>
                <c:pt idx="46178">
                  <c:v>1.48678E-2</c:v>
                </c:pt>
                <c:pt idx="46179">
                  <c:v>2.1554899999999998E-2</c:v>
                </c:pt>
                <c:pt idx="46180">
                  <c:v>3.1013499999999999E-2</c:v>
                </c:pt>
                <c:pt idx="46181">
                  <c:v>2.92673E-2</c:v>
                </c:pt>
                <c:pt idx="46182">
                  <c:v>1.31445E-2</c:v>
                </c:pt>
                <c:pt idx="46183">
                  <c:v>1.0187099999999999E-2</c:v>
                </c:pt>
                <c:pt idx="46184">
                  <c:v>2.1036099999999999E-2</c:v>
                </c:pt>
                <c:pt idx="46185">
                  <c:v>1.7849899999999998E-2</c:v>
                </c:pt>
                <c:pt idx="46186">
                  <c:v>3.10516E-3</c:v>
                </c:pt>
                <c:pt idx="46187">
                  <c:v>-8.8672600000000001E-3</c:v>
                </c:pt>
                <c:pt idx="46188">
                  <c:v>2.1572100000000001E-3</c:v>
                </c:pt>
                <c:pt idx="46189">
                  <c:v>-1.2912799999999999E-3</c:v>
                </c:pt>
                <c:pt idx="46190">
                  <c:v>1.29175E-2</c:v>
                </c:pt>
                <c:pt idx="46191">
                  <c:v>7.7219000000000003E-3</c:v>
                </c:pt>
                <c:pt idx="46192">
                  <c:v>4.8065199999999999E-3</c:v>
                </c:pt>
                <c:pt idx="46193">
                  <c:v>9.8648099999999999E-3</c:v>
                </c:pt>
                <c:pt idx="46194">
                  <c:v>-4.5614200000000001E-3</c:v>
                </c:pt>
                <c:pt idx="46195">
                  <c:v>5.9509300000000001E-3</c:v>
                </c:pt>
                <c:pt idx="46196">
                  <c:v>1.5327500000000001E-2</c:v>
                </c:pt>
                <c:pt idx="46197">
                  <c:v>8.0652199999999997E-3</c:v>
                </c:pt>
                <c:pt idx="46198">
                  <c:v>1.47476E-2</c:v>
                </c:pt>
                <c:pt idx="46199">
                  <c:v>1.6440400000000001E-2</c:v>
                </c:pt>
                <c:pt idx="46200">
                  <c:v>1.0863299999999999E-2</c:v>
                </c:pt>
                <c:pt idx="46201">
                  <c:v>5.6581499999999998E-3</c:v>
                </c:pt>
                <c:pt idx="46202">
                  <c:v>1.8568E-3</c:v>
                </c:pt>
                <c:pt idx="46203">
                  <c:v>1.5624000000000001E-2</c:v>
                </c:pt>
                <c:pt idx="46204">
                  <c:v>1.7390300000000001E-2</c:v>
                </c:pt>
                <c:pt idx="46205">
                  <c:v>-4.8160599999999998E-4</c:v>
                </c:pt>
                <c:pt idx="46206">
                  <c:v>1.4146799999999999E-2</c:v>
                </c:pt>
                <c:pt idx="46207">
                  <c:v>1.08223E-2</c:v>
                </c:pt>
                <c:pt idx="46208">
                  <c:v>1.1680599999999999E-2</c:v>
                </c:pt>
                <c:pt idx="46209">
                  <c:v>1.78356E-2</c:v>
                </c:pt>
                <c:pt idx="46210">
                  <c:v>1.35975E-2</c:v>
                </c:pt>
                <c:pt idx="46211" formatCode="0.00E+00">
                  <c:v>-2.0980800000000001E-5</c:v>
                </c:pt>
                <c:pt idx="46212">
                  <c:v>1.1739700000000001E-3</c:v>
                </c:pt>
                <c:pt idx="46213">
                  <c:v>1.43118E-2</c:v>
                </c:pt>
                <c:pt idx="46214">
                  <c:v>1.0643E-3</c:v>
                </c:pt>
                <c:pt idx="46215">
                  <c:v>5.0840399999999997E-3</c:v>
                </c:pt>
                <c:pt idx="46216">
                  <c:v>-5.9433000000000003E-3</c:v>
                </c:pt>
                <c:pt idx="46217">
                  <c:v>2.7303700000000002E-3</c:v>
                </c:pt>
                <c:pt idx="46218">
                  <c:v>5.7506600000000003E-3</c:v>
                </c:pt>
                <c:pt idx="46219">
                  <c:v>2.7656600000000001E-3</c:v>
                </c:pt>
                <c:pt idx="46220">
                  <c:v>-5.7697299999999998E-3</c:v>
                </c:pt>
                <c:pt idx="46221">
                  <c:v>7.6932900000000002E-3</c:v>
                </c:pt>
                <c:pt idx="46222">
                  <c:v>1.87397E-3</c:v>
                </c:pt>
                <c:pt idx="46223">
                  <c:v>1.1382099999999999E-2</c:v>
                </c:pt>
                <c:pt idx="46224">
                  <c:v>-1.2197499999999999E-3</c:v>
                </c:pt>
                <c:pt idx="46225">
                  <c:v>8.4323899999999997E-3</c:v>
                </c:pt>
                <c:pt idx="46226">
                  <c:v>1.4760000000000001E-2</c:v>
                </c:pt>
                <c:pt idx="46227">
                  <c:v>-5.63431E-3</c:v>
                </c:pt>
                <c:pt idx="46228">
                  <c:v>2.27451E-3</c:v>
                </c:pt>
                <c:pt idx="46229">
                  <c:v>-6.4992899999999996E-3</c:v>
                </c:pt>
                <c:pt idx="46230">
                  <c:v>1.54915E-2</c:v>
                </c:pt>
                <c:pt idx="46231">
                  <c:v>5.7992900000000003E-3</c:v>
                </c:pt>
                <c:pt idx="46232">
                  <c:v>-3.3531199999999998E-3</c:v>
                </c:pt>
                <c:pt idx="46233">
                  <c:v>5.5723200000000004E-3</c:v>
                </c:pt>
                <c:pt idx="46234">
                  <c:v>1.1941E-2</c:v>
                </c:pt>
                <c:pt idx="46235">
                  <c:v>1.41125E-2</c:v>
                </c:pt>
                <c:pt idx="46236">
                  <c:v>7.10678E-3</c:v>
                </c:pt>
                <c:pt idx="46237">
                  <c:v>-3.1404499999999999E-3</c:v>
                </c:pt>
                <c:pt idx="46238">
                  <c:v>-1.4858199999999999E-3</c:v>
                </c:pt>
                <c:pt idx="46239">
                  <c:v>4.2467099999999999E-3</c:v>
                </c:pt>
                <c:pt idx="46240">
                  <c:v>3.0488999999999998E-3</c:v>
                </c:pt>
                <c:pt idx="46241">
                  <c:v>4.1980699999999999E-3</c:v>
                </c:pt>
                <c:pt idx="46242">
                  <c:v>1.0967299999999999E-2</c:v>
                </c:pt>
                <c:pt idx="46243">
                  <c:v>5.5942500000000003E-3</c:v>
                </c:pt>
                <c:pt idx="46244">
                  <c:v>4.3735500000000004E-3</c:v>
                </c:pt>
                <c:pt idx="46245">
                  <c:v>6.2456100000000004E-3</c:v>
                </c:pt>
                <c:pt idx="46246">
                  <c:v>-3.2710999999999999E-3</c:v>
                </c:pt>
                <c:pt idx="46247">
                  <c:v>-7.6198599999999998E-4</c:v>
                </c:pt>
                <c:pt idx="46248">
                  <c:v>-5.4264099999999996E-4</c:v>
                </c:pt>
                <c:pt idx="46249">
                  <c:v>1.8864599999999999E-2</c:v>
                </c:pt>
                <c:pt idx="46250">
                  <c:v>3.3664699999999999E-3</c:v>
                </c:pt>
                <c:pt idx="46251">
                  <c:v>9.6683499999999992E-3</c:v>
                </c:pt>
                <c:pt idx="46252">
                  <c:v>3.6630600000000001E-3</c:v>
                </c:pt>
                <c:pt idx="46253">
                  <c:v>6.5545999999999998E-3</c:v>
                </c:pt>
                <c:pt idx="46254">
                  <c:v>1.59359E-3</c:v>
                </c:pt>
                <c:pt idx="46255">
                  <c:v>-5.8803600000000003E-3</c:v>
                </c:pt>
                <c:pt idx="46256">
                  <c:v>2.65694E-3</c:v>
                </c:pt>
                <c:pt idx="46257">
                  <c:v>8.9311600000000005E-3</c:v>
                </c:pt>
                <c:pt idx="46258">
                  <c:v>3.0612899999999998E-4</c:v>
                </c:pt>
                <c:pt idx="46259">
                  <c:v>1.6345999999999999E-2</c:v>
                </c:pt>
                <c:pt idx="46260">
                  <c:v>2.7141600000000002E-3</c:v>
                </c:pt>
                <c:pt idx="46261">
                  <c:v>7.3242200000000002E-3</c:v>
                </c:pt>
                <c:pt idx="46262">
                  <c:v>4.17805E-3</c:v>
                </c:pt>
                <c:pt idx="46263">
                  <c:v>3.2072099999999998E-3</c:v>
                </c:pt>
                <c:pt idx="46264">
                  <c:v>-3.0841800000000002E-3</c:v>
                </c:pt>
                <c:pt idx="46265">
                  <c:v>2.1970699999999999E-2</c:v>
                </c:pt>
                <c:pt idx="46266">
                  <c:v>1.1631000000000001E-2</c:v>
                </c:pt>
                <c:pt idx="46267">
                  <c:v>8.7833400000000006E-3</c:v>
                </c:pt>
                <c:pt idx="46268">
                  <c:v>1.8158E-3</c:v>
                </c:pt>
                <c:pt idx="46269">
                  <c:v>1.39999E-3</c:v>
                </c:pt>
                <c:pt idx="46270">
                  <c:v>-1.30653E-4</c:v>
                </c:pt>
                <c:pt idx="46271">
                  <c:v>6.8216300000000004E-3</c:v>
                </c:pt>
                <c:pt idx="46272">
                  <c:v>-1.3961799999999999E-3</c:v>
                </c:pt>
                <c:pt idx="46273">
                  <c:v>-8.34179E-3</c:v>
                </c:pt>
                <c:pt idx="46274">
                  <c:v>8.61168E-3</c:v>
                </c:pt>
                <c:pt idx="46275">
                  <c:v>-3.7059800000000002E-3</c:v>
                </c:pt>
                <c:pt idx="46276">
                  <c:v>3.3168799999999999E-3</c:v>
                </c:pt>
                <c:pt idx="46277">
                  <c:v>-5.0401700000000001E-3</c:v>
                </c:pt>
                <c:pt idx="46278">
                  <c:v>-4.9095199999999997E-3</c:v>
                </c:pt>
                <c:pt idx="46279">
                  <c:v>-2.51293E-3</c:v>
                </c:pt>
                <c:pt idx="46280">
                  <c:v>-3.3617E-3</c:v>
                </c:pt>
                <c:pt idx="46281">
                  <c:v>-1.6777E-2</c:v>
                </c:pt>
                <c:pt idx="46282">
                  <c:v>-2.34299E-2</c:v>
                </c:pt>
                <c:pt idx="46283">
                  <c:v>4.8503900000000004E-3</c:v>
                </c:pt>
                <c:pt idx="46284">
                  <c:v>8.5201300000000008E-3</c:v>
                </c:pt>
                <c:pt idx="46285">
                  <c:v>4.3487499999999999E-4</c:v>
                </c:pt>
                <c:pt idx="46286">
                  <c:v>-5.5808999999999997E-3</c:v>
                </c:pt>
                <c:pt idx="46287">
                  <c:v>9.7303400000000005E-3</c:v>
                </c:pt>
                <c:pt idx="46288">
                  <c:v>-2.2445699999999999E-2</c:v>
                </c:pt>
                <c:pt idx="46289">
                  <c:v>7.7552799999999998E-3</c:v>
                </c:pt>
                <c:pt idx="46290">
                  <c:v>-7.13921E-3</c:v>
                </c:pt>
                <c:pt idx="46291">
                  <c:v>-3.3550300000000002E-3</c:v>
                </c:pt>
                <c:pt idx="46292">
                  <c:v>-1.6427000000000001E-2</c:v>
                </c:pt>
                <c:pt idx="46293">
                  <c:v>-6.8855299999999999E-3</c:v>
                </c:pt>
                <c:pt idx="46294">
                  <c:v>-3.0870400000000001E-3</c:v>
                </c:pt>
                <c:pt idx="46295">
                  <c:v>3.6201499999999999E-3</c:v>
                </c:pt>
                <c:pt idx="46296">
                  <c:v>9.3278900000000001E-3</c:v>
                </c:pt>
                <c:pt idx="46297">
                  <c:v>-4.1303599999999996E-3</c:v>
                </c:pt>
                <c:pt idx="46298">
                  <c:v>-8.4104499999999999E-3</c:v>
                </c:pt>
                <c:pt idx="46299">
                  <c:v>-1.5173000000000001E-3</c:v>
                </c:pt>
                <c:pt idx="46300">
                  <c:v>9.5844300000000001E-4</c:v>
                </c:pt>
                <c:pt idx="46301">
                  <c:v>6.5326700000000002E-4</c:v>
                </c:pt>
                <c:pt idx="46302">
                  <c:v>-1.09043E-2</c:v>
                </c:pt>
                <c:pt idx="46303">
                  <c:v>-6.6108699999999996E-3</c:v>
                </c:pt>
                <c:pt idx="46304">
                  <c:v>-6.8788499999999997E-3</c:v>
                </c:pt>
                <c:pt idx="46305">
                  <c:v>-1.5494300000000001E-2</c:v>
                </c:pt>
                <c:pt idx="46306">
                  <c:v>-3.17478E-2</c:v>
                </c:pt>
                <c:pt idx="46307">
                  <c:v>-2.3249599999999999E-2</c:v>
                </c:pt>
                <c:pt idx="46308">
                  <c:v>-3.3645599999999999E-3</c:v>
                </c:pt>
                <c:pt idx="46309">
                  <c:v>-9.0913799999999996E-3</c:v>
                </c:pt>
                <c:pt idx="46310">
                  <c:v>-9.3812900000000005E-3</c:v>
                </c:pt>
                <c:pt idx="46311">
                  <c:v>-2.6194599999999998E-2</c:v>
                </c:pt>
                <c:pt idx="46312">
                  <c:v>-1.19267E-2</c:v>
                </c:pt>
                <c:pt idx="46313">
                  <c:v>-2.64397E-2</c:v>
                </c:pt>
                <c:pt idx="46314">
                  <c:v>-2.2894899999999999E-2</c:v>
                </c:pt>
                <c:pt idx="46315">
                  <c:v>-1.9269000000000001E-2</c:v>
                </c:pt>
                <c:pt idx="46316">
                  <c:v>-1.66521E-2</c:v>
                </c:pt>
                <c:pt idx="46317">
                  <c:v>-2.8792399999999999E-2</c:v>
                </c:pt>
                <c:pt idx="46318">
                  <c:v>-2.0036700000000001E-2</c:v>
                </c:pt>
                <c:pt idx="46319">
                  <c:v>-2.1262199999999998E-2</c:v>
                </c:pt>
                <c:pt idx="46320">
                  <c:v>-1.9291900000000001E-2</c:v>
                </c:pt>
                <c:pt idx="46321">
                  <c:v>-1.65977E-2</c:v>
                </c:pt>
                <c:pt idx="46322">
                  <c:v>-1.9487399999999998E-2</c:v>
                </c:pt>
                <c:pt idx="46323">
                  <c:v>-1.6305E-2</c:v>
                </c:pt>
                <c:pt idx="46324">
                  <c:v>-2.7984599999999998E-2</c:v>
                </c:pt>
                <c:pt idx="46325">
                  <c:v>-2.2972099999999999E-2</c:v>
                </c:pt>
                <c:pt idx="46326">
                  <c:v>-1.9015299999999999E-2</c:v>
                </c:pt>
                <c:pt idx="46327">
                  <c:v>-7.4796699999999999E-3</c:v>
                </c:pt>
                <c:pt idx="46328">
                  <c:v>-1.1184700000000001E-2</c:v>
                </c:pt>
                <c:pt idx="46329">
                  <c:v>-2.7180699999999999E-2</c:v>
                </c:pt>
                <c:pt idx="46330">
                  <c:v>-3.3409099999999997E-2</c:v>
                </c:pt>
                <c:pt idx="46331">
                  <c:v>-3.6044100000000003E-2</c:v>
                </c:pt>
                <c:pt idx="46332">
                  <c:v>-1.74494E-2</c:v>
                </c:pt>
                <c:pt idx="46333">
                  <c:v>-1.7113699999999999E-2</c:v>
                </c:pt>
                <c:pt idx="46334">
                  <c:v>-1.5835800000000001E-2</c:v>
                </c:pt>
                <c:pt idx="46335">
                  <c:v>-2.2276899999999999E-2</c:v>
                </c:pt>
                <c:pt idx="46336">
                  <c:v>-2.0342800000000001E-2</c:v>
                </c:pt>
                <c:pt idx="46337">
                  <c:v>-2.2028900000000001E-2</c:v>
                </c:pt>
                <c:pt idx="46338">
                  <c:v>-2.9712700000000002E-2</c:v>
                </c:pt>
                <c:pt idx="46339">
                  <c:v>-8.9540499999999999E-3</c:v>
                </c:pt>
                <c:pt idx="46340">
                  <c:v>-1.77631E-2</c:v>
                </c:pt>
                <c:pt idx="46341">
                  <c:v>-8.2540500000000006E-3</c:v>
                </c:pt>
                <c:pt idx="46342">
                  <c:v>-2.48051E-2</c:v>
                </c:pt>
                <c:pt idx="46343">
                  <c:v>-2.3893399999999999E-2</c:v>
                </c:pt>
                <c:pt idx="46344">
                  <c:v>-2.21224E-2</c:v>
                </c:pt>
                <c:pt idx="46345">
                  <c:v>-2.3824700000000001E-2</c:v>
                </c:pt>
                <c:pt idx="46346">
                  <c:v>-2.0174999999999998E-2</c:v>
                </c:pt>
                <c:pt idx="46347">
                  <c:v>-3.4235000000000002E-2</c:v>
                </c:pt>
                <c:pt idx="46348">
                  <c:v>-2.6823E-2</c:v>
                </c:pt>
                <c:pt idx="46349">
                  <c:v>-2.5997200000000002E-2</c:v>
                </c:pt>
                <c:pt idx="46350">
                  <c:v>-1.38502E-2</c:v>
                </c:pt>
                <c:pt idx="46351">
                  <c:v>-3.5931600000000001E-2</c:v>
                </c:pt>
                <c:pt idx="46352">
                  <c:v>-2.7615500000000001E-2</c:v>
                </c:pt>
                <c:pt idx="46353">
                  <c:v>-3.0052200000000001E-2</c:v>
                </c:pt>
                <c:pt idx="46354">
                  <c:v>-2.3748399999999999E-2</c:v>
                </c:pt>
                <c:pt idx="46355">
                  <c:v>-2.7131099999999998E-2</c:v>
                </c:pt>
                <c:pt idx="46356">
                  <c:v>-1.9910799999999999E-2</c:v>
                </c:pt>
                <c:pt idx="46357">
                  <c:v>-2.8095200000000001E-2</c:v>
                </c:pt>
                <c:pt idx="46358">
                  <c:v>-1.80559E-2</c:v>
                </c:pt>
                <c:pt idx="46359">
                  <c:v>-2.2226300000000001E-2</c:v>
                </c:pt>
                <c:pt idx="46360">
                  <c:v>-1.7685900000000001E-2</c:v>
                </c:pt>
                <c:pt idx="46361">
                  <c:v>-1.56307E-3</c:v>
                </c:pt>
                <c:pt idx="46362">
                  <c:v>-3.4331300000000002E-2</c:v>
                </c:pt>
                <c:pt idx="46363">
                  <c:v>-2.6487400000000001E-2</c:v>
                </c:pt>
                <c:pt idx="46364">
                  <c:v>-1.24645E-2</c:v>
                </c:pt>
                <c:pt idx="46365">
                  <c:v>-1.37339E-2</c:v>
                </c:pt>
                <c:pt idx="46366">
                  <c:v>-1.9308100000000002E-2</c:v>
                </c:pt>
                <c:pt idx="46367">
                  <c:v>-1.25351E-2</c:v>
                </c:pt>
                <c:pt idx="46368">
                  <c:v>-9.8304699999999991E-3</c:v>
                </c:pt>
                <c:pt idx="46369">
                  <c:v>-1.53761E-2</c:v>
                </c:pt>
                <c:pt idx="46370">
                  <c:v>-3.1377799999999997E-2</c:v>
                </c:pt>
                <c:pt idx="46371">
                  <c:v>-2.4109800000000001E-2</c:v>
                </c:pt>
                <c:pt idx="46372">
                  <c:v>-1.7070800000000001E-2</c:v>
                </c:pt>
                <c:pt idx="46373">
                  <c:v>-1.2238499999999999E-2</c:v>
                </c:pt>
                <c:pt idx="46374">
                  <c:v>-3.7124600000000001E-2</c:v>
                </c:pt>
                <c:pt idx="46375">
                  <c:v>-4.1542099999999998E-2</c:v>
                </c:pt>
                <c:pt idx="46376">
                  <c:v>-1.18198E-2</c:v>
                </c:pt>
                <c:pt idx="46377">
                  <c:v>-2.1936400000000002E-2</c:v>
                </c:pt>
                <c:pt idx="46378">
                  <c:v>-1.39694E-2</c:v>
                </c:pt>
                <c:pt idx="46379">
                  <c:v>-2.00357E-2</c:v>
                </c:pt>
                <c:pt idx="46380">
                  <c:v>-2.3881900000000001E-2</c:v>
                </c:pt>
                <c:pt idx="46381">
                  <c:v>-5.3939799999999996E-3</c:v>
                </c:pt>
                <c:pt idx="46382">
                  <c:v>-2.7871099999999999E-2</c:v>
                </c:pt>
                <c:pt idx="46383">
                  <c:v>-2.38991E-2</c:v>
                </c:pt>
                <c:pt idx="46384">
                  <c:v>-9.9363300000000002E-3</c:v>
                </c:pt>
                <c:pt idx="46385">
                  <c:v>-5.0735500000000002E-4</c:v>
                </c:pt>
                <c:pt idx="46386">
                  <c:v>-1.3408700000000001E-2</c:v>
                </c:pt>
                <c:pt idx="46387">
                  <c:v>-1.8249499999999998E-2</c:v>
                </c:pt>
                <c:pt idx="46388">
                  <c:v>-1.5543E-2</c:v>
                </c:pt>
                <c:pt idx="46389">
                  <c:v>-6.9961499999999996E-3</c:v>
                </c:pt>
                <c:pt idx="46390">
                  <c:v>-1.4925000000000001E-2</c:v>
                </c:pt>
                <c:pt idx="46391">
                  <c:v>-1.7206200000000001E-2</c:v>
                </c:pt>
                <c:pt idx="46392">
                  <c:v>-2.1859199999999999E-2</c:v>
                </c:pt>
                <c:pt idx="46393">
                  <c:v>-1.8267599999999998E-2</c:v>
                </c:pt>
                <c:pt idx="46394">
                  <c:v>-2.46E-2</c:v>
                </c:pt>
                <c:pt idx="46395">
                  <c:v>-1.5166300000000001E-2</c:v>
                </c:pt>
                <c:pt idx="46396">
                  <c:v>-2.9008900000000001E-2</c:v>
                </c:pt>
                <c:pt idx="46397">
                  <c:v>-2.8075200000000002E-2</c:v>
                </c:pt>
                <c:pt idx="46398">
                  <c:v>-3.6368400000000002E-2</c:v>
                </c:pt>
                <c:pt idx="46399">
                  <c:v>-1.8111200000000001E-2</c:v>
                </c:pt>
                <c:pt idx="46400">
                  <c:v>-3.1510400000000001E-2</c:v>
                </c:pt>
                <c:pt idx="46401">
                  <c:v>-1.9167900000000002E-2</c:v>
                </c:pt>
                <c:pt idx="46402">
                  <c:v>-2.7128200000000002E-2</c:v>
                </c:pt>
                <c:pt idx="46403">
                  <c:v>-1.9225099999999998E-2</c:v>
                </c:pt>
                <c:pt idx="46404" formatCode="0.00E+00">
                  <c:v>-1.9810700000000001E-2</c:v>
                </c:pt>
                <c:pt idx="46405">
                  <c:v>-2.0351399999999999E-2</c:v>
                </c:pt>
                <c:pt idx="46406">
                  <c:v>-3.6749799999999999E-2</c:v>
                </c:pt>
                <c:pt idx="46407">
                  <c:v>-3.9513600000000003E-2</c:v>
                </c:pt>
                <c:pt idx="46408">
                  <c:v>-3.9053900000000003E-2</c:v>
                </c:pt>
                <c:pt idx="46409">
                  <c:v>-3.3521700000000001E-2</c:v>
                </c:pt>
                <c:pt idx="46410">
                  <c:v>-3.0714999999999999E-2</c:v>
                </c:pt>
                <c:pt idx="46411">
                  <c:v>-3.5190600000000002E-2</c:v>
                </c:pt>
                <c:pt idx="46412">
                  <c:v>-2.3572900000000001E-2</c:v>
                </c:pt>
                <c:pt idx="46413">
                  <c:v>-3.2401100000000002E-2</c:v>
                </c:pt>
                <c:pt idx="46414">
                  <c:v>-3.7241900000000001E-2</c:v>
                </c:pt>
                <c:pt idx="46415">
                  <c:v>-4.3137599999999998E-2</c:v>
                </c:pt>
                <c:pt idx="46416">
                  <c:v>-3.1564700000000001E-2</c:v>
                </c:pt>
                <c:pt idx="46417">
                  <c:v>-3.3246999999999999E-2</c:v>
                </c:pt>
                <c:pt idx="46418">
                  <c:v>-4.3054599999999998E-2</c:v>
                </c:pt>
                <c:pt idx="46419">
                  <c:v>-4.1454299999999999E-2</c:v>
                </c:pt>
                <c:pt idx="46420">
                  <c:v>-2.70023E-2</c:v>
                </c:pt>
                <c:pt idx="46421">
                  <c:v>-2.7916E-2</c:v>
                </c:pt>
                <c:pt idx="46422">
                  <c:v>-2.4568599999999999E-2</c:v>
                </c:pt>
                <c:pt idx="46423">
                  <c:v>-3.2087299999999999E-2</c:v>
                </c:pt>
                <c:pt idx="46424">
                  <c:v>-2.3833300000000002E-2</c:v>
                </c:pt>
                <c:pt idx="46425">
                  <c:v>-2.3035E-2</c:v>
                </c:pt>
                <c:pt idx="46426">
                  <c:v>-1.13697E-2</c:v>
                </c:pt>
                <c:pt idx="46427">
                  <c:v>-1.32418E-2</c:v>
                </c:pt>
                <c:pt idx="46428">
                  <c:v>-6.0214999999999999E-3</c:v>
                </c:pt>
                <c:pt idx="46429">
                  <c:v>-3.2253299999999999E-2</c:v>
                </c:pt>
                <c:pt idx="46430">
                  <c:v>-2.5966599999999999E-2</c:v>
                </c:pt>
                <c:pt idx="46431">
                  <c:v>-2.2193899999999999E-2</c:v>
                </c:pt>
                <c:pt idx="46432">
                  <c:v>-1.6959200000000001E-2</c:v>
                </c:pt>
                <c:pt idx="46433">
                  <c:v>-3.10888E-2</c:v>
                </c:pt>
                <c:pt idx="46434">
                  <c:v>-3.9755800000000001E-2</c:v>
                </c:pt>
                <c:pt idx="46435">
                  <c:v>-2.2851900000000001E-2</c:v>
                </c:pt>
                <c:pt idx="46436">
                  <c:v>-4.1626900000000001E-2</c:v>
                </c:pt>
                <c:pt idx="46437">
                  <c:v>-2.10371E-2</c:v>
                </c:pt>
                <c:pt idx="46438">
                  <c:v>-4.2632099999999999E-2</c:v>
                </c:pt>
                <c:pt idx="46439">
                  <c:v>-3.42207E-2</c:v>
                </c:pt>
                <c:pt idx="46440">
                  <c:v>-4.1047100000000003E-2</c:v>
                </c:pt>
                <c:pt idx="46441">
                  <c:v>-4.4007299999999999E-2</c:v>
                </c:pt>
                <c:pt idx="46442">
                  <c:v>-2.6903199999999999E-2</c:v>
                </c:pt>
                <c:pt idx="46443">
                  <c:v>-2.9871000000000002E-2</c:v>
                </c:pt>
                <c:pt idx="46444">
                  <c:v>-2.4368299999999999E-2</c:v>
                </c:pt>
                <c:pt idx="46445">
                  <c:v>-3.61176E-2</c:v>
                </c:pt>
                <c:pt idx="46446">
                  <c:v>-3.0454599999999998E-2</c:v>
                </c:pt>
                <c:pt idx="46447">
                  <c:v>-1.7949099999999999E-2</c:v>
                </c:pt>
                <c:pt idx="46448">
                  <c:v>-2.98672E-2</c:v>
                </c:pt>
                <c:pt idx="46449">
                  <c:v>-2.6116400000000001E-2</c:v>
                </c:pt>
                <c:pt idx="46450">
                  <c:v>-3.8691499999999997E-2</c:v>
                </c:pt>
                <c:pt idx="46451">
                  <c:v>-1.6557700000000002E-2</c:v>
                </c:pt>
                <c:pt idx="46452">
                  <c:v>-2.3031200000000002E-2</c:v>
                </c:pt>
                <c:pt idx="46453">
                  <c:v>-3.1998600000000002E-2</c:v>
                </c:pt>
                <c:pt idx="46454">
                  <c:v>-1.7961499999999998E-2</c:v>
                </c:pt>
                <c:pt idx="46455">
                  <c:v>-2.3859999999999999E-2</c:v>
                </c:pt>
                <c:pt idx="46456">
                  <c:v>-6.46782E-3</c:v>
                </c:pt>
                <c:pt idx="46457">
                  <c:v>-3.1980500000000002E-2</c:v>
                </c:pt>
                <c:pt idx="46458">
                  <c:v>-2.2078500000000001E-2</c:v>
                </c:pt>
                <c:pt idx="46459">
                  <c:v>-2.3712199999999999E-2</c:v>
                </c:pt>
                <c:pt idx="46460">
                  <c:v>-3.2385799999999999E-2</c:v>
                </c:pt>
                <c:pt idx="46461">
                  <c:v>-3.3329999999999999E-2</c:v>
                </c:pt>
                <c:pt idx="46462">
                  <c:v>-1.60866E-2</c:v>
                </c:pt>
                <c:pt idx="46463">
                  <c:v>-1.9586599999999999E-2</c:v>
                </c:pt>
                <c:pt idx="46464">
                  <c:v>-1.4550199999999999E-2</c:v>
                </c:pt>
                <c:pt idx="46465">
                  <c:v>-6.2093699999999996E-3</c:v>
                </c:pt>
                <c:pt idx="46466">
                  <c:v>-2.0498300000000001E-2</c:v>
                </c:pt>
                <c:pt idx="46467">
                  <c:v>-1.44434E-2</c:v>
                </c:pt>
                <c:pt idx="46468">
                  <c:v>-2.6694300000000001E-2</c:v>
                </c:pt>
                <c:pt idx="46469">
                  <c:v>-1.47314E-2</c:v>
                </c:pt>
                <c:pt idx="46470">
                  <c:v>-1.69125E-2</c:v>
                </c:pt>
                <c:pt idx="46471">
                  <c:v>-1.72024E-2</c:v>
                </c:pt>
                <c:pt idx="46472">
                  <c:v>-1.8765400000000002E-2</c:v>
                </c:pt>
                <c:pt idx="46473">
                  <c:v>-2.0707099999999999E-2</c:v>
                </c:pt>
                <c:pt idx="46474">
                  <c:v>-1.05696E-2</c:v>
                </c:pt>
                <c:pt idx="46475">
                  <c:v>-1.7097500000000002E-2</c:v>
                </c:pt>
                <c:pt idx="46476">
                  <c:v>-2.1409000000000001E-2</c:v>
                </c:pt>
                <c:pt idx="46477">
                  <c:v>-2.5231400000000001E-2</c:v>
                </c:pt>
                <c:pt idx="46478">
                  <c:v>-2.80533E-2</c:v>
                </c:pt>
                <c:pt idx="46479">
                  <c:v>-2.6165999999999998E-2</c:v>
                </c:pt>
                <c:pt idx="46480">
                  <c:v>-1.8959E-2</c:v>
                </c:pt>
                <c:pt idx="46481">
                  <c:v>-2.09494E-2</c:v>
                </c:pt>
                <c:pt idx="46482">
                  <c:v>-1.3143500000000001E-2</c:v>
                </c:pt>
                <c:pt idx="46483">
                  <c:v>-6.2837600000000002E-3</c:v>
                </c:pt>
                <c:pt idx="46484">
                  <c:v>-6.80447E-3</c:v>
                </c:pt>
                <c:pt idx="46485">
                  <c:v>-1.38378E-3</c:v>
                </c:pt>
                <c:pt idx="46486">
                  <c:v>-1.4049499999999999E-2</c:v>
                </c:pt>
                <c:pt idx="46487">
                  <c:v>-1.9503599999999999E-2</c:v>
                </c:pt>
                <c:pt idx="46488">
                  <c:v>-2.8519599999999999E-2</c:v>
                </c:pt>
                <c:pt idx="46489">
                  <c:v>-1.94912E-2</c:v>
                </c:pt>
                <c:pt idx="46490">
                  <c:v>1.75095E-3</c:v>
                </c:pt>
                <c:pt idx="46491">
                  <c:v>-1.30758E-2</c:v>
                </c:pt>
                <c:pt idx="46492">
                  <c:v>-8.7461499999999994E-3</c:v>
                </c:pt>
                <c:pt idx="46493">
                  <c:v>-8.2311599999999995E-3</c:v>
                </c:pt>
                <c:pt idx="46494">
                  <c:v>-1.6379399999999999E-2</c:v>
                </c:pt>
                <c:pt idx="46495">
                  <c:v>-6.4754499999999998E-3</c:v>
                </c:pt>
                <c:pt idx="46496">
                  <c:v>-1.7911900000000001E-2</c:v>
                </c:pt>
                <c:pt idx="46497">
                  <c:v>-7.3099100000000002E-3</c:v>
                </c:pt>
                <c:pt idx="46498">
                  <c:v>-1.7703099999999999E-2</c:v>
                </c:pt>
                <c:pt idx="46499">
                  <c:v>-2.3298300000000001E-2</c:v>
                </c:pt>
                <c:pt idx="46500">
                  <c:v>-1.2845000000000001E-2</c:v>
                </c:pt>
                <c:pt idx="46501">
                  <c:v>-1.1824599999999999E-2</c:v>
                </c:pt>
                <c:pt idx="46502">
                  <c:v>-9.0227099999999998E-3</c:v>
                </c:pt>
                <c:pt idx="46503">
                  <c:v>-2.4828900000000001E-2</c:v>
                </c:pt>
                <c:pt idx="46504">
                  <c:v>-2.4684899999999999E-2</c:v>
                </c:pt>
                <c:pt idx="46505">
                  <c:v>-1.7807E-2</c:v>
                </c:pt>
                <c:pt idx="46506">
                  <c:v>-8.9216199999999999E-3</c:v>
                </c:pt>
                <c:pt idx="46507">
                  <c:v>-1.8044500000000002E-2</c:v>
                </c:pt>
                <c:pt idx="46508">
                  <c:v>-9.4318400000000004E-3</c:v>
                </c:pt>
                <c:pt idx="46509">
                  <c:v>-1.1598600000000001E-2</c:v>
                </c:pt>
                <c:pt idx="46510">
                  <c:v>-2.87075E-2</c:v>
                </c:pt>
                <c:pt idx="46511">
                  <c:v>-3.7034999999999998E-2</c:v>
                </c:pt>
                <c:pt idx="46512">
                  <c:v>-1.8301999999999999E-2</c:v>
                </c:pt>
                <c:pt idx="46513">
                  <c:v>-1.25895E-2</c:v>
                </c:pt>
                <c:pt idx="46514">
                  <c:v>-1.4878300000000001E-2</c:v>
                </c:pt>
                <c:pt idx="46515">
                  <c:v>-3.9154099999999997E-2</c:v>
                </c:pt>
                <c:pt idx="46516">
                  <c:v>-2.8090500000000001E-2</c:v>
                </c:pt>
                <c:pt idx="46517">
                  <c:v>-3.7931399999999997E-2</c:v>
                </c:pt>
                <c:pt idx="46518">
                  <c:v>-1.2146000000000001E-2</c:v>
                </c:pt>
                <c:pt idx="46519">
                  <c:v>-2.2107100000000001E-2</c:v>
                </c:pt>
                <c:pt idx="46520">
                  <c:v>-1.4630300000000001E-2</c:v>
                </c:pt>
                <c:pt idx="46521">
                  <c:v>-2.8799100000000001E-2</c:v>
                </c:pt>
                <c:pt idx="46522">
                  <c:v>-9.4480499999999995E-3</c:v>
                </c:pt>
                <c:pt idx="46523">
                  <c:v>-5.1870299999999996E-3</c:v>
                </c:pt>
                <c:pt idx="46524">
                  <c:v>-8.5020100000000008E-3</c:v>
                </c:pt>
                <c:pt idx="46525">
                  <c:v>2.4423600000000002E-3</c:v>
                </c:pt>
                <c:pt idx="46526">
                  <c:v>-1.9115400000000001E-2</c:v>
                </c:pt>
                <c:pt idx="46527">
                  <c:v>-1.0838499999999999E-2</c:v>
                </c:pt>
                <c:pt idx="46528">
                  <c:v>1.96419E-2</c:v>
                </c:pt>
                <c:pt idx="46529">
                  <c:v>-1.2683900000000001E-3</c:v>
                </c:pt>
                <c:pt idx="46530">
                  <c:v>6.6309000000000003E-3</c:v>
                </c:pt>
                <c:pt idx="46531">
                  <c:v>-6.6680899999999998E-3</c:v>
                </c:pt>
                <c:pt idx="46532">
                  <c:v>9.66072E-4</c:v>
                </c:pt>
                <c:pt idx="46533">
                  <c:v>1.29786E-2</c:v>
                </c:pt>
                <c:pt idx="46534">
                  <c:v>2.0027199999999999E-3</c:v>
                </c:pt>
                <c:pt idx="46535">
                  <c:v>1.06716E-2</c:v>
                </c:pt>
                <c:pt idx="46536">
                  <c:v>6.6223100000000002E-3</c:v>
                </c:pt>
                <c:pt idx="46537">
                  <c:v>5.6133299999999997E-3</c:v>
                </c:pt>
                <c:pt idx="46538">
                  <c:v>1.40333E-2</c:v>
                </c:pt>
                <c:pt idx="46539">
                  <c:v>7.0161800000000003E-3</c:v>
                </c:pt>
                <c:pt idx="46540">
                  <c:v>2.8286000000000001E-3</c:v>
                </c:pt>
                <c:pt idx="46541">
                  <c:v>2.5253300000000001E-3</c:v>
                </c:pt>
                <c:pt idx="46542">
                  <c:v>1.69172E-2</c:v>
                </c:pt>
                <c:pt idx="46543">
                  <c:v>1.2080199999999999E-2</c:v>
                </c:pt>
                <c:pt idx="46544">
                  <c:v>1.09549E-2</c:v>
                </c:pt>
                <c:pt idx="46545">
                  <c:v>4.6443899999999998E-4</c:v>
                </c:pt>
                <c:pt idx="46546">
                  <c:v>1.0777500000000001E-2</c:v>
                </c:pt>
                <c:pt idx="46547">
                  <c:v>2.7942700000000002E-3</c:v>
                </c:pt>
                <c:pt idx="46548">
                  <c:v>-6.7853899999999997E-3</c:v>
                </c:pt>
                <c:pt idx="46549">
                  <c:v>3.0221900000000001E-3</c:v>
                </c:pt>
                <c:pt idx="46550">
                  <c:v>-5.0840399999999997E-3</c:v>
                </c:pt>
                <c:pt idx="46551">
                  <c:v>1.18637E-3</c:v>
                </c:pt>
                <c:pt idx="46552">
                  <c:v>-2.8600700000000001E-3</c:v>
                </c:pt>
                <c:pt idx="46553">
                  <c:v>3.7479400000000002E-4</c:v>
                </c:pt>
                <c:pt idx="46554">
                  <c:v>4.9877200000000002E-3</c:v>
                </c:pt>
                <c:pt idx="46555">
                  <c:v>-2.0427700000000002E-3</c:v>
                </c:pt>
                <c:pt idx="46556">
                  <c:v>-3.50666E-3</c:v>
                </c:pt>
                <c:pt idx="46557">
                  <c:v>3.4322699999999999E-3</c:v>
                </c:pt>
                <c:pt idx="46558">
                  <c:v>-2.96021E-3</c:v>
                </c:pt>
                <c:pt idx="46559">
                  <c:v>7.47395E-3</c:v>
                </c:pt>
                <c:pt idx="46560">
                  <c:v>-5.6562399999999999E-3</c:v>
                </c:pt>
                <c:pt idx="46561">
                  <c:v>8.6021399999999994E-3</c:v>
                </c:pt>
                <c:pt idx="46562">
                  <c:v>6.5794E-3</c:v>
                </c:pt>
                <c:pt idx="46563">
                  <c:v>8.4896099999999999E-3</c:v>
                </c:pt>
                <c:pt idx="46564">
                  <c:v>8.0118199999999994E-3</c:v>
                </c:pt>
                <c:pt idx="46565">
                  <c:v>9.4728499999999997E-3</c:v>
                </c:pt>
                <c:pt idx="46566">
                  <c:v>2.35462E-3</c:v>
                </c:pt>
                <c:pt idx="46567">
                  <c:v>1.4305100000000001E-3</c:v>
                </c:pt>
                <c:pt idx="46568">
                  <c:v>3.0031200000000002E-3</c:v>
                </c:pt>
                <c:pt idx="46569">
                  <c:v>-2.1171599999999999E-3</c:v>
                </c:pt>
                <c:pt idx="46570">
                  <c:v>3.85952E-3</c:v>
                </c:pt>
                <c:pt idx="46571">
                  <c:v>2.51484E-3</c:v>
                </c:pt>
                <c:pt idx="46572">
                  <c:v>2.4541899999999998E-2</c:v>
                </c:pt>
                <c:pt idx="46573">
                  <c:v>2.1848700000000002E-3</c:v>
                </c:pt>
                <c:pt idx="46574">
                  <c:v>1.42326E-2</c:v>
                </c:pt>
                <c:pt idx="46575">
                  <c:v>-5.2566499999999999E-3</c:v>
                </c:pt>
                <c:pt idx="46576">
                  <c:v>6.3009299999999997E-3</c:v>
                </c:pt>
                <c:pt idx="46577">
                  <c:v>3.3197399999999998E-3</c:v>
                </c:pt>
                <c:pt idx="46578">
                  <c:v>-1.03827E-2</c:v>
                </c:pt>
                <c:pt idx="46579">
                  <c:v>-9.2697100000000004E-3</c:v>
                </c:pt>
                <c:pt idx="46580">
                  <c:v>7.4481999999999999E-4</c:v>
                </c:pt>
                <c:pt idx="46581">
                  <c:v>5.1412599999999999E-3</c:v>
                </c:pt>
                <c:pt idx="46582">
                  <c:v>3.3397700000000002E-3</c:v>
                </c:pt>
                <c:pt idx="46583">
                  <c:v>1.3149299999999999E-2</c:v>
                </c:pt>
                <c:pt idx="46584">
                  <c:v>-2.2020299999999998E-3</c:v>
                </c:pt>
                <c:pt idx="46585">
                  <c:v>9.0169900000000008E-3</c:v>
                </c:pt>
                <c:pt idx="46586">
                  <c:v>3.9863600000000001E-4</c:v>
                </c:pt>
                <c:pt idx="46587">
                  <c:v>1.8348699999999999E-3</c:v>
                </c:pt>
                <c:pt idx="46588">
                  <c:v>1.4866799999999999E-2</c:v>
                </c:pt>
                <c:pt idx="46589">
                  <c:v>2.3706399999999999E-2</c:v>
                </c:pt>
                <c:pt idx="46590">
                  <c:v>2.3589100000000002E-2</c:v>
                </c:pt>
                <c:pt idx="46591">
                  <c:v>1.78823E-2</c:v>
                </c:pt>
                <c:pt idx="46592">
                  <c:v>1.9307100000000001E-2</c:v>
                </c:pt>
                <c:pt idx="46593">
                  <c:v>1.7314E-2</c:v>
                </c:pt>
                <c:pt idx="46594">
                  <c:v>1.7239600000000001E-2</c:v>
                </c:pt>
                <c:pt idx="46595">
                  <c:v>1.9259499999999999E-2</c:v>
                </c:pt>
                <c:pt idx="46596">
                  <c:v>6.2951999999999999E-3</c:v>
                </c:pt>
                <c:pt idx="46597">
                  <c:v>2.8183E-2</c:v>
                </c:pt>
                <c:pt idx="46598">
                  <c:v>1.59569E-2</c:v>
                </c:pt>
                <c:pt idx="46599">
                  <c:v>3.3911700000000003E-2</c:v>
                </c:pt>
                <c:pt idx="46600">
                  <c:v>1.7724E-2</c:v>
                </c:pt>
                <c:pt idx="46601">
                  <c:v>4.1153000000000002E-2</c:v>
                </c:pt>
                <c:pt idx="46602">
                  <c:v>4.4662500000000001E-2</c:v>
                </c:pt>
                <c:pt idx="46603">
                  <c:v>1.6477599999999998E-2</c:v>
                </c:pt>
                <c:pt idx="46604">
                  <c:v>2.9343600000000001E-2</c:v>
                </c:pt>
                <c:pt idx="46605">
                  <c:v>3.16315E-2</c:v>
                </c:pt>
                <c:pt idx="46606">
                  <c:v>5.4021800000000002E-2</c:v>
                </c:pt>
                <c:pt idx="46607">
                  <c:v>2.1829600000000001E-2</c:v>
                </c:pt>
                <c:pt idx="46608">
                  <c:v>1.90496E-2</c:v>
                </c:pt>
                <c:pt idx="46609">
                  <c:v>3.7543300000000002E-2</c:v>
                </c:pt>
                <c:pt idx="46610">
                  <c:v>3.00407E-2</c:v>
                </c:pt>
                <c:pt idx="46611">
                  <c:v>1.7219499999999999E-2</c:v>
                </c:pt>
                <c:pt idx="46612">
                  <c:v>2.2684099999999999E-2</c:v>
                </c:pt>
                <c:pt idx="46613">
                  <c:v>2.2920599999999999E-2</c:v>
                </c:pt>
                <c:pt idx="46614">
                  <c:v>2.5984799999999999E-2</c:v>
                </c:pt>
                <c:pt idx="46615">
                  <c:v>2.5135000000000001E-2</c:v>
                </c:pt>
                <c:pt idx="46616">
                  <c:v>2.2135700000000001E-2</c:v>
                </c:pt>
                <c:pt idx="46617">
                  <c:v>1.40696E-2</c:v>
                </c:pt>
                <c:pt idx="46618">
                  <c:v>2.7928399999999999E-2</c:v>
                </c:pt>
                <c:pt idx="46619">
                  <c:v>7.1697200000000001E-3</c:v>
                </c:pt>
                <c:pt idx="46620">
                  <c:v>1.34048E-2</c:v>
                </c:pt>
                <c:pt idx="46621">
                  <c:v>1.20153E-2</c:v>
                </c:pt>
                <c:pt idx="46622">
                  <c:v>3.21865E-2</c:v>
                </c:pt>
                <c:pt idx="46623">
                  <c:v>6.2007900000000003E-3</c:v>
                </c:pt>
                <c:pt idx="46624">
                  <c:v>1.5641200000000001E-2</c:v>
                </c:pt>
                <c:pt idx="46625">
                  <c:v>2.2584E-2</c:v>
                </c:pt>
                <c:pt idx="46626">
                  <c:v>2.89173E-2</c:v>
                </c:pt>
                <c:pt idx="46627">
                  <c:v>7.8058199999999998E-3</c:v>
                </c:pt>
                <c:pt idx="46628">
                  <c:v>1.4305099999999999E-2</c:v>
                </c:pt>
                <c:pt idx="46629">
                  <c:v>1.11961E-2</c:v>
                </c:pt>
                <c:pt idx="46630">
                  <c:v>2.10323E-2</c:v>
                </c:pt>
                <c:pt idx="46631">
                  <c:v>2.2785199999999999E-2</c:v>
                </c:pt>
                <c:pt idx="46632">
                  <c:v>1.46074E-2</c:v>
                </c:pt>
                <c:pt idx="46633">
                  <c:v>2.3961099999999999E-2</c:v>
                </c:pt>
                <c:pt idx="46634">
                  <c:v>2.3643500000000001E-2</c:v>
                </c:pt>
                <c:pt idx="46635">
                  <c:v>4.25701E-2</c:v>
                </c:pt>
                <c:pt idx="46636">
                  <c:v>2.0730999999999999E-2</c:v>
                </c:pt>
                <c:pt idx="46637">
                  <c:v>2.5317200000000002E-2</c:v>
                </c:pt>
                <c:pt idx="46638">
                  <c:v>3.8423499999999999E-2</c:v>
                </c:pt>
                <c:pt idx="46639">
                  <c:v>2.3590099999999999E-2</c:v>
                </c:pt>
                <c:pt idx="46640">
                  <c:v>2.45142E-2</c:v>
                </c:pt>
                <c:pt idx="46641">
                  <c:v>4.2053199999999999E-2</c:v>
                </c:pt>
                <c:pt idx="46642">
                  <c:v>2.3075100000000001E-2</c:v>
                </c:pt>
                <c:pt idx="46643">
                  <c:v>4.0445299999999997E-2</c:v>
                </c:pt>
                <c:pt idx="46644">
                  <c:v>3.22876E-2</c:v>
                </c:pt>
                <c:pt idx="46645">
                  <c:v>4.2919199999999998E-2</c:v>
                </c:pt>
                <c:pt idx="46646">
                  <c:v>3.9794000000000003E-2</c:v>
                </c:pt>
                <c:pt idx="46647">
                  <c:v>3.4374200000000001E-2</c:v>
                </c:pt>
                <c:pt idx="46648">
                  <c:v>4.4619600000000002E-2</c:v>
                </c:pt>
                <c:pt idx="46649">
                  <c:v>2.5263799999999999E-2</c:v>
                </c:pt>
                <c:pt idx="46650">
                  <c:v>3.9055800000000002E-2</c:v>
                </c:pt>
                <c:pt idx="46651">
                  <c:v>3.1563800000000003E-2</c:v>
                </c:pt>
                <c:pt idx="46652">
                  <c:v>4.5103999999999998E-2</c:v>
                </c:pt>
                <c:pt idx="46653">
                  <c:v>2.5595699999999999E-2</c:v>
                </c:pt>
                <c:pt idx="46654">
                  <c:v>3.5941099999999997E-2</c:v>
                </c:pt>
                <c:pt idx="46655">
                  <c:v>4.0731400000000001E-2</c:v>
                </c:pt>
                <c:pt idx="46656">
                  <c:v>3.5386099999999997E-2</c:v>
                </c:pt>
                <c:pt idx="46657">
                  <c:v>2.3900999999999999E-2</c:v>
                </c:pt>
                <c:pt idx="46658">
                  <c:v>3.2348599999999998E-2</c:v>
                </c:pt>
                <c:pt idx="46659">
                  <c:v>3.8506499999999999E-2</c:v>
                </c:pt>
                <c:pt idx="46660">
                  <c:v>3.5976399999999999E-2</c:v>
                </c:pt>
                <c:pt idx="46661">
                  <c:v>3.3217400000000001E-2</c:v>
                </c:pt>
                <c:pt idx="46662">
                  <c:v>3.7474599999999997E-2</c:v>
                </c:pt>
                <c:pt idx="46663">
                  <c:v>3.7976299999999998E-2</c:v>
                </c:pt>
                <c:pt idx="46664">
                  <c:v>2.6196500000000001E-2</c:v>
                </c:pt>
                <c:pt idx="46665">
                  <c:v>3.7681600000000003E-2</c:v>
                </c:pt>
                <c:pt idx="46666">
                  <c:v>2.90861E-2</c:v>
                </c:pt>
                <c:pt idx="46667">
                  <c:v>3.1919500000000003E-2</c:v>
                </c:pt>
                <c:pt idx="46668">
                  <c:v>3.8098300000000002E-2</c:v>
                </c:pt>
                <c:pt idx="46669">
                  <c:v>3.9887400000000003E-2</c:v>
                </c:pt>
                <c:pt idx="46670">
                  <c:v>4.05207E-2</c:v>
                </c:pt>
                <c:pt idx="46671">
                  <c:v>3.3369099999999999E-2</c:v>
                </c:pt>
                <c:pt idx="46672">
                  <c:v>3.0947700000000002E-2</c:v>
                </c:pt>
                <c:pt idx="46673">
                  <c:v>2.3822800000000002E-2</c:v>
                </c:pt>
                <c:pt idx="46674">
                  <c:v>3.6874799999999999E-2</c:v>
                </c:pt>
                <c:pt idx="46675">
                  <c:v>3.1762100000000001E-2</c:v>
                </c:pt>
                <c:pt idx="46676">
                  <c:v>3.7386900000000001E-2</c:v>
                </c:pt>
                <c:pt idx="46677">
                  <c:v>3.6237699999999998E-2</c:v>
                </c:pt>
                <c:pt idx="46678">
                  <c:v>1.9739199999999998E-2</c:v>
                </c:pt>
                <c:pt idx="46679">
                  <c:v>1.9904100000000001E-2</c:v>
                </c:pt>
                <c:pt idx="46680">
                  <c:v>2.1246000000000001E-2</c:v>
                </c:pt>
                <c:pt idx="46681">
                  <c:v>2.9100399999999998E-2</c:v>
                </c:pt>
                <c:pt idx="46682">
                  <c:v>1.5681299999999999E-2</c:v>
                </c:pt>
                <c:pt idx="46683">
                  <c:v>2.3086499999999999E-2</c:v>
                </c:pt>
                <c:pt idx="46684">
                  <c:v>6.3829400000000001E-3</c:v>
                </c:pt>
                <c:pt idx="46685">
                  <c:v>4.7464400000000002E-3</c:v>
                </c:pt>
                <c:pt idx="46686">
                  <c:v>1.34926E-2</c:v>
                </c:pt>
                <c:pt idx="46687">
                  <c:v>1.40991E-2</c:v>
                </c:pt>
                <c:pt idx="46688">
                  <c:v>1.1544199999999999E-2</c:v>
                </c:pt>
                <c:pt idx="46689">
                  <c:v>2.5425000000000001E-3</c:v>
                </c:pt>
                <c:pt idx="46690">
                  <c:v>9.1266600000000002E-4</c:v>
                </c:pt>
                <c:pt idx="46691">
                  <c:v>2.4779300000000001E-2</c:v>
                </c:pt>
                <c:pt idx="46692">
                  <c:v>1.1151299999999999E-2</c:v>
                </c:pt>
                <c:pt idx="46693">
                  <c:v>2.7083400000000001E-2</c:v>
                </c:pt>
                <c:pt idx="46694">
                  <c:v>2.3859000000000002E-2</c:v>
                </c:pt>
                <c:pt idx="46695">
                  <c:v>2.5253299999999999E-2</c:v>
                </c:pt>
                <c:pt idx="46696">
                  <c:v>2.6684800000000002E-2</c:v>
                </c:pt>
                <c:pt idx="46697">
                  <c:v>2.0319E-2</c:v>
                </c:pt>
                <c:pt idx="46698">
                  <c:v>3.4632700000000002E-2</c:v>
                </c:pt>
                <c:pt idx="46699">
                  <c:v>3.6083200000000003E-2</c:v>
                </c:pt>
                <c:pt idx="46700">
                  <c:v>3.4358E-2</c:v>
                </c:pt>
                <c:pt idx="46701">
                  <c:v>4.4380200000000002E-2</c:v>
                </c:pt>
                <c:pt idx="46702">
                  <c:v>4.9337399999999997E-2</c:v>
                </c:pt>
                <c:pt idx="46703">
                  <c:v>3.3822100000000001E-2</c:v>
                </c:pt>
                <c:pt idx="46704">
                  <c:v>4.3516199999999998E-2</c:v>
                </c:pt>
                <c:pt idx="46705">
                  <c:v>3.8583800000000001E-2</c:v>
                </c:pt>
                <c:pt idx="46706">
                  <c:v>5.1346799999999998E-2</c:v>
                </c:pt>
                <c:pt idx="46707">
                  <c:v>3.0237199999999999E-2</c:v>
                </c:pt>
                <c:pt idx="46708">
                  <c:v>3.2767299999999999E-2</c:v>
                </c:pt>
                <c:pt idx="46709">
                  <c:v>2.7886399999999999E-2</c:v>
                </c:pt>
                <c:pt idx="46710">
                  <c:v>3.3071499999999997E-2</c:v>
                </c:pt>
                <c:pt idx="46711">
                  <c:v>3.0096100000000001E-2</c:v>
                </c:pt>
                <c:pt idx="46712">
                  <c:v>3.5845799999999997E-2</c:v>
                </c:pt>
                <c:pt idx="46713">
                  <c:v>2.6162100000000001E-2</c:v>
                </c:pt>
                <c:pt idx="46714">
                  <c:v>2.8547300000000001E-2</c:v>
                </c:pt>
                <c:pt idx="46715">
                  <c:v>3.2522200000000001E-2</c:v>
                </c:pt>
                <c:pt idx="46716">
                  <c:v>3.3916500000000002E-2</c:v>
                </c:pt>
                <c:pt idx="46717">
                  <c:v>2.0851100000000001E-2</c:v>
                </c:pt>
                <c:pt idx="46718">
                  <c:v>3.4081500000000001E-2</c:v>
                </c:pt>
                <c:pt idx="46719">
                  <c:v>2.6957499999999999E-2</c:v>
                </c:pt>
                <c:pt idx="46720">
                  <c:v>3.0517599999999999E-2</c:v>
                </c:pt>
                <c:pt idx="46721">
                  <c:v>2.8846699999999999E-2</c:v>
                </c:pt>
                <c:pt idx="46722">
                  <c:v>3.4593600000000002E-2</c:v>
                </c:pt>
                <c:pt idx="46723">
                  <c:v>2.6481600000000001E-2</c:v>
                </c:pt>
                <c:pt idx="46724">
                  <c:v>3.0644399999999999E-2</c:v>
                </c:pt>
                <c:pt idx="46725">
                  <c:v>2.3388900000000001E-2</c:v>
                </c:pt>
                <c:pt idx="46726">
                  <c:v>1.97945E-2</c:v>
                </c:pt>
                <c:pt idx="46727">
                  <c:v>3.59545E-2</c:v>
                </c:pt>
                <c:pt idx="46728">
                  <c:v>1.194E-3</c:v>
                </c:pt>
                <c:pt idx="46729">
                  <c:v>1.8918999999999998E-2</c:v>
                </c:pt>
                <c:pt idx="46730">
                  <c:v>2.349E-2</c:v>
                </c:pt>
                <c:pt idx="46731">
                  <c:v>3.2722500000000002E-2</c:v>
                </c:pt>
                <c:pt idx="46732">
                  <c:v>1.1344E-2</c:v>
                </c:pt>
                <c:pt idx="46733">
                  <c:v>3.6427500000000002E-2</c:v>
                </c:pt>
                <c:pt idx="46734">
                  <c:v>7.3137300000000001E-3</c:v>
                </c:pt>
                <c:pt idx="46735">
                  <c:v>1.9282299999999999E-2</c:v>
                </c:pt>
                <c:pt idx="46736">
                  <c:v>1.39103E-2</c:v>
                </c:pt>
                <c:pt idx="46737">
                  <c:v>2.57702E-2</c:v>
                </c:pt>
                <c:pt idx="46738">
                  <c:v>3.3758200000000002E-2</c:v>
                </c:pt>
                <c:pt idx="46739">
                  <c:v>2.7496300000000001E-2</c:v>
                </c:pt>
                <c:pt idx="46740">
                  <c:v>3.8871799999999998E-2</c:v>
                </c:pt>
                <c:pt idx="46741">
                  <c:v>2.1848699999999999E-2</c:v>
                </c:pt>
                <c:pt idx="46742">
                  <c:v>3.7905700000000001E-2</c:v>
                </c:pt>
                <c:pt idx="46743">
                  <c:v>3.3537900000000002E-2</c:v>
                </c:pt>
                <c:pt idx="46744">
                  <c:v>2.8993600000000001E-2</c:v>
                </c:pt>
                <c:pt idx="46745">
                  <c:v>2.4110800000000002E-2</c:v>
                </c:pt>
                <c:pt idx="46746">
                  <c:v>2.85521E-2</c:v>
                </c:pt>
                <c:pt idx="46747">
                  <c:v>3.4892100000000002E-2</c:v>
                </c:pt>
                <c:pt idx="46748">
                  <c:v>3.4990300000000002E-2</c:v>
                </c:pt>
                <c:pt idx="46749">
                  <c:v>2.7511600000000001E-2</c:v>
                </c:pt>
                <c:pt idx="46750">
                  <c:v>4.5206999999999997E-2</c:v>
                </c:pt>
                <c:pt idx="46751">
                  <c:v>3.7786500000000001E-2</c:v>
                </c:pt>
                <c:pt idx="46752">
                  <c:v>2.0638500000000001E-2</c:v>
                </c:pt>
                <c:pt idx="46753">
                  <c:v>1.8665299999999999E-2</c:v>
                </c:pt>
                <c:pt idx="46754">
                  <c:v>3.2256100000000003E-2</c:v>
                </c:pt>
                <c:pt idx="46755">
                  <c:v>3.4445799999999999E-2</c:v>
                </c:pt>
                <c:pt idx="46756">
                  <c:v>2.04821E-2</c:v>
                </c:pt>
                <c:pt idx="46757">
                  <c:v>2.1285999999999999E-2</c:v>
                </c:pt>
                <c:pt idx="46758">
                  <c:v>2.5651899999999998E-2</c:v>
                </c:pt>
                <c:pt idx="46759">
                  <c:v>1.87464E-2</c:v>
                </c:pt>
                <c:pt idx="46760">
                  <c:v>1.7414099999999998E-2</c:v>
                </c:pt>
                <c:pt idx="46761">
                  <c:v>3.0436499999999998E-2</c:v>
                </c:pt>
                <c:pt idx="46762">
                  <c:v>2.9744099999999999E-2</c:v>
                </c:pt>
                <c:pt idx="46763">
                  <c:v>1.8496499999999999E-2</c:v>
                </c:pt>
                <c:pt idx="46764">
                  <c:v>2.3661600000000001E-2</c:v>
                </c:pt>
                <c:pt idx="46765">
                  <c:v>2.8403299999999999E-2</c:v>
                </c:pt>
                <c:pt idx="46766">
                  <c:v>2.3848500000000002E-2</c:v>
                </c:pt>
                <c:pt idx="46767">
                  <c:v>2.73972E-2</c:v>
                </c:pt>
                <c:pt idx="46768">
                  <c:v>3.4325599999999998E-2</c:v>
                </c:pt>
                <c:pt idx="46769">
                  <c:v>1.9096399999999999E-2</c:v>
                </c:pt>
                <c:pt idx="46770">
                  <c:v>1.9626600000000001E-2</c:v>
                </c:pt>
                <c:pt idx="46771">
                  <c:v>2.26955E-2</c:v>
                </c:pt>
                <c:pt idx="46772">
                  <c:v>1.8910400000000001E-2</c:v>
                </c:pt>
                <c:pt idx="46773">
                  <c:v>1.3649E-2</c:v>
                </c:pt>
                <c:pt idx="46774">
                  <c:v>2.63538E-2</c:v>
                </c:pt>
                <c:pt idx="46775">
                  <c:v>1.5766100000000002E-2</c:v>
                </c:pt>
                <c:pt idx="46776">
                  <c:v>3.3750500000000003E-2</c:v>
                </c:pt>
                <c:pt idx="46777">
                  <c:v>1.44587E-2</c:v>
                </c:pt>
                <c:pt idx="46778">
                  <c:v>1.6830399999999999E-2</c:v>
                </c:pt>
                <c:pt idx="46779">
                  <c:v>1.8314400000000002E-2</c:v>
                </c:pt>
                <c:pt idx="46780">
                  <c:v>9.3421900000000002E-3</c:v>
                </c:pt>
                <c:pt idx="46781">
                  <c:v>1.5839599999999999E-2</c:v>
                </c:pt>
                <c:pt idx="46782">
                  <c:v>1.7478899999999999E-2</c:v>
                </c:pt>
                <c:pt idx="46783">
                  <c:v>1.7776500000000001E-2</c:v>
                </c:pt>
                <c:pt idx="46784">
                  <c:v>2.3587199999999999E-2</c:v>
                </c:pt>
                <c:pt idx="46785">
                  <c:v>2.1423299999999999E-2</c:v>
                </c:pt>
                <c:pt idx="46786">
                  <c:v>5.9118299999999999E-3</c:v>
                </c:pt>
                <c:pt idx="46787">
                  <c:v>3.0013100000000001E-2</c:v>
                </c:pt>
                <c:pt idx="46788">
                  <c:v>1.13697E-2</c:v>
                </c:pt>
                <c:pt idx="46789">
                  <c:v>2.8285000000000001E-2</c:v>
                </c:pt>
                <c:pt idx="46790">
                  <c:v>7.8639999999999995E-3</c:v>
                </c:pt>
                <c:pt idx="46791">
                  <c:v>4.9171400000000004E-3</c:v>
                </c:pt>
                <c:pt idx="46792">
                  <c:v>9.2191700000000005E-3</c:v>
                </c:pt>
                <c:pt idx="46793">
                  <c:v>2.2579200000000001E-2</c:v>
                </c:pt>
                <c:pt idx="46794">
                  <c:v>2.3666400000000001E-2</c:v>
                </c:pt>
                <c:pt idx="46795">
                  <c:v>7.0562400000000001E-3</c:v>
                </c:pt>
                <c:pt idx="46796">
                  <c:v>1.3024300000000001E-2</c:v>
                </c:pt>
                <c:pt idx="46797">
                  <c:v>1.1941E-2</c:v>
                </c:pt>
                <c:pt idx="46798">
                  <c:v>8.9740800000000004E-4</c:v>
                </c:pt>
                <c:pt idx="46799">
                  <c:v>8.0108600000000001E-4</c:v>
                </c:pt>
                <c:pt idx="46800">
                  <c:v>1.2293800000000001E-2</c:v>
                </c:pt>
                <c:pt idx="46801">
                  <c:v>9.0846999999999994E-3</c:v>
                </c:pt>
                <c:pt idx="46802">
                  <c:v>8.8729900000000007E-3</c:v>
                </c:pt>
                <c:pt idx="46803">
                  <c:v>6.4229999999999999E-3</c:v>
                </c:pt>
                <c:pt idx="46804">
                  <c:v>-9.07612E-3</c:v>
                </c:pt>
                <c:pt idx="46805">
                  <c:v>6.1502500000000003E-3</c:v>
                </c:pt>
                <c:pt idx="46806">
                  <c:v>-7.9841600000000006E-3</c:v>
                </c:pt>
                <c:pt idx="46807">
                  <c:v>1.23558E-2</c:v>
                </c:pt>
                <c:pt idx="46808">
                  <c:v>1.2016299999999999E-4</c:v>
                </c:pt>
                <c:pt idx="46809">
                  <c:v>-1.95313E-3</c:v>
                </c:pt>
                <c:pt idx="46810">
                  <c:v>1.0115600000000001E-2</c:v>
                </c:pt>
                <c:pt idx="46811">
                  <c:v>1.1941E-2</c:v>
                </c:pt>
                <c:pt idx="46812">
                  <c:v>6.3056900000000001E-3</c:v>
                </c:pt>
                <c:pt idx="46813">
                  <c:v>1.5748000000000002E-2</c:v>
                </c:pt>
                <c:pt idx="46814">
                  <c:v>2.2994000000000001E-2</c:v>
                </c:pt>
                <c:pt idx="46815">
                  <c:v>1.32885E-2</c:v>
                </c:pt>
                <c:pt idx="46816">
                  <c:v>4.3830900000000001E-3</c:v>
                </c:pt>
                <c:pt idx="46817">
                  <c:v>9.4203900000000007E-3</c:v>
                </c:pt>
                <c:pt idx="46818">
                  <c:v>1.53294E-2</c:v>
                </c:pt>
                <c:pt idx="46819">
                  <c:v>-4.8275000000000002E-3</c:v>
                </c:pt>
                <c:pt idx="46820">
                  <c:v>1.85671E-2</c:v>
                </c:pt>
                <c:pt idx="46821">
                  <c:v>2.3011199999999999E-2</c:v>
                </c:pt>
                <c:pt idx="46822">
                  <c:v>9.0274799999999992E-3</c:v>
                </c:pt>
                <c:pt idx="46823">
                  <c:v>-6.83784E-4</c:v>
                </c:pt>
                <c:pt idx="46824">
                  <c:v>-7.9917900000000001E-4</c:v>
                </c:pt>
                <c:pt idx="46825">
                  <c:v>-5.1431699999999999E-3</c:v>
                </c:pt>
                <c:pt idx="46826">
                  <c:v>1.22986E-2</c:v>
                </c:pt>
                <c:pt idx="46827">
                  <c:v>-1.1510800000000001E-3</c:v>
                </c:pt>
                <c:pt idx="46828">
                  <c:v>1.1349700000000001E-2</c:v>
                </c:pt>
                <c:pt idx="46829">
                  <c:v>-5.2795400000000001E-3</c:v>
                </c:pt>
                <c:pt idx="46830">
                  <c:v>-1.47343E-3</c:v>
                </c:pt>
                <c:pt idx="46831">
                  <c:v>3.6792800000000001E-3</c:v>
                </c:pt>
                <c:pt idx="46832">
                  <c:v>5.7535199999999998E-3</c:v>
                </c:pt>
                <c:pt idx="46833">
                  <c:v>-2.9411300000000001E-3</c:v>
                </c:pt>
                <c:pt idx="46834">
                  <c:v>9.1075900000000003E-4</c:v>
                </c:pt>
                <c:pt idx="46835">
                  <c:v>2.1114300000000001E-3</c:v>
                </c:pt>
                <c:pt idx="46836">
                  <c:v>-4.7893500000000004E-3</c:v>
                </c:pt>
                <c:pt idx="46837">
                  <c:v>5.3272199999999997E-3</c:v>
                </c:pt>
                <c:pt idx="46838">
                  <c:v>-1.07193E-3</c:v>
                </c:pt>
                <c:pt idx="46839">
                  <c:v>9.0427400000000005E-3</c:v>
                </c:pt>
                <c:pt idx="46840">
                  <c:v>1.65749E-3</c:v>
                </c:pt>
                <c:pt idx="46841">
                  <c:v>-3.1375899999999999E-4</c:v>
                </c:pt>
                <c:pt idx="46842">
                  <c:v>-6.5898900000000002E-4</c:v>
                </c:pt>
                <c:pt idx="46843">
                  <c:v>-5.6743599999999998E-3</c:v>
                </c:pt>
                <c:pt idx="46844">
                  <c:v>1.20831E-3</c:v>
                </c:pt>
                <c:pt idx="46845">
                  <c:v>6.43539E-3</c:v>
                </c:pt>
                <c:pt idx="46846">
                  <c:v>4.0855400000000004E-3</c:v>
                </c:pt>
                <c:pt idx="46847">
                  <c:v>-8.4228500000000008E-3</c:v>
                </c:pt>
                <c:pt idx="46848">
                  <c:v>-7.2317099999999997E-3</c:v>
                </c:pt>
                <c:pt idx="46849">
                  <c:v>-3.7059800000000002E-3</c:v>
                </c:pt>
                <c:pt idx="46850">
                  <c:v>-5.20039E-3</c:v>
                </c:pt>
                <c:pt idx="46851">
                  <c:v>-1.6656899999999999E-2</c:v>
                </c:pt>
                <c:pt idx="46852">
                  <c:v>-7.8392000000000002E-4</c:v>
                </c:pt>
                <c:pt idx="46853">
                  <c:v>-2.12135E-2</c:v>
                </c:pt>
                <c:pt idx="46854">
                  <c:v>-7.5635900000000002E-3</c:v>
                </c:pt>
                <c:pt idx="46855">
                  <c:v>-1.3845400000000001E-2</c:v>
                </c:pt>
                <c:pt idx="46856">
                  <c:v>-2.0066299999999999E-2</c:v>
                </c:pt>
                <c:pt idx="46857">
                  <c:v>-1.4106799999999999E-2</c:v>
                </c:pt>
                <c:pt idx="46858">
                  <c:v>-1.0231000000000001E-2</c:v>
                </c:pt>
                <c:pt idx="46859">
                  <c:v>-8.2702599999999998E-3</c:v>
                </c:pt>
                <c:pt idx="46860">
                  <c:v>-1.73092E-2</c:v>
                </c:pt>
                <c:pt idx="46861">
                  <c:v>-6.8054200000000004E-3</c:v>
                </c:pt>
                <c:pt idx="46862">
                  <c:v>-3.7059800000000002E-3</c:v>
                </c:pt>
                <c:pt idx="46863">
                  <c:v>-3.7632E-3</c:v>
                </c:pt>
                <c:pt idx="46864">
                  <c:v>-1.6336400000000001E-2</c:v>
                </c:pt>
                <c:pt idx="46865">
                  <c:v>-2.0545999999999998E-2</c:v>
                </c:pt>
                <c:pt idx="46866">
                  <c:v>-9.9926000000000008E-3</c:v>
                </c:pt>
                <c:pt idx="46867">
                  <c:v>5.2442599999999997E-3</c:v>
                </c:pt>
                <c:pt idx="46868">
                  <c:v>-6.0482000000000001E-3</c:v>
                </c:pt>
                <c:pt idx="46869">
                  <c:v>-1.53828E-2</c:v>
                </c:pt>
                <c:pt idx="46870">
                  <c:v>2.49672E-3</c:v>
                </c:pt>
                <c:pt idx="46871">
                  <c:v>1.2746800000000001E-2</c:v>
                </c:pt>
                <c:pt idx="46872">
                  <c:v>-2.2271200000000001E-2</c:v>
                </c:pt>
                <c:pt idx="46873">
                  <c:v>-7.6484700000000001E-3</c:v>
                </c:pt>
                <c:pt idx="46874">
                  <c:v>-1.1522299999999999E-2</c:v>
                </c:pt>
                <c:pt idx="46875">
                  <c:v>-1.49727E-3</c:v>
                </c:pt>
                <c:pt idx="46876">
                  <c:v>-5.3987499999999999E-3</c:v>
                </c:pt>
                <c:pt idx="46877">
                  <c:v>-1.2518899999999999E-2</c:v>
                </c:pt>
                <c:pt idx="46878">
                  <c:v>-4.8265499999999998E-3</c:v>
                </c:pt>
                <c:pt idx="46879">
                  <c:v>-3.5266899999999999E-3</c:v>
                </c:pt>
                <c:pt idx="46880">
                  <c:v>-8.4152199999999993E-3</c:v>
                </c:pt>
                <c:pt idx="46881">
                  <c:v>-1.6194299999999998E-2</c:v>
                </c:pt>
                <c:pt idx="46882">
                  <c:v>-6.0806300000000001E-3</c:v>
                </c:pt>
                <c:pt idx="46883">
                  <c:v>-1.34821E-2</c:v>
                </c:pt>
                <c:pt idx="46884">
                  <c:v>-1.6184799999999999E-2</c:v>
                </c:pt>
                <c:pt idx="46885">
                  <c:v>-7.7733999999999998E-3</c:v>
                </c:pt>
                <c:pt idx="46886">
                  <c:v>-1.8223799999999998E-2</c:v>
                </c:pt>
                <c:pt idx="46887">
                  <c:v>-1.54705E-2</c:v>
                </c:pt>
                <c:pt idx="46888">
                  <c:v>-2.6769599999999999E-3</c:v>
                </c:pt>
                <c:pt idx="46889">
                  <c:v>-2.1063800000000001E-2</c:v>
                </c:pt>
                <c:pt idx="46890">
                  <c:v>-2.02274E-2</c:v>
                </c:pt>
                <c:pt idx="46891">
                  <c:v>-1.51205E-2</c:v>
                </c:pt>
                <c:pt idx="46892">
                  <c:v>-1.33028E-2</c:v>
                </c:pt>
                <c:pt idx="46893">
                  <c:v>-2.4209999999999999E-2</c:v>
                </c:pt>
                <c:pt idx="46894">
                  <c:v>-1.7328300000000001E-2</c:v>
                </c:pt>
                <c:pt idx="46895">
                  <c:v>-2.0211199999999999E-2</c:v>
                </c:pt>
                <c:pt idx="46896">
                  <c:v>-2.1214500000000001E-2</c:v>
                </c:pt>
                <c:pt idx="46897">
                  <c:v>-3.4843399999999997E-2</c:v>
                </c:pt>
                <c:pt idx="46898">
                  <c:v>-2.3796999999999999E-2</c:v>
                </c:pt>
                <c:pt idx="46899">
                  <c:v>-2.4412199999999998E-2</c:v>
                </c:pt>
                <c:pt idx="46900">
                  <c:v>-1.6275399999999999E-2</c:v>
                </c:pt>
                <c:pt idx="46901">
                  <c:v>-4.6529800000000001E-3</c:v>
                </c:pt>
                <c:pt idx="46902">
                  <c:v>-2.7691799999999999E-2</c:v>
                </c:pt>
                <c:pt idx="46903">
                  <c:v>-3.1956699999999998E-2</c:v>
                </c:pt>
                <c:pt idx="46904">
                  <c:v>-1.6159099999999999E-2</c:v>
                </c:pt>
                <c:pt idx="46905">
                  <c:v>-9.2735300000000003E-3</c:v>
                </c:pt>
                <c:pt idx="46906">
                  <c:v>-2.9357000000000001E-2</c:v>
                </c:pt>
                <c:pt idx="46907">
                  <c:v>-1.33305E-2</c:v>
                </c:pt>
                <c:pt idx="46908">
                  <c:v>-1.5821499999999999E-2</c:v>
                </c:pt>
                <c:pt idx="46909">
                  <c:v>-4.31061E-4</c:v>
                </c:pt>
                <c:pt idx="46910">
                  <c:v>-1.5619299999999999E-2</c:v>
                </c:pt>
                <c:pt idx="46911">
                  <c:v>-1.31512E-2</c:v>
                </c:pt>
                <c:pt idx="46912">
                  <c:v>-1.57757E-2</c:v>
                </c:pt>
                <c:pt idx="46913">
                  <c:v>-1.7869900000000001E-2</c:v>
                </c:pt>
                <c:pt idx="46914">
                  <c:v>-1.39265E-2</c:v>
                </c:pt>
                <c:pt idx="46915">
                  <c:v>-2.98147E-2</c:v>
                </c:pt>
                <c:pt idx="46916">
                  <c:v>-2.48022E-2</c:v>
                </c:pt>
                <c:pt idx="46917">
                  <c:v>-2.00672E-2</c:v>
                </c:pt>
                <c:pt idx="46918">
                  <c:v>-2.6378599999999999E-2</c:v>
                </c:pt>
                <c:pt idx="46919">
                  <c:v>-1.67303E-2</c:v>
                </c:pt>
                <c:pt idx="46920">
                  <c:v>-2.09255E-2</c:v>
                </c:pt>
                <c:pt idx="46921">
                  <c:v>-2.96183E-2</c:v>
                </c:pt>
                <c:pt idx="46922">
                  <c:v>-1.6327899999999999E-2</c:v>
                </c:pt>
                <c:pt idx="46923">
                  <c:v>-5.4941199999999999E-3</c:v>
                </c:pt>
                <c:pt idx="46924">
                  <c:v>-2.7018500000000001E-2</c:v>
                </c:pt>
                <c:pt idx="46925">
                  <c:v>-2.4986299999999999E-2</c:v>
                </c:pt>
                <c:pt idx="46926">
                  <c:v>-1.43576E-2</c:v>
                </c:pt>
                <c:pt idx="46927">
                  <c:v>-2.1491099999999999E-2</c:v>
                </c:pt>
                <c:pt idx="46928">
                  <c:v>-1.05171E-2</c:v>
                </c:pt>
                <c:pt idx="46929">
                  <c:v>-1.2462600000000001E-2</c:v>
                </c:pt>
                <c:pt idx="46930">
                  <c:v>-7.0056900000000002E-3</c:v>
                </c:pt>
                <c:pt idx="46931">
                  <c:v>-1.09167E-2</c:v>
                </c:pt>
                <c:pt idx="46932">
                  <c:v>-2.16761E-2</c:v>
                </c:pt>
                <c:pt idx="46933">
                  <c:v>-2.0665200000000002E-2</c:v>
                </c:pt>
                <c:pt idx="46934">
                  <c:v>-8.55064E-3</c:v>
                </c:pt>
                <c:pt idx="46935">
                  <c:v>-1.69535E-2</c:v>
                </c:pt>
                <c:pt idx="46936">
                  <c:v>-1.8247599999999999E-2</c:v>
                </c:pt>
                <c:pt idx="46937">
                  <c:v>-1.5678399999999999E-2</c:v>
                </c:pt>
                <c:pt idx="46938">
                  <c:v>-6.0367600000000004E-4</c:v>
                </c:pt>
                <c:pt idx="46939">
                  <c:v>-2.05364E-2</c:v>
                </c:pt>
                <c:pt idx="46940">
                  <c:v>-1.5335100000000001E-2</c:v>
                </c:pt>
                <c:pt idx="46941">
                  <c:v>-2.2193899999999999E-2</c:v>
                </c:pt>
                <c:pt idx="46942">
                  <c:v>-8.2025499999999994E-3</c:v>
                </c:pt>
                <c:pt idx="46943">
                  <c:v>-4.9705499999999998E-3</c:v>
                </c:pt>
                <c:pt idx="46944">
                  <c:v>-1.33543E-2</c:v>
                </c:pt>
                <c:pt idx="46945">
                  <c:v>-1.6479500000000001E-2</c:v>
                </c:pt>
                <c:pt idx="46946">
                  <c:v>-3.0138999999999999E-2</c:v>
                </c:pt>
                <c:pt idx="46947">
                  <c:v>-3.1313899999999999E-2</c:v>
                </c:pt>
                <c:pt idx="46948">
                  <c:v>-2.9596299999999999E-2</c:v>
                </c:pt>
                <c:pt idx="46949">
                  <c:v>-2.3254400000000001E-2</c:v>
                </c:pt>
                <c:pt idx="46950">
                  <c:v>-2.73142E-2</c:v>
                </c:pt>
                <c:pt idx="46951">
                  <c:v>-3.4385699999999998E-2</c:v>
                </c:pt>
                <c:pt idx="46952">
                  <c:v>-2.8721799999999999E-2</c:v>
                </c:pt>
                <c:pt idx="46953">
                  <c:v>-2.7234999999999999E-2</c:v>
                </c:pt>
                <c:pt idx="46954">
                  <c:v>-2.3423200000000002E-2</c:v>
                </c:pt>
                <c:pt idx="46955">
                  <c:v>-3.2072999999999997E-2</c:v>
                </c:pt>
                <c:pt idx="46956">
                  <c:v>-3.2961799999999999E-2</c:v>
                </c:pt>
                <c:pt idx="46957">
                  <c:v>-4.0039100000000001E-2</c:v>
                </c:pt>
                <c:pt idx="46958">
                  <c:v>-1.8499399999999999E-2</c:v>
                </c:pt>
                <c:pt idx="46959">
                  <c:v>-2.63252E-2</c:v>
                </c:pt>
                <c:pt idx="46960">
                  <c:v>-1.23625E-2</c:v>
                </c:pt>
                <c:pt idx="46961">
                  <c:v>-3.1526600000000002E-2</c:v>
                </c:pt>
                <c:pt idx="46962">
                  <c:v>-2.7976999999999998E-2</c:v>
                </c:pt>
                <c:pt idx="46963">
                  <c:v>-9.0351100000000007E-3</c:v>
                </c:pt>
                <c:pt idx="46964">
                  <c:v>-1.8223799999999998E-2</c:v>
                </c:pt>
                <c:pt idx="46965">
                  <c:v>-1.26047E-2</c:v>
                </c:pt>
                <c:pt idx="46966">
                  <c:v>-3.0845600000000001E-2</c:v>
                </c:pt>
                <c:pt idx="46967">
                  <c:v>-2.48156E-2</c:v>
                </c:pt>
                <c:pt idx="46968">
                  <c:v>-3.0322999999999999E-2</c:v>
                </c:pt>
                <c:pt idx="46969">
                  <c:v>-2.5018700000000001E-2</c:v>
                </c:pt>
                <c:pt idx="46970">
                  <c:v>-2.0110099999999999E-2</c:v>
                </c:pt>
                <c:pt idx="46971">
                  <c:v>-3.1266200000000001E-2</c:v>
                </c:pt>
                <c:pt idx="46972">
                  <c:v>-2.3648300000000001E-2</c:v>
                </c:pt>
                <c:pt idx="46973">
                  <c:v>-3.2289499999999999E-2</c:v>
                </c:pt>
                <c:pt idx="46974">
                  <c:v>-2.7726199999999999E-2</c:v>
                </c:pt>
                <c:pt idx="46975">
                  <c:v>-1.65329E-2</c:v>
                </c:pt>
                <c:pt idx="46976">
                  <c:v>-2.0703300000000001E-2</c:v>
                </c:pt>
                <c:pt idx="46977">
                  <c:v>-2.5474500000000001E-2</c:v>
                </c:pt>
                <c:pt idx="46978">
                  <c:v>-2.50282E-2</c:v>
                </c:pt>
                <c:pt idx="46979">
                  <c:v>-1.6365999999999999E-2</c:v>
                </c:pt>
                <c:pt idx="46980">
                  <c:v>-1.933E-2</c:v>
                </c:pt>
                <c:pt idx="46981">
                  <c:v>-3.0148500000000002E-2</c:v>
                </c:pt>
                <c:pt idx="46982">
                  <c:v>-3.09124E-2</c:v>
                </c:pt>
                <c:pt idx="46983">
                  <c:v>-2.6295700000000002E-2</c:v>
                </c:pt>
                <c:pt idx="46984">
                  <c:v>-3.5883900000000003E-2</c:v>
                </c:pt>
                <c:pt idx="46985">
                  <c:v>-4.2037999999999999E-2</c:v>
                </c:pt>
                <c:pt idx="46986">
                  <c:v>-2.9516199999999999E-2</c:v>
                </c:pt>
                <c:pt idx="46987">
                  <c:v>-2.4256699999999999E-2</c:v>
                </c:pt>
                <c:pt idx="46988">
                  <c:v>-3.1501800000000003E-2</c:v>
                </c:pt>
                <c:pt idx="46989">
                  <c:v>-3.8755400000000002E-2</c:v>
                </c:pt>
                <c:pt idx="46990">
                  <c:v>-2.3400299999999999E-2</c:v>
                </c:pt>
                <c:pt idx="46991">
                  <c:v>-3.2463100000000002E-2</c:v>
                </c:pt>
                <c:pt idx="46992">
                  <c:v>-4.0275600000000002E-2</c:v>
                </c:pt>
                <c:pt idx="46993">
                  <c:v>-3.5059899999999998E-2</c:v>
                </c:pt>
                <c:pt idx="46994">
                  <c:v>-2.79446E-2</c:v>
                </c:pt>
                <c:pt idx="46995">
                  <c:v>-2.0034799999999998E-2</c:v>
                </c:pt>
                <c:pt idx="46996">
                  <c:v>-2.349E-2</c:v>
                </c:pt>
                <c:pt idx="46997">
                  <c:v>-2.7796700000000001E-2</c:v>
                </c:pt>
                <c:pt idx="46998">
                  <c:v>-1.85127E-2</c:v>
                </c:pt>
                <c:pt idx="46999">
                  <c:v>-4.5298600000000001E-2</c:v>
                </c:pt>
                <c:pt idx="47000">
                  <c:v>-9.6311599999999997E-3</c:v>
                </c:pt>
                <c:pt idx="47001">
                  <c:v>-2.4211900000000001E-2</c:v>
                </c:pt>
                <c:pt idx="47002">
                  <c:v>-1.6093300000000001E-2</c:v>
                </c:pt>
                <c:pt idx="47003">
                  <c:v>-2.2061299999999999E-2</c:v>
                </c:pt>
                <c:pt idx="47004">
                  <c:v>-2.9263500000000001E-2</c:v>
                </c:pt>
                <c:pt idx="47005">
                  <c:v>-1.7206200000000001E-2</c:v>
                </c:pt>
                <c:pt idx="47006">
                  <c:v>-2.8104799999999999E-2</c:v>
                </c:pt>
                <c:pt idx="47007">
                  <c:v>-1.8409700000000001E-2</c:v>
                </c:pt>
                <c:pt idx="47008">
                  <c:v>-2.92807E-2</c:v>
                </c:pt>
                <c:pt idx="47009">
                  <c:v>-1.9886000000000001E-2</c:v>
                </c:pt>
                <c:pt idx="47010">
                  <c:v>-3.1126000000000001E-2</c:v>
                </c:pt>
                <c:pt idx="47011">
                  <c:v>-2.5011100000000001E-2</c:v>
                </c:pt>
                <c:pt idx="47012">
                  <c:v>-2.6578899999999999E-2</c:v>
                </c:pt>
                <c:pt idx="47013">
                  <c:v>-1.9368199999999999E-2</c:v>
                </c:pt>
                <c:pt idx="47014">
                  <c:v>-2.5796900000000001E-2</c:v>
                </c:pt>
                <c:pt idx="47015">
                  <c:v>-1.5494300000000001E-2</c:v>
                </c:pt>
                <c:pt idx="47016">
                  <c:v>-3.09486E-2</c:v>
                </c:pt>
                <c:pt idx="47017">
                  <c:v>-1.6781799999999999E-2</c:v>
                </c:pt>
                <c:pt idx="47018">
                  <c:v>-2.23742E-2</c:v>
                </c:pt>
                <c:pt idx="47019">
                  <c:v>-1.7130900000000001E-2</c:v>
                </c:pt>
                <c:pt idx="47020">
                  <c:v>-2.01712E-2</c:v>
                </c:pt>
                <c:pt idx="47021">
                  <c:v>-1.2761099999999999E-2</c:v>
                </c:pt>
                <c:pt idx="47022">
                  <c:v>-2.7485800000000001E-2</c:v>
                </c:pt>
                <c:pt idx="47023">
                  <c:v>-4.5814500000000001E-2</c:v>
                </c:pt>
                <c:pt idx="47024">
                  <c:v>-1.8783600000000001E-2</c:v>
                </c:pt>
                <c:pt idx="47025">
                  <c:v>-2.3220999999999999E-2</c:v>
                </c:pt>
                <c:pt idx="47026">
                  <c:v>-2.1861999999999999E-2</c:v>
                </c:pt>
                <c:pt idx="47027">
                  <c:v>-2.9759399999999998E-2</c:v>
                </c:pt>
                <c:pt idx="47028">
                  <c:v>-1.80378E-2</c:v>
                </c:pt>
                <c:pt idx="47029">
                  <c:v>-2.2323599999999999E-2</c:v>
                </c:pt>
                <c:pt idx="47030">
                  <c:v>-2.2946399999999999E-2</c:v>
                </c:pt>
                <c:pt idx="47031">
                  <c:v>-2.38628E-2</c:v>
                </c:pt>
                <c:pt idx="47032">
                  <c:v>-2.61126E-2</c:v>
                </c:pt>
                <c:pt idx="47033">
                  <c:v>-2.50587E-2</c:v>
                </c:pt>
                <c:pt idx="47034">
                  <c:v>-2.04592E-2</c:v>
                </c:pt>
                <c:pt idx="47035">
                  <c:v>-3.0319200000000001E-2</c:v>
                </c:pt>
                <c:pt idx="47036">
                  <c:v>-1.92909E-2</c:v>
                </c:pt>
                <c:pt idx="47037">
                  <c:v>-2.0584100000000001E-2</c:v>
                </c:pt>
                <c:pt idx="47038">
                  <c:v>-1.6300200000000001E-2</c:v>
                </c:pt>
                <c:pt idx="47039">
                  <c:v>-8.9263899999999993E-3</c:v>
                </c:pt>
                <c:pt idx="47040">
                  <c:v>-1.18885E-2</c:v>
                </c:pt>
                <c:pt idx="47041">
                  <c:v>-8.1987399999999995E-3</c:v>
                </c:pt>
                <c:pt idx="47042">
                  <c:v>-1.53399E-2</c:v>
                </c:pt>
                <c:pt idx="47043">
                  <c:v>-5.5294000000000003E-3</c:v>
                </c:pt>
                <c:pt idx="47044">
                  <c:v>-2.0282700000000001E-2</c:v>
                </c:pt>
                <c:pt idx="47045">
                  <c:v>-5.53894E-3</c:v>
                </c:pt>
                <c:pt idx="47046">
                  <c:v>-9.2401500000000008E-3</c:v>
                </c:pt>
                <c:pt idx="47047">
                  <c:v>-5.9471100000000002E-3</c:v>
                </c:pt>
                <c:pt idx="47048">
                  <c:v>-1.4006599999999999E-2</c:v>
                </c:pt>
                <c:pt idx="47049">
                  <c:v>-1.21689E-2</c:v>
                </c:pt>
                <c:pt idx="47050">
                  <c:v>1.6861000000000001E-3</c:v>
                </c:pt>
                <c:pt idx="47051">
                  <c:v>-2.9068000000000002E-3</c:v>
                </c:pt>
                <c:pt idx="47052">
                  <c:v>-7.2612800000000002E-3</c:v>
                </c:pt>
                <c:pt idx="47053">
                  <c:v>-2.2222499999999999E-2</c:v>
                </c:pt>
                <c:pt idx="47054">
                  <c:v>-1.53933E-2</c:v>
                </c:pt>
                <c:pt idx="47055">
                  <c:v>-9.5624899999999999E-3</c:v>
                </c:pt>
                <c:pt idx="47056">
                  <c:v>-9.1180800000000006E-3</c:v>
                </c:pt>
                <c:pt idx="47057">
                  <c:v>-2.2375099999999998E-2</c:v>
                </c:pt>
                <c:pt idx="47058">
                  <c:v>-9.6311599999999997E-3</c:v>
                </c:pt>
                <c:pt idx="47059">
                  <c:v>-2.51503E-2</c:v>
                </c:pt>
                <c:pt idx="47060">
                  <c:v>-2.0612700000000001E-2</c:v>
                </c:pt>
                <c:pt idx="47061">
                  <c:v>-2.3143799999999999E-2</c:v>
                </c:pt>
                <c:pt idx="47062">
                  <c:v>-2.2457100000000001E-2</c:v>
                </c:pt>
                <c:pt idx="47063">
                  <c:v>-1.94912E-2</c:v>
                </c:pt>
                <c:pt idx="47064">
                  <c:v>-2.03495E-2</c:v>
                </c:pt>
                <c:pt idx="47065">
                  <c:v>-2.0345700000000001E-2</c:v>
                </c:pt>
                <c:pt idx="47066">
                  <c:v>-2.88401E-2</c:v>
                </c:pt>
                <c:pt idx="47067">
                  <c:v>-1.29204E-2</c:v>
                </c:pt>
                <c:pt idx="47068">
                  <c:v>-1.9755399999999999E-2</c:v>
                </c:pt>
                <c:pt idx="47069">
                  <c:v>-2.1547299999999998E-2</c:v>
                </c:pt>
                <c:pt idx="47070">
                  <c:v>-2.1720900000000001E-2</c:v>
                </c:pt>
                <c:pt idx="47071">
                  <c:v>-8.0881100000000008E-3</c:v>
                </c:pt>
                <c:pt idx="47072">
                  <c:v>-1.8976199999999999E-2</c:v>
                </c:pt>
                <c:pt idx="47073">
                  <c:v>-1.55964E-2</c:v>
                </c:pt>
                <c:pt idx="47074">
                  <c:v>-1.59702E-2</c:v>
                </c:pt>
                <c:pt idx="47075">
                  <c:v>-1.6204799999999998E-2</c:v>
                </c:pt>
                <c:pt idx="47076">
                  <c:v>-2.86484E-3</c:v>
                </c:pt>
                <c:pt idx="47077">
                  <c:v>-1.52788E-2</c:v>
                </c:pt>
                <c:pt idx="47078">
                  <c:v>-1.5240699999999999E-2</c:v>
                </c:pt>
                <c:pt idx="47079">
                  <c:v>-1.6536700000000001E-2</c:v>
                </c:pt>
                <c:pt idx="47080">
                  <c:v>-1.12467E-2</c:v>
                </c:pt>
                <c:pt idx="47081">
                  <c:v>-1.3669000000000001E-2</c:v>
                </c:pt>
                <c:pt idx="47082">
                  <c:v>-2.5463100000000001E-4</c:v>
                </c:pt>
                <c:pt idx="47083">
                  <c:v>-2.4248100000000002E-2</c:v>
                </c:pt>
                <c:pt idx="47084">
                  <c:v>-1.39875E-2</c:v>
                </c:pt>
                <c:pt idx="47085">
                  <c:v>-2.55032E-2</c:v>
                </c:pt>
                <c:pt idx="47086">
                  <c:v>-1.46284E-2</c:v>
                </c:pt>
                <c:pt idx="47087">
                  <c:v>-2.2501899999999998E-2</c:v>
                </c:pt>
                <c:pt idx="47088">
                  <c:v>-7.5502399999999997E-3</c:v>
                </c:pt>
                <c:pt idx="47089">
                  <c:v>-3.0094099999999999E-2</c:v>
                </c:pt>
                <c:pt idx="47090">
                  <c:v>-2.5229499999999998E-2</c:v>
                </c:pt>
                <c:pt idx="47091">
                  <c:v>-1.9105E-2</c:v>
                </c:pt>
                <c:pt idx="47092">
                  <c:v>-2.8142900000000001E-3</c:v>
                </c:pt>
                <c:pt idx="47093">
                  <c:v>-1.26982E-2</c:v>
                </c:pt>
                <c:pt idx="47094">
                  <c:v>-2.2896799999999998E-2</c:v>
                </c:pt>
                <c:pt idx="47095">
                  <c:v>-1.9579900000000001E-2</c:v>
                </c:pt>
                <c:pt idx="47096">
                  <c:v>-3.5761800000000003E-2</c:v>
                </c:pt>
                <c:pt idx="47097">
                  <c:v>-2.7038599999999999E-2</c:v>
                </c:pt>
                <c:pt idx="47098">
                  <c:v>-2.6290899999999999E-2</c:v>
                </c:pt>
                <c:pt idx="47099">
                  <c:v>-1.37205E-2</c:v>
                </c:pt>
                <c:pt idx="47100">
                  <c:v>-2.6617100000000001E-2</c:v>
                </c:pt>
                <c:pt idx="47101">
                  <c:v>-2.8518700000000001E-2</c:v>
                </c:pt>
                <c:pt idx="47102">
                  <c:v>-4.1605000000000003E-2</c:v>
                </c:pt>
                <c:pt idx="47103">
                  <c:v>-2.5997200000000002E-2</c:v>
                </c:pt>
                <c:pt idx="47104">
                  <c:v>-1.81599E-2</c:v>
                </c:pt>
                <c:pt idx="47105">
                  <c:v>-1.14164E-2</c:v>
                </c:pt>
                <c:pt idx="47106">
                  <c:v>-7.5130500000000003E-3</c:v>
                </c:pt>
                <c:pt idx="47107">
                  <c:v>-2.1822000000000001E-2</c:v>
                </c:pt>
                <c:pt idx="47108">
                  <c:v>-8.3675399999999997E-3</c:v>
                </c:pt>
                <c:pt idx="47109">
                  <c:v>-1.17178E-2</c:v>
                </c:pt>
                <c:pt idx="47110">
                  <c:v>-1.78795E-2</c:v>
                </c:pt>
                <c:pt idx="47111">
                  <c:v>-2.74658E-4</c:v>
                </c:pt>
                <c:pt idx="47112">
                  <c:v>7.4005100000000003E-4</c:v>
                </c:pt>
                <c:pt idx="47113">
                  <c:v>1.8176100000000001E-2</c:v>
                </c:pt>
                <c:pt idx="47114" formatCode="0.00E+00">
                  <c:v>5.7220499999999999E-5</c:v>
                </c:pt>
                <c:pt idx="47115">
                  <c:v>6.8826699999999996E-3</c:v>
                </c:pt>
                <c:pt idx="47116">
                  <c:v>-3.13759E-3</c:v>
                </c:pt>
                <c:pt idx="47117">
                  <c:v>-1.6784699999999999E-4</c:v>
                </c:pt>
                <c:pt idx="47118">
                  <c:v>-4.9638699999999996E-3</c:v>
                </c:pt>
                <c:pt idx="47119">
                  <c:v>4.32396E-3</c:v>
                </c:pt>
                <c:pt idx="47120">
                  <c:v>-7.5588199999999999E-3</c:v>
                </c:pt>
                <c:pt idx="47121">
                  <c:v>-3.8528400000000001E-4</c:v>
                </c:pt>
                <c:pt idx="47122">
                  <c:v>1.27239E-2</c:v>
                </c:pt>
                <c:pt idx="47123">
                  <c:v>-6.4315800000000001E-3</c:v>
                </c:pt>
                <c:pt idx="47124">
                  <c:v>2.9077500000000002E-3</c:v>
                </c:pt>
                <c:pt idx="47125">
                  <c:v>-4.7483400000000002E-3</c:v>
                </c:pt>
                <c:pt idx="47126">
                  <c:v>-3.8518900000000002E-3</c:v>
                </c:pt>
                <c:pt idx="47127">
                  <c:v>-1.0406500000000001E-2</c:v>
                </c:pt>
                <c:pt idx="47128">
                  <c:v>-1.9731499999999999E-2</c:v>
                </c:pt>
                <c:pt idx="47129">
                  <c:v>-1.0999699999999999E-2</c:v>
                </c:pt>
                <c:pt idx="47130">
                  <c:v>5.6858100000000003E-3</c:v>
                </c:pt>
                <c:pt idx="47131">
                  <c:v>-3.7841799999999998E-3</c:v>
                </c:pt>
                <c:pt idx="47132">
                  <c:v>7.5321199999999998E-3</c:v>
                </c:pt>
                <c:pt idx="47133">
                  <c:v>-3.0956299999999998E-3</c:v>
                </c:pt>
                <c:pt idx="47134">
                  <c:v>-1.8062600000000001E-3</c:v>
                </c:pt>
                <c:pt idx="47135">
                  <c:v>-1.0197599999999999E-2</c:v>
                </c:pt>
                <c:pt idx="47136">
                  <c:v>-4.4508000000000004E-3</c:v>
                </c:pt>
                <c:pt idx="47137">
                  <c:v>1.02329E-2</c:v>
                </c:pt>
                <c:pt idx="47138">
                  <c:v>8.0423400000000003E-3</c:v>
                </c:pt>
                <c:pt idx="47139">
                  <c:v>-5.66864E-3</c:v>
                </c:pt>
                <c:pt idx="47140">
                  <c:v>-4.7349899999999997E-3</c:v>
                </c:pt>
                <c:pt idx="47141">
                  <c:v>-1.5487700000000001E-3</c:v>
                </c:pt>
                <c:pt idx="47142">
                  <c:v>9.1390599999999992E-3</c:v>
                </c:pt>
                <c:pt idx="47143">
                  <c:v>4.3897600000000004E-3</c:v>
                </c:pt>
                <c:pt idx="47144">
                  <c:v>-4.8265499999999998E-3</c:v>
                </c:pt>
                <c:pt idx="47145">
                  <c:v>5.7725900000000002E-3</c:v>
                </c:pt>
                <c:pt idx="47146">
                  <c:v>1.27764E-2</c:v>
                </c:pt>
                <c:pt idx="47147">
                  <c:v>1.73683E-2</c:v>
                </c:pt>
                <c:pt idx="47148">
                  <c:v>2.29111E-2</c:v>
                </c:pt>
                <c:pt idx="47149">
                  <c:v>1.32303E-2</c:v>
                </c:pt>
                <c:pt idx="47150">
                  <c:v>1.3423900000000001E-2</c:v>
                </c:pt>
                <c:pt idx="47151">
                  <c:v>2.5401099999999999E-2</c:v>
                </c:pt>
                <c:pt idx="47152">
                  <c:v>1.7880400000000001E-2</c:v>
                </c:pt>
                <c:pt idx="47153">
                  <c:v>2.9414200000000001E-2</c:v>
                </c:pt>
                <c:pt idx="47154">
                  <c:v>4.3764099999999998E-3</c:v>
                </c:pt>
                <c:pt idx="47155">
                  <c:v>6.3390699999999996E-3</c:v>
                </c:pt>
                <c:pt idx="47156">
                  <c:v>2.6083E-3</c:v>
                </c:pt>
                <c:pt idx="47157">
                  <c:v>4.9810399999999999E-3</c:v>
                </c:pt>
                <c:pt idx="47158">
                  <c:v>2.4858499999999999E-2</c:v>
                </c:pt>
                <c:pt idx="47159">
                  <c:v>1.1968599999999999E-3</c:v>
                </c:pt>
                <c:pt idx="47160">
                  <c:v>1.0602E-2</c:v>
                </c:pt>
                <c:pt idx="47161">
                  <c:v>-7.9946500000000007E-3</c:v>
                </c:pt>
                <c:pt idx="47162">
                  <c:v>-2.5968599999999999E-3</c:v>
                </c:pt>
                <c:pt idx="47163">
                  <c:v>1.0032699999999999E-3</c:v>
                </c:pt>
                <c:pt idx="47164">
                  <c:v>2.1638899999999999E-2</c:v>
                </c:pt>
                <c:pt idx="47165">
                  <c:v>4.5585599999999998E-4</c:v>
                </c:pt>
                <c:pt idx="47166">
                  <c:v>1.3723400000000001E-3</c:v>
                </c:pt>
                <c:pt idx="47167">
                  <c:v>-2.59495E-2</c:v>
                </c:pt>
                <c:pt idx="47168">
                  <c:v>-8.0127700000000007E-3</c:v>
                </c:pt>
                <c:pt idx="47169">
                  <c:v>-1.4924999999999999E-3</c:v>
                </c:pt>
                <c:pt idx="47170">
                  <c:v>8.6002300000000004E-3</c:v>
                </c:pt>
                <c:pt idx="47171">
                  <c:v>-6.8740800000000003E-3</c:v>
                </c:pt>
                <c:pt idx="47172">
                  <c:v>-1.05314E-2</c:v>
                </c:pt>
                <c:pt idx="47173">
                  <c:v>-6.8597800000000002E-3</c:v>
                </c:pt>
                <c:pt idx="47174">
                  <c:v>6.3896199999999997E-4</c:v>
                </c:pt>
                <c:pt idx="47175">
                  <c:v>3.1099299999999999E-3</c:v>
                </c:pt>
                <c:pt idx="47176">
                  <c:v>-1.07508E-2</c:v>
                </c:pt>
                <c:pt idx="47177">
                  <c:v>-1.0932000000000001E-2</c:v>
                </c:pt>
                <c:pt idx="47178">
                  <c:v>-1.31159E-2</c:v>
                </c:pt>
                <c:pt idx="47179">
                  <c:v>-3.9443999999999998E-3</c:v>
                </c:pt>
                <c:pt idx="47180">
                  <c:v>-4.9495700000000004E-3</c:v>
                </c:pt>
                <c:pt idx="47181">
                  <c:v>-4.7817199999999997E-3</c:v>
                </c:pt>
                <c:pt idx="47182">
                  <c:v>-2.52914E-3</c:v>
                </c:pt>
                <c:pt idx="47183">
                  <c:v>5.7554199999999998E-3</c:v>
                </c:pt>
                <c:pt idx="47184">
                  <c:v>-2.5377300000000002E-3</c:v>
                </c:pt>
                <c:pt idx="47185">
                  <c:v>4.43554E-3</c:v>
                </c:pt>
                <c:pt idx="47186">
                  <c:v>7.1983300000000002E-3</c:v>
                </c:pt>
                <c:pt idx="47187">
                  <c:v>-2.13051E-3</c:v>
                </c:pt>
                <c:pt idx="47188">
                  <c:v>1.01662E-2</c:v>
                </c:pt>
                <c:pt idx="47189">
                  <c:v>-1.86539E-3</c:v>
                </c:pt>
                <c:pt idx="47190">
                  <c:v>-3.5619699999999998E-3</c:v>
                </c:pt>
                <c:pt idx="47191">
                  <c:v>-3.57151E-3</c:v>
                </c:pt>
                <c:pt idx="47192">
                  <c:v>1.9840199999999999E-2</c:v>
                </c:pt>
                <c:pt idx="47193">
                  <c:v>2.91348E-3</c:v>
                </c:pt>
                <c:pt idx="47194">
                  <c:v>-9.7846999999999995E-4</c:v>
                </c:pt>
                <c:pt idx="47195">
                  <c:v>-9.8867399999999998E-3</c:v>
                </c:pt>
                <c:pt idx="47196">
                  <c:v>-8.2998299999999994E-3</c:v>
                </c:pt>
                <c:pt idx="47197">
                  <c:v>-1.0907200000000001E-2</c:v>
                </c:pt>
                <c:pt idx="47198">
                  <c:v>-8.6364700000000003E-3</c:v>
                </c:pt>
                <c:pt idx="47199">
                  <c:v>-7.2565099999999999E-3</c:v>
                </c:pt>
                <c:pt idx="47200">
                  <c:v>-4.3334999999999997E-3</c:v>
                </c:pt>
                <c:pt idx="47201">
                  <c:v>1.3377200000000001E-2</c:v>
                </c:pt>
                <c:pt idx="47202">
                  <c:v>-4.5242299999999997E-3</c:v>
                </c:pt>
                <c:pt idx="47203">
                  <c:v>2.3775100000000002E-3</c:v>
                </c:pt>
                <c:pt idx="47204">
                  <c:v>5.3310399999999996E-4</c:v>
                </c:pt>
                <c:pt idx="47205">
                  <c:v>3.4217800000000001E-3</c:v>
                </c:pt>
                <c:pt idx="47206">
                  <c:v>4.2610199999999999E-3</c:v>
                </c:pt>
                <c:pt idx="47207">
                  <c:v>5.3148300000000004E-3</c:v>
                </c:pt>
                <c:pt idx="47208">
                  <c:v>2.6702900000000001E-4</c:v>
                </c:pt>
                <c:pt idx="47209">
                  <c:v>7.1449299999999999E-3</c:v>
                </c:pt>
                <c:pt idx="47210">
                  <c:v>3.5314600000000002E-3</c:v>
                </c:pt>
                <c:pt idx="47211">
                  <c:v>-2.1905900000000001E-3</c:v>
                </c:pt>
                <c:pt idx="47212">
                  <c:v>-3.3721900000000002E-3</c:v>
                </c:pt>
                <c:pt idx="47213">
                  <c:v>1.38474E-3</c:v>
                </c:pt>
                <c:pt idx="47214">
                  <c:v>1.12715E-2</c:v>
                </c:pt>
                <c:pt idx="47215">
                  <c:v>7.6007799999999997E-4</c:v>
                </c:pt>
                <c:pt idx="47216">
                  <c:v>1.13583E-2</c:v>
                </c:pt>
                <c:pt idx="47217">
                  <c:v>1.01948E-2</c:v>
                </c:pt>
                <c:pt idx="47218">
                  <c:v>3.1890899999999999E-3</c:v>
                </c:pt>
                <c:pt idx="47219">
                  <c:v>8.2197199999999998E-3</c:v>
                </c:pt>
                <c:pt idx="47220">
                  <c:v>3.66497E-3</c:v>
                </c:pt>
                <c:pt idx="47221">
                  <c:v>8.1539199999999996E-4</c:v>
                </c:pt>
                <c:pt idx="47222">
                  <c:v>2.1343199999999999E-3</c:v>
                </c:pt>
                <c:pt idx="47223">
                  <c:v>1.0992999999999999E-2</c:v>
                </c:pt>
                <c:pt idx="47224">
                  <c:v>2.2039400000000002E-3</c:v>
                </c:pt>
                <c:pt idx="47225">
                  <c:v>5.4645500000000003E-3</c:v>
                </c:pt>
                <c:pt idx="47226">
                  <c:v>1.4371900000000001E-3</c:v>
                </c:pt>
                <c:pt idx="47227">
                  <c:v>6.9408400000000002E-3</c:v>
                </c:pt>
                <c:pt idx="47228">
                  <c:v>7.3909800000000001E-3</c:v>
                </c:pt>
                <c:pt idx="47229">
                  <c:v>8.1253100000000002E-3</c:v>
                </c:pt>
                <c:pt idx="47230">
                  <c:v>4.9753200000000001E-3</c:v>
                </c:pt>
                <c:pt idx="47231">
                  <c:v>7.0934300000000004E-3</c:v>
                </c:pt>
                <c:pt idx="47232">
                  <c:v>1.0603E-2</c:v>
                </c:pt>
                <c:pt idx="47233">
                  <c:v>9.0818400000000007E-3</c:v>
                </c:pt>
                <c:pt idx="47234">
                  <c:v>2.6159299999999998E-3</c:v>
                </c:pt>
                <c:pt idx="47235">
                  <c:v>8.4648099999999997E-3</c:v>
                </c:pt>
                <c:pt idx="47236">
                  <c:v>-1.22614E-2</c:v>
                </c:pt>
                <c:pt idx="47237">
                  <c:v>1.07937E-2</c:v>
                </c:pt>
                <c:pt idx="47238">
                  <c:v>1.3135900000000001E-2</c:v>
                </c:pt>
                <c:pt idx="47239">
                  <c:v>2.59695E-2</c:v>
                </c:pt>
                <c:pt idx="47240">
                  <c:v>8.3847000000000001E-3</c:v>
                </c:pt>
                <c:pt idx="47241">
                  <c:v>9.3355199999999999E-3</c:v>
                </c:pt>
                <c:pt idx="47242">
                  <c:v>3.2091099999999998E-3</c:v>
                </c:pt>
                <c:pt idx="47243">
                  <c:v>6.3047399999999997E-3</c:v>
                </c:pt>
                <c:pt idx="47244">
                  <c:v>1.36089E-2</c:v>
                </c:pt>
                <c:pt idx="47245">
                  <c:v>9.9897400000000004E-3</c:v>
                </c:pt>
                <c:pt idx="47246">
                  <c:v>2.36759E-2</c:v>
                </c:pt>
                <c:pt idx="47247">
                  <c:v>8.5086799999999994E-3</c:v>
                </c:pt>
                <c:pt idx="47248">
                  <c:v>1.46666E-2</c:v>
                </c:pt>
                <c:pt idx="47249">
                  <c:v>9.7694400000000008E-3</c:v>
                </c:pt>
                <c:pt idx="47250">
                  <c:v>1.3044399999999999E-2</c:v>
                </c:pt>
                <c:pt idx="47251">
                  <c:v>2.3262000000000001E-2</c:v>
                </c:pt>
                <c:pt idx="47252">
                  <c:v>7.4205399999999998E-3</c:v>
                </c:pt>
                <c:pt idx="47253">
                  <c:v>5.8231400000000001E-3</c:v>
                </c:pt>
                <c:pt idx="47254">
                  <c:v>3.4866300000000001E-3</c:v>
                </c:pt>
                <c:pt idx="47255">
                  <c:v>1.5010799999999999E-2</c:v>
                </c:pt>
                <c:pt idx="47256">
                  <c:v>1.4622700000000001E-2</c:v>
                </c:pt>
                <c:pt idx="47257">
                  <c:v>-5.7601900000000001E-3</c:v>
                </c:pt>
                <c:pt idx="47258">
                  <c:v>7.09438E-3</c:v>
                </c:pt>
                <c:pt idx="47259">
                  <c:v>1.96934E-3</c:v>
                </c:pt>
                <c:pt idx="47260">
                  <c:v>8.3780299999999999E-3</c:v>
                </c:pt>
                <c:pt idx="47261">
                  <c:v>7.3099100000000002E-3</c:v>
                </c:pt>
                <c:pt idx="47262">
                  <c:v>1.50986E-2</c:v>
                </c:pt>
                <c:pt idx="47263">
                  <c:v>1.05696E-2</c:v>
                </c:pt>
                <c:pt idx="47264">
                  <c:v>4.1084299999999997E-3</c:v>
                </c:pt>
                <c:pt idx="47265">
                  <c:v>1.0309199999999999E-2</c:v>
                </c:pt>
                <c:pt idx="47266">
                  <c:v>1.8386800000000001E-3</c:v>
                </c:pt>
                <c:pt idx="47267">
                  <c:v>1.64032E-3</c:v>
                </c:pt>
                <c:pt idx="47268">
                  <c:v>-6.4477900000000001E-3</c:v>
                </c:pt>
                <c:pt idx="47269">
                  <c:v>1.69125E-2</c:v>
                </c:pt>
                <c:pt idx="47270">
                  <c:v>1.00327E-2</c:v>
                </c:pt>
                <c:pt idx="47271">
                  <c:v>1.0277700000000001E-2</c:v>
                </c:pt>
                <c:pt idx="47272">
                  <c:v>8.2702599999999998E-3</c:v>
                </c:pt>
                <c:pt idx="47273">
                  <c:v>6.7510599999999997E-3</c:v>
                </c:pt>
                <c:pt idx="47274">
                  <c:v>1.50986E-2</c:v>
                </c:pt>
                <c:pt idx="47275">
                  <c:v>-7.2860700000000004E-4</c:v>
                </c:pt>
                <c:pt idx="47276">
                  <c:v>1.5678399999999999E-2</c:v>
                </c:pt>
                <c:pt idx="47277">
                  <c:v>1.01595E-2</c:v>
                </c:pt>
                <c:pt idx="47278">
                  <c:v>8.8729900000000007E-3</c:v>
                </c:pt>
                <c:pt idx="47279">
                  <c:v>2.30503E-3</c:v>
                </c:pt>
                <c:pt idx="47280">
                  <c:v>1.40781E-2</c:v>
                </c:pt>
                <c:pt idx="47281">
                  <c:v>2.9808000000000001E-2</c:v>
                </c:pt>
                <c:pt idx="47282">
                  <c:v>1.1659600000000001E-2</c:v>
                </c:pt>
                <c:pt idx="47283">
                  <c:v>5.9137299999999999E-3</c:v>
                </c:pt>
                <c:pt idx="47284">
                  <c:v>8.5735300000000004E-4</c:v>
                </c:pt>
                <c:pt idx="47285">
                  <c:v>1.8365900000000001E-2</c:v>
                </c:pt>
                <c:pt idx="47286">
                  <c:v>3.4007999999999998E-3</c:v>
                </c:pt>
                <c:pt idx="47287">
                  <c:v>6.9093699999999997E-3</c:v>
                </c:pt>
                <c:pt idx="47288">
                  <c:v>2.4038299999999999E-2</c:v>
                </c:pt>
                <c:pt idx="47289">
                  <c:v>9.5806099999999998E-3</c:v>
                </c:pt>
                <c:pt idx="47290">
                  <c:v>1.4330900000000001E-2</c:v>
                </c:pt>
                <c:pt idx="47291">
                  <c:v>-6.5612799999999996E-4</c:v>
                </c:pt>
                <c:pt idx="47292">
                  <c:v>4.4860799999999999E-3</c:v>
                </c:pt>
                <c:pt idx="47293">
                  <c:v>1.13373E-2</c:v>
                </c:pt>
                <c:pt idx="47294">
                  <c:v>3.71456E-3</c:v>
                </c:pt>
                <c:pt idx="47295">
                  <c:v>6.5298099999999996E-3</c:v>
                </c:pt>
                <c:pt idx="47296">
                  <c:v>-4.1666000000000003E-3</c:v>
                </c:pt>
                <c:pt idx="47297">
                  <c:v>1.0499999999999999E-3</c:v>
                </c:pt>
                <c:pt idx="47298">
                  <c:v>1.0647800000000001E-2</c:v>
                </c:pt>
                <c:pt idx="47299">
                  <c:v>1.36919E-2</c:v>
                </c:pt>
                <c:pt idx="47300">
                  <c:v>1.1079800000000001E-2</c:v>
                </c:pt>
                <c:pt idx="47301">
                  <c:v>1.2171700000000001E-2</c:v>
                </c:pt>
                <c:pt idx="47302">
                  <c:v>1.76716E-3</c:v>
                </c:pt>
                <c:pt idx="47303">
                  <c:v>2.5502199999999999E-2</c:v>
                </c:pt>
                <c:pt idx="47304">
                  <c:v>2.3478499999999999E-2</c:v>
                </c:pt>
                <c:pt idx="47305">
                  <c:v>1.83363E-2</c:v>
                </c:pt>
                <c:pt idx="47306">
                  <c:v>1.22747E-2</c:v>
                </c:pt>
                <c:pt idx="47307">
                  <c:v>1.6690300000000002E-2</c:v>
                </c:pt>
                <c:pt idx="47308">
                  <c:v>2.0490600000000001E-2</c:v>
                </c:pt>
                <c:pt idx="47309">
                  <c:v>1.9126899999999999E-2</c:v>
                </c:pt>
                <c:pt idx="47310">
                  <c:v>1.0316799999999999E-2</c:v>
                </c:pt>
                <c:pt idx="47311">
                  <c:v>1.33667E-2</c:v>
                </c:pt>
                <c:pt idx="47312">
                  <c:v>2.0624199999999999E-2</c:v>
                </c:pt>
                <c:pt idx="47313">
                  <c:v>1.2400599999999999E-2</c:v>
                </c:pt>
                <c:pt idx="47314">
                  <c:v>3.34454E-3</c:v>
                </c:pt>
                <c:pt idx="47315">
                  <c:v>3.3423399999999999E-2</c:v>
                </c:pt>
                <c:pt idx="47316">
                  <c:v>3.25832E-2</c:v>
                </c:pt>
                <c:pt idx="47317">
                  <c:v>2.44522E-2</c:v>
                </c:pt>
                <c:pt idx="47318">
                  <c:v>2.3402200000000001E-2</c:v>
                </c:pt>
                <c:pt idx="47319">
                  <c:v>2.6287999999999999E-2</c:v>
                </c:pt>
                <c:pt idx="47320">
                  <c:v>2.4631500000000001E-2</c:v>
                </c:pt>
                <c:pt idx="47321">
                  <c:v>3.2099700000000002E-2</c:v>
                </c:pt>
                <c:pt idx="47322">
                  <c:v>1.7973900000000001E-2</c:v>
                </c:pt>
                <c:pt idx="47323">
                  <c:v>2.7895E-2</c:v>
                </c:pt>
                <c:pt idx="47324">
                  <c:v>1.7717400000000001E-2</c:v>
                </c:pt>
                <c:pt idx="47325">
                  <c:v>1.3207399999999999E-2</c:v>
                </c:pt>
                <c:pt idx="47326">
                  <c:v>1.0149999999999999E-2</c:v>
                </c:pt>
                <c:pt idx="47327">
                  <c:v>1.49794E-2</c:v>
                </c:pt>
                <c:pt idx="47328">
                  <c:v>3.1344400000000001E-2</c:v>
                </c:pt>
                <c:pt idx="47329">
                  <c:v>1.2732500000000001E-2</c:v>
                </c:pt>
                <c:pt idx="47330">
                  <c:v>5.9785799999999998E-3</c:v>
                </c:pt>
                <c:pt idx="47331">
                  <c:v>-6.6852600000000002E-4</c:v>
                </c:pt>
                <c:pt idx="47332">
                  <c:v>1.6131400000000001E-2</c:v>
                </c:pt>
                <c:pt idx="47333">
                  <c:v>1.67952E-2</c:v>
                </c:pt>
                <c:pt idx="47334">
                  <c:v>8.8081400000000008E-3</c:v>
                </c:pt>
                <c:pt idx="47335">
                  <c:v>1.42574E-3</c:v>
                </c:pt>
                <c:pt idx="47336">
                  <c:v>3.1805000000000002E-3</c:v>
                </c:pt>
                <c:pt idx="47337">
                  <c:v>3.9176899999999997E-3</c:v>
                </c:pt>
                <c:pt idx="47338">
                  <c:v>1.94988E-2</c:v>
                </c:pt>
                <c:pt idx="47339">
                  <c:v>1.00269E-2</c:v>
                </c:pt>
                <c:pt idx="47340">
                  <c:v>4.5204199999999998E-3</c:v>
                </c:pt>
                <c:pt idx="47341">
                  <c:v>1.04876E-2</c:v>
                </c:pt>
                <c:pt idx="47342">
                  <c:v>1.02901E-2</c:v>
                </c:pt>
                <c:pt idx="47343">
                  <c:v>7.6560999999999999E-3</c:v>
                </c:pt>
                <c:pt idx="47344">
                  <c:v>1.86634E-3</c:v>
                </c:pt>
                <c:pt idx="47345">
                  <c:v>5.0754499999999996E-3</c:v>
                </c:pt>
                <c:pt idx="47346">
                  <c:v>2.54974E-2</c:v>
                </c:pt>
                <c:pt idx="47347">
                  <c:v>1.53198E-2</c:v>
                </c:pt>
                <c:pt idx="47348">
                  <c:v>7.0571899999999996E-3</c:v>
                </c:pt>
                <c:pt idx="47349">
                  <c:v>6.7482000000000002E-3</c:v>
                </c:pt>
                <c:pt idx="47350">
                  <c:v>1.4651300000000001E-2</c:v>
                </c:pt>
                <c:pt idx="47351">
                  <c:v>1.6322099999999999E-2</c:v>
                </c:pt>
                <c:pt idx="47352">
                  <c:v>1.51501E-2</c:v>
                </c:pt>
                <c:pt idx="47353">
                  <c:v>-2.1953599999999999E-3</c:v>
                </c:pt>
                <c:pt idx="47354">
                  <c:v>1.0396000000000001E-2</c:v>
                </c:pt>
                <c:pt idx="47355">
                  <c:v>7.6150899999999997E-3</c:v>
                </c:pt>
                <c:pt idx="47356">
                  <c:v>9.8457300000000005E-3</c:v>
                </c:pt>
                <c:pt idx="47357">
                  <c:v>1.0259600000000001E-2</c:v>
                </c:pt>
                <c:pt idx="47358">
                  <c:v>2.7000400000000001E-2</c:v>
                </c:pt>
                <c:pt idx="47359">
                  <c:v>3.9232299999999998E-2</c:v>
                </c:pt>
                <c:pt idx="47360">
                  <c:v>2.00977E-2</c:v>
                </c:pt>
                <c:pt idx="47361">
                  <c:v>1.8745399999999999E-2</c:v>
                </c:pt>
                <c:pt idx="47362">
                  <c:v>1.5730899999999999E-2</c:v>
                </c:pt>
                <c:pt idx="47363">
                  <c:v>9.1543200000000005E-3</c:v>
                </c:pt>
                <c:pt idx="47364">
                  <c:v>2.3652099999999999E-2</c:v>
                </c:pt>
                <c:pt idx="47365">
                  <c:v>2.81315E-2</c:v>
                </c:pt>
                <c:pt idx="47366">
                  <c:v>1.8692E-2</c:v>
                </c:pt>
                <c:pt idx="47367">
                  <c:v>1.8905600000000002E-2</c:v>
                </c:pt>
                <c:pt idx="47368">
                  <c:v>1.3347599999999999E-2</c:v>
                </c:pt>
                <c:pt idx="47369">
                  <c:v>1.29309E-2</c:v>
                </c:pt>
                <c:pt idx="47370">
                  <c:v>1.6293499999999999E-2</c:v>
                </c:pt>
                <c:pt idx="47371">
                  <c:v>3.8414E-3</c:v>
                </c:pt>
                <c:pt idx="47372">
                  <c:v>1.9679100000000001E-2</c:v>
                </c:pt>
                <c:pt idx="47373">
                  <c:v>1.41277E-2</c:v>
                </c:pt>
                <c:pt idx="47374">
                  <c:v>1.0395100000000001E-2</c:v>
                </c:pt>
                <c:pt idx="47375">
                  <c:v>2.01111E-2</c:v>
                </c:pt>
                <c:pt idx="47376">
                  <c:v>1.7667800000000001E-2</c:v>
                </c:pt>
                <c:pt idx="47377">
                  <c:v>2.2984500000000001E-2</c:v>
                </c:pt>
                <c:pt idx="47378">
                  <c:v>-5.1174200000000001E-3</c:v>
                </c:pt>
                <c:pt idx="47379">
                  <c:v>7.85923E-3</c:v>
                </c:pt>
                <c:pt idx="47380">
                  <c:v>4.08268E-3</c:v>
                </c:pt>
                <c:pt idx="47381">
                  <c:v>1.0911000000000001E-2</c:v>
                </c:pt>
                <c:pt idx="47382">
                  <c:v>-4.19426E-3</c:v>
                </c:pt>
                <c:pt idx="47383">
                  <c:v>5.2795400000000001E-3</c:v>
                </c:pt>
                <c:pt idx="47384">
                  <c:v>-3.0145599999999999E-3</c:v>
                </c:pt>
                <c:pt idx="47385">
                  <c:v>1.10188E-2</c:v>
                </c:pt>
                <c:pt idx="47386">
                  <c:v>1.34106E-2</c:v>
                </c:pt>
                <c:pt idx="47387">
                  <c:v>6.9723099999999998E-3</c:v>
                </c:pt>
                <c:pt idx="47388">
                  <c:v>1.2710600000000001E-2</c:v>
                </c:pt>
                <c:pt idx="47389" formatCode="0.00E+00">
                  <c:v>7.7247600000000002E-5</c:v>
                </c:pt>
                <c:pt idx="47390">
                  <c:v>1.1976199999999999E-2</c:v>
                </c:pt>
                <c:pt idx="47391">
                  <c:v>4.3411300000000003E-3</c:v>
                </c:pt>
                <c:pt idx="47392">
                  <c:v>2.5124500000000001E-2</c:v>
                </c:pt>
                <c:pt idx="47393">
                  <c:v>1.33171E-2</c:v>
                </c:pt>
                <c:pt idx="47394">
                  <c:v>2.2640199999999998E-3</c:v>
                </c:pt>
                <c:pt idx="47395">
                  <c:v>1.6527199999999999E-2</c:v>
                </c:pt>
                <c:pt idx="47396">
                  <c:v>3.57056E-3</c:v>
                </c:pt>
                <c:pt idx="47397">
                  <c:v>1.7956699999999999E-2</c:v>
                </c:pt>
                <c:pt idx="47398">
                  <c:v>1.5468600000000001E-2</c:v>
                </c:pt>
                <c:pt idx="47399">
                  <c:v>1.4662700000000001E-2</c:v>
                </c:pt>
                <c:pt idx="47400">
                  <c:v>2.2139499999999999E-2</c:v>
                </c:pt>
                <c:pt idx="47401">
                  <c:v>1.66807E-2</c:v>
                </c:pt>
                <c:pt idx="47402">
                  <c:v>1.2915599999999999E-2</c:v>
                </c:pt>
                <c:pt idx="47403">
                  <c:v>6.1674099999999999E-3</c:v>
                </c:pt>
                <c:pt idx="47404">
                  <c:v>1.50986E-2</c:v>
                </c:pt>
                <c:pt idx="47405">
                  <c:v>2.4084100000000001E-2</c:v>
                </c:pt>
                <c:pt idx="47406">
                  <c:v>9.87911E-3</c:v>
                </c:pt>
                <c:pt idx="47407">
                  <c:v>1.2785899999999999E-2</c:v>
                </c:pt>
                <c:pt idx="47408">
                  <c:v>2.1464299999999999E-2</c:v>
                </c:pt>
                <c:pt idx="47409">
                  <c:v>2.6747699999999999E-2</c:v>
                </c:pt>
                <c:pt idx="47410">
                  <c:v>2.0868299999999999E-2</c:v>
                </c:pt>
                <c:pt idx="47411">
                  <c:v>1.5975E-2</c:v>
                </c:pt>
                <c:pt idx="47412">
                  <c:v>1.472E-2</c:v>
                </c:pt>
                <c:pt idx="47413">
                  <c:v>2.1134400000000001E-2</c:v>
                </c:pt>
                <c:pt idx="47414">
                  <c:v>1.7780299999999999E-2</c:v>
                </c:pt>
                <c:pt idx="47415">
                  <c:v>1.0835600000000001E-2</c:v>
                </c:pt>
                <c:pt idx="47416">
                  <c:v>1.18694E-2</c:v>
                </c:pt>
                <c:pt idx="47417">
                  <c:v>1.33457E-2</c:v>
                </c:pt>
                <c:pt idx="47418">
                  <c:v>1.2515099999999999E-2</c:v>
                </c:pt>
                <c:pt idx="47419">
                  <c:v>2.7367599999999999E-2</c:v>
                </c:pt>
                <c:pt idx="47420">
                  <c:v>2.4148900000000001E-2</c:v>
                </c:pt>
                <c:pt idx="47421">
                  <c:v>3.8278600000000003E-2</c:v>
                </c:pt>
                <c:pt idx="47422">
                  <c:v>1.9616100000000001E-2</c:v>
                </c:pt>
                <c:pt idx="47423">
                  <c:v>1.6995400000000001E-2</c:v>
                </c:pt>
                <c:pt idx="47424">
                  <c:v>1.7349199999999999E-2</c:v>
                </c:pt>
                <c:pt idx="47425">
                  <c:v>4.0544499999999997E-2</c:v>
                </c:pt>
                <c:pt idx="47426">
                  <c:v>1.7869900000000001E-2</c:v>
                </c:pt>
                <c:pt idx="47427">
                  <c:v>1.9751500000000002E-2</c:v>
                </c:pt>
                <c:pt idx="47428">
                  <c:v>9.1047300000000001E-3</c:v>
                </c:pt>
                <c:pt idx="47429">
                  <c:v>1.7790799999999999E-2</c:v>
                </c:pt>
                <c:pt idx="47430">
                  <c:v>3.0174300000000001E-2</c:v>
                </c:pt>
                <c:pt idx="47431">
                  <c:v>3.12109E-2</c:v>
                </c:pt>
                <c:pt idx="47432">
                  <c:v>2.9347399999999999E-2</c:v>
                </c:pt>
                <c:pt idx="47433">
                  <c:v>2.8449100000000001E-2</c:v>
                </c:pt>
                <c:pt idx="47434">
                  <c:v>1.8741600000000001E-2</c:v>
                </c:pt>
                <c:pt idx="47435">
                  <c:v>3.0237199999999999E-2</c:v>
                </c:pt>
                <c:pt idx="47436">
                  <c:v>2.5131199999999999E-2</c:v>
                </c:pt>
                <c:pt idx="47437">
                  <c:v>2.9810900000000001E-2</c:v>
                </c:pt>
                <c:pt idx="47438">
                  <c:v>3.2686199999999999E-2</c:v>
                </c:pt>
                <c:pt idx="47439">
                  <c:v>1.8687200000000001E-2</c:v>
                </c:pt>
                <c:pt idx="47440">
                  <c:v>2.1697000000000001E-2</c:v>
                </c:pt>
                <c:pt idx="47441">
                  <c:v>3.1198500000000001E-2</c:v>
                </c:pt>
                <c:pt idx="47442">
                  <c:v>2.59829E-2</c:v>
                </c:pt>
                <c:pt idx="47443">
                  <c:v>4.27914E-2</c:v>
                </c:pt>
                <c:pt idx="47444">
                  <c:v>2.5999100000000001E-2</c:v>
                </c:pt>
                <c:pt idx="47445">
                  <c:v>1.8820799999999999E-2</c:v>
                </c:pt>
                <c:pt idx="47446">
                  <c:v>2.68049E-2</c:v>
                </c:pt>
                <c:pt idx="47447">
                  <c:v>1.9744899999999999E-2</c:v>
                </c:pt>
                <c:pt idx="47448">
                  <c:v>3.1836499999999997E-2</c:v>
                </c:pt>
                <c:pt idx="47449">
                  <c:v>1.4510199999999999E-2</c:v>
                </c:pt>
                <c:pt idx="47450">
                  <c:v>1.3985600000000001E-2</c:v>
                </c:pt>
                <c:pt idx="47451">
                  <c:v>1.57337E-2</c:v>
                </c:pt>
                <c:pt idx="47452">
                  <c:v>1.9544599999999999E-2</c:v>
                </c:pt>
                <c:pt idx="47453">
                  <c:v>1.8716799999999999E-2</c:v>
                </c:pt>
                <c:pt idx="47454">
                  <c:v>6.2961600000000003E-3</c:v>
                </c:pt>
                <c:pt idx="47455">
                  <c:v>6.3295399999999998E-3</c:v>
                </c:pt>
                <c:pt idx="47456">
                  <c:v>1.63546E-2</c:v>
                </c:pt>
                <c:pt idx="47457">
                  <c:v>1.48478E-2</c:v>
                </c:pt>
                <c:pt idx="47458">
                  <c:v>1.48678E-2</c:v>
                </c:pt>
                <c:pt idx="47459">
                  <c:v>8.3217599999999992E-3</c:v>
                </c:pt>
                <c:pt idx="47460">
                  <c:v>1.7767E-3</c:v>
                </c:pt>
                <c:pt idx="47461">
                  <c:v>6.9637299999999996E-3</c:v>
                </c:pt>
                <c:pt idx="47462">
                  <c:v>3.3111600000000001E-3</c:v>
                </c:pt>
                <c:pt idx="47463">
                  <c:v>-2.5749200000000001E-3</c:v>
                </c:pt>
                <c:pt idx="47464">
                  <c:v>-2.8295500000000001E-3</c:v>
                </c:pt>
                <c:pt idx="47465">
                  <c:v>-3.2854099999999999E-3</c:v>
                </c:pt>
                <c:pt idx="47466">
                  <c:v>6.0272199999999998E-3</c:v>
                </c:pt>
                <c:pt idx="47467">
                  <c:v>9.0713500000000006E-3</c:v>
                </c:pt>
                <c:pt idx="47468">
                  <c:v>1.00079E-2</c:v>
                </c:pt>
                <c:pt idx="47469">
                  <c:v>3.1576199999999999E-3</c:v>
                </c:pt>
                <c:pt idx="47470">
                  <c:v>1.9422499999999999E-2</c:v>
                </c:pt>
                <c:pt idx="47471">
                  <c:v>9.1829300000000006E-3</c:v>
                </c:pt>
                <c:pt idx="47472">
                  <c:v>1.4564499999999999E-2</c:v>
                </c:pt>
                <c:pt idx="47473">
                  <c:v>2.2629699999999999E-2</c:v>
                </c:pt>
                <c:pt idx="47474">
                  <c:v>1.2252799999999999E-2</c:v>
                </c:pt>
                <c:pt idx="47475">
                  <c:v>1.5356099999999999E-2</c:v>
                </c:pt>
                <c:pt idx="47476">
                  <c:v>2.0933199999999999E-2</c:v>
                </c:pt>
                <c:pt idx="47477">
                  <c:v>1.54276E-2</c:v>
                </c:pt>
                <c:pt idx="47478">
                  <c:v>1.3462099999999999E-2</c:v>
                </c:pt>
                <c:pt idx="47479">
                  <c:v>2.3487999999999998E-2</c:v>
                </c:pt>
                <c:pt idx="47480">
                  <c:v>3.1266200000000001E-2</c:v>
                </c:pt>
                <c:pt idx="47481">
                  <c:v>2.4105999999999999E-2</c:v>
                </c:pt>
                <c:pt idx="47482">
                  <c:v>1.6080899999999999E-2</c:v>
                </c:pt>
                <c:pt idx="47483">
                  <c:v>6.4487499999999996E-3</c:v>
                </c:pt>
                <c:pt idx="47484">
                  <c:v>1.48983E-2</c:v>
                </c:pt>
                <c:pt idx="47485">
                  <c:v>2.5384899999999998E-2</c:v>
                </c:pt>
                <c:pt idx="47486">
                  <c:v>1.99165E-2</c:v>
                </c:pt>
                <c:pt idx="47487" formatCode="0.00E+00">
                  <c:v>3.2372499999999998E-2</c:v>
                </c:pt>
                <c:pt idx="47488">
                  <c:v>2.73504E-2</c:v>
                </c:pt>
                <c:pt idx="47489">
                  <c:v>7.6990100000000001E-3</c:v>
                </c:pt>
                <c:pt idx="47490">
                  <c:v>2.6969E-2</c:v>
                </c:pt>
                <c:pt idx="47491">
                  <c:v>1.27916E-2</c:v>
                </c:pt>
                <c:pt idx="47492">
                  <c:v>2.9002199999999999E-2</c:v>
                </c:pt>
                <c:pt idx="47493">
                  <c:v>2.1272699999999999E-2</c:v>
                </c:pt>
                <c:pt idx="47494">
                  <c:v>6.83784E-4</c:v>
                </c:pt>
                <c:pt idx="47495">
                  <c:v>6.0653699999999996E-3</c:v>
                </c:pt>
                <c:pt idx="47496">
                  <c:v>8.0184899999999996E-3</c:v>
                </c:pt>
                <c:pt idx="47497">
                  <c:v>1.45378E-2</c:v>
                </c:pt>
                <c:pt idx="47498">
                  <c:v>1.2171700000000001E-2</c:v>
                </c:pt>
                <c:pt idx="47499">
                  <c:v>1.24245E-2</c:v>
                </c:pt>
                <c:pt idx="47500">
                  <c:v>2.3527099999999999E-2</c:v>
                </c:pt>
                <c:pt idx="47501">
                  <c:v>9.5624899999999999E-3</c:v>
                </c:pt>
                <c:pt idx="47502">
                  <c:v>1.2104999999999999E-2</c:v>
                </c:pt>
                <c:pt idx="47503">
                  <c:v>-1.98202E-2</c:v>
                </c:pt>
                <c:pt idx="47504">
                  <c:v>1.18008E-2</c:v>
                </c:pt>
                <c:pt idx="47505">
                  <c:v>1.0026E-2</c:v>
                </c:pt>
                <c:pt idx="47506">
                  <c:v>1.08681E-2</c:v>
                </c:pt>
                <c:pt idx="47507">
                  <c:v>-5.9766799999999998E-3</c:v>
                </c:pt>
                <c:pt idx="47508">
                  <c:v>5.0830800000000002E-3</c:v>
                </c:pt>
                <c:pt idx="47509">
                  <c:v>2.2726099999999999E-2</c:v>
                </c:pt>
                <c:pt idx="47510">
                  <c:v>4.4393499999999999E-3</c:v>
                </c:pt>
                <c:pt idx="47511">
                  <c:v>2.2225399999999999E-2</c:v>
                </c:pt>
                <c:pt idx="47512">
                  <c:v>3.4542100000000001E-3</c:v>
                </c:pt>
                <c:pt idx="47513">
                  <c:v>2.3451799999999998E-2</c:v>
                </c:pt>
                <c:pt idx="47514">
                  <c:v>8.1930200000000005E-3</c:v>
                </c:pt>
                <c:pt idx="47515">
                  <c:v>2.37494E-2</c:v>
                </c:pt>
                <c:pt idx="47516">
                  <c:v>1.4677000000000001E-2</c:v>
                </c:pt>
                <c:pt idx="47517">
                  <c:v>3.4645099999999998E-2</c:v>
                </c:pt>
                <c:pt idx="47518">
                  <c:v>3.47424E-2</c:v>
                </c:pt>
                <c:pt idx="47519">
                  <c:v>2.0628000000000001E-2</c:v>
                </c:pt>
                <c:pt idx="47520">
                  <c:v>3.4806299999999998E-2</c:v>
                </c:pt>
                <c:pt idx="47521">
                  <c:v>4.1179700000000003E-3</c:v>
                </c:pt>
                <c:pt idx="47522">
                  <c:v>2.94256E-2</c:v>
                </c:pt>
                <c:pt idx="47523">
                  <c:v>2.2932999999999999E-2</c:v>
                </c:pt>
                <c:pt idx="47524">
                  <c:v>2.23293E-2</c:v>
                </c:pt>
                <c:pt idx="47525">
                  <c:v>1.46952E-2</c:v>
                </c:pt>
                <c:pt idx="47526">
                  <c:v>5.4168700000000001E-4</c:v>
                </c:pt>
                <c:pt idx="47527">
                  <c:v>3.29828E-2</c:v>
                </c:pt>
                <c:pt idx="47528">
                  <c:v>1.6426099999999999E-2</c:v>
                </c:pt>
                <c:pt idx="47529">
                  <c:v>2.5703400000000001E-2</c:v>
                </c:pt>
                <c:pt idx="47530">
                  <c:v>1.16615E-2</c:v>
                </c:pt>
                <c:pt idx="47531">
                  <c:v>1.25895E-2</c:v>
                </c:pt>
                <c:pt idx="47532">
                  <c:v>2.5755900000000002E-2</c:v>
                </c:pt>
                <c:pt idx="47533">
                  <c:v>1.48554E-2</c:v>
                </c:pt>
                <c:pt idx="47534">
                  <c:v>1.3042399999999999E-2</c:v>
                </c:pt>
                <c:pt idx="47535">
                  <c:v>2.28901E-2</c:v>
                </c:pt>
                <c:pt idx="47536">
                  <c:v>1.4359500000000001E-2</c:v>
                </c:pt>
                <c:pt idx="47537">
                  <c:v>3.8204200000000002E-3</c:v>
                </c:pt>
                <c:pt idx="47538">
                  <c:v>-1.2683900000000001E-4</c:v>
                </c:pt>
                <c:pt idx="47539">
                  <c:v>1.5979799999999999E-2</c:v>
                </c:pt>
                <c:pt idx="47540">
                  <c:v>2.6467299999999999E-2</c:v>
                </c:pt>
                <c:pt idx="47541">
                  <c:v>-6.4449299999999998E-3</c:v>
                </c:pt>
                <c:pt idx="47542">
                  <c:v>2.4204299999999999E-3</c:v>
                </c:pt>
                <c:pt idx="47543">
                  <c:v>1.9569399999999999E-3</c:v>
                </c:pt>
                <c:pt idx="47544">
                  <c:v>1.64814E-2</c:v>
                </c:pt>
                <c:pt idx="47545">
                  <c:v>3.0721700000000001E-2</c:v>
                </c:pt>
                <c:pt idx="47546">
                  <c:v>6.1464299999999996E-3</c:v>
                </c:pt>
                <c:pt idx="47547">
                  <c:v>6.4659100000000001E-3</c:v>
                </c:pt>
                <c:pt idx="47548">
                  <c:v>1.18923E-2</c:v>
                </c:pt>
                <c:pt idx="47549">
                  <c:v>1.17121E-2</c:v>
                </c:pt>
                <c:pt idx="47550">
                  <c:v>-2.5749200000000001E-3</c:v>
                </c:pt>
                <c:pt idx="47551">
                  <c:v>2.2773700000000001E-2</c:v>
                </c:pt>
                <c:pt idx="47552">
                  <c:v>9.2067699999999995E-3</c:v>
                </c:pt>
                <c:pt idx="47553">
                  <c:v>1.7250100000000001E-2</c:v>
                </c:pt>
                <c:pt idx="47554">
                  <c:v>1.96075E-2</c:v>
                </c:pt>
                <c:pt idx="47555">
                  <c:v>6.7386599999999996E-3</c:v>
                </c:pt>
                <c:pt idx="47556">
                  <c:v>1.12762E-2</c:v>
                </c:pt>
                <c:pt idx="47557">
                  <c:v>1.6126600000000001E-2</c:v>
                </c:pt>
                <c:pt idx="47558">
                  <c:v>1.39294E-2</c:v>
                </c:pt>
                <c:pt idx="47559">
                  <c:v>5.09262E-3</c:v>
                </c:pt>
                <c:pt idx="47560">
                  <c:v>-7.9717599999999996E-3</c:v>
                </c:pt>
                <c:pt idx="47561">
                  <c:v>8.2359300000000007E-3</c:v>
                </c:pt>
                <c:pt idx="47562">
                  <c:v>-6.0176800000000001E-3</c:v>
                </c:pt>
                <c:pt idx="47563">
                  <c:v>4.14848E-4</c:v>
                </c:pt>
                <c:pt idx="47564">
                  <c:v>3.1566599999999999E-3</c:v>
                </c:pt>
                <c:pt idx="47565">
                  <c:v>1.0820400000000001E-2</c:v>
                </c:pt>
                <c:pt idx="47566">
                  <c:v>6.4248999999999999E-3</c:v>
                </c:pt>
                <c:pt idx="47567">
                  <c:v>-1.0725E-2</c:v>
                </c:pt>
                <c:pt idx="47568">
                  <c:v>-9.7217599999999994E-3</c:v>
                </c:pt>
                <c:pt idx="47569">
                  <c:v>1.01271E-2</c:v>
                </c:pt>
                <c:pt idx="47570">
                  <c:v>4.8236800000000003E-3</c:v>
                </c:pt>
                <c:pt idx="47571">
                  <c:v>-3.37887E-3</c:v>
                </c:pt>
                <c:pt idx="47572">
                  <c:v>8.0595000000000007E-3</c:v>
                </c:pt>
                <c:pt idx="47573">
                  <c:v>-7.0209499999999998E-3</c:v>
                </c:pt>
                <c:pt idx="47574">
                  <c:v>6.9236799999999998E-3</c:v>
                </c:pt>
                <c:pt idx="47575">
                  <c:v>1.14117E-2</c:v>
                </c:pt>
                <c:pt idx="47576">
                  <c:v>7.1401600000000004E-3</c:v>
                </c:pt>
                <c:pt idx="47577">
                  <c:v>1.15528E-2</c:v>
                </c:pt>
                <c:pt idx="47578">
                  <c:v>-2.5377300000000002E-3</c:v>
                </c:pt>
                <c:pt idx="47579">
                  <c:v>-5.0830800000000002E-3</c:v>
                </c:pt>
                <c:pt idx="47580">
                  <c:v>1.5565900000000001E-2</c:v>
                </c:pt>
                <c:pt idx="47581">
                  <c:v>-5.3939799999999996E-3</c:v>
                </c:pt>
                <c:pt idx="47582">
                  <c:v>1.66807E-2</c:v>
                </c:pt>
                <c:pt idx="47583">
                  <c:v>3.0288699999999999E-3</c:v>
                </c:pt>
                <c:pt idx="47584">
                  <c:v>2.3975400000000001E-3</c:v>
                </c:pt>
                <c:pt idx="47585">
                  <c:v>-1.01175E-2</c:v>
                </c:pt>
                <c:pt idx="47586">
                  <c:v>-8.1071900000000002E-3</c:v>
                </c:pt>
                <c:pt idx="47587">
                  <c:v>-2.4414100000000002E-4</c:v>
                </c:pt>
                <c:pt idx="47588" formatCode="0.00E+00">
                  <c:v>4.4364900000000004E-3</c:v>
                </c:pt>
                <c:pt idx="47589">
                  <c:v>5.60379E-3</c:v>
                </c:pt>
                <c:pt idx="47590">
                  <c:v>-4.7159200000000002E-3</c:v>
                </c:pt>
                <c:pt idx="47591">
                  <c:v>4.2028400000000002E-3</c:v>
                </c:pt>
                <c:pt idx="47592">
                  <c:v>-1.12963E-2</c:v>
                </c:pt>
                <c:pt idx="47593">
                  <c:v>-9.6387899999999995E-3</c:v>
                </c:pt>
                <c:pt idx="47594">
                  <c:v>-5.3634599999999996E-3</c:v>
                </c:pt>
                <c:pt idx="47595">
                  <c:v>-5.5360799999999996E-3</c:v>
                </c:pt>
                <c:pt idx="47596">
                  <c:v>-6.2704099999999997E-3</c:v>
                </c:pt>
                <c:pt idx="47597">
                  <c:v>-4.8332200000000001E-3</c:v>
                </c:pt>
                <c:pt idx="47598">
                  <c:v>-9.851459999999999E-4</c:v>
                </c:pt>
                <c:pt idx="47599">
                  <c:v>-1.1062599999999999E-4</c:v>
                </c:pt>
                <c:pt idx="47600">
                  <c:v>4.6539299999999998E-4</c:v>
                </c:pt>
                <c:pt idx="47601">
                  <c:v>-5.3310400000000004E-3</c:v>
                </c:pt>
                <c:pt idx="47602">
                  <c:v>-1.4708499999999999E-2</c:v>
                </c:pt>
                <c:pt idx="47603">
                  <c:v>-7.9736700000000004E-3</c:v>
                </c:pt>
                <c:pt idx="47604">
                  <c:v>-4.8971199999999996E-3</c:v>
                </c:pt>
                <c:pt idx="47605">
                  <c:v>-1.12047E-2</c:v>
                </c:pt>
                <c:pt idx="47606">
                  <c:v>-1.29452E-2</c:v>
                </c:pt>
                <c:pt idx="47607">
                  <c:v>-8.9006399999999996E-3</c:v>
                </c:pt>
                <c:pt idx="47608">
                  <c:v>-1.1243799999999999E-3</c:v>
                </c:pt>
                <c:pt idx="47609">
                  <c:v>8.3446500000000003E-3</c:v>
                </c:pt>
                <c:pt idx="47610">
                  <c:v>-1.14269E-2</c:v>
                </c:pt>
                <c:pt idx="47611">
                  <c:v>-1.3848299999999999E-2</c:v>
                </c:pt>
                <c:pt idx="47612">
                  <c:v>-1.20535E-2</c:v>
                </c:pt>
                <c:pt idx="47613">
                  <c:v>-4.4689200000000004E-3</c:v>
                </c:pt>
                <c:pt idx="47614">
                  <c:v>-7.7543300000000003E-3</c:v>
                </c:pt>
                <c:pt idx="47615">
                  <c:v>3.66688E-3</c:v>
                </c:pt>
                <c:pt idx="47616">
                  <c:v>-2.0096800000000001E-2</c:v>
                </c:pt>
                <c:pt idx="47617">
                  <c:v>-2.6531200000000001E-3</c:v>
                </c:pt>
                <c:pt idx="47618">
                  <c:v>-8.9426000000000002E-3</c:v>
                </c:pt>
                <c:pt idx="47619">
                  <c:v>8.1682200000000003E-3</c:v>
                </c:pt>
                <c:pt idx="47620">
                  <c:v>-6.0911200000000002E-3</c:v>
                </c:pt>
                <c:pt idx="47621">
                  <c:v>2.6149699999999999E-3</c:v>
                </c:pt>
                <c:pt idx="47622">
                  <c:v>-8.5640000000000004E-3</c:v>
                </c:pt>
                <c:pt idx="47623">
                  <c:v>-2.6358599999999999E-2</c:v>
                </c:pt>
                <c:pt idx="47624">
                  <c:v>-1.41697E-2</c:v>
                </c:pt>
                <c:pt idx="47625">
                  <c:v>2.2621199999999998E-3</c:v>
                </c:pt>
                <c:pt idx="47626">
                  <c:v>3.0899E-3</c:v>
                </c:pt>
                <c:pt idx="47627">
                  <c:v>-1.98021E-2</c:v>
                </c:pt>
                <c:pt idx="47628">
                  <c:v>-2.3565299999999999E-3</c:v>
                </c:pt>
                <c:pt idx="47629">
                  <c:v>-2.8104800000000002E-3</c:v>
                </c:pt>
                <c:pt idx="47630">
                  <c:v>6.3838999999999996E-3</c:v>
                </c:pt>
                <c:pt idx="47631">
                  <c:v>-1.0424599999999999E-2</c:v>
                </c:pt>
                <c:pt idx="47632">
                  <c:v>-8.1777599999999992E-3</c:v>
                </c:pt>
                <c:pt idx="47633">
                  <c:v>-1.1244799999999999E-2</c:v>
                </c:pt>
                <c:pt idx="47634">
                  <c:v>-2.2092799999999999E-2</c:v>
                </c:pt>
                <c:pt idx="47635">
                  <c:v>-1.1669199999999999E-2</c:v>
                </c:pt>
                <c:pt idx="47636">
                  <c:v>-2.99168E-3</c:v>
                </c:pt>
                <c:pt idx="47637">
                  <c:v>-2.3878099999999999E-2</c:v>
                </c:pt>
                <c:pt idx="47638">
                  <c:v>-8.0041899999999996E-3</c:v>
                </c:pt>
                <c:pt idx="47639">
                  <c:v>-2.27633E-2</c:v>
                </c:pt>
                <c:pt idx="47640">
                  <c:v>-1.8835999999999999E-2</c:v>
                </c:pt>
                <c:pt idx="47641">
                  <c:v>-6.64234E-3</c:v>
                </c:pt>
                <c:pt idx="47642">
                  <c:v>-1.2875599999999999E-2</c:v>
                </c:pt>
                <c:pt idx="47643">
                  <c:v>-7.3652300000000004E-3</c:v>
                </c:pt>
                <c:pt idx="47644">
                  <c:v>-7.0266699999999996E-3</c:v>
                </c:pt>
                <c:pt idx="47645">
                  <c:v>5.3119699999999996E-4</c:v>
                </c:pt>
                <c:pt idx="47646">
                  <c:v>-2.3225800000000001E-2</c:v>
                </c:pt>
                <c:pt idx="47647">
                  <c:v>-7.2517399999999996E-3</c:v>
                </c:pt>
                <c:pt idx="47648">
                  <c:v>-9.7513200000000008E-3</c:v>
                </c:pt>
                <c:pt idx="47649">
                  <c:v>-4.1885400000000001E-3</c:v>
                </c:pt>
                <c:pt idx="47650">
                  <c:v>-1.05562E-2</c:v>
                </c:pt>
                <c:pt idx="47651">
                  <c:v>-2.5737800000000002E-2</c:v>
                </c:pt>
                <c:pt idx="47652">
                  <c:v>-8.06808E-4</c:v>
                </c:pt>
                <c:pt idx="47653">
                  <c:v>-1.03588E-2</c:v>
                </c:pt>
                <c:pt idx="47654">
                  <c:v>-8.7499599999999993E-3</c:v>
                </c:pt>
                <c:pt idx="47655">
                  <c:v>-1.1054E-2</c:v>
                </c:pt>
                <c:pt idx="47656">
                  <c:v>-2.15073E-2</c:v>
                </c:pt>
                <c:pt idx="47657">
                  <c:v>-8.7671299999999997E-3</c:v>
                </c:pt>
                <c:pt idx="47658">
                  <c:v>-6.7520100000000001E-3</c:v>
                </c:pt>
                <c:pt idx="47659">
                  <c:v>-2.0011899999999999E-2</c:v>
                </c:pt>
                <c:pt idx="47660">
                  <c:v>-2.83909E-2</c:v>
                </c:pt>
                <c:pt idx="47661" formatCode="0.00E+00">
                  <c:v>-3.7164699999999999E-3</c:v>
                </c:pt>
                <c:pt idx="47662">
                  <c:v>-1.7911900000000001E-2</c:v>
                </c:pt>
                <c:pt idx="47663">
                  <c:v>-2.02379E-2</c:v>
                </c:pt>
                <c:pt idx="47664">
                  <c:v>-4.0486300000000003E-2</c:v>
                </c:pt>
                <c:pt idx="47665">
                  <c:v>-2.4523699999999999E-2</c:v>
                </c:pt>
                <c:pt idx="47666">
                  <c:v>-2.4242400000000001E-2</c:v>
                </c:pt>
                <c:pt idx="47667">
                  <c:v>-1.2620899999999999E-2</c:v>
                </c:pt>
                <c:pt idx="47668">
                  <c:v>-1.5075699999999999E-2</c:v>
                </c:pt>
                <c:pt idx="47669">
                  <c:v>-3.1834599999999998E-2</c:v>
                </c:pt>
                <c:pt idx="47670">
                  <c:v>-1.71328E-2</c:v>
                </c:pt>
                <c:pt idx="47671">
                  <c:v>-3.8589499999999999E-2</c:v>
                </c:pt>
                <c:pt idx="47672">
                  <c:v>-2.2910099999999999E-2</c:v>
                </c:pt>
                <c:pt idx="47673">
                  <c:v>-2.5436400000000001E-2</c:v>
                </c:pt>
                <c:pt idx="47674">
                  <c:v>-1.34459E-2</c:v>
                </c:pt>
                <c:pt idx="47675">
                  <c:v>-3.3864999999999999E-2</c:v>
                </c:pt>
                <c:pt idx="47676">
                  <c:v>-3.2679600000000003E-2</c:v>
                </c:pt>
                <c:pt idx="47677">
                  <c:v>-4.0016200000000002E-2</c:v>
                </c:pt>
                <c:pt idx="47678">
                  <c:v>-3.5998299999999997E-2</c:v>
                </c:pt>
                <c:pt idx="47679">
                  <c:v>-9.3355199999999999E-3</c:v>
                </c:pt>
                <c:pt idx="47680">
                  <c:v>-3.98378E-2</c:v>
                </c:pt>
                <c:pt idx="47681">
                  <c:v>-1.1876100000000001E-2</c:v>
                </c:pt>
                <c:pt idx="47682">
                  <c:v>-3.0148500000000002E-2</c:v>
                </c:pt>
                <c:pt idx="47683">
                  <c:v>-2.5449800000000002E-2</c:v>
                </c:pt>
                <c:pt idx="47684">
                  <c:v>-3.0581500000000001E-2</c:v>
                </c:pt>
                <c:pt idx="47685">
                  <c:v>-2.6054399999999998E-2</c:v>
                </c:pt>
                <c:pt idx="47686">
                  <c:v>-2.4229000000000001E-2</c:v>
                </c:pt>
                <c:pt idx="47687">
                  <c:v>-1.7658199999999999E-2</c:v>
                </c:pt>
                <c:pt idx="47688">
                  <c:v>-1.95322E-2</c:v>
                </c:pt>
                <c:pt idx="47689">
                  <c:v>-3.2689999999999997E-2</c:v>
                </c:pt>
                <c:pt idx="47690">
                  <c:v>-2.8138199999999999E-2</c:v>
                </c:pt>
                <c:pt idx="47691">
                  <c:v>-3.0129400000000001E-2</c:v>
                </c:pt>
                <c:pt idx="47692">
                  <c:v>-2.6910799999999999E-2</c:v>
                </c:pt>
                <c:pt idx="47693">
                  <c:v>-1.3438200000000001E-2</c:v>
                </c:pt>
                <c:pt idx="47694">
                  <c:v>-2.8046600000000001E-2</c:v>
                </c:pt>
                <c:pt idx="47695">
                  <c:v>-2.6152600000000002E-2</c:v>
                </c:pt>
                <c:pt idx="47696">
                  <c:v>-2.9045100000000001E-2</c:v>
                </c:pt>
                <c:pt idx="47697">
                  <c:v>-2.0671800000000001E-2</c:v>
                </c:pt>
                <c:pt idx="47698">
                  <c:v>-1.6009300000000001E-2</c:v>
                </c:pt>
                <c:pt idx="47699">
                  <c:v>-4.2262099999999997E-2</c:v>
                </c:pt>
                <c:pt idx="47700">
                  <c:v>-3.28197E-2</c:v>
                </c:pt>
                <c:pt idx="47701">
                  <c:v>-3.0963899999999999E-2</c:v>
                </c:pt>
                <c:pt idx="47702">
                  <c:v>-2.4253799999999999E-2</c:v>
                </c:pt>
                <c:pt idx="47703">
                  <c:v>-2.9441800000000001E-2</c:v>
                </c:pt>
                <c:pt idx="47704">
                  <c:v>-3.3446299999999998E-2</c:v>
                </c:pt>
                <c:pt idx="47705">
                  <c:v>-1.3013800000000001E-2</c:v>
                </c:pt>
                <c:pt idx="47706">
                  <c:v>-2.4529499999999999E-2</c:v>
                </c:pt>
                <c:pt idx="47707">
                  <c:v>-3.30248E-2</c:v>
                </c:pt>
                <c:pt idx="47708">
                  <c:v>-2.57988E-2</c:v>
                </c:pt>
                <c:pt idx="47709">
                  <c:v>-3.3453900000000002E-2</c:v>
                </c:pt>
                <c:pt idx="47710">
                  <c:v>-2.1394699999999999E-2</c:v>
                </c:pt>
                <c:pt idx="47711">
                  <c:v>-2.9502899999999999E-2</c:v>
                </c:pt>
                <c:pt idx="47712">
                  <c:v>-2.9912899999999999E-2</c:v>
                </c:pt>
                <c:pt idx="47713">
                  <c:v>-3.0633899999999999E-2</c:v>
                </c:pt>
                <c:pt idx="47714">
                  <c:v>-2.0951299999999999E-2</c:v>
                </c:pt>
                <c:pt idx="47715">
                  <c:v>-2.8140999999999999E-2</c:v>
                </c:pt>
                <c:pt idx="47716">
                  <c:v>-3.7101700000000001E-2</c:v>
                </c:pt>
                <c:pt idx="47717">
                  <c:v>-2.2467600000000001E-2</c:v>
                </c:pt>
                <c:pt idx="47718">
                  <c:v>-3.1848000000000001E-2</c:v>
                </c:pt>
                <c:pt idx="47719">
                  <c:v>-2.4626700000000001E-2</c:v>
                </c:pt>
                <c:pt idx="47720">
                  <c:v>-3.5051300000000001E-2</c:v>
                </c:pt>
                <c:pt idx="47721">
                  <c:v>-3.0053099999999999E-2</c:v>
                </c:pt>
                <c:pt idx="47722">
                  <c:v>-2.3112299999999999E-2</c:v>
                </c:pt>
                <c:pt idx="47723">
                  <c:v>-3.8552299999999998E-2</c:v>
                </c:pt>
                <c:pt idx="47724">
                  <c:v>-2.39153E-2</c:v>
                </c:pt>
                <c:pt idx="47725">
                  <c:v>-2.8609300000000001E-2</c:v>
                </c:pt>
                <c:pt idx="47726">
                  <c:v>-1.5879600000000001E-2</c:v>
                </c:pt>
                <c:pt idx="47727">
                  <c:v>-2.2530600000000001E-2</c:v>
                </c:pt>
                <c:pt idx="47728">
                  <c:v>-3.6620100000000003E-2</c:v>
                </c:pt>
                <c:pt idx="47729">
                  <c:v>-3.9643299999999999E-2</c:v>
                </c:pt>
                <c:pt idx="47730">
                  <c:v>-4.2509999999999999E-2</c:v>
                </c:pt>
                <c:pt idx="47731">
                  <c:v>-3.6397899999999997E-2</c:v>
                </c:pt>
                <c:pt idx="47732">
                  <c:v>-1.8799799999999998E-2</c:v>
                </c:pt>
                <c:pt idx="47733">
                  <c:v>-4.54226E-2</c:v>
                </c:pt>
                <c:pt idx="47734">
                  <c:v>-4.4481300000000001E-2</c:v>
                </c:pt>
                <c:pt idx="47735">
                  <c:v>-4.0848700000000002E-2</c:v>
                </c:pt>
                <c:pt idx="47736">
                  <c:v>-4.5991900000000002E-2</c:v>
                </c:pt>
                <c:pt idx="47737">
                  <c:v>-4.0382399999999999E-2</c:v>
                </c:pt>
                <c:pt idx="47738">
                  <c:v>-5.5435199999999997E-2</c:v>
                </c:pt>
                <c:pt idx="47739">
                  <c:v>-3.7515600000000003E-2</c:v>
                </c:pt>
                <c:pt idx="47740">
                  <c:v>-3.9604199999999999E-2</c:v>
                </c:pt>
                <c:pt idx="47741">
                  <c:v>-3.5402299999999998E-2</c:v>
                </c:pt>
                <c:pt idx="47742">
                  <c:v>-5.01442E-2</c:v>
                </c:pt>
                <c:pt idx="47743">
                  <c:v>-3.5105699999999997E-2</c:v>
                </c:pt>
                <c:pt idx="47744">
                  <c:v>-4.5076400000000003E-2</c:v>
                </c:pt>
                <c:pt idx="47745">
                  <c:v>-1.9022000000000001E-2</c:v>
                </c:pt>
                <c:pt idx="47746">
                  <c:v>-3.2770199999999999E-2</c:v>
                </c:pt>
                <c:pt idx="47747">
                  <c:v>-4.0364299999999999E-2</c:v>
                </c:pt>
                <c:pt idx="47748">
                  <c:v>-4.54559E-2</c:v>
                </c:pt>
                <c:pt idx="47749">
                  <c:v>-4.3471299999999997E-2</c:v>
                </c:pt>
                <c:pt idx="47750">
                  <c:v>-3.3123E-2</c:v>
                </c:pt>
                <c:pt idx="47751">
                  <c:v>-3.1064999999999999E-2</c:v>
                </c:pt>
                <c:pt idx="47752">
                  <c:v>-2.32611E-2</c:v>
                </c:pt>
                <c:pt idx="47753">
                  <c:v>-1.4275599999999999E-2</c:v>
                </c:pt>
                <c:pt idx="47754">
                  <c:v>-2.2610700000000001E-2</c:v>
                </c:pt>
                <c:pt idx="47755">
                  <c:v>-2.2113799999999999E-2</c:v>
                </c:pt>
                <c:pt idx="47756">
                  <c:v>-3.7630999999999998E-2</c:v>
                </c:pt>
                <c:pt idx="47757">
                  <c:v>-2.6298499999999999E-2</c:v>
                </c:pt>
                <c:pt idx="47758">
                  <c:v>-1.9058200000000001E-2</c:v>
                </c:pt>
                <c:pt idx="47759">
                  <c:v>-3.5379399999999998E-2</c:v>
                </c:pt>
                <c:pt idx="47760">
                  <c:v>-4.5650499999999997E-2</c:v>
                </c:pt>
                <c:pt idx="47761">
                  <c:v>-2.5974299999999999E-2</c:v>
                </c:pt>
                <c:pt idx="47762">
                  <c:v>-4.4722600000000001E-2</c:v>
                </c:pt>
                <c:pt idx="47763">
                  <c:v>-3.1627700000000002E-2</c:v>
                </c:pt>
                <c:pt idx="47764">
                  <c:v>-3.4490600000000003E-2</c:v>
                </c:pt>
                <c:pt idx="47765">
                  <c:v>-1.7517999999999999E-2</c:v>
                </c:pt>
                <c:pt idx="47766">
                  <c:v>-4.9941100000000002E-2</c:v>
                </c:pt>
                <c:pt idx="47767">
                  <c:v>-4.3427500000000001E-2</c:v>
                </c:pt>
                <c:pt idx="47768">
                  <c:v>-5.8159799999999998E-2</c:v>
                </c:pt>
                <c:pt idx="47769">
                  <c:v>-3.1230000000000001E-2</c:v>
                </c:pt>
                <c:pt idx="47770">
                  <c:v>-4.5152699999999997E-2</c:v>
                </c:pt>
                <c:pt idx="47771">
                  <c:v>-3.7900900000000001E-2</c:v>
                </c:pt>
                <c:pt idx="47772">
                  <c:v>-3.3027599999999997E-2</c:v>
                </c:pt>
                <c:pt idx="47773">
                  <c:v>-5.4260299999999997E-2</c:v>
                </c:pt>
                <c:pt idx="47774">
                  <c:v>-2.8923000000000001E-2</c:v>
                </c:pt>
                <c:pt idx="47775">
                  <c:v>-4.1319799999999997E-2</c:v>
                </c:pt>
                <c:pt idx="47776">
                  <c:v>-4.7412900000000001E-2</c:v>
                </c:pt>
                <c:pt idx="47777">
                  <c:v>-4.2822800000000001E-2</c:v>
                </c:pt>
                <c:pt idx="47778">
                  <c:v>-4.9610099999999997E-2</c:v>
                </c:pt>
                <c:pt idx="47779">
                  <c:v>-4.8698400000000003E-2</c:v>
                </c:pt>
                <c:pt idx="47780">
                  <c:v>-4.1937799999999997E-2</c:v>
                </c:pt>
                <c:pt idx="47781">
                  <c:v>-3.49731E-2</c:v>
                </c:pt>
                <c:pt idx="47782">
                  <c:v>-4.9447100000000001E-2</c:v>
                </c:pt>
                <c:pt idx="47783">
                  <c:v>-4.7682799999999997E-2</c:v>
                </c:pt>
                <c:pt idx="47784">
                  <c:v>-3.3355700000000002E-2</c:v>
                </c:pt>
                <c:pt idx="47785">
                  <c:v>-4.0438700000000001E-2</c:v>
                </c:pt>
                <c:pt idx="47786">
                  <c:v>-3.03907E-2</c:v>
                </c:pt>
                <c:pt idx="47787">
                  <c:v>-3.5683600000000003E-2</c:v>
                </c:pt>
                <c:pt idx="47788">
                  <c:v>-3.3038100000000001E-2</c:v>
                </c:pt>
                <c:pt idx="47789">
                  <c:v>-2.5368700000000001E-2</c:v>
                </c:pt>
                <c:pt idx="47790">
                  <c:v>-2.6610399999999999E-2</c:v>
                </c:pt>
                <c:pt idx="47791">
                  <c:v>-2.74696E-2</c:v>
                </c:pt>
                <c:pt idx="47792">
                  <c:v>-2.5278999999999999E-2</c:v>
                </c:pt>
                <c:pt idx="47793">
                  <c:v>-1.7761200000000001E-2</c:v>
                </c:pt>
                <c:pt idx="47794">
                  <c:v>-2.5052999999999999E-2</c:v>
                </c:pt>
                <c:pt idx="47795">
                  <c:v>-1.9000099999999999E-2</c:v>
                </c:pt>
                <c:pt idx="47796">
                  <c:v>-3.2788299999999999E-2</c:v>
                </c:pt>
                <c:pt idx="47797">
                  <c:v>-1.9673300000000001E-2</c:v>
                </c:pt>
                <c:pt idx="47798">
                  <c:v>-1.2844100000000001E-2</c:v>
                </c:pt>
                <c:pt idx="47799">
                  <c:v>-3.4348499999999997E-2</c:v>
                </c:pt>
                <c:pt idx="47800">
                  <c:v>-2.0512599999999999E-2</c:v>
                </c:pt>
                <c:pt idx="47801">
                  <c:v>-3.3554100000000003E-2</c:v>
                </c:pt>
                <c:pt idx="47802">
                  <c:v>-1.7354000000000001E-2</c:v>
                </c:pt>
                <c:pt idx="47803">
                  <c:v>-3.64943E-2</c:v>
                </c:pt>
                <c:pt idx="47804">
                  <c:v>-3.1085999999999999E-2</c:v>
                </c:pt>
                <c:pt idx="47805">
                  <c:v>-3.3744799999999998E-2</c:v>
                </c:pt>
                <c:pt idx="47806">
                  <c:v>-1.8973400000000001E-2</c:v>
                </c:pt>
                <c:pt idx="47807">
                  <c:v>-3.1673399999999997E-2</c:v>
                </c:pt>
                <c:pt idx="47808">
                  <c:v>-3.5779999999999999E-2</c:v>
                </c:pt>
                <c:pt idx="47809">
                  <c:v>-3.6666900000000002E-2</c:v>
                </c:pt>
                <c:pt idx="47810">
                  <c:v>-3.1419799999999998E-2</c:v>
                </c:pt>
                <c:pt idx="47811">
                  <c:v>-2.8441399999999999E-2</c:v>
                </c:pt>
                <c:pt idx="47812">
                  <c:v>-2.5631000000000001E-2</c:v>
                </c:pt>
                <c:pt idx="47813">
                  <c:v>-1.55725E-2</c:v>
                </c:pt>
                <c:pt idx="47814">
                  <c:v>-2.3117100000000002E-2</c:v>
                </c:pt>
                <c:pt idx="47815">
                  <c:v>-4.7952700000000001E-2</c:v>
                </c:pt>
                <c:pt idx="47816">
                  <c:v>-1.43795E-2</c:v>
                </c:pt>
                <c:pt idx="47817">
                  <c:v>-2.6090599999999999E-2</c:v>
                </c:pt>
                <c:pt idx="47818">
                  <c:v>-8.9263899999999993E-3</c:v>
                </c:pt>
                <c:pt idx="47819">
                  <c:v>-3.2908399999999997E-2</c:v>
                </c:pt>
                <c:pt idx="47820">
                  <c:v>-3.6262500000000003E-2</c:v>
                </c:pt>
                <c:pt idx="47821">
                  <c:v>-3.33595E-2</c:v>
                </c:pt>
                <c:pt idx="47822">
                  <c:v>-2.9932E-2</c:v>
                </c:pt>
                <c:pt idx="47823">
                  <c:v>-1.73864E-2</c:v>
                </c:pt>
                <c:pt idx="47824">
                  <c:v>-2.1192599999999999E-2</c:v>
                </c:pt>
                <c:pt idx="47825">
                  <c:v>-2.0366700000000001E-2</c:v>
                </c:pt>
                <c:pt idx="47826">
                  <c:v>-2.4620099999999999E-2</c:v>
                </c:pt>
                <c:pt idx="47827">
                  <c:v>-4.1130100000000003E-2</c:v>
                </c:pt>
                <c:pt idx="47828">
                  <c:v>-2.56901E-2</c:v>
                </c:pt>
                <c:pt idx="47829">
                  <c:v>-3.3739999999999999E-2</c:v>
                </c:pt>
                <c:pt idx="47830">
                  <c:v>-2.44207E-2</c:v>
                </c:pt>
                <c:pt idx="47831">
                  <c:v>-3.2334300000000003E-2</c:v>
                </c:pt>
                <c:pt idx="47832">
                  <c:v>-3.5778999999999998E-2</c:v>
                </c:pt>
                <c:pt idx="47833">
                  <c:v>-2.5537500000000001E-2</c:v>
                </c:pt>
                <c:pt idx="47834">
                  <c:v>-1.8526999999999998E-2</c:v>
                </c:pt>
                <c:pt idx="47835">
                  <c:v>-1.5240699999999999E-2</c:v>
                </c:pt>
                <c:pt idx="47836">
                  <c:v>-1.27773E-2</c:v>
                </c:pt>
                <c:pt idx="47837">
                  <c:v>-1.5976000000000001E-2</c:v>
                </c:pt>
                <c:pt idx="47838">
                  <c:v>-1.8661500000000001E-2</c:v>
                </c:pt>
                <c:pt idx="47839">
                  <c:v>-1.54696E-2</c:v>
                </c:pt>
                <c:pt idx="47840">
                  <c:v>-3.6547700000000002E-2</c:v>
                </c:pt>
                <c:pt idx="47841">
                  <c:v>-2.2146200000000001E-2</c:v>
                </c:pt>
                <c:pt idx="47842">
                  <c:v>-3.6821399999999997E-2</c:v>
                </c:pt>
                <c:pt idx="47843">
                  <c:v>-2.24514E-2</c:v>
                </c:pt>
                <c:pt idx="47844">
                  <c:v>-1.48144E-2</c:v>
                </c:pt>
                <c:pt idx="47845">
                  <c:v>-2.5467900000000002E-2</c:v>
                </c:pt>
                <c:pt idx="47846">
                  <c:v>-1.4878300000000001E-2</c:v>
                </c:pt>
                <c:pt idx="47847">
                  <c:v>-2.8835300000000001E-2</c:v>
                </c:pt>
                <c:pt idx="47848">
                  <c:v>-1.5472400000000001E-2</c:v>
                </c:pt>
                <c:pt idx="47849">
                  <c:v>-1.39198E-2</c:v>
                </c:pt>
                <c:pt idx="47850">
                  <c:v>-1.5402799999999999E-2</c:v>
                </c:pt>
                <c:pt idx="47851">
                  <c:v>-4.2243000000000003E-2</c:v>
                </c:pt>
                <c:pt idx="47852">
                  <c:v>-1.47028E-2</c:v>
                </c:pt>
                <c:pt idx="47853">
                  <c:v>-2.51684E-2</c:v>
                </c:pt>
                <c:pt idx="47854">
                  <c:v>-2.26068E-2</c:v>
                </c:pt>
                <c:pt idx="47855">
                  <c:v>-3.9472599999999997E-2</c:v>
                </c:pt>
                <c:pt idx="47856">
                  <c:v>-2.7898800000000001E-2</c:v>
                </c:pt>
                <c:pt idx="47857">
                  <c:v>-7.52449E-3</c:v>
                </c:pt>
                <c:pt idx="47858">
                  <c:v>-3.6894799999999998E-2</c:v>
                </c:pt>
                <c:pt idx="47859">
                  <c:v>-1.85232E-2</c:v>
                </c:pt>
                <c:pt idx="47860">
                  <c:v>-3.2566100000000001E-2</c:v>
                </c:pt>
                <c:pt idx="47861">
                  <c:v>-1.9471200000000001E-2</c:v>
                </c:pt>
                <c:pt idx="47862">
                  <c:v>-1.5987399999999999E-2</c:v>
                </c:pt>
                <c:pt idx="47863">
                  <c:v>-3.3956500000000001E-2</c:v>
                </c:pt>
                <c:pt idx="47864">
                  <c:v>-3.27263E-2</c:v>
                </c:pt>
                <c:pt idx="47865">
                  <c:v>-3.22618E-2</c:v>
                </c:pt>
                <c:pt idx="47866">
                  <c:v>-2.82087E-2</c:v>
                </c:pt>
                <c:pt idx="47867">
                  <c:v>-2.4974799999999998E-2</c:v>
                </c:pt>
                <c:pt idx="47868">
                  <c:v>-2.9500999999999999E-2</c:v>
                </c:pt>
                <c:pt idx="47869">
                  <c:v>-1.65329E-2</c:v>
                </c:pt>
                <c:pt idx="47870">
                  <c:v>-1.32771E-2</c:v>
                </c:pt>
                <c:pt idx="47871">
                  <c:v>1.3008099999999999E-3</c:v>
                </c:pt>
                <c:pt idx="47872">
                  <c:v>-2.2821399999999999E-2</c:v>
                </c:pt>
                <c:pt idx="47873">
                  <c:v>-2.7971300000000001E-3</c:v>
                </c:pt>
                <c:pt idx="47874">
                  <c:v>-1.6620599999999999E-2</c:v>
                </c:pt>
                <c:pt idx="47875">
                  <c:v>-8.2855199999999993E-3</c:v>
                </c:pt>
                <c:pt idx="47876">
                  <c:v>7.70092E-3</c:v>
                </c:pt>
                <c:pt idx="47877">
                  <c:v>5.5789900000000005E-4</c:v>
                </c:pt>
                <c:pt idx="47878">
                  <c:v>1.10598E-2</c:v>
                </c:pt>
                <c:pt idx="47879">
                  <c:v>4.19426E-3</c:v>
                </c:pt>
                <c:pt idx="47880">
                  <c:v>-1.7200500000000001E-2</c:v>
                </c:pt>
                <c:pt idx="47881">
                  <c:v>6.4706800000000004E-3</c:v>
                </c:pt>
                <c:pt idx="47882">
                  <c:v>8.8157700000000006E-3</c:v>
                </c:pt>
                <c:pt idx="47883">
                  <c:v>2.1206900000000001E-2</c:v>
                </c:pt>
                <c:pt idx="47884">
                  <c:v>-1.08929E-2</c:v>
                </c:pt>
                <c:pt idx="47885">
                  <c:v>3.4036600000000002E-3</c:v>
                </c:pt>
                <c:pt idx="47886">
                  <c:v>-1.09348E-2</c:v>
                </c:pt>
                <c:pt idx="47887">
                  <c:v>4.6510700000000002E-3</c:v>
                </c:pt>
                <c:pt idx="47888">
                  <c:v>-1.82438E-3</c:v>
                </c:pt>
                <c:pt idx="47889">
                  <c:v>-2.3799899999999999E-2</c:v>
                </c:pt>
                <c:pt idx="47890">
                  <c:v>-1.6199100000000001E-2</c:v>
                </c:pt>
                <c:pt idx="47891">
                  <c:v>-5.5904400000000003E-3</c:v>
                </c:pt>
                <c:pt idx="47892" formatCode="0.00E+00">
                  <c:v>-2.1171599999999999E-3</c:v>
                </c:pt>
                <c:pt idx="47893">
                  <c:v>2.6683800000000001E-3</c:v>
                </c:pt>
                <c:pt idx="47894">
                  <c:v>-5.6314499999999997E-3</c:v>
                </c:pt>
                <c:pt idx="47895">
                  <c:v>-6.5975199999999999E-3</c:v>
                </c:pt>
                <c:pt idx="47896">
                  <c:v>1.21298E-2</c:v>
                </c:pt>
                <c:pt idx="47897">
                  <c:v>-4.2991599999999998E-3</c:v>
                </c:pt>
                <c:pt idx="47898">
                  <c:v>5.57137E-3</c:v>
                </c:pt>
                <c:pt idx="47899">
                  <c:v>-1.5401799999999999E-3</c:v>
                </c:pt>
                <c:pt idx="47900">
                  <c:v>8.4781600000000002E-3</c:v>
                </c:pt>
                <c:pt idx="47901">
                  <c:v>2.28481E-2</c:v>
                </c:pt>
                <c:pt idx="47902">
                  <c:v>6.2170000000000003E-3</c:v>
                </c:pt>
                <c:pt idx="47903">
                  <c:v>3.5028500000000001E-3</c:v>
                </c:pt>
                <c:pt idx="47904">
                  <c:v>-4.7111499999999999E-3</c:v>
                </c:pt>
                <c:pt idx="47905">
                  <c:v>-6.7548800000000004E-3</c:v>
                </c:pt>
                <c:pt idx="47906">
                  <c:v>-8.2616800000000004E-3</c:v>
                </c:pt>
                <c:pt idx="47907">
                  <c:v>4.40598E-4</c:v>
                </c:pt>
                <c:pt idx="47908">
                  <c:v>-4.1103399999999997E-3</c:v>
                </c:pt>
                <c:pt idx="47909">
                  <c:v>4.5232800000000002E-3</c:v>
                </c:pt>
                <c:pt idx="47910">
                  <c:v>-1.7347300000000001E-3</c:v>
                </c:pt>
                <c:pt idx="47911">
                  <c:v>-1.2981400000000001E-2</c:v>
                </c:pt>
                <c:pt idx="47912">
                  <c:v>1.4945999999999999E-2</c:v>
                </c:pt>
                <c:pt idx="47913">
                  <c:v>1.08147E-3</c:v>
                </c:pt>
                <c:pt idx="47914">
                  <c:v>1.9012500000000002E-2</c:v>
                </c:pt>
                <c:pt idx="47915">
                  <c:v>6.6490200000000003E-3</c:v>
                </c:pt>
                <c:pt idx="47916">
                  <c:v>1.25322E-2</c:v>
                </c:pt>
                <c:pt idx="47917">
                  <c:v>2.3755999999999998E-3</c:v>
                </c:pt>
                <c:pt idx="47918">
                  <c:v>1.4600800000000001E-2</c:v>
                </c:pt>
                <c:pt idx="47919">
                  <c:v>2.0083400000000001E-2</c:v>
                </c:pt>
                <c:pt idx="47920">
                  <c:v>2.0102499999999999E-2</c:v>
                </c:pt>
                <c:pt idx="47921">
                  <c:v>3.5345099999999997E-2</c:v>
                </c:pt>
                <c:pt idx="47922">
                  <c:v>1.97687E-2</c:v>
                </c:pt>
                <c:pt idx="47923">
                  <c:v>1.48611E-2</c:v>
                </c:pt>
                <c:pt idx="47924">
                  <c:v>7.6150899999999997E-3</c:v>
                </c:pt>
                <c:pt idx="47925">
                  <c:v>1.54057E-2</c:v>
                </c:pt>
                <c:pt idx="47926">
                  <c:v>2.97737E-2</c:v>
                </c:pt>
                <c:pt idx="47927">
                  <c:v>2.50359E-2</c:v>
                </c:pt>
                <c:pt idx="47928">
                  <c:v>2.0223600000000001E-2</c:v>
                </c:pt>
                <c:pt idx="47929">
                  <c:v>2.4731599999999999E-2</c:v>
                </c:pt>
                <c:pt idx="47930">
                  <c:v>2.19927E-2</c:v>
                </c:pt>
                <c:pt idx="47931">
                  <c:v>1.0957700000000001E-2</c:v>
                </c:pt>
                <c:pt idx="47932">
                  <c:v>1.8594699999999999E-2</c:v>
                </c:pt>
                <c:pt idx="47933">
                  <c:v>7.4014700000000003E-3</c:v>
                </c:pt>
                <c:pt idx="47934">
                  <c:v>2.06661E-3</c:v>
                </c:pt>
                <c:pt idx="47935">
                  <c:v>-7.4863400000000002E-3</c:v>
                </c:pt>
                <c:pt idx="47936">
                  <c:v>-4.9657800000000004E-3</c:v>
                </c:pt>
                <c:pt idx="47937">
                  <c:v>1.2761099999999999E-2</c:v>
                </c:pt>
                <c:pt idx="47938">
                  <c:v>1.2400599999999999E-2</c:v>
                </c:pt>
                <c:pt idx="47939">
                  <c:v>1.0869999999999999E-2</c:v>
                </c:pt>
                <c:pt idx="47940">
                  <c:v>1.7998699999999999E-2</c:v>
                </c:pt>
                <c:pt idx="47941">
                  <c:v>1.43938E-2</c:v>
                </c:pt>
                <c:pt idx="47942">
                  <c:v>1.37587E-2</c:v>
                </c:pt>
                <c:pt idx="47943">
                  <c:v>5.7706800000000003E-3</c:v>
                </c:pt>
                <c:pt idx="47944">
                  <c:v>1.2479799999999999E-2</c:v>
                </c:pt>
                <c:pt idx="47945">
                  <c:v>-5.7315800000000004E-4</c:v>
                </c:pt>
                <c:pt idx="47946">
                  <c:v>2.10171E-2</c:v>
                </c:pt>
                <c:pt idx="47947">
                  <c:v>1.0968200000000001E-2</c:v>
                </c:pt>
                <c:pt idx="47948">
                  <c:v>1.1488E-2</c:v>
                </c:pt>
                <c:pt idx="47949">
                  <c:v>1.29356E-2</c:v>
                </c:pt>
                <c:pt idx="47950">
                  <c:v>2.6289E-2</c:v>
                </c:pt>
                <c:pt idx="47951">
                  <c:v>2.0789100000000001E-2</c:v>
                </c:pt>
                <c:pt idx="47952">
                  <c:v>3.0607200000000001E-2</c:v>
                </c:pt>
                <c:pt idx="47953">
                  <c:v>3.07341E-2</c:v>
                </c:pt>
                <c:pt idx="47954">
                  <c:v>2.4694399999999998E-2</c:v>
                </c:pt>
                <c:pt idx="47955">
                  <c:v>1.72052E-2</c:v>
                </c:pt>
                <c:pt idx="47956">
                  <c:v>3.0363999999999999E-2</c:v>
                </c:pt>
                <c:pt idx="47957">
                  <c:v>2.7174899999999998E-2</c:v>
                </c:pt>
                <c:pt idx="47958">
                  <c:v>2.4224300000000001E-2</c:v>
                </c:pt>
                <c:pt idx="47959">
                  <c:v>3.51343E-2</c:v>
                </c:pt>
                <c:pt idx="47960">
                  <c:v>2.92625E-2</c:v>
                </c:pt>
                <c:pt idx="47961">
                  <c:v>3.50332E-2</c:v>
                </c:pt>
                <c:pt idx="47962">
                  <c:v>3.6032700000000001E-2</c:v>
                </c:pt>
                <c:pt idx="47963">
                  <c:v>2.8599699999999999E-2</c:v>
                </c:pt>
                <c:pt idx="47964">
                  <c:v>3.7818900000000003E-2</c:v>
                </c:pt>
                <c:pt idx="47965">
                  <c:v>3.9286599999999998E-2</c:v>
                </c:pt>
                <c:pt idx="47966">
                  <c:v>2.5475500000000002E-2</c:v>
                </c:pt>
                <c:pt idx="47967">
                  <c:v>2.5088300000000001E-2</c:v>
                </c:pt>
                <c:pt idx="47968">
                  <c:v>2.2821399999999999E-2</c:v>
                </c:pt>
                <c:pt idx="47969">
                  <c:v>3.2310499999999999E-2</c:v>
                </c:pt>
                <c:pt idx="47970">
                  <c:v>2.5584200000000001E-2</c:v>
                </c:pt>
                <c:pt idx="47971">
                  <c:v>1.0434199999999999E-2</c:v>
                </c:pt>
                <c:pt idx="47972">
                  <c:v>3.0765500000000001E-2</c:v>
                </c:pt>
                <c:pt idx="47973">
                  <c:v>3.82814E-2</c:v>
                </c:pt>
                <c:pt idx="47974">
                  <c:v>3.8250899999999997E-2</c:v>
                </c:pt>
                <c:pt idx="47975">
                  <c:v>3.6083200000000003E-2</c:v>
                </c:pt>
                <c:pt idx="47976">
                  <c:v>2.12193E-2</c:v>
                </c:pt>
                <c:pt idx="47977">
                  <c:v>2.26822E-2</c:v>
                </c:pt>
                <c:pt idx="47978">
                  <c:v>4.4149399999999998E-2</c:v>
                </c:pt>
                <c:pt idx="47979">
                  <c:v>3.0539500000000001E-2</c:v>
                </c:pt>
                <c:pt idx="47980">
                  <c:v>3.88212E-2</c:v>
                </c:pt>
                <c:pt idx="47981">
                  <c:v>2.0476299999999999E-2</c:v>
                </c:pt>
                <c:pt idx="47982">
                  <c:v>3.0643500000000001E-2</c:v>
                </c:pt>
                <c:pt idx="47983">
                  <c:v>2.0624199999999999E-2</c:v>
                </c:pt>
                <c:pt idx="47984">
                  <c:v>2.4790800000000002E-2</c:v>
                </c:pt>
                <c:pt idx="47985">
                  <c:v>2.85521E-2</c:v>
                </c:pt>
                <c:pt idx="47986">
                  <c:v>2.6665700000000001E-2</c:v>
                </c:pt>
                <c:pt idx="47987">
                  <c:v>2.0397200000000001E-2</c:v>
                </c:pt>
                <c:pt idx="47988">
                  <c:v>3.2428699999999998E-2</c:v>
                </c:pt>
                <c:pt idx="47989">
                  <c:v>1.8888499999999999E-2</c:v>
                </c:pt>
                <c:pt idx="47990">
                  <c:v>3.9538400000000001E-2</c:v>
                </c:pt>
                <c:pt idx="47991">
                  <c:v>3.02773E-2</c:v>
                </c:pt>
                <c:pt idx="47992">
                  <c:v>4.0191699999999997E-2</c:v>
                </c:pt>
                <c:pt idx="47993">
                  <c:v>3.5369900000000003E-2</c:v>
                </c:pt>
                <c:pt idx="47994">
                  <c:v>3.8641000000000002E-2</c:v>
                </c:pt>
                <c:pt idx="47995">
                  <c:v>4.9729299999999997E-2</c:v>
                </c:pt>
                <c:pt idx="47996">
                  <c:v>4.3205300000000002E-2</c:v>
                </c:pt>
                <c:pt idx="47997">
                  <c:v>4.58632E-2</c:v>
                </c:pt>
                <c:pt idx="47998">
                  <c:v>4.79908E-2</c:v>
                </c:pt>
                <c:pt idx="47999">
                  <c:v>3.4840599999999999E-2</c:v>
                </c:pt>
                <c:pt idx="48000">
                  <c:v>4.9362200000000002E-2</c:v>
                </c:pt>
                <c:pt idx="48001">
                  <c:v>4.2077999999999997E-2</c:v>
                </c:pt>
                <c:pt idx="48002">
                  <c:v>3.3210799999999999E-2</c:v>
                </c:pt>
                <c:pt idx="48003">
                  <c:v>4.0946000000000003E-2</c:v>
                </c:pt>
                <c:pt idx="48004">
                  <c:v>4.3773699999999999E-2</c:v>
                </c:pt>
                <c:pt idx="48005">
                  <c:v>4.4205700000000001E-2</c:v>
                </c:pt>
                <c:pt idx="48006">
                  <c:v>5.4113399999999999E-2</c:v>
                </c:pt>
                <c:pt idx="48007">
                  <c:v>4.1914E-2</c:v>
                </c:pt>
                <c:pt idx="48008">
                  <c:v>5.6824699999999999E-2</c:v>
                </c:pt>
                <c:pt idx="48009">
                  <c:v>5.4962200000000003E-2</c:v>
                </c:pt>
                <c:pt idx="48010">
                  <c:v>6.0276000000000003E-2</c:v>
                </c:pt>
                <c:pt idx="48011">
                  <c:v>4.7678900000000003E-2</c:v>
                </c:pt>
                <c:pt idx="48012">
                  <c:v>2.70443E-2</c:v>
                </c:pt>
                <c:pt idx="48013">
                  <c:v>4.7200199999999998E-2</c:v>
                </c:pt>
                <c:pt idx="48014">
                  <c:v>4.9665500000000001E-2</c:v>
                </c:pt>
                <c:pt idx="48015">
                  <c:v>3.9354300000000002E-2</c:v>
                </c:pt>
                <c:pt idx="48016">
                  <c:v>4.0514000000000001E-2</c:v>
                </c:pt>
                <c:pt idx="48017">
                  <c:v>3.8750600000000003E-2</c:v>
                </c:pt>
                <c:pt idx="48018">
                  <c:v>5.3123499999999997E-2</c:v>
                </c:pt>
                <c:pt idx="48019">
                  <c:v>3.9442999999999999E-2</c:v>
                </c:pt>
                <c:pt idx="48020">
                  <c:v>4.90026E-2</c:v>
                </c:pt>
                <c:pt idx="48021">
                  <c:v>5.5301700000000002E-2</c:v>
                </c:pt>
                <c:pt idx="48022">
                  <c:v>4.1688900000000001E-2</c:v>
                </c:pt>
                <c:pt idx="48023">
                  <c:v>4.8187300000000002E-2</c:v>
                </c:pt>
                <c:pt idx="48024">
                  <c:v>5.7367300000000003E-2</c:v>
                </c:pt>
                <c:pt idx="48025">
                  <c:v>5.4406200000000002E-2</c:v>
                </c:pt>
                <c:pt idx="48026">
                  <c:v>3.4865399999999998E-2</c:v>
                </c:pt>
                <c:pt idx="48027">
                  <c:v>5.0612400000000002E-2</c:v>
                </c:pt>
                <c:pt idx="48028">
                  <c:v>3.58582E-2</c:v>
                </c:pt>
                <c:pt idx="48029">
                  <c:v>3.3177400000000003E-2</c:v>
                </c:pt>
                <c:pt idx="48030">
                  <c:v>3.9129299999999999E-2</c:v>
                </c:pt>
                <c:pt idx="48031">
                  <c:v>3.4657500000000001E-2</c:v>
                </c:pt>
                <c:pt idx="48032">
                  <c:v>4.7590300000000002E-2</c:v>
                </c:pt>
                <c:pt idx="48033">
                  <c:v>4.1825300000000003E-2</c:v>
                </c:pt>
                <c:pt idx="48034">
                  <c:v>4.1804300000000003E-2</c:v>
                </c:pt>
                <c:pt idx="48035">
                  <c:v>3.8222300000000001E-2</c:v>
                </c:pt>
                <c:pt idx="48036">
                  <c:v>2.6498799999999999E-2</c:v>
                </c:pt>
                <c:pt idx="48037">
                  <c:v>4.3955800000000003E-2</c:v>
                </c:pt>
                <c:pt idx="48038">
                  <c:v>5.0262500000000002E-2</c:v>
                </c:pt>
                <c:pt idx="48039">
                  <c:v>3.5965900000000002E-2</c:v>
                </c:pt>
                <c:pt idx="48040">
                  <c:v>4.7062899999999998E-2</c:v>
                </c:pt>
                <c:pt idx="48041">
                  <c:v>4.8756599999999997E-2</c:v>
                </c:pt>
                <c:pt idx="48042">
                  <c:v>4.2617799999999997E-2</c:v>
                </c:pt>
                <c:pt idx="48043">
                  <c:v>4.9439400000000001E-2</c:v>
                </c:pt>
                <c:pt idx="48044">
                  <c:v>4.1750000000000002E-2</c:v>
                </c:pt>
                <c:pt idx="48045">
                  <c:v>4.4468899999999999E-2</c:v>
                </c:pt>
                <c:pt idx="48046">
                  <c:v>3.4459099999999999E-2</c:v>
                </c:pt>
                <c:pt idx="48047">
                  <c:v>3.01991E-2</c:v>
                </c:pt>
                <c:pt idx="48048">
                  <c:v>3.0872299999999998E-2</c:v>
                </c:pt>
                <c:pt idx="48049">
                  <c:v>4.6113000000000001E-2</c:v>
                </c:pt>
                <c:pt idx="48050">
                  <c:v>3.9215100000000003E-2</c:v>
                </c:pt>
                <c:pt idx="48051">
                  <c:v>4.4358300000000003E-2</c:v>
                </c:pt>
                <c:pt idx="48052">
                  <c:v>3.6547700000000002E-2</c:v>
                </c:pt>
                <c:pt idx="48053">
                  <c:v>5.2948000000000002E-2</c:v>
                </c:pt>
                <c:pt idx="48054">
                  <c:v>4.0047600000000003E-2</c:v>
                </c:pt>
                <c:pt idx="48055">
                  <c:v>5.1490800000000003E-2</c:v>
                </c:pt>
                <c:pt idx="48056">
                  <c:v>3.9297100000000001E-2</c:v>
                </c:pt>
                <c:pt idx="48057">
                  <c:v>4.8189200000000001E-2</c:v>
                </c:pt>
                <c:pt idx="48058">
                  <c:v>4.5942299999999998E-2</c:v>
                </c:pt>
                <c:pt idx="48059">
                  <c:v>4.1318899999999999E-2</c:v>
                </c:pt>
                <c:pt idx="48060">
                  <c:v>4.6287500000000002E-2</c:v>
                </c:pt>
                <c:pt idx="48061">
                  <c:v>4.4131299999999998E-2</c:v>
                </c:pt>
                <c:pt idx="48062">
                  <c:v>4.1095699999999999E-2</c:v>
                </c:pt>
                <c:pt idx="48063">
                  <c:v>3.3544499999999998E-2</c:v>
                </c:pt>
                <c:pt idx="48064">
                  <c:v>3.8593299999999997E-2</c:v>
                </c:pt>
                <c:pt idx="48065">
                  <c:v>4.0189700000000002E-2</c:v>
                </c:pt>
                <c:pt idx="48066">
                  <c:v>5.3015699999999999E-2</c:v>
                </c:pt>
                <c:pt idx="48067">
                  <c:v>5.4674100000000003E-2</c:v>
                </c:pt>
                <c:pt idx="48068">
                  <c:v>3.21655E-2</c:v>
                </c:pt>
                <c:pt idx="48069">
                  <c:v>5.2987100000000002E-2</c:v>
                </c:pt>
                <c:pt idx="48070">
                  <c:v>5.79538E-2</c:v>
                </c:pt>
                <c:pt idx="48071">
                  <c:v>5.20334E-2</c:v>
                </c:pt>
                <c:pt idx="48072">
                  <c:v>3.6622000000000002E-2</c:v>
                </c:pt>
                <c:pt idx="48073">
                  <c:v>2.99349E-2</c:v>
                </c:pt>
                <c:pt idx="48074">
                  <c:v>5.38101E-2</c:v>
                </c:pt>
                <c:pt idx="48075">
                  <c:v>2.8266900000000001E-2</c:v>
                </c:pt>
                <c:pt idx="48076">
                  <c:v>4.3723100000000001E-2</c:v>
                </c:pt>
                <c:pt idx="48077">
                  <c:v>3.0603399999999999E-2</c:v>
                </c:pt>
                <c:pt idx="48078">
                  <c:v>4.11119E-2</c:v>
                </c:pt>
                <c:pt idx="48079">
                  <c:v>4.12369E-2</c:v>
                </c:pt>
                <c:pt idx="48080">
                  <c:v>3.76844E-2</c:v>
                </c:pt>
                <c:pt idx="48081">
                  <c:v>3.1190900000000001E-2</c:v>
                </c:pt>
                <c:pt idx="48082">
                  <c:v>4.1445700000000002E-2</c:v>
                </c:pt>
                <c:pt idx="48083">
                  <c:v>3.8286199999999999E-2</c:v>
                </c:pt>
                <c:pt idx="48084">
                  <c:v>3.36447E-2</c:v>
                </c:pt>
                <c:pt idx="48085">
                  <c:v>4.2141900000000003E-2</c:v>
                </c:pt>
                <c:pt idx="48086">
                  <c:v>3.4421899999999998E-2</c:v>
                </c:pt>
                <c:pt idx="48087">
                  <c:v>2.9665899999999999E-2</c:v>
                </c:pt>
                <c:pt idx="48088">
                  <c:v>4.3846099999999999E-2</c:v>
                </c:pt>
                <c:pt idx="48089">
                  <c:v>2.3758899999999999E-2</c:v>
                </c:pt>
                <c:pt idx="48090">
                  <c:v>4.9722700000000002E-2</c:v>
                </c:pt>
                <c:pt idx="48091">
                  <c:v>5.3263699999999997E-2</c:v>
                </c:pt>
                <c:pt idx="48092">
                  <c:v>3.8333899999999997E-2</c:v>
                </c:pt>
                <c:pt idx="48093">
                  <c:v>3.9273299999999997E-2</c:v>
                </c:pt>
                <c:pt idx="48094">
                  <c:v>3.5778999999999998E-2</c:v>
                </c:pt>
                <c:pt idx="48095">
                  <c:v>5.2190800000000002E-2</c:v>
                </c:pt>
                <c:pt idx="48096">
                  <c:v>4.5503599999999998E-2</c:v>
                </c:pt>
                <c:pt idx="48097">
                  <c:v>4.8226400000000003E-2</c:v>
                </c:pt>
                <c:pt idx="48098">
                  <c:v>5.1074000000000001E-2</c:v>
                </c:pt>
                <c:pt idx="48099">
                  <c:v>3.6040299999999997E-2</c:v>
                </c:pt>
                <c:pt idx="48100">
                  <c:v>3.2939900000000001E-2</c:v>
                </c:pt>
                <c:pt idx="48101">
                  <c:v>3.5877199999999998E-2</c:v>
                </c:pt>
                <c:pt idx="48102">
                  <c:v>4.9920100000000002E-2</c:v>
                </c:pt>
                <c:pt idx="48103">
                  <c:v>3.5699799999999997E-2</c:v>
                </c:pt>
                <c:pt idx="48104">
                  <c:v>3.4667000000000003E-2</c:v>
                </c:pt>
                <c:pt idx="48105">
                  <c:v>3.4551600000000002E-2</c:v>
                </c:pt>
                <c:pt idx="48106">
                  <c:v>3.5475699999999999E-2</c:v>
                </c:pt>
                <c:pt idx="48107">
                  <c:v>2.9340700000000001E-2</c:v>
                </c:pt>
                <c:pt idx="48108">
                  <c:v>4.6301799999999997E-2</c:v>
                </c:pt>
                <c:pt idx="48109">
                  <c:v>4.9636800000000002E-2</c:v>
                </c:pt>
                <c:pt idx="48110">
                  <c:v>3.7786500000000001E-2</c:v>
                </c:pt>
                <c:pt idx="48111">
                  <c:v>4.4706299999999997E-2</c:v>
                </c:pt>
                <c:pt idx="48112">
                  <c:v>2.66027E-2</c:v>
                </c:pt>
                <c:pt idx="48113">
                  <c:v>3.36761E-2</c:v>
                </c:pt>
                <c:pt idx="48114">
                  <c:v>3.6462799999999997E-2</c:v>
                </c:pt>
                <c:pt idx="48115">
                  <c:v>4.7064799999999997E-2</c:v>
                </c:pt>
                <c:pt idx="48116">
                  <c:v>4.2190600000000002E-2</c:v>
                </c:pt>
                <c:pt idx="48117">
                  <c:v>3.0062700000000001E-2</c:v>
                </c:pt>
                <c:pt idx="48118">
                  <c:v>3.6308300000000002E-2</c:v>
                </c:pt>
                <c:pt idx="48119">
                  <c:v>4.2762799999999997E-2</c:v>
                </c:pt>
                <c:pt idx="48120">
                  <c:v>4.4078800000000001E-2</c:v>
                </c:pt>
                <c:pt idx="48121">
                  <c:v>3.5367000000000003E-2</c:v>
                </c:pt>
                <c:pt idx="48122">
                  <c:v>3.8344400000000001E-2</c:v>
                </c:pt>
                <c:pt idx="48123">
                  <c:v>3.11203E-2</c:v>
                </c:pt>
                <c:pt idx="48124">
                  <c:v>3.4810099999999997E-2</c:v>
                </c:pt>
                <c:pt idx="48125">
                  <c:v>3.1974799999999998E-2</c:v>
                </c:pt>
                <c:pt idx="48126">
                  <c:v>5.2143099999999998E-2</c:v>
                </c:pt>
                <c:pt idx="48127">
                  <c:v>4.2110399999999999E-2</c:v>
                </c:pt>
                <c:pt idx="48128">
                  <c:v>3.5241099999999997E-2</c:v>
                </c:pt>
                <c:pt idx="48129">
                  <c:v>3.70131E-2</c:v>
                </c:pt>
                <c:pt idx="48130">
                  <c:v>4.8224400000000001E-2</c:v>
                </c:pt>
                <c:pt idx="48131">
                  <c:v>3.8492199999999997E-2</c:v>
                </c:pt>
                <c:pt idx="48132">
                  <c:v>4.5744899999999998E-2</c:v>
                </c:pt>
                <c:pt idx="48133">
                  <c:v>2.3871400000000001E-2</c:v>
                </c:pt>
                <c:pt idx="48134">
                  <c:v>3.07674E-2</c:v>
                </c:pt>
                <c:pt idx="48135">
                  <c:v>3.6460899999999997E-2</c:v>
                </c:pt>
                <c:pt idx="48136">
                  <c:v>2.3460399999999999E-2</c:v>
                </c:pt>
                <c:pt idx="48137">
                  <c:v>2.6970899999999999E-2</c:v>
                </c:pt>
                <c:pt idx="48138">
                  <c:v>2.4879499999999999E-2</c:v>
                </c:pt>
                <c:pt idx="48139">
                  <c:v>3.3497800000000001E-2</c:v>
                </c:pt>
                <c:pt idx="48140">
                  <c:v>3.2550799999999998E-2</c:v>
                </c:pt>
                <c:pt idx="48141">
                  <c:v>1.86892E-2</c:v>
                </c:pt>
                <c:pt idx="48142">
                  <c:v>3.6855699999999998E-2</c:v>
                </c:pt>
                <c:pt idx="48143">
                  <c:v>2.5166500000000001E-2</c:v>
                </c:pt>
                <c:pt idx="48144">
                  <c:v>2.8724699999999999E-2</c:v>
                </c:pt>
                <c:pt idx="48145">
                  <c:v>1.5181500000000001E-2</c:v>
                </c:pt>
                <c:pt idx="48146">
                  <c:v>2.2964499999999999E-2</c:v>
                </c:pt>
                <c:pt idx="48147">
                  <c:v>2.8181100000000001E-2</c:v>
                </c:pt>
                <c:pt idx="48148">
                  <c:v>1.81341E-2</c:v>
                </c:pt>
                <c:pt idx="48149">
                  <c:v>8.3360699999999992E-3</c:v>
                </c:pt>
                <c:pt idx="48150">
                  <c:v>2.2604900000000001E-2</c:v>
                </c:pt>
                <c:pt idx="48151">
                  <c:v>1.49593E-2</c:v>
                </c:pt>
                <c:pt idx="48152">
                  <c:v>2.0872100000000001E-2</c:v>
                </c:pt>
                <c:pt idx="48153">
                  <c:v>1.4328E-2</c:v>
                </c:pt>
                <c:pt idx="48154">
                  <c:v>1.91307E-3</c:v>
                </c:pt>
                <c:pt idx="48155">
                  <c:v>3.1542800000000003E-2</c:v>
                </c:pt>
                <c:pt idx="48156" formatCode="0.00E+00">
                  <c:v>1.51348E-2</c:v>
                </c:pt>
                <c:pt idx="48157">
                  <c:v>1.1968599999999999E-2</c:v>
                </c:pt>
                <c:pt idx="48158">
                  <c:v>2.61021E-3</c:v>
                </c:pt>
                <c:pt idx="48159">
                  <c:v>2.7589799999999999E-3</c:v>
                </c:pt>
                <c:pt idx="48160">
                  <c:v>1.7605800000000001E-2</c:v>
                </c:pt>
                <c:pt idx="48161">
                  <c:v>1.3506900000000001E-2</c:v>
                </c:pt>
                <c:pt idx="48162">
                  <c:v>2.0152099999999999E-2</c:v>
                </c:pt>
                <c:pt idx="48163">
                  <c:v>1.9466399999999998E-2</c:v>
                </c:pt>
                <c:pt idx="48164">
                  <c:v>1.5769999999999999E-2</c:v>
                </c:pt>
                <c:pt idx="48165">
                  <c:v>1.3192199999999999E-2</c:v>
                </c:pt>
                <c:pt idx="48166">
                  <c:v>2.32325E-2</c:v>
                </c:pt>
                <c:pt idx="48167">
                  <c:v>7.5015999999999998E-3</c:v>
                </c:pt>
                <c:pt idx="48168">
                  <c:v>2.39668E-2</c:v>
                </c:pt>
                <c:pt idx="48169">
                  <c:v>1.4284099999999999E-2</c:v>
                </c:pt>
                <c:pt idx="48170">
                  <c:v>2.38295E-2</c:v>
                </c:pt>
                <c:pt idx="48171">
                  <c:v>7.6599099999999998E-3</c:v>
                </c:pt>
                <c:pt idx="48172">
                  <c:v>2.14758E-2</c:v>
                </c:pt>
                <c:pt idx="48173">
                  <c:v>2.6543600000000001E-2</c:v>
                </c:pt>
                <c:pt idx="48174">
                  <c:v>1.0691600000000001E-2</c:v>
                </c:pt>
                <c:pt idx="48175">
                  <c:v>1.4939300000000001E-2</c:v>
                </c:pt>
                <c:pt idx="48176">
                  <c:v>6.9370300000000003E-3</c:v>
                </c:pt>
                <c:pt idx="48177">
                  <c:v>6.2370299999999997E-4</c:v>
                </c:pt>
                <c:pt idx="48178">
                  <c:v>8.1157699999999996E-3</c:v>
                </c:pt>
                <c:pt idx="48179" formatCode="0.00E+00">
                  <c:v>1.23978E-5</c:v>
                </c:pt>
                <c:pt idx="48180">
                  <c:v>-6.0825300000000001E-3</c:v>
                </c:pt>
                <c:pt idx="48181">
                  <c:v>-8.1863400000000003E-3</c:v>
                </c:pt>
                <c:pt idx="48182">
                  <c:v>3.1166100000000001E-3</c:v>
                </c:pt>
                <c:pt idx="48183">
                  <c:v>4.5204199999999998E-3</c:v>
                </c:pt>
                <c:pt idx="48184">
                  <c:v>8.1424700000000006E-3</c:v>
                </c:pt>
                <c:pt idx="48185">
                  <c:v>1.0057399999999999E-2</c:v>
                </c:pt>
                <c:pt idx="48186">
                  <c:v>-1.5205400000000001E-2</c:v>
                </c:pt>
                <c:pt idx="48187">
                  <c:v>4.4746400000000002E-3</c:v>
                </c:pt>
                <c:pt idx="48188">
                  <c:v>-1.8448800000000001E-2</c:v>
                </c:pt>
                <c:pt idx="48189">
                  <c:v>7.0037800000000002E-3</c:v>
                </c:pt>
                <c:pt idx="48190">
                  <c:v>-2.62547E-3</c:v>
                </c:pt>
                <c:pt idx="48191">
                  <c:v>4.2820000000000002E-3</c:v>
                </c:pt>
                <c:pt idx="48192">
                  <c:v>-7.9822499999999995E-4</c:v>
                </c:pt>
                <c:pt idx="48193">
                  <c:v>-2.1705600000000002E-3</c:v>
                </c:pt>
                <c:pt idx="48194">
                  <c:v>-8.8405600000000003E-4</c:v>
                </c:pt>
                <c:pt idx="48195">
                  <c:v>9.7446400000000006E-3</c:v>
                </c:pt>
                <c:pt idx="48196">
                  <c:v>3.8385400000000001E-3</c:v>
                </c:pt>
                <c:pt idx="48197">
                  <c:v>4.2228700000000001E-3</c:v>
                </c:pt>
                <c:pt idx="48198">
                  <c:v>-4.1027099999999999E-3</c:v>
                </c:pt>
                <c:pt idx="48199">
                  <c:v>-7.3490099999999996E-3</c:v>
                </c:pt>
                <c:pt idx="48200">
                  <c:v>-1.0576199999999999E-2</c:v>
                </c:pt>
                <c:pt idx="48201">
                  <c:v>-4.2209600000000002E-3</c:v>
                </c:pt>
                <c:pt idx="48202">
                  <c:v>1.63517E-2</c:v>
                </c:pt>
                <c:pt idx="48203">
                  <c:v>4.17805E-3</c:v>
                </c:pt>
                <c:pt idx="48204">
                  <c:v>-5.8975199999999998E-3</c:v>
                </c:pt>
                <c:pt idx="48205">
                  <c:v>-7.9250299999999996E-3</c:v>
                </c:pt>
                <c:pt idx="48206">
                  <c:v>7.5998300000000001E-3</c:v>
                </c:pt>
                <c:pt idx="48207">
                  <c:v>4.8809099999999996E-3</c:v>
                </c:pt>
                <c:pt idx="48208">
                  <c:v>3.6745100000000002E-3</c:v>
                </c:pt>
                <c:pt idx="48209">
                  <c:v>-8.9931500000000001E-3</c:v>
                </c:pt>
                <c:pt idx="48210">
                  <c:v>-1.4154399999999999E-2</c:v>
                </c:pt>
                <c:pt idx="48211">
                  <c:v>-9.4823800000000003E-3</c:v>
                </c:pt>
                <c:pt idx="48212">
                  <c:v>-2.20022E-2</c:v>
                </c:pt>
                <c:pt idx="48213">
                  <c:v>-1.0842299999999999E-2</c:v>
                </c:pt>
                <c:pt idx="48214">
                  <c:v>-2.0742400000000002E-3</c:v>
                </c:pt>
                <c:pt idx="48215">
                  <c:v>-1.50814E-2</c:v>
                </c:pt>
                <c:pt idx="48216">
                  <c:v>-7.7485999999999996E-3</c:v>
                </c:pt>
                <c:pt idx="48217">
                  <c:v>-2.4622000000000002E-2</c:v>
                </c:pt>
                <c:pt idx="48218">
                  <c:v>1.3822600000000001E-2</c:v>
                </c:pt>
                <c:pt idx="48219">
                  <c:v>-8.2197199999999998E-3</c:v>
                </c:pt>
                <c:pt idx="48220">
                  <c:v>-2.5081600000000002E-3</c:v>
                </c:pt>
                <c:pt idx="48221">
                  <c:v>-7.3194499999999999E-3</c:v>
                </c:pt>
                <c:pt idx="48222">
                  <c:v>-7.1229900000000001E-3</c:v>
                </c:pt>
                <c:pt idx="48223">
                  <c:v>1.87302E-3</c:v>
                </c:pt>
                <c:pt idx="48224">
                  <c:v>-5.0296799999999999E-3</c:v>
                </c:pt>
                <c:pt idx="48225">
                  <c:v>-7.8077299999999997E-3</c:v>
                </c:pt>
                <c:pt idx="48226">
                  <c:v>-1.1155099999999999E-2</c:v>
                </c:pt>
                <c:pt idx="48227">
                  <c:v>-5.8975199999999998E-3</c:v>
                </c:pt>
                <c:pt idx="48228">
                  <c:v>-1.07489E-2</c:v>
                </c:pt>
                <c:pt idx="48229">
                  <c:v>-5.7411199999999997E-3</c:v>
                </c:pt>
                <c:pt idx="48230">
                  <c:v>-6.4964300000000001E-3</c:v>
                </c:pt>
                <c:pt idx="48231">
                  <c:v>-1.31626E-2</c:v>
                </c:pt>
                <c:pt idx="48232">
                  <c:v>-6.6242200000000001E-3</c:v>
                </c:pt>
                <c:pt idx="48233">
                  <c:v>-2.1675099999999999E-2</c:v>
                </c:pt>
                <c:pt idx="48234">
                  <c:v>-2.07596E-2</c:v>
                </c:pt>
                <c:pt idx="48235">
                  <c:v>-1.6679800000000002E-2</c:v>
                </c:pt>
                <c:pt idx="48236">
                  <c:v>-1.45445E-2</c:v>
                </c:pt>
                <c:pt idx="48237">
                  <c:v>-1.7715499999999999E-2</c:v>
                </c:pt>
                <c:pt idx="48238">
                  <c:v>-3.2919900000000002E-2</c:v>
                </c:pt>
                <c:pt idx="48239">
                  <c:v>-1.60847E-2</c:v>
                </c:pt>
                <c:pt idx="48240">
                  <c:v>-1.58148E-2</c:v>
                </c:pt>
                <c:pt idx="48241">
                  <c:v>-1.48554E-2</c:v>
                </c:pt>
                <c:pt idx="48242">
                  <c:v>-1.25942E-2</c:v>
                </c:pt>
                <c:pt idx="48243">
                  <c:v>-1.9022000000000001E-2</c:v>
                </c:pt>
                <c:pt idx="48244">
                  <c:v>-2.4719199999999998E-3</c:v>
                </c:pt>
                <c:pt idx="48245">
                  <c:v>-9.8218899999999998E-3</c:v>
                </c:pt>
                <c:pt idx="48246">
                  <c:v>-1.43976E-2</c:v>
                </c:pt>
                <c:pt idx="48247">
                  <c:v>-1.80559E-2</c:v>
                </c:pt>
                <c:pt idx="48248">
                  <c:v>-2.29597E-2</c:v>
                </c:pt>
                <c:pt idx="48249">
                  <c:v>-1.44358E-2</c:v>
                </c:pt>
                <c:pt idx="48250">
                  <c:v>-2.5779699999999999E-2</c:v>
                </c:pt>
                <c:pt idx="48251">
                  <c:v>-2.4284400000000001E-2</c:v>
                </c:pt>
                <c:pt idx="48252">
                  <c:v>-2.8561599999999999E-2</c:v>
                </c:pt>
                <c:pt idx="48253">
                  <c:v>-1.8749200000000001E-2</c:v>
                </c:pt>
                <c:pt idx="48254">
                  <c:v>-2.9256799999999999E-2</c:v>
                </c:pt>
                <c:pt idx="48255">
                  <c:v>-2.41327E-2</c:v>
                </c:pt>
                <c:pt idx="48256">
                  <c:v>-4.3023100000000002E-2</c:v>
                </c:pt>
                <c:pt idx="48257">
                  <c:v>-4.0881199999999999E-2</c:v>
                </c:pt>
                <c:pt idx="48258">
                  <c:v>-3.2311399999999997E-2</c:v>
                </c:pt>
                <c:pt idx="48259">
                  <c:v>-3.7561400000000002E-2</c:v>
                </c:pt>
                <c:pt idx="48260">
                  <c:v>-3.2719600000000001E-2</c:v>
                </c:pt>
                <c:pt idx="48261">
                  <c:v>-3.7832299999999999E-2</c:v>
                </c:pt>
                <c:pt idx="48262">
                  <c:v>-4.18959E-2</c:v>
                </c:pt>
                <c:pt idx="48263">
                  <c:v>-4.7259299999999997E-2</c:v>
                </c:pt>
                <c:pt idx="48264">
                  <c:v>-4.33674E-2</c:v>
                </c:pt>
                <c:pt idx="48265">
                  <c:v>-2.0561200000000002E-2</c:v>
                </c:pt>
                <c:pt idx="48266">
                  <c:v>-3.74098E-2</c:v>
                </c:pt>
                <c:pt idx="48267">
                  <c:v>-2.9572500000000002E-2</c:v>
                </c:pt>
                <c:pt idx="48268">
                  <c:v>-4.0230799999999997E-2</c:v>
                </c:pt>
                <c:pt idx="48269">
                  <c:v>-3.4330399999999997E-2</c:v>
                </c:pt>
                <c:pt idx="48270">
                  <c:v>-3.3156400000000003E-2</c:v>
                </c:pt>
                <c:pt idx="48271">
                  <c:v>-3.0794100000000001E-2</c:v>
                </c:pt>
                <c:pt idx="48272">
                  <c:v>-2.98357E-2</c:v>
                </c:pt>
                <c:pt idx="48273">
                  <c:v>-4.0340399999999998E-2</c:v>
                </c:pt>
                <c:pt idx="48274">
                  <c:v>-4.4357300000000002E-2</c:v>
                </c:pt>
                <c:pt idx="48275">
                  <c:v>-3.1519900000000003E-2</c:v>
                </c:pt>
                <c:pt idx="48276">
                  <c:v>-2.6915600000000001E-2</c:v>
                </c:pt>
                <c:pt idx="48277">
                  <c:v>-2.6758199999999999E-2</c:v>
                </c:pt>
                <c:pt idx="48278">
                  <c:v>-2.069E-2</c:v>
                </c:pt>
                <c:pt idx="48279">
                  <c:v>-2.0802500000000002E-2</c:v>
                </c:pt>
                <c:pt idx="48280">
                  <c:v>-2.3978200000000002E-2</c:v>
                </c:pt>
                <c:pt idx="48281">
                  <c:v>-1.8005400000000001E-2</c:v>
                </c:pt>
                <c:pt idx="48282">
                  <c:v>-2.1352800000000002E-2</c:v>
                </c:pt>
                <c:pt idx="48283">
                  <c:v>-3.2950399999999998E-2</c:v>
                </c:pt>
                <c:pt idx="48284">
                  <c:v>-2.8213499999999999E-2</c:v>
                </c:pt>
                <c:pt idx="48285">
                  <c:v>-2.7400000000000001E-2</c:v>
                </c:pt>
                <c:pt idx="48286">
                  <c:v>-2.1036099999999999E-2</c:v>
                </c:pt>
                <c:pt idx="48287">
                  <c:v>-2.5764499999999999E-2</c:v>
                </c:pt>
                <c:pt idx="48288">
                  <c:v>-2.8988799999999999E-2</c:v>
                </c:pt>
                <c:pt idx="48289">
                  <c:v>-3.9810199999999997E-2</c:v>
                </c:pt>
                <c:pt idx="48290">
                  <c:v>-4.0266999999999997E-2</c:v>
                </c:pt>
                <c:pt idx="48291">
                  <c:v>-5.2634199999999999E-2</c:v>
                </c:pt>
                <c:pt idx="48292">
                  <c:v>-6.0187299999999999E-2</c:v>
                </c:pt>
                <c:pt idx="48293">
                  <c:v>-5.3817700000000003E-2</c:v>
                </c:pt>
                <c:pt idx="48294">
                  <c:v>-6.5827399999999994E-2</c:v>
                </c:pt>
                <c:pt idx="48295">
                  <c:v>-5.8305700000000002E-2</c:v>
                </c:pt>
                <c:pt idx="48296">
                  <c:v>-6.2676399999999993E-2</c:v>
                </c:pt>
                <c:pt idx="48297">
                  <c:v>-5.5793799999999998E-2</c:v>
                </c:pt>
                <c:pt idx="48298">
                  <c:v>-6.5745399999999996E-2</c:v>
                </c:pt>
                <c:pt idx="48299">
                  <c:v>-5.5674599999999998E-2</c:v>
                </c:pt>
                <c:pt idx="48300">
                  <c:v>-5.4102900000000002E-2</c:v>
                </c:pt>
                <c:pt idx="48301">
                  <c:v>-5.1437400000000001E-2</c:v>
                </c:pt>
                <c:pt idx="48302">
                  <c:v>-6.0154899999999997E-2</c:v>
                </c:pt>
                <c:pt idx="48303">
                  <c:v>-4.5384399999999998E-2</c:v>
                </c:pt>
                <c:pt idx="48304">
                  <c:v>-4.6334300000000002E-2</c:v>
                </c:pt>
                <c:pt idx="48305">
                  <c:v>-4.3877600000000003E-2</c:v>
                </c:pt>
                <c:pt idx="48306">
                  <c:v>-4.9982100000000002E-2</c:v>
                </c:pt>
                <c:pt idx="48307">
                  <c:v>-4.6204599999999998E-2</c:v>
                </c:pt>
                <c:pt idx="48308">
                  <c:v>-2.52018E-2</c:v>
                </c:pt>
                <c:pt idx="48309">
                  <c:v>-3.1259500000000003E-2</c:v>
                </c:pt>
                <c:pt idx="48310">
                  <c:v>-2.1282200000000001E-2</c:v>
                </c:pt>
                <c:pt idx="48311">
                  <c:v>-3.3456800000000002E-2</c:v>
                </c:pt>
                <c:pt idx="48312">
                  <c:v>-3.97005E-2</c:v>
                </c:pt>
                <c:pt idx="48313">
                  <c:v>-3.6967300000000002E-2</c:v>
                </c:pt>
                <c:pt idx="48314">
                  <c:v>-3.6403699999999997E-2</c:v>
                </c:pt>
                <c:pt idx="48315">
                  <c:v>-4.0450100000000003E-2</c:v>
                </c:pt>
                <c:pt idx="48316">
                  <c:v>-3.8416899999999997E-2</c:v>
                </c:pt>
                <c:pt idx="48317">
                  <c:v>-4.3781300000000002E-2</c:v>
                </c:pt>
                <c:pt idx="48318">
                  <c:v>-5.3946500000000001E-2</c:v>
                </c:pt>
                <c:pt idx="48319">
                  <c:v>-5.7065999999999999E-2</c:v>
                </c:pt>
                <c:pt idx="48320">
                  <c:v>-5.4078099999999997E-2</c:v>
                </c:pt>
                <c:pt idx="48321">
                  <c:v>-5.0789800000000003E-2</c:v>
                </c:pt>
                <c:pt idx="48322">
                  <c:v>-4.1134799999999999E-2</c:v>
                </c:pt>
                <c:pt idx="48323">
                  <c:v>-3.5352700000000001E-2</c:v>
                </c:pt>
                <c:pt idx="48324">
                  <c:v>-3.48616E-2</c:v>
                </c:pt>
                <c:pt idx="48325">
                  <c:v>-3.2490699999999997E-2</c:v>
                </c:pt>
                <c:pt idx="48326">
                  <c:v>-3.97577E-2</c:v>
                </c:pt>
                <c:pt idx="48327">
                  <c:v>-3.8703000000000001E-2</c:v>
                </c:pt>
                <c:pt idx="48328">
                  <c:v>-2.21243E-2</c:v>
                </c:pt>
                <c:pt idx="48329">
                  <c:v>-3.8496000000000002E-2</c:v>
                </c:pt>
                <c:pt idx="48330">
                  <c:v>-3.2789199999999998E-2</c:v>
                </c:pt>
                <c:pt idx="48331">
                  <c:v>-2.1433799999999999E-2</c:v>
                </c:pt>
                <c:pt idx="48332">
                  <c:v>-3.4750900000000001E-2</c:v>
                </c:pt>
                <c:pt idx="48333">
                  <c:v>-3.45793E-2</c:v>
                </c:pt>
                <c:pt idx="48334">
                  <c:v>-4.1372300000000001E-2</c:v>
                </c:pt>
                <c:pt idx="48335">
                  <c:v>-3.8677200000000002E-2</c:v>
                </c:pt>
                <c:pt idx="48336">
                  <c:v>-5.2328100000000002E-2</c:v>
                </c:pt>
                <c:pt idx="48337">
                  <c:v>-5.9668499999999999E-2</c:v>
                </c:pt>
                <c:pt idx="48338">
                  <c:v>-5.8830300000000002E-2</c:v>
                </c:pt>
                <c:pt idx="48339">
                  <c:v>-4.3113699999999998E-2</c:v>
                </c:pt>
                <c:pt idx="48340">
                  <c:v>-4.2238199999999997E-2</c:v>
                </c:pt>
                <c:pt idx="48341">
                  <c:v>-4.5883199999999999E-2</c:v>
                </c:pt>
                <c:pt idx="48342">
                  <c:v>-3.2429699999999999E-2</c:v>
                </c:pt>
                <c:pt idx="48343">
                  <c:v>-4.2882900000000002E-2</c:v>
                </c:pt>
                <c:pt idx="48344">
                  <c:v>-4.9718900000000003E-2</c:v>
                </c:pt>
                <c:pt idx="48345">
                  <c:v>-5.1090200000000002E-2</c:v>
                </c:pt>
                <c:pt idx="48346">
                  <c:v>-5.0314900000000003E-2</c:v>
                </c:pt>
                <c:pt idx="48347">
                  <c:v>-3.9473500000000002E-2</c:v>
                </c:pt>
                <c:pt idx="48348">
                  <c:v>-4.4787399999999998E-2</c:v>
                </c:pt>
                <c:pt idx="48349" formatCode="0.00E+00">
                  <c:v>-4.20151E-2</c:v>
                </c:pt>
                <c:pt idx="48350">
                  <c:v>-3.7002599999999997E-2</c:v>
                </c:pt>
                <c:pt idx="48351">
                  <c:v>-3.25241E-2</c:v>
                </c:pt>
                <c:pt idx="48352">
                  <c:v>-2.1529199999999998E-2</c:v>
                </c:pt>
                <c:pt idx="48353">
                  <c:v>-2.8688399999999999E-2</c:v>
                </c:pt>
                <c:pt idx="48354">
                  <c:v>-4.0603599999999997E-2</c:v>
                </c:pt>
                <c:pt idx="48355">
                  <c:v>-3.8933799999999998E-2</c:v>
                </c:pt>
                <c:pt idx="48356">
                  <c:v>-2.8249699999999999E-2</c:v>
                </c:pt>
                <c:pt idx="48357">
                  <c:v>-2.7597400000000001E-2</c:v>
                </c:pt>
                <c:pt idx="48358">
                  <c:v>-2.19402E-2</c:v>
                </c:pt>
                <c:pt idx="48359">
                  <c:v>-2.6348099999999999E-2</c:v>
                </c:pt>
                <c:pt idx="48360">
                  <c:v>-3.2629999999999999E-2</c:v>
                </c:pt>
                <c:pt idx="48361">
                  <c:v>-2.88887E-2</c:v>
                </c:pt>
                <c:pt idx="48362">
                  <c:v>-2.52771E-2</c:v>
                </c:pt>
                <c:pt idx="48363">
                  <c:v>-2.6298499999999999E-2</c:v>
                </c:pt>
                <c:pt idx="48364">
                  <c:v>-3.4812900000000001E-2</c:v>
                </c:pt>
                <c:pt idx="48365">
                  <c:v>-3.9318100000000002E-2</c:v>
                </c:pt>
                <c:pt idx="48366">
                  <c:v>-5.1971400000000001E-2</c:v>
                </c:pt>
                <c:pt idx="48367">
                  <c:v>-4.7739999999999998E-2</c:v>
                </c:pt>
                <c:pt idx="48368">
                  <c:v>-4.47035E-2</c:v>
                </c:pt>
                <c:pt idx="48369">
                  <c:v>-2.8984099999999999E-2</c:v>
                </c:pt>
                <c:pt idx="48370">
                  <c:v>-4.5549399999999997E-2</c:v>
                </c:pt>
                <c:pt idx="48371">
                  <c:v>-3.61929E-2</c:v>
                </c:pt>
                <c:pt idx="48372">
                  <c:v>-3.59335E-2</c:v>
                </c:pt>
                <c:pt idx="48373">
                  <c:v>-4.5115500000000003E-2</c:v>
                </c:pt>
                <c:pt idx="48374">
                  <c:v>-3.5335499999999999E-2</c:v>
                </c:pt>
                <c:pt idx="48375">
                  <c:v>-4.9440400000000002E-2</c:v>
                </c:pt>
                <c:pt idx="48376">
                  <c:v>-5.1079800000000002E-2</c:v>
                </c:pt>
                <c:pt idx="48377">
                  <c:v>-4.6792E-2</c:v>
                </c:pt>
                <c:pt idx="48378" formatCode="0.00E+00">
                  <c:v>-4.9932499999999998E-2</c:v>
                </c:pt>
                <c:pt idx="48379">
                  <c:v>-4.8737500000000003E-2</c:v>
                </c:pt>
                <c:pt idx="48380">
                  <c:v>-3.7174199999999998E-2</c:v>
                </c:pt>
                <c:pt idx="48381" formatCode="0.00E+00">
                  <c:v>-4.0839199999999999E-2</c:v>
                </c:pt>
                <c:pt idx="48382">
                  <c:v>-4.1302699999999998E-2</c:v>
                </c:pt>
                <c:pt idx="48383">
                  <c:v>-3.1526600000000002E-2</c:v>
                </c:pt>
                <c:pt idx="48384">
                  <c:v>-4.2351699999999999E-2</c:v>
                </c:pt>
                <c:pt idx="48385">
                  <c:v>-3.0185699999999999E-2</c:v>
                </c:pt>
                <c:pt idx="48386">
                  <c:v>-3.2155000000000003E-2</c:v>
                </c:pt>
                <c:pt idx="48387">
                  <c:v>-4.3290099999999998E-2</c:v>
                </c:pt>
                <c:pt idx="48388">
                  <c:v>-3.5946800000000001E-2</c:v>
                </c:pt>
                <c:pt idx="48389">
                  <c:v>-3.7638699999999997E-2</c:v>
                </c:pt>
                <c:pt idx="48390">
                  <c:v>-4.6906499999999997E-2</c:v>
                </c:pt>
                <c:pt idx="48391">
                  <c:v>-3.4417200000000002E-2</c:v>
                </c:pt>
                <c:pt idx="48392">
                  <c:v>-3.6436999999999997E-2</c:v>
                </c:pt>
                <c:pt idx="48393">
                  <c:v>-3.9935100000000001E-2</c:v>
                </c:pt>
                <c:pt idx="48394">
                  <c:v>-4.60787E-2</c:v>
                </c:pt>
                <c:pt idx="48395">
                  <c:v>-3.34063E-2</c:v>
                </c:pt>
                <c:pt idx="48396">
                  <c:v>-3.99418E-2</c:v>
                </c:pt>
                <c:pt idx="48397">
                  <c:v>-3.9544099999999999E-2</c:v>
                </c:pt>
                <c:pt idx="48398">
                  <c:v>-2.8325099999999999E-2</c:v>
                </c:pt>
                <c:pt idx="48399">
                  <c:v>-2.9688800000000001E-2</c:v>
                </c:pt>
                <c:pt idx="48400">
                  <c:v>-4.4990500000000003E-2</c:v>
                </c:pt>
                <c:pt idx="48401">
                  <c:v>-4.20361E-2</c:v>
                </c:pt>
                <c:pt idx="48402">
                  <c:v>-4.5268999999999997E-2</c:v>
                </c:pt>
                <c:pt idx="48403">
                  <c:v>-2.9779400000000001E-2</c:v>
                </c:pt>
                <c:pt idx="48404">
                  <c:v>-3.9310499999999998E-2</c:v>
                </c:pt>
                <c:pt idx="48405">
                  <c:v>-3.7821800000000003E-2</c:v>
                </c:pt>
                <c:pt idx="48406">
                  <c:v>-3.0221000000000001E-2</c:v>
                </c:pt>
                <c:pt idx="48407">
                  <c:v>-4.4815099999999997E-2</c:v>
                </c:pt>
                <c:pt idx="48408">
                  <c:v>-3.84626E-2</c:v>
                </c:pt>
                <c:pt idx="48409">
                  <c:v>-2.5200799999999999E-2</c:v>
                </c:pt>
                <c:pt idx="48410">
                  <c:v>-3.2355299999999997E-2</c:v>
                </c:pt>
                <c:pt idx="48411">
                  <c:v>-4.0420499999999998E-2</c:v>
                </c:pt>
                <c:pt idx="48412">
                  <c:v>-3.6030800000000002E-2</c:v>
                </c:pt>
                <c:pt idx="48413">
                  <c:v>-3.7481300000000002E-2</c:v>
                </c:pt>
                <c:pt idx="48414">
                  <c:v>-4.91247E-2</c:v>
                </c:pt>
                <c:pt idx="48415">
                  <c:v>-4.0735199999999999E-2</c:v>
                </c:pt>
                <c:pt idx="48416">
                  <c:v>-3.9169299999999997E-2</c:v>
                </c:pt>
                <c:pt idx="48417">
                  <c:v>-4.5893700000000003E-2</c:v>
                </c:pt>
                <c:pt idx="48418">
                  <c:v>-4.28476E-2</c:v>
                </c:pt>
                <c:pt idx="48419">
                  <c:v>-5.44872E-2</c:v>
                </c:pt>
                <c:pt idx="48420">
                  <c:v>-4.76952E-2</c:v>
                </c:pt>
                <c:pt idx="48421">
                  <c:v>-2.74773E-2</c:v>
                </c:pt>
                <c:pt idx="48422">
                  <c:v>-3.6583900000000003E-2</c:v>
                </c:pt>
                <c:pt idx="48423">
                  <c:v>-2.7874900000000001E-2</c:v>
                </c:pt>
                <c:pt idx="48424">
                  <c:v>-2.9479999999999999E-2</c:v>
                </c:pt>
                <c:pt idx="48425">
                  <c:v>-2.9915799999999999E-2</c:v>
                </c:pt>
                <c:pt idx="48426">
                  <c:v>-2.5127400000000001E-2</c:v>
                </c:pt>
                <c:pt idx="48427">
                  <c:v>-2.81601E-2</c:v>
                </c:pt>
                <c:pt idx="48428">
                  <c:v>-3.7246700000000001E-2</c:v>
                </c:pt>
                <c:pt idx="48429">
                  <c:v>-4.2145700000000001E-2</c:v>
                </c:pt>
                <c:pt idx="48430">
                  <c:v>-3.7606199999999999E-2</c:v>
                </c:pt>
                <c:pt idx="48431">
                  <c:v>-4.3223400000000002E-2</c:v>
                </c:pt>
                <c:pt idx="48432">
                  <c:v>-4.1282699999999999E-2</c:v>
                </c:pt>
                <c:pt idx="48433">
                  <c:v>-3.69921E-2</c:v>
                </c:pt>
                <c:pt idx="48434">
                  <c:v>-2.6619E-2</c:v>
                </c:pt>
                <c:pt idx="48435">
                  <c:v>-2.1649399999999999E-2</c:v>
                </c:pt>
                <c:pt idx="48436">
                  <c:v>-2.1051400000000001E-2</c:v>
                </c:pt>
                <c:pt idx="48437">
                  <c:v>-1.60112E-2</c:v>
                </c:pt>
                <c:pt idx="48438">
                  <c:v>-6.1893500000000004E-4</c:v>
                </c:pt>
                <c:pt idx="48439">
                  <c:v>-1.69926E-2</c:v>
                </c:pt>
                <c:pt idx="48440">
                  <c:v>2.25735E-3</c:v>
                </c:pt>
                <c:pt idx="48441">
                  <c:v>-7.9469699999999994E-3</c:v>
                </c:pt>
                <c:pt idx="48442">
                  <c:v>-1.6851399999999999E-2</c:v>
                </c:pt>
                <c:pt idx="48443">
                  <c:v>-9.2821099999999997E-3</c:v>
                </c:pt>
                <c:pt idx="48444">
                  <c:v>-1.2026800000000001E-2</c:v>
                </c:pt>
                <c:pt idx="48445">
                  <c:v>-2.87409E-2</c:v>
                </c:pt>
                <c:pt idx="48446">
                  <c:v>-2.62299E-2</c:v>
                </c:pt>
                <c:pt idx="48447">
                  <c:v>-2.47707E-2</c:v>
                </c:pt>
                <c:pt idx="48448">
                  <c:v>-2.6620899999999999E-2</c:v>
                </c:pt>
                <c:pt idx="48449">
                  <c:v>-2.40421E-2</c:v>
                </c:pt>
                <c:pt idx="48450">
                  <c:v>-2.68049E-2</c:v>
                </c:pt>
                <c:pt idx="48451">
                  <c:v>-1.4517800000000001E-2</c:v>
                </c:pt>
                <c:pt idx="48452">
                  <c:v>-8.2225800000000002E-3</c:v>
                </c:pt>
                <c:pt idx="48453">
                  <c:v>-8.6488699999999995E-3</c:v>
                </c:pt>
                <c:pt idx="48454">
                  <c:v>-1.5909199999999998E-2</c:v>
                </c:pt>
                <c:pt idx="48455">
                  <c:v>-5.4073300000000001E-3</c:v>
                </c:pt>
                <c:pt idx="48456">
                  <c:v>-2.2468599999999998E-3</c:v>
                </c:pt>
                <c:pt idx="48457">
                  <c:v>-1.67694E-2</c:v>
                </c:pt>
                <c:pt idx="48458">
                  <c:v>-1.6926799999999999E-2</c:v>
                </c:pt>
                <c:pt idx="48459">
                  <c:v>-1.05667E-2</c:v>
                </c:pt>
                <c:pt idx="48460">
                  <c:v>-9.3975099999999995E-3</c:v>
                </c:pt>
                <c:pt idx="48461">
                  <c:v>-4.6176899999999998E-3</c:v>
                </c:pt>
                <c:pt idx="48462" formatCode="0.00E+00">
                  <c:v>8.5830700000000005E-5</c:v>
                </c:pt>
                <c:pt idx="48463">
                  <c:v>-1.64967E-2</c:v>
                </c:pt>
                <c:pt idx="48464">
                  <c:v>-1.78385E-2</c:v>
                </c:pt>
                <c:pt idx="48465">
                  <c:v>-1.55573E-2</c:v>
                </c:pt>
                <c:pt idx="48466">
                  <c:v>-5.3596499999999997E-3</c:v>
                </c:pt>
                <c:pt idx="48467">
                  <c:v>-1.1255299999999999E-2</c:v>
                </c:pt>
                <c:pt idx="48468">
                  <c:v>-9.4709400000000006E-3</c:v>
                </c:pt>
                <c:pt idx="48469">
                  <c:v>-1.3024300000000001E-2</c:v>
                </c:pt>
                <c:pt idx="48470">
                  <c:v>-7.0066499999999997E-3</c:v>
                </c:pt>
                <c:pt idx="48471">
                  <c:v>-7.1401600000000004E-3</c:v>
                </c:pt>
                <c:pt idx="48472">
                  <c:v>-1.34974E-2</c:v>
                </c:pt>
                <c:pt idx="48473">
                  <c:v>-3.7584300000000001E-3</c:v>
                </c:pt>
                <c:pt idx="48474">
                  <c:v>-1.1428799999999999E-2</c:v>
                </c:pt>
                <c:pt idx="48475">
                  <c:v>-1.41411E-2</c:v>
                </c:pt>
                <c:pt idx="48476">
                  <c:v>-8.1739399999999993E-3</c:v>
                </c:pt>
                <c:pt idx="48477">
                  <c:v>-1.8775900000000002E-2</c:v>
                </c:pt>
                <c:pt idx="48478">
                  <c:v>-7.8907000000000005E-3</c:v>
                </c:pt>
                <c:pt idx="48479">
                  <c:v>-5.33009E-3</c:v>
                </c:pt>
                <c:pt idx="48480">
                  <c:v>-1.94731E-2</c:v>
                </c:pt>
                <c:pt idx="48481">
                  <c:v>-4.6663299999999998E-3</c:v>
                </c:pt>
                <c:pt idx="48482">
                  <c:v>-1.5449499999999999E-4</c:v>
                </c:pt>
                <c:pt idx="48483">
                  <c:v>-8.6517299999999998E-3</c:v>
                </c:pt>
                <c:pt idx="48484">
                  <c:v>-1.28641E-2</c:v>
                </c:pt>
                <c:pt idx="48485">
                  <c:v>-1.0009799999999999E-2</c:v>
                </c:pt>
                <c:pt idx="48486">
                  <c:v>-7.8391999999999993E-3</c:v>
                </c:pt>
                <c:pt idx="48487">
                  <c:v>9.9716200000000005E-3</c:v>
                </c:pt>
                <c:pt idx="48488">
                  <c:v>-2.1915400000000001E-3</c:v>
                </c:pt>
                <c:pt idx="48489">
                  <c:v>-1.3891199999999999E-2</c:v>
                </c:pt>
                <c:pt idx="48490">
                  <c:v>3.8185099999999998E-3</c:v>
                </c:pt>
                <c:pt idx="48491">
                  <c:v>-5.1765400000000003E-3</c:v>
                </c:pt>
                <c:pt idx="48492">
                  <c:v>-1.1978100000000001E-3</c:v>
                </c:pt>
                <c:pt idx="48493">
                  <c:v>-9.6340200000000001E-3</c:v>
                </c:pt>
                <c:pt idx="48494">
                  <c:v>-4.21524E-4</c:v>
                </c:pt>
                <c:pt idx="48495">
                  <c:v>-9.6588100000000003E-3</c:v>
                </c:pt>
                <c:pt idx="48496">
                  <c:v>-3.3130600000000001E-3</c:v>
                </c:pt>
                <c:pt idx="48497">
                  <c:v>4.2629199999999999E-4</c:v>
                </c:pt>
                <c:pt idx="48498">
                  <c:v>1.9254700000000001E-3</c:v>
                </c:pt>
                <c:pt idx="48499">
                  <c:v>8.1348399999999995E-4</c:v>
                </c:pt>
                <c:pt idx="48500">
                  <c:v>-1.08242E-3</c:v>
                </c:pt>
                <c:pt idx="48501">
                  <c:v>-4.0445300000000002E-3</c:v>
                </c:pt>
                <c:pt idx="48502">
                  <c:v>1.9922300000000002E-3</c:v>
                </c:pt>
                <c:pt idx="48503">
                  <c:v>-1.7338800000000001E-2</c:v>
                </c:pt>
                <c:pt idx="48504">
                  <c:v>-8.8634500000000001E-3</c:v>
                </c:pt>
                <c:pt idx="48505">
                  <c:v>-9.6769300000000003E-3</c:v>
                </c:pt>
                <c:pt idx="48506">
                  <c:v>-2.32506E-2</c:v>
                </c:pt>
                <c:pt idx="48507">
                  <c:v>-8.6679500000000007E-3</c:v>
                </c:pt>
                <c:pt idx="48508">
                  <c:v>-1.06335E-3</c:v>
                </c:pt>
                <c:pt idx="48509">
                  <c:v>-6.3781699999999998E-3</c:v>
                </c:pt>
                <c:pt idx="48510">
                  <c:v>-1.05743E-2</c:v>
                </c:pt>
                <c:pt idx="48511">
                  <c:v>4.6348600000000002E-3</c:v>
                </c:pt>
                <c:pt idx="48512">
                  <c:v>3.7221899999999998E-3</c:v>
                </c:pt>
                <c:pt idx="48513">
                  <c:v>1.03579E-2</c:v>
                </c:pt>
                <c:pt idx="48514">
                  <c:v>1.4701799999999999E-2</c:v>
                </c:pt>
                <c:pt idx="48515">
                  <c:v>5.3730000000000002E-3</c:v>
                </c:pt>
                <c:pt idx="48516">
                  <c:v>-5.29766E-3</c:v>
                </c:pt>
                <c:pt idx="48517">
                  <c:v>-5.7840299999999999E-3</c:v>
                </c:pt>
                <c:pt idx="48518">
                  <c:v>9.3879700000000007E-3</c:v>
                </c:pt>
                <c:pt idx="48519">
                  <c:v>1.089E-2</c:v>
                </c:pt>
                <c:pt idx="48520">
                  <c:v>1.2616199999999999E-2</c:v>
                </c:pt>
                <c:pt idx="48521">
                  <c:v>9.8009099999999995E-3</c:v>
                </c:pt>
                <c:pt idx="48522">
                  <c:v>6.1712299999999998E-3</c:v>
                </c:pt>
                <c:pt idx="48523">
                  <c:v>2.1231699999999999E-2</c:v>
                </c:pt>
                <c:pt idx="48524">
                  <c:v>1.33629E-2</c:v>
                </c:pt>
                <c:pt idx="48525">
                  <c:v>1.6469999999999999E-2</c:v>
                </c:pt>
                <c:pt idx="48526">
                  <c:v>-5.5799500000000002E-3</c:v>
                </c:pt>
                <c:pt idx="48527">
                  <c:v>2.62995E-2</c:v>
                </c:pt>
                <c:pt idx="48528">
                  <c:v>1.18189E-2</c:v>
                </c:pt>
                <c:pt idx="48529">
                  <c:v>2.2427599999999999E-2</c:v>
                </c:pt>
                <c:pt idx="48530">
                  <c:v>8.8739400000000003E-3</c:v>
                </c:pt>
                <c:pt idx="48531">
                  <c:v>1.60122E-3</c:v>
                </c:pt>
                <c:pt idx="48532">
                  <c:v>1.9411100000000001E-2</c:v>
                </c:pt>
                <c:pt idx="48533">
                  <c:v>2.27966E-2</c:v>
                </c:pt>
                <c:pt idx="48534">
                  <c:v>1.3339E-2</c:v>
                </c:pt>
                <c:pt idx="48535">
                  <c:v>6.1531099999999998E-3</c:v>
                </c:pt>
                <c:pt idx="48536">
                  <c:v>1.6275399999999999E-2</c:v>
                </c:pt>
                <c:pt idx="48537">
                  <c:v>1.15271E-2</c:v>
                </c:pt>
                <c:pt idx="48538">
                  <c:v>1.7453199999999999E-2</c:v>
                </c:pt>
                <c:pt idx="48539">
                  <c:v>2.45953E-2</c:v>
                </c:pt>
                <c:pt idx="48540">
                  <c:v>2.4219500000000001E-2</c:v>
                </c:pt>
                <c:pt idx="48541">
                  <c:v>1.6055099999999999E-2</c:v>
                </c:pt>
                <c:pt idx="48542">
                  <c:v>2.34842E-2</c:v>
                </c:pt>
                <c:pt idx="48543">
                  <c:v>1.02348E-2</c:v>
                </c:pt>
                <c:pt idx="48544">
                  <c:v>2.4507500000000002E-2</c:v>
                </c:pt>
                <c:pt idx="48545">
                  <c:v>1.2897499999999999E-2</c:v>
                </c:pt>
                <c:pt idx="48546">
                  <c:v>5.9175499999999997E-3</c:v>
                </c:pt>
                <c:pt idx="48547">
                  <c:v>1.6984900000000001E-2</c:v>
                </c:pt>
                <c:pt idx="48548">
                  <c:v>2.1139100000000001E-2</c:v>
                </c:pt>
                <c:pt idx="48549">
                  <c:v>1.7468500000000001E-2</c:v>
                </c:pt>
                <c:pt idx="48550" formatCode="0.00E+00">
                  <c:v>2.0027199999999998E-2</c:v>
                </c:pt>
                <c:pt idx="48551">
                  <c:v>2.2891999999999999E-2</c:v>
                </c:pt>
                <c:pt idx="48552">
                  <c:v>3.2856000000000003E-2</c:v>
                </c:pt>
                <c:pt idx="48553">
                  <c:v>1.9688600000000001E-2</c:v>
                </c:pt>
                <c:pt idx="48554">
                  <c:v>1.5714599999999999E-2</c:v>
                </c:pt>
                <c:pt idx="48555">
                  <c:v>2.30379E-2</c:v>
                </c:pt>
                <c:pt idx="48556">
                  <c:v>2.2275900000000001E-2</c:v>
                </c:pt>
                <c:pt idx="48557">
                  <c:v>3.6824200000000001E-2</c:v>
                </c:pt>
                <c:pt idx="48558">
                  <c:v>2.5567099999999999E-2</c:v>
                </c:pt>
                <c:pt idx="48559">
                  <c:v>4.6019600000000001E-2</c:v>
                </c:pt>
                <c:pt idx="48560">
                  <c:v>4.3971999999999997E-2</c:v>
                </c:pt>
                <c:pt idx="48561">
                  <c:v>2.5525099999999998E-2</c:v>
                </c:pt>
                <c:pt idx="48562">
                  <c:v>1.59855E-2</c:v>
                </c:pt>
                <c:pt idx="48563">
                  <c:v>2.44722E-2</c:v>
                </c:pt>
                <c:pt idx="48564">
                  <c:v>1.5612600000000001E-2</c:v>
                </c:pt>
                <c:pt idx="48565">
                  <c:v>2.9147099999999999E-2</c:v>
                </c:pt>
                <c:pt idx="48566">
                  <c:v>3.2732999999999998E-2</c:v>
                </c:pt>
                <c:pt idx="48567">
                  <c:v>3.1297699999999998E-2</c:v>
                </c:pt>
                <c:pt idx="48568">
                  <c:v>3.4706099999999997E-2</c:v>
                </c:pt>
                <c:pt idx="48569">
                  <c:v>2.57492E-2</c:v>
                </c:pt>
                <c:pt idx="48570">
                  <c:v>2.7764299999999999E-2</c:v>
                </c:pt>
                <c:pt idx="48571">
                  <c:v>3.4171100000000003E-2</c:v>
                </c:pt>
                <c:pt idx="48572">
                  <c:v>3.0695900000000002E-2</c:v>
                </c:pt>
                <c:pt idx="48573">
                  <c:v>3.3221199999999999E-2</c:v>
                </c:pt>
                <c:pt idx="48574">
                  <c:v>2.9619199999999998E-2</c:v>
                </c:pt>
                <c:pt idx="48575">
                  <c:v>3.5036100000000001E-2</c:v>
                </c:pt>
                <c:pt idx="48576">
                  <c:v>2.4380700000000002E-2</c:v>
                </c:pt>
                <c:pt idx="48577">
                  <c:v>3.1656299999999998E-2</c:v>
                </c:pt>
                <c:pt idx="48578">
                  <c:v>4.2646400000000001E-2</c:v>
                </c:pt>
                <c:pt idx="48579">
                  <c:v>4.9554800000000003E-2</c:v>
                </c:pt>
                <c:pt idx="48580">
                  <c:v>2.7410500000000001E-2</c:v>
                </c:pt>
                <c:pt idx="48581">
                  <c:v>3.59774E-2</c:v>
                </c:pt>
                <c:pt idx="48582">
                  <c:v>2.3617699999999998E-2</c:v>
                </c:pt>
                <c:pt idx="48583">
                  <c:v>2.5231400000000001E-2</c:v>
                </c:pt>
                <c:pt idx="48584">
                  <c:v>2.19011E-2</c:v>
                </c:pt>
                <c:pt idx="48585">
                  <c:v>2.0793900000000001E-2</c:v>
                </c:pt>
                <c:pt idx="48586">
                  <c:v>3.2213199999999997E-2</c:v>
                </c:pt>
                <c:pt idx="48587">
                  <c:v>1.5913E-2</c:v>
                </c:pt>
                <c:pt idx="48588">
                  <c:v>2.6199299999999998E-2</c:v>
                </c:pt>
                <c:pt idx="48589">
                  <c:v>1.8258099999999999E-2</c:v>
                </c:pt>
                <c:pt idx="48590">
                  <c:v>2.4429300000000001E-2</c:v>
                </c:pt>
                <c:pt idx="48591">
                  <c:v>2.10686E-2</c:v>
                </c:pt>
                <c:pt idx="48592">
                  <c:v>1.8428799999999999E-2</c:v>
                </c:pt>
                <c:pt idx="48593">
                  <c:v>9.8323799999999999E-3</c:v>
                </c:pt>
                <c:pt idx="48594">
                  <c:v>2.1394699999999999E-2</c:v>
                </c:pt>
                <c:pt idx="48595">
                  <c:v>2.4529499999999999E-2</c:v>
                </c:pt>
                <c:pt idx="48596">
                  <c:v>2.08139E-2</c:v>
                </c:pt>
                <c:pt idx="48597">
                  <c:v>2.2839499999999999E-2</c:v>
                </c:pt>
                <c:pt idx="48598">
                  <c:v>2.1882100000000002E-2</c:v>
                </c:pt>
                <c:pt idx="48599">
                  <c:v>2.1129599999999998E-2</c:v>
                </c:pt>
                <c:pt idx="48600">
                  <c:v>2.7906400000000001E-2</c:v>
                </c:pt>
                <c:pt idx="48601">
                  <c:v>3.7026400000000001E-2</c:v>
                </c:pt>
                <c:pt idx="48602">
                  <c:v>2.6979400000000001E-2</c:v>
                </c:pt>
                <c:pt idx="48603">
                  <c:v>4.4725399999999998E-2</c:v>
                </c:pt>
                <c:pt idx="48604">
                  <c:v>3.5808600000000003E-2</c:v>
                </c:pt>
                <c:pt idx="48605">
                  <c:v>3.6379799999999997E-2</c:v>
                </c:pt>
                <c:pt idx="48606">
                  <c:v>4.7146800000000003E-2</c:v>
                </c:pt>
                <c:pt idx="48607">
                  <c:v>3.8764E-2</c:v>
                </c:pt>
                <c:pt idx="48608">
                  <c:v>3.1391099999999998E-2</c:v>
                </c:pt>
                <c:pt idx="48609" formatCode="0.00E+00">
                  <c:v>2.81696E-2</c:v>
                </c:pt>
                <c:pt idx="48610">
                  <c:v>2.22311E-2</c:v>
                </c:pt>
                <c:pt idx="48611">
                  <c:v>1.2894600000000001E-2</c:v>
                </c:pt>
                <c:pt idx="48612">
                  <c:v>3.0273399999999999E-2</c:v>
                </c:pt>
                <c:pt idx="48613">
                  <c:v>3.7322000000000001E-2</c:v>
                </c:pt>
                <c:pt idx="48614">
                  <c:v>1.35736E-2</c:v>
                </c:pt>
                <c:pt idx="48615">
                  <c:v>1.9546500000000001E-2</c:v>
                </c:pt>
                <c:pt idx="48616">
                  <c:v>2.3327799999999999E-2</c:v>
                </c:pt>
                <c:pt idx="48617">
                  <c:v>3.3574100000000003E-2</c:v>
                </c:pt>
                <c:pt idx="48618">
                  <c:v>2.1737099999999999E-2</c:v>
                </c:pt>
                <c:pt idx="48619">
                  <c:v>2.2584E-2</c:v>
                </c:pt>
                <c:pt idx="48620">
                  <c:v>1.3571700000000001E-2</c:v>
                </c:pt>
                <c:pt idx="48621">
                  <c:v>2.7392400000000001E-2</c:v>
                </c:pt>
                <c:pt idx="48622">
                  <c:v>2.9670700000000001E-2</c:v>
                </c:pt>
                <c:pt idx="48623">
                  <c:v>2.88525E-2</c:v>
                </c:pt>
                <c:pt idx="48624">
                  <c:v>3.7200900000000002E-2</c:v>
                </c:pt>
                <c:pt idx="48625">
                  <c:v>2.7323699999999999E-2</c:v>
                </c:pt>
                <c:pt idx="48626">
                  <c:v>3.9541199999999999E-2</c:v>
                </c:pt>
                <c:pt idx="48627">
                  <c:v>2.1333700000000001E-2</c:v>
                </c:pt>
                <c:pt idx="48628">
                  <c:v>1.9478800000000001E-2</c:v>
                </c:pt>
                <c:pt idx="48629">
                  <c:v>4.5649500000000003E-2</c:v>
                </c:pt>
                <c:pt idx="48630">
                  <c:v>3.9092099999999998E-2</c:v>
                </c:pt>
                <c:pt idx="48631">
                  <c:v>4.4429799999999998E-2</c:v>
                </c:pt>
                <c:pt idx="48632">
                  <c:v>3.4836800000000001E-2</c:v>
                </c:pt>
                <c:pt idx="48633">
                  <c:v>2.4922400000000001E-2</c:v>
                </c:pt>
                <c:pt idx="48634">
                  <c:v>4.1748E-2</c:v>
                </c:pt>
                <c:pt idx="48635">
                  <c:v>1.92909E-2</c:v>
                </c:pt>
                <c:pt idx="48636">
                  <c:v>2.8183900000000001E-2</c:v>
                </c:pt>
                <c:pt idx="48637">
                  <c:v>2.8426199999999999E-2</c:v>
                </c:pt>
                <c:pt idx="48638">
                  <c:v>2.43273E-2</c:v>
                </c:pt>
                <c:pt idx="48639">
                  <c:v>3.4772900000000002E-2</c:v>
                </c:pt>
                <c:pt idx="48640">
                  <c:v>3.4349400000000002E-2</c:v>
                </c:pt>
                <c:pt idx="48641">
                  <c:v>4.89454E-2</c:v>
                </c:pt>
                <c:pt idx="48642">
                  <c:v>3.3346199999999999E-2</c:v>
                </c:pt>
                <c:pt idx="48643">
                  <c:v>3.9652800000000002E-2</c:v>
                </c:pt>
                <c:pt idx="48644">
                  <c:v>2.7247400000000001E-2</c:v>
                </c:pt>
                <c:pt idx="48645">
                  <c:v>2.9686000000000001E-2</c:v>
                </c:pt>
                <c:pt idx="48646">
                  <c:v>3.9898900000000001E-2</c:v>
                </c:pt>
                <c:pt idx="48647">
                  <c:v>2.77863E-2</c:v>
                </c:pt>
                <c:pt idx="48648">
                  <c:v>3.3476800000000001E-2</c:v>
                </c:pt>
                <c:pt idx="48649">
                  <c:v>2.98882E-2</c:v>
                </c:pt>
                <c:pt idx="48650">
                  <c:v>3.6573399999999999E-2</c:v>
                </c:pt>
                <c:pt idx="48651">
                  <c:v>3.2592799999999998E-2</c:v>
                </c:pt>
                <c:pt idx="48652">
                  <c:v>3.6129000000000001E-2</c:v>
                </c:pt>
                <c:pt idx="48653">
                  <c:v>2.8901099999999999E-2</c:v>
                </c:pt>
                <c:pt idx="48654">
                  <c:v>2.6956600000000001E-2</c:v>
                </c:pt>
                <c:pt idx="48655">
                  <c:v>2.5316200000000001E-2</c:v>
                </c:pt>
                <c:pt idx="48656">
                  <c:v>2.6041999999999999E-2</c:v>
                </c:pt>
                <c:pt idx="48657">
                  <c:v>2.8275499999999999E-2</c:v>
                </c:pt>
                <c:pt idx="48658">
                  <c:v>3.1483700000000003E-2</c:v>
                </c:pt>
                <c:pt idx="48659">
                  <c:v>2.9027000000000001E-2</c:v>
                </c:pt>
                <c:pt idx="48660">
                  <c:v>3.3595100000000003E-2</c:v>
                </c:pt>
                <c:pt idx="48661">
                  <c:v>2.51989E-2</c:v>
                </c:pt>
                <c:pt idx="48662">
                  <c:v>1.99499E-2</c:v>
                </c:pt>
                <c:pt idx="48663">
                  <c:v>2.38008E-2</c:v>
                </c:pt>
                <c:pt idx="48664">
                  <c:v>2.94495E-2</c:v>
                </c:pt>
                <c:pt idx="48665">
                  <c:v>2.5421099999999999E-2</c:v>
                </c:pt>
                <c:pt idx="48666">
                  <c:v>2.0980800000000001E-2</c:v>
                </c:pt>
                <c:pt idx="48667">
                  <c:v>2.09131E-2</c:v>
                </c:pt>
                <c:pt idx="48668">
                  <c:v>3.6751699999999998E-2</c:v>
                </c:pt>
                <c:pt idx="48669">
                  <c:v>3.54347E-2</c:v>
                </c:pt>
                <c:pt idx="48670">
                  <c:v>3.7655800000000003E-2</c:v>
                </c:pt>
                <c:pt idx="48671">
                  <c:v>3.2752999999999997E-2</c:v>
                </c:pt>
                <c:pt idx="48672">
                  <c:v>2.4555199999999999E-2</c:v>
                </c:pt>
                <c:pt idx="48673">
                  <c:v>3.2541300000000002E-2</c:v>
                </c:pt>
                <c:pt idx="48674">
                  <c:v>2.7605999999999999E-2</c:v>
                </c:pt>
                <c:pt idx="48675">
                  <c:v>3.5784700000000003E-2</c:v>
                </c:pt>
                <c:pt idx="48676">
                  <c:v>2.5607100000000001E-2</c:v>
                </c:pt>
                <c:pt idx="48677">
                  <c:v>3.0573800000000002E-2</c:v>
                </c:pt>
                <c:pt idx="48678">
                  <c:v>3.2376299999999997E-2</c:v>
                </c:pt>
                <c:pt idx="48679">
                  <c:v>3.7441299999999997E-2</c:v>
                </c:pt>
                <c:pt idx="48680">
                  <c:v>2.8796200000000001E-2</c:v>
                </c:pt>
                <c:pt idx="48681">
                  <c:v>2.6988999999999999E-2</c:v>
                </c:pt>
                <c:pt idx="48682">
                  <c:v>2.6033400000000002E-2</c:v>
                </c:pt>
                <c:pt idx="48683">
                  <c:v>3.0384100000000001E-2</c:v>
                </c:pt>
                <c:pt idx="48684">
                  <c:v>2.6349999999999998E-2</c:v>
                </c:pt>
                <c:pt idx="48685">
                  <c:v>2.30894E-2</c:v>
                </c:pt>
                <c:pt idx="48686">
                  <c:v>1.93329E-2</c:v>
                </c:pt>
                <c:pt idx="48687">
                  <c:v>2.5778800000000001E-2</c:v>
                </c:pt>
                <c:pt idx="48688">
                  <c:v>3.0365E-2</c:v>
                </c:pt>
                <c:pt idx="48689">
                  <c:v>2.3814200000000001E-2</c:v>
                </c:pt>
                <c:pt idx="48690">
                  <c:v>2.3758899999999999E-2</c:v>
                </c:pt>
                <c:pt idx="48691">
                  <c:v>2.7287499999999999E-2</c:v>
                </c:pt>
                <c:pt idx="48692">
                  <c:v>2.2653599999999999E-2</c:v>
                </c:pt>
                <c:pt idx="48693">
                  <c:v>3.2315299999999998E-2</c:v>
                </c:pt>
                <c:pt idx="48694">
                  <c:v>3.0747400000000001E-2</c:v>
                </c:pt>
                <c:pt idx="48695">
                  <c:v>1.25475E-2</c:v>
                </c:pt>
                <c:pt idx="48696">
                  <c:v>2.8856300000000001E-2</c:v>
                </c:pt>
                <c:pt idx="48697">
                  <c:v>1.8099799999999999E-2</c:v>
                </c:pt>
                <c:pt idx="48698">
                  <c:v>3.41997E-2</c:v>
                </c:pt>
                <c:pt idx="48699">
                  <c:v>2.75211E-2</c:v>
                </c:pt>
                <c:pt idx="48700">
                  <c:v>1.32227E-2</c:v>
                </c:pt>
                <c:pt idx="48701">
                  <c:v>2.2501E-2</c:v>
                </c:pt>
                <c:pt idx="48702">
                  <c:v>2.4242400000000001E-2</c:v>
                </c:pt>
                <c:pt idx="48703">
                  <c:v>1.8651999999999998E-2</c:v>
                </c:pt>
                <c:pt idx="48704">
                  <c:v>2.7354199999999999E-2</c:v>
                </c:pt>
                <c:pt idx="48705">
                  <c:v>2.3215300000000001E-2</c:v>
                </c:pt>
                <c:pt idx="48706">
                  <c:v>2.84967E-2</c:v>
                </c:pt>
                <c:pt idx="48707">
                  <c:v>3.6679299999999998E-2</c:v>
                </c:pt>
                <c:pt idx="48708">
                  <c:v>4.7821000000000002E-2</c:v>
                </c:pt>
                <c:pt idx="48709">
                  <c:v>3.75681E-2</c:v>
                </c:pt>
                <c:pt idx="48710">
                  <c:v>4.1240699999999998E-2</c:v>
                </c:pt>
                <c:pt idx="48711">
                  <c:v>3.7556600000000002E-2</c:v>
                </c:pt>
                <c:pt idx="48712">
                  <c:v>3.1914699999999997E-2</c:v>
                </c:pt>
                <c:pt idx="48713">
                  <c:v>3.55597E-2</c:v>
                </c:pt>
                <c:pt idx="48714">
                  <c:v>4.3453199999999997E-2</c:v>
                </c:pt>
                <c:pt idx="48715">
                  <c:v>3.3076300000000003E-2</c:v>
                </c:pt>
                <c:pt idx="48716">
                  <c:v>3.4670800000000002E-2</c:v>
                </c:pt>
                <c:pt idx="48717">
                  <c:v>3.4391400000000003E-2</c:v>
                </c:pt>
                <c:pt idx="48718">
                  <c:v>3.1793599999999998E-2</c:v>
                </c:pt>
                <c:pt idx="48719">
                  <c:v>2.84271E-2</c:v>
                </c:pt>
                <c:pt idx="48720">
                  <c:v>3.09696E-2</c:v>
                </c:pt>
                <c:pt idx="48721">
                  <c:v>2.0478199999999998E-2</c:v>
                </c:pt>
                <c:pt idx="48722">
                  <c:v>2.93455E-2</c:v>
                </c:pt>
                <c:pt idx="48723">
                  <c:v>2.65484E-2</c:v>
                </c:pt>
                <c:pt idx="48724">
                  <c:v>2.06585E-2</c:v>
                </c:pt>
                <c:pt idx="48725">
                  <c:v>3.81832E-2</c:v>
                </c:pt>
                <c:pt idx="48726">
                  <c:v>2.5822600000000001E-2</c:v>
                </c:pt>
                <c:pt idx="48727">
                  <c:v>2.23742E-2</c:v>
                </c:pt>
                <c:pt idx="48728">
                  <c:v>2.5970500000000001E-2</c:v>
                </c:pt>
                <c:pt idx="48729">
                  <c:v>1.5805199999999998E-2</c:v>
                </c:pt>
                <c:pt idx="48730">
                  <c:v>2.1121999999999998E-2</c:v>
                </c:pt>
                <c:pt idx="48731">
                  <c:v>3.2492600000000003E-2</c:v>
                </c:pt>
                <c:pt idx="48732">
                  <c:v>1.3938900000000001E-2</c:v>
                </c:pt>
                <c:pt idx="48733">
                  <c:v>1.5093799999999999E-2</c:v>
                </c:pt>
                <c:pt idx="48734">
                  <c:v>2.7061499999999999E-2</c:v>
                </c:pt>
                <c:pt idx="48735">
                  <c:v>2.6866899999999999E-2</c:v>
                </c:pt>
                <c:pt idx="48736">
                  <c:v>1.18551E-2</c:v>
                </c:pt>
                <c:pt idx="48737">
                  <c:v>1.5998800000000001E-2</c:v>
                </c:pt>
                <c:pt idx="48738">
                  <c:v>2.7413400000000001E-2</c:v>
                </c:pt>
                <c:pt idx="48739">
                  <c:v>3.4252199999999997E-2</c:v>
                </c:pt>
                <c:pt idx="48740">
                  <c:v>1.9359600000000001E-2</c:v>
                </c:pt>
                <c:pt idx="48741">
                  <c:v>1.9668600000000001E-2</c:v>
                </c:pt>
                <c:pt idx="48742">
                  <c:v>1.0785100000000001E-2</c:v>
                </c:pt>
                <c:pt idx="48743">
                  <c:v>2.6391999999999999E-2</c:v>
                </c:pt>
                <c:pt idx="48744">
                  <c:v>2.4909000000000001E-2</c:v>
                </c:pt>
                <c:pt idx="48745">
                  <c:v>9.8714800000000002E-3</c:v>
                </c:pt>
                <c:pt idx="48746">
                  <c:v>1.55687E-2</c:v>
                </c:pt>
                <c:pt idx="48747">
                  <c:v>1.5759499999999999E-2</c:v>
                </c:pt>
                <c:pt idx="48748">
                  <c:v>1.6646399999999999E-2</c:v>
                </c:pt>
                <c:pt idx="48749">
                  <c:v>2.5050200000000002E-2</c:v>
                </c:pt>
                <c:pt idx="48750">
                  <c:v>1.9857400000000001E-2</c:v>
                </c:pt>
                <c:pt idx="48751">
                  <c:v>2.8975500000000001E-2</c:v>
                </c:pt>
                <c:pt idx="48752">
                  <c:v>2.3703599999999998E-2</c:v>
                </c:pt>
                <c:pt idx="48753">
                  <c:v>2.54641E-2</c:v>
                </c:pt>
                <c:pt idx="48754">
                  <c:v>2.92625E-2</c:v>
                </c:pt>
                <c:pt idx="48755">
                  <c:v>1.4862999999999999E-2</c:v>
                </c:pt>
                <c:pt idx="48756">
                  <c:v>1.5586900000000001E-2</c:v>
                </c:pt>
                <c:pt idx="48757">
                  <c:v>1.9521699999999999E-2</c:v>
                </c:pt>
                <c:pt idx="48758">
                  <c:v>2.65694E-2</c:v>
                </c:pt>
                <c:pt idx="48759">
                  <c:v>2.12994E-2</c:v>
                </c:pt>
                <c:pt idx="48760">
                  <c:v>2.98929E-2</c:v>
                </c:pt>
                <c:pt idx="48761">
                  <c:v>3.3089599999999997E-2</c:v>
                </c:pt>
                <c:pt idx="48762">
                  <c:v>3.2470699999999998E-2</c:v>
                </c:pt>
                <c:pt idx="48763">
                  <c:v>2.81363E-2</c:v>
                </c:pt>
                <c:pt idx="48764">
                  <c:v>2.54297E-2</c:v>
                </c:pt>
                <c:pt idx="48765">
                  <c:v>2.0416299999999998E-2</c:v>
                </c:pt>
                <c:pt idx="48766">
                  <c:v>1.03731E-2</c:v>
                </c:pt>
                <c:pt idx="48767">
                  <c:v>1.37672E-2</c:v>
                </c:pt>
                <c:pt idx="48768">
                  <c:v>1.53732E-2</c:v>
                </c:pt>
                <c:pt idx="48769">
                  <c:v>1.59826E-2</c:v>
                </c:pt>
                <c:pt idx="48770">
                  <c:v>1.5231099999999999E-2</c:v>
                </c:pt>
                <c:pt idx="48771">
                  <c:v>1.28279E-2</c:v>
                </c:pt>
                <c:pt idx="48772">
                  <c:v>6.78635E-3</c:v>
                </c:pt>
                <c:pt idx="48773">
                  <c:v>3.9892199999999999E-3</c:v>
                </c:pt>
                <c:pt idx="48774">
                  <c:v>-9.1533699999999992E-3</c:v>
                </c:pt>
                <c:pt idx="48775">
                  <c:v>1.27134E-2</c:v>
                </c:pt>
                <c:pt idx="48776">
                  <c:v>5.8488799999999999E-3</c:v>
                </c:pt>
                <c:pt idx="48777">
                  <c:v>4.2696000000000001E-3</c:v>
                </c:pt>
                <c:pt idx="48778">
                  <c:v>7.6732600000000003E-3</c:v>
                </c:pt>
                <c:pt idx="48779">
                  <c:v>2.2193000000000001E-2</c:v>
                </c:pt>
                <c:pt idx="48780">
                  <c:v>1.2715300000000001E-2</c:v>
                </c:pt>
                <c:pt idx="48781">
                  <c:v>-8.5353899999999995E-4</c:v>
                </c:pt>
                <c:pt idx="48782">
                  <c:v>-6.6661800000000001E-4</c:v>
                </c:pt>
                <c:pt idx="48783">
                  <c:v>9.2678099999999996E-3</c:v>
                </c:pt>
                <c:pt idx="48784">
                  <c:v>-1.59168E-3</c:v>
                </c:pt>
                <c:pt idx="48785">
                  <c:v>-1.1568999999999999E-2</c:v>
                </c:pt>
                <c:pt idx="48786">
                  <c:v>9.14097E-3</c:v>
                </c:pt>
                <c:pt idx="48787">
                  <c:v>1.24884E-2</c:v>
                </c:pt>
                <c:pt idx="48788">
                  <c:v>8.0470999999999997E-3</c:v>
                </c:pt>
                <c:pt idx="48789">
                  <c:v>1.3847399999999999E-2</c:v>
                </c:pt>
                <c:pt idx="48790">
                  <c:v>5.3472499999999996E-3</c:v>
                </c:pt>
                <c:pt idx="48791">
                  <c:v>3.7736900000000001E-3</c:v>
                </c:pt>
                <c:pt idx="48792">
                  <c:v>-4.6300899999999999E-3</c:v>
                </c:pt>
                <c:pt idx="48793">
                  <c:v>-6.78062E-4</c:v>
                </c:pt>
                <c:pt idx="48794">
                  <c:v>-4.4384000000000003E-3</c:v>
                </c:pt>
                <c:pt idx="48795">
                  <c:v>6.1244999999999997E-3</c:v>
                </c:pt>
                <c:pt idx="48796">
                  <c:v>-1.1577600000000001E-3</c:v>
                </c:pt>
                <c:pt idx="48797">
                  <c:v>-3.91006E-4</c:v>
                </c:pt>
                <c:pt idx="48798">
                  <c:v>1.47247E-2</c:v>
                </c:pt>
                <c:pt idx="48799">
                  <c:v>1.5314100000000001E-2</c:v>
                </c:pt>
                <c:pt idx="48800">
                  <c:v>1.8670099999999999E-2</c:v>
                </c:pt>
                <c:pt idx="48801">
                  <c:v>9.7599000000000002E-3</c:v>
                </c:pt>
                <c:pt idx="48802">
                  <c:v>1.95923E-2</c:v>
                </c:pt>
                <c:pt idx="48803">
                  <c:v>8.4810300000000005E-3</c:v>
                </c:pt>
                <c:pt idx="48804">
                  <c:v>2.06146E-2</c:v>
                </c:pt>
                <c:pt idx="48805">
                  <c:v>1.54877E-2</c:v>
                </c:pt>
                <c:pt idx="48806">
                  <c:v>2.5944700000000001E-2</c:v>
                </c:pt>
                <c:pt idx="48807">
                  <c:v>9.0141300000000004E-3</c:v>
                </c:pt>
                <c:pt idx="48808">
                  <c:v>7.2536500000000004E-3</c:v>
                </c:pt>
                <c:pt idx="48809">
                  <c:v>1.0820400000000001E-2</c:v>
                </c:pt>
                <c:pt idx="48810">
                  <c:v>1.11494E-2</c:v>
                </c:pt>
                <c:pt idx="48811">
                  <c:v>1.12648E-2</c:v>
                </c:pt>
                <c:pt idx="48812">
                  <c:v>-1.4209699999999999E-4</c:v>
                </c:pt>
                <c:pt idx="48813">
                  <c:v>1.4848699999999999E-3</c:v>
                </c:pt>
                <c:pt idx="48814">
                  <c:v>-1.00965E-2</c:v>
                </c:pt>
                <c:pt idx="48815">
                  <c:v>-4.4670100000000004E-3</c:v>
                </c:pt>
                <c:pt idx="48816">
                  <c:v>-4.7616999999999998E-3</c:v>
                </c:pt>
                <c:pt idx="48817">
                  <c:v>-2.9182399999999999E-3</c:v>
                </c:pt>
                <c:pt idx="48818">
                  <c:v>-1.2557E-2</c:v>
                </c:pt>
                <c:pt idx="48819">
                  <c:v>-3.36266E-3</c:v>
                </c:pt>
                <c:pt idx="48820">
                  <c:v>-1.3729999999999999E-2</c:v>
                </c:pt>
                <c:pt idx="48821">
                  <c:v>3.09181E-3</c:v>
                </c:pt>
                <c:pt idx="48822">
                  <c:v>-3.7899000000000001E-3</c:v>
                </c:pt>
                <c:pt idx="48823">
                  <c:v>-2.4890900000000001E-4</c:v>
                </c:pt>
                <c:pt idx="48824">
                  <c:v>1.1073100000000001E-2</c:v>
                </c:pt>
                <c:pt idx="48825">
                  <c:v>5.26524E-3</c:v>
                </c:pt>
                <c:pt idx="48826">
                  <c:v>1.75447E-2</c:v>
                </c:pt>
                <c:pt idx="48827">
                  <c:v>2.3626299999999999E-2</c:v>
                </c:pt>
                <c:pt idx="48828">
                  <c:v>7.5531000000000001E-3</c:v>
                </c:pt>
                <c:pt idx="48829">
                  <c:v>5.1956199999999998E-3</c:v>
                </c:pt>
                <c:pt idx="48830">
                  <c:v>3.5800900000000002E-3</c:v>
                </c:pt>
                <c:pt idx="48831">
                  <c:v>-2.6636099999999998E-3</c:v>
                </c:pt>
                <c:pt idx="48832" formatCode="0.00E+00">
                  <c:v>-7.0009199999999999E-3</c:v>
                </c:pt>
                <c:pt idx="48833">
                  <c:v>9.3831999999999995E-3</c:v>
                </c:pt>
                <c:pt idx="48834">
                  <c:v>-9.7093600000000002E-3</c:v>
                </c:pt>
                <c:pt idx="48835">
                  <c:v>-1.6682599999999999E-2</c:v>
                </c:pt>
                <c:pt idx="48836">
                  <c:v>-1.0395099999999999E-4</c:v>
                </c:pt>
                <c:pt idx="48837">
                  <c:v>-3.7336299999999999E-3</c:v>
                </c:pt>
                <c:pt idx="48838">
                  <c:v>1.4924999999999999E-3</c:v>
                </c:pt>
                <c:pt idx="48839">
                  <c:v>2.2316E-4</c:v>
                </c:pt>
                <c:pt idx="48840">
                  <c:v>1.4991799999999999E-3</c:v>
                </c:pt>
                <c:pt idx="48841">
                  <c:v>1.5605000000000001E-2</c:v>
                </c:pt>
                <c:pt idx="48842">
                  <c:v>6.6347100000000003E-3</c:v>
                </c:pt>
                <c:pt idx="48843">
                  <c:v>8.7633099999999998E-3</c:v>
                </c:pt>
                <c:pt idx="48844">
                  <c:v>1.231E-2</c:v>
                </c:pt>
                <c:pt idx="48845">
                  <c:v>1.93882E-3</c:v>
                </c:pt>
                <c:pt idx="48846">
                  <c:v>1.8057799999999999E-2</c:v>
                </c:pt>
                <c:pt idx="48847">
                  <c:v>1.45531E-3</c:v>
                </c:pt>
                <c:pt idx="48848">
                  <c:v>5.6457499999999997E-3</c:v>
                </c:pt>
                <c:pt idx="48849">
                  <c:v>-5.4807700000000003E-3</c:v>
                </c:pt>
                <c:pt idx="48850">
                  <c:v>1.8568E-3</c:v>
                </c:pt>
                <c:pt idx="48851">
                  <c:v>2.60735E-3</c:v>
                </c:pt>
                <c:pt idx="48852">
                  <c:v>-1.9575100000000002E-2</c:v>
                </c:pt>
                <c:pt idx="48853">
                  <c:v>-1.4560699999999999E-2</c:v>
                </c:pt>
                <c:pt idx="48854">
                  <c:v>-1.5332200000000001E-2</c:v>
                </c:pt>
                <c:pt idx="48855">
                  <c:v>-7.6303500000000002E-3</c:v>
                </c:pt>
                <c:pt idx="48856">
                  <c:v>-5.9309000000000002E-3</c:v>
                </c:pt>
                <c:pt idx="48857">
                  <c:v>-4.2581600000000004E-3</c:v>
                </c:pt>
                <c:pt idx="48858">
                  <c:v>-1.9003900000000001E-2</c:v>
                </c:pt>
                <c:pt idx="48859">
                  <c:v>-9.47952E-3</c:v>
                </c:pt>
                <c:pt idx="48860">
                  <c:v>-1.31187E-2</c:v>
                </c:pt>
                <c:pt idx="48861">
                  <c:v>-1.89438E-2</c:v>
                </c:pt>
                <c:pt idx="48862">
                  <c:v>-2.1066700000000001E-2</c:v>
                </c:pt>
                <c:pt idx="48863">
                  <c:v>-1.7818500000000001E-2</c:v>
                </c:pt>
                <c:pt idx="48864">
                  <c:v>-2.6750599999999999E-3</c:v>
                </c:pt>
                <c:pt idx="48865">
                  <c:v>-1.24569E-2</c:v>
                </c:pt>
                <c:pt idx="48866">
                  <c:v>-2.9363599999999998E-3</c:v>
                </c:pt>
                <c:pt idx="48867">
                  <c:v>-2.5415400000000001E-3</c:v>
                </c:pt>
                <c:pt idx="48868">
                  <c:v>-7.7219000000000003E-3</c:v>
                </c:pt>
                <c:pt idx="48869">
                  <c:v>-1.6450900000000001E-3</c:v>
                </c:pt>
                <c:pt idx="48870">
                  <c:v>2.16103E-3</c:v>
                </c:pt>
                <c:pt idx="48871">
                  <c:v>-3.0631999999999999E-3</c:v>
                </c:pt>
                <c:pt idx="48872">
                  <c:v>-7.2050100000000004E-3</c:v>
                </c:pt>
                <c:pt idx="48873">
                  <c:v>-4.3344500000000001E-3</c:v>
                </c:pt>
                <c:pt idx="48874">
                  <c:v>-2.99263E-3</c:v>
                </c:pt>
                <c:pt idx="48875">
                  <c:v>-5.7115600000000001E-3</c:v>
                </c:pt>
                <c:pt idx="48876">
                  <c:v>-6.6852600000000002E-4</c:v>
                </c:pt>
                <c:pt idx="48877">
                  <c:v>2.9163399999999999E-3</c:v>
                </c:pt>
                <c:pt idx="48878">
                  <c:v>1.93882E-3</c:v>
                </c:pt>
                <c:pt idx="48879">
                  <c:v>-6.4115500000000002E-3</c:v>
                </c:pt>
                <c:pt idx="48880">
                  <c:v>-9.2983200000000001E-4</c:v>
                </c:pt>
                <c:pt idx="48881">
                  <c:v>-8.62122E-4</c:v>
                </c:pt>
                <c:pt idx="48882">
                  <c:v>4.7206899999999998E-4</c:v>
                </c:pt>
                <c:pt idx="48883">
                  <c:v>1.2220399999999999E-2</c:v>
                </c:pt>
                <c:pt idx="48884">
                  <c:v>3.7555700000000002E-3</c:v>
                </c:pt>
                <c:pt idx="48885">
                  <c:v>6.1225899999999998E-4</c:v>
                </c:pt>
                <c:pt idx="48886">
                  <c:v>-1.25504E-2</c:v>
                </c:pt>
                <c:pt idx="48887">
                  <c:v>1.0547600000000001E-3</c:v>
                </c:pt>
                <c:pt idx="48888">
                  <c:v>7.0934300000000004E-3</c:v>
                </c:pt>
                <c:pt idx="48889">
                  <c:v>-2.5997199999999998E-3</c:v>
                </c:pt>
                <c:pt idx="48890">
                  <c:v>-9.0570400000000006E-3</c:v>
                </c:pt>
                <c:pt idx="48891">
                  <c:v>-1.53618E-2</c:v>
                </c:pt>
                <c:pt idx="48892">
                  <c:v>-2.1595E-2</c:v>
                </c:pt>
                <c:pt idx="48893">
                  <c:v>-2.5773999999999998E-2</c:v>
                </c:pt>
                <c:pt idx="48894">
                  <c:v>-8.8052700000000005E-3</c:v>
                </c:pt>
                <c:pt idx="48895">
                  <c:v>-2.0312299999999998E-2</c:v>
                </c:pt>
                <c:pt idx="48896">
                  <c:v>-1.8538499999999999E-2</c:v>
                </c:pt>
                <c:pt idx="48897">
                  <c:v>-1.52292E-2</c:v>
                </c:pt>
                <c:pt idx="48898">
                  <c:v>-2.9614399999999999E-2</c:v>
                </c:pt>
                <c:pt idx="48899">
                  <c:v>-4.88377E-3</c:v>
                </c:pt>
                <c:pt idx="48900">
                  <c:v>-7.2402999999999999E-3</c:v>
                </c:pt>
                <c:pt idx="48901">
                  <c:v>-1.81599E-2</c:v>
                </c:pt>
                <c:pt idx="48902">
                  <c:v>-2.1684599999999998E-2</c:v>
                </c:pt>
                <c:pt idx="48903">
                  <c:v>-1.9360499999999999E-2</c:v>
                </c:pt>
                <c:pt idx="48904">
                  <c:v>-3.3235500000000002E-3</c:v>
                </c:pt>
                <c:pt idx="48905">
                  <c:v>-9.2296600000000006E-3</c:v>
                </c:pt>
                <c:pt idx="48906">
                  <c:v>-1.6138099999999999E-2</c:v>
                </c:pt>
                <c:pt idx="48907">
                  <c:v>-2.4766900000000001E-3</c:v>
                </c:pt>
                <c:pt idx="48908">
                  <c:v>-5.5131900000000003E-3</c:v>
                </c:pt>
                <c:pt idx="48909">
                  <c:v>-1.73531E-2</c:v>
                </c:pt>
                <c:pt idx="48910">
                  <c:v>9.81331E-4</c:v>
                </c:pt>
                <c:pt idx="48911">
                  <c:v>-7.7514599999999999E-3</c:v>
                </c:pt>
                <c:pt idx="48912">
                  <c:v>1.08538E-2</c:v>
                </c:pt>
                <c:pt idx="48913">
                  <c:v>-8.2979200000000003E-3</c:v>
                </c:pt>
                <c:pt idx="48914">
                  <c:v>-6.9723099999999998E-3</c:v>
                </c:pt>
                <c:pt idx="48915">
                  <c:v>2.00081E-3</c:v>
                </c:pt>
                <c:pt idx="48916">
                  <c:v>-3.19958E-3</c:v>
                </c:pt>
                <c:pt idx="48917">
                  <c:v>4.2486199999999998E-3</c:v>
                </c:pt>
                <c:pt idx="48918">
                  <c:v>5.2051500000000004E-3</c:v>
                </c:pt>
                <c:pt idx="48919">
                  <c:v>-1.12181E-2</c:v>
                </c:pt>
                <c:pt idx="48920">
                  <c:v>-2.3803700000000001E-3</c:v>
                </c:pt>
                <c:pt idx="48921">
                  <c:v>6.5078699999999998E-3</c:v>
                </c:pt>
                <c:pt idx="48922">
                  <c:v>-1.1645300000000001E-2</c:v>
                </c:pt>
                <c:pt idx="48923">
                  <c:v>-2.7313200000000002E-3</c:v>
                </c:pt>
                <c:pt idx="48924">
                  <c:v>-5.6581499999999998E-3</c:v>
                </c:pt>
                <c:pt idx="48925">
                  <c:v>-6.5555600000000002E-3</c:v>
                </c:pt>
                <c:pt idx="48926">
                  <c:v>-1.54381E-2</c:v>
                </c:pt>
                <c:pt idx="48927">
                  <c:v>-9.4699899999999993E-3</c:v>
                </c:pt>
                <c:pt idx="48928">
                  <c:v>4.6520199999999998E-3</c:v>
                </c:pt>
                <c:pt idx="48929">
                  <c:v>-1.24493E-2</c:v>
                </c:pt>
                <c:pt idx="48930">
                  <c:v>-2.9392200000000002E-3</c:v>
                </c:pt>
                <c:pt idx="48931">
                  <c:v>-1.6246799999999999E-2</c:v>
                </c:pt>
                <c:pt idx="48932">
                  <c:v>-4.5947999999999996E-3</c:v>
                </c:pt>
                <c:pt idx="48933">
                  <c:v>-7.2574600000000003E-3</c:v>
                </c:pt>
                <c:pt idx="48934">
                  <c:v>-1.8606199999999999E-3</c:v>
                </c:pt>
                <c:pt idx="48935">
                  <c:v>-9.9563599999999992E-3</c:v>
                </c:pt>
                <c:pt idx="48936">
                  <c:v>-1.3587999999999999E-2</c:v>
                </c:pt>
                <c:pt idx="48937">
                  <c:v>-1.26553E-2</c:v>
                </c:pt>
                <c:pt idx="48938">
                  <c:v>-1.6184799999999999E-2</c:v>
                </c:pt>
                <c:pt idx="48939">
                  <c:v>-8.7757100000000008E-3</c:v>
                </c:pt>
                <c:pt idx="48940">
                  <c:v>-1.8098800000000002E-2</c:v>
                </c:pt>
                <c:pt idx="48941">
                  <c:v>-1.9481700000000001E-2</c:v>
                </c:pt>
                <c:pt idx="48942">
                  <c:v>-2.23789E-2</c:v>
                </c:pt>
                <c:pt idx="48943">
                  <c:v>-2.53344E-2</c:v>
                </c:pt>
                <c:pt idx="48944">
                  <c:v>-1.5986400000000001E-2</c:v>
                </c:pt>
                <c:pt idx="48945">
                  <c:v>-1.5997899999999999E-2</c:v>
                </c:pt>
                <c:pt idx="48946">
                  <c:v>-2.1668400000000001E-2</c:v>
                </c:pt>
                <c:pt idx="48947">
                  <c:v>-2.0143500000000002E-2</c:v>
                </c:pt>
                <c:pt idx="48948">
                  <c:v>-2.8227800000000001E-2</c:v>
                </c:pt>
                <c:pt idx="48949">
                  <c:v>-2.51551E-2</c:v>
                </c:pt>
                <c:pt idx="48950">
                  <c:v>-2.1470099999999999E-2</c:v>
                </c:pt>
                <c:pt idx="48951">
                  <c:v>-1.73454E-2</c:v>
                </c:pt>
                <c:pt idx="48952">
                  <c:v>-2.5271399999999999E-2</c:v>
                </c:pt>
                <c:pt idx="48953">
                  <c:v>-2.5781599999999998E-2</c:v>
                </c:pt>
                <c:pt idx="48954">
                  <c:v>-1.51243E-2</c:v>
                </c:pt>
                <c:pt idx="48955">
                  <c:v>-1.9750599999999998E-3</c:v>
                </c:pt>
                <c:pt idx="48956">
                  <c:v>-2.3029299999999999E-2</c:v>
                </c:pt>
                <c:pt idx="48957">
                  <c:v>-1.70727E-2</c:v>
                </c:pt>
                <c:pt idx="48958">
                  <c:v>4.5299499999999998E-4</c:v>
                </c:pt>
                <c:pt idx="48959">
                  <c:v>-1.5763300000000001E-2</c:v>
                </c:pt>
                <c:pt idx="48960">
                  <c:v>-9.6130399999999998E-3</c:v>
                </c:pt>
                <c:pt idx="48961">
                  <c:v>-2.62423E-2</c:v>
                </c:pt>
                <c:pt idx="48962">
                  <c:v>-3.2712900000000003E-2</c:v>
                </c:pt>
                <c:pt idx="48963">
                  <c:v>-2.8887699999999999E-2</c:v>
                </c:pt>
                <c:pt idx="48964">
                  <c:v>-4.2705499999999997E-3</c:v>
                </c:pt>
                <c:pt idx="48965">
                  <c:v>-1.9556E-2</c:v>
                </c:pt>
                <c:pt idx="48966">
                  <c:v>-1.98879E-2</c:v>
                </c:pt>
                <c:pt idx="48967">
                  <c:v>-8.9492800000000004E-3</c:v>
                </c:pt>
                <c:pt idx="48968">
                  <c:v>-1.16825E-2</c:v>
                </c:pt>
                <c:pt idx="48969">
                  <c:v>-2.9658299999999999E-2</c:v>
                </c:pt>
                <c:pt idx="48970">
                  <c:v>-2.1873500000000001E-2</c:v>
                </c:pt>
                <c:pt idx="48971">
                  <c:v>-1.61285E-2</c:v>
                </c:pt>
                <c:pt idx="48972">
                  <c:v>-2.3118E-2</c:v>
                </c:pt>
                <c:pt idx="48973">
                  <c:v>-1.60065E-2</c:v>
                </c:pt>
                <c:pt idx="48974">
                  <c:v>-2.1016099999999999E-2</c:v>
                </c:pt>
                <c:pt idx="48975">
                  <c:v>-2.3173300000000001E-2</c:v>
                </c:pt>
                <c:pt idx="48976">
                  <c:v>-1.94702E-2</c:v>
                </c:pt>
                <c:pt idx="48977">
                  <c:v>-2.2888200000000001E-2</c:v>
                </c:pt>
                <c:pt idx="48978">
                  <c:v>-2.0452499999999998E-2</c:v>
                </c:pt>
                <c:pt idx="48979">
                  <c:v>-2.9380799999999999E-2</c:v>
                </c:pt>
                <c:pt idx="48980">
                  <c:v>-1.4806700000000001E-2</c:v>
                </c:pt>
                <c:pt idx="48981">
                  <c:v>-2.9228199999999999E-2</c:v>
                </c:pt>
                <c:pt idx="48982">
                  <c:v>-2.63357E-2</c:v>
                </c:pt>
                <c:pt idx="48983">
                  <c:v>-1.37844E-2</c:v>
                </c:pt>
                <c:pt idx="48984">
                  <c:v>-1.5198700000000001E-2</c:v>
                </c:pt>
                <c:pt idx="48985">
                  <c:v>-1.6085599999999999E-2</c:v>
                </c:pt>
                <c:pt idx="48986">
                  <c:v>-2.1149600000000001E-2</c:v>
                </c:pt>
                <c:pt idx="48987">
                  <c:v>-2.7878799999999999E-2</c:v>
                </c:pt>
                <c:pt idx="48988">
                  <c:v>-2.2571600000000001E-2</c:v>
                </c:pt>
                <c:pt idx="48989">
                  <c:v>-2.0559299999999999E-2</c:v>
                </c:pt>
                <c:pt idx="48990">
                  <c:v>-3.32451E-2</c:v>
                </c:pt>
                <c:pt idx="48991">
                  <c:v>-2.0037699999999999E-2</c:v>
                </c:pt>
                <c:pt idx="48992">
                  <c:v>-2.52514E-2</c:v>
                </c:pt>
                <c:pt idx="48993">
                  <c:v>-2.7972199999999999E-2</c:v>
                </c:pt>
                <c:pt idx="48994">
                  <c:v>-1.9374800000000001E-2</c:v>
                </c:pt>
                <c:pt idx="48995">
                  <c:v>-2.3478499999999999E-2</c:v>
                </c:pt>
                <c:pt idx="48996">
                  <c:v>-2.8210599999999999E-2</c:v>
                </c:pt>
                <c:pt idx="48997">
                  <c:v>-2.3632E-2</c:v>
                </c:pt>
                <c:pt idx="48998">
                  <c:v>-2.8361299999999999E-2</c:v>
                </c:pt>
                <c:pt idx="48999">
                  <c:v>-3.1179399999999999E-2</c:v>
                </c:pt>
                <c:pt idx="49000">
                  <c:v>-3.1746900000000002E-2</c:v>
                </c:pt>
                <c:pt idx="49001" formatCode="0.00E+00">
                  <c:v>-2.6349999999999998E-2</c:v>
                </c:pt>
                <c:pt idx="49002">
                  <c:v>-2.2595400000000002E-2</c:v>
                </c:pt>
                <c:pt idx="49003">
                  <c:v>-1.36776E-2</c:v>
                </c:pt>
                <c:pt idx="49004">
                  <c:v>-2.5803599999999999E-2</c:v>
                </c:pt>
                <c:pt idx="49005">
                  <c:v>-2.09255E-2</c:v>
                </c:pt>
                <c:pt idx="49006">
                  <c:v>-1.31168E-2</c:v>
                </c:pt>
                <c:pt idx="49007">
                  <c:v>-1.8125499999999999E-2</c:v>
                </c:pt>
                <c:pt idx="49008">
                  <c:v>-1.7426500000000001E-2</c:v>
                </c:pt>
                <c:pt idx="49009">
                  <c:v>-3.2611800000000003E-2</c:v>
                </c:pt>
                <c:pt idx="49010">
                  <c:v>-2.47345E-2</c:v>
                </c:pt>
                <c:pt idx="49011">
                  <c:v>-2.6830699999999999E-2</c:v>
                </c:pt>
                <c:pt idx="49012">
                  <c:v>-2.1488199999999999E-2</c:v>
                </c:pt>
                <c:pt idx="49013">
                  <c:v>-2.17562E-2</c:v>
                </c:pt>
                <c:pt idx="49014">
                  <c:v>-3.1517000000000003E-2</c:v>
                </c:pt>
                <c:pt idx="49015">
                  <c:v>-3.6638299999999999E-2</c:v>
                </c:pt>
                <c:pt idx="49016">
                  <c:v>-2.7529700000000001E-2</c:v>
                </c:pt>
                <c:pt idx="49017">
                  <c:v>-2.0947500000000001E-2</c:v>
                </c:pt>
                <c:pt idx="49018">
                  <c:v>-3.4989399999999997E-2</c:v>
                </c:pt>
                <c:pt idx="49019">
                  <c:v>-2.25582E-2</c:v>
                </c:pt>
                <c:pt idx="49020">
                  <c:v>-2.1163899999999999E-2</c:v>
                </c:pt>
                <c:pt idx="49021">
                  <c:v>-2.37617E-2</c:v>
                </c:pt>
                <c:pt idx="49022">
                  <c:v>-3.9176000000000002E-2</c:v>
                </c:pt>
                <c:pt idx="49023">
                  <c:v>-1.7840399999999999E-2</c:v>
                </c:pt>
                <c:pt idx="49024">
                  <c:v>-1.94054E-2</c:v>
                </c:pt>
                <c:pt idx="49025">
                  <c:v>-2.5818799999999999E-2</c:v>
                </c:pt>
                <c:pt idx="49026">
                  <c:v>-2.73581E-2</c:v>
                </c:pt>
                <c:pt idx="49027">
                  <c:v>-3.8177500000000003E-2</c:v>
                </c:pt>
                <c:pt idx="49028">
                  <c:v>-2.4180400000000001E-2</c:v>
                </c:pt>
                <c:pt idx="49029">
                  <c:v>-2.2793799999999999E-2</c:v>
                </c:pt>
                <c:pt idx="49030">
                  <c:v>-2.5425900000000001E-2</c:v>
                </c:pt>
                <c:pt idx="49031">
                  <c:v>-3.46565E-2</c:v>
                </c:pt>
                <c:pt idx="49032">
                  <c:v>-2.97813E-2</c:v>
                </c:pt>
                <c:pt idx="49033">
                  <c:v>-2.3929599999999999E-2</c:v>
                </c:pt>
                <c:pt idx="49034">
                  <c:v>-2.9433299999999999E-2</c:v>
                </c:pt>
                <c:pt idx="49035">
                  <c:v>-3.92237E-2</c:v>
                </c:pt>
                <c:pt idx="49036">
                  <c:v>-1.64213E-2</c:v>
                </c:pt>
                <c:pt idx="49037">
                  <c:v>-1.9788699999999999E-2</c:v>
                </c:pt>
                <c:pt idx="49038">
                  <c:v>-1.0693599999999999E-2</c:v>
                </c:pt>
                <c:pt idx="49039">
                  <c:v>-3.14293E-2</c:v>
                </c:pt>
                <c:pt idx="49040">
                  <c:v>-2.6010499999999999E-2</c:v>
                </c:pt>
                <c:pt idx="49041">
                  <c:v>-7.6217699999999999E-3</c:v>
                </c:pt>
                <c:pt idx="49042">
                  <c:v>-1.16997E-2</c:v>
                </c:pt>
                <c:pt idx="49043">
                  <c:v>-3.0037899999999999E-2</c:v>
                </c:pt>
                <c:pt idx="49044">
                  <c:v>-2.4599099999999999E-2</c:v>
                </c:pt>
                <c:pt idx="49045">
                  <c:v>-1.6516699999999999E-2</c:v>
                </c:pt>
                <c:pt idx="49046">
                  <c:v>-1.8879900000000002E-2</c:v>
                </c:pt>
                <c:pt idx="49047">
                  <c:v>-1.3185499999999999E-2</c:v>
                </c:pt>
                <c:pt idx="49048">
                  <c:v>-3.5034200000000001E-2</c:v>
                </c:pt>
                <c:pt idx="49049">
                  <c:v>-1.7200500000000001E-2</c:v>
                </c:pt>
                <c:pt idx="49050">
                  <c:v>-1.8093100000000001E-2</c:v>
                </c:pt>
                <c:pt idx="49051">
                  <c:v>-1.7551400000000002E-2</c:v>
                </c:pt>
                <c:pt idx="49052">
                  <c:v>-1.6239199999999999E-2</c:v>
                </c:pt>
                <c:pt idx="49053">
                  <c:v>-2.0166400000000001E-2</c:v>
                </c:pt>
                <c:pt idx="49054">
                  <c:v>-2.9313100000000002E-2</c:v>
                </c:pt>
                <c:pt idx="49055">
                  <c:v>-2.0810100000000002E-2</c:v>
                </c:pt>
                <c:pt idx="49056">
                  <c:v>-2.25039E-2</c:v>
                </c:pt>
                <c:pt idx="49057">
                  <c:v>-3.1662900000000001E-2</c:v>
                </c:pt>
                <c:pt idx="49058">
                  <c:v>-1.9617099999999998E-2</c:v>
                </c:pt>
                <c:pt idx="49059">
                  <c:v>-3.0174300000000001E-2</c:v>
                </c:pt>
                <c:pt idx="49060">
                  <c:v>-3.3995600000000001E-2</c:v>
                </c:pt>
                <c:pt idx="49061">
                  <c:v>-3.5126699999999997E-2</c:v>
                </c:pt>
                <c:pt idx="49062">
                  <c:v>-2.5592799999999999E-2</c:v>
                </c:pt>
                <c:pt idx="49063">
                  <c:v>-2.8227800000000001E-2</c:v>
                </c:pt>
                <c:pt idx="49064">
                  <c:v>-1.8451700000000001E-2</c:v>
                </c:pt>
                <c:pt idx="49065">
                  <c:v>-2.6553199999999999E-2</c:v>
                </c:pt>
                <c:pt idx="49066">
                  <c:v>-2.5817900000000001E-2</c:v>
                </c:pt>
                <c:pt idx="49067">
                  <c:v>-2.79703E-2</c:v>
                </c:pt>
                <c:pt idx="49068">
                  <c:v>-3.0254400000000001E-2</c:v>
                </c:pt>
                <c:pt idx="49069">
                  <c:v>-2.5232299999999999E-2</c:v>
                </c:pt>
                <c:pt idx="49070">
                  <c:v>-3.21836E-2</c:v>
                </c:pt>
                <c:pt idx="49071">
                  <c:v>-2.5436400000000001E-2</c:v>
                </c:pt>
                <c:pt idx="49072">
                  <c:v>-2.3176200000000001E-2</c:v>
                </c:pt>
                <c:pt idx="49073">
                  <c:v>-2.0991300000000001E-2</c:v>
                </c:pt>
                <c:pt idx="49074">
                  <c:v>-2.31495E-2</c:v>
                </c:pt>
                <c:pt idx="49075">
                  <c:v>-3.0626299999999999E-2</c:v>
                </c:pt>
                <c:pt idx="49076">
                  <c:v>-2.7456299999999999E-2</c:v>
                </c:pt>
                <c:pt idx="49077">
                  <c:v>-5.6209600000000004E-3</c:v>
                </c:pt>
                <c:pt idx="49078">
                  <c:v>-3.3155400000000002E-2</c:v>
                </c:pt>
                <c:pt idx="49079">
                  <c:v>-1.4693299999999999E-2</c:v>
                </c:pt>
                <c:pt idx="49080">
                  <c:v>-1.54457E-2</c:v>
                </c:pt>
                <c:pt idx="49081">
                  <c:v>-1.6426099999999999E-2</c:v>
                </c:pt>
                <c:pt idx="49082">
                  <c:v>-1.8353499999999998E-2</c:v>
                </c:pt>
                <c:pt idx="49083">
                  <c:v>-1.03626E-2</c:v>
                </c:pt>
                <c:pt idx="49084">
                  <c:v>-7.7066399999999998E-3</c:v>
                </c:pt>
                <c:pt idx="49085">
                  <c:v>-6.2723199999999996E-3</c:v>
                </c:pt>
                <c:pt idx="49086" formatCode="0.00E+00">
                  <c:v>-1.98002E-2</c:v>
                </c:pt>
                <c:pt idx="49087">
                  <c:v>-2.6666599999999999E-2</c:v>
                </c:pt>
                <c:pt idx="49088">
                  <c:v>-2.1285100000000001E-2</c:v>
                </c:pt>
                <c:pt idx="49089">
                  <c:v>-1.2034400000000001E-2</c:v>
                </c:pt>
                <c:pt idx="49090">
                  <c:v>-1.39933E-2</c:v>
                </c:pt>
                <c:pt idx="49091">
                  <c:v>-1.9852600000000001E-2</c:v>
                </c:pt>
                <c:pt idx="49092">
                  <c:v>-2.4367300000000001E-2</c:v>
                </c:pt>
                <c:pt idx="49093">
                  <c:v>-1.4862999999999999E-2</c:v>
                </c:pt>
                <c:pt idx="49094">
                  <c:v>-1.9469299999999998E-2</c:v>
                </c:pt>
                <c:pt idx="49095">
                  <c:v>-1.30692E-2</c:v>
                </c:pt>
                <c:pt idx="49096">
                  <c:v>-1.52502E-2</c:v>
                </c:pt>
                <c:pt idx="49097">
                  <c:v>-2.1082900000000002E-2</c:v>
                </c:pt>
                <c:pt idx="49098">
                  <c:v>-2.6759100000000001E-2</c:v>
                </c:pt>
                <c:pt idx="49099">
                  <c:v>-3.3075300000000002E-2</c:v>
                </c:pt>
                <c:pt idx="49100">
                  <c:v>-2.60582E-2</c:v>
                </c:pt>
                <c:pt idx="49101">
                  <c:v>-3.0161899999999998E-2</c:v>
                </c:pt>
                <c:pt idx="49102">
                  <c:v>-2.85311E-2</c:v>
                </c:pt>
                <c:pt idx="49103">
                  <c:v>-2.2232999999999999E-2</c:v>
                </c:pt>
                <c:pt idx="49104">
                  <c:v>-2.3493799999999999E-2</c:v>
                </c:pt>
                <c:pt idx="49105">
                  <c:v>-2.1193500000000001E-2</c:v>
                </c:pt>
                <c:pt idx="49106">
                  <c:v>-2.4260500000000001E-2</c:v>
                </c:pt>
                <c:pt idx="49107">
                  <c:v>-3.41377E-2</c:v>
                </c:pt>
                <c:pt idx="49108">
                  <c:v>-2.8619800000000001E-2</c:v>
                </c:pt>
                <c:pt idx="49109">
                  <c:v>-3.6746000000000001E-2</c:v>
                </c:pt>
                <c:pt idx="49110">
                  <c:v>-3.40605E-2</c:v>
                </c:pt>
                <c:pt idx="49111">
                  <c:v>-2.7530700000000002E-2</c:v>
                </c:pt>
                <c:pt idx="49112">
                  <c:v>-3.1340600000000003E-2</c:v>
                </c:pt>
                <c:pt idx="49113">
                  <c:v>-3.2961799999999999E-2</c:v>
                </c:pt>
                <c:pt idx="49114">
                  <c:v>-1.88913E-2</c:v>
                </c:pt>
                <c:pt idx="49115">
                  <c:v>-2.49138E-2</c:v>
                </c:pt>
                <c:pt idx="49116">
                  <c:v>-2.5236100000000001E-2</c:v>
                </c:pt>
                <c:pt idx="49117">
                  <c:v>-1.9456899999999999E-2</c:v>
                </c:pt>
                <c:pt idx="49118">
                  <c:v>-2.36092E-2</c:v>
                </c:pt>
                <c:pt idx="49119">
                  <c:v>-2.3524300000000001E-2</c:v>
                </c:pt>
                <c:pt idx="49120">
                  <c:v>-1.8008199999999999E-2</c:v>
                </c:pt>
                <c:pt idx="49121">
                  <c:v>-1.9961400000000001E-2</c:v>
                </c:pt>
                <c:pt idx="49122">
                  <c:v>-8.8481900000000006E-3</c:v>
                </c:pt>
                <c:pt idx="49123">
                  <c:v>-2.3963000000000002E-2</c:v>
                </c:pt>
                <c:pt idx="49124">
                  <c:v>-1.7170000000000001E-2</c:v>
                </c:pt>
                <c:pt idx="49125">
                  <c:v>-2.16627E-2</c:v>
                </c:pt>
                <c:pt idx="49126">
                  <c:v>-2.2779500000000001E-2</c:v>
                </c:pt>
                <c:pt idx="49127">
                  <c:v>-2.09074E-2</c:v>
                </c:pt>
                <c:pt idx="49128">
                  <c:v>-3.3742000000000001E-2</c:v>
                </c:pt>
                <c:pt idx="49129">
                  <c:v>-6.3095099999999999E-3</c:v>
                </c:pt>
                <c:pt idx="49130">
                  <c:v>-3.30219E-2</c:v>
                </c:pt>
                <c:pt idx="49131">
                  <c:v>-2.9510499999999999E-2</c:v>
                </c:pt>
                <c:pt idx="49132">
                  <c:v>-2.5113099999999999E-2</c:v>
                </c:pt>
                <c:pt idx="49133">
                  <c:v>-1.32322E-2</c:v>
                </c:pt>
                <c:pt idx="49134">
                  <c:v>-2.07548E-2</c:v>
                </c:pt>
                <c:pt idx="49135">
                  <c:v>-2.6921299999999999E-2</c:v>
                </c:pt>
                <c:pt idx="49136">
                  <c:v>-2.64864E-2</c:v>
                </c:pt>
                <c:pt idx="49137">
                  <c:v>-7.4443799999999996E-3</c:v>
                </c:pt>
                <c:pt idx="49138">
                  <c:v>-6.5078699999999998E-3</c:v>
                </c:pt>
                <c:pt idx="49139">
                  <c:v>-3.31001E-2</c:v>
                </c:pt>
                <c:pt idx="49140">
                  <c:v>-2.2151000000000001E-2</c:v>
                </c:pt>
                <c:pt idx="49141">
                  <c:v>-1.1860799999999999E-2</c:v>
                </c:pt>
                <c:pt idx="49142">
                  <c:v>-2.3295400000000001E-2</c:v>
                </c:pt>
                <c:pt idx="49143">
                  <c:v>-2.40374E-2</c:v>
                </c:pt>
                <c:pt idx="49144">
                  <c:v>-2.6713400000000002E-2</c:v>
                </c:pt>
                <c:pt idx="49145">
                  <c:v>-1.48764E-2</c:v>
                </c:pt>
                <c:pt idx="49146">
                  <c:v>-1.5853900000000001E-2</c:v>
                </c:pt>
                <c:pt idx="49147">
                  <c:v>-2.0980800000000001E-2</c:v>
                </c:pt>
                <c:pt idx="49148">
                  <c:v>-1.3526E-2</c:v>
                </c:pt>
                <c:pt idx="49149">
                  <c:v>-2.2275E-2</c:v>
                </c:pt>
                <c:pt idx="49150">
                  <c:v>-1.7145199999999999E-2</c:v>
                </c:pt>
                <c:pt idx="49151">
                  <c:v>-1.5425700000000001E-2</c:v>
                </c:pt>
                <c:pt idx="49152">
                  <c:v>-3.0994400000000002E-3</c:v>
                </c:pt>
                <c:pt idx="49153">
                  <c:v>-8.3112700000000008E-3</c:v>
                </c:pt>
                <c:pt idx="49154">
                  <c:v>-2.9840499999999998E-3</c:v>
                </c:pt>
                <c:pt idx="49155">
                  <c:v>-3.37982E-3</c:v>
                </c:pt>
                <c:pt idx="49156">
                  <c:v>4.3621099999999998E-3</c:v>
                </c:pt>
                <c:pt idx="49157">
                  <c:v>-3.2768200000000002E-3</c:v>
                </c:pt>
                <c:pt idx="49158">
                  <c:v>-7.2593700000000002E-3</c:v>
                </c:pt>
                <c:pt idx="49159">
                  <c:v>-8.7633099999999998E-3</c:v>
                </c:pt>
                <c:pt idx="49160">
                  <c:v>-9.6168499999999997E-3</c:v>
                </c:pt>
                <c:pt idx="49161">
                  <c:v>-6.9284400000000001E-3</c:v>
                </c:pt>
                <c:pt idx="49162">
                  <c:v>-1.14594E-2</c:v>
                </c:pt>
                <c:pt idx="49163">
                  <c:v>-1.64738E-2</c:v>
                </c:pt>
                <c:pt idx="49164">
                  <c:v>-8.8891999999999999E-3</c:v>
                </c:pt>
                <c:pt idx="49165">
                  <c:v>-5.9394799999999996E-3</c:v>
                </c:pt>
                <c:pt idx="49166">
                  <c:v>-1.7964399999999998E-2</c:v>
                </c:pt>
                <c:pt idx="49167">
                  <c:v>-6.2360799999999997E-3</c:v>
                </c:pt>
                <c:pt idx="49168">
                  <c:v>-5.4168700000000001E-4</c:v>
                </c:pt>
                <c:pt idx="49169">
                  <c:v>-1.10998E-2</c:v>
                </c:pt>
                <c:pt idx="49170">
                  <c:v>-1.8672000000000001E-2</c:v>
                </c:pt>
                <c:pt idx="49171">
                  <c:v>-1.77422E-2</c:v>
                </c:pt>
                <c:pt idx="49172">
                  <c:v>-1.30568E-2</c:v>
                </c:pt>
                <c:pt idx="49173">
                  <c:v>-1.6111400000000001E-2</c:v>
                </c:pt>
                <c:pt idx="49174">
                  <c:v>-2.5782599999999999E-2</c:v>
                </c:pt>
                <c:pt idx="49175">
                  <c:v>-1.59674E-2</c:v>
                </c:pt>
                <c:pt idx="49176">
                  <c:v>-1.63593E-2</c:v>
                </c:pt>
                <c:pt idx="49177">
                  <c:v>-1.70546E-2</c:v>
                </c:pt>
                <c:pt idx="49178">
                  <c:v>-8.3046000000000005E-3</c:v>
                </c:pt>
                <c:pt idx="49179">
                  <c:v>-5.9623699999999998E-3</c:v>
                </c:pt>
                <c:pt idx="49180">
                  <c:v>-2.0439100000000002E-2</c:v>
                </c:pt>
                <c:pt idx="49181">
                  <c:v>-1.19953E-2</c:v>
                </c:pt>
                <c:pt idx="49182">
                  <c:v>-1.4319399999999999E-2</c:v>
                </c:pt>
                <c:pt idx="49183">
                  <c:v>-8.6183500000000003E-3</c:v>
                </c:pt>
                <c:pt idx="49184">
                  <c:v>-1.82142E-2</c:v>
                </c:pt>
                <c:pt idx="49185">
                  <c:v>-1.26219E-2</c:v>
                </c:pt>
                <c:pt idx="49186">
                  <c:v>-8.3837500000000006E-3</c:v>
                </c:pt>
                <c:pt idx="49187">
                  <c:v>-9.6673999999999996E-3</c:v>
                </c:pt>
                <c:pt idx="49188">
                  <c:v>-9.7904199999999993E-3</c:v>
                </c:pt>
                <c:pt idx="49189">
                  <c:v>-2.3303999999999998E-2</c:v>
                </c:pt>
                <c:pt idx="49190">
                  <c:v>-3.5953500000000002E-4</c:v>
                </c:pt>
                <c:pt idx="49191">
                  <c:v>-1.4276499999999999E-2</c:v>
                </c:pt>
                <c:pt idx="49192">
                  <c:v>-7.7447899999999997E-3</c:v>
                </c:pt>
                <c:pt idx="49193">
                  <c:v>-1.6706499999999999E-2</c:v>
                </c:pt>
                <c:pt idx="49194">
                  <c:v>-2.65484E-2</c:v>
                </c:pt>
                <c:pt idx="49195">
                  <c:v>-9.4575900000000001E-3</c:v>
                </c:pt>
                <c:pt idx="49196">
                  <c:v>-1.18809E-2</c:v>
                </c:pt>
                <c:pt idx="49197">
                  <c:v>-1.4952699999999999E-2</c:v>
                </c:pt>
                <c:pt idx="49198">
                  <c:v>-1.1226699999999999E-2</c:v>
                </c:pt>
                <c:pt idx="49199">
                  <c:v>-1.16253E-2</c:v>
                </c:pt>
                <c:pt idx="49200">
                  <c:v>-1.23692E-2</c:v>
                </c:pt>
                <c:pt idx="49201">
                  <c:v>-1.3708100000000001E-2</c:v>
                </c:pt>
                <c:pt idx="49202">
                  <c:v>-1.8817899999999999E-2</c:v>
                </c:pt>
                <c:pt idx="49203">
                  <c:v>-7.3699999999999998E-3</c:v>
                </c:pt>
                <c:pt idx="49204">
                  <c:v>-3.4275099999999999E-3</c:v>
                </c:pt>
                <c:pt idx="49205">
                  <c:v>-7.8401600000000005E-3</c:v>
                </c:pt>
                <c:pt idx="49206">
                  <c:v>-1.5646899999999998E-2</c:v>
                </c:pt>
                <c:pt idx="49207">
                  <c:v>-1.0280600000000001E-2</c:v>
                </c:pt>
                <c:pt idx="49208">
                  <c:v>-1.53732E-3</c:v>
                </c:pt>
                <c:pt idx="49209">
                  <c:v>-7.3213599999999998E-3</c:v>
                </c:pt>
                <c:pt idx="49210">
                  <c:v>-2.5044400000000001E-2</c:v>
                </c:pt>
                <c:pt idx="49211">
                  <c:v>-7.4968300000000003E-3</c:v>
                </c:pt>
                <c:pt idx="49212">
                  <c:v>-2.0470599999999999E-2</c:v>
                </c:pt>
                <c:pt idx="49213">
                  <c:v>-1.14594E-2</c:v>
                </c:pt>
                <c:pt idx="49214">
                  <c:v>-9.6616700000000007E-3</c:v>
                </c:pt>
                <c:pt idx="49215">
                  <c:v>-1.5349399999999999E-2</c:v>
                </c:pt>
                <c:pt idx="49216">
                  <c:v>-1.6612100000000001E-2</c:v>
                </c:pt>
                <c:pt idx="49217">
                  <c:v>-1.37844E-2</c:v>
                </c:pt>
                <c:pt idx="49218">
                  <c:v>-2.2003200000000001E-2</c:v>
                </c:pt>
                <c:pt idx="49219">
                  <c:v>-6.1387999999999998E-3</c:v>
                </c:pt>
                <c:pt idx="49220">
                  <c:v>-1.0403600000000001E-2</c:v>
                </c:pt>
                <c:pt idx="49221">
                  <c:v>-7.7505100000000004E-3</c:v>
                </c:pt>
                <c:pt idx="49222">
                  <c:v>-6.5908399999999997E-3</c:v>
                </c:pt>
                <c:pt idx="49223">
                  <c:v>-1.50747E-2</c:v>
                </c:pt>
                <c:pt idx="49224">
                  <c:v>-1.2248999999999999E-2</c:v>
                </c:pt>
                <c:pt idx="49225">
                  <c:v>-9.0627699999999995E-3</c:v>
                </c:pt>
                <c:pt idx="49226">
                  <c:v>-1.17254E-2</c:v>
                </c:pt>
                <c:pt idx="49227">
                  <c:v>-1.5908200000000001E-2</c:v>
                </c:pt>
                <c:pt idx="49228">
                  <c:v>-6.1101899999999997E-3</c:v>
                </c:pt>
                <c:pt idx="49229">
                  <c:v>-4.7063799999999996E-3</c:v>
                </c:pt>
                <c:pt idx="49230">
                  <c:v>3.2196E-3</c:v>
                </c:pt>
                <c:pt idx="49231">
                  <c:v>4.03404E-3</c:v>
                </c:pt>
                <c:pt idx="49232">
                  <c:v>-3.3044799999999998E-3</c:v>
                </c:pt>
                <c:pt idx="49233">
                  <c:v>-1.0863299999999999E-2</c:v>
                </c:pt>
                <c:pt idx="49234">
                  <c:v>5.5656400000000002E-3</c:v>
                </c:pt>
                <c:pt idx="49235">
                  <c:v>-8.2387899999999993E-3</c:v>
                </c:pt>
                <c:pt idx="49236">
                  <c:v>-9.7217599999999994E-3</c:v>
                </c:pt>
                <c:pt idx="49237">
                  <c:v>-4.6825399999999998E-3</c:v>
                </c:pt>
                <c:pt idx="49238">
                  <c:v>-4.1532499999999998E-3</c:v>
                </c:pt>
                <c:pt idx="49239">
                  <c:v>1.82533E-2</c:v>
                </c:pt>
                <c:pt idx="49240">
                  <c:v>-5.4769500000000004E-3</c:v>
                </c:pt>
                <c:pt idx="49241">
                  <c:v>1.08814E-3</c:v>
                </c:pt>
                <c:pt idx="49242">
                  <c:v>-4.8971199999999996E-3</c:v>
                </c:pt>
                <c:pt idx="49243">
                  <c:v>1.27506E-3</c:v>
                </c:pt>
                <c:pt idx="49244">
                  <c:v>-5.25093E-3</c:v>
                </c:pt>
                <c:pt idx="49245">
                  <c:v>1.8444100000000001E-3</c:v>
                </c:pt>
                <c:pt idx="49246">
                  <c:v>1.0178599999999999E-2</c:v>
                </c:pt>
                <c:pt idx="49247">
                  <c:v>3.4809099999999998E-3</c:v>
                </c:pt>
                <c:pt idx="49248">
                  <c:v>9.1047300000000001E-3</c:v>
                </c:pt>
                <c:pt idx="49249">
                  <c:v>2.0265600000000002E-3</c:v>
                </c:pt>
                <c:pt idx="49250">
                  <c:v>-4.8532499999999999E-3</c:v>
                </c:pt>
                <c:pt idx="49251">
                  <c:v>-9.9058199999999992E-3</c:v>
                </c:pt>
                <c:pt idx="49252">
                  <c:v>1.6737E-3</c:v>
                </c:pt>
                <c:pt idx="49253">
                  <c:v>7.2183600000000001E-3</c:v>
                </c:pt>
                <c:pt idx="49254">
                  <c:v>1.16186E-2</c:v>
                </c:pt>
                <c:pt idx="49255">
                  <c:v>-2.6931799999999999E-3</c:v>
                </c:pt>
                <c:pt idx="49256">
                  <c:v>-8.2063699999999993E-3</c:v>
                </c:pt>
                <c:pt idx="49257">
                  <c:v>6.9150899999999996E-3</c:v>
                </c:pt>
                <c:pt idx="49258">
                  <c:v>1.08948E-2</c:v>
                </c:pt>
                <c:pt idx="49259">
                  <c:v>4.6148300000000003E-3</c:v>
                </c:pt>
                <c:pt idx="49260">
                  <c:v>1.6861000000000001E-3</c:v>
                </c:pt>
                <c:pt idx="49261">
                  <c:v>-6.3476599999999998E-3</c:v>
                </c:pt>
                <c:pt idx="49262">
                  <c:v>6.1883900000000002E-3</c:v>
                </c:pt>
                <c:pt idx="49263">
                  <c:v>1.1051200000000001E-2</c:v>
                </c:pt>
                <c:pt idx="49264">
                  <c:v>8.7051400000000001E-3</c:v>
                </c:pt>
                <c:pt idx="49265">
                  <c:v>2.1271700000000001E-2</c:v>
                </c:pt>
                <c:pt idx="49266">
                  <c:v>1.6044599999999999E-2</c:v>
                </c:pt>
                <c:pt idx="49267">
                  <c:v>2.7790100000000002E-2</c:v>
                </c:pt>
                <c:pt idx="49268">
                  <c:v>1.80073E-2</c:v>
                </c:pt>
                <c:pt idx="49269">
                  <c:v>1.7071699999999999E-2</c:v>
                </c:pt>
                <c:pt idx="49270">
                  <c:v>1.07489E-2</c:v>
                </c:pt>
                <c:pt idx="49271">
                  <c:v>2.4315799999999999E-2</c:v>
                </c:pt>
                <c:pt idx="49272">
                  <c:v>2.4925200000000002E-2</c:v>
                </c:pt>
                <c:pt idx="49273">
                  <c:v>1.8773999999999999E-2</c:v>
                </c:pt>
                <c:pt idx="49274">
                  <c:v>8.9845700000000008E-3</c:v>
                </c:pt>
                <c:pt idx="49275">
                  <c:v>3.0962E-2</c:v>
                </c:pt>
                <c:pt idx="49276">
                  <c:v>3.4908300000000003E-2</c:v>
                </c:pt>
                <c:pt idx="49277">
                  <c:v>2.3970600000000002E-2</c:v>
                </c:pt>
                <c:pt idx="49278">
                  <c:v>3.1740200000000003E-2</c:v>
                </c:pt>
                <c:pt idx="49279">
                  <c:v>2.26774E-2</c:v>
                </c:pt>
                <c:pt idx="49280">
                  <c:v>4.2874299999999997E-2</c:v>
                </c:pt>
                <c:pt idx="49281">
                  <c:v>3.2645199999999999E-2</c:v>
                </c:pt>
                <c:pt idx="49282">
                  <c:v>3.4178699999999999E-2</c:v>
                </c:pt>
                <c:pt idx="49283" formatCode="0.00E+00">
                  <c:v>2.7385699999999999E-2</c:v>
                </c:pt>
                <c:pt idx="49284">
                  <c:v>3.9395300000000001E-2</c:v>
                </c:pt>
                <c:pt idx="49285">
                  <c:v>4.4111299999999999E-2</c:v>
                </c:pt>
                <c:pt idx="49286">
                  <c:v>3.4903499999999997E-2</c:v>
                </c:pt>
                <c:pt idx="49287">
                  <c:v>2.9803300000000001E-2</c:v>
                </c:pt>
                <c:pt idx="49288">
                  <c:v>2.11515E-2</c:v>
                </c:pt>
                <c:pt idx="49289">
                  <c:v>2.7209299999999999E-2</c:v>
                </c:pt>
                <c:pt idx="49290" formatCode="0.00E+00">
                  <c:v>2.4741200000000001E-2</c:v>
                </c:pt>
                <c:pt idx="49291">
                  <c:v>3.1683000000000003E-2</c:v>
                </c:pt>
                <c:pt idx="49292">
                  <c:v>3.5386099999999997E-2</c:v>
                </c:pt>
                <c:pt idx="49293">
                  <c:v>2.1658899999999998E-2</c:v>
                </c:pt>
                <c:pt idx="49294">
                  <c:v>1.8303900000000001E-2</c:v>
                </c:pt>
                <c:pt idx="49295">
                  <c:v>3.42178E-2</c:v>
                </c:pt>
                <c:pt idx="49296">
                  <c:v>1.7997699999999998E-2</c:v>
                </c:pt>
                <c:pt idx="49297">
                  <c:v>2.2397E-2</c:v>
                </c:pt>
                <c:pt idx="49298">
                  <c:v>3.0776000000000001E-2</c:v>
                </c:pt>
                <c:pt idx="49299">
                  <c:v>1.33533E-2</c:v>
                </c:pt>
                <c:pt idx="49300">
                  <c:v>2.7501100000000001E-2</c:v>
                </c:pt>
                <c:pt idx="49301">
                  <c:v>2.7395200000000001E-2</c:v>
                </c:pt>
                <c:pt idx="49302">
                  <c:v>1.6407000000000001E-2</c:v>
                </c:pt>
                <c:pt idx="49303">
                  <c:v>2.4110800000000002E-2</c:v>
                </c:pt>
                <c:pt idx="49304">
                  <c:v>8.1110000000000002E-3</c:v>
                </c:pt>
                <c:pt idx="49305">
                  <c:v>1.8776899999999999E-2</c:v>
                </c:pt>
                <c:pt idx="49306">
                  <c:v>2.19431E-2</c:v>
                </c:pt>
                <c:pt idx="49307">
                  <c:v>2.84605E-2</c:v>
                </c:pt>
                <c:pt idx="49308">
                  <c:v>3.0872299999999998E-2</c:v>
                </c:pt>
                <c:pt idx="49309">
                  <c:v>2.40555E-2</c:v>
                </c:pt>
                <c:pt idx="49310">
                  <c:v>1.7032599999999998E-2</c:v>
                </c:pt>
                <c:pt idx="49311">
                  <c:v>2.32477E-2</c:v>
                </c:pt>
                <c:pt idx="49312">
                  <c:v>3.5889600000000001E-2</c:v>
                </c:pt>
                <c:pt idx="49313">
                  <c:v>1.67665E-2</c:v>
                </c:pt>
                <c:pt idx="49314">
                  <c:v>1.8010100000000001E-2</c:v>
                </c:pt>
                <c:pt idx="49315">
                  <c:v>2.3425100000000001E-2</c:v>
                </c:pt>
                <c:pt idx="49316">
                  <c:v>3.6849E-2</c:v>
                </c:pt>
                <c:pt idx="49317">
                  <c:v>3.2033899999999997E-2</c:v>
                </c:pt>
                <c:pt idx="49318">
                  <c:v>4.1641200000000003E-2</c:v>
                </c:pt>
                <c:pt idx="49319">
                  <c:v>2.4779300000000001E-2</c:v>
                </c:pt>
                <c:pt idx="49320">
                  <c:v>2.2863399999999999E-2</c:v>
                </c:pt>
                <c:pt idx="49321">
                  <c:v>2.88916E-2</c:v>
                </c:pt>
                <c:pt idx="49322" formatCode="0.00E+00">
                  <c:v>2.8653100000000001E-2</c:v>
                </c:pt>
                <c:pt idx="49323">
                  <c:v>3.6852799999999998E-2</c:v>
                </c:pt>
                <c:pt idx="49324">
                  <c:v>2.74229E-2</c:v>
                </c:pt>
                <c:pt idx="49325">
                  <c:v>1.84736E-2</c:v>
                </c:pt>
                <c:pt idx="49326">
                  <c:v>2.0906399999999999E-2</c:v>
                </c:pt>
                <c:pt idx="49327">
                  <c:v>2.2330300000000001E-2</c:v>
                </c:pt>
                <c:pt idx="49328">
                  <c:v>2.00958E-2</c:v>
                </c:pt>
                <c:pt idx="49329" formatCode="0.00E+00">
                  <c:v>1.3167399999999999E-2</c:v>
                </c:pt>
                <c:pt idx="49330">
                  <c:v>1.36709E-2</c:v>
                </c:pt>
                <c:pt idx="49331">
                  <c:v>1.86558E-2</c:v>
                </c:pt>
                <c:pt idx="49332">
                  <c:v>9.1981900000000002E-3</c:v>
                </c:pt>
                <c:pt idx="49333">
                  <c:v>1.46065E-2</c:v>
                </c:pt>
                <c:pt idx="49334">
                  <c:v>1.23777E-2</c:v>
                </c:pt>
                <c:pt idx="49335">
                  <c:v>1.51272E-2</c:v>
                </c:pt>
                <c:pt idx="49336">
                  <c:v>2.69175E-2</c:v>
                </c:pt>
                <c:pt idx="49337">
                  <c:v>1.0048899999999999E-2</c:v>
                </c:pt>
                <c:pt idx="49338">
                  <c:v>2.06451E-2</c:v>
                </c:pt>
                <c:pt idx="49339">
                  <c:v>1.79186E-2</c:v>
                </c:pt>
                <c:pt idx="49340">
                  <c:v>2.3200999999999999E-2</c:v>
                </c:pt>
                <c:pt idx="49341">
                  <c:v>2.7740500000000001E-2</c:v>
                </c:pt>
                <c:pt idx="49342">
                  <c:v>4.0009500000000003E-2</c:v>
                </c:pt>
                <c:pt idx="49343">
                  <c:v>1.9582700000000001E-2</c:v>
                </c:pt>
                <c:pt idx="49344">
                  <c:v>2.5757800000000001E-2</c:v>
                </c:pt>
                <c:pt idx="49345">
                  <c:v>3.3516900000000002E-2</c:v>
                </c:pt>
                <c:pt idx="49346">
                  <c:v>3.7206599999999999E-2</c:v>
                </c:pt>
                <c:pt idx="49347" formatCode="0.00E+00">
                  <c:v>3.14913E-2</c:v>
                </c:pt>
                <c:pt idx="49348">
                  <c:v>2.4979600000000001E-2</c:v>
                </c:pt>
                <c:pt idx="49349">
                  <c:v>3.4520099999999998E-2</c:v>
                </c:pt>
                <c:pt idx="49350">
                  <c:v>3.3719100000000002E-2</c:v>
                </c:pt>
                <c:pt idx="49351">
                  <c:v>4.1187300000000003E-2</c:v>
                </c:pt>
                <c:pt idx="49352">
                  <c:v>3.3769599999999997E-2</c:v>
                </c:pt>
                <c:pt idx="49353">
                  <c:v>4.1220699999999999E-2</c:v>
                </c:pt>
                <c:pt idx="49354">
                  <c:v>2.6099199999999999E-2</c:v>
                </c:pt>
                <c:pt idx="49355">
                  <c:v>3.0867599999999999E-2</c:v>
                </c:pt>
                <c:pt idx="49356">
                  <c:v>4.7827700000000001E-2</c:v>
                </c:pt>
                <c:pt idx="49357">
                  <c:v>3.4214000000000001E-2</c:v>
                </c:pt>
                <c:pt idx="49358">
                  <c:v>4.0211700000000003E-2</c:v>
                </c:pt>
                <c:pt idx="49359">
                  <c:v>5.0215700000000002E-2</c:v>
                </c:pt>
                <c:pt idx="49360">
                  <c:v>3.4687999999999997E-2</c:v>
                </c:pt>
                <c:pt idx="49361">
                  <c:v>5.1061599999999999E-2</c:v>
                </c:pt>
                <c:pt idx="49362">
                  <c:v>4.5518900000000001E-2</c:v>
                </c:pt>
                <c:pt idx="49363">
                  <c:v>3.0703500000000002E-2</c:v>
                </c:pt>
                <c:pt idx="49364">
                  <c:v>4.5885099999999998E-2</c:v>
                </c:pt>
                <c:pt idx="49365">
                  <c:v>3.5886800000000003E-2</c:v>
                </c:pt>
                <c:pt idx="49366">
                  <c:v>4.43811E-2</c:v>
                </c:pt>
                <c:pt idx="49367">
                  <c:v>3.6083200000000003E-2</c:v>
                </c:pt>
                <c:pt idx="49368">
                  <c:v>3.9146399999999998E-2</c:v>
                </c:pt>
                <c:pt idx="49369">
                  <c:v>3.8252800000000003E-2</c:v>
                </c:pt>
                <c:pt idx="49370">
                  <c:v>4.1774699999999998E-2</c:v>
                </c:pt>
                <c:pt idx="49371">
                  <c:v>2.78769E-2</c:v>
                </c:pt>
                <c:pt idx="49372">
                  <c:v>3.9954200000000002E-2</c:v>
                </c:pt>
                <c:pt idx="49373">
                  <c:v>3.93219E-2</c:v>
                </c:pt>
                <c:pt idx="49374">
                  <c:v>2.81782E-2</c:v>
                </c:pt>
                <c:pt idx="49375">
                  <c:v>3.0765500000000001E-2</c:v>
                </c:pt>
                <c:pt idx="49376">
                  <c:v>3.75471E-2</c:v>
                </c:pt>
                <c:pt idx="49377">
                  <c:v>3.9655700000000002E-2</c:v>
                </c:pt>
                <c:pt idx="49378">
                  <c:v>3.2322900000000002E-2</c:v>
                </c:pt>
                <c:pt idx="49379">
                  <c:v>2.82507E-2</c:v>
                </c:pt>
                <c:pt idx="49380">
                  <c:v>3.3035299999999997E-2</c:v>
                </c:pt>
                <c:pt idx="49381">
                  <c:v>3.2571799999999998E-2</c:v>
                </c:pt>
                <c:pt idx="49382">
                  <c:v>3.8653399999999997E-2</c:v>
                </c:pt>
                <c:pt idx="49383">
                  <c:v>3.23477E-2</c:v>
                </c:pt>
                <c:pt idx="49384">
                  <c:v>4.1409500000000002E-2</c:v>
                </c:pt>
                <c:pt idx="49385">
                  <c:v>4.6370500000000002E-2</c:v>
                </c:pt>
                <c:pt idx="49386">
                  <c:v>3.8917500000000001E-2</c:v>
                </c:pt>
                <c:pt idx="49387">
                  <c:v>4.9236299999999997E-2</c:v>
                </c:pt>
                <c:pt idx="49388">
                  <c:v>4.8176799999999999E-2</c:v>
                </c:pt>
                <c:pt idx="49389">
                  <c:v>4.65736E-2</c:v>
                </c:pt>
                <c:pt idx="49390">
                  <c:v>4.5474100000000003E-2</c:v>
                </c:pt>
                <c:pt idx="49391">
                  <c:v>4.2298299999999997E-2</c:v>
                </c:pt>
                <c:pt idx="49392">
                  <c:v>4.95834E-2</c:v>
                </c:pt>
                <c:pt idx="49393">
                  <c:v>3.3253699999999997E-2</c:v>
                </c:pt>
                <c:pt idx="49394">
                  <c:v>5.0538100000000002E-2</c:v>
                </c:pt>
                <c:pt idx="49395">
                  <c:v>5.6863799999999999E-2</c:v>
                </c:pt>
                <c:pt idx="49396">
                  <c:v>4.3228099999999998E-2</c:v>
                </c:pt>
                <c:pt idx="49397">
                  <c:v>5.9013400000000001E-2</c:v>
                </c:pt>
                <c:pt idx="49398">
                  <c:v>3.6164300000000003E-2</c:v>
                </c:pt>
                <c:pt idx="49399">
                  <c:v>5.3801500000000002E-2</c:v>
                </c:pt>
                <c:pt idx="49400">
                  <c:v>4.9626400000000001E-2</c:v>
                </c:pt>
                <c:pt idx="49401">
                  <c:v>4.05779E-2</c:v>
                </c:pt>
                <c:pt idx="49402">
                  <c:v>5.3079599999999998E-2</c:v>
                </c:pt>
                <c:pt idx="49403">
                  <c:v>5.19552E-2</c:v>
                </c:pt>
                <c:pt idx="49404">
                  <c:v>5.4555899999999997E-2</c:v>
                </c:pt>
                <c:pt idx="49405">
                  <c:v>5.1648100000000002E-2</c:v>
                </c:pt>
                <c:pt idx="49406">
                  <c:v>3.5479499999999997E-2</c:v>
                </c:pt>
                <c:pt idx="49407">
                  <c:v>4.2583500000000003E-2</c:v>
                </c:pt>
                <c:pt idx="49408">
                  <c:v>4.7774299999999999E-2</c:v>
                </c:pt>
                <c:pt idx="49409">
                  <c:v>4.2047500000000002E-2</c:v>
                </c:pt>
                <c:pt idx="49410">
                  <c:v>4.3021200000000002E-2</c:v>
                </c:pt>
                <c:pt idx="49411">
                  <c:v>4.2691199999999999E-2</c:v>
                </c:pt>
                <c:pt idx="49412">
                  <c:v>3.6580099999999997E-2</c:v>
                </c:pt>
                <c:pt idx="49413">
                  <c:v>3.5700799999999998E-2</c:v>
                </c:pt>
                <c:pt idx="49414">
                  <c:v>3.7911399999999998E-2</c:v>
                </c:pt>
                <c:pt idx="49415">
                  <c:v>3.3157300000000001E-2</c:v>
                </c:pt>
                <c:pt idx="49416">
                  <c:v>3.5943999999999997E-2</c:v>
                </c:pt>
                <c:pt idx="49417">
                  <c:v>3.5854299999999999E-2</c:v>
                </c:pt>
                <c:pt idx="49418">
                  <c:v>3.22285E-2</c:v>
                </c:pt>
                <c:pt idx="49419">
                  <c:v>2.77109E-2</c:v>
                </c:pt>
                <c:pt idx="49420">
                  <c:v>3.7532799999999998E-2</c:v>
                </c:pt>
                <c:pt idx="49421">
                  <c:v>3.9968499999999997E-2</c:v>
                </c:pt>
                <c:pt idx="49422">
                  <c:v>2.80743E-2</c:v>
                </c:pt>
                <c:pt idx="49423">
                  <c:v>2.2783299999999999E-2</c:v>
                </c:pt>
                <c:pt idx="49424">
                  <c:v>3.2354399999999998E-2</c:v>
                </c:pt>
                <c:pt idx="49425">
                  <c:v>2.9642100000000001E-2</c:v>
                </c:pt>
                <c:pt idx="49426">
                  <c:v>3.6191899999999999E-2</c:v>
                </c:pt>
                <c:pt idx="49427">
                  <c:v>2.5553699999999999E-2</c:v>
                </c:pt>
                <c:pt idx="49428">
                  <c:v>3.7794099999999997E-2</c:v>
                </c:pt>
                <c:pt idx="49429">
                  <c:v>2.56996E-2</c:v>
                </c:pt>
                <c:pt idx="49430">
                  <c:v>3.9227499999999998E-2</c:v>
                </c:pt>
                <c:pt idx="49431">
                  <c:v>2.3514699999999999E-2</c:v>
                </c:pt>
                <c:pt idx="49432">
                  <c:v>3.3985099999999997E-2</c:v>
                </c:pt>
                <c:pt idx="49433">
                  <c:v>2.5807400000000001E-2</c:v>
                </c:pt>
                <c:pt idx="49434">
                  <c:v>4.4887499999999997E-2</c:v>
                </c:pt>
                <c:pt idx="49435">
                  <c:v>2.4863199999999998E-2</c:v>
                </c:pt>
                <c:pt idx="49436">
                  <c:v>4.6582199999999997E-2</c:v>
                </c:pt>
                <c:pt idx="49437">
                  <c:v>3.2250399999999999E-2</c:v>
                </c:pt>
                <c:pt idx="49438">
                  <c:v>4.4513700000000003E-2</c:v>
                </c:pt>
                <c:pt idx="49439">
                  <c:v>3.5709400000000002E-2</c:v>
                </c:pt>
                <c:pt idx="49440">
                  <c:v>3.4569700000000002E-2</c:v>
                </c:pt>
                <c:pt idx="49441">
                  <c:v>3.3291800000000003E-2</c:v>
                </c:pt>
                <c:pt idx="49442">
                  <c:v>2.9904400000000001E-2</c:v>
                </c:pt>
                <c:pt idx="49443">
                  <c:v>5.1869400000000003E-2</c:v>
                </c:pt>
                <c:pt idx="49444">
                  <c:v>3.03755E-2</c:v>
                </c:pt>
                <c:pt idx="49445">
                  <c:v>2.9833800000000001E-2</c:v>
                </c:pt>
                <c:pt idx="49446">
                  <c:v>2.13823E-2</c:v>
                </c:pt>
                <c:pt idx="49447">
                  <c:v>3.4767199999999998E-2</c:v>
                </c:pt>
                <c:pt idx="49448">
                  <c:v>2.6847800000000002E-2</c:v>
                </c:pt>
                <c:pt idx="49449">
                  <c:v>3.2003400000000001E-2</c:v>
                </c:pt>
                <c:pt idx="49450">
                  <c:v>3.6975899999999999E-2</c:v>
                </c:pt>
                <c:pt idx="49451">
                  <c:v>2.65636E-2</c:v>
                </c:pt>
                <c:pt idx="49452">
                  <c:v>2.7055699999999999E-2</c:v>
                </c:pt>
                <c:pt idx="49453">
                  <c:v>2.6267100000000002E-2</c:v>
                </c:pt>
                <c:pt idx="49454">
                  <c:v>3.6898599999999997E-2</c:v>
                </c:pt>
                <c:pt idx="49455">
                  <c:v>3.1693499999999999E-2</c:v>
                </c:pt>
                <c:pt idx="49456">
                  <c:v>1.05209E-2</c:v>
                </c:pt>
                <c:pt idx="49457">
                  <c:v>1.9230799999999999E-2</c:v>
                </c:pt>
                <c:pt idx="49458">
                  <c:v>3.3493000000000002E-2</c:v>
                </c:pt>
                <c:pt idx="49459">
                  <c:v>2.5695800000000001E-2</c:v>
                </c:pt>
                <c:pt idx="49460">
                  <c:v>3.20282E-2</c:v>
                </c:pt>
                <c:pt idx="49461">
                  <c:v>2.9216800000000001E-2</c:v>
                </c:pt>
                <c:pt idx="49462">
                  <c:v>4.7409100000000003E-2</c:v>
                </c:pt>
                <c:pt idx="49463">
                  <c:v>2.5231400000000001E-2</c:v>
                </c:pt>
                <c:pt idx="49464">
                  <c:v>3.1632399999999998E-2</c:v>
                </c:pt>
                <c:pt idx="49465">
                  <c:v>2.8277400000000001E-2</c:v>
                </c:pt>
                <c:pt idx="49466">
                  <c:v>3.6745100000000003E-2</c:v>
                </c:pt>
                <c:pt idx="49467">
                  <c:v>2.5264700000000001E-2</c:v>
                </c:pt>
                <c:pt idx="49468">
                  <c:v>3.0044600000000001E-2</c:v>
                </c:pt>
                <c:pt idx="49469">
                  <c:v>3.8765899999999999E-2</c:v>
                </c:pt>
                <c:pt idx="49470">
                  <c:v>2.2741299999999999E-2</c:v>
                </c:pt>
                <c:pt idx="49471">
                  <c:v>3.20234E-2</c:v>
                </c:pt>
                <c:pt idx="49472">
                  <c:v>3.6600100000000003E-2</c:v>
                </c:pt>
                <c:pt idx="49473">
                  <c:v>3.98617E-2</c:v>
                </c:pt>
                <c:pt idx="49474">
                  <c:v>3.0196199999999999E-2</c:v>
                </c:pt>
                <c:pt idx="49475">
                  <c:v>1.8693000000000001E-2</c:v>
                </c:pt>
                <c:pt idx="49476">
                  <c:v>3.3898400000000002E-2</c:v>
                </c:pt>
                <c:pt idx="49477">
                  <c:v>2.48652E-2</c:v>
                </c:pt>
                <c:pt idx="49478">
                  <c:v>3.9828299999999997E-2</c:v>
                </c:pt>
                <c:pt idx="49479">
                  <c:v>3.2299000000000001E-2</c:v>
                </c:pt>
                <c:pt idx="49480">
                  <c:v>3.5545300000000002E-2</c:v>
                </c:pt>
                <c:pt idx="49481">
                  <c:v>3.0830400000000001E-2</c:v>
                </c:pt>
                <c:pt idx="49482">
                  <c:v>3.97577E-2</c:v>
                </c:pt>
                <c:pt idx="49483">
                  <c:v>2.51474E-2</c:v>
                </c:pt>
                <c:pt idx="49484">
                  <c:v>3.1188E-2</c:v>
                </c:pt>
                <c:pt idx="49485">
                  <c:v>1.8685299999999998E-2</c:v>
                </c:pt>
                <c:pt idx="49486">
                  <c:v>2.53315E-2</c:v>
                </c:pt>
                <c:pt idx="49487">
                  <c:v>3.0182799999999999E-2</c:v>
                </c:pt>
                <c:pt idx="49488">
                  <c:v>2.5626199999999998E-2</c:v>
                </c:pt>
                <c:pt idx="49489">
                  <c:v>3.8453099999999997E-2</c:v>
                </c:pt>
                <c:pt idx="49490">
                  <c:v>1.6262100000000002E-2</c:v>
                </c:pt>
                <c:pt idx="49491">
                  <c:v>2.3626299999999999E-2</c:v>
                </c:pt>
                <c:pt idx="49492">
                  <c:v>2.8467200000000002E-2</c:v>
                </c:pt>
                <c:pt idx="49493">
                  <c:v>2.29959E-2</c:v>
                </c:pt>
                <c:pt idx="49494">
                  <c:v>2.7461099999999999E-2</c:v>
                </c:pt>
                <c:pt idx="49495">
                  <c:v>3.1524700000000003E-2</c:v>
                </c:pt>
                <c:pt idx="49496">
                  <c:v>1.7130900000000001E-2</c:v>
                </c:pt>
                <c:pt idx="49497">
                  <c:v>2.7945500000000002E-2</c:v>
                </c:pt>
                <c:pt idx="49498">
                  <c:v>1.52817E-2</c:v>
                </c:pt>
                <c:pt idx="49499">
                  <c:v>2.0628000000000001E-2</c:v>
                </c:pt>
                <c:pt idx="49500">
                  <c:v>2.8792399999999999E-2</c:v>
                </c:pt>
                <c:pt idx="49501">
                  <c:v>2.1139100000000001E-2</c:v>
                </c:pt>
                <c:pt idx="49502">
                  <c:v>9.1724400000000005E-3</c:v>
                </c:pt>
                <c:pt idx="49503">
                  <c:v>2.11077E-2</c:v>
                </c:pt>
                <c:pt idx="49504">
                  <c:v>3.07627E-2</c:v>
                </c:pt>
                <c:pt idx="49505">
                  <c:v>1.2630499999999999E-2</c:v>
                </c:pt>
                <c:pt idx="49506">
                  <c:v>1.2364399999999999E-2</c:v>
                </c:pt>
                <c:pt idx="49507">
                  <c:v>1.8942799999999999E-2</c:v>
                </c:pt>
                <c:pt idx="49508">
                  <c:v>2.35252E-2</c:v>
                </c:pt>
                <c:pt idx="49509">
                  <c:v>1.28679E-2</c:v>
                </c:pt>
                <c:pt idx="49510">
                  <c:v>1.50318E-2</c:v>
                </c:pt>
                <c:pt idx="49511">
                  <c:v>2.8453800000000001E-2</c:v>
                </c:pt>
                <c:pt idx="49512">
                  <c:v>1.0985399999999999E-2</c:v>
                </c:pt>
                <c:pt idx="49513">
                  <c:v>1.6716000000000002E-2</c:v>
                </c:pt>
                <c:pt idx="49514">
                  <c:v>4.1818599999999999E-3</c:v>
                </c:pt>
                <c:pt idx="49515">
                  <c:v>2.0832099999999999E-2</c:v>
                </c:pt>
                <c:pt idx="49516">
                  <c:v>1.2888E-2</c:v>
                </c:pt>
                <c:pt idx="49517">
                  <c:v>1.6268700000000001E-2</c:v>
                </c:pt>
                <c:pt idx="49518">
                  <c:v>1.9683800000000001E-2</c:v>
                </c:pt>
                <c:pt idx="49519">
                  <c:v>1.4805799999999999E-2</c:v>
                </c:pt>
                <c:pt idx="49520">
                  <c:v>2.2413300000000001E-2</c:v>
                </c:pt>
                <c:pt idx="49521">
                  <c:v>1.92347E-2</c:v>
                </c:pt>
                <c:pt idx="49522">
                  <c:v>1.0907200000000001E-2</c:v>
                </c:pt>
                <c:pt idx="49523">
                  <c:v>1.6632999999999998E-2</c:v>
                </c:pt>
                <c:pt idx="49524">
                  <c:v>2.28825E-2</c:v>
                </c:pt>
                <c:pt idx="49525">
                  <c:v>1.2963300000000001E-2</c:v>
                </c:pt>
                <c:pt idx="49526">
                  <c:v>1.1151299999999999E-2</c:v>
                </c:pt>
                <c:pt idx="49527">
                  <c:v>1.02396E-2</c:v>
                </c:pt>
                <c:pt idx="49528">
                  <c:v>5.7086899999999998E-3</c:v>
                </c:pt>
                <c:pt idx="49529">
                  <c:v>5.3052899999999998E-3</c:v>
                </c:pt>
                <c:pt idx="49530">
                  <c:v>2.5211299999999999E-2</c:v>
                </c:pt>
                <c:pt idx="49531" formatCode="0.00E+00">
                  <c:v>-9.9182099999999994E-5</c:v>
                </c:pt>
                <c:pt idx="49532">
                  <c:v>-3.85571E-3</c:v>
                </c:pt>
                <c:pt idx="49533">
                  <c:v>8.3913800000000004E-3</c:v>
                </c:pt>
                <c:pt idx="49534">
                  <c:v>1.78099E-2</c:v>
                </c:pt>
                <c:pt idx="49535">
                  <c:v>7.7543300000000003E-3</c:v>
                </c:pt>
                <c:pt idx="49536">
                  <c:v>-4.0912600000000002E-3</c:v>
                </c:pt>
                <c:pt idx="49537">
                  <c:v>3.7269600000000001E-3</c:v>
                </c:pt>
                <c:pt idx="49538">
                  <c:v>1.28918E-2</c:v>
                </c:pt>
                <c:pt idx="49539">
                  <c:v>2.1638899999999999E-3</c:v>
                </c:pt>
                <c:pt idx="49540">
                  <c:v>-9.9573100000000005E-3</c:v>
                </c:pt>
                <c:pt idx="49541">
                  <c:v>-6.8168600000000001E-3</c:v>
                </c:pt>
                <c:pt idx="49542">
                  <c:v>1.9159299999999999E-3</c:v>
                </c:pt>
                <c:pt idx="49543">
                  <c:v>6.9236799999999998E-3</c:v>
                </c:pt>
                <c:pt idx="49544">
                  <c:v>-1.83935E-2</c:v>
                </c:pt>
                <c:pt idx="49545">
                  <c:v>-9.8323799999999999E-3</c:v>
                </c:pt>
                <c:pt idx="49546">
                  <c:v>-3.7326799999999999E-3</c:v>
                </c:pt>
                <c:pt idx="49547">
                  <c:v>-8.7156300000000003E-3</c:v>
                </c:pt>
                <c:pt idx="49548">
                  <c:v>-1.15128E-2</c:v>
                </c:pt>
                <c:pt idx="49549">
                  <c:v>-5.2413900000000003E-3</c:v>
                </c:pt>
                <c:pt idx="49550">
                  <c:v>-1.43394E-2</c:v>
                </c:pt>
                <c:pt idx="49551">
                  <c:v>-6.0339E-3</c:v>
                </c:pt>
                <c:pt idx="49552">
                  <c:v>1.9111600000000001E-3</c:v>
                </c:pt>
                <c:pt idx="49553">
                  <c:v>-7.4481999999999999E-4</c:v>
                </c:pt>
                <c:pt idx="49554">
                  <c:v>-8.6174000000000008E-3</c:v>
                </c:pt>
                <c:pt idx="49555">
                  <c:v>-8.4762599999999994E-3</c:v>
                </c:pt>
                <c:pt idx="49556">
                  <c:v>-1.66321E-3</c:v>
                </c:pt>
                <c:pt idx="49557">
                  <c:v>2.4604800000000001E-4</c:v>
                </c:pt>
                <c:pt idx="49558">
                  <c:v>-4.0006599999999996E-3</c:v>
                </c:pt>
                <c:pt idx="49559">
                  <c:v>-1.66426E-2</c:v>
                </c:pt>
                <c:pt idx="49560">
                  <c:v>-3.2787300000000001E-3</c:v>
                </c:pt>
                <c:pt idx="49561">
                  <c:v>-1.37777E-2</c:v>
                </c:pt>
                <c:pt idx="49562">
                  <c:v>-1.32809E-2</c:v>
                </c:pt>
                <c:pt idx="49563">
                  <c:v>-5.2385299999999999E-3</c:v>
                </c:pt>
                <c:pt idx="49564">
                  <c:v>-7.6446500000000002E-3</c:v>
                </c:pt>
                <c:pt idx="49565">
                  <c:v>-1.25494E-2</c:v>
                </c:pt>
                <c:pt idx="49566">
                  <c:v>-1.74465E-2</c:v>
                </c:pt>
                <c:pt idx="49567">
                  <c:v>-1.3793E-2</c:v>
                </c:pt>
                <c:pt idx="49568">
                  <c:v>-6.6270799999999996E-3</c:v>
                </c:pt>
                <c:pt idx="49569">
                  <c:v>-1.26867E-2</c:v>
                </c:pt>
                <c:pt idx="49570">
                  <c:v>-2.1618800000000001E-2</c:v>
                </c:pt>
                <c:pt idx="49571">
                  <c:v>-1.29862E-2</c:v>
                </c:pt>
                <c:pt idx="49572">
                  <c:v>-8.5945099999999996E-3</c:v>
                </c:pt>
                <c:pt idx="49573">
                  <c:v>-1.49689E-2</c:v>
                </c:pt>
                <c:pt idx="49574">
                  <c:v>-1.7035499999999999E-2</c:v>
                </c:pt>
                <c:pt idx="49575">
                  <c:v>-1.50709E-2</c:v>
                </c:pt>
                <c:pt idx="49576">
                  <c:v>-2.66495E-2</c:v>
                </c:pt>
                <c:pt idx="49577">
                  <c:v>-1.83392E-2</c:v>
                </c:pt>
                <c:pt idx="49578">
                  <c:v>-2.00748E-2</c:v>
                </c:pt>
                <c:pt idx="49579">
                  <c:v>-2.1479600000000001E-2</c:v>
                </c:pt>
                <c:pt idx="49580">
                  <c:v>-5.0849900000000002E-3</c:v>
                </c:pt>
                <c:pt idx="49581">
                  <c:v>-2.5060700000000002E-2</c:v>
                </c:pt>
                <c:pt idx="49582">
                  <c:v>-1.4019999999999999E-2</c:v>
                </c:pt>
                <c:pt idx="49583">
                  <c:v>-3.0270600000000002E-2</c:v>
                </c:pt>
                <c:pt idx="49584">
                  <c:v>-2.9810900000000001E-2</c:v>
                </c:pt>
                <c:pt idx="49585">
                  <c:v>-1.8796899999999998E-2</c:v>
                </c:pt>
                <c:pt idx="49586">
                  <c:v>-2.62089E-2</c:v>
                </c:pt>
                <c:pt idx="49587">
                  <c:v>-1.40591E-2</c:v>
                </c:pt>
                <c:pt idx="49588">
                  <c:v>-2.2377000000000001E-2</c:v>
                </c:pt>
                <c:pt idx="49589">
                  <c:v>-1.53236E-2</c:v>
                </c:pt>
                <c:pt idx="49590">
                  <c:v>-2.77109E-2</c:v>
                </c:pt>
                <c:pt idx="49591">
                  <c:v>-2.3693100000000002E-2</c:v>
                </c:pt>
                <c:pt idx="49592">
                  <c:v>-2.05679E-2</c:v>
                </c:pt>
                <c:pt idx="49593">
                  <c:v>-2.24876E-2</c:v>
                </c:pt>
                <c:pt idx="49594">
                  <c:v>-2.878E-2</c:v>
                </c:pt>
                <c:pt idx="49595">
                  <c:v>-3.5982100000000003E-2</c:v>
                </c:pt>
                <c:pt idx="49596">
                  <c:v>-3.18832E-2</c:v>
                </c:pt>
                <c:pt idx="49597">
                  <c:v>-2.44827E-2</c:v>
                </c:pt>
                <c:pt idx="49598">
                  <c:v>-1.11389E-2</c:v>
                </c:pt>
                <c:pt idx="49599">
                  <c:v>-2.09494E-2</c:v>
                </c:pt>
                <c:pt idx="49600">
                  <c:v>-2.7237899999999999E-2</c:v>
                </c:pt>
                <c:pt idx="49601">
                  <c:v>-2.5962800000000001E-2</c:v>
                </c:pt>
                <c:pt idx="49602">
                  <c:v>-1.9292799999999999E-2</c:v>
                </c:pt>
                <c:pt idx="49603">
                  <c:v>-2.36788E-2</c:v>
                </c:pt>
                <c:pt idx="49604">
                  <c:v>-1.8111200000000001E-2</c:v>
                </c:pt>
                <c:pt idx="49605">
                  <c:v>-2.5329600000000001E-2</c:v>
                </c:pt>
                <c:pt idx="49606">
                  <c:v>-2.6915600000000001E-2</c:v>
                </c:pt>
                <c:pt idx="49607">
                  <c:v>-1.5598300000000001E-2</c:v>
                </c:pt>
                <c:pt idx="49608">
                  <c:v>-1.81475E-2</c:v>
                </c:pt>
                <c:pt idx="49609">
                  <c:v>-1.5554399999999999E-2</c:v>
                </c:pt>
                <c:pt idx="49610">
                  <c:v>-2.83003E-2</c:v>
                </c:pt>
                <c:pt idx="49611">
                  <c:v>-3.3138300000000002E-2</c:v>
                </c:pt>
                <c:pt idx="49612">
                  <c:v>-3.7997200000000002E-2</c:v>
                </c:pt>
                <c:pt idx="49613">
                  <c:v>-2.12946E-2</c:v>
                </c:pt>
                <c:pt idx="49614">
                  <c:v>-2.79312E-2</c:v>
                </c:pt>
                <c:pt idx="49615">
                  <c:v>-3.1773599999999999E-2</c:v>
                </c:pt>
                <c:pt idx="49616">
                  <c:v>-3.58734E-2</c:v>
                </c:pt>
                <c:pt idx="49617" formatCode="0.00E+00">
                  <c:v>-3.1147999999999999E-2</c:v>
                </c:pt>
                <c:pt idx="49618">
                  <c:v>-2.45457E-2</c:v>
                </c:pt>
                <c:pt idx="49619">
                  <c:v>-2.7063400000000001E-2</c:v>
                </c:pt>
                <c:pt idx="49620">
                  <c:v>-2.5703400000000001E-2</c:v>
                </c:pt>
                <c:pt idx="49621">
                  <c:v>-3.39041E-2</c:v>
                </c:pt>
                <c:pt idx="49622">
                  <c:v>-3.5264999999999998E-2</c:v>
                </c:pt>
                <c:pt idx="49623">
                  <c:v>-3.8299600000000003E-2</c:v>
                </c:pt>
                <c:pt idx="49624">
                  <c:v>-3.4224499999999998E-2</c:v>
                </c:pt>
                <c:pt idx="49625">
                  <c:v>-3.3026699999999999E-2</c:v>
                </c:pt>
                <c:pt idx="49626">
                  <c:v>-2.7364699999999999E-2</c:v>
                </c:pt>
                <c:pt idx="49627">
                  <c:v>-4.0623699999999999E-2</c:v>
                </c:pt>
                <c:pt idx="49628">
                  <c:v>-6.0442000000000003E-2</c:v>
                </c:pt>
                <c:pt idx="49629">
                  <c:v>-4.0393800000000001E-2</c:v>
                </c:pt>
                <c:pt idx="49630">
                  <c:v>-2.09646E-2</c:v>
                </c:pt>
                <c:pt idx="49631">
                  <c:v>-3.8455999999999997E-2</c:v>
                </c:pt>
                <c:pt idx="49632">
                  <c:v>-3.4322699999999998E-2</c:v>
                </c:pt>
                <c:pt idx="49633">
                  <c:v>-3.5681699999999997E-2</c:v>
                </c:pt>
                <c:pt idx="49634">
                  <c:v>-3.9553600000000001E-2</c:v>
                </c:pt>
                <c:pt idx="49635">
                  <c:v>-2.66809E-2</c:v>
                </c:pt>
                <c:pt idx="49636">
                  <c:v>-4.7150600000000001E-2</c:v>
                </c:pt>
                <c:pt idx="49637">
                  <c:v>-3.8221400000000003E-2</c:v>
                </c:pt>
                <c:pt idx="49638">
                  <c:v>-4.2801899999999997E-2</c:v>
                </c:pt>
                <c:pt idx="49639">
                  <c:v>-3.4293200000000003E-2</c:v>
                </c:pt>
                <c:pt idx="49640">
                  <c:v>-4.7639800000000003E-2</c:v>
                </c:pt>
                <c:pt idx="49641">
                  <c:v>-4.7521599999999997E-2</c:v>
                </c:pt>
                <c:pt idx="49642">
                  <c:v>-5.1384899999999997E-2</c:v>
                </c:pt>
                <c:pt idx="49643">
                  <c:v>-3.8993800000000002E-2</c:v>
                </c:pt>
                <c:pt idx="49644">
                  <c:v>-3.59926E-2</c:v>
                </c:pt>
                <c:pt idx="49645">
                  <c:v>-3.8593299999999997E-2</c:v>
                </c:pt>
                <c:pt idx="49646">
                  <c:v>-4.2283099999999997E-2</c:v>
                </c:pt>
                <c:pt idx="49647">
                  <c:v>-4.3908099999999999E-2</c:v>
                </c:pt>
                <c:pt idx="49648">
                  <c:v>-4.2525300000000002E-2</c:v>
                </c:pt>
                <c:pt idx="49649">
                  <c:v>-4.0679899999999998E-2</c:v>
                </c:pt>
                <c:pt idx="49650">
                  <c:v>-3.6469500000000002E-2</c:v>
                </c:pt>
                <c:pt idx="49651">
                  <c:v>-4.2513799999999997E-2</c:v>
                </c:pt>
                <c:pt idx="49652">
                  <c:v>-4.33283E-2</c:v>
                </c:pt>
                <c:pt idx="49653">
                  <c:v>-2.9290199999999999E-2</c:v>
                </c:pt>
                <c:pt idx="49654">
                  <c:v>-3.7115099999999998E-2</c:v>
                </c:pt>
                <c:pt idx="49655">
                  <c:v>-4.0084799999999997E-2</c:v>
                </c:pt>
                <c:pt idx="49656">
                  <c:v>-4.2103799999999997E-2</c:v>
                </c:pt>
                <c:pt idx="49657">
                  <c:v>-3.9055800000000002E-2</c:v>
                </c:pt>
                <c:pt idx="49658">
                  <c:v>-2.7667000000000001E-2</c:v>
                </c:pt>
                <c:pt idx="49659" formatCode="0.00E+00">
                  <c:v>-2.69375E-2</c:v>
                </c:pt>
                <c:pt idx="49660">
                  <c:v>-4.08134E-2</c:v>
                </c:pt>
                <c:pt idx="49661">
                  <c:v>-3.93581E-2</c:v>
                </c:pt>
                <c:pt idx="49662">
                  <c:v>-3.8804999999999999E-2</c:v>
                </c:pt>
                <c:pt idx="49663">
                  <c:v>-3.6863300000000002E-2</c:v>
                </c:pt>
                <c:pt idx="49664">
                  <c:v>-4.4911399999999997E-2</c:v>
                </c:pt>
                <c:pt idx="49665">
                  <c:v>-3.2265700000000001E-2</c:v>
                </c:pt>
                <c:pt idx="49666">
                  <c:v>-3.7521400000000003E-2</c:v>
                </c:pt>
                <c:pt idx="49667">
                  <c:v>-4.2509100000000001E-2</c:v>
                </c:pt>
                <c:pt idx="49668">
                  <c:v>-3.77703E-2</c:v>
                </c:pt>
                <c:pt idx="49669">
                  <c:v>-4.1461900000000003E-2</c:v>
                </c:pt>
                <c:pt idx="49670">
                  <c:v>-4.83904E-2</c:v>
                </c:pt>
                <c:pt idx="49671">
                  <c:v>-4.0018100000000001E-2</c:v>
                </c:pt>
                <c:pt idx="49672">
                  <c:v>-5.0014500000000003E-2</c:v>
                </c:pt>
                <c:pt idx="49673">
                  <c:v>-4.9379300000000001E-2</c:v>
                </c:pt>
                <c:pt idx="49674">
                  <c:v>-3.8109799999999999E-2</c:v>
                </c:pt>
                <c:pt idx="49675">
                  <c:v>-3.54586E-2</c:v>
                </c:pt>
                <c:pt idx="49676">
                  <c:v>-3.6259699999999999E-2</c:v>
                </c:pt>
                <c:pt idx="49677">
                  <c:v>-3.9691900000000002E-2</c:v>
                </c:pt>
                <c:pt idx="49678">
                  <c:v>-5.3103400000000002E-2</c:v>
                </c:pt>
                <c:pt idx="49679">
                  <c:v>-4.6545999999999997E-2</c:v>
                </c:pt>
                <c:pt idx="49680">
                  <c:v>-4.8489600000000001E-2</c:v>
                </c:pt>
                <c:pt idx="49681">
                  <c:v>-3.8565599999999998E-2</c:v>
                </c:pt>
                <c:pt idx="49682">
                  <c:v>-4.8445700000000001E-2</c:v>
                </c:pt>
                <c:pt idx="49683">
                  <c:v>-4.6178799999999999E-2</c:v>
                </c:pt>
                <c:pt idx="49684">
                  <c:v>-4.0957500000000001E-2</c:v>
                </c:pt>
                <c:pt idx="49685">
                  <c:v>-4.05178E-2</c:v>
                </c:pt>
                <c:pt idx="49686">
                  <c:v>-3.8308099999999998E-2</c:v>
                </c:pt>
                <c:pt idx="49687">
                  <c:v>-4.7780000000000003E-2</c:v>
                </c:pt>
                <c:pt idx="49688">
                  <c:v>-3.93009E-2</c:v>
                </c:pt>
                <c:pt idx="49689">
                  <c:v>-4.35696E-2</c:v>
                </c:pt>
                <c:pt idx="49690">
                  <c:v>-3.9153100000000003E-2</c:v>
                </c:pt>
                <c:pt idx="49691">
                  <c:v>-4.8977899999999998E-2</c:v>
                </c:pt>
                <c:pt idx="49692">
                  <c:v>-4.5242299999999999E-2</c:v>
                </c:pt>
                <c:pt idx="49693">
                  <c:v>-3.7012099999999999E-2</c:v>
                </c:pt>
                <c:pt idx="49694">
                  <c:v>-4.6919799999999998E-2</c:v>
                </c:pt>
                <c:pt idx="49695">
                  <c:v>-4.6588900000000003E-2</c:v>
                </c:pt>
                <c:pt idx="49696">
                  <c:v>-5.3955999999999997E-2</c:v>
                </c:pt>
                <c:pt idx="49697">
                  <c:v>-6.6628499999999993E-2</c:v>
                </c:pt>
                <c:pt idx="49698">
                  <c:v>-5.0524699999999999E-2</c:v>
                </c:pt>
                <c:pt idx="49699">
                  <c:v>-4.3737400000000003E-2</c:v>
                </c:pt>
                <c:pt idx="49700">
                  <c:v>-4.2961100000000002E-2</c:v>
                </c:pt>
                <c:pt idx="49701">
                  <c:v>-5.7309199999999998E-2</c:v>
                </c:pt>
                <c:pt idx="49702">
                  <c:v>-5.4406200000000002E-2</c:v>
                </c:pt>
                <c:pt idx="49703">
                  <c:v>-5.7463599999999997E-2</c:v>
                </c:pt>
                <c:pt idx="49704">
                  <c:v>-4.5054400000000001E-2</c:v>
                </c:pt>
                <c:pt idx="49705">
                  <c:v>-5.7025899999999997E-2</c:v>
                </c:pt>
                <c:pt idx="49706">
                  <c:v>-5.8867500000000003E-2</c:v>
                </c:pt>
                <c:pt idx="49707">
                  <c:v>-5.06372E-2</c:v>
                </c:pt>
                <c:pt idx="49708">
                  <c:v>-3.6673499999999998E-2</c:v>
                </c:pt>
                <c:pt idx="49709">
                  <c:v>-5.2606600000000003E-2</c:v>
                </c:pt>
                <c:pt idx="49710">
                  <c:v>-5.4821000000000002E-2</c:v>
                </c:pt>
                <c:pt idx="49711">
                  <c:v>-5.1670099999999997E-2</c:v>
                </c:pt>
                <c:pt idx="49712">
                  <c:v>-5.4739999999999997E-2</c:v>
                </c:pt>
                <c:pt idx="49713">
                  <c:v>-3.7640600000000003E-2</c:v>
                </c:pt>
                <c:pt idx="49714">
                  <c:v>-5.4178200000000003E-2</c:v>
                </c:pt>
                <c:pt idx="49715">
                  <c:v>-3.9907499999999999E-2</c:v>
                </c:pt>
                <c:pt idx="49716">
                  <c:v>-5.0728799999999998E-2</c:v>
                </c:pt>
                <c:pt idx="49717">
                  <c:v>-3.1620000000000002E-2</c:v>
                </c:pt>
                <c:pt idx="49718">
                  <c:v>-3.8900400000000002E-2</c:v>
                </c:pt>
                <c:pt idx="49719">
                  <c:v>-4.9113299999999999E-2</c:v>
                </c:pt>
                <c:pt idx="49720">
                  <c:v>-3.6489500000000001E-2</c:v>
                </c:pt>
                <c:pt idx="49721">
                  <c:v>-3.10555E-2</c:v>
                </c:pt>
                <c:pt idx="49722">
                  <c:v>-4.0370000000000003E-2</c:v>
                </c:pt>
                <c:pt idx="49723">
                  <c:v>-3.7944800000000001E-2</c:v>
                </c:pt>
                <c:pt idx="49724">
                  <c:v>-3.41845E-2</c:v>
                </c:pt>
                <c:pt idx="49725">
                  <c:v>-2.9450400000000002E-2</c:v>
                </c:pt>
                <c:pt idx="49726">
                  <c:v>-3.619E-2</c:v>
                </c:pt>
                <c:pt idx="49727">
                  <c:v>-5.0334900000000002E-2</c:v>
                </c:pt>
                <c:pt idx="49728">
                  <c:v>-3.3880199999999999E-2</c:v>
                </c:pt>
                <c:pt idx="49729">
                  <c:v>-4.2302100000000002E-2</c:v>
                </c:pt>
                <c:pt idx="49730">
                  <c:v>-4.9414600000000003E-2</c:v>
                </c:pt>
                <c:pt idx="49731">
                  <c:v>-5.1905600000000003E-2</c:v>
                </c:pt>
                <c:pt idx="49732">
                  <c:v>-2.6637999999999998E-2</c:v>
                </c:pt>
                <c:pt idx="49733">
                  <c:v>-2.9082299999999998E-2</c:v>
                </c:pt>
                <c:pt idx="49734">
                  <c:v>-2.4003E-2</c:v>
                </c:pt>
                <c:pt idx="49735">
                  <c:v>-3.4658399999999999E-2</c:v>
                </c:pt>
                <c:pt idx="49736">
                  <c:v>-3.4559199999999998E-2</c:v>
                </c:pt>
                <c:pt idx="49737">
                  <c:v>-3.8430199999999998E-2</c:v>
                </c:pt>
                <c:pt idx="49738">
                  <c:v>-2.95401E-2</c:v>
                </c:pt>
                <c:pt idx="49739">
                  <c:v>-3.2616600000000003E-2</c:v>
                </c:pt>
                <c:pt idx="49740">
                  <c:v>-5.6186699999999999E-2</c:v>
                </c:pt>
                <c:pt idx="49741">
                  <c:v>-4.2947800000000001E-2</c:v>
                </c:pt>
                <c:pt idx="49742">
                  <c:v>-4.3718300000000002E-2</c:v>
                </c:pt>
                <c:pt idx="49743">
                  <c:v>-4.3197600000000003E-2</c:v>
                </c:pt>
                <c:pt idx="49744">
                  <c:v>-3.1790699999999998E-2</c:v>
                </c:pt>
                <c:pt idx="49745">
                  <c:v>-3.2691999999999999E-2</c:v>
                </c:pt>
                <c:pt idx="49746">
                  <c:v>-2.57311E-2</c:v>
                </c:pt>
                <c:pt idx="49747">
                  <c:v>-2.8256400000000001E-2</c:v>
                </c:pt>
                <c:pt idx="49748">
                  <c:v>-3.7350700000000001E-2</c:v>
                </c:pt>
                <c:pt idx="49749">
                  <c:v>-3.8271899999999998E-2</c:v>
                </c:pt>
                <c:pt idx="49750">
                  <c:v>-3.7113199999999999E-2</c:v>
                </c:pt>
                <c:pt idx="49751">
                  <c:v>-3.08323E-2</c:v>
                </c:pt>
                <c:pt idx="49752">
                  <c:v>-3.0261E-2</c:v>
                </c:pt>
                <c:pt idx="49753">
                  <c:v>-3.4902599999999999E-2</c:v>
                </c:pt>
                <c:pt idx="49754">
                  <c:v>-3.2358199999999997E-2</c:v>
                </c:pt>
                <c:pt idx="49755">
                  <c:v>-3.2879800000000001E-2</c:v>
                </c:pt>
                <c:pt idx="49756">
                  <c:v>-3.80039E-2</c:v>
                </c:pt>
                <c:pt idx="49757">
                  <c:v>-9.0913799999999996E-3</c:v>
                </c:pt>
                <c:pt idx="49758">
                  <c:v>-3.08475E-2</c:v>
                </c:pt>
                <c:pt idx="49759">
                  <c:v>-2.0324700000000001E-2</c:v>
                </c:pt>
                <c:pt idx="49760">
                  <c:v>-4.4442200000000001E-2</c:v>
                </c:pt>
                <c:pt idx="49761">
                  <c:v>-2.41776E-2</c:v>
                </c:pt>
                <c:pt idx="49762">
                  <c:v>-2.7553600000000001E-2</c:v>
                </c:pt>
                <c:pt idx="49763">
                  <c:v>-1.6124699999999999E-2</c:v>
                </c:pt>
                <c:pt idx="49764">
                  <c:v>-1.7806099999999998E-2</c:v>
                </c:pt>
                <c:pt idx="49765">
                  <c:v>-5.15556E-2</c:v>
                </c:pt>
                <c:pt idx="49766">
                  <c:v>-4.0473000000000002E-2</c:v>
                </c:pt>
                <c:pt idx="49767">
                  <c:v>-4.3498000000000002E-2</c:v>
                </c:pt>
                <c:pt idx="49768">
                  <c:v>-3.2898900000000002E-2</c:v>
                </c:pt>
                <c:pt idx="49769">
                  <c:v>-3.7541400000000003E-2</c:v>
                </c:pt>
                <c:pt idx="49770">
                  <c:v>-4.1118599999999998E-2</c:v>
                </c:pt>
                <c:pt idx="49771">
                  <c:v>-4.2074199999999999E-2</c:v>
                </c:pt>
                <c:pt idx="49772">
                  <c:v>-3.1027800000000001E-2</c:v>
                </c:pt>
                <c:pt idx="49773">
                  <c:v>-3.2354399999999998E-2</c:v>
                </c:pt>
                <c:pt idx="49774">
                  <c:v>-3.2495499999999997E-2</c:v>
                </c:pt>
                <c:pt idx="49775">
                  <c:v>-4.1663199999999997E-2</c:v>
                </c:pt>
                <c:pt idx="49776">
                  <c:v>-4.0885900000000003E-2</c:v>
                </c:pt>
                <c:pt idx="49777">
                  <c:v>-4.9761800000000002E-2</c:v>
                </c:pt>
                <c:pt idx="49778">
                  <c:v>-2.6349999999999998E-2</c:v>
                </c:pt>
                <c:pt idx="49779">
                  <c:v>-4.1724200000000003E-2</c:v>
                </c:pt>
                <c:pt idx="49780">
                  <c:v>-3.9251300000000003E-2</c:v>
                </c:pt>
                <c:pt idx="49781">
                  <c:v>-3.5961199999999999E-2</c:v>
                </c:pt>
                <c:pt idx="49782">
                  <c:v>-3.7314399999999998E-2</c:v>
                </c:pt>
                <c:pt idx="49783">
                  <c:v>-4.4040700000000002E-2</c:v>
                </c:pt>
                <c:pt idx="49784">
                  <c:v>-3.5286900000000003E-2</c:v>
                </c:pt>
                <c:pt idx="49785">
                  <c:v>-2.96955E-2</c:v>
                </c:pt>
                <c:pt idx="49786">
                  <c:v>-4.4870399999999998E-2</c:v>
                </c:pt>
                <c:pt idx="49787">
                  <c:v>-4.1562099999999998E-2</c:v>
                </c:pt>
                <c:pt idx="49788">
                  <c:v>-4.3027900000000001E-2</c:v>
                </c:pt>
                <c:pt idx="49789">
                  <c:v>-3.2715800000000003E-2</c:v>
                </c:pt>
                <c:pt idx="49790">
                  <c:v>-3.6116599999999999E-2</c:v>
                </c:pt>
                <c:pt idx="49791">
                  <c:v>-2.4858499999999999E-2</c:v>
                </c:pt>
                <c:pt idx="49792">
                  <c:v>-4.3959600000000001E-2</c:v>
                </c:pt>
                <c:pt idx="49793">
                  <c:v>-4.6951300000000001E-2</c:v>
                </c:pt>
                <c:pt idx="49794">
                  <c:v>-2.8550099999999998E-2</c:v>
                </c:pt>
                <c:pt idx="49795">
                  <c:v>-2.4526599999999999E-2</c:v>
                </c:pt>
                <c:pt idx="49796">
                  <c:v>-3.2649999999999998E-2</c:v>
                </c:pt>
                <c:pt idx="49797">
                  <c:v>-2.69451E-2</c:v>
                </c:pt>
                <c:pt idx="49798">
                  <c:v>-3.5086600000000003E-2</c:v>
                </c:pt>
                <c:pt idx="49799">
                  <c:v>-2.8378500000000001E-2</c:v>
                </c:pt>
                <c:pt idx="49800">
                  <c:v>-3.2510799999999999E-2</c:v>
                </c:pt>
                <c:pt idx="49801">
                  <c:v>-3.5191500000000001E-2</c:v>
                </c:pt>
                <c:pt idx="49802">
                  <c:v>-1.9684799999999999E-2</c:v>
                </c:pt>
                <c:pt idx="49803">
                  <c:v>-1.36881E-2</c:v>
                </c:pt>
                <c:pt idx="49804">
                  <c:v>-2.7128200000000002E-2</c:v>
                </c:pt>
                <c:pt idx="49805">
                  <c:v>-2.6122099999999999E-2</c:v>
                </c:pt>
                <c:pt idx="49806">
                  <c:v>-1.3476399999999999E-2</c:v>
                </c:pt>
                <c:pt idx="49807">
                  <c:v>-1.67952E-2</c:v>
                </c:pt>
                <c:pt idx="49808">
                  <c:v>-2.5193199999999999E-2</c:v>
                </c:pt>
                <c:pt idx="49809">
                  <c:v>-2.1455800000000001E-2</c:v>
                </c:pt>
                <c:pt idx="49810">
                  <c:v>-1.6744599999999998E-2</c:v>
                </c:pt>
                <c:pt idx="49811">
                  <c:v>-3.0548100000000002E-2</c:v>
                </c:pt>
                <c:pt idx="49812">
                  <c:v>-1.6488099999999999E-2</c:v>
                </c:pt>
                <c:pt idx="49813">
                  <c:v>-1.87721E-2</c:v>
                </c:pt>
                <c:pt idx="49814">
                  <c:v>-1.46217E-2</c:v>
                </c:pt>
                <c:pt idx="49815">
                  <c:v>-1.9713399999999999E-2</c:v>
                </c:pt>
                <c:pt idx="49816">
                  <c:v>-8.96454E-3</c:v>
                </c:pt>
                <c:pt idx="49817">
                  <c:v>-1.2949E-2</c:v>
                </c:pt>
                <c:pt idx="49818">
                  <c:v>-7.2860700000000004E-3</c:v>
                </c:pt>
                <c:pt idx="49819">
                  <c:v>-1.8301000000000001E-2</c:v>
                </c:pt>
                <c:pt idx="49820">
                  <c:v>-1.3495399999999999E-2</c:v>
                </c:pt>
                <c:pt idx="49821">
                  <c:v>-9.6387899999999995E-3</c:v>
                </c:pt>
                <c:pt idx="49822">
                  <c:v>-4.6787299999999999E-3</c:v>
                </c:pt>
                <c:pt idx="49823">
                  <c:v>-1.22375E-2</c:v>
                </c:pt>
                <c:pt idx="49824">
                  <c:v>-5.9976600000000001E-3</c:v>
                </c:pt>
                <c:pt idx="49825">
                  <c:v>3.0336400000000002E-3</c:v>
                </c:pt>
                <c:pt idx="49826">
                  <c:v>-6.1502500000000003E-3</c:v>
                </c:pt>
                <c:pt idx="49827">
                  <c:v>-1.15566E-2</c:v>
                </c:pt>
                <c:pt idx="49828">
                  <c:v>-8.1415199999999993E-3</c:v>
                </c:pt>
                <c:pt idx="49829">
                  <c:v>-1.5583000000000001E-3</c:v>
                </c:pt>
                <c:pt idx="49830">
                  <c:v>7.1001099999999998E-3</c:v>
                </c:pt>
                <c:pt idx="49831">
                  <c:v>6.9723099999999998E-3</c:v>
                </c:pt>
                <c:pt idx="49832">
                  <c:v>1.29681E-2</c:v>
                </c:pt>
                <c:pt idx="49833">
                  <c:v>1.38359E-2</c:v>
                </c:pt>
                <c:pt idx="49834">
                  <c:v>7.0047399999999998E-3</c:v>
                </c:pt>
                <c:pt idx="49835">
                  <c:v>1.6177199999999999E-2</c:v>
                </c:pt>
                <c:pt idx="49836">
                  <c:v>9.6740699999999999E-3</c:v>
                </c:pt>
                <c:pt idx="49837">
                  <c:v>1.0536200000000001E-2</c:v>
                </c:pt>
                <c:pt idx="49838">
                  <c:v>-5.6905699999999998E-3</c:v>
                </c:pt>
                <c:pt idx="49839">
                  <c:v>5.36251E-3</c:v>
                </c:pt>
                <c:pt idx="49840">
                  <c:v>6.1607399999999998E-4</c:v>
                </c:pt>
                <c:pt idx="49841">
                  <c:v>8.6288500000000004E-3</c:v>
                </c:pt>
                <c:pt idx="49842">
                  <c:v>6.6385300000000001E-3</c:v>
                </c:pt>
                <c:pt idx="49843">
                  <c:v>1.7991099999999999E-2</c:v>
                </c:pt>
                <c:pt idx="49844">
                  <c:v>1.37787E-2</c:v>
                </c:pt>
                <c:pt idx="49845">
                  <c:v>1.0428400000000001E-2</c:v>
                </c:pt>
                <c:pt idx="49846">
                  <c:v>5.9938400000000003E-3</c:v>
                </c:pt>
                <c:pt idx="49847">
                  <c:v>6.3028299999999997E-3</c:v>
                </c:pt>
                <c:pt idx="49848">
                  <c:v>8.0013299999999992E-3</c:v>
                </c:pt>
                <c:pt idx="49849">
                  <c:v>8.5783000000000005E-3</c:v>
                </c:pt>
                <c:pt idx="49850">
                  <c:v>1.28813E-2</c:v>
                </c:pt>
                <c:pt idx="49851">
                  <c:v>9.4900100000000001E-3</c:v>
                </c:pt>
                <c:pt idx="49852">
                  <c:v>1.31664E-2</c:v>
                </c:pt>
                <c:pt idx="49853">
                  <c:v>1.48697E-2</c:v>
                </c:pt>
                <c:pt idx="49854">
                  <c:v>5.8813099999999998E-3</c:v>
                </c:pt>
                <c:pt idx="49855">
                  <c:v>2.3062699999999998E-2</c:v>
                </c:pt>
                <c:pt idx="49856">
                  <c:v>1.67084E-3</c:v>
                </c:pt>
                <c:pt idx="49857">
                  <c:v>1.8178900000000001E-2</c:v>
                </c:pt>
                <c:pt idx="49858">
                  <c:v>1.06888E-2</c:v>
                </c:pt>
                <c:pt idx="49859">
                  <c:v>3.7685400000000001E-2</c:v>
                </c:pt>
                <c:pt idx="49860">
                  <c:v>1.6360300000000001E-2</c:v>
                </c:pt>
                <c:pt idx="49861">
                  <c:v>2.4915699999999999E-2</c:v>
                </c:pt>
                <c:pt idx="49862">
                  <c:v>1.13487E-2</c:v>
                </c:pt>
                <c:pt idx="49863">
                  <c:v>2.4487499999999999E-2</c:v>
                </c:pt>
                <c:pt idx="49864">
                  <c:v>1.33753E-2</c:v>
                </c:pt>
                <c:pt idx="49865">
                  <c:v>1.1798899999999999E-2</c:v>
                </c:pt>
                <c:pt idx="49866">
                  <c:v>5.2099199999999998E-3</c:v>
                </c:pt>
                <c:pt idx="49867">
                  <c:v>9.9019999999999993E-3</c:v>
                </c:pt>
                <c:pt idx="49868">
                  <c:v>2.18725E-2</c:v>
                </c:pt>
                <c:pt idx="49869">
                  <c:v>2.42004E-2</c:v>
                </c:pt>
                <c:pt idx="49870">
                  <c:v>2.2603000000000002E-2</c:v>
                </c:pt>
                <c:pt idx="49871">
                  <c:v>2.1696099999999999E-2</c:v>
                </c:pt>
                <c:pt idx="49872">
                  <c:v>1.8521300000000001E-2</c:v>
                </c:pt>
                <c:pt idx="49873">
                  <c:v>9.9668499999999993E-3</c:v>
                </c:pt>
                <c:pt idx="49874">
                  <c:v>2.0403899999999999E-2</c:v>
                </c:pt>
                <c:pt idx="49875">
                  <c:v>3.06091E-2</c:v>
                </c:pt>
                <c:pt idx="49876">
                  <c:v>3.1611399999999998E-2</c:v>
                </c:pt>
                <c:pt idx="49877">
                  <c:v>2.3981100000000002E-2</c:v>
                </c:pt>
                <c:pt idx="49878">
                  <c:v>1.5748999999999999E-2</c:v>
                </c:pt>
                <c:pt idx="49879">
                  <c:v>1.9137399999999999E-2</c:v>
                </c:pt>
                <c:pt idx="49880">
                  <c:v>7.9479200000000007E-3</c:v>
                </c:pt>
                <c:pt idx="49881">
                  <c:v>1.3746299999999999E-2</c:v>
                </c:pt>
                <c:pt idx="49882">
                  <c:v>6.5641400000000004E-3</c:v>
                </c:pt>
                <c:pt idx="49883">
                  <c:v>1.9688600000000001E-2</c:v>
                </c:pt>
                <c:pt idx="49884">
                  <c:v>1.51653E-2</c:v>
                </c:pt>
                <c:pt idx="49885">
                  <c:v>-3.28445E-3</c:v>
                </c:pt>
                <c:pt idx="49886">
                  <c:v>9.6740699999999999E-3</c:v>
                </c:pt>
                <c:pt idx="49887">
                  <c:v>5.04398E-3</c:v>
                </c:pt>
                <c:pt idx="49888">
                  <c:v>2.3410799999999999E-2</c:v>
                </c:pt>
                <c:pt idx="49889">
                  <c:v>9.3288399999999997E-3</c:v>
                </c:pt>
                <c:pt idx="49890">
                  <c:v>1.22747E-2</c:v>
                </c:pt>
                <c:pt idx="49891">
                  <c:v>1.7144199999999998E-2</c:v>
                </c:pt>
                <c:pt idx="49892">
                  <c:v>-5.4616899999999999E-3</c:v>
                </c:pt>
                <c:pt idx="49893">
                  <c:v>9.39655E-3</c:v>
                </c:pt>
                <c:pt idx="49894">
                  <c:v>1.2195599999999999E-2</c:v>
                </c:pt>
                <c:pt idx="49895">
                  <c:v>2.33574E-2</c:v>
                </c:pt>
                <c:pt idx="49896">
                  <c:v>9.09424E-3</c:v>
                </c:pt>
                <c:pt idx="49897">
                  <c:v>2.0586E-2</c:v>
                </c:pt>
                <c:pt idx="49898">
                  <c:v>1.65434E-2</c:v>
                </c:pt>
                <c:pt idx="49899">
                  <c:v>9.7541799999999994E-3</c:v>
                </c:pt>
                <c:pt idx="49900">
                  <c:v>7.4987400000000003E-3</c:v>
                </c:pt>
                <c:pt idx="49901">
                  <c:v>6.8569199999999999E-3</c:v>
                </c:pt>
                <c:pt idx="49902">
                  <c:v>8.8958700000000002E-3</c:v>
                </c:pt>
                <c:pt idx="49903">
                  <c:v>5.0296799999999999E-3</c:v>
                </c:pt>
                <c:pt idx="49904" formatCode="0.00E+00">
                  <c:v>-3.8146999999999999E-5</c:v>
                </c:pt>
                <c:pt idx="49905">
                  <c:v>1.4405299999999999E-2</c:v>
                </c:pt>
                <c:pt idx="49906">
                  <c:v>1.1463199999999999E-3</c:v>
                </c:pt>
                <c:pt idx="49907">
                  <c:v>3.1728699999999999E-3</c:v>
                </c:pt>
                <c:pt idx="49908">
                  <c:v>1.2862200000000001E-2</c:v>
                </c:pt>
                <c:pt idx="49909">
                  <c:v>1.1914299999999999E-2</c:v>
                </c:pt>
                <c:pt idx="49910">
                  <c:v>1.18999E-2</c:v>
                </c:pt>
                <c:pt idx="49911">
                  <c:v>3.9749099999999999E-3</c:v>
                </c:pt>
                <c:pt idx="49912">
                  <c:v>9.6368800000000004E-3</c:v>
                </c:pt>
                <c:pt idx="49913">
                  <c:v>1.8701599999999999E-2</c:v>
                </c:pt>
                <c:pt idx="49914">
                  <c:v>3.1528500000000001E-2</c:v>
                </c:pt>
                <c:pt idx="49915">
                  <c:v>2.0709000000000002E-2</c:v>
                </c:pt>
                <c:pt idx="49916">
                  <c:v>2.91767E-2</c:v>
                </c:pt>
                <c:pt idx="49917">
                  <c:v>2.00415E-2</c:v>
                </c:pt>
                <c:pt idx="49918">
                  <c:v>1.9891699999999998E-2</c:v>
                </c:pt>
                <c:pt idx="49919">
                  <c:v>2.4718299999999999E-2</c:v>
                </c:pt>
                <c:pt idx="49920">
                  <c:v>3.6820400000000003E-2</c:v>
                </c:pt>
                <c:pt idx="49921">
                  <c:v>3.48778E-2</c:v>
                </c:pt>
                <c:pt idx="49922">
                  <c:v>3.7674899999999997E-2</c:v>
                </c:pt>
                <c:pt idx="49923">
                  <c:v>2.1902100000000001E-2</c:v>
                </c:pt>
                <c:pt idx="49924">
                  <c:v>3.1346300000000001E-2</c:v>
                </c:pt>
                <c:pt idx="49925">
                  <c:v>2.86942E-2</c:v>
                </c:pt>
                <c:pt idx="49926">
                  <c:v>4.1570700000000002E-2</c:v>
                </c:pt>
                <c:pt idx="49927">
                  <c:v>3.72515E-2</c:v>
                </c:pt>
                <c:pt idx="49928">
                  <c:v>3.8731599999999998E-2</c:v>
                </c:pt>
                <c:pt idx="49929">
                  <c:v>2.81754E-2</c:v>
                </c:pt>
                <c:pt idx="49930">
                  <c:v>3.2868399999999999E-2</c:v>
                </c:pt>
                <c:pt idx="49931">
                  <c:v>4.4251400000000003E-2</c:v>
                </c:pt>
                <c:pt idx="49932">
                  <c:v>5.4782900000000002E-2</c:v>
                </c:pt>
                <c:pt idx="49933">
                  <c:v>4.2198199999999998E-2</c:v>
                </c:pt>
                <c:pt idx="49934">
                  <c:v>5.1272400000000003E-2</c:v>
                </c:pt>
                <c:pt idx="49935">
                  <c:v>4.7670400000000002E-2</c:v>
                </c:pt>
                <c:pt idx="49936">
                  <c:v>3.00951E-2</c:v>
                </c:pt>
                <c:pt idx="49937">
                  <c:v>4.0084799999999997E-2</c:v>
                </c:pt>
                <c:pt idx="49938">
                  <c:v>3.6393200000000001E-2</c:v>
                </c:pt>
                <c:pt idx="49939">
                  <c:v>5.4469099999999999E-2</c:v>
                </c:pt>
                <c:pt idx="49940">
                  <c:v>3.8168000000000001E-2</c:v>
                </c:pt>
                <c:pt idx="49941">
                  <c:v>4.1935899999999998E-2</c:v>
                </c:pt>
                <c:pt idx="49942">
                  <c:v>3.97816E-2</c:v>
                </c:pt>
                <c:pt idx="49943">
                  <c:v>4.2356499999999998E-2</c:v>
                </c:pt>
                <c:pt idx="49944">
                  <c:v>5.3680400000000003E-2</c:v>
                </c:pt>
                <c:pt idx="49945">
                  <c:v>3.7787399999999999E-2</c:v>
                </c:pt>
                <c:pt idx="49946">
                  <c:v>5.6027399999999998E-2</c:v>
                </c:pt>
                <c:pt idx="49947">
                  <c:v>5.0729799999999999E-2</c:v>
                </c:pt>
                <c:pt idx="49948">
                  <c:v>5.3605100000000003E-2</c:v>
                </c:pt>
                <c:pt idx="49949">
                  <c:v>3.8619000000000001E-2</c:v>
                </c:pt>
                <c:pt idx="49950">
                  <c:v>4.9965900000000001E-2</c:v>
                </c:pt>
                <c:pt idx="49951">
                  <c:v>4.9889599999999999E-2</c:v>
                </c:pt>
                <c:pt idx="49952">
                  <c:v>4.59595E-2</c:v>
                </c:pt>
                <c:pt idx="49953">
                  <c:v>5.5500000000000001E-2</c:v>
                </c:pt>
                <c:pt idx="49954">
                  <c:v>4.8163400000000002E-2</c:v>
                </c:pt>
                <c:pt idx="49955">
                  <c:v>5.3991299999999999E-2</c:v>
                </c:pt>
                <c:pt idx="49956">
                  <c:v>4.1120499999999997E-2</c:v>
                </c:pt>
                <c:pt idx="49957">
                  <c:v>5.1486999999999998E-2</c:v>
                </c:pt>
                <c:pt idx="49958">
                  <c:v>5.5905299999999998E-2</c:v>
                </c:pt>
                <c:pt idx="49959">
                  <c:v>4.9035099999999998E-2</c:v>
                </c:pt>
                <c:pt idx="49960">
                  <c:v>5.7602899999999999E-2</c:v>
                </c:pt>
                <c:pt idx="49961">
                  <c:v>4.9087499999999999E-2</c:v>
                </c:pt>
                <c:pt idx="49962">
                  <c:v>4.64334E-2</c:v>
                </c:pt>
                <c:pt idx="49963">
                  <c:v>4.7744799999999997E-2</c:v>
                </c:pt>
                <c:pt idx="49964">
                  <c:v>3.4169199999999997E-2</c:v>
                </c:pt>
                <c:pt idx="49965">
                  <c:v>5.2482599999999997E-2</c:v>
                </c:pt>
                <c:pt idx="49966">
                  <c:v>6.0561200000000003E-2</c:v>
                </c:pt>
                <c:pt idx="49967">
                  <c:v>5.1463099999999998E-2</c:v>
                </c:pt>
                <c:pt idx="49968">
                  <c:v>4.4994399999999997E-2</c:v>
                </c:pt>
                <c:pt idx="49969">
                  <c:v>4.5234700000000003E-2</c:v>
                </c:pt>
                <c:pt idx="49970">
                  <c:v>3.1918500000000002E-2</c:v>
                </c:pt>
                <c:pt idx="49971">
                  <c:v>4.7966000000000002E-2</c:v>
                </c:pt>
                <c:pt idx="49972">
                  <c:v>5.2851700000000001E-2</c:v>
                </c:pt>
                <c:pt idx="49973">
                  <c:v>4.5640899999999998E-2</c:v>
                </c:pt>
                <c:pt idx="49974">
                  <c:v>4.9438500000000003E-2</c:v>
                </c:pt>
                <c:pt idx="49975">
                  <c:v>4.6297999999999999E-2</c:v>
                </c:pt>
                <c:pt idx="49976">
                  <c:v>4.1915899999999999E-2</c:v>
                </c:pt>
                <c:pt idx="49977">
                  <c:v>4.3283500000000003E-2</c:v>
                </c:pt>
                <c:pt idx="49978">
                  <c:v>4.85067E-2</c:v>
                </c:pt>
                <c:pt idx="49979">
                  <c:v>3.3530200000000003E-2</c:v>
                </c:pt>
                <c:pt idx="49980">
                  <c:v>3.6464700000000003E-2</c:v>
                </c:pt>
                <c:pt idx="49981">
                  <c:v>4.4990500000000003E-2</c:v>
                </c:pt>
                <c:pt idx="49982">
                  <c:v>2.04802E-2</c:v>
                </c:pt>
                <c:pt idx="49983">
                  <c:v>2.7128200000000002E-2</c:v>
                </c:pt>
                <c:pt idx="49984">
                  <c:v>2.5532699999999998E-2</c:v>
                </c:pt>
                <c:pt idx="49985">
                  <c:v>4.6892200000000002E-2</c:v>
                </c:pt>
                <c:pt idx="49986">
                  <c:v>3.5117099999999998E-2</c:v>
                </c:pt>
                <c:pt idx="49987">
                  <c:v>2.5817900000000001E-2</c:v>
                </c:pt>
                <c:pt idx="49988">
                  <c:v>2.9836700000000001E-2</c:v>
                </c:pt>
                <c:pt idx="49989">
                  <c:v>2.6708599999999999E-2</c:v>
                </c:pt>
                <c:pt idx="49990">
                  <c:v>3.66907E-2</c:v>
                </c:pt>
                <c:pt idx="49991">
                  <c:v>2.8876300000000001E-2</c:v>
                </c:pt>
                <c:pt idx="49992">
                  <c:v>2.34632E-2</c:v>
                </c:pt>
                <c:pt idx="49993">
                  <c:v>2.31056E-2</c:v>
                </c:pt>
                <c:pt idx="49994">
                  <c:v>1.10121E-2</c:v>
                </c:pt>
                <c:pt idx="49995">
                  <c:v>1.9842100000000001E-2</c:v>
                </c:pt>
                <c:pt idx="49996">
                  <c:v>3.0884700000000001E-2</c:v>
                </c:pt>
                <c:pt idx="49997">
                  <c:v>2.36683E-2</c:v>
                </c:pt>
                <c:pt idx="49998">
                  <c:v>2.4686799999999998E-2</c:v>
                </c:pt>
                <c:pt idx="49999">
                  <c:v>1.95532E-2</c:v>
                </c:pt>
                <c:pt idx="50000">
                  <c:v>1.6251600000000001E-2</c:v>
                </c:pt>
                <c:pt idx="50001">
                  <c:v>2.4107900000000002E-2</c:v>
                </c:pt>
                <c:pt idx="50002">
                  <c:v>2.35205E-2</c:v>
                </c:pt>
                <c:pt idx="50003">
                  <c:v>2.5996200000000001E-2</c:v>
                </c:pt>
                <c:pt idx="50004">
                  <c:v>1.9025799999999999E-2</c:v>
                </c:pt>
                <c:pt idx="50005">
                  <c:v>9.2649499999999992E-3</c:v>
                </c:pt>
                <c:pt idx="50006">
                  <c:v>1.7089799999999999E-2</c:v>
                </c:pt>
                <c:pt idx="50007">
                  <c:v>1.71223E-2</c:v>
                </c:pt>
                <c:pt idx="50008">
                  <c:v>1.9730600000000001E-2</c:v>
                </c:pt>
                <c:pt idx="50009">
                  <c:v>2.8861000000000001E-2</c:v>
                </c:pt>
                <c:pt idx="50010">
                  <c:v>2.53963E-2</c:v>
                </c:pt>
                <c:pt idx="50011">
                  <c:v>3.2532699999999998E-2</c:v>
                </c:pt>
                <c:pt idx="50012">
                  <c:v>1.8207600000000001E-2</c:v>
                </c:pt>
                <c:pt idx="50013">
                  <c:v>1.7275800000000001E-2</c:v>
                </c:pt>
                <c:pt idx="50014">
                  <c:v>2.7009999999999999E-2</c:v>
                </c:pt>
                <c:pt idx="50015">
                  <c:v>2.03571E-2</c:v>
                </c:pt>
                <c:pt idx="50016">
                  <c:v>1.47495E-2</c:v>
                </c:pt>
                <c:pt idx="50017">
                  <c:v>2.0504000000000001E-2</c:v>
                </c:pt>
                <c:pt idx="50018">
                  <c:v>1.9965199999999999E-2</c:v>
                </c:pt>
                <c:pt idx="50019">
                  <c:v>3.5908700000000002E-2</c:v>
                </c:pt>
                <c:pt idx="50020">
                  <c:v>3.3668499999999997E-2</c:v>
                </c:pt>
                <c:pt idx="50021">
                  <c:v>3.7220000000000003E-2</c:v>
                </c:pt>
                <c:pt idx="50022">
                  <c:v>2.7662300000000001E-2</c:v>
                </c:pt>
                <c:pt idx="50023">
                  <c:v>2.8702700000000001E-2</c:v>
                </c:pt>
                <c:pt idx="50024">
                  <c:v>3.4510600000000002E-2</c:v>
                </c:pt>
                <c:pt idx="50025">
                  <c:v>2.7305599999999999E-2</c:v>
                </c:pt>
                <c:pt idx="50026">
                  <c:v>4.7045700000000003E-2</c:v>
                </c:pt>
                <c:pt idx="50027">
                  <c:v>3.83101E-2</c:v>
                </c:pt>
                <c:pt idx="50028">
                  <c:v>4.1363700000000003E-2</c:v>
                </c:pt>
                <c:pt idx="50029">
                  <c:v>3.1896599999999997E-2</c:v>
                </c:pt>
                <c:pt idx="50030">
                  <c:v>4.5786899999999998E-2</c:v>
                </c:pt>
                <c:pt idx="50031">
                  <c:v>3.7435499999999997E-2</c:v>
                </c:pt>
                <c:pt idx="50032">
                  <c:v>3.94802E-2</c:v>
                </c:pt>
                <c:pt idx="50033">
                  <c:v>3.5023699999999998E-2</c:v>
                </c:pt>
                <c:pt idx="50034">
                  <c:v>3.4269300000000003E-2</c:v>
                </c:pt>
                <c:pt idx="50035">
                  <c:v>4.6055800000000001E-2</c:v>
                </c:pt>
                <c:pt idx="50036">
                  <c:v>3.7083600000000001E-2</c:v>
                </c:pt>
                <c:pt idx="50037">
                  <c:v>4.9053199999999998E-2</c:v>
                </c:pt>
                <c:pt idx="50038">
                  <c:v>4.2792299999999998E-2</c:v>
                </c:pt>
                <c:pt idx="50039">
                  <c:v>3.8830799999999999E-2</c:v>
                </c:pt>
                <c:pt idx="50040">
                  <c:v>4.0603599999999997E-2</c:v>
                </c:pt>
                <c:pt idx="50041">
                  <c:v>2.6596999999999999E-2</c:v>
                </c:pt>
                <c:pt idx="50042">
                  <c:v>3.9663299999999999E-2</c:v>
                </c:pt>
                <c:pt idx="50043">
                  <c:v>4.2142899999999997E-2</c:v>
                </c:pt>
                <c:pt idx="50044">
                  <c:v>4.4215200000000003E-2</c:v>
                </c:pt>
                <c:pt idx="50045">
                  <c:v>4.9900100000000003E-2</c:v>
                </c:pt>
                <c:pt idx="50046">
                  <c:v>4.2976399999999998E-2</c:v>
                </c:pt>
                <c:pt idx="50047">
                  <c:v>4.5844099999999999E-2</c:v>
                </c:pt>
                <c:pt idx="50048">
                  <c:v>2.7697599999999999E-2</c:v>
                </c:pt>
                <c:pt idx="50049">
                  <c:v>4.90055E-2</c:v>
                </c:pt>
                <c:pt idx="50050">
                  <c:v>4.6400999999999998E-2</c:v>
                </c:pt>
                <c:pt idx="50051">
                  <c:v>3.7577600000000003E-2</c:v>
                </c:pt>
                <c:pt idx="50052">
                  <c:v>4.7855399999999999E-2</c:v>
                </c:pt>
                <c:pt idx="50053">
                  <c:v>3.5041799999999998E-2</c:v>
                </c:pt>
                <c:pt idx="50054">
                  <c:v>4.79259E-2</c:v>
                </c:pt>
                <c:pt idx="50055">
                  <c:v>4.0805800000000003E-2</c:v>
                </c:pt>
                <c:pt idx="50056">
                  <c:v>4.2719800000000002E-2</c:v>
                </c:pt>
                <c:pt idx="50057">
                  <c:v>6.6533999999999996E-2</c:v>
                </c:pt>
                <c:pt idx="50058">
                  <c:v>2.9938699999999999E-2</c:v>
                </c:pt>
                <c:pt idx="50059">
                  <c:v>5.5805199999999999E-2</c:v>
                </c:pt>
                <c:pt idx="50060">
                  <c:v>3.7513699999999997E-2</c:v>
                </c:pt>
                <c:pt idx="50061">
                  <c:v>4.6927499999999997E-2</c:v>
                </c:pt>
                <c:pt idx="50062">
                  <c:v>5.2842100000000003E-2</c:v>
                </c:pt>
                <c:pt idx="50063">
                  <c:v>4.4737800000000001E-2</c:v>
                </c:pt>
                <c:pt idx="50064">
                  <c:v>5.0936700000000001E-2</c:v>
                </c:pt>
                <c:pt idx="50065">
                  <c:v>3.7361100000000001E-2</c:v>
                </c:pt>
                <c:pt idx="50066">
                  <c:v>4.4597600000000001E-2</c:v>
                </c:pt>
                <c:pt idx="50067">
                  <c:v>3.7116999999999997E-2</c:v>
                </c:pt>
                <c:pt idx="50068">
                  <c:v>3.4027099999999998E-2</c:v>
                </c:pt>
                <c:pt idx="50069">
                  <c:v>3.5958299999999999E-2</c:v>
                </c:pt>
                <c:pt idx="50070">
                  <c:v>3.1900400000000002E-2</c:v>
                </c:pt>
                <c:pt idx="50071">
                  <c:v>2.5707199999999999E-2</c:v>
                </c:pt>
                <c:pt idx="50072">
                  <c:v>2.5533699999999999E-2</c:v>
                </c:pt>
                <c:pt idx="50073">
                  <c:v>5.3751E-2</c:v>
                </c:pt>
                <c:pt idx="50074">
                  <c:v>4.72775E-2</c:v>
                </c:pt>
                <c:pt idx="50075">
                  <c:v>3.9598500000000002E-2</c:v>
                </c:pt>
                <c:pt idx="50076">
                  <c:v>3.3953700000000003E-2</c:v>
                </c:pt>
                <c:pt idx="50077">
                  <c:v>2.6121100000000001E-2</c:v>
                </c:pt>
                <c:pt idx="50078">
                  <c:v>2.8057100000000001E-2</c:v>
                </c:pt>
                <c:pt idx="50079">
                  <c:v>1.95923E-2</c:v>
                </c:pt>
                <c:pt idx="50080">
                  <c:v>3.1775499999999998E-2</c:v>
                </c:pt>
                <c:pt idx="50081">
                  <c:v>2.7133000000000001E-2</c:v>
                </c:pt>
                <c:pt idx="50082">
                  <c:v>1.9893600000000001E-2</c:v>
                </c:pt>
                <c:pt idx="50083">
                  <c:v>2.42968E-2</c:v>
                </c:pt>
                <c:pt idx="50084">
                  <c:v>1.9063E-2</c:v>
                </c:pt>
                <c:pt idx="50085">
                  <c:v>2.9804199999999999E-2</c:v>
                </c:pt>
                <c:pt idx="50086">
                  <c:v>2.2424699999999999E-2</c:v>
                </c:pt>
                <c:pt idx="50087">
                  <c:v>1.82486E-2</c:v>
                </c:pt>
                <c:pt idx="50088">
                  <c:v>1.39112E-2</c:v>
                </c:pt>
                <c:pt idx="50089">
                  <c:v>7.4100499999999996E-3</c:v>
                </c:pt>
                <c:pt idx="50090">
                  <c:v>2.1973599999999999E-2</c:v>
                </c:pt>
                <c:pt idx="50091">
                  <c:v>2.51265E-2</c:v>
                </c:pt>
                <c:pt idx="50092">
                  <c:v>1.21803E-2</c:v>
                </c:pt>
                <c:pt idx="50093">
                  <c:v>1.3210299999999999E-2</c:v>
                </c:pt>
                <c:pt idx="50094">
                  <c:v>-5.5179599999999997E-3</c:v>
                </c:pt>
                <c:pt idx="50095">
                  <c:v>1.0396000000000001E-2</c:v>
                </c:pt>
                <c:pt idx="50096">
                  <c:v>2.2192E-2</c:v>
                </c:pt>
                <c:pt idx="50097">
                  <c:v>1.9056300000000002E-2</c:v>
                </c:pt>
                <c:pt idx="50098">
                  <c:v>1.50557E-2</c:v>
                </c:pt>
                <c:pt idx="50099">
                  <c:v>1.7250100000000001E-2</c:v>
                </c:pt>
                <c:pt idx="50100">
                  <c:v>1.1876100000000001E-2</c:v>
                </c:pt>
                <c:pt idx="50101">
                  <c:v>6.3657799999999997E-3</c:v>
                </c:pt>
                <c:pt idx="50102">
                  <c:v>1.2989000000000001E-2</c:v>
                </c:pt>
                <c:pt idx="50103">
                  <c:v>1.10378E-2</c:v>
                </c:pt>
                <c:pt idx="50104">
                  <c:v>1.19848E-2</c:v>
                </c:pt>
                <c:pt idx="50105">
                  <c:v>1.41048E-3</c:v>
                </c:pt>
                <c:pt idx="50106">
                  <c:v>-5.8669999999999998E-3</c:v>
                </c:pt>
                <c:pt idx="50107">
                  <c:v>8.9674000000000004E-3</c:v>
                </c:pt>
                <c:pt idx="50108">
                  <c:v>2.1219300000000002E-3</c:v>
                </c:pt>
                <c:pt idx="50109">
                  <c:v>8.5754400000000001E-3</c:v>
                </c:pt>
                <c:pt idx="50110">
                  <c:v>2.4557099999999998E-3</c:v>
                </c:pt>
                <c:pt idx="50111">
                  <c:v>-5.66483E-4</c:v>
                </c:pt>
                <c:pt idx="50112">
                  <c:v>9.2954600000000002E-3</c:v>
                </c:pt>
                <c:pt idx="50113">
                  <c:v>6.9351200000000003E-3</c:v>
                </c:pt>
                <c:pt idx="50114">
                  <c:v>4.9610100000000001E-3</c:v>
                </c:pt>
                <c:pt idx="50115">
                  <c:v>7.6560999999999999E-3</c:v>
                </c:pt>
                <c:pt idx="50116">
                  <c:v>8.1157699999999996E-4</c:v>
                </c:pt>
                <c:pt idx="50117">
                  <c:v>-5.7754499999999997E-3</c:v>
                </c:pt>
                <c:pt idx="50118">
                  <c:v>3.9129300000000002E-3</c:v>
                </c:pt>
                <c:pt idx="50119">
                  <c:v>1.3389599999999999E-3</c:v>
                </c:pt>
                <c:pt idx="50120">
                  <c:v>-1.7452200000000001E-4</c:v>
                </c:pt>
                <c:pt idx="50121">
                  <c:v>-1.31979E-2</c:v>
                </c:pt>
                <c:pt idx="50122">
                  <c:v>-6.7615500000000001E-4</c:v>
                </c:pt>
                <c:pt idx="50123">
                  <c:v>8.2664499999999998E-3</c:v>
                </c:pt>
                <c:pt idx="50124">
                  <c:v>-1.4161099999999999E-2</c:v>
                </c:pt>
                <c:pt idx="50125">
                  <c:v>-6.97136E-4</c:v>
                </c:pt>
                <c:pt idx="50126">
                  <c:v>3.2959E-3</c:v>
                </c:pt>
                <c:pt idx="50127">
                  <c:v>-9.8381000000000007E-3</c:v>
                </c:pt>
                <c:pt idx="50128">
                  <c:v>-7.3051500000000005E-4</c:v>
                </c:pt>
                <c:pt idx="50129">
                  <c:v>-1.5587800000000001E-2</c:v>
                </c:pt>
                <c:pt idx="50130">
                  <c:v>-9.8323799999999999E-4</c:v>
                </c:pt>
                <c:pt idx="50131">
                  <c:v>-1.64032E-3</c:v>
                </c:pt>
                <c:pt idx="50132">
                  <c:v>-2.06871E-2</c:v>
                </c:pt>
                <c:pt idx="50133">
                  <c:v>-1.3455399999999999E-2</c:v>
                </c:pt>
                <c:pt idx="50134">
                  <c:v>-1.1252399999999999E-2</c:v>
                </c:pt>
                <c:pt idx="50135">
                  <c:v>-8.3112700000000008E-3</c:v>
                </c:pt>
                <c:pt idx="50136">
                  <c:v>-7.49016E-3</c:v>
                </c:pt>
                <c:pt idx="50137">
                  <c:v>-2.3489000000000001E-3</c:v>
                </c:pt>
                <c:pt idx="50138">
                  <c:v>-1.8095E-2</c:v>
                </c:pt>
                <c:pt idx="50139">
                  <c:v>-1.32055E-2</c:v>
                </c:pt>
                <c:pt idx="50140">
                  <c:v>-1.3539300000000001E-2</c:v>
                </c:pt>
                <c:pt idx="50141">
                  <c:v>-9.0665799999999994E-3</c:v>
                </c:pt>
                <c:pt idx="50142">
                  <c:v>-1.16148E-2</c:v>
                </c:pt>
                <c:pt idx="50143">
                  <c:v>-3.65067E-3</c:v>
                </c:pt>
                <c:pt idx="50144">
                  <c:v>-4.5919400000000001E-3</c:v>
                </c:pt>
                <c:pt idx="50145">
                  <c:v>-3.6535299999999999E-3</c:v>
                </c:pt>
                <c:pt idx="50146">
                  <c:v>3.1957600000000002E-3</c:v>
                </c:pt>
                <c:pt idx="50147">
                  <c:v>-5.53131E-4</c:v>
                </c:pt>
                <c:pt idx="50148">
                  <c:v>7.1315800000000002E-3</c:v>
                </c:pt>
                <c:pt idx="50149">
                  <c:v>1.03407E-2</c:v>
                </c:pt>
                <c:pt idx="50150">
                  <c:v>7.0247699999999996E-3</c:v>
                </c:pt>
                <c:pt idx="50151">
                  <c:v>-7.0619599999999999E-3</c:v>
                </c:pt>
                <c:pt idx="50152">
                  <c:v>9.1419199999999996E-3</c:v>
                </c:pt>
                <c:pt idx="50153">
                  <c:v>6.5946599999999996E-3</c:v>
                </c:pt>
                <c:pt idx="50154">
                  <c:v>1.8851300000000001E-2</c:v>
                </c:pt>
                <c:pt idx="50155">
                  <c:v>1.61905E-2</c:v>
                </c:pt>
                <c:pt idx="50156">
                  <c:v>-6.4468399999999997E-4</c:v>
                </c:pt>
                <c:pt idx="50157">
                  <c:v>2.03524E-2</c:v>
                </c:pt>
                <c:pt idx="50158">
                  <c:v>6.2894800000000001E-3</c:v>
                </c:pt>
                <c:pt idx="50159">
                  <c:v>4.1913999999999996E-3</c:v>
                </c:pt>
                <c:pt idx="50160">
                  <c:v>1.20735E-3</c:v>
                </c:pt>
                <c:pt idx="50161">
                  <c:v>8.7242099999999996E-3</c:v>
                </c:pt>
                <c:pt idx="50162">
                  <c:v>-7.74956E-3</c:v>
                </c:pt>
                <c:pt idx="50163">
                  <c:v>-1.25237E-2</c:v>
                </c:pt>
                <c:pt idx="50164">
                  <c:v>3.6115600000000002E-3</c:v>
                </c:pt>
                <c:pt idx="50165">
                  <c:v>9.0208100000000006E-3</c:v>
                </c:pt>
                <c:pt idx="50166">
                  <c:v>1.6593900000000001E-4</c:v>
                </c:pt>
                <c:pt idx="50167">
                  <c:v>4.0512100000000004E-3</c:v>
                </c:pt>
                <c:pt idx="50168">
                  <c:v>-6.51455E-3</c:v>
                </c:pt>
                <c:pt idx="50169">
                  <c:v>-5.5789900000000005E-4</c:v>
                </c:pt>
                <c:pt idx="50170">
                  <c:v>-1.40095E-3</c:v>
                </c:pt>
                <c:pt idx="50171">
                  <c:v>7.9813000000000002E-3</c:v>
                </c:pt>
                <c:pt idx="50172">
                  <c:v>-9.6855199999999995E-3</c:v>
                </c:pt>
                <c:pt idx="50173">
                  <c:v>5.82695E-3</c:v>
                </c:pt>
                <c:pt idx="50174">
                  <c:v>-5.5141399999999998E-3</c:v>
                </c:pt>
                <c:pt idx="50175">
                  <c:v>1.1336300000000001E-2</c:v>
                </c:pt>
                <c:pt idx="50176">
                  <c:v>-1.0499999999999999E-3</c:v>
                </c:pt>
                <c:pt idx="50177">
                  <c:v>-3.9005300000000001E-3</c:v>
                </c:pt>
                <c:pt idx="50178">
                  <c:v>7.5559599999999996E-3</c:v>
                </c:pt>
                <c:pt idx="50179">
                  <c:v>-5.9480699999999997E-3</c:v>
                </c:pt>
                <c:pt idx="50180">
                  <c:v>1.0108899999999999E-4</c:v>
                </c:pt>
                <c:pt idx="50181">
                  <c:v>-2.6912699999999999E-3</c:v>
                </c:pt>
                <c:pt idx="50182">
                  <c:v>-8.2969700000000001E-4</c:v>
                </c:pt>
                <c:pt idx="50183">
                  <c:v>2.3336400000000001E-3</c:v>
                </c:pt>
                <c:pt idx="50184">
                  <c:v>-1.74522E-3</c:v>
                </c:pt>
                <c:pt idx="50185">
                  <c:v>1.1320099999999999E-3</c:v>
                </c:pt>
                <c:pt idx="50186">
                  <c:v>-2.9516199999999999E-3</c:v>
                </c:pt>
                <c:pt idx="50187">
                  <c:v>-2.1038099999999998E-3</c:v>
                </c:pt>
                <c:pt idx="50188">
                  <c:v>6.5336200000000004E-3</c:v>
                </c:pt>
                <c:pt idx="50189">
                  <c:v>5.8164599999999999E-3</c:v>
                </c:pt>
                <c:pt idx="50190">
                  <c:v>-3.7107500000000001E-3</c:v>
                </c:pt>
                <c:pt idx="50191">
                  <c:v>8.3827999999999995E-4</c:v>
                </c:pt>
                <c:pt idx="50192">
                  <c:v>-9.8228500000000006E-4</c:v>
                </c:pt>
                <c:pt idx="50193">
                  <c:v>-7.5139999999999998E-3</c:v>
                </c:pt>
                <c:pt idx="50194" formatCode="0.00E+00">
                  <c:v>-1.43051E-5</c:v>
                </c:pt>
                <c:pt idx="50195">
                  <c:v>-3.8223300000000001E-3</c:v>
                </c:pt>
                <c:pt idx="50196">
                  <c:v>-1.19305E-2</c:v>
                </c:pt>
                <c:pt idx="50197">
                  <c:v>-1.5209200000000001E-2</c:v>
                </c:pt>
                <c:pt idx="50198">
                  <c:v>-1.4005699999999999E-2</c:v>
                </c:pt>
                <c:pt idx="50199">
                  <c:v>-1.6365100000000001E-3</c:v>
                </c:pt>
                <c:pt idx="50200">
                  <c:v>-1.7767E-3</c:v>
                </c:pt>
                <c:pt idx="50201">
                  <c:v>-4.9381299999999998E-3</c:v>
                </c:pt>
                <c:pt idx="50202">
                  <c:v>-1.5457200000000001E-2</c:v>
                </c:pt>
                <c:pt idx="50203">
                  <c:v>-1.3928400000000001E-2</c:v>
                </c:pt>
                <c:pt idx="50204">
                  <c:v>-1.4767600000000001E-2</c:v>
                </c:pt>
                <c:pt idx="50205">
                  <c:v>-3.25212E-2</c:v>
                </c:pt>
                <c:pt idx="50206">
                  <c:v>-1.9029600000000001E-2</c:v>
                </c:pt>
                <c:pt idx="50207">
                  <c:v>-2.03342E-2</c:v>
                </c:pt>
                <c:pt idx="50208">
                  <c:v>-1.00746E-2</c:v>
                </c:pt>
                <c:pt idx="50209">
                  <c:v>-1.39256E-2</c:v>
                </c:pt>
                <c:pt idx="50210">
                  <c:v>-2.4395900000000002E-2</c:v>
                </c:pt>
                <c:pt idx="50211">
                  <c:v>-5.0525700000000002E-3</c:v>
                </c:pt>
                <c:pt idx="50212">
                  <c:v>-1.6022700000000001E-2</c:v>
                </c:pt>
                <c:pt idx="50213">
                  <c:v>-7.0533799999999997E-3</c:v>
                </c:pt>
                <c:pt idx="50214">
                  <c:v>-1.5659300000000001E-2</c:v>
                </c:pt>
                <c:pt idx="50215">
                  <c:v>-1.6511000000000001E-2</c:v>
                </c:pt>
                <c:pt idx="50216">
                  <c:v>-1.0537100000000001E-2</c:v>
                </c:pt>
                <c:pt idx="50217">
                  <c:v>-3.3613200000000003E-2</c:v>
                </c:pt>
                <c:pt idx="50218">
                  <c:v>-2.0628000000000001E-2</c:v>
                </c:pt>
                <c:pt idx="50219">
                  <c:v>-1.8355400000000001E-2</c:v>
                </c:pt>
                <c:pt idx="50220">
                  <c:v>-1.82066E-2</c:v>
                </c:pt>
                <c:pt idx="50221">
                  <c:v>-1.82848E-2</c:v>
                </c:pt>
                <c:pt idx="50222">
                  <c:v>-2.3124700000000002E-2</c:v>
                </c:pt>
                <c:pt idx="50223">
                  <c:v>-1.4234500000000001E-2</c:v>
                </c:pt>
                <c:pt idx="50224">
                  <c:v>-2.03476E-2</c:v>
                </c:pt>
                <c:pt idx="50225">
                  <c:v>-2.9645899999999999E-2</c:v>
                </c:pt>
                <c:pt idx="50226">
                  <c:v>-2.2684099999999999E-2</c:v>
                </c:pt>
                <c:pt idx="50227">
                  <c:v>-1.8176999999999999E-2</c:v>
                </c:pt>
                <c:pt idx="50228">
                  <c:v>-2.48775E-2</c:v>
                </c:pt>
                <c:pt idx="50229">
                  <c:v>-2.4671599999999998E-2</c:v>
                </c:pt>
                <c:pt idx="50230">
                  <c:v>-2.8954500000000001E-2</c:v>
                </c:pt>
                <c:pt idx="50231">
                  <c:v>-1.34258E-2</c:v>
                </c:pt>
                <c:pt idx="50232">
                  <c:v>-1.9694300000000001E-2</c:v>
                </c:pt>
                <c:pt idx="50233">
                  <c:v>-3.0301999999999999E-2</c:v>
                </c:pt>
                <c:pt idx="50234">
                  <c:v>-2.7571700000000001E-2</c:v>
                </c:pt>
                <c:pt idx="50235">
                  <c:v>-3.4782399999999998E-2</c:v>
                </c:pt>
                <c:pt idx="50236">
                  <c:v>-3.35178E-2</c:v>
                </c:pt>
                <c:pt idx="50237">
                  <c:v>-4.0698100000000001E-2</c:v>
                </c:pt>
                <c:pt idx="50238">
                  <c:v>-3.48387E-2</c:v>
                </c:pt>
                <c:pt idx="50239">
                  <c:v>-1.9799199999999999E-2</c:v>
                </c:pt>
                <c:pt idx="50240">
                  <c:v>-2.9058500000000001E-2</c:v>
                </c:pt>
                <c:pt idx="50241">
                  <c:v>-3.22514E-2</c:v>
                </c:pt>
                <c:pt idx="50242">
                  <c:v>-2.69432E-2</c:v>
                </c:pt>
                <c:pt idx="50243">
                  <c:v>-3.8645699999999998E-2</c:v>
                </c:pt>
                <c:pt idx="50244">
                  <c:v>-2.9307400000000001E-2</c:v>
                </c:pt>
                <c:pt idx="50245">
                  <c:v>-3.9828299999999997E-2</c:v>
                </c:pt>
                <c:pt idx="50246">
                  <c:v>-3.0301100000000001E-2</c:v>
                </c:pt>
                <c:pt idx="50247">
                  <c:v>-3.2113099999999999E-2</c:v>
                </c:pt>
                <c:pt idx="50248">
                  <c:v>-3.3336600000000001E-2</c:v>
                </c:pt>
                <c:pt idx="50249">
                  <c:v>-3.69062E-2</c:v>
                </c:pt>
                <c:pt idx="50250">
                  <c:v>-2.9304500000000001E-2</c:v>
                </c:pt>
                <c:pt idx="50251">
                  <c:v>-2.3522399999999999E-2</c:v>
                </c:pt>
                <c:pt idx="50252">
                  <c:v>-2.9390300000000001E-2</c:v>
                </c:pt>
                <c:pt idx="50253">
                  <c:v>-1.56536E-2</c:v>
                </c:pt>
                <c:pt idx="50254">
                  <c:v>-3.8574200000000003E-2</c:v>
                </c:pt>
                <c:pt idx="50255">
                  <c:v>-2.3485200000000001E-2</c:v>
                </c:pt>
                <c:pt idx="50256">
                  <c:v>-3.7215199999999997E-2</c:v>
                </c:pt>
                <c:pt idx="50257">
                  <c:v>-2.7450599999999999E-2</c:v>
                </c:pt>
                <c:pt idx="50258">
                  <c:v>-4.1289300000000001E-2</c:v>
                </c:pt>
                <c:pt idx="50259">
                  <c:v>-2.2719400000000001E-2</c:v>
                </c:pt>
                <c:pt idx="50260">
                  <c:v>-3.2529799999999998E-2</c:v>
                </c:pt>
                <c:pt idx="50261">
                  <c:v>-2.7945500000000002E-2</c:v>
                </c:pt>
                <c:pt idx="50262">
                  <c:v>-1.7109900000000001E-2</c:v>
                </c:pt>
                <c:pt idx="50263">
                  <c:v>-2.2003200000000001E-2</c:v>
                </c:pt>
                <c:pt idx="50264">
                  <c:v>-3.2262800000000001E-2</c:v>
                </c:pt>
                <c:pt idx="50265">
                  <c:v>-2.3576699999999999E-2</c:v>
                </c:pt>
                <c:pt idx="50266">
                  <c:v>-2.3140899999999999E-2</c:v>
                </c:pt>
                <c:pt idx="50267">
                  <c:v>-1.1981E-2</c:v>
                </c:pt>
                <c:pt idx="50268">
                  <c:v>-2.3085600000000001E-2</c:v>
                </c:pt>
                <c:pt idx="50269">
                  <c:v>-2.0153000000000001E-2</c:v>
                </c:pt>
                <c:pt idx="50270">
                  <c:v>-2.4252900000000001E-2</c:v>
                </c:pt>
                <c:pt idx="50271">
                  <c:v>-3.92857E-2</c:v>
                </c:pt>
                <c:pt idx="50272">
                  <c:v>-2.2559200000000001E-2</c:v>
                </c:pt>
                <c:pt idx="50273">
                  <c:v>-2.2120500000000001E-2</c:v>
                </c:pt>
                <c:pt idx="50274">
                  <c:v>-1.85547E-2</c:v>
                </c:pt>
                <c:pt idx="50275">
                  <c:v>-3.07674E-2</c:v>
                </c:pt>
                <c:pt idx="50276">
                  <c:v>-2.0232199999999999E-2</c:v>
                </c:pt>
                <c:pt idx="50277">
                  <c:v>-2.1858200000000001E-2</c:v>
                </c:pt>
                <c:pt idx="50278">
                  <c:v>-1.5455200000000001E-2</c:v>
                </c:pt>
                <c:pt idx="50279">
                  <c:v>-2.25735E-2</c:v>
                </c:pt>
                <c:pt idx="50280">
                  <c:v>-8.3770800000000003E-3</c:v>
                </c:pt>
                <c:pt idx="50281">
                  <c:v>-2.2593499999999999E-2</c:v>
                </c:pt>
                <c:pt idx="50282">
                  <c:v>-1.6575800000000002E-2</c:v>
                </c:pt>
                <c:pt idx="50283">
                  <c:v>-2.72541E-2</c:v>
                </c:pt>
                <c:pt idx="50284">
                  <c:v>-2.33288E-2</c:v>
                </c:pt>
                <c:pt idx="50285">
                  <c:v>-2.1809599999999998E-2</c:v>
                </c:pt>
                <c:pt idx="50286">
                  <c:v>-1.6379399999999999E-2</c:v>
                </c:pt>
                <c:pt idx="50287">
                  <c:v>-1.93615E-2</c:v>
                </c:pt>
                <c:pt idx="50288">
                  <c:v>-2.02513E-2</c:v>
                </c:pt>
                <c:pt idx="50289">
                  <c:v>-1.40915E-2</c:v>
                </c:pt>
                <c:pt idx="50290">
                  <c:v>-1.30692E-2</c:v>
                </c:pt>
                <c:pt idx="50291">
                  <c:v>-8.8539099999999996E-3</c:v>
                </c:pt>
                <c:pt idx="50292">
                  <c:v>-1.8288599999999999E-2</c:v>
                </c:pt>
                <c:pt idx="50293">
                  <c:v>-1.88141E-2</c:v>
                </c:pt>
                <c:pt idx="50294">
                  <c:v>-1.44339E-2</c:v>
                </c:pt>
                <c:pt idx="50295">
                  <c:v>-1.3409600000000001E-2</c:v>
                </c:pt>
                <c:pt idx="50296">
                  <c:v>-1.0052699999999999E-2</c:v>
                </c:pt>
                <c:pt idx="50297">
                  <c:v>-2.4930999999999998E-2</c:v>
                </c:pt>
                <c:pt idx="50298">
                  <c:v>-1.5022300000000001E-2</c:v>
                </c:pt>
                <c:pt idx="50299">
                  <c:v>-2.0853E-2</c:v>
                </c:pt>
                <c:pt idx="50300">
                  <c:v>-4.6091099999999996E-3</c:v>
                </c:pt>
                <c:pt idx="50301">
                  <c:v>-1.5051800000000001E-2</c:v>
                </c:pt>
                <c:pt idx="50302">
                  <c:v>-1.3557400000000001E-2</c:v>
                </c:pt>
                <c:pt idx="50303">
                  <c:v>-1.25065E-2</c:v>
                </c:pt>
                <c:pt idx="50304">
                  <c:v>-1.2090699999999999E-2</c:v>
                </c:pt>
                <c:pt idx="50305">
                  <c:v>-1.9854500000000001E-2</c:v>
                </c:pt>
                <c:pt idx="50306">
                  <c:v>-2.27528E-2</c:v>
                </c:pt>
                <c:pt idx="50307">
                  <c:v>-1.9119299999999999E-2</c:v>
                </c:pt>
                <c:pt idx="50308">
                  <c:v>-1.5908200000000001E-2</c:v>
                </c:pt>
                <c:pt idx="50309">
                  <c:v>-8.8396099999999995E-3</c:v>
                </c:pt>
                <c:pt idx="50310">
                  <c:v>-9.7980500000000009E-3</c:v>
                </c:pt>
                <c:pt idx="50311">
                  <c:v>-1.39236E-2</c:v>
                </c:pt>
                <c:pt idx="50312">
                  <c:v>-1.9528400000000001E-2</c:v>
                </c:pt>
                <c:pt idx="50313">
                  <c:v>-2.29731E-2</c:v>
                </c:pt>
                <c:pt idx="50314">
                  <c:v>-2.0361899999999999E-2</c:v>
                </c:pt>
                <c:pt idx="50315">
                  <c:v>-1.9141200000000001E-2</c:v>
                </c:pt>
                <c:pt idx="50316">
                  <c:v>-1.77889E-2</c:v>
                </c:pt>
                <c:pt idx="50317">
                  <c:v>-3.2778700000000001E-2</c:v>
                </c:pt>
                <c:pt idx="50318">
                  <c:v>-4.3510399999999998E-2</c:v>
                </c:pt>
                <c:pt idx="50319">
                  <c:v>-2.7946499999999999E-2</c:v>
                </c:pt>
                <c:pt idx="50320">
                  <c:v>-2.38686E-2</c:v>
                </c:pt>
                <c:pt idx="50321">
                  <c:v>-2.88887E-2</c:v>
                </c:pt>
                <c:pt idx="50322">
                  <c:v>-1.9738200000000001E-2</c:v>
                </c:pt>
                <c:pt idx="50323">
                  <c:v>-1.75266E-2</c:v>
                </c:pt>
                <c:pt idx="50324">
                  <c:v>-2.98824E-2</c:v>
                </c:pt>
                <c:pt idx="50325">
                  <c:v>-3.2233199999999997E-2</c:v>
                </c:pt>
                <c:pt idx="50326">
                  <c:v>-2.6114499999999999E-2</c:v>
                </c:pt>
                <c:pt idx="50327">
                  <c:v>-1.73788E-2</c:v>
                </c:pt>
                <c:pt idx="50328">
                  <c:v>-1.27335E-2</c:v>
                </c:pt>
                <c:pt idx="50329">
                  <c:v>-2.3311599999999998E-2</c:v>
                </c:pt>
                <c:pt idx="50330">
                  <c:v>-3.0719799999999998E-2</c:v>
                </c:pt>
                <c:pt idx="50331">
                  <c:v>-2.2611599999999999E-2</c:v>
                </c:pt>
                <c:pt idx="50332">
                  <c:v>-1.0384600000000001E-2</c:v>
                </c:pt>
                <c:pt idx="50333">
                  <c:v>-1.6881E-2</c:v>
                </c:pt>
                <c:pt idx="50334">
                  <c:v>-2.5607100000000001E-2</c:v>
                </c:pt>
                <c:pt idx="50335">
                  <c:v>-3.7009199999999999E-2</c:v>
                </c:pt>
                <c:pt idx="50336">
                  <c:v>-2.3385E-2</c:v>
                </c:pt>
                <c:pt idx="50337">
                  <c:v>-2.2509600000000001E-2</c:v>
                </c:pt>
                <c:pt idx="50338">
                  <c:v>-2.0437199999999999E-2</c:v>
                </c:pt>
                <c:pt idx="50339">
                  <c:v>-3.0332600000000001E-2</c:v>
                </c:pt>
                <c:pt idx="50340">
                  <c:v>-1.9181299999999998E-2</c:v>
                </c:pt>
                <c:pt idx="50341">
                  <c:v>-2.52771E-2</c:v>
                </c:pt>
                <c:pt idx="50342">
                  <c:v>-4.1004199999999998E-2</c:v>
                </c:pt>
                <c:pt idx="50343">
                  <c:v>-3.0688300000000002E-2</c:v>
                </c:pt>
                <c:pt idx="50344">
                  <c:v>-2.8266900000000001E-2</c:v>
                </c:pt>
                <c:pt idx="50345">
                  <c:v>-3.3212699999999998E-2</c:v>
                </c:pt>
                <c:pt idx="50346">
                  <c:v>-2.3298300000000001E-2</c:v>
                </c:pt>
                <c:pt idx="50347">
                  <c:v>-3.4149199999999998E-2</c:v>
                </c:pt>
                <c:pt idx="50348">
                  <c:v>-3.3065799999999999E-2</c:v>
                </c:pt>
                <c:pt idx="50349">
                  <c:v>-3.2692899999999997E-2</c:v>
                </c:pt>
                <c:pt idx="50350">
                  <c:v>-2.52666E-2</c:v>
                </c:pt>
                <c:pt idx="50351">
                  <c:v>-2.29521E-2</c:v>
                </c:pt>
                <c:pt idx="50352">
                  <c:v>-3.0727399999999998E-2</c:v>
                </c:pt>
                <c:pt idx="50353">
                  <c:v>-3.0260100000000002E-2</c:v>
                </c:pt>
                <c:pt idx="50354">
                  <c:v>-3.0042599999999999E-2</c:v>
                </c:pt>
                <c:pt idx="50355">
                  <c:v>-1.9781099999999999E-2</c:v>
                </c:pt>
                <c:pt idx="50356">
                  <c:v>-2.8239299999999998E-2</c:v>
                </c:pt>
                <c:pt idx="50357">
                  <c:v>-3.1516099999999998E-2</c:v>
                </c:pt>
                <c:pt idx="50358">
                  <c:v>-2.08244E-2</c:v>
                </c:pt>
                <c:pt idx="50359">
                  <c:v>-2.5511699999999998E-2</c:v>
                </c:pt>
                <c:pt idx="50360">
                  <c:v>-2.8191600000000001E-2</c:v>
                </c:pt>
                <c:pt idx="50361">
                  <c:v>-2.0309399999999998E-2</c:v>
                </c:pt>
                <c:pt idx="50362">
                  <c:v>-2.9174800000000001E-2</c:v>
                </c:pt>
                <c:pt idx="50363">
                  <c:v>-2.3085600000000001E-2</c:v>
                </c:pt>
                <c:pt idx="50364">
                  <c:v>-2.9848099999999999E-2</c:v>
                </c:pt>
                <c:pt idx="50365">
                  <c:v>-1.9735300000000001E-2</c:v>
                </c:pt>
                <c:pt idx="50366">
                  <c:v>-1.85261E-2</c:v>
                </c:pt>
                <c:pt idx="50367">
                  <c:v>-8.9788400000000001E-3</c:v>
                </c:pt>
                <c:pt idx="50368">
                  <c:v>-1.8251400000000001E-2</c:v>
                </c:pt>
                <c:pt idx="50369">
                  <c:v>-1.8176100000000001E-2</c:v>
                </c:pt>
                <c:pt idx="50370">
                  <c:v>-3.2045400000000002E-2</c:v>
                </c:pt>
                <c:pt idx="50371">
                  <c:v>-1.4279399999999999E-2</c:v>
                </c:pt>
                <c:pt idx="50372">
                  <c:v>-3.0139900000000001E-2</c:v>
                </c:pt>
                <c:pt idx="50373">
                  <c:v>-1.80407E-2</c:v>
                </c:pt>
                <c:pt idx="50374">
                  <c:v>-3.0818000000000002E-2</c:v>
                </c:pt>
                <c:pt idx="50375">
                  <c:v>-3.3745799999999999E-2</c:v>
                </c:pt>
                <c:pt idx="50376">
                  <c:v>-2.5437399999999999E-2</c:v>
                </c:pt>
                <c:pt idx="50377">
                  <c:v>-1.9909900000000001E-2</c:v>
                </c:pt>
                <c:pt idx="50378">
                  <c:v>-1.35517E-2</c:v>
                </c:pt>
                <c:pt idx="50379">
                  <c:v>-1.47943E-2</c:v>
                </c:pt>
                <c:pt idx="50380">
                  <c:v>-1.7916700000000001E-2</c:v>
                </c:pt>
                <c:pt idx="50381">
                  <c:v>-1.6674000000000001E-2</c:v>
                </c:pt>
                <c:pt idx="50382">
                  <c:v>-2.0155900000000001E-2</c:v>
                </c:pt>
                <c:pt idx="50383">
                  <c:v>-3.2598500000000002E-2</c:v>
                </c:pt>
                <c:pt idx="50384">
                  <c:v>-1.75505E-2</c:v>
                </c:pt>
                <c:pt idx="50385">
                  <c:v>-9.5519999999999997E-3</c:v>
                </c:pt>
                <c:pt idx="50386">
                  <c:v>-6.1674099999999999E-3</c:v>
                </c:pt>
                <c:pt idx="50387">
                  <c:v>-2.00748E-2</c:v>
                </c:pt>
                <c:pt idx="50388">
                  <c:v>-1.96934E-2</c:v>
                </c:pt>
                <c:pt idx="50389">
                  <c:v>-1.64423E-2</c:v>
                </c:pt>
                <c:pt idx="50390">
                  <c:v>-1.56975E-3</c:v>
                </c:pt>
                <c:pt idx="50391">
                  <c:v>-2.3266800000000001E-2</c:v>
                </c:pt>
                <c:pt idx="50392">
                  <c:v>-5.1097900000000003E-3</c:v>
                </c:pt>
                <c:pt idx="50393">
                  <c:v>-2.0159699999999999E-2</c:v>
                </c:pt>
                <c:pt idx="50394">
                  <c:v>-1.4452E-2</c:v>
                </c:pt>
                <c:pt idx="50395">
                  <c:v>-1.2094499999999999E-2</c:v>
                </c:pt>
                <c:pt idx="50396">
                  <c:v>-2.4492300000000002E-2</c:v>
                </c:pt>
                <c:pt idx="50397">
                  <c:v>-1.44577E-2</c:v>
                </c:pt>
                <c:pt idx="50398">
                  <c:v>-7.6141400000000001E-3</c:v>
                </c:pt>
                <c:pt idx="50399">
                  <c:v>-7.0467000000000004E-3</c:v>
                </c:pt>
                <c:pt idx="50400">
                  <c:v>-1.11132E-2</c:v>
                </c:pt>
                <c:pt idx="50401">
                  <c:v>-9.5081300000000001E-3</c:v>
                </c:pt>
                <c:pt idx="50402">
                  <c:v>-3.6411299999999998E-3</c:v>
                </c:pt>
                <c:pt idx="50403">
                  <c:v>-1.8201800000000001E-2</c:v>
                </c:pt>
                <c:pt idx="50404">
                  <c:v>-1.5480000000000001E-2</c:v>
                </c:pt>
                <c:pt idx="50405">
                  <c:v>-7.74765E-3</c:v>
                </c:pt>
                <c:pt idx="50406">
                  <c:v>-9.4394700000000002E-3</c:v>
                </c:pt>
                <c:pt idx="50407">
                  <c:v>-7.5693100000000001E-3</c:v>
                </c:pt>
                <c:pt idx="50408">
                  <c:v>-6.4248999999999999E-3</c:v>
                </c:pt>
                <c:pt idx="50409">
                  <c:v>-2.0247500000000002E-2</c:v>
                </c:pt>
                <c:pt idx="50410">
                  <c:v>-7.5798000000000003E-3</c:v>
                </c:pt>
                <c:pt idx="50411">
                  <c:v>1.5068099999999999E-3</c:v>
                </c:pt>
                <c:pt idx="50412">
                  <c:v>-9.0599099999999998E-4</c:v>
                </c:pt>
                <c:pt idx="50413">
                  <c:v>-6.7520100000000001E-3</c:v>
                </c:pt>
                <c:pt idx="50414">
                  <c:v>-5.8155100000000003E-3</c:v>
                </c:pt>
                <c:pt idx="50415">
                  <c:v>-2.1064800000000002E-2</c:v>
                </c:pt>
                <c:pt idx="50416">
                  <c:v>-1.38607E-2</c:v>
                </c:pt>
                <c:pt idx="50417">
                  <c:v>-1.4925000000000001E-2</c:v>
                </c:pt>
                <c:pt idx="50418">
                  <c:v>3.7517499999999999E-3</c:v>
                </c:pt>
                <c:pt idx="50419">
                  <c:v>-8.7213499999999992E-3</c:v>
                </c:pt>
                <c:pt idx="50420">
                  <c:v>-4.9591100000000003E-4</c:v>
                </c:pt>
                <c:pt idx="50421">
                  <c:v>-1.8508899999999998E-2</c:v>
                </c:pt>
                <c:pt idx="50422">
                  <c:v>-1.13258E-2</c:v>
                </c:pt>
                <c:pt idx="50423">
                  <c:v>-5.0878499999999997E-3</c:v>
                </c:pt>
                <c:pt idx="50424">
                  <c:v>9.2048600000000005E-3</c:v>
                </c:pt>
                <c:pt idx="50425">
                  <c:v>-1.17588E-3</c:v>
                </c:pt>
                <c:pt idx="50426">
                  <c:v>-3.9005300000000001E-3</c:v>
                </c:pt>
                <c:pt idx="50427">
                  <c:v>-1.22881E-2</c:v>
                </c:pt>
                <c:pt idx="50428">
                  <c:v>3.88145E-4</c:v>
                </c:pt>
                <c:pt idx="50429">
                  <c:v>6.0319900000000001E-3</c:v>
                </c:pt>
                <c:pt idx="50430">
                  <c:v>-3.1318700000000001E-3</c:v>
                </c:pt>
                <c:pt idx="50431">
                  <c:v>9.8829299999999998E-3</c:v>
                </c:pt>
                <c:pt idx="50432">
                  <c:v>-1.00451E-2</c:v>
                </c:pt>
                <c:pt idx="50433">
                  <c:v>4.4774999999999997E-3</c:v>
                </c:pt>
                <c:pt idx="50434">
                  <c:v>-8.8872900000000008E-3</c:v>
                </c:pt>
                <c:pt idx="50435">
                  <c:v>-2.1686600000000002E-3</c:v>
                </c:pt>
                <c:pt idx="50436">
                  <c:v>-5.1889400000000004E-3</c:v>
                </c:pt>
                <c:pt idx="50437">
                  <c:v>-3.8061100000000001E-3</c:v>
                </c:pt>
                <c:pt idx="50438">
                  <c:v>-9.1600399999999995E-3</c:v>
                </c:pt>
                <c:pt idx="50439">
                  <c:v>-5.2137399999999997E-3</c:v>
                </c:pt>
                <c:pt idx="50440">
                  <c:v>6.5870299999999998E-3</c:v>
                </c:pt>
                <c:pt idx="50441">
                  <c:v>5.4073299999999995E-4</c:v>
                </c:pt>
                <c:pt idx="50442">
                  <c:v>-5.1565200000000004E-3</c:v>
                </c:pt>
                <c:pt idx="50443">
                  <c:v>-1.7264399999999999E-2</c:v>
                </c:pt>
                <c:pt idx="50444">
                  <c:v>-1.8067400000000001E-2</c:v>
                </c:pt>
                <c:pt idx="50445">
                  <c:v>-3.8480799999999998E-3</c:v>
                </c:pt>
                <c:pt idx="50446">
                  <c:v>-7.4539200000000002E-3</c:v>
                </c:pt>
                <c:pt idx="50447">
                  <c:v>-6.3047399999999997E-3</c:v>
                </c:pt>
                <c:pt idx="50448">
                  <c:v>-3.8633299999999999E-3</c:v>
                </c:pt>
                <c:pt idx="50449">
                  <c:v>-1.14317E-2</c:v>
                </c:pt>
                <c:pt idx="50450">
                  <c:v>-2.1326100000000001E-2</c:v>
                </c:pt>
                <c:pt idx="50451">
                  <c:v>-7.0419300000000001E-3</c:v>
                </c:pt>
                <c:pt idx="50452">
                  <c:v>-1.54524E-2</c:v>
                </c:pt>
                <c:pt idx="50453">
                  <c:v>-8.0690399999999995E-3</c:v>
                </c:pt>
                <c:pt idx="50454">
                  <c:v>-9.89342E-3</c:v>
                </c:pt>
                <c:pt idx="50455">
                  <c:v>-1.39265E-2</c:v>
                </c:pt>
                <c:pt idx="50456">
                  <c:v>-1.13258E-2</c:v>
                </c:pt>
                <c:pt idx="50457">
                  <c:v>-1.42527E-2</c:v>
                </c:pt>
                <c:pt idx="50458">
                  <c:v>4.8570599999999998E-3</c:v>
                </c:pt>
                <c:pt idx="50459">
                  <c:v>-1.41697E-2</c:v>
                </c:pt>
                <c:pt idx="50460">
                  <c:v>-1.27172E-2</c:v>
                </c:pt>
                <c:pt idx="50461">
                  <c:v>-2.02122E-2</c:v>
                </c:pt>
                <c:pt idx="50462">
                  <c:v>-6.1426199999999997E-3</c:v>
                </c:pt>
                <c:pt idx="50463">
                  <c:v>4.3554300000000004E-3</c:v>
                </c:pt>
                <c:pt idx="50464">
                  <c:v>-1.7102200000000001E-2</c:v>
                </c:pt>
                <c:pt idx="50465">
                  <c:v>3.4923599999999999E-3</c:v>
                </c:pt>
                <c:pt idx="50466">
                  <c:v>-9.3803399999999992E-3</c:v>
                </c:pt>
                <c:pt idx="50467">
                  <c:v>-1.72138E-3</c:v>
                </c:pt>
                <c:pt idx="50468">
                  <c:v>-1.2784E-2</c:v>
                </c:pt>
                <c:pt idx="50469">
                  <c:v>-7.1706799999999996E-3</c:v>
                </c:pt>
                <c:pt idx="50470">
                  <c:v>1.6109499999999999E-2</c:v>
                </c:pt>
                <c:pt idx="50471">
                  <c:v>-1.09529E-2</c:v>
                </c:pt>
                <c:pt idx="50472">
                  <c:v>-1.3625099999999999E-2</c:v>
                </c:pt>
                <c:pt idx="50473">
                  <c:v>-1.3686200000000001E-2</c:v>
                </c:pt>
                <c:pt idx="50474">
                  <c:v>-1.3708100000000001E-2</c:v>
                </c:pt>
                <c:pt idx="50475">
                  <c:v>-2.20871E-3</c:v>
                </c:pt>
                <c:pt idx="50476">
                  <c:v>3.0040700000000002E-3</c:v>
                </c:pt>
                <c:pt idx="50477">
                  <c:v>3.0660599999999998E-3</c:v>
                </c:pt>
                <c:pt idx="50478">
                  <c:v>-5.1937099999999998E-3</c:v>
                </c:pt>
                <c:pt idx="50479">
                  <c:v>-6.3591000000000003E-3</c:v>
                </c:pt>
                <c:pt idx="50480">
                  <c:v>-1.8711100000000001E-2</c:v>
                </c:pt>
                <c:pt idx="50481">
                  <c:v>-8.3990100000000002E-3</c:v>
                </c:pt>
                <c:pt idx="50482">
                  <c:v>-2.0524000000000001E-2</c:v>
                </c:pt>
                <c:pt idx="50483">
                  <c:v>-2.3832300000000001E-3</c:v>
                </c:pt>
                <c:pt idx="50484">
                  <c:v>-6.1826700000000004E-3</c:v>
                </c:pt>
                <c:pt idx="50485">
                  <c:v>-5.8422099999999996E-3</c:v>
                </c:pt>
                <c:pt idx="50486">
                  <c:v>-1.06201E-2</c:v>
                </c:pt>
                <c:pt idx="50487">
                  <c:v>8.7947800000000003E-3</c:v>
                </c:pt>
                <c:pt idx="50488">
                  <c:v>-1.09138E-2</c:v>
                </c:pt>
                <c:pt idx="50489">
                  <c:v>-1.1745500000000001E-2</c:v>
                </c:pt>
                <c:pt idx="50490">
                  <c:v>-4.1933099999999996E-3</c:v>
                </c:pt>
                <c:pt idx="50491">
                  <c:v>-3.6773700000000001E-3</c:v>
                </c:pt>
                <c:pt idx="50492">
                  <c:v>-1.19238E-2</c:v>
                </c:pt>
                <c:pt idx="50493">
                  <c:v>-1.36805E-2</c:v>
                </c:pt>
                <c:pt idx="50494">
                  <c:v>-4.19426E-3</c:v>
                </c:pt>
                <c:pt idx="50495">
                  <c:v>-7.4024199999999998E-3</c:v>
                </c:pt>
                <c:pt idx="50496">
                  <c:v>7.1029700000000001E-3</c:v>
                </c:pt>
                <c:pt idx="50497">
                  <c:v>-1.32809E-2</c:v>
                </c:pt>
                <c:pt idx="50498">
                  <c:v>-1.0796500000000001E-2</c:v>
                </c:pt>
                <c:pt idx="50499">
                  <c:v>-8.0070499999999999E-3</c:v>
                </c:pt>
                <c:pt idx="50500">
                  <c:v>-8.5859300000000003E-3</c:v>
                </c:pt>
                <c:pt idx="50501">
                  <c:v>1.5907300000000001E-3</c:v>
                </c:pt>
                <c:pt idx="50502">
                  <c:v>-3.0546200000000001E-3</c:v>
                </c:pt>
                <c:pt idx="50503">
                  <c:v>-1.3117800000000001E-2</c:v>
                </c:pt>
                <c:pt idx="50504">
                  <c:v>3.42655E-3</c:v>
                </c:pt>
                <c:pt idx="50505">
                  <c:v>-1.5966399999999999E-2</c:v>
                </c:pt>
                <c:pt idx="50506">
                  <c:v>-6.0176800000000001E-3</c:v>
                </c:pt>
                <c:pt idx="50507">
                  <c:v>-1.6448999999999998E-2</c:v>
                </c:pt>
                <c:pt idx="50508">
                  <c:v>-1.40009E-2</c:v>
                </c:pt>
                <c:pt idx="50509">
                  <c:v>-4.6930299999999999E-3</c:v>
                </c:pt>
                <c:pt idx="50510">
                  <c:v>-8.564E-4</c:v>
                </c:pt>
                <c:pt idx="50511">
                  <c:v>-1.8158E-3</c:v>
                </c:pt>
                <c:pt idx="50512">
                  <c:v>-1.27983E-3</c:v>
                </c:pt>
                <c:pt idx="50513">
                  <c:v>-7.1182299999999997E-3</c:v>
                </c:pt>
                <c:pt idx="50514">
                  <c:v>-7.68471E-3</c:v>
                </c:pt>
                <c:pt idx="50515">
                  <c:v>-1.7309199999999999E-3</c:v>
                </c:pt>
                <c:pt idx="50516">
                  <c:v>-5.0353999999999998E-3</c:v>
                </c:pt>
                <c:pt idx="50517">
                  <c:v>6.1893500000000004E-4</c:v>
                </c:pt>
                <c:pt idx="50518">
                  <c:v>-9.1543200000000005E-3</c:v>
                </c:pt>
                <c:pt idx="50519">
                  <c:v>-8.5382500000000007E-3</c:v>
                </c:pt>
                <c:pt idx="50520">
                  <c:v>6.4430199999999998E-3</c:v>
                </c:pt>
                <c:pt idx="50521">
                  <c:v>-1.9645700000000001E-3</c:v>
                </c:pt>
                <c:pt idx="50522">
                  <c:v>-8.2263900000000001E-3</c:v>
                </c:pt>
                <c:pt idx="50523">
                  <c:v>-7.7142699999999996E-3</c:v>
                </c:pt>
                <c:pt idx="50524">
                  <c:v>1.70422E-3</c:v>
                </c:pt>
                <c:pt idx="50525">
                  <c:v>1.1893300000000001E-2</c:v>
                </c:pt>
                <c:pt idx="50526">
                  <c:v>1.6374600000000001E-3</c:v>
                </c:pt>
                <c:pt idx="50527">
                  <c:v>-2.8600700000000001E-3</c:v>
                </c:pt>
                <c:pt idx="50528">
                  <c:v>-2.1009399999999999E-3</c:v>
                </c:pt>
                <c:pt idx="50529">
                  <c:v>5.3052899999999998E-3</c:v>
                </c:pt>
                <c:pt idx="50530">
                  <c:v>1.7888999999999999E-2</c:v>
                </c:pt>
                <c:pt idx="50531">
                  <c:v>-7.9841600000000006E-3</c:v>
                </c:pt>
                <c:pt idx="50532">
                  <c:v>1.0931E-2</c:v>
                </c:pt>
                <c:pt idx="50533">
                  <c:v>9.3917800000000006E-3</c:v>
                </c:pt>
                <c:pt idx="50534">
                  <c:v>1.4102E-2</c:v>
                </c:pt>
                <c:pt idx="50535">
                  <c:v>-5.6181E-3</c:v>
                </c:pt>
                <c:pt idx="50536">
                  <c:v>1.15604E-2</c:v>
                </c:pt>
                <c:pt idx="50537">
                  <c:v>-9.5272100000000001E-4</c:v>
                </c:pt>
                <c:pt idx="50538">
                  <c:v>7.6293899999999998E-3</c:v>
                </c:pt>
                <c:pt idx="50539">
                  <c:v>3.5133400000000002E-3</c:v>
                </c:pt>
                <c:pt idx="50540">
                  <c:v>5.0745E-3</c:v>
                </c:pt>
                <c:pt idx="50541">
                  <c:v>2.99263E-3</c:v>
                </c:pt>
                <c:pt idx="50542">
                  <c:v>1.6946800000000001E-3</c:v>
                </c:pt>
                <c:pt idx="50543">
                  <c:v>2.4127999999999999E-4</c:v>
                </c:pt>
                <c:pt idx="50544">
                  <c:v>2.0103500000000002E-3</c:v>
                </c:pt>
                <c:pt idx="50545">
                  <c:v>-1.68991E-3</c:v>
                </c:pt>
                <c:pt idx="50546">
                  <c:v>1.51348E-3</c:v>
                </c:pt>
                <c:pt idx="50547">
                  <c:v>-3.1089799999999999E-4</c:v>
                </c:pt>
                <c:pt idx="50548">
                  <c:v>1.28746E-4</c:v>
                </c:pt>
                <c:pt idx="50549">
                  <c:v>1.69821E-2</c:v>
                </c:pt>
                <c:pt idx="50550">
                  <c:v>2.1581600000000001E-3</c:v>
                </c:pt>
                <c:pt idx="50551">
                  <c:v>1.0974899999999999E-2</c:v>
                </c:pt>
                <c:pt idx="50552">
                  <c:v>-2.0299899999999999E-2</c:v>
                </c:pt>
                <c:pt idx="50553">
                  <c:v>-8.7165799999999998E-4</c:v>
                </c:pt>
                <c:pt idx="50554">
                  <c:v>2.84863E-3</c:v>
                </c:pt>
                <c:pt idx="50555">
                  <c:v>9.5052699999999997E-3</c:v>
                </c:pt>
                <c:pt idx="50556">
                  <c:v>7.5483299999999998E-3</c:v>
                </c:pt>
                <c:pt idx="50557">
                  <c:v>4.5022999999999999E-3</c:v>
                </c:pt>
                <c:pt idx="50558">
                  <c:v>8.7337500000000002E-3</c:v>
                </c:pt>
                <c:pt idx="50559">
                  <c:v>-3.4646999999999998E-3</c:v>
                </c:pt>
                <c:pt idx="50560">
                  <c:v>-2.9048899999999998E-3</c:v>
                </c:pt>
                <c:pt idx="50561">
                  <c:v>1.0974899999999999E-2</c:v>
                </c:pt>
                <c:pt idx="50562">
                  <c:v>9.1695800000000001E-3</c:v>
                </c:pt>
                <c:pt idx="50563">
                  <c:v>6.0644100000000001E-3</c:v>
                </c:pt>
                <c:pt idx="50564">
                  <c:v>-1.05572E-3</c:v>
                </c:pt>
                <c:pt idx="50565">
                  <c:v>1.1778800000000001E-2</c:v>
                </c:pt>
                <c:pt idx="50566">
                  <c:v>2.2697400000000001E-4</c:v>
                </c:pt>
                <c:pt idx="50567">
                  <c:v>3.8652399999999998E-3</c:v>
                </c:pt>
                <c:pt idx="50568">
                  <c:v>7.2164500000000001E-3</c:v>
                </c:pt>
                <c:pt idx="50569">
                  <c:v>6.7453399999999998E-3</c:v>
                </c:pt>
                <c:pt idx="50570">
                  <c:v>1.0028799999999999E-2</c:v>
                </c:pt>
                <c:pt idx="50571">
                  <c:v>1.1908500000000001E-2</c:v>
                </c:pt>
                <c:pt idx="50572">
                  <c:v>2.89726E-3</c:v>
                </c:pt>
                <c:pt idx="50573">
                  <c:v>5.76401E-3</c:v>
                </c:pt>
                <c:pt idx="50574">
                  <c:v>8.9054100000000008E-3</c:v>
                </c:pt>
                <c:pt idx="50575">
                  <c:v>9.8743400000000005E-3</c:v>
                </c:pt>
                <c:pt idx="50576">
                  <c:v>1.7549499999999999E-2</c:v>
                </c:pt>
                <c:pt idx="50577">
                  <c:v>3.33023E-3</c:v>
                </c:pt>
                <c:pt idx="50578">
                  <c:v>2.3353599999999999E-2</c:v>
                </c:pt>
                <c:pt idx="50579">
                  <c:v>3.01867E-2</c:v>
                </c:pt>
                <c:pt idx="50580">
                  <c:v>1.20459E-2</c:v>
                </c:pt>
                <c:pt idx="50581">
                  <c:v>6.0234099999999999E-3</c:v>
                </c:pt>
                <c:pt idx="50582">
                  <c:v>1.5461900000000001E-2</c:v>
                </c:pt>
                <c:pt idx="50583">
                  <c:v>5.3777699999999996E-3</c:v>
                </c:pt>
                <c:pt idx="50584">
                  <c:v>8.2673999999999994E-3</c:v>
                </c:pt>
                <c:pt idx="50585">
                  <c:v>-1.6307800000000001E-4</c:v>
                </c:pt>
                <c:pt idx="50586">
                  <c:v>1.50499E-2</c:v>
                </c:pt>
                <c:pt idx="50587">
                  <c:v>1.7588599999999999E-2</c:v>
                </c:pt>
                <c:pt idx="50588">
                  <c:v>1.40457E-2</c:v>
                </c:pt>
                <c:pt idx="50589">
                  <c:v>1.79939E-2</c:v>
                </c:pt>
                <c:pt idx="50590">
                  <c:v>1.7837499999999999E-2</c:v>
                </c:pt>
                <c:pt idx="50591">
                  <c:v>1.50347E-2</c:v>
                </c:pt>
                <c:pt idx="50592">
                  <c:v>-2.6044800000000002E-3</c:v>
                </c:pt>
                <c:pt idx="50593">
                  <c:v>1.6762699999999998E-2</c:v>
                </c:pt>
                <c:pt idx="50594">
                  <c:v>1.7671599999999999E-2</c:v>
                </c:pt>
                <c:pt idx="50595">
                  <c:v>9.6530899999999996E-3</c:v>
                </c:pt>
                <c:pt idx="50596">
                  <c:v>4.7893500000000004E-3</c:v>
                </c:pt>
                <c:pt idx="50597">
                  <c:v>1.0869999999999999E-2</c:v>
                </c:pt>
                <c:pt idx="50598">
                  <c:v>3.84426E-3</c:v>
                </c:pt>
                <c:pt idx="50599">
                  <c:v>1.04685E-2</c:v>
                </c:pt>
                <c:pt idx="50600">
                  <c:v>3.82519E-3</c:v>
                </c:pt>
                <c:pt idx="50601">
                  <c:v>1.50414E-2</c:v>
                </c:pt>
                <c:pt idx="50602">
                  <c:v>8.5048699999999994E-3</c:v>
                </c:pt>
                <c:pt idx="50603">
                  <c:v>1.1259099999999999E-2</c:v>
                </c:pt>
                <c:pt idx="50604">
                  <c:v>-1.66321E-3</c:v>
                </c:pt>
                <c:pt idx="50605">
                  <c:v>-5.7506600000000005E-4</c:v>
                </c:pt>
                <c:pt idx="50606">
                  <c:v>3.1595199999999999E-3</c:v>
                </c:pt>
                <c:pt idx="50607">
                  <c:v>2.5089299999999998E-2</c:v>
                </c:pt>
                <c:pt idx="50608">
                  <c:v>1.6966800000000001E-2</c:v>
                </c:pt>
                <c:pt idx="50609">
                  <c:v>4.1999799999999999E-3</c:v>
                </c:pt>
                <c:pt idx="50610">
                  <c:v>6.4172700000000001E-3</c:v>
                </c:pt>
                <c:pt idx="50611">
                  <c:v>2.5701500000000002E-3</c:v>
                </c:pt>
                <c:pt idx="50612">
                  <c:v>6.8082799999999999E-3</c:v>
                </c:pt>
                <c:pt idx="50613">
                  <c:v>4.3115599999999999E-3</c:v>
                </c:pt>
                <c:pt idx="50614">
                  <c:v>1.00079E-2</c:v>
                </c:pt>
                <c:pt idx="50615">
                  <c:v>1.05667E-3</c:v>
                </c:pt>
                <c:pt idx="50616">
                  <c:v>6.8845699999999996E-3</c:v>
                </c:pt>
                <c:pt idx="50617">
                  <c:v>1.7002099999999999E-2</c:v>
                </c:pt>
                <c:pt idx="50618">
                  <c:v>1.33238E-2</c:v>
                </c:pt>
                <c:pt idx="50619">
                  <c:v>1.42851E-2</c:v>
                </c:pt>
                <c:pt idx="50620">
                  <c:v>8.0013299999999992E-3</c:v>
                </c:pt>
                <c:pt idx="50621">
                  <c:v>2.03266E-2</c:v>
                </c:pt>
                <c:pt idx="50622">
                  <c:v>2.0176900000000001E-2</c:v>
                </c:pt>
                <c:pt idx="50623">
                  <c:v>4.4603300000000002E-3</c:v>
                </c:pt>
                <c:pt idx="50624">
                  <c:v>2.54097E-2</c:v>
                </c:pt>
                <c:pt idx="50625">
                  <c:v>1.4265999999999999E-2</c:v>
                </c:pt>
                <c:pt idx="50626">
                  <c:v>1.3552700000000001E-2</c:v>
                </c:pt>
                <c:pt idx="50627">
                  <c:v>2.2931099999999999E-2</c:v>
                </c:pt>
                <c:pt idx="50628">
                  <c:v>1.12724E-2</c:v>
                </c:pt>
                <c:pt idx="50629">
                  <c:v>2.0220800000000001E-2</c:v>
                </c:pt>
                <c:pt idx="50630">
                  <c:v>1.8043499999999999E-3</c:v>
                </c:pt>
                <c:pt idx="50631">
                  <c:v>1.9287100000000001E-2</c:v>
                </c:pt>
                <c:pt idx="50632">
                  <c:v>1.36805E-2</c:v>
                </c:pt>
                <c:pt idx="50633">
                  <c:v>5.5522899999999997E-3</c:v>
                </c:pt>
                <c:pt idx="50634">
                  <c:v>1.5602100000000001E-2</c:v>
                </c:pt>
                <c:pt idx="50635">
                  <c:v>1.30072E-2</c:v>
                </c:pt>
                <c:pt idx="50636">
                  <c:v>1.7564799999999998E-2</c:v>
                </c:pt>
                <c:pt idx="50637">
                  <c:v>1.72081E-2</c:v>
                </c:pt>
                <c:pt idx="50638">
                  <c:v>1.0463699999999999E-2</c:v>
                </c:pt>
                <c:pt idx="50639">
                  <c:v>1.8178E-2</c:v>
                </c:pt>
                <c:pt idx="50640">
                  <c:v>2.3436499999999999E-2</c:v>
                </c:pt>
                <c:pt idx="50641">
                  <c:v>1.6067499999999998E-2</c:v>
                </c:pt>
                <c:pt idx="50642">
                  <c:v>3.19271E-2</c:v>
                </c:pt>
                <c:pt idx="50643">
                  <c:v>2.4199499999999999E-2</c:v>
                </c:pt>
                <c:pt idx="50644">
                  <c:v>1.77345E-2</c:v>
                </c:pt>
                <c:pt idx="50645">
                  <c:v>2.66418E-2</c:v>
                </c:pt>
                <c:pt idx="50646">
                  <c:v>6.7672699999999997E-3</c:v>
                </c:pt>
                <c:pt idx="50647">
                  <c:v>3.7930499999999999E-2</c:v>
                </c:pt>
                <c:pt idx="50648">
                  <c:v>3.96919E-3</c:v>
                </c:pt>
                <c:pt idx="50649">
                  <c:v>1.20039E-2</c:v>
                </c:pt>
                <c:pt idx="50650">
                  <c:v>7.6150899999999997E-3</c:v>
                </c:pt>
                <c:pt idx="50651">
                  <c:v>1.48964E-3</c:v>
                </c:pt>
                <c:pt idx="50652">
                  <c:v>7.7724499999999998E-4</c:v>
                </c:pt>
                <c:pt idx="50653">
                  <c:v>2.0123499999999999E-2</c:v>
                </c:pt>
                <c:pt idx="50654">
                  <c:v>1.1613800000000001E-2</c:v>
                </c:pt>
                <c:pt idx="50655">
                  <c:v>1.1886600000000001E-2</c:v>
                </c:pt>
                <c:pt idx="50656">
                  <c:v>1.53551E-2</c:v>
                </c:pt>
                <c:pt idx="50657">
                  <c:v>1.79396E-2</c:v>
                </c:pt>
                <c:pt idx="50658">
                  <c:v>5.9947999999999998E-3</c:v>
                </c:pt>
                <c:pt idx="50659">
                  <c:v>9.6645399999999992E-3</c:v>
                </c:pt>
                <c:pt idx="50660">
                  <c:v>2.5582299999999999E-2</c:v>
                </c:pt>
                <c:pt idx="50661">
                  <c:v>6.6490200000000003E-3</c:v>
                </c:pt>
                <c:pt idx="50662">
                  <c:v>1.7099400000000001E-3</c:v>
                </c:pt>
                <c:pt idx="50663">
                  <c:v>2.069E-2</c:v>
                </c:pt>
                <c:pt idx="50664">
                  <c:v>1.1850400000000001E-2</c:v>
                </c:pt>
                <c:pt idx="50665">
                  <c:v>2.2117600000000001E-2</c:v>
                </c:pt>
                <c:pt idx="50666">
                  <c:v>1.24273E-2</c:v>
                </c:pt>
                <c:pt idx="50667">
                  <c:v>1.18361E-2</c:v>
                </c:pt>
                <c:pt idx="50668">
                  <c:v>1.3577499999999999E-2</c:v>
                </c:pt>
                <c:pt idx="50669">
                  <c:v>8.8405600000000003E-4</c:v>
                </c:pt>
                <c:pt idx="50670">
                  <c:v>3.0686399999999999E-2</c:v>
                </c:pt>
                <c:pt idx="50671">
                  <c:v>1.4297499999999999E-2</c:v>
                </c:pt>
                <c:pt idx="50672">
                  <c:v>2.11954E-2</c:v>
                </c:pt>
                <c:pt idx="50673">
                  <c:v>9.2048600000000005E-3</c:v>
                </c:pt>
                <c:pt idx="50674">
                  <c:v>1.8571899999999999E-2</c:v>
                </c:pt>
                <c:pt idx="50675">
                  <c:v>8.5515999999999995E-3</c:v>
                </c:pt>
                <c:pt idx="50676">
                  <c:v>2.0115899999999999E-2</c:v>
                </c:pt>
                <c:pt idx="50677">
                  <c:v>1.1680599999999999E-2</c:v>
                </c:pt>
                <c:pt idx="50678">
                  <c:v>8.1119499999999997E-3</c:v>
                </c:pt>
                <c:pt idx="50679">
                  <c:v>2.8599699999999999E-2</c:v>
                </c:pt>
                <c:pt idx="50680">
                  <c:v>1.37939E-2</c:v>
                </c:pt>
                <c:pt idx="50681">
                  <c:v>1.7495199999999999E-2</c:v>
                </c:pt>
                <c:pt idx="50682">
                  <c:v>1.1340100000000001E-2</c:v>
                </c:pt>
                <c:pt idx="50683">
                  <c:v>2.4713499999999999E-2</c:v>
                </c:pt>
                <c:pt idx="50684">
                  <c:v>2.6035300000000001E-2</c:v>
                </c:pt>
                <c:pt idx="50685">
                  <c:v>1.39446E-2</c:v>
                </c:pt>
                <c:pt idx="50686">
                  <c:v>1.3802500000000001E-2</c:v>
                </c:pt>
                <c:pt idx="50687">
                  <c:v>1.98879E-2</c:v>
                </c:pt>
                <c:pt idx="50688">
                  <c:v>1.47429E-2</c:v>
                </c:pt>
                <c:pt idx="50689">
                  <c:v>1.5276E-2</c:v>
                </c:pt>
                <c:pt idx="50690">
                  <c:v>1.6916299999999999E-2</c:v>
                </c:pt>
                <c:pt idx="50691">
                  <c:v>2.46725E-2</c:v>
                </c:pt>
                <c:pt idx="50692">
                  <c:v>2.51217E-2</c:v>
                </c:pt>
                <c:pt idx="50693">
                  <c:v>1.14717E-2</c:v>
                </c:pt>
                <c:pt idx="50694">
                  <c:v>2.8635000000000001E-2</c:v>
                </c:pt>
                <c:pt idx="50695">
                  <c:v>1.8612900000000002E-2</c:v>
                </c:pt>
                <c:pt idx="50696">
                  <c:v>1.7783199999999999E-2</c:v>
                </c:pt>
                <c:pt idx="50697">
                  <c:v>8.5830699999999999E-3</c:v>
                </c:pt>
                <c:pt idx="50698">
                  <c:v>2.5390599999999999E-2</c:v>
                </c:pt>
                <c:pt idx="50699">
                  <c:v>2.43587E-2</c:v>
                </c:pt>
                <c:pt idx="50700">
                  <c:v>3.07026E-2</c:v>
                </c:pt>
                <c:pt idx="50701">
                  <c:v>2.9234900000000001E-2</c:v>
                </c:pt>
                <c:pt idx="50702">
                  <c:v>1.40219E-2</c:v>
                </c:pt>
                <c:pt idx="50703">
                  <c:v>2.213E-2</c:v>
                </c:pt>
                <c:pt idx="50704">
                  <c:v>7.7609999999999997E-3</c:v>
                </c:pt>
                <c:pt idx="50705">
                  <c:v>9.5014599999999998E-3</c:v>
                </c:pt>
                <c:pt idx="50706">
                  <c:v>6.6814400000000003E-3</c:v>
                </c:pt>
                <c:pt idx="50707">
                  <c:v>1.9393000000000001E-2</c:v>
                </c:pt>
                <c:pt idx="50708">
                  <c:v>2.5956199999999999E-2</c:v>
                </c:pt>
                <c:pt idx="50709">
                  <c:v>1.41306E-2</c:v>
                </c:pt>
                <c:pt idx="50710">
                  <c:v>3.1724000000000002E-2</c:v>
                </c:pt>
                <c:pt idx="50711">
                  <c:v>1.8200899999999999E-2</c:v>
                </c:pt>
                <c:pt idx="50712">
                  <c:v>6.4201400000000004E-3</c:v>
                </c:pt>
                <c:pt idx="50713">
                  <c:v>1.6760799999999999E-2</c:v>
                </c:pt>
                <c:pt idx="50714">
                  <c:v>7.4358000000000002E-3</c:v>
                </c:pt>
                <c:pt idx="50715">
                  <c:v>1.6117099999999999E-2</c:v>
                </c:pt>
                <c:pt idx="50716" formatCode="0.00E+00">
                  <c:v>2.6561700000000001E-2</c:v>
                </c:pt>
                <c:pt idx="50717">
                  <c:v>1.5874900000000001E-2</c:v>
                </c:pt>
                <c:pt idx="50718">
                  <c:v>2.38686E-2</c:v>
                </c:pt>
                <c:pt idx="50719">
                  <c:v>2.1550199999999999E-2</c:v>
                </c:pt>
                <c:pt idx="50720">
                  <c:v>1.47648E-2</c:v>
                </c:pt>
                <c:pt idx="50721">
                  <c:v>2.98882E-2</c:v>
                </c:pt>
                <c:pt idx="50722">
                  <c:v>-3.9930299999999998E-3</c:v>
                </c:pt>
                <c:pt idx="50723">
                  <c:v>2.7936900000000001E-2</c:v>
                </c:pt>
                <c:pt idx="50724">
                  <c:v>1.66883E-2</c:v>
                </c:pt>
                <c:pt idx="50725">
                  <c:v>1.82819E-2</c:v>
                </c:pt>
                <c:pt idx="50726">
                  <c:v>2.6348099999999999E-2</c:v>
                </c:pt>
                <c:pt idx="50727">
                  <c:v>1.89257E-2</c:v>
                </c:pt>
                <c:pt idx="50728">
                  <c:v>3.0661600000000001E-2</c:v>
                </c:pt>
                <c:pt idx="50729">
                  <c:v>1.08986E-2</c:v>
                </c:pt>
                <c:pt idx="50730">
                  <c:v>1.52292E-2</c:v>
                </c:pt>
                <c:pt idx="50731">
                  <c:v>1.30358E-2</c:v>
                </c:pt>
                <c:pt idx="50732">
                  <c:v>2.2176700000000001E-2</c:v>
                </c:pt>
                <c:pt idx="50733">
                  <c:v>7.14111E-3</c:v>
                </c:pt>
                <c:pt idx="50734">
                  <c:v>3.04146E-2</c:v>
                </c:pt>
                <c:pt idx="50735">
                  <c:v>9.5472300000000003E-3</c:v>
                </c:pt>
                <c:pt idx="50736">
                  <c:v>2.48957E-2</c:v>
                </c:pt>
                <c:pt idx="50737">
                  <c:v>2.1571199999999999E-2</c:v>
                </c:pt>
                <c:pt idx="50738">
                  <c:v>1.6966800000000001E-2</c:v>
                </c:pt>
                <c:pt idx="50739">
                  <c:v>2.6503599999999999E-2</c:v>
                </c:pt>
                <c:pt idx="50740">
                  <c:v>1.86272E-2</c:v>
                </c:pt>
                <c:pt idx="50741">
                  <c:v>3.5059E-2</c:v>
                </c:pt>
                <c:pt idx="50742">
                  <c:v>1.25256E-2</c:v>
                </c:pt>
                <c:pt idx="50743">
                  <c:v>2.7838700000000001E-2</c:v>
                </c:pt>
                <c:pt idx="50744">
                  <c:v>2.3939100000000001E-2</c:v>
                </c:pt>
                <c:pt idx="50745">
                  <c:v>2.8358499999999998E-2</c:v>
                </c:pt>
                <c:pt idx="50746">
                  <c:v>2.7140600000000001E-2</c:v>
                </c:pt>
                <c:pt idx="50747">
                  <c:v>2.8914499999999999E-2</c:v>
                </c:pt>
                <c:pt idx="50748">
                  <c:v>2.9898600000000001E-2</c:v>
                </c:pt>
                <c:pt idx="50749">
                  <c:v>2.1760000000000002E-2</c:v>
                </c:pt>
                <c:pt idx="50750">
                  <c:v>2.27365E-2</c:v>
                </c:pt>
                <c:pt idx="50751">
                  <c:v>1.9310999999999998E-2</c:v>
                </c:pt>
                <c:pt idx="50752">
                  <c:v>3.8202300000000002E-2</c:v>
                </c:pt>
                <c:pt idx="50753">
                  <c:v>3.06845E-2</c:v>
                </c:pt>
                <c:pt idx="50754">
                  <c:v>2.5451700000000001E-2</c:v>
                </c:pt>
                <c:pt idx="50755">
                  <c:v>1.9211800000000001E-2</c:v>
                </c:pt>
                <c:pt idx="50756">
                  <c:v>2.63147E-2</c:v>
                </c:pt>
                <c:pt idx="50757">
                  <c:v>2.8354600000000001E-2</c:v>
                </c:pt>
                <c:pt idx="50758">
                  <c:v>3.2367699999999999E-2</c:v>
                </c:pt>
                <c:pt idx="50759">
                  <c:v>1.4441499999999999E-2</c:v>
                </c:pt>
                <c:pt idx="50760">
                  <c:v>2.2520100000000001E-2</c:v>
                </c:pt>
                <c:pt idx="50761">
                  <c:v>7.2116899999999998E-3</c:v>
                </c:pt>
                <c:pt idx="50762">
                  <c:v>1.99089E-2</c:v>
                </c:pt>
                <c:pt idx="50763">
                  <c:v>3.3480599999999999E-2</c:v>
                </c:pt>
                <c:pt idx="50764">
                  <c:v>1.3690000000000001E-2</c:v>
                </c:pt>
                <c:pt idx="50765">
                  <c:v>2.9696500000000001E-2</c:v>
                </c:pt>
                <c:pt idx="50766">
                  <c:v>1.71824E-2</c:v>
                </c:pt>
                <c:pt idx="50767">
                  <c:v>1.98383E-2</c:v>
                </c:pt>
                <c:pt idx="50768">
                  <c:v>2.3828499999999999E-2</c:v>
                </c:pt>
                <c:pt idx="50769">
                  <c:v>2.17638E-2</c:v>
                </c:pt>
                <c:pt idx="50770">
                  <c:v>2.7979899999999999E-2</c:v>
                </c:pt>
                <c:pt idx="50771">
                  <c:v>1.9798300000000001E-2</c:v>
                </c:pt>
                <c:pt idx="50772">
                  <c:v>2.32096E-2</c:v>
                </c:pt>
                <c:pt idx="50773">
                  <c:v>2.74668E-2</c:v>
                </c:pt>
                <c:pt idx="50774">
                  <c:v>1.6202000000000001E-2</c:v>
                </c:pt>
                <c:pt idx="50775">
                  <c:v>2.8736100000000001E-2</c:v>
                </c:pt>
                <c:pt idx="50776">
                  <c:v>2.0400999999999999E-2</c:v>
                </c:pt>
                <c:pt idx="50777">
                  <c:v>3.2381100000000003E-2</c:v>
                </c:pt>
                <c:pt idx="50778">
                  <c:v>1.50232E-2</c:v>
                </c:pt>
                <c:pt idx="50779">
                  <c:v>3.5700799999999998E-2</c:v>
                </c:pt>
                <c:pt idx="50780">
                  <c:v>2.59695E-2</c:v>
                </c:pt>
                <c:pt idx="50781">
                  <c:v>2.1350899999999999E-2</c:v>
                </c:pt>
                <c:pt idx="50782">
                  <c:v>2.5098800000000001E-2</c:v>
                </c:pt>
                <c:pt idx="50783">
                  <c:v>3.3752400000000002E-2</c:v>
                </c:pt>
                <c:pt idx="50784">
                  <c:v>3.6884300000000002E-2</c:v>
                </c:pt>
                <c:pt idx="50785">
                  <c:v>3.9412500000000003E-2</c:v>
                </c:pt>
                <c:pt idx="50786">
                  <c:v>4.4277200000000003E-2</c:v>
                </c:pt>
                <c:pt idx="50787">
                  <c:v>2.4562799999999999E-2</c:v>
                </c:pt>
                <c:pt idx="50788">
                  <c:v>2.3161899999999999E-2</c:v>
                </c:pt>
                <c:pt idx="50789">
                  <c:v>3.3259400000000001E-2</c:v>
                </c:pt>
                <c:pt idx="50790">
                  <c:v>3.2739600000000001E-2</c:v>
                </c:pt>
                <c:pt idx="50791">
                  <c:v>4.1001299999999997E-2</c:v>
                </c:pt>
                <c:pt idx="50792">
                  <c:v>3.8461700000000001E-2</c:v>
                </c:pt>
                <c:pt idx="50793">
                  <c:v>3.3430099999999997E-2</c:v>
                </c:pt>
                <c:pt idx="50794">
                  <c:v>4.2038899999999997E-2</c:v>
                </c:pt>
                <c:pt idx="50795">
                  <c:v>4.0221199999999999E-2</c:v>
                </c:pt>
                <c:pt idx="50796">
                  <c:v>3.43199E-2</c:v>
                </c:pt>
                <c:pt idx="50797">
                  <c:v>2.39925E-2</c:v>
                </c:pt>
                <c:pt idx="50798">
                  <c:v>1.9333800000000002E-2</c:v>
                </c:pt>
                <c:pt idx="50799">
                  <c:v>2.7287499999999999E-2</c:v>
                </c:pt>
                <c:pt idx="50800">
                  <c:v>2.0458199999999999E-2</c:v>
                </c:pt>
                <c:pt idx="50801">
                  <c:v>3.1913799999999999E-2</c:v>
                </c:pt>
                <c:pt idx="50802">
                  <c:v>3.0932399999999999E-2</c:v>
                </c:pt>
                <c:pt idx="50803">
                  <c:v>2.3612999999999999E-2</c:v>
                </c:pt>
                <c:pt idx="50804">
                  <c:v>2.8863900000000001E-2</c:v>
                </c:pt>
                <c:pt idx="50805">
                  <c:v>2.6432000000000001E-2</c:v>
                </c:pt>
                <c:pt idx="50806">
                  <c:v>1.49336E-2</c:v>
                </c:pt>
                <c:pt idx="50807">
                  <c:v>1.8316300000000001E-2</c:v>
                </c:pt>
                <c:pt idx="50808">
                  <c:v>2.22931E-2</c:v>
                </c:pt>
                <c:pt idx="50809">
                  <c:v>1.4326999999999999E-2</c:v>
                </c:pt>
                <c:pt idx="50810">
                  <c:v>2.1568299999999999E-2</c:v>
                </c:pt>
                <c:pt idx="50811">
                  <c:v>1.10359E-2</c:v>
                </c:pt>
                <c:pt idx="50812">
                  <c:v>2.4184199999999999E-2</c:v>
                </c:pt>
                <c:pt idx="50813">
                  <c:v>2.02723E-2</c:v>
                </c:pt>
                <c:pt idx="50814">
                  <c:v>1.85337E-2</c:v>
                </c:pt>
                <c:pt idx="50815">
                  <c:v>3.1337700000000003E-2</c:v>
                </c:pt>
                <c:pt idx="50816">
                  <c:v>1.37682E-2</c:v>
                </c:pt>
                <c:pt idx="50817">
                  <c:v>1.8978100000000001E-2</c:v>
                </c:pt>
                <c:pt idx="50818">
                  <c:v>1.5007E-2</c:v>
                </c:pt>
                <c:pt idx="50819">
                  <c:v>2.0080600000000001E-2</c:v>
                </c:pt>
                <c:pt idx="50820">
                  <c:v>1.53904E-2</c:v>
                </c:pt>
                <c:pt idx="50821">
                  <c:v>1.1683499999999999E-2</c:v>
                </c:pt>
                <c:pt idx="50822">
                  <c:v>2.3055099999999999E-2</c:v>
                </c:pt>
                <c:pt idx="50823">
                  <c:v>1.58873E-2</c:v>
                </c:pt>
                <c:pt idx="50824">
                  <c:v>1.8698699999999999E-2</c:v>
                </c:pt>
                <c:pt idx="50825">
                  <c:v>1.4402399999999999E-2</c:v>
                </c:pt>
                <c:pt idx="50826">
                  <c:v>1.2413E-2</c:v>
                </c:pt>
                <c:pt idx="50827">
                  <c:v>1.44329E-2</c:v>
                </c:pt>
                <c:pt idx="50828">
                  <c:v>6.2007900000000003E-3</c:v>
                </c:pt>
                <c:pt idx="50829">
                  <c:v>-2.09618E-3</c:v>
                </c:pt>
                <c:pt idx="50830">
                  <c:v>2.94151E-2</c:v>
                </c:pt>
                <c:pt idx="50831">
                  <c:v>2.0405800000000002E-2</c:v>
                </c:pt>
                <c:pt idx="50832">
                  <c:v>2.5231400000000001E-2</c:v>
                </c:pt>
                <c:pt idx="50833">
                  <c:v>5.5513400000000001E-3</c:v>
                </c:pt>
                <c:pt idx="50834">
                  <c:v>-3.1280499999999998E-3</c:v>
                </c:pt>
                <c:pt idx="50835">
                  <c:v>1.35794E-2</c:v>
                </c:pt>
                <c:pt idx="50836">
                  <c:v>-5.97286E-3</c:v>
                </c:pt>
                <c:pt idx="50837">
                  <c:v>2.17667E-2</c:v>
                </c:pt>
                <c:pt idx="50838">
                  <c:v>6.4268099999999998E-3</c:v>
                </c:pt>
                <c:pt idx="50839">
                  <c:v>4.9572000000000001E-3</c:v>
                </c:pt>
                <c:pt idx="50840">
                  <c:v>-9.1505100000000006E-3</c:v>
                </c:pt>
                <c:pt idx="50841">
                  <c:v>1.40362E-2</c:v>
                </c:pt>
                <c:pt idx="50842">
                  <c:v>9.4032299999999996E-4</c:v>
                </c:pt>
                <c:pt idx="50843">
                  <c:v>9.8810200000000008E-3</c:v>
                </c:pt>
                <c:pt idx="50844">
                  <c:v>9.9926000000000008E-3</c:v>
                </c:pt>
                <c:pt idx="50845">
                  <c:v>-4.8732799999999998E-3</c:v>
                </c:pt>
                <c:pt idx="50846">
                  <c:v>-4.0788700000000001E-3</c:v>
                </c:pt>
                <c:pt idx="50847">
                  <c:v>-1.8215199999999999E-4</c:v>
                </c:pt>
                <c:pt idx="50848">
                  <c:v>2.1200199999999998E-3</c:v>
                </c:pt>
                <c:pt idx="50849">
                  <c:v>1.0204299999999999E-3</c:v>
                </c:pt>
                <c:pt idx="50850">
                  <c:v>6.8635900000000001E-3</c:v>
                </c:pt>
                <c:pt idx="50851">
                  <c:v>4.0569300000000003E-3</c:v>
                </c:pt>
                <c:pt idx="50852">
                  <c:v>2.5501299999999998E-3</c:v>
                </c:pt>
                <c:pt idx="50853">
                  <c:v>-1.3949400000000001E-2</c:v>
                </c:pt>
                <c:pt idx="50854">
                  <c:v>1.0643E-2</c:v>
                </c:pt>
                <c:pt idx="50855">
                  <c:v>-1.25294E-2</c:v>
                </c:pt>
                <c:pt idx="50856">
                  <c:v>1.3182599999999999E-2</c:v>
                </c:pt>
                <c:pt idx="50857">
                  <c:v>1.8070200000000002E-2</c:v>
                </c:pt>
                <c:pt idx="50858">
                  <c:v>4.8475300000000001E-3</c:v>
                </c:pt>
                <c:pt idx="50859">
                  <c:v>6.2084200000000001E-3</c:v>
                </c:pt>
                <c:pt idx="50860">
                  <c:v>1.2840300000000001E-2</c:v>
                </c:pt>
                <c:pt idx="50861">
                  <c:v>1.1343000000000001E-2</c:v>
                </c:pt>
                <c:pt idx="50862">
                  <c:v>6.2971099999999999E-3</c:v>
                </c:pt>
                <c:pt idx="50863">
                  <c:v>1.19781E-2</c:v>
                </c:pt>
                <c:pt idx="50864">
                  <c:v>1.4419599999999999E-3</c:v>
                </c:pt>
                <c:pt idx="50865">
                  <c:v>8.2559599999999997E-3</c:v>
                </c:pt>
                <c:pt idx="50866">
                  <c:v>6.8817100000000001E-3</c:v>
                </c:pt>
                <c:pt idx="50867">
                  <c:v>3.9291400000000002E-3</c:v>
                </c:pt>
                <c:pt idx="50868">
                  <c:v>1.6726499999999998E-2</c:v>
                </c:pt>
                <c:pt idx="50869">
                  <c:v>2.5539400000000002E-3</c:v>
                </c:pt>
                <c:pt idx="50870">
                  <c:v>1.26791E-2</c:v>
                </c:pt>
                <c:pt idx="50871">
                  <c:v>4.9305E-3</c:v>
                </c:pt>
                <c:pt idx="50872">
                  <c:v>4.6491600000000003E-3</c:v>
                </c:pt>
                <c:pt idx="50873">
                  <c:v>3.85666E-3</c:v>
                </c:pt>
                <c:pt idx="50874">
                  <c:v>8.0833399999999996E-3</c:v>
                </c:pt>
                <c:pt idx="50875">
                  <c:v>-6.2112799999999996E-3</c:v>
                </c:pt>
                <c:pt idx="50876">
                  <c:v>2.41566E-3</c:v>
                </c:pt>
                <c:pt idx="50877">
                  <c:v>2.9697399999999998E-3</c:v>
                </c:pt>
                <c:pt idx="50878">
                  <c:v>-3.1738299999999999E-3</c:v>
                </c:pt>
                <c:pt idx="50879">
                  <c:v>-2.1019900000000001E-2</c:v>
                </c:pt>
                <c:pt idx="50880">
                  <c:v>-6.3314399999999998E-3</c:v>
                </c:pt>
                <c:pt idx="50881">
                  <c:v>-7.3232699999999998E-3</c:v>
                </c:pt>
                <c:pt idx="50882">
                  <c:v>-1.4226900000000001E-2</c:v>
                </c:pt>
                <c:pt idx="50883">
                  <c:v>1.36757E-3</c:v>
                </c:pt>
                <c:pt idx="50884">
                  <c:v>1.2562800000000001E-2</c:v>
                </c:pt>
                <c:pt idx="50885">
                  <c:v>2.7792899999999999E-2</c:v>
                </c:pt>
                <c:pt idx="50886">
                  <c:v>1.7188100000000001E-2</c:v>
                </c:pt>
                <c:pt idx="50887">
                  <c:v>1.44615E-2</c:v>
                </c:pt>
                <c:pt idx="50888">
                  <c:v>2.54927E-2</c:v>
                </c:pt>
                <c:pt idx="50889">
                  <c:v>3.3750500000000001E-3</c:v>
                </c:pt>
                <c:pt idx="50890">
                  <c:v>2.4852799999999999E-3</c:v>
                </c:pt>
                <c:pt idx="50891">
                  <c:v>-1.7642999999999999E-3</c:v>
                </c:pt>
                <c:pt idx="50892">
                  <c:v>1.64289E-2</c:v>
                </c:pt>
                <c:pt idx="50893">
                  <c:v>1.62344E-2</c:v>
                </c:pt>
                <c:pt idx="50894">
                  <c:v>5.5313100000000002E-3</c:v>
                </c:pt>
                <c:pt idx="50895">
                  <c:v>2.0750999999999999E-2</c:v>
                </c:pt>
                <c:pt idx="50896">
                  <c:v>3.0621499999999999E-2</c:v>
                </c:pt>
                <c:pt idx="50897">
                  <c:v>1.3093899999999999E-3</c:v>
                </c:pt>
                <c:pt idx="50898">
                  <c:v>1.2331E-3</c:v>
                </c:pt>
                <c:pt idx="50899">
                  <c:v>1.5953100000000001E-2</c:v>
                </c:pt>
                <c:pt idx="50900">
                  <c:v>9.3565000000000002E-3</c:v>
                </c:pt>
                <c:pt idx="50901">
                  <c:v>1.5254999999999999E-2</c:v>
                </c:pt>
                <c:pt idx="50902">
                  <c:v>1.77755E-2</c:v>
                </c:pt>
                <c:pt idx="50903">
                  <c:v>2.37875E-2</c:v>
                </c:pt>
                <c:pt idx="50904">
                  <c:v>2.5301000000000001E-2</c:v>
                </c:pt>
                <c:pt idx="50905">
                  <c:v>6.1073300000000002E-3</c:v>
                </c:pt>
                <c:pt idx="50906">
                  <c:v>9.6139899999999993E-3</c:v>
                </c:pt>
                <c:pt idx="50907">
                  <c:v>1.0716399999999999E-2</c:v>
                </c:pt>
                <c:pt idx="50908">
                  <c:v>-1.3806300000000001E-2</c:v>
                </c:pt>
                <c:pt idx="50909">
                  <c:v>5.3214999999999998E-3</c:v>
                </c:pt>
                <c:pt idx="50910">
                  <c:v>-5.69916E-3</c:v>
                </c:pt>
                <c:pt idx="50911">
                  <c:v>-2.1495799999999999E-3</c:v>
                </c:pt>
                <c:pt idx="50912">
                  <c:v>-4.4231399999999999E-3</c:v>
                </c:pt>
                <c:pt idx="50913">
                  <c:v>-1.3548899999999999E-2</c:v>
                </c:pt>
                <c:pt idx="50914">
                  <c:v>4.8847200000000004E-3</c:v>
                </c:pt>
                <c:pt idx="50915">
                  <c:v>1.15662E-2</c:v>
                </c:pt>
                <c:pt idx="50916">
                  <c:v>-1.9627599999999999E-2</c:v>
                </c:pt>
                <c:pt idx="50917">
                  <c:v>3.4256E-3</c:v>
                </c:pt>
                <c:pt idx="50918">
                  <c:v>-1.31626E-2</c:v>
                </c:pt>
                <c:pt idx="50919">
                  <c:v>-3.4490600000000003E-2</c:v>
                </c:pt>
                <c:pt idx="50920">
                  <c:v>-4.0898299999999999E-2</c:v>
                </c:pt>
                <c:pt idx="50921">
                  <c:v>-1.34211E-2</c:v>
                </c:pt>
                <c:pt idx="50922">
                  <c:v>-4.9562499999999997E-3</c:v>
                </c:pt>
                <c:pt idx="50923">
                  <c:v>-9.5815699999999993E-3</c:v>
                </c:pt>
                <c:pt idx="50924">
                  <c:v>5.9289900000000003E-3</c:v>
                </c:pt>
                <c:pt idx="50925">
                  <c:v>-1.15557E-2</c:v>
                </c:pt>
                <c:pt idx="50926">
                  <c:v>5.6371700000000004E-3</c:v>
                </c:pt>
                <c:pt idx="50927">
                  <c:v>-2.1066700000000002E-3</c:v>
                </c:pt>
                <c:pt idx="50928">
                  <c:v>-8.8367500000000009E-3</c:v>
                </c:pt>
                <c:pt idx="50929">
                  <c:v>-1.9115400000000001E-2</c:v>
                </c:pt>
                <c:pt idx="50930">
                  <c:v>-2.60925E-3</c:v>
                </c:pt>
                <c:pt idx="50931">
                  <c:v>-9.7303400000000005E-3</c:v>
                </c:pt>
                <c:pt idx="50932">
                  <c:v>-9.7589500000000006E-3</c:v>
                </c:pt>
                <c:pt idx="50933">
                  <c:v>-8.2111400000000005E-3</c:v>
                </c:pt>
                <c:pt idx="50934">
                  <c:v>-6.41918E-3</c:v>
                </c:pt>
                <c:pt idx="50935">
                  <c:v>-1.2445400000000001E-2</c:v>
                </c:pt>
                <c:pt idx="50936">
                  <c:v>-1.6736000000000001E-2</c:v>
                </c:pt>
                <c:pt idx="50937">
                  <c:v>-2.68755E-2</c:v>
                </c:pt>
                <c:pt idx="50938">
                  <c:v>-2.3243E-2</c:v>
                </c:pt>
                <c:pt idx="50939">
                  <c:v>-2.7737600000000001E-2</c:v>
                </c:pt>
                <c:pt idx="50940">
                  <c:v>-3.1361600000000003E-2</c:v>
                </c:pt>
                <c:pt idx="50941">
                  <c:v>-6.8311700000000001E-3</c:v>
                </c:pt>
                <c:pt idx="50942">
                  <c:v>-7.4872999999999997E-3</c:v>
                </c:pt>
                <c:pt idx="50943">
                  <c:v>-1.1876100000000001E-2</c:v>
                </c:pt>
                <c:pt idx="50944">
                  <c:v>-1.3967500000000001E-2</c:v>
                </c:pt>
                <c:pt idx="50945">
                  <c:v>-2.6936499999999999E-2</c:v>
                </c:pt>
                <c:pt idx="50946">
                  <c:v>-2.7932200000000001E-2</c:v>
                </c:pt>
                <c:pt idx="50947">
                  <c:v>-2.9332199999999999E-2</c:v>
                </c:pt>
                <c:pt idx="50948">
                  <c:v>-2.08845E-2</c:v>
                </c:pt>
                <c:pt idx="50949">
                  <c:v>-3.3088699999999999E-2</c:v>
                </c:pt>
                <c:pt idx="50950">
                  <c:v>-4.2793299999999999E-2</c:v>
                </c:pt>
                <c:pt idx="50951">
                  <c:v>-3.9141700000000001E-2</c:v>
                </c:pt>
                <c:pt idx="50952">
                  <c:v>-2.6331899999999998E-2</c:v>
                </c:pt>
                <c:pt idx="50953">
                  <c:v>-3.7256200000000003E-2</c:v>
                </c:pt>
                <c:pt idx="50954">
                  <c:v>-2.2816699999999999E-2</c:v>
                </c:pt>
                <c:pt idx="50955">
                  <c:v>-2.7698500000000001E-2</c:v>
                </c:pt>
                <c:pt idx="50956">
                  <c:v>-2.1010399999999999E-2</c:v>
                </c:pt>
                <c:pt idx="50957">
                  <c:v>-4.45995E-2</c:v>
                </c:pt>
                <c:pt idx="50958">
                  <c:v>-2.6248899999999999E-2</c:v>
                </c:pt>
                <c:pt idx="50959">
                  <c:v>-5.5093800000000004E-3</c:v>
                </c:pt>
                <c:pt idx="50960">
                  <c:v>-2.3811300000000001E-2</c:v>
                </c:pt>
                <c:pt idx="50961">
                  <c:v>-2.02274E-2</c:v>
                </c:pt>
                <c:pt idx="50962">
                  <c:v>-1.08433E-2</c:v>
                </c:pt>
                <c:pt idx="50963">
                  <c:v>-7.7943800000000001E-3</c:v>
                </c:pt>
                <c:pt idx="50964">
                  <c:v>-1.63336E-2</c:v>
                </c:pt>
                <c:pt idx="50965">
                  <c:v>-1.71843E-2</c:v>
                </c:pt>
                <c:pt idx="50966">
                  <c:v>-1.0925300000000001E-2</c:v>
                </c:pt>
                <c:pt idx="50967">
                  <c:v>-2.9210999999999998E-3</c:v>
                </c:pt>
                <c:pt idx="50968">
                  <c:v>-2.5883699999999999E-2</c:v>
                </c:pt>
                <c:pt idx="50969">
                  <c:v>-1.7798399999999999E-2</c:v>
                </c:pt>
                <c:pt idx="50970">
                  <c:v>-1.57728E-2</c:v>
                </c:pt>
                <c:pt idx="50971">
                  <c:v>-8.9693099999999994E-3</c:v>
                </c:pt>
                <c:pt idx="50972">
                  <c:v>-2.9087100000000001E-2</c:v>
                </c:pt>
                <c:pt idx="50973">
                  <c:v>1.93024E-3</c:v>
                </c:pt>
                <c:pt idx="50974">
                  <c:v>-1.97868E-2</c:v>
                </c:pt>
                <c:pt idx="50975">
                  <c:v>-9.3116799999999993E-3</c:v>
                </c:pt>
                <c:pt idx="50976">
                  <c:v>-1.6723600000000002E-2</c:v>
                </c:pt>
                <c:pt idx="50977">
                  <c:v>-3.04298E-2</c:v>
                </c:pt>
                <c:pt idx="50978">
                  <c:v>-1.9984200000000001E-2</c:v>
                </c:pt>
                <c:pt idx="50979">
                  <c:v>-2.4558099999999999E-2</c:v>
                </c:pt>
                <c:pt idx="50980">
                  <c:v>-2.7141600000000002E-3</c:v>
                </c:pt>
                <c:pt idx="50981">
                  <c:v>-1.3178799999999999E-2</c:v>
                </c:pt>
                <c:pt idx="50982">
                  <c:v>-2.4717300000000001E-2</c:v>
                </c:pt>
                <c:pt idx="50983">
                  <c:v>-1.8683399999999999E-2</c:v>
                </c:pt>
                <c:pt idx="50984">
                  <c:v>-2.64549E-2</c:v>
                </c:pt>
                <c:pt idx="50985">
                  <c:v>-1.6352700000000001E-2</c:v>
                </c:pt>
                <c:pt idx="50986">
                  <c:v>-1.21031E-2</c:v>
                </c:pt>
                <c:pt idx="50987">
                  <c:v>-1.4748600000000001E-2</c:v>
                </c:pt>
                <c:pt idx="50988">
                  <c:v>-1.7839399999999998E-2</c:v>
                </c:pt>
                <c:pt idx="50989">
                  <c:v>-4.4512700000000002E-2</c:v>
                </c:pt>
                <c:pt idx="50990">
                  <c:v>-2.23942E-2</c:v>
                </c:pt>
                <c:pt idx="50991">
                  <c:v>-2.7918800000000001E-2</c:v>
                </c:pt>
                <c:pt idx="50992">
                  <c:v>-2.1649399999999999E-2</c:v>
                </c:pt>
                <c:pt idx="50993">
                  <c:v>-1.9912699999999998E-2</c:v>
                </c:pt>
                <c:pt idx="50994">
                  <c:v>-8.2740799999999996E-3</c:v>
                </c:pt>
                <c:pt idx="50995">
                  <c:v>1.7786E-3</c:v>
                </c:pt>
                <c:pt idx="50996">
                  <c:v>-3.1329200000000001E-2</c:v>
                </c:pt>
                <c:pt idx="50997">
                  <c:v>-1.8848400000000001E-2</c:v>
                </c:pt>
                <c:pt idx="50998">
                  <c:v>-1.4301299999999999E-2</c:v>
                </c:pt>
                <c:pt idx="50999">
                  <c:v>-1.3721499999999999E-2</c:v>
                </c:pt>
                <c:pt idx="51000">
                  <c:v>-2.6942299999999999E-2</c:v>
                </c:pt>
                <c:pt idx="51001">
                  <c:v>-2.3555799999999998E-2</c:v>
                </c:pt>
                <c:pt idx="51002">
                  <c:v>-2.0331399999999999E-2</c:v>
                </c:pt>
                <c:pt idx="51003">
                  <c:v>-2.3266800000000001E-2</c:v>
                </c:pt>
                <c:pt idx="51004">
                  <c:v>-1.6218199999999999E-2</c:v>
                </c:pt>
                <c:pt idx="51005">
                  <c:v>-3.9421999999999999E-2</c:v>
                </c:pt>
                <c:pt idx="51006">
                  <c:v>-2.6165000000000001E-2</c:v>
                </c:pt>
                <c:pt idx="51007">
                  <c:v>-3.7235299999999999E-2</c:v>
                </c:pt>
                <c:pt idx="51008">
                  <c:v>-2.44446E-2</c:v>
                </c:pt>
                <c:pt idx="51009">
                  <c:v>-1.8485999999999999E-2</c:v>
                </c:pt>
                <c:pt idx="51010">
                  <c:v>-4.6760599999999999E-2</c:v>
                </c:pt>
                <c:pt idx="51011">
                  <c:v>-2.1782900000000001E-2</c:v>
                </c:pt>
                <c:pt idx="51012">
                  <c:v>-1.41745E-2</c:v>
                </c:pt>
                <c:pt idx="51013">
                  <c:v>-2.8551099999999999E-2</c:v>
                </c:pt>
                <c:pt idx="51014">
                  <c:v>-3.24669E-2</c:v>
                </c:pt>
                <c:pt idx="51015">
                  <c:v>-3.7970499999999997E-2</c:v>
                </c:pt>
                <c:pt idx="51016">
                  <c:v>-1.8324900000000002E-2</c:v>
                </c:pt>
                <c:pt idx="51017">
                  <c:v>-2.22492E-2</c:v>
                </c:pt>
                <c:pt idx="51018">
                  <c:v>-2.9751799999999998E-2</c:v>
                </c:pt>
                <c:pt idx="51019">
                  <c:v>-2.0825400000000001E-2</c:v>
                </c:pt>
                <c:pt idx="51020">
                  <c:v>-2.9350299999999999E-2</c:v>
                </c:pt>
                <c:pt idx="51021">
                  <c:v>-4.5294800000000003E-2</c:v>
                </c:pt>
                <c:pt idx="51022">
                  <c:v>-4.5844999999999997E-2</c:v>
                </c:pt>
                <c:pt idx="51023">
                  <c:v>-3.7998200000000003E-2</c:v>
                </c:pt>
                <c:pt idx="51024">
                  <c:v>-3.2886499999999999E-2</c:v>
                </c:pt>
                <c:pt idx="51025">
                  <c:v>-2.2079499999999998E-2</c:v>
                </c:pt>
                <c:pt idx="51026">
                  <c:v>-3.1684900000000002E-2</c:v>
                </c:pt>
                <c:pt idx="51027">
                  <c:v>-3.1483700000000003E-2</c:v>
                </c:pt>
                <c:pt idx="51028">
                  <c:v>-5.4204000000000002E-2</c:v>
                </c:pt>
                <c:pt idx="51029">
                  <c:v>-4.1053800000000001E-2</c:v>
                </c:pt>
                <c:pt idx="51030">
                  <c:v>-4.8398999999999998E-2</c:v>
                </c:pt>
                <c:pt idx="51031">
                  <c:v>-3.6377E-2</c:v>
                </c:pt>
                <c:pt idx="51032">
                  <c:v>-6.0336099999999997E-2</c:v>
                </c:pt>
                <c:pt idx="51033">
                  <c:v>-4.9243000000000002E-2</c:v>
                </c:pt>
                <c:pt idx="51034">
                  <c:v>-3.8173699999999998E-2</c:v>
                </c:pt>
                <c:pt idx="51035">
                  <c:v>-4.0197400000000001E-2</c:v>
                </c:pt>
                <c:pt idx="51036">
                  <c:v>-3.9412500000000003E-2</c:v>
                </c:pt>
                <c:pt idx="51037">
                  <c:v>-5.1912300000000001E-2</c:v>
                </c:pt>
                <c:pt idx="51038">
                  <c:v>-4.4447899999999999E-2</c:v>
                </c:pt>
                <c:pt idx="51039">
                  <c:v>-6.5104499999999996E-2</c:v>
                </c:pt>
                <c:pt idx="51040">
                  <c:v>-4.2867700000000002E-2</c:v>
                </c:pt>
                <c:pt idx="51041">
                  <c:v>-3.6768000000000002E-2</c:v>
                </c:pt>
                <c:pt idx="51042">
                  <c:v>-4.2800900000000003E-2</c:v>
                </c:pt>
                <c:pt idx="51043">
                  <c:v>-5.1329600000000003E-2</c:v>
                </c:pt>
                <c:pt idx="51044">
                  <c:v>-4.5943299999999999E-2</c:v>
                </c:pt>
                <c:pt idx="51045">
                  <c:v>-4.6477299999999999E-2</c:v>
                </c:pt>
                <c:pt idx="51046">
                  <c:v>-4.3510399999999998E-2</c:v>
                </c:pt>
                <c:pt idx="51047">
                  <c:v>-3.7682500000000001E-2</c:v>
                </c:pt>
                <c:pt idx="51048">
                  <c:v>-5.2147899999999997E-2</c:v>
                </c:pt>
                <c:pt idx="51049">
                  <c:v>-4.0225999999999998E-2</c:v>
                </c:pt>
                <c:pt idx="51050">
                  <c:v>-5.2883100000000002E-2</c:v>
                </c:pt>
                <c:pt idx="51051">
                  <c:v>-4.2315499999999999E-2</c:v>
                </c:pt>
                <c:pt idx="51052">
                  <c:v>-4.3062200000000002E-2</c:v>
                </c:pt>
                <c:pt idx="51053">
                  <c:v>-3.6953899999999998E-2</c:v>
                </c:pt>
                <c:pt idx="51054">
                  <c:v>-3.02925E-2</c:v>
                </c:pt>
                <c:pt idx="51055">
                  <c:v>-5.33304E-2</c:v>
                </c:pt>
                <c:pt idx="51056">
                  <c:v>-3.8502700000000001E-2</c:v>
                </c:pt>
                <c:pt idx="51057">
                  <c:v>-5.35355E-2</c:v>
                </c:pt>
                <c:pt idx="51058">
                  <c:v>-5.1351500000000001E-2</c:v>
                </c:pt>
                <c:pt idx="51059">
                  <c:v>-5.8563200000000003E-2</c:v>
                </c:pt>
                <c:pt idx="51060">
                  <c:v>-5.126E-2</c:v>
                </c:pt>
                <c:pt idx="51061">
                  <c:v>-3.5352700000000001E-2</c:v>
                </c:pt>
                <c:pt idx="51062">
                  <c:v>-5.2581799999999998E-2</c:v>
                </c:pt>
                <c:pt idx="51063">
                  <c:v>-2.5955200000000001E-2</c:v>
                </c:pt>
                <c:pt idx="51064">
                  <c:v>-1.87387E-2</c:v>
                </c:pt>
                <c:pt idx="51065">
                  <c:v>-3.7957200000000003E-2</c:v>
                </c:pt>
                <c:pt idx="51066">
                  <c:v>-4.4837000000000002E-2</c:v>
                </c:pt>
                <c:pt idx="51067">
                  <c:v>-3.3467299999999998E-2</c:v>
                </c:pt>
                <c:pt idx="51068">
                  <c:v>-4.2649300000000001E-2</c:v>
                </c:pt>
                <c:pt idx="51069">
                  <c:v>-4.4713999999999997E-2</c:v>
                </c:pt>
                <c:pt idx="51070">
                  <c:v>-3.6596299999999998E-2</c:v>
                </c:pt>
                <c:pt idx="51071">
                  <c:v>-3.5453800000000001E-2</c:v>
                </c:pt>
                <c:pt idx="51072">
                  <c:v>-1.1332500000000001E-2</c:v>
                </c:pt>
                <c:pt idx="51073">
                  <c:v>-2.9974899999999999E-2</c:v>
                </c:pt>
                <c:pt idx="51074">
                  <c:v>-2.7823400000000002E-2</c:v>
                </c:pt>
                <c:pt idx="51075">
                  <c:v>-3.2184600000000001E-2</c:v>
                </c:pt>
                <c:pt idx="51076">
                  <c:v>-4.1276E-2</c:v>
                </c:pt>
                <c:pt idx="51077">
                  <c:v>-4.9315499999999998E-2</c:v>
                </c:pt>
                <c:pt idx="51078">
                  <c:v>-3.9359999999999999E-2</c:v>
                </c:pt>
                <c:pt idx="51079">
                  <c:v>-3.4067199999999999E-2</c:v>
                </c:pt>
                <c:pt idx="51080">
                  <c:v>-3.1523700000000002E-2</c:v>
                </c:pt>
                <c:pt idx="51081">
                  <c:v>-3.82242E-2</c:v>
                </c:pt>
                <c:pt idx="51082">
                  <c:v>-2.0674700000000001E-2</c:v>
                </c:pt>
                <c:pt idx="51083">
                  <c:v>-3.9596600000000003E-2</c:v>
                </c:pt>
                <c:pt idx="51084">
                  <c:v>-4.5876500000000001E-2</c:v>
                </c:pt>
                <c:pt idx="51085">
                  <c:v>-4.0126799999999997E-2</c:v>
                </c:pt>
                <c:pt idx="51086">
                  <c:v>-4.23346E-2</c:v>
                </c:pt>
                <c:pt idx="51087">
                  <c:v>-3.0149499999999999E-2</c:v>
                </c:pt>
                <c:pt idx="51088">
                  <c:v>-3.2961799999999999E-2</c:v>
                </c:pt>
                <c:pt idx="51089">
                  <c:v>-1.17226E-2</c:v>
                </c:pt>
                <c:pt idx="51090">
                  <c:v>-3.0706399999999998E-2</c:v>
                </c:pt>
                <c:pt idx="51091">
                  <c:v>-2.3011199999999999E-2</c:v>
                </c:pt>
                <c:pt idx="51092">
                  <c:v>-3.04852E-2</c:v>
                </c:pt>
                <c:pt idx="51093">
                  <c:v>-2.3566199999999999E-2</c:v>
                </c:pt>
                <c:pt idx="51094">
                  <c:v>-2.9767999999999999E-2</c:v>
                </c:pt>
                <c:pt idx="51095">
                  <c:v>-4.0342299999999998E-2</c:v>
                </c:pt>
                <c:pt idx="51096">
                  <c:v>-6.0787200000000001E-3</c:v>
                </c:pt>
                <c:pt idx="51097">
                  <c:v>-2.7418100000000001E-2</c:v>
                </c:pt>
                <c:pt idx="51098">
                  <c:v>-2.3222E-2</c:v>
                </c:pt>
                <c:pt idx="51099">
                  <c:v>-3.8070699999999999E-2</c:v>
                </c:pt>
                <c:pt idx="51100">
                  <c:v>-2.2569700000000002E-2</c:v>
                </c:pt>
                <c:pt idx="51101">
                  <c:v>-2.2530600000000001E-2</c:v>
                </c:pt>
                <c:pt idx="51102">
                  <c:v>-3.5534900000000001E-2</c:v>
                </c:pt>
                <c:pt idx="51103">
                  <c:v>-2.83232E-2</c:v>
                </c:pt>
                <c:pt idx="51104">
                  <c:v>-2.5397300000000001E-2</c:v>
                </c:pt>
                <c:pt idx="51105">
                  <c:v>-2.22464E-2</c:v>
                </c:pt>
                <c:pt idx="51106">
                  <c:v>-2.2349399999999998E-2</c:v>
                </c:pt>
                <c:pt idx="51107">
                  <c:v>-2.8007500000000001E-2</c:v>
                </c:pt>
                <c:pt idx="51108">
                  <c:v>-2.9492399999999998E-2</c:v>
                </c:pt>
                <c:pt idx="51109">
                  <c:v>-4.0197400000000001E-2</c:v>
                </c:pt>
                <c:pt idx="51110">
                  <c:v>-3.4252199999999997E-2</c:v>
                </c:pt>
                <c:pt idx="51111">
                  <c:v>-1.80559E-2</c:v>
                </c:pt>
                <c:pt idx="51112">
                  <c:v>-2.9167200000000001E-2</c:v>
                </c:pt>
                <c:pt idx="51113">
                  <c:v>-2.8239299999999998E-2</c:v>
                </c:pt>
                <c:pt idx="51114">
                  <c:v>-3.8687699999999998E-2</c:v>
                </c:pt>
                <c:pt idx="51115">
                  <c:v>-3.3811599999999997E-2</c:v>
                </c:pt>
                <c:pt idx="51116">
                  <c:v>-4.2023699999999997E-2</c:v>
                </c:pt>
                <c:pt idx="51117">
                  <c:v>-3.6047900000000001E-2</c:v>
                </c:pt>
                <c:pt idx="51118">
                  <c:v>-3.7127500000000001E-2</c:v>
                </c:pt>
                <c:pt idx="51119">
                  <c:v>-3.2250399999999999E-2</c:v>
                </c:pt>
                <c:pt idx="51120">
                  <c:v>-2.2780399999999999E-2</c:v>
                </c:pt>
                <c:pt idx="51121">
                  <c:v>-2.7881599999999999E-2</c:v>
                </c:pt>
                <c:pt idx="51122">
                  <c:v>-3.6653499999999999E-2</c:v>
                </c:pt>
                <c:pt idx="51123">
                  <c:v>-3.8332900000000003E-2</c:v>
                </c:pt>
                <c:pt idx="51124">
                  <c:v>-3.0571000000000001E-2</c:v>
                </c:pt>
                <c:pt idx="51125">
                  <c:v>-1.55964E-2</c:v>
                </c:pt>
                <c:pt idx="51126">
                  <c:v>-2.4785999999999999E-2</c:v>
                </c:pt>
                <c:pt idx="51127">
                  <c:v>-2.9462800000000001E-2</c:v>
                </c:pt>
                <c:pt idx="51128">
                  <c:v>-2.3469E-2</c:v>
                </c:pt>
                <c:pt idx="51129">
                  <c:v>-2.57702E-2</c:v>
                </c:pt>
                <c:pt idx="51130">
                  <c:v>-2.9204399999999998E-2</c:v>
                </c:pt>
                <c:pt idx="51131">
                  <c:v>-2.1272699999999999E-2</c:v>
                </c:pt>
                <c:pt idx="51132">
                  <c:v>-1.9604699999999999E-2</c:v>
                </c:pt>
                <c:pt idx="51133">
                  <c:v>-2.8483399999999999E-2</c:v>
                </c:pt>
                <c:pt idx="51134">
                  <c:v>-3.1603800000000001E-2</c:v>
                </c:pt>
                <c:pt idx="51135">
                  <c:v>-2.79627E-2</c:v>
                </c:pt>
                <c:pt idx="51136">
                  <c:v>-2.3320199999999999E-2</c:v>
                </c:pt>
                <c:pt idx="51137">
                  <c:v>-3.9591800000000003E-2</c:v>
                </c:pt>
                <c:pt idx="51138">
                  <c:v>-1.3149299999999999E-2</c:v>
                </c:pt>
                <c:pt idx="51139">
                  <c:v>-2.54583E-2</c:v>
                </c:pt>
                <c:pt idx="51140">
                  <c:v>-2.1886800000000001E-2</c:v>
                </c:pt>
                <c:pt idx="51141">
                  <c:v>-1.33705E-2</c:v>
                </c:pt>
                <c:pt idx="51142">
                  <c:v>-1.8535599999999999E-2</c:v>
                </c:pt>
                <c:pt idx="51143">
                  <c:v>-8.2759900000000004E-3</c:v>
                </c:pt>
                <c:pt idx="51144">
                  <c:v>-1.7883300000000001E-2</c:v>
                </c:pt>
                <c:pt idx="51145">
                  <c:v>-2.89974E-2</c:v>
                </c:pt>
                <c:pt idx="51146">
                  <c:v>-2.4403600000000001E-2</c:v>
                </c:pt>
                <c:pt idx="51147">
                  <c:v>-1.9619899999999999E-2</c:v>
                </c:pt>
                <c:pt idx="51148">
                  <c:v>-8.4314300000000002E-3</c:v>
                </c:pt>
                <c:pt idx="51149">
                  <c:v>-2.0434399999999998E-2</c:v>
                </c:pt>
                <c:pt idx="51150">
                  <c:v>-2.67715E-2</c:v>
                </c:pt>
                <c:pt idx="51151">
                  <c:v>-1.34678E-2</c:v>
                </c:pt>
                <c:pt idx="51152">
                  <c:v>-2.2159600000000002E-2</c:v>
                </c:pt>
                <c:pt idx="51153">
                  <c:v>-2.2004099999999999E-2</c:v>
                </c:pt>
                <c:pt idx="51154">
                  <c:v>-1.8103600000000001E-2</c:v>
                </c:pt>
                <c:pt idx="51155">
                  <c:v>-2.3664500000000002E-2</c:v>
                </c:pt>
                <c:pt idx="51156">
                  <c:v>-1.38578E-2</c:v>
                </c:pt>
                <c:pt idx="51157">
                  <c:v>-1.91851E-2</c:v>
                </c:pt>
                <c:pt idx="51158">
                  <c:v>-2.0029100000000001E-2</c:v>
                </c:pt>
                <c:pt idx="51159">
                  <c:v>-2.3446100000000001E-2</c:v>
                </c:pt>
                <c:pt idx="51160">
                  <c:v>-2.50826E-2</c:v>
                </c:pt>
                <c:pt idx="51161">
                  <c:v>-1.4438599999999999E-2</c:v>
                </c:pt>
                <c:pt idx="51162">
                  <c:v>-2.5558500000000001E-2</c:v>
                </c:pt>
                <c:pt idx="51163">
                  <c:v>-1.24683E-2</c:v>
                </c:pt>
                <c:pt idx="51164">
                  <c:v>-1.3487799999999999E-2</c:v>
                </c:pt>
                <c:pt idx="51165">
                  <c:v>-3.1852699999999998E-4</c:v>
                </c:pt>
                <c:pt idx="51166">
                  <c:v>-2.2779500000000001E-2</c:v>
                </c:pt>
                <c:pt idx="51167">
                  <c:v>-6.6757199999999996E-3</c:v>
                </c:pt>
                <c:pt idx="51168">
                  <c:v>-2.145E-2</c:v>
                </c:pt>
                <c:pt idx="51169">
                  <c:v>-9.7780200000000001E-3</c:v>
                </c:pt>
                <c:pt idx="51170">
                  <c:v>-1.11418E-2</c:v>
                </c:pt>
                <c:pt idx="51171">
                  <c:v>-3.7860900000000002E-4</c:v>
                </c:pt>
                <c:pt idx="51172">
                  <c:v>1.1998200000000001E-2</c:v>
                </c:pt>
                <c:pt idx="51173">
                  <c:v>1.17302E-4</c:v>
                </c:pt>
                <c:pt idx="51174">
                  <c:v>9.5214800000000006E-3</c:v>
                </c:pt>
                <c:pt idx="51175">
                  <c:v>-1.3361E-3</c:v>
                </c:pt>
                <c:pt idx="51176">
                  <c:v>2.0399099999999998E-3</c:v>
                </c:pt>
                <c:pt idx="51177">
                  <c:v>3.09086E-3</c:v>
                </c:pt>
                <c:pt idx="51178">
                  <c:v>-6.5345799999999999E-3</c:v>
                </c:pt>
                <c:pt idx="51179">
                  <c:v>-8.7356599999999999E-4</c:v>
                </c:pt>
                <c:pt idx="51180">
                  <c:v>4.7521600000000001E-3</c:v>
                </c:pt>
                <c:pt idx="51181">
                  <c:v>1.15309E-2</c:v>
                </c:pt>
                <c:pt idx="51182">
                  <c:v>6.2818500000000003E-3</c:v>
                </c:pt>
                <c:pt idx="51183">
                  <c:v>4.49848E-3</c:v>
                </c:pt>
                <c:pt idx="51184">
                  <c:v>8.2235299999999997E-3</c:v>
                </c:pt>
                <c:pt idx="51185">
                  <c:v>-5.4693199999999997E-3</c:v>
                </c:pt>
                <c:pt idx="51186">
                  <c:v>-2.8581600000000002E-3</c:v>
                </c:pt>
                <c:pt idx="51187">
                  <c:v>3.2558399999999999E-3</c:v>
                </c:pt>
                <c:pt idx="51188">
                  <c:v>2.41661E-3</c:v>
                </c:pt>
                <c:pt idx="51189">
                  <c:v>-7.3099100000000002E-3</c:v>
                </c:pt>
                <c:pt idx="51190">
                  <c:v>-5.5980699999999995E-4</c:v>
                </c:pt>
                <c:pt idx="51191">
                  <c:v>1.2926099999999999E-2</c:v>
                </c:pt>
                <c:pt idx="51192">
                  <c:v>5.6266800000000002E-3</c:v>
                </c:pt>
                <c:pt idx="51193">
                  <c:v>-1.5811899999999999E-3</c:v>
                </c:pt>
                <c:pt idx="51194">
                  <c:v>-1.0241500000000001E-2</c:v>
                </c:pt>
                <c:pt idx="51195">
                  <c:v>1.3875999999999999E-3</c:v>
                </c:pt>
                <c:pt idx="51196">
                  <c:v>1.2213699999999999E-2</c:v>
                </c:pt>
                <c:pt idx="51197">
                  <c:v>6.0806300000000001E-3</c:v>
                </c:pt>
                <c:pt idx="51198">
                  <c:v>-2.4537999999999999E-3</c:v>
                </c:pt>
                <c:pt idx="51199">
                  <c:v>1.00899E-3</c:v>
                </c:pt>
                <c:pt idx="51200">
                  <c:v>-3.9043400000000001E-3</c:v>
                </c:pt>
                <c:pt idx="51201">
                  <c:v>-1.3051E-2</c:v>
                </c:pt>
                <c:pt idx="51202">
                  <c:v>1.9897499999999999E-2</c:v>
                </c:pt>
                <c:pt idx="51203">
                  <c:v>8.9864699999999999E-3</c:v>
                </c:pt>
                <c:pt idx="51204">
                  <c:v>1.5342700000000001E-2</c:v>
                </c:pt>
                <c:pt idx="51205">
                  <c:v>-1.2393E-2</c:v>
                </c:pt>
                <c:pt idx="51206">
                  <c:v>8.2263900000000001E-3</c:v>
                </c:pt>
                <c:pt idx="51207">
                  <c:v>7.8639999999999995E-3</c:v>
                </c:pt>
                <c:pt idx="51208">
                  <c:v>2.0460099999999998E-2</c:v>
                </c:pt>
                <c:pt idx="51209">
                  <c:v>1.4970799999999999E-2</c:v>
                </c:pt>
                <c:pt idx="51210">
                  <c:v>-1.8052100000000001E-2</c:v>
                </c:pt>
                <c:pt idx="51211">
                  <c:v>-1.3971300000000001E-2</c:v>
                </c:pt>
                <c:pt idx="51212">
                  <c:v>-6.6013299999999999E-3</c:v>
                </c:pt>
                <c:pt idx="51213">
                  <c:v>-3.1511299999999999E-2</c:v>
                </c:pt>
                <c:pt idx="51214">
                  <c:v>-3.4675600000000001E-2</c:v>
                </c:pt>
                <c:pt idx="51215">
                  <c:v>-2.6694300000000001E-2</c:v>
                </c:pt>
                <c:pt idx="51216">
                  <c:v>-1.07727E-2</c:v>
                </c:pt>
                <c:pt idx="51217">
                  <c:v>6.6575999999999996E-3</c:v>
                </c:pt>
                <c:pt idx="51218">
                  <c:v>3.2086400000000001E-2</c:v>
                </c:pt>
                <c:pt idx="51219">
                  <c:v>4.5968099999999998E-2</c:v>
                </c:pt>
                <c:pt idx="51220">
                  <c:v>5.1784499999999997E-2</c:v>
                </c:pt>
                <c:pt idx="51221">
                  <c:v>4.2858100000000003E-2</c:v>
                </c:pt>
                <c:pt idx="51222">
                  <c:v>2.21605E-2</c:v>
                </c:pt>
                <c:pt idx="51223">
                  <c:v>1.02501E-2</c:v>
                </c:pt>
                <c:pt idx="51224">
                  <c:v>1.6840899999999999E-2</c:v>
                </c:pt>
                <c:pt idx="51225">
                  <c:v>-4.1265499999999997E-3</c:v>
                </c:pt>
                <c:pt idx="51226">
                  <c:v>-2.45819E-2</c:v>
                </c:pt>
                <c:pt idx="51227">
                  <c:v>-9.8810200000000008E-3</c:v>
                </c:pt>
                <c:pt idx="51228">
                  <c:v>-1.6067499999999998E-2</c:v>
                </c:pt>
                <c:pt idx="51229">
                  <c:v>1.4114399999999999E-3</c:v>
                </c:pt>
                <c:pt idx="51230">
                  <c:v>1.92833E-2</c:v>
                </c:pt>
                <c:pt idx="51231">
                  <c:v>2.37284E-2</c:v>
                </c:pt>
                <c:pt idx="51232">
                  <c:v>2.6391999999999999E-2</c:v>
                </c:pt>
                <c:pt idx="51233">
                  <c:v>6.3915300000000003E-3</c:v>
                </c:pt>
                <c:pt idx="51234">
                  <c:v>9.9496800000000007E-3</c:v>
                </c:pt>
                <c:pt idx="51235">
                  <c:v>2.39983E-2</c:v>
                </c:pt>
                <c:pt idx="51236">
                  <c:v>9.5195799999999997E-3</c:v>
                </c:pt>
                <c:pt idx="51237">
                  <c:v>1.8488899999999999E-2</c:v>
                </c:pt>
                <c:pt idx="51238">
                  <c:v>-2.7751899999999999E-3</c:v>
                </c:pt>
                <c:pt idx="51239">
                  <c:v>6.8664599999999996E-4</c:v>
                </c:pt>
                <c:pt idx="51240">
                  <c:v>1.8610999999999999E-2</c:v>
                </c:pt>
                <c:pt idx="51241">
                  <c:v>1.0129000000000001E-2</c:v>
                </c:pt>
                <c:pt idx="51242">
                  <c:v>2.6041000000000002E-2</c:v>
                </c:pt>
                <c:pt idx="51243">
                  <c:v>-1.0812799999999999E-2</c:v>
                </c:pt>
                <c:pt idx="51244">
                  <c:v>-4.7302200000000003E-4</c:v>
                </c:pt>
                <c:pt idx="51245">
                  <c:v>-9.3555500000000007E-3</c:v>
                </c:pt>
                <c:pt idx="51246">
                  <c:v>-5.0973900000000003E-3</c:v>
                </c:pt>
                <c:pt idx="51247">
                  <c:v>6.2723199999999996E-3</c:v>
                </c:pt>
                <c:pt idx="51248">
                  <c:v>3.04222E-3</c:v>
                </c:pt>
                <c:pt idx="51249">
                  <c:v>1.4405299999999999E-2</c:v>
                </c:pt>
                <c:pt idx="51250">
                  <c:v>4.3594399999999998E-2</c:v>
                </c:pt>
                <c:pt idx="51251">
                  <c:v>1.2202299999999999E-2</c:v>
                </c:pt>
                <c:pt idx="51252">
                  <c:v>7.8134499999999996E-3</c:v>
                </c:pt>
                <c:pt idx="51253">
                  <c:v>1.4708499999999999E-2</c:v>
                </c:pt>
                <c:pt idx="51254">
                  <c:v>6.4001099999999997E-3</c:v>
                </c:pt>
                <c:pt idx="51255">
                  <c:v>-4.4441199999999999E-4</c:v>
                </c:pt>
                <c:pt idx="51256">
                  <c:v>1.34974E-2</c:v>
                </c:pt>
                <c:pt idx="51257">
                  <c:v>2.2619199999999999E-2</c:v>
                </c:pt>
                <c:pt idx="51258">
                  <c:v>3.9149299999999998E-2</c:v>
                </c:pt>
                <c:pt idx="51259">
                  <c:v>4.3906199999999999E-2</c:v>
                </c:pt>
                <c:pt idx="51260">
                  <c:v>4.5224199999999999E-2</c:v>
                </c:pt>
                <c:pt idx="51261">
                  <c:v>4.4346799999999999E-2</c:v>
                </c:pt>
                <c:pt idx="51262">
                  <c:v>4.6182599999999997E-2</c:v>
                </c:pt>
                <c:pt idx="51263">
                  <c:v>6.1548199999999997E-2</c:v>
                </c:pt>
                <c:pt idx="51264">
                  <c:v>4.2688400000000001E-2</c:v>
                </c:pt>
                <c:pt idx="51265">
                  <c:v>3.1814599999999998E-2</c:v>
                </c:pt>
                <c:pt idx="51266">
                  <c:v>1.50394E-2</c:v>
                </c:pt>
                <c:pt idx="51267">
                  <c:v>3.3101999999999999E-2</c:v>
                </c:pt>
                <c:pt idx="51268">
                  <c:v>1.50309E-2</c:v>
                </c:pt>
                <c:pt idx="51269">
                  <c:v>3.0112300000000002E-2</c:v>
                </c:pt>
                <c:pt idx="51270">
                  <c:v>2.0922699999999999E-2</c:v>
                </c:pt>
                <c:pt idx="51271">
                  <c:v>2.8661699999999998E-2</c:v>
                </c:pt>
                <c:pt idx="51272">
                  <c:v>1.54133E-2</c:v>
                </c:pt>
                <c:pt idx="51273">
                  <c:v>3.3707599999999997E-2</c:v>
                </c:pt>
                <c:pt idx="51274">
                  <c:v>5.0845099999999997E-2</c:v>
                </c:pt>
                <c:pt idx="51275">
                  <c:v>3.20024E-2</c:v>
                </c:pt>
                <c:pt idx="51276">
                  <c:v>5.2646600000000002E-2</c:v>
                </c:pt>
                <c:pt idx="51277">
                  <c:v>6.2725100000000006E-2</c:v>
                </c:pt>
                <c:pt idx="51278">
                  <c:v>4.6185499999999997E-2</c:v>
                </c:pt>
                <c:pt idx="51279">
                  <c:v>4.9380300000000002E-2</c:v>
                </c:pt>
                <c:pt idx="51280">
                  <c:v>5.3997999999999997E-2</c:v>
                </c:pt>
                <c:pt idx="51281">
                  <c:v>3.11775E-2</c:v>
                </c:pt>
                <c:pt idx="51282">
                  <c:v>4.7056199999999999E-2</c:v>
                </c:pt>
                <c:pt idx="51283">
                  <c:v>3.3381500000000001E-2</c:v>
                </c:pt>
                <c:pt idx="51284">
                  <c:v>2.1799099999999998E-2</c:v>
                </c:pt>
                <c:pt idx="51285">
                  <c:v>1.0827099999999999E-2</c:v>
                </c:pt>
                <c:pt idx="51286">
                  <c:v>1.5037500000000001E-2</c:v>
                </c:pt>
                <c:pt idx="51287">
                  <c:v>3.6702199999999997E-2</c:v>
                </c:pt>
                <c:pt idx="51288">
                  <c:v>2.80457E-2</c:v>
                </c:pt>
                <c:pt idx="51289">
                  <c:v>3.8032499999999997E-2</c:v>
                </c:pt>
                <c:pt idx="51290">
                  <c:v>3.6809000000000001E-2</c:v>
                </c:pt>
                <c:pt idx="51291">
                  <c:v>4.3753599999999997E-2</c:v>
                </c:pt>
                <c:pt idx="51292">
                  <c:v>3.3355700000000002E-2</c:v>
                </c:pt>
                <c:pt idx="51293">
                  <c:v>3.2393499999999999E-2</c:v>
                </c:pt>
                <c:pt idx="51294">
                  <c:v>5.4034199999999998E-2</c:v>
                </c:pt>
                <c:pt idx="51295">
                  <c:v>4.3043100000000001E-2</c:v>
                </c:pt>
                <c:pt idx="51296">
                  <c:v>2.6295700000000002E-2</c:v>
                </c:pt>
                <c:pt idx="51297">
                  <c:v>4.8734699999999999E-2</c:v>
                </c:pt>
                <c:pt idx="51298">
                  <c:v>2.3243900000000001E-2</c:v>
                </c:pt>
                <c:pt idx="51299">
                  <c:v>3.7639600000000002E-2</c:v>
                </c:pt>
                <c:pt idx="51300">
                  <c:v>4.5574200000000002E-2</c:v>
                </c:pt>
                <c:pt idx="51301">
                  <c:v>2.9894799999999999E-2</c:v>
                </c:pt>
                <c:pt idx="51302">
                  <c:v>2.63176E-2</c:v>
                </c:pt>
                <c:pt idx="51303">
                  <c:v>5.2740099999999998E-2</c:v>
                </c:pt>
                <c:pt idx="51304">
                  <c:v>5.0841299999999999E-2</c:v>
                </c:pt>
                <c:pt idx="51305">
                  <c:v>4.6569800000000001E-2</c:v>
                </c:pt>
                <c:pt idx="51306">
                  <c:v>6.1376600000000003E-2</c:v>
                </c:pt>
                <c:pt idx="51307">
                  <c:v>3.88422E-2</c:v>
                </c:pt>
                <c:pt idx="51308">
                  <c:v>5.7245299999999999E-2</c:v>
                </c:pt>
                <c:pt idx="51309">
                  <c:v>5.3339999999999999E-2</c:v>
                </c:pt>
                <c:pt idx="51310">
                  <c:v>4.73576E-2</c:v>
                </c:pt>
                <c:pt idx="51311">
                  <c:v>3.80039E-2</c:v>
                </c:pt>
                <c:pt idx="51312">
                  <c:v>3.4864399999999997E-2</c:v>
                </c:pt>
                <c:pt idx="51313">
                  <c:v>4.5605699999999999E-2</c:v>
                </c:pt>
                <c:pt idx="51314">
                  <c:v>3.8111699999999998E-2</c:v>
                </c:pt>
                <c:pt idx="51315">
                  <c:v>2.6422500000000002E-2</c:v>
                </c:pt>
                <c:pt idx="51316">
                  <c:v>3.7598600000000003E-2</c:v>
                </c:pt>
                <c:pt idx="51317">
                  <c:v>4.9131399999999999E-2</c:v>
                </c:pt>
                <c:pt idx="51318">
                  <c:v>4.4485999999999998E-2</c:v>
                </c:pt>
                <c:pt idx="51319">
                  <c:v>5.0465599999999999E-2</c:v>
                </c:pt>
                <c:pt idx="51320">
                  <c:v>3.6257699999999997E-2</c:v>
                </c:pt>
                <c:pt idx="51321">
                  <c:v>5.5344600000000001E-2</c:v>
                </c:pt>
                <c:pt idx="51322">
                  <c:v>4.2856199999999997E-2</c:v>
                </c:pt>
                <c:pt idx="51323">
                  <c:v>3.2548899999999999E-2</c:v>
                </c:pt>
                <c:pt idx="51324">
                  <c:v>2.6007700000000002E-2</c:v>
                </c:pt>
                <c:pt idx="51325">
                  <c:v>2.1134400000000001E-2</c:v>
                </c:pt>
                <c:pt idx="51326">
                  <c:v>2.6200299999999999E-2</c:v>
                </c:pt>
                <c:pt idx="51327">
                  <c:v>3.9265599999999998E-2</c:v>
                </c:pt>
                <c:pt idx="51328">
                  <c:v>3.3318500000000001E-2</c:v>
                </c:pt>
                <c:pt idx="51329">
                  <c:v>3.5482399999999997E-2</c:v>
                </c:pt>
                <c:pt idx="51330">
                  <c:v>4.6622299999999998E-2</c:v>
                </c:pt>
                <c:pt idx="51331">
                  <c:v>3.6984400000000001E-2</c:v>
                </c:pt>
                <c:pt idx="51332">
                  <c:v>4.0206899999999997E-2</c:v>
                </c:pt>
                <c:pt idx="51333">
                  <c:v>4.9571999999999998E-2</c:v>
                </c:pt>
                <c:pt idx="51334">
                  <c:v>5.7360599999999998E-2</c:v>
                </c:pt>
                <c:pt idx="51335">
                  <c:v>4.2918199999999997E-2</c:v>
                </c:pt>
                <c:pt idx="51336">
                  <c:v>4.4722600000000001E-2</c:v>
                </c:pt>
                <c:pt idx="51337">
                  <c:v>4.1640299999999998E-2</c:v>
                </c:pt>
                <c:pt idx="51338">
                  <c:v>4.1635499999999999E-2</c:v>
                </c:pt>
                <c:pt idx="51339">
                  <c:v>3.6895799999999999E-2</c:v>
                </c:pt>
                <c:pt idx="51340">
                  <c:v>4.8270199999999999E-2</c:v>
                </c:pt>
                <c:pt idx="51341">
                  <c:v>2.74544E-2</c:v>
                </c:pt>
                <c:pt idx="51342">
                  <c:v>3.7633899999999998E-2</c:v>
                </c:pt>
                <c:pt idx="51343">
                  <c:v>1.74856E-2</c:v>
                </c:pt>
                <c:pt idx="51344">
                  <c:v>4.0284199999999999E-2</c:v>
                </c:pt>
                <c:pt idx="51345">
                  <c:v>4.22277E-2</c:v>
                </c:pt>
                <c:pt idx="51346">
                  <c:v>3.7042600000000002E-2</c:v>
                </c:pt>
                <c:pt idx="51347">
                  <c:v>5.9907000000000002E-2</c:v>
                </c:pt>
                <c:pt idx="51348">
                  <c:v>4.0783899999999998E-2</c:v>
                </c:pt>
                <c:pt idx="51349">
                  <c:v>5.9883100000000002E-2</c:v>
                </c:pt>
                <c:pt idx="51350">
                  <c:v>4.8182500000000003E-2</c:v>
                </c:pt>
                <c:pt idx="51351">
                  <c:v>5.4633099999999997E-2</c:v>
                </c:pt>
                <c:pt idx="51352">
                  <c:v>3.8512200000000003E-2</c:v>
                </c:pt>
                <c:pt idx="51353">
                  <c:v>2.7485800000000001E-2</c:v>
                </c:pt>
                <c:pt idx="51354">
                  <c:v>4.6470600000000001E-2</c:v>
                </c:pt>
                <c:pt idx="51355">
                  <c:v>4.8383700000000002E-2</c:v>
                </c:pt>
                <c:pt idx="51356">
                  <c:v>3.49579E-2</c:v>
                </c:pt>
                <c:pt idx="51357">
                  <c:v>3.6685000000000002E-2</c:v>
                </c:pt>
                <c:pt idx="51358">
                  <c:v>4.5426399999999999E-2</c:v>
                </c:pt>
                <c:pt idx="51359">
                  <c:v>5.6419400000000001E-2</c:v>
                </c:pt>
                <c:pt idx="51360">
                  <c:v>4.4958100000000001E-2</c:v>
                </c:pt>
                <c:pt idx="51361">
                  <c:v>4.0502499999999997E-2</c:v>
                </c:pt>
                <c:pt idx="51362">
                  <c:v>4.1832899999999999E-2</c:v>
                </c:pt>
                <c:pt idx="51363">
                  <c:v>4.9034099999999997E-2</c:v>
                </c:pt>
                <c:pt idx="51364">
                  <c:v>4.87661E-2</c:v>
                </c:pt>
                <c:pt idx="51365">
                  <c:v>2.0628000000000001E-2</c:v>
                </c:pt>
                <c:pt idx="51366">
                  <c:v>2.8813399999999999E-2</c:v>
                </c:pt>
                <c:pt idx="51367">
                  <c:v>2.5690999999999999E-2</c:v>
                </c:pt>
                <c:pt idx="51368">
                  <c:v>4.3046000000000001E-2</c:v>
                </c:pt>
                <c:pt idx="51369">
                  <c:v>2.5478399999999998E-2</c:v>
                </c:pt>
                <c:pt idx="51370">
                  <c:v>5.1648100000000002E-2</c:v>
                </c:pt>
                <c:pt idx="51371">
                  <c:v>3.1896599999999997E-2</c:v>
                </c:pt>
                <c:pt idx="51372">
                  <c:v>4.9995400000000002E-2</c:v>
                </c:pt>
                <c:pt idx="51373">
                  <c:v>4.4637700000000002E-2</c:v>
                </c:pt>
                <c:pt idx="51374">
                  <c:v>4.8841500000000003E-2</c:v>
                </c:pt>
                <c:pt idx="51375">
                  <c:v>4.3200500000000003E-2</c:v>
                </c:pt>
                <c:pt idx="51376">
                  <c:v>3.6274000000000001E-2</c:v>
                </c:pt>
                <c:pt idx="51377">
                  <c:v>3.4715700000000002E-2</c:v>
                </c:pt>
                <c:pt idx="51378">
                  <c:v>3.2904599999999999E-2</c:v>
                </c:pt>
                <c:pt idx="51379">
                  <c:v>3.2796899999999997E-2</c:v>
                </c:pt>
                <c:pt idx="51380">
                  <c:v>4.7195399999999998E-2</c:v>
                </c:pt>
                <c:pt idx="51381">
                  <c:v>5.25732E-2</c:v>
                </c:pt>
                <c:pt idx="51382">
                  <c:v>5.1148399999999997E-2</c:v>
                </c:pt>
                <c:pt idx="51383">
                  <c:v>2.7530700000000002E-2</c:v>
                </c:pt>
                <c:pt idx="51384">
                  <c:v>3.7166600000000001E-2</c:v>
                </c:pt>
                <c:pt idx="51385">
                  <c:v>5.0978700000000002E-2</c:v>
                </c:pt>
                <c:pt idx="51386">
                  <c:v>5.4124800000000001E-2</c:v>
                </c:pt>
                <c:pt idx="51387">
                  <c:v>3.9679499999999999E-2</c:v>
                </c:pt>
                <c:pt idx="51388">
                  <c:v>4.2537699999999998E-2</c:v>
                </c:pt>
                <c:pt idx="51389">
                  <c:v>4.2469E-2</c:v>
                </c:pt>
                <c:pt idx="51390">
                  <c:v>4.1283599999999997E-2</c:v>
                </c:pt>
                <c:pt idx="51391">
                  <c:v>5.4337499999999997E-2</c:v>
                </c:pt>
                <c:pt idx="51392">
                  <c:v>4.6785399999999998E-2</c:v>
                </c:pt>
                <c:pt idx="51393">
                  <c:v>4.0053400000000003E-2</c:v>
                </c:pt>
                <c:pt idx="51394">
                  <c:v>4.8516299999999998E-2</c:v>
                </c:pt>
                <c:pt idx="51395">
                  <c:v>3.9559400000000002E-2</c:v>
                </c:pt>
                <c:pt idx="51396">
                  <c:v>3.9764399999999998E-2</c:v>
                </c:pt>
                <c:pt idx="51397">
                  <c:v>3.4269300000000003E-2</c:v>
                </c:pt>
                <c:pt idx="51398">
                  <c:v>2.9103299999999999E-2</c:v>
                </c:pt>
                <c:pt idx="51399">
                  <c:v>6.7257899999999995E-2</c:v>
                </c:pt>
                <c:pt idx="51400">
                  <c:v>2.1469100000000001E-2</c:v>
                </c:pt>
                <c:pt idx="51401">
                  <c:v>2.9850000000000002E-2</c:v>
                </c:pt>
                <c:pt idx="51402">
                  <c:v>4.2582500000000002E-2</c:v>
                </c:pt>
                <c:pt idx="51403">
                  <c:v>5.3125400000000003E-2</c:v>
                </c:pt>
                <c:pt idx="51404">
                  <c:v>2.48623E-2</c:v>
                </c:pt>
                <c:pt idx="51405">
                  <c:v>2.92263E-2</c:v>
                </c:pt>
                <c:pt idx="51406">
                  <c:v>3.0013999999999999E-2</c:v>
                </c:pt>
                <c:pt idx="51407">
                  <c:v>3.1759299999999997E-2</c:v>
                </c:pt>
                <c:pt idx="51408">
                  <c:v>2.8272599999999998E-2</c:v>
                </c:pt>
                <c:pt idx="51409">
                  <c:v>2.5411599999999999E-2</c:v>
                </c:pt>
                <c:pt idx="51410">
                  <c:v>4.4022600000000002E-2</c:v>
                </c:pt>
                <c:pt idx="51411">
                  <c:v>2.6704800000000001E-2</c:v>
                </c:pt>
                <c:pt idx="51412">
                  <c:v>2.8622600000000002E-2</c:v>
                </c:pt>
                <c:pt idx="51413">
                  <c:v>3.90835E-2</c:v>
                </c:pt>
                <c:pt idx="51414">
                  <c:v>2.9484699999999999E-2</c:v>
                </c:pt>
                <c:pt idx="51415">
                  <c:v>3.6832799999999999E-2</c:v>
                </c:pt>
                <c:pt idx="51416">
                  <c:v>2.0688999999999999E-2</c:v>
                </c:pt>
                <c:pt idx="51417">
                  <c:v>1.02568E-2</c:v>
                </c:pt>
                <c:pt idx="51418">
                  <c:v>2.87514E-2</c:v>
                </c:pt>
                <c:pt idx="51419">
                  <c:v>1.9971800000000001E-2</c:v>
                </c:pt>
                <c:pt idx="51420">
                  <c:v>4.1386600000000003E-2</c:v>
                </c:pt>
                <c:pt idx="51421">
                  <c:v>1.2019200000000001E-2</c:v>
                </c:pt>
                <c:pt idx="51422">
                  <c:v>1.7530400000000002E-2</c:v>
                </c:pt>
                <c:pt idx="51423">
                  <c:v>2.6165000000000001E-2</c:v>
                </c:pt>
                <c:pt idx="51424">
                  <c:v>1.8697700000000001E-2</c:v>
                </c:pt>
                <c:pt idx="51425">
                  <c:v>1.27087E-2</c:v>
                </c:pt>
                <c:pt idx="51426">
                  <c:v>2.3783700000000001E-2</c:v>
                </c:pt>
                <c:pt idx="51427">
                  <c:v>2.45972E-2</c:v>
                </c:pt>
                <c:pt idx="51428">
                  <c:v>2.7307499999999998E-2</c:v>
                </c:pt>
                <c:pt idx="51429">
                  <c:v>1.5480000000000001E-2</c:v>
                </c:pt>
                <c:pt idx="51430">
                  <c:v>-7.9536400000000001E-4</c:v>
                </c:pt>
                <c:pt idx="51431">
                  <c:v>2.5545100000000001E-2</c:v>
                </c:pt>
                <c:pt idx="51432">
                  <c:v>2.2762299999999999E-2</c:v>
                </c:pt>
                <c:pt idx="51433">
                  <c:v>1.49488E-2</c:v>
                </c:pt>
                <c:pt idx="51434">
                  <c:v>4.2638800000000003E-3</c:v>
                </c:pt>
                <c:pt idx="51435">
                  <c:v>1.02015E-2</c:v>
                </c:pt>
                <c:pt idx="51436">
                  <c:v>2.6369099999999999E-2</c:v>
                </c:pt>
                <c:pt idx="51437">
                  <c:v>1.7329199999999999E-2</c:v>
                </c:pt>
                <c:pt idx="51438">
                  <c:v>2.9393200000000001E-2</c:v>
                </c:pt>
                <c:pt idx="51439">
                  <c:v>9.6721600000000008E-3</c:v>
                </c:pt>
                <c:pt idx="51440">
                  <c:v>2.7888300000000001E-2</c:v>
                </c:pt>
                <c:pt idx="51441">
                  <c:v>2.0656600000000001E-2</c:v>
                </c:pt>
                <c:pt idx="51442">
                  <c:v>1.6509099999999999E-2</c:v>
                </c:pt>
                <c:pt idx="51443">
                  <c:v>1.0048899999999999E-2</c:v>
                </c:pt>
                <c:pt idx="51444">
                  <c:v>3.0708300000000001E-3</c:v>
                </c:pt>
                <c:pt idx="51445">
                  <c:v>1.7520000000000001E-2</c:v>
                </c:pt>
                <c:pt idx="51446">
                  <c:v>7.5531000000000003E-4</c:v>
                </c:pt>
                <c:pt idx="51447">
                  <c:v>1.2178400000000001E-2</c:v>
                </c:pt>
                <c:pt idx="51448">
                  <c:v>-1.44844E-2</c:v>
                </c:pt>
                <c:pt idx="51449">
                  <c:v>2.5211299999999999E-2</c:v>
                </c:pt>
                <c:pt idx="51450">
                  <c:v>-6.1893500000000004E-4</c:v>
                </c:pt>
                <c:pt idx="51451">
                  <c:v>2.42548E-2</c:v>
                </c:pt>
                <c:pt idx="51452">
                  <c:v>1.16396E-2</c:v>
                </c:pt>
                <c:pt idx="51453">
                  <c:v>8.4085500000000007E-3</c:v>
                </c:pt>
                <c:pt idx="51454">
                  <c:v>-5.39494E-3</c:v>
                </c:pt>
                <c:pt idx="51455">
                  <c:v>1.24054E-2</c:v>
                </c:pt>
                <c:pt idx="51456">
                  <c:v>1.2275700000000001E-2</c:v>
                </c:pt>
                <c:pt idx="51457">
                  <c:v>1.6868600000000001E-2</c:v>
                </c:pt>
                <c:pt idx="51458">
                  <c:v>1.5761399999999998E-2</c:v>
                </c:pt>
                <c:pt idx="51459">
                  <c:v>-3.1156500000000002E-3</c:v>
                </c:pt>
                <c:pt idx="51460">
                  <c:v>2.8522499999999999E-2</c:v>
                </c:pt>
                <c:pt idx="51461" formatCode="0.00E+00">
                  <c:v>3.2167400000000001E-3</c:v>
                </c:pt>
                <c:pt idx="51462">
                  <c:v>3.5907700000000001E-2</c:v>
                </c:pt>
                <c:pt idx="51463">
                  <c:v>-2.4786000000000001E-3</c:v>
                </c:pt>
                <c:pt idx="51464">
                  <c:v>1.6194299999999998E-2</c:v>
                </c:pt>
                <c:pt idx="51465">
                  <c:v>1.2951900000000001E-2</c:v>
                </c:pt>
                <c:pt idx="51466">
                  <c:v>2.73399E-2</c:v>
                </c:pt>
                <c:pt idx="51467">
                  <c:v>1.47104E-2</c:v>
                </c:pt>
                <c:pt idx="51468">
                  <c:v>2.6881200000000001E-2</c:v>
                </c:pt>
                <c:pt idx="51469">
                  <c:v>4.1532499999999998E-3</c:v>
                </c:pt>
                <c:pt idx="51470">
                  <c:v>1.27916E-2</c:v>
                </c:pt>
                <c:pt idx="51471">
                  <c:v>1.9209899999999999E-2</c:v>
                </c:pt>
                <c:pt idx="51472">
                  <c:v>2.7972199999999999E-2</c:v>
                </c:pt>
                <c:pt idx="51473">
                  <c:v>2.29292E-2</c:v>
                </c:pt>
                <c:pt idx="51474">
                  <c:v>2.0099599999999999E-2</c:v>
                </c:pt>
                <c:pt idx="51475">
                  <c:v>4.0031400000000002E-2</c:v>
                </c:pt>
                <c:pt idx="51476">
                  <c:v>2.5306700000000001E-2</c:v>
                </c:pt>
                <c:pt idx="51477">
                  <c:v>1.6568200000000002E-2</c:v>
                </c:pt>
                <c:pt idx="51478">
                  <c:v>-3.5333600000000001E-3</c:v>
                </c:pt>
                <c:pt idx="51479">
                  <c:v>2.8471900000000001E-2</c:v>
                </c:pt>
                <c:pt idx="51480">
                  <c:v>2.5978099999999999E-3</c:v>
                </c:pt>
                <c:pt idx="51481">
                  <c:v>1.7660100000000001E-2</c:v>
                </c:pt>
                <c:pt idx="51482">
                  <c:v>-2.4223299999999999E-3</c:v>
                </c:pt>
                <c:pt idx="51483">
                  <c:v>2.4569500000000001E-2</c:v>
                </c:pt>
                <c:pt idx="51484">
                  <c:v>1.6340299999999999E-2</c:v>
                </c:pt>
                <c:pt idx="51485">
                  <c:v>-7.4586899999999996E-3</c:v>
                </c:pt>
                <c:pt idx="51486">
                  <c:v>-6.0710900000000003E-3</c:v>
                </c:pt>
                <c:pt idx="51487">
                  <c:v>1.9989000000000001E-3</c:v>
                </c:pt>
                <c:pt idx="51488">
                  <c:v>-1.15967E-3</c:v>
                </c:pt>
                <c:pt idx="51489">
                  <c:v>-6.3448000000000003E-3</c:v>
                </c:pt>
                <c:pt idx="51490">
                  <c:v>-1.13916E-2</c:v>
                </c:pt>
                <c:pt idx="51491">
                  <c:v>3.3340499999999999E-3</c:v>
                </c:pt>
                <c:pt idx="51492">
                  <c:v>-6.4563800000000003E-4</c:v>
                </c:pt>
                <c:pt idx="51493">
                  <c:v>1.9101099999999999E-2</c:v>
                </c:pt>
                <c:pt idx="51494">
                  <c:v>1.6870500000000001E-3</c:v>
                </c:pt>
                <c:pt idx="51495">
                  <c:v>-2.9535299999999998E-3</c:v>
                </c:pt>
                <c:pt idx="51496">
                  <c:v>-9.0274799999999992E-3</c:v>
                </c:pt>
                <c:pt idx="51497">
                  <c:v>-7.6484700000000001E-3</c:v>
                </c:pt>
                <c:pt idx="51498">
                  <c:v>-3.9520299999999996E-3</c:v>
                </c:pt>
                <c:pt idx="51499">
                  <c:v>-2.48442E-2</c:v>
                </c:pt>
                <c:pt idx="51500">
                  <c:v>-4.7082900000000004E-3</c:v>
                </c:pt>
                <c:pt idx="51501">
                  <c:v>-5.3682299999999999E-3</c:v>
                </c:pt>
                <c:pt idx="51502" formatCode="0.00E+00">
                  <c:v>-1.90735E-5</c:v>
                </c:pt>
                <c:pt idx="51503">
                  <c:v>-3.8452099999999999E-3</c:v>
                </c:pt>
                <c:pt idx="51504">
                  <c:v>9.5977800000000002E-3</c:v>
                </c:pt>
                <c:pt idx="51505">
                  <c:v>1.47533E-2</c:v>
                </c:pt>
                <c:pt idx="51506">
                  <c:v>1.5749900000000001E-2</c:v>
                </c:pt>
                <c:pt idx="51507">
                  <c:v>-1.37825E-2</c:v>
                </c:pt>
                <c:pt idx="51508">
                  <c:v>7.2088200000000003E-3</c:v>
                </c:pt>
                <c:pt idx="51509">
                  <c:v>-1.3621299999999999E-2</c:v>
                </c:pt>
                <c:pt idx="51510">
                  <c:v>-3.1585699999999999E-3</c:v>
                </c:pt>
                <c:pt idx="51511">
                  <c:v>-6.6957500000000003E-3</c:v>
                </c:pt>
                <c:pt idx="51512">
                  <c:v>-4.8732799999999998E-4</c:v>
                </c:pt>
                <c:pt idx="51513">
                  <c:v>-9.60541E-3</c:v>
                </c:pt>
                <c:pt idx="51514">
                  <c:v>-6.7215E-3</c:v>
                </c:pt>
                <c:pt idx="51515">
                  <c:v>-1.7014499999999998E-2</c:v>
                </c:pt>
                <c:pt idx="51516">
                  <c:v>-1.7405500000000001E-2</c:v>
                </c:pt>
                <c:pt idx="51517">
                  <c:v>-1.7170899999999999E-2</c:v>
                </c:pt>
                <c:pt idx="51518">
                  <c:v>-1.6318300000000001E-2</c:v>
                </c:pt>
                <c:pt idx="51519">
                  <c:v>-2.4388300000000002E-2</c:v>
                </c:pt>
                <c:pt idx="51520">
                  <c:v>-2.14319E-2</c:v>
                </c:pt>
                <c:pt idx="51521">
                  <c:v>-1.8331500000000001E-2</c:v>
                </c:pt>
                <c:pt idx="51522">
                  <c:v>-2.3457499999999999E-2</c:v>
                </c:pt>
                <c:pt idx="51523">
                  <c:v>-2.5541299999999999E-2</c:v>
                </c:pt>
                <c:pt idx="51524">
                  <c:v>-2.4059299999999999E-2</c:v>
                </c:pt>
                <c:pt idx="51525">
                  <c:v>-5.28145E-3</c:v>
                </c:pt>
                <c:pt idx="51526">
                  <c:v>-2.4878500000000001E-2</c:v>
                </c:pt>
                <c:pt idx="51527">
                  <c:v>-1.45884E-2</c:v>
                </c:pt>
                <c:pt idx="51528">
                  <c:v>-2.0574599999999998E-2</c:v>
                </c:pt>
                <c:pt idx="51529">
                  <c:v>-1.1415500000000001E-3</c:v>
                </c:pt>
                <c:pt idx="51530">
                  <c:v>-1.5713700000000001E-2</c:v>
                </c:pt>
                <c:pt idx="51531">
                  <c:v>-1.2873600000000001E-2</c:v>
                </c:pt>
                <c:pt idx="51532">
                  <c:v>-2.5836899999999999E-2</c:v>
                </c:pt>
                <c:pt idx="51533">
                  <c:v>-9.3698500000000007E-3</c:v>
                </c:pt>
                <c:pt idx="51534" formatCode="0.00E+00">
                  <c:v>-5.7220499999999997E-6</c:v>
                </c:pt>
                <c:pt idx="51535">
                  <c:v>-2.6106799999999999E-2</c:v>
                </c:pt>
                <c:pt idx="51536">
                  <c:v>-2.31647E-2</c:v>
                </c:pt>
                <c:pt idx="51537">
                  <c:v>-1.1490800000000001E-2</c:v>
                </c:pt>
                <c:pt idx="51538">
                  <c:v>-2.8076199999999998E-3</c:v>
                </c:pt>
                <c:pt idx="51539">
                  <c:v>-6.69098E-3</c:v>
                </c:pt>
                <c:pt idx="51540">
                  <c:v>-3.0454599999999998E-2</c:v>
                </c:pt>
                <c:pt idx="51541">
                  <c:v>-2.6491199999999999E-2</c:v>
                </c:pt>
                <c:pt idx="51542">
                  <c:v>-1.47791E-2</c:v>
                </c:pt>
                <c:pt idx="51543">
                  <c:v>-2.4793599999999999E-2</c:v>
                </c:pt>
                <c:pt idx="51544">
                  <c:v>-1.73502E-2</c:v>
                </c:pt>
                <c:pt idx="51545">
                  <c:v>-3.2861700000000001E-2</c:v>
                </c:pt>
                <c:pt idx="51546">
                  <c:v>-2.6913599999999999E-2</c:v>
                </c:pt>
                <c:pt idx="51547">
                  <c:v>-3.3812500000000002E-2</c:v>
                </c:pt>
                <c:pt idx="51548">
                  <c:v>-3.2495499999999997E-2</c:v>
                </c:pt>
                <c:pt idx="51549">
                  <c:v>-2.0280800000000002E-2</c:v>
                </c:pt>
                <c:pt idx="51550">
                  <c:v>-2.1808600000000001E-2</c:v>
                </c:pt>
                <c:pt idx="51551">
                  <c:v>-1.8714000000000001E-2</c:v>
                </c:pt>
                <c:pt idx="51552">
                  <c:v>-1.4460600000000001E-2</c:v>
                </c:pt>
                <c:pt idx="51553">
                  <c:v>-2.8368000000000001E-2</c:v>
                </c:pt>
                <c:pt idx="51554">
                  <c:v>-2.75602E-2</c:v>
                </c:pt>
                <c:pt idx="51555">
                  <c:v>-2.56767E-2</c:v>
                </c:pt>
                <c:pt idx="51556">
                  <c:v>-3.7312499999999998E-2</c:v>
                </c:pt>
                <c:pt idx="51557">
                  <c:v>-3.6048900000000002E-2</c:v>
                </c:pt>
                <c:pt idx="51558">
                  <c:v>-3.7017799999999997E-2</c:v>
                </c:pt>
                <c:pt idx="51559">
                  <c:v>-3.3641799999999999E-2</c:v>
                </c:pt>
                <c:pt idx="51560">
                  <c:v>-3.0282E-2</c:v>
                </c:pt>
                <c:pt idx="51561">
                  <c:v>-2.1492000000000001E-2</c:v>
                </c:pt>
                <c:pt idx="51562">
                  <c:v>-1.7541899999999999E-2</c:v>
                </c:pt>
                <c:pt idx="51563">
                  <c:v>-2.9844300000000001E-2</c:v>
                </c:pt>
                <c:pt idx="51564">
                  <c:v>-1.5955899999999999E-2</c:v>
                </c:pt>
                <c:pt idx="51565">
                  <c:v>-3.0142800000000001E-2</c:v>
                </c:pt>
                <c:pt idx="51566">
                  <c:v>-2.6060099999999999E-2</c:v>
                </c:pt>
                <c:pt idx="51567">
                  <c:v>-2.7953100000000002E-2</c:v>
                </c:pt>
                <c:pt idx="51568">
                  <c:v>-1.73302E-2</c:v>
                </c:pt>
                <c:pt idx="51569">
                  <c:v>-2.2968300000000001E-2</c:v>
                </c:pt>
                <c:pt idx="51570">
                  <c:v>-1.8172299999999999E-2</c:v>
                </c:pt>
                <c:pt idx="51571">
                  <c:v>-2.9876699999999999E-2</c:v>
                </c:pt>
                <c:pt idx="51572">
                  <c:v>-1.85442E-2</c:v>
                </c:pt>
                <c:pt idx="51573">
                  <c:v>-4.0892600000000001E-2</c:v>
                </c:pt>
                <c:pt idx="51574">
                  <c:v>-3.2930399999999999E-2</c:v>
                </c:pt>
                <c:pt idx="51575">
                  <c:v>-3.3347099999999998E-2</c:v>
                </c:pt>
                <c:pt idx="51576">
                  <c:v>-3.4380000000000001E-2</c:v>
                </c:pt>
                <c:pt idx="51577">
                  <c:v>-2.3822800000000002E-2</c:v>
                </c:pt>
                <c:pt idx="51578">
                  <c:v>-5.4616899999999999E-3</c:v>
                </c:pt>
                <c:pt idx="51579">
                  <c:v>-2.6778199999999999E-2</c:v>
                </c:pt>
                <c:pt idx="51580">
                  <c:v>-2.8774299999999999E-2</c:v>
                </c:pt>
                <c:pt idx="51581">
                  <c:v>-1.23844E-2</c:v>
                </c:pt>
                <c:pt idx="51582">
                  <c:v>-1.9788699999999999E-2</c:v>
                </c:pt>
                <c:pt idx="51583">
                  <c:v>-3.4935000000000001E-2</c:v>
                </c:pt>
                <c:pt idx="51584">
                  <c:v>-3.4972200000000002E-2</c:v>
                </c:pt>
                <c:pt idx="51585">
                  <c:v>-3.5289800000000003E-2</c:v>
                </c:pt>
                <c:pt idx="51586">
                  <c:v>-4.4461300000000002E-2</c:v>
                </c:pt>
                <c:pt idx="51587">
                  <c:v>-2.9418E-2</c:v>
                </c:pt>
                <c:pt idx="51588">
                  <c:v>-3.35827E-2</c:v>
                </c:pt>
                <c:pt idx="51589">
                  <c:v>-2.6500699999999999E-2</c:v>
                </c:pt>
                <c:pt idx="51590">
                  <c:v>-3.6576299999999999E-2</c:v>
                </c:pt>
                <c:pt idx="51591">
                  <c:v>-1.9418700000000001E-2</c:v>
                </c:pt>
                <c:pt idx="51592">
                  <c:v>-3.4479099999999999E-2</c:v>
                </c:pt>
                <c:pt idx="51593">
                  <c:v>-1.7424599999999998E-2</c:v>
                </c:pt>
                <c:pt idx="51594">
                  <c:v>-3.7262000000000003E-2</c:v>
                </c:pt>
                <c:pt idx="51595" formatCode="0.00E+00">
                  <c:v>-2.87409E-2</c:v>
                </c:pt>
                <c:pt idx="51596">
                  <c:v>-2.35357E-2</c:v>
                </c:pt>
                <c:pt idx="51597">
                  <c:v>-3.1850799999999999E-2</c:v>
                </c:pt>
                <c:pt idx="51598">
                  <c:v>-2.6499700000000001E-2</c:v>
                </c:pt>
                <c:pt idx="51599">
                  <c:v>-2.82946E-2</c:v>
                </c:pt>
                <c:pt idx="51600">
                  <c:v>-2.9001200000000001E-2</c:v>
                </c:pt>
                <c:pt idx="51601">
                  <c:v>-3.4102399999999998E-2</c:v>
                </c:pt>
                <c:pt idx="51602">
                  <c:v>-2.3385E-2</c:v>
                </c:pt>
                <c:pt idx="51603">
                  <c:v>-2.8356599999999999E-2</c:v>
                </c:pt>
                <c:pt idx="51604">
                  <c:v>-3.7309599999999998E-2</c:v>
                </c:pt>
                <c:pt idx="51605">
                  <c:v>-3.9821599999999999E-2</c:v>
                </c:pt>
                <c:pt idx="51606">
                  <c:v>-2.15406E-2</c:v>
                </c:pt>
                <c:pt idx="51607">
                  <c:v>-1.9407299999999999E-2</c:v>
                </c:pt>
                <c:pt idx="51608">
                  <c:v>-8.6927399999999991E-3</c:v>
                </c:pt>
                <c:pt idx="51609">
                  <c:v>-4.4373500000000003E-2</c:v>
                </c:pt>
                <c:pt idx="51610">
                  <c:v>-2.4562799999999999E-2</c:v>
                </c:pt>
                <c:pt idx="51611">
                  <c:v>-3.4449599999999997E-2</c:v>
                </c:pt>
                <c:pt idx="51612">
                  <c:v>-4.3106100000000001E-2</c:v>
                </c:pt>
                <c:pt idx="51613">
                  <c:v>-3.10192E-2</c:v>
                </c:pt>
                <c:pt idx="51614">
                  <c:v>-3.5340299999999998E-2</c:v>
                </c:pt>
                <c:pt idx="51615">
                  <c:v>-4.8827200000000001E-2</c:v>
                </c:pt>
                <c:pt idx="51616">
                  <c:v>-5.2869800000000002E-2</c:v>
                </c:pt>
                <c:pt idx="51617">
                  <c:v>-4.5662899999999999E-2</c:v>
                </c:pt>
                <c:pt idx="51618">
                  <c:v>-5.0136600000000003E-2</c:v>
                </c:pt>
                <c:pt idx="51619">
                  <c:v>-3.5382299999999998E-2</c:v>
                </c:pt>
                <c:pt idx="51620">
                  <c:v>-4.8973099999999999E-2</c:v>
                </c:pt>
                <c:pt idx="51621">
                  <c:v>-3.5550100000000001E-2</c:v>
                </c:pt>
                <c:pt idx="51622">
                  <c:v>-3.9987599999999998E-2</c:v>
                </c:pt>
                <c:pt idx="51623">
                  <c:v>-4.4586199999999999E-2</c:v>
                </c:pt>
                <c:pt idx="51624">
                  <c:v>-4.9014099999999998E-2</c:v>
                </c:pt>
                <c:pt idx="51625">
                  <c:v>-4.0846800000000003E-2</c:v>
                </c:pt>
                <c:pt idx="51626">
                  <c:v>-4.7121999999999997E-2</c:v>
                </c:pt>
                <c:pt idx="51627">
                  <c:v>-5.4895399999999997E-2</c:v>
                </c:pt>
                <c:pt idx="51628">
                  <c:v>-5.6726499999999999E-2</c:v>
                </c:pt>
                <c:pt idx="51629">
                  <c:v>-5.11379E-2</c:v>
                </c:pt>
                <c:pt idx="51630">
                  <c:v>-4.5116400000000001E-2</c:v>
                </c:pt>
                <c:pt idx="51631">
                  <c:v>-4.3588599999999998E-2</c:v>
                </c:pt>
                <c:pt idx="51632">
                  <c:v>-5.2475000000000001E-2</c:v>
                </c:pt>
                <c:pt idx="51633">
                  <c:v>-4.6787299999999997E-2</c:v>
                </c:pt>
                <c:pt idx="51634">
                  <c:v>-4.10318E-2</c:v>
                </c:pt>
                <c:pt idx="51635">
                  <c:v>-5.0226199999999999E-2</c:v>
                </c:pt>
                <c:pt idx="51636">
                  <c:v>-3.2818800000000002E-2</c:v>
                </c:pt>
                <c:pt idx="51637">
                  <c:v>-2.6953700000000001E-2</c:v>
                </c:pt>
                <c:pt idx="51638">
                  <c:v>-4.1372300000000001E-2</c:v>
                </c:pt>
                <c:pt idx="51639">
                  <c:v>-2.96125E-2</c:v>
                </c:pt>
                <c:pt idx="51640">
                  <c:v>-3.6199599999999998E-2</c:v>
                </c:pt>
                <c:pt idx="51641">
                  <c:v>-3.70903E-2</c:v>
                </c:pt>
                <c:pt idx="51642">
                  <c:v>-2.6761099999999999E-2</c:v>
                </c:pt>
                <c:pt idx="51643">
                  <c:v>-5.0813700000000003E-2</c:v>
                </c:pt>
                <c:pt idx="51644">
                  <c:v>-3.3372899999999997E-2</c:v>
                </c:pt>
                <c:pt idx="51645">
                  <c:v>-4.5026799999999999E-2</c:v>
                </c:pt>
                <c:pt idx="51646">
                  <c:v>-4.15926E-2</c:v>
                </c:pt>
                <c:pt idx="51647">
                  <c:v>-4.6185499999999997E-2</c:v>
                </c:pt>
                <c:pt idx="51648">
                  <c:v>-3.9343799999999998E-2</c:v>
                </c:pt>
                <c:pt idx="51649">
                  <c:v>-4.3528600000000001E-2</c:v>
                </c:pt>
                <c:pt idx="51650">
                  <c:v>-4.5939399999999998E-2</c:v>
                </c:pt>
                <c:pt idx="51651">
                  <c:v>-3.9494500000000002E-2</c:v>
                </c:pt>
                <c:pt idx="51652">
                  <c:v>-5.9367200000000002E-2</c:v>
                </c:pt>
                <c:pt idx="51653">
                  <c:v>-4.5247999999999997E-2</c:v>
                </c:pt>
                <c:pt idx="51654">
                  <c:v>-4.3416999999999997E-2</c:v>
                </c:pt>
                <c:pt idx="51655">
                  <c:v>-3.6302599999999997E-2</c:v>
                </c:pt>
                <c:pt idx="51656">
                  <c:v>-3.3232699999999997E-2</c:v>
                </c:pt>
                <c:pt idx="51657">
                  <c:v>-3.8667699999999999E-2</c:v>
                </c:pt>
                <c:pt idx="51658">
                  <c:v>-4.9717900000000002E-2</c:v>
                </c:pt>
                <c:pt idx="51659">
                  <c:v>-2.07233E-2</c:v>
                </c:pt>
                <c:pt idx="51660">
                  <c:v>-3.5792400000000002E-2</c:v>
                </c:pt>
                <c:pt idx="51661">
                  <c:v>-4.46463E-2</c:v>
                </c:pt>
                <c:pt idx="51662">
                  <c:v>-3.3348999999999997E-2</c:v>
                </c:pt>
                <c:pt idx="51663">
                  <c:v>-3.16706E-2</c:v>
                </c:pt>
                <c:pt idx="51664">
                  <c:v>-3.1971899999999998E-2</c:v>
                </c:pt>
                <c:pt idx="51665">
                  <c:v>-2.7370499999999999E-2</c:v>
                </c:pt>
                <c:pt idx="51666">
                  <c:v>-1.9407299999999999E-2</c:v>
                </c:pt>
                <c:pt idx="51667">
                  <c:v>-3.6621099999999997E-2</c:v>
                </c:pt>
                <c:pt idx="51668">
                  <c:v>-2.5200799999999999E-2</c:v>
                </c:pt>
                <c:pt idx="51669">
                  <c:v>-4.5403499999999999E-2</c:v>
                </c:pt>
                <c:pt idx="51670">
                  <c:v>-3.4931200000000003E-2</c:v>
                </c:pt>
                <c:pt idx="51671">
                  <c:v>-4.7307000000000002E-2</c:v>
                </c:pt>
                <c:pt idx="51672">
                  <c:v>-3.7864700000000001E-2</c:v>
                </c:pt>
                <c:pt idx="51673">
                  <c:v>-4.3765999999999999E-2</c:v>
                </c:pt>
                <c:pt idx="51674">
                  <c:v>-3.55778E-2</c:v>
                </c:pt>
                <c:pt idx="51675">
                  <c:v>-4.4071199999999998E-2</c:v>
                </c:pt>
                <c:pt idx="51676">
                  <c:v>-2.07233E-2</c:v>
                </c:pt>
                <c:pt idx="51677">
                  <c:v>-5.0274800000000001E-2</c:v>
                </c:pt>
                <c:pt idx="51678">
                  <c:v>-3.3619900000000001E-2</c:v>
                </c:pt>
                <c:pt idx="51679">
                  <c:v>-4.3998700000000002E-2</c:v>
                </c:pt>
                <c:pt idx="51680">
                  <c:v>-3.2105399999999999E-2</c:v>
                </c:pt>
                <c:pt idx="51681">
                  <c:v>-4.4296299999999997E-2</c:v>
                </c:pt>
                <c:pt idx="51682">
                  <c:v>-4.2581599999999997E-2</c:v>
                </c:pt>
                <c:pt idx="51683">
                  <c:v>-2.9373199999999999E-2</c:v>
                </c:pt>
                <c:pt idx="51684">
                  <c:v>-3.1790699999999998E-2</c:v>
                </c:pt>
                <c:pt idx="51685">
                  <c:v>-1.88732E-2</c:v>
                </c:pt>
                <c:pt idx="51686">
                  <c:v>-3.9848300000000003E-2</c:v>
                </c:pt>
                <c:pt idx="51687">
                  <c:v>-1.8831299999999999E-2</c:v>
                </c:pt>
                <c:pt idx="51688">
                  <c:v>-4.68779E-2</c:v>
                </c:pt>
                <c:pt idx="51689">
                  <c:v>-7.52449E-3</c:v>
                </c:pt>
                <c:pt idx="51690">
                  <c:v>-4.7507300000000002E-2</c:v>
                </c:pt>
                <c:pt idx="51691">
                  <c:v>-2.2785199999999999E-2</c:v>
                </c:pt>
                <c:pt idx="51692">
                  <c:v>-4.2384100000000001E-2</c:v>
                </c:pt>
                <c:pt idx="51693">
                  <c:v>-2.3039799999999999E-2</c:v>
                </c:pt>
                <c:pt idx="51694">
                  <c:v>-3.6695499999999999E-2</c:v>
                </c:pt>
                <c:pt idx="51695">
                  <c:v>-1.6745599999999999E-2</c:v>
                </c:pt>
                <c:pt idx="51696">
                  <c:v>-4.3213799999999997E-2</c:v>
                </c:pt>
                <c:pt idx="51697">
                  <c:v>-3.3785799999999998E-2</c:v>
                </c:pt>
                <c:pt idx="51698">
                  <c:v>-3.3077200000000001E-2</c:v>
                </c:pt>
                <c:pt idx="51699">
                  <c:v>-3.2921800000000001E-2</c:v>
                </c:pt>
                <c:pt idx="51700">
                  <c:v>-3.0283000000000001E-2</c:v>
                </c:pt>
                <c:pt idx="51701">
                  <c:v>-3.2739600000000001E-2</c:v>
                </c:pt>
                <c:pt idx="51702">
                  <c:v>-1.55935E-2</c:v>
                </c:pt>
                <c:pt idx="51703">
                  <c:v>-4.4837000000000002E-2</c:v>
                </c:pt>
                <c:pt idx="51704">
                  <c:v>-2.6524499999999999E-2</c:v>
                </c:pt>
                <c:pt idx="51705">
                  <c:v>-3.9872199999999997E-2</c:v>
                </c:pt>
                <c:pt idx="51706">
                  <c:v>-2.0688100000000001E-2</c:v>
                </c:pt>
                <c:pt idx="51707">
                  <c:v>-3.4055700000000001E-2</c:v>
                </c:pt>
                <c:pt idx="51708">
                  <c:v>-1.8278099999999999E-2</c:v>
                </c:pt>
                <c:pt idx="51709">
                  <c:v>-3.0625300000000001E-2</c:v>
                </c:pt>
                <c:pt idx="51710">
                  <c:v>-1.6634900000000001E-2</c:v>
                </c:pt>
                <c:pt idx="51711">
                  <c:v>-4.0633200000000001E-2</c:v>
                </c:pt>
                <c:pt idx="51712">
                  <c:v>-1.3480199999999999E-2</c:v>
                </c:pt>
                <c:pt idx="51713">
                  <c:v>-3.2238999999999997E-2</c:v>
                </c:pt>
                <c:pt idx="51714">
                  <c:v>-2.7616499999999999E-2</c:v>
                </c:pt>
                <c:pt idx="51715">
                  <c:v>-1.5966399999999999E-2</c:v>
                </c:pt>
                <c:pt idx="51716">
                  <c:v>-3.34606E-2</c:v>
                </c:pt>
                <c:pt idx="51717">
                  <c:v>-2.2068999999999998E-2</c:v>
                </c:pt>
                <c:pt idx="51718">
                  <c:v>-4.0013300000000002E-2</c:v>
                </c:pt>
                <c:pt idx="51719">
                  <c:v>-2.5282900000000001E-2</c:v>
                </c:pt>
                <c:pt idx="51720">
                  <c:v>-2.98958E-2</c:v>
                </c:pt>
                <c:pt idx="51721">
                  <c:v>-2.52047E-2</c:v>
                </c:pt>
                <c:pt idx="51722">
                  <c:v>-3.4087199999999998E-2</c:v>
                </c:pt>
                <c:pt idx="51723">
                  <c:v>-5.2604699999999997E-3</c:v>
                </c:pt>
                <c:pt idx="51724">
                  <c:v>-2.7087199999999999E-2</c:v>
                </c:pt>
                <c:pt idx="51725">
                  <c:v>-1.46236E-2</c:v>
                </c:pt>
                <c:pt idx="51726">
                  <c:v>-3.7769299999999999E-2</c:v>
                </c:pt>
                <c:pt idx="51727">
                  <c:v>-1.47457E-2</c:v>
                </c:pt>
                <c:pt idx="51728">
                  <c:v>-2.4032600000000001E-2</c:v>
                </c:pt>
                <c:pt idx="51729">
                  <c:v>-1.71843E-2</c:v>
                </c:pt>
                <c:pt idx="51730">
                  <c:v>-2.2135700000000001E-2</c:v>
                </c:pt>
                <c:pt idx="51731">
                  <c:v>-1.6593E-2</c:v>
                </c:pt>
                <c:pt idx="51732">
                  <c:v>-2.11287E-2</c:v>
                </c:pt>
                <c:pt idx="51733">
                  <c:v>-1.70755E-2</c:v>
                </c:pt>
                <c:pt idx="51734">
                  <c:v>-2.1153499999999999E-2</c:v>
                </c:pt>
                <c:pt idx="51735">
                  <c:v>-2.2972099999999999E-2</c:v>
                </c:pt>
                <c:pt idx="51736">
                  <c:v>-2.2079499999999998E-2</c:v>
                </c:pt>
                <c:pt idx="51737">
                  <c:v>-2.6639900000000001E-2</c:v>
                </c:pt>
                <c:pt idx="51738">
                  <c:v>-1.53046E-2</c:v>
                </c:pt>
                <c:pt idx="51739">
                  <c:v>-2.3186700000000001E-2</c:v>
                </c:pt>
                <c:pt idx="51740">
                  <c:v>-1.83754E-2</c:v>
                </c:pt>
                <c:pt idx="51741">
                  <c:v>-1.55535E-2</c:v>
                </c:pt>
                <c:pt idx="51742">
                  <c:v>-2.59495E-2</c:v>
                </c:pt>
                <c:pt idx="51743">
                  <c:v>-2.6417699999999999E-2</c:v>
                </c:pt>
                <c:pt idx="51744">
                  <c:v>-2.1573100000000001E-2</c:v>
                </c:pt>
                <c:pt idx="51745">
                  <c:v>-1.5958799999999999E-2</c:v>
                </c:pt>
                <c:pt idx="51746">
                  <c:v>-3.26433E-2</c:v>
                </c:pt>
                <c:pt idx="51747">
                  <c:v>-1.9632299999999998E-2</c:v>
                </c:pt>
                <c:pt idx="51748">
                  <c:v>-2.61459E-2</c:v>
                </c:pt>
                <c:pt idx="51749">
                  <c:v>-2.8033300000000001E-2</c:v>
                </c:pt>
                <c:pt idx="51750">
                  <c:v>-3.7799800000000001E-2</c:v>
                </c:pt>
                <c:pt idx="51751">
                  <c:v>-2.1514899999999998E-3</c:v>
                </c:pt>
                <c:pt idx="51752">
                  <c:v>-2.3853300000000001E-2</c:v>
                </c:pt>
                <c:pt idx="51753">
                  <c:v>-1.75085E-2</c:v>
                </c:pt>
                <c:pt idx="51754">
                  <c:v>-1.9523599999999999E-2</c:v>
                </c:pt>
                <c:pt idx="51755">
                  <c:v>-2.5224699999999999E-2</c:v>
                </c:pt>
                <c:pt idx="51756">
                  <c:v>-2.0200699999999999E-2</c:v>
                </c:pt>
                <c:pt idx="51757">
                  <c:v>-3.02324E-2</c:v>
                </c:pt>
                <c:pt idx="51758">
                  <c:v>-4.03214E-3</c:v>
                </c:pt>
                <c:pt idx="51759">
                  <c:v>-2.9136700000000001E-2</c:v>
                </c:pt>
                <c:pt idx="51760">
                  <c:v>-2.59151E-2</c:v>
                </c:pt>
                <c:pt idx="51761">
                  <c:v>-1.9300500000000002E-2</c:v>
                </c:pt>
                <c:pt idx="51762">
                  <c:v>-1.17474E-2</c:v>
                </c:pt>
                <c:pt idx="51763">
                  <c:v>-1.0399800000000001E-2</c:v>
                </c:pt>
                <c:pt idx="51764">
                  <c:v>2.6826900000000002E-3</c:v>
                </c:pt>
                <c:pt idx="51765">
                  <c:v>7.6999700000000004E-3</c:v>
                </c:pt>
                <c:pt idx="51766">
                  <c:v>6.2217699999999997E-3</c:v>
                </c:pt>
                <c:pt idx="51767">
                  <c:v>-9.8533600000000002E-3</c:v>
                </c:pt>
                <c:pt idx="51768">
                  <c:v>-1.08194E-2</c:v>
                </c:pt>
                <c:pt idx="51769">
                  <c:v>7.7686300000000003E-3</c:v>
                </c:pt>
                <c:pt idx="51770">
                  <c:v>2.9220600000000002E-3</c:v>
                </c:pt>
                <c:pt idx="51771">
                  <c:v>-1.69926E-2</c:v>
                </c:pt>
                <c:pt idx="51772">
                  <c:v>-4.7817199999999997E-3</c:v>
                </c:pt>
                <c:pt idx="51773">
                  <c:v>-1.56002E-2</c:v>
                </c:pt>
                <c:pt idx="51774">
                  <c:v>-5.0363500000000002E-3</c:v>
                </c:pt>
                <c:pt idx="51775">
                  <c:v>-7.9688999999999992E-3</c:v>
                </c:pt>
                <c:pt idx="51776">
                  <c:v>-5.2642800000000001E-4</c:v>
                </c:pt>
                <c:pt idx="51777">
                  <c:v>-5.0287200000000004E-3</c:v>
                </c:pt>
                <c:pt idx="51778">
                  <c:v>7.1544599999999996E-3</c:v>
                </c:pt>
                <c:pt idx="51779">
                  <c:v>-1.5450500000000001E-2</c:v>
                </c:pt>
                <c:pt idx="51780">
                  <c:v>-2.4366399999999999E-3</c:v>
                </c:pt>
                <c:pt idx="51781">
                  <c:v>9.28497E-3</c:v>
                </c:pt>
                <c:pt idx="51782">
                  <c:v>-7.7285799999999997E-3</c:v>
                </c:pt>
                <c:pt idx="51783">
                  <c:v>3.95298E-3</c:v>
                </c:pt>
                <c:pt idx="51784">
                  <c:v>-4.4813199999999996E-3</c:v>
                </c:pt>
                <c:pt idx="51785">
                  <c:v>1.3588899999999999E-2</c:v>
                </c:pt>
                <c:pt idx="51786">
                  <c:v>2.8133400000000001E-3</c:v>
                </c:pt>
                <c:pt idx="51787">
                  <c:v>1.71824E-2</c:v>
                </c:pt>
                <c:pt idx="51788">
                  <c:v>3.6239600000000002E-4</c:v>
                </c:pt>
                <c:pt idx="51789" formatCode="0.00E+00">
                  <c:v>2.8610199999999999E-6</c:v>
                </c:pt>
                <c:pt idx="51790">
                  <c:v>2.1867800000000001E-3</c:v>
                </c:pt>
                <c:pt idx="51791">
                  <c:v>-3.7860900000000002E-3</c:v>
                </c:pt>
                <c:pt idx="51792">
                  <c:v>3.2434500000000002E-3</c:v>
                </c:pt>
                <c:pt idx="51793">
                  <c:v>1.11523E-2</c:v>
                </c:pt>
                <c:pt idx="51794">
                  <c:v>-2.81525E-3</c:v>
                </c:pt>
                <c:pt idx="51795">
                  <c:v>1.50642E-2</c:v>
                </c:pt>
                <c:pt idx="51796">
                  <c:v>4.4650999999999996E-3</c:v>
                </c:pt>
                <c:pt idx="51797">
                  <c:v>3.6974E-3</c:v>
                </c:pt>
                <c:pt idx="51798">
                  <c:v>-3.66688E-3</c:v>
                </c:pt>
                <c:pt idx="51799">
                  <c:v>1.8787399999999999E-2</c:v>
                </c:pt>
                <c:pt idx="51800">
                  <c:v>1.3855900000000001E-2</c:v>
                </c:pt>
                <c:pt idx="51801">
                  <c:v>1.1756900000000001E-2</c:v>
                </c:pt>
                <c:pt idx="51802">
                  <c:v>7.0238100000000001E-3</c:v>
                </c:pt>
                <c:pt idx="51803">
                  <c:v>2.2428500000000001E-2</c:v>
                </c:pt>
                <c:pt idx="51804">
                  <c:v>2.63252E-2</c:v>
                </c:pt>
                <c:pt idx="51805">
                  <c:v>1.2779200000000001E-3</c:v>
                </c:pt>
                <c:pt idx="51806">
                  <c:v>1.5724200000000001E-2</c:v>
                </c:pt>
                <c:pt idx="51807">
                  <c:v>1.3156899999999999E-2</c:v>
                </c:pt>
                <c:pt idx="51808">
                  <c:v>2.2619199999999999E-2</c:v>
                </c:pt>
                <c:pt idx="51809">
                  <c:v>2.6760099999999999E-3</c:v>
                </c:pt>
                <c:pt idx="51810">
                  <c:v>2.5119800000000001E-2</c:v>
                </c:pt>
                <c:pt idx="51811">
                  <c:v>4.6625099999999999E-3</c:v>
                </c:pt>
                <c:pt idx="51812">
                  <c:v>1.1011099999999999E-2</c:v>
                </c:pt>
                <c:pt idx="51813">
                  <c:v>1.29833E-2</c:v>
                </c:pt>
                <c:pt idx="51814">
                  <c:v>-6.5889399999999997E-3</c:v>
                </c:pt>
                <c:pt idx="51815">
                  <c:v>1.40152E-2</c:v>
                </c:pt>
                <c:pt idx="51816">
                  <c:v>3.0517599999999999E-4</c:v>
                </c:pt>
                <c:pt idx="51817">
                  <c:v>2.5016799999999999E-2</c:v>
                </c:pt>
                <c:pt idx="51818">
                  <c:v>2.6826900000000002E-3</c:v>
                </c:pt>
                <c:pt idx="51819">
                  <c:v>9.0980499999999999E-3</c:v>
                </c:pt>
                <c:pt idx="51820">
                  <c:v>1.6960099999999999E-2</c:v>
                </c:pt>
                <c:pt idx="51821">
                  <c:v>1.96314E-2</c:v>
                </c:pt>
                <c:pt idx="51822">
                  <c:v>5.9928899999999998E-3</c:v>
                </c:pt>
                <c:pt idx="51823">
                  <c:v>-4.7693299999999996E-3</c:v>
                </c:pt>
                <c:pt idx="51824">
                  <c:v>1.68056E-2</c:v>
                </c:pt>
                <c:pt idx="51825">
                  <c:v>2.0226500000000001E-2</c:v>
                </c:pt>
                <c:pt idx="51826">
                  <c:v>3.0326799999999998E-3</c:v>
                </c:pt>
                <c:pt idx="51827">
                  <c:v>9.0217599999999998E-4</c:v>
                </c:pt>
                <c:pt idx="51828">
                  <c:v>5.5198699999999996E-3</c:v>
                </c:pt>
                <c:pt idx="51829">
                  <c:v>4.7779099999999998E-4</c:v>
                </c:pt>
                <c:pt idx="51830">
                  <c:v>5.9166000000000002E-3</c:v>
                </c:pt>
                <c:pt idx="51831">
                  <c:v>-1.1425000000000001E-3</c:v>
                </c:pt>
                <c:pt idx="51832">
                  <c:v>-4.6510700000000002E-3</c:v>
                </c:pt>
                <c:pt idx="51833">
                  <c:v>1.51358E-2</c:v>
                </c:pt>
                <c:pt idx="51834">
                  <c:v>4.3821299999999997E-3</c:v>
                </c:pt>
                <c:pt idx="51835">
                  <c:v>-1.03426E-2</c:v>
                </c:pt>
                <c:pt idx="51836">
                  <c:v>-4.5680999999999999E-4</c:v>
                </c:pt>
                <c:pt idx="51837">
                  <c:v>-7.26891E-3</c:v>
                </c:pt>
                <c:pt idx="51838">
                  <c:v>-2.9563900000000001E-3</c:v>
                </c:pt>
                <c:pt idx="51839">
                  <c:v>1.0995899999999999E-3</c:v>
                </c:pt>
                <c:pt idx="51840">
                  <c:v>1.7805099999999999E-3</c:v>
                </c:pt>
                <c:pt idx="51841">
                  <c:v>-2.4852799999999999E-3</c:v>
                </c:pt>
                <c:pt idx="51842">
                  <c:v>2.2839499999999999E-2</c:v>
                </c:pt>
                <c:pt idx="51843">
                  <c:v>9.7999599999999999E-3</c:v>
                </c:pt>
                <c:pt idx="51844">
                  <c:v>-4.3125200000000002E-3</c:v>
                </c:pt>
                <c:pt idx="51845">
                  <c:v>5.9185000000000001E-3</c:v>
                </c:pt>
                <c:pt idx="51846">
                  <c:v>6.9637299999999996E-3</c:v>
                </c:pt>
                <c:pt idx="51847">
                  <c:v>1.35555E-2</c:v>
                </c:pt>
                <c:pt idx="51848">
                  <c:v>-1.03216E-2</c:v>
                </c:pt>
                <c:pt idx="51849">
                  <c:v>6.7195900000000001E-3</c:v>
                </c:pt>
                <c:pt idx="51850">
                  <c:v>1.25732E-2</c:v>
                </c:pt>
                <c:pt idx="51851">
                  <c:v>5.1727300000000004E-3</c:v>
                </c:pt>
                <c:pt idx="51852">
                  <c:v>-5.7430299999999997E-3</c:v>
                </c:pt>
                <c:pt idx="51853">
                  <c:v>1.1533699999999999E-2</c:v>
                </c:pt>
                <c:pt idx="51854">
                  <c:v>2.1064800000000002E-2</c:v>
                </c:pt>
                <c:pt idx="51855">
                  <c:v>1.23558E-2</c:v>
                </c:pt>
                <c:pt idx="51856">
                  <c:v>1.39542E-2</c:v>
                </c:pt>
                <c:pt idx="51857">
                  <c:v>7.8764000000000004E-3</c:v>
                </c:pt>
                <c:pt idx="51858" formatCode="0.00E+00">
                  <c:v>1.8181800000000001E-2</c:v>
                </c:pt>
                <c:pt idx="51859">
                  <c:v>1.6334499999999998E-2</c:v>
                </c:pt>
                <c:pt idx="51860">
                  <c:v>3.1366300000000001E-3</c:v>
                </c:pt>
                <c:pt idx="51861">
                  <c:v>8.8338900000000005E-3</c:v>
                </c:pt>
                <c:pt idx="51862">
                  <c:v>1.7860399999999998E-2</c:v>
                </c:pt>
                <c:pt idx="51863">
                  <c:v>1.93977E-2</c:v>
                </c:pt>
                <c:pt idx="51864">
                  <c:v>7.5645399999999998E-3</c:v>
                </c:pt>
                <c:pt idx="51865">
                  <c:v>1.9709600000000001E-2</c:v>
                </c:pt>
                <c:pt idx="51866">
                  <c:v>1.2754400000000001E-2</c:v>
                </c:pt>
                <c:pt idx="51867">
                  <c:v>3.1556099999999997E-2</c:v>
                </c:pt>
                <c:pt idx="51868">
                  <c:v>4.36783E-4</c:v>
                </c:pt>
                <c:pt idx="51869">
                  <c:v>3.9072000000000004E-3</c:v>
                </c:pt>
                <c:pt idx="51870">
                  <c:v>1.96209E-2</c:v>
                </c:pt>
                <c:pt idx="51871">
                  <c:v>2.3457499999999999E-2</c:v>
                </c:pt>
                <c:pt idx="51872">
                  <c:v>1.9943200000000001E-2</c:v>
                </c:pt>
                <c:pt idx="51873">
                  <c:v>1.6773199999999999E-2</c:v>
                </c:pt>
                <c:pt idx="51874">
                  <c:v>1.4381400000000001E-2</c:v>
                </c:pt>
                <c:pt idx="51875">
                  <c:v>2.5968599999999999E-3</c:v>
                </c:pt>
                <c:pt idx="51876">
                  <c:v>2.2524800000000001E-2</c:v>
                </c:pt>
                <c:pt idx="51877">
                  <c:v>1.95818E-2</c:v>
                </c:pt>
                <c:pt idx="51878">
                  <c:v>1.2630499999999999E-2</c:v>
                </c:pt>
                <c:pt idx="51879">
                  <c:v>2.2183399999999999E-2</c:v>
                </c:pt>
                <c:pt idx="51880">
                  <c:v>3.7027400000000002E-2</c:v>
                </c:pt>
                <c:pt idx="51881">
                  <c:v>9.9782900000000008E-3</c:v>
                </c:pt>
                <c:pt idx="51882">
                  <c:v>1.55649E-2</c:v>
                </c:pt>
                <c:pt idx="51883">
                  <c:v>2.29626E-2</c:v>
                </c:pt>
                <c:pt idx="51884">
                  <c:v>2.5564199999999999E-2</c:v>
                </c:pt>
                <c:pt idx="51885">
                  <c:v>2.3392699999999999E-2</c:v>
                </c:pt>
                <c:pt idx="51886">
                  <c:v>2.72226E-2</c:v>
                </c:pt>
                <c:pt idx="51887">
                  <c:v>3.27864E-2</c:v>
                </c:pt>
                <c:pt idx="51888">
                  <c:v>2.3516700000000001E-2</c:v>
                </c:pt>
                <c:pt idx="51889">
                  <c:v>3.8765000000000001E-2</c:v>
                </c:pt>
                <c:pt idx="51890">
                  <c:v>2.4271000000000001E-2</c:v>
                </c:pt>
                <c:pt idx="51891">
                  <c:v>2.5638600000000001E-2</c:v>
                </c:pt>
                <c:pt idx="51892">
                  <c:v>2.6470199999999999E-2</c:v>
                </c:pt>
                <c:pt idx="51893">
                  <c:v>2.8503400000000002E-2</c:v>
                </c:pt>
                <c:pt idx="51894">
                  <c:v>2.55699E-2</c:v>
                </c:pt>
                <c:pt idx="51895">
                  <c:v>2.0317999999999999E-2</c:v>
                </c:pt>
                <c:pt idx="51896">
                  <c:v>3.5207700000000001E-2</c:v>
                </c:pt>
                <c:pt idx="51897">
                  <c:v>4.7190700000000002E-2</c:v>
                </c:pt>
                <c:pt idx="51898">
                  <c:v>2.82192E-2</c:v>
                </c:pt>
                <c:pt idx="51899">
                  <c:v>2.0675700000000002E-2</c:v>
                </c:pt>
                <c:pt idx="51900">
                  <c:v>2.9147099999999999E-2</c:v>
                </c:pt>
                <c:pt idx="51901">
                  <c:v>3.7428900000000001E-2</c:v>
                </c:pt>
                <c:pt idx="51902">
                  <c:v>3.1396899999999998E-2</c:v>
                </c:pt>
                <c:pt idx="51903">
                  <c:v>1.7403600000000002E-2</c:v>
                </c:pt>
                <c:pt idx="51904">
                  <c:v>1.1982E-2</c:v>
                </c:pt>
                <c:pt idx="51905">
                  <c:v>3.0976299999999998E-2</c:v>
                </c:pt>
                <c:pt idx="51906">
                  <c:v>4.0474900000000001E-2</c:v>
                </c:pt>
                <c:pt idx="51907">
                  <c:v>1.32189E-2</c:v>
                </c:pt>
                <c:pt idx="51908">
                  <c:v>3.5484300000000003E-2</c:v>
                </c:pt>
                <c:pt idx="51909">
                  <c:v>2.0813000000000002E-2</c:v>
                </c:pt>
                <c:pt idx="51910">
                  <c:v>3.2045400000000002E-2</c:v>
                </c:pt>
                <c:pt idx="51911">
                  <c:v>3.4682299999999999E-2</c:v>
                </c:pt>
                <c:pt idx="51912">
                  <c:v>4.8217799999999998E-2</c:v>
                </c:pt>
                <c:pt idx="51913">
                  <c:v>1.94025E-2</c:v>
                </c:pt>
                <c:pt idx="51914">
                  <c:v>2.4861299999999999E-2</c:v>
                </c:pt>
                <c:pt idx="51915">
                  <c:v>2.7442899999999999E-2</c:v>
                </c:pt>
                <c:pt idx="51916">
                  <c:v>3.4049000000000003E-2</c:v>
                </c:pt>
                <c:pt idx="51917">
                  <c:v>2.8223000000000002E-2</c:v>
                </c:pt>
                <c:pt idx="51918">
                  <c:v>2.3238200000000001E-2</c:v>
                </c:pt>
                <c:pt idx="51919">
                  <c:v>3.10993E-2</c:v>
                </c:pt>
                <c:pt idx="51920">
                  <c:v>1.7741199999999999E-2</c:v>
                </c:pt>
                <c:pt idx="51921">
                  <c:v>4.39091E-2</c:v>
                </c:pt>
                <c:pt idx="51922">
                  <c:v>2.9470400000000001E-2</c:v>
                </c:pt>
                <c:pt idx="51923">
                  <c:v>3.9359999999999999E-2</c:v>
                </c:pt>
                <c:pt idx="51924">
                  <c:v>2.1999399999999999E-2</c:v>
                </c:pt>
                <c:pt idx="51925">
                  <c:v>3.2829299999999999E-2</c:v>
                </c:pt>
                <c:pt idx="51926">
                  <c:v>2.6874499999999999E-2</c:v>
                </c:pt>
                <c:pt idx="51927">
                  <c:v>4.9406100000000001E-2</c:v>
                </c:pt>
                <c:pt idx="51928">
                  <c:v>2.5894199999999999E-2</c:v>
                </c:pt>
                <c:pt idx="51929">
                  <c:v>5.0611499999999997E-2</c:v>
                </c:pt>
                <c:pt idx="51930">
                  <c:v>2.9066100000000001E-2</c:v>
                </c:pt>
                <c:pt idx="51931">
                  <c:v>3.48539E-2</c:v>
                </c:pt>
                <c:pt idx="51932">
                  <c:v>4.2290700000000001E-2</c:v>
                </c:pt>
                <c:pt idx="51933">
                  <c:v>1.3513600000000001E-2</c:v>
                </c:pt>
                <c:pt idx="51934">
                  <c:v>4.1251200000000002E-2</c:v>
                </c:pt>
                <c:pt idx="51935">
                  <c:v>2.6494E-2</c:v>
                </c:pt>
                <c:pt idx="51936">
                  <c:v>3.63121E-2</c:v>
                </c:pt>
                <c:pt idx="51937">
                  <c:v>1.5377E-2</c:v>
                </c:pt>
                <c:pt idx="51938">
                  <c:v>5.3353299999999999E-2</c:v>
                </c:pt>
                <c:pt idx="51939">
                  <c:v>1.9048699999999998E-2</c:v>
                </c:pt>
                <c:pt idx="51940">
                  <c:v>3.2943699999999999E-2</c:v>
                </c:pt>
                <c:pt idx="51941">
                  <c:v>9.2077300000000008E-3</c:v>
                </c:pt>
                <c:pt idx="51942">
                  <c:v>2.0211199999999999E-2</c:v>
                </c:pt>
                <c:pt idx="51943">
                  <c:v>1.28107E-2</c:v>
                </c:pt>
                <c:pt idx="51944">
                  <c:v>1.83649E-2</c:v>
                </c:pt>
                <c:pt idx="51945">
                  <c:v>1.60036E-2</c:v>
                </c:pt>
                <c:pt idx="51946">
                  <c:v>8.9674000000000004E-3</c:v>
                </c:pt>
                <c:pt idx="51947">
                  <c:v>2.44551E-2</c:v>
                </c:pt>
                <c:pt idx="51948">
                  <c:v>1.2351000000000001E-2</c:v>
                </c:pt>
                <c:pt idx="51949">
                  <c:v>3.26223E-2</c:v>
                </c:pt>
                <c:pt idx="51950">
                  <c:v>1.8879900000000002E-2</c:v>
                </c:pt>
                <c:pt idx="51951">
                  <c:v>3.8669599999999998E-2</c:v>
                </c:pt>
                <c:pt idx="51952">
                  <c:v>1.2475999999999999E-2</c:v>
                </c:pt>
                <c:pt idx="51953">
                  <c:v>3.4685100000000003E-2</c:v>
                </c:pt>
                <c:pt idx="51954">
                  <c:v>2.6741E-3</c:v>
                </c:pt>
                <c:pt idx="51955">
                  <c:v>3.7965800000000001E-2</c:v>
                </c:pt>
                <c:pt idx="51956">
                  <c:v>2.1173500000000001E-2</c:v>
                </c:pt>
                <c:pt idx="51957">
                  <c:v>3.0085600000000001E-2</c:v>
                </c:pt>
                <c:pt idx="51958">
                  <c:v>2.16808E-2</c:v>
                </c:pt>
                <c:pt idx="51959">
                  <c:v>2.3007400000000001E-2</c:v>
                </c:pt>
                <c:pt idx="51960">
                  <c:v>2.72255E-2</c:v>
                </c:pt>
                <c:pt idx="51961">
                  <c:v>2.4422599999999999E-2</c:v>
                </c:pt>
                <c:pt idx="51962">
                  <c:v>2.4627699999999999E-2</c:v>
                </c:pt>
                <c:pt idx="51963">
                  <c:v>1.2455000000000001E-2</c:v>
                </c:pt>
                <c:pt idx="51964">
                  <c:v>3.03965E-2</c:v>
                </c:pt>
                <c:pt idx="51965">
                  <c:v>2.8584499999999999E-2</c:v>
                </c:pt>
                <c:pt idx="51966">
                  <c:v>3.1947099999999999E-2</c:v>
                </c:pt>
                <c:pt idx="51967">
                  <c:v>1.31731E-2</c:v>
                </c:pt>
                <c:pt idx="51968">
                  <c:v>1.8835999999999999E-2</c:v>
                </c:pt>
                <c:pt idx="51969">
                  <c:v>7.9355199999999997E-3</c:v>
                </c:pt>
                <c:pt idx="51970">
                  <c:v>3.2053900000000003E-2</c:v>
                </c:pt>
                <c:pt idx="51971">
                  <c:v>2.6775400000000001E-2</c:v>
                </c:pt>
                <c:pt idx="51972">
                  <c:v>2.59151E-2</c:v>
                </c:pt>
                <c:pt idx="51973">
                  <c:v>2.44598E-2</c:v>
                </c:pt>
                <c:pt idx="51974">
                  <c:v>2.8272599999999998E-2</c:v>
                </c:pt>
                <c:pt idx="51975">
                  <c:v>3.0566200000000002E-2</c:v>
                </c:pt>
                <c:pt idx="51976">
                  <c:v>2.8762800000000002E-2</c:v>
                </c:pt>
                <c:pt idx="51977">
                  <c:v>3.5731300000000001E-2</c:v>
                </c:pt>
                <c:pt idx="51978">
                  <c:v>3.0048399999999999E-2</c:v>
                </c:pt>
                <c:pt idx="51979">
                  <c:v>1.84689E-2</c:v>
                </c:pt>
                <c:pt idx="51980">
                  <c:v>2.20232E-2</c:v>
                </c:pt>
                <c:pt idx="51981">
                  <c:v>4.0576899999999999E-2</c:v>
                </c:pt>
                <c:pt idx="51982">
                  <c:v>2.3260099999999999E-2</c:v>
                </c:pt>
                <c:pt idx="51983">
                  <c:v>2.0215E-2</c:v>
                </c:pt>
                <c:pt idx="51984">
                  <c:v>2.79312E-2</c:v>
                </c:pt>
                <c:pt idx="51985">
                  <c:v>4.2081800000000003E-2</c:v>
                </c:pt>
                <c:pt idx="51986">
                  <c:v>3.4112000000000003E-2</c:v>
                </c:pt>
                <c:pt idx="51987">
                  <c:v>3.2961799999999999E-2</c:v>
                </c:pt>
                <c:pt idx="51988">
                  <c:v>1.9263300000000001E-2</c:v>
                </c:pt>
                <c:pt idx="51989">
                  <c:v>2.49214E-2</c:v>
                </c:pt>
                <c:pt idx="51990">
                  <c:v>3.5200099999999998E-2</c:v>
                </c:pt>
                <c:pt idx="51991">
                  <c:v>3.8967099999999998E-2</c:v>
                </c:pt>
                <c:pt idx="51992">
                  <c:v>2.27079E-2</c:v>
                </c:pt>
                <c:pt idx="51993">
                  <c:v>2.22597E-2</c:v>
                </c:pt>
                <c:pt idx="51994">
                  <c:v>2.81181E-2</c:v>
                </c:pt>
                <c:pt idx="51995">
                  <c:v>3.2491699999999998E-2</c:v>
                </c:pt>
                <c:pt idx="51996">
                  <c:v>3.2268499999999999E-2</c:v>
                </c:pt>
                <c:pt idx="51997">
                  <c:v>2.2856700000000001E-2</c:v>
                </c:pt>
                <c:pt idx="51998">
                  <c:v>2.9447600000000001E-2</c:v>
                </c:pt>
                <c:pt idx="51999">
                  <c:v>2.5950399999999998E-2</c:v>
                </c:pt>
                <c:pt idx="52000">
                  <c:v>4.1064299999999998E-2</c:v>
                </c:pt>
                <c:pt idx="52001">
                  <c:v>2.50177E-2</c:v>
                </c:pt>
                <c:pt idx="52002">
                  <c:v>3.7474599999999997E-2</c:v>
                </c:pt>
                <c:pt idx="52003">
                  <c:v>2.7165399999999999E-2</c:v>
                </c:pt>
                <c:pt idx="52004">
                  <c:v>3.9732000000000003E-2</c:v>
                </c:pt>
                <c:pt idx="52005">
                  <c:v>2.4585699999999999E-2</c:v>
                </c:pt>
                <c:pt idx="52006">
                  <c:v>2.5384899999999998E-2</c:v>
                </c:pt>
                <c:pt idx="52007">
                  <c:v>3.1002999999999999E-2</c:v>
                </c:pt>
                <c:pt idx="52008">
                  <c:v>3.1609499999999999E-2</c:v>
                </c:pt>
                <c:pt idx="52009">
                  <c:v>1.8377299999999999E-2</c:v>
                </c:pt>
                <c:pt idx="52010">
                  <c:v>1.3814E-2</c:v>
                </c:pt>
                <c:pt idx="52011">
                  <c:v>1.8122699999999999E-2</c:v>
                </c:pt>
                <c:pt idx="52012">
                  <c:v>2.90394E-2</c:v>
                </c:pt>
                <c:pt idx="52013">
                  <c:v>3.2856900000000001E-2</c:v>
                </c:pt>
                <c:pt idx="52014">
                  <c:v>1.1854200000000001E-2</c:v>
                </c:pt>
                <c:pt idx="52015">
                  <c:v>2.3982E-2</c:v>
                </c:pt>
                <c:pt idx="52016">
                  <c:v>3.0442199999999999E-2</c:v>
                </c:pt>
                <c:pt idx="52017">
                  <c:v>1.66264E-2</c:v>
                </c:pt>
                <c:pt idx="52018">
                  <c:v>1.00517E-2</c:v>
                </c:pt>
                <c:pt idx="52019">
                  <c:v>3.00694E-2</c:v>
                </c:pt>
                <c:pt idx="52020">
                  <c:v>1.9367200000000001E-2</c:v>
                </c:pt>
                <c:pt idx="52021">
                  <c:v>2.5359199999999998E-2</c:v>
                </c:pt>
                <c:pt idx="52022">
                  <c:v>2.5088300000000001E-2</c:v>
                </c:pt>
                <c:pt idx="52023">
                  <c:v>2.1836299999999999E-2</c:v>
                </c:pt>
                <c:pt idx="52024">
                  <c:v>3.09305E-2</c:v>
                </c:pt>
                <c:pt idx="52025">
                  <c:v>1.68915E-2</c:v>
                </c:pt>
                <c:pt idx="52026">
                  <c:v>3.3109699999999999E-2</c:v>
                </c:pt>
                <c:pt idx="52027">
                  <c:v>2.1493000000000002E-2</c:v>
                </c:pt>
                <c:pt idx="52028">
                  <c:v>2.8011299999999999E-2</c:v>
                </c:pt>
                <c:pt idx="52029">
                  <c:v>1.8334400000000001E-2</c:v>
                </c:pt>
                <c:pt idx="52030">
                  <c:v>2.5652899999999999E-2</c:v>
                </c:pt>
                <c:pt idx="52031">
                  <c:v>1.8210400000000002E-2</c:v>
                </c:pt>
                <c:pt idx="52032">
                  <c:v>2.4252900000000001E-2</c:v>
                </c:pt>
                <c:pt idx="52033">
                  <c:v>1.3718599999999999E-2</c:v>
                </c:pt>
                <c:pt idx="52034">
                  <c:v>2.3330699999999999E-2</c:v>
                </c:pt>
                <c:pt idx="52035">
                  <c:v>1.29414E-3</c:v>
                </c:pt>
                <c:pt idx="52036">
                  <c:v>1.07536E-2</c:v>
                </c:pt>
                <c:pt idx="52037">
                  <c:v>1.0266300000000001E-2</c:v>
                </c:pt>
                <c:pt idx="52038">
                  <c:v>2.1696099999999999E-2</c:v>
                </c:pt>
                <c:pt idx="52039">
                  <c:v>2.4594299999999999E-2</c:v>
                </c:pt>
                <c:pt idx="52040">
                  <c:v>-4.1065199999999998E-3</c:v>
                </c:pt>
                <c:pt idx="52041">
                  <c:v>1.39828E-2</c:v>
                </c:pt>
                <c:pt idx="52042">
                  <c:v>6.2322599999999999E-3</c:v>
                </c:pt>
                <c:pt idx="52043">
                  <c:v>2.17152E-2</c:v>
                </c:pt>
                <c:pt idx="52044">
                  <c:v>-9.1457400000000003E-4</c:v>
                </c:pt>
                <c:pt idx="52045">
                  <c:v>1.13802E-2</c:v>
                </c:pt>
                <c:pt idx="52046">
                  <c:v>9.8428700000000001E-3</c:v>
                </c:pt>
                <c:pt idx="52047">
                  <c:v>1.6720800000000001E-2</c:v>
                </c:pt>
                <c:pt idx="52048">
                  <c:v>1.69325E-2</c:v>
                </c:pt>
                <c:pt idx="52049">
                  <c:v>1.40505E-2</c:v>
                </c:pt>
                <c:pt idx="52050">
                  <c:v>1.2086899999999999E-2</c:v>
                </c:pt>
                <c:pt idx="52051">
                  <c:v>2.5293400000000001E-2</c:v>
                </c:pt>
                <c:pt idx="52052">
                  <c:v>9.3231200000000007E-3</c:v>
                </c:pt>
                <c:pt idx="52053">
                  <c:v>2.4621000000000001E-2</c:v>
                </c:pt>
                <c:pt idx="52054">
                  <c:v>2.1245E-2</c:v>
                </c:pt>
                <c:pt idx="52055">
                  <c:v>2.5400200000000001E-2</c:v>
                </c:pt>
                <c:pt idx="52056" formatCode="0.00E+00">
                  <c:v>1.6212500000000001E-5</c:v>
                </c:pt>
                <c:pt idx="52057">
                  <c:v>1.45025E-2</c:v>
                </c:pt>
                <c:pt idx="52058">
                  <c:v>2.3661600000000001E-2</c:v>
                </c:pt>
                <c:pt idx="52059">
                  <c:v>2.0453499999999999E-2</c:v>
                </c:pt>
                <c:pt idx="52060">
                  <c:v>8.1729899999999998E-3</c:v>
                </c:pt>
                <c:pt idx="52061">
                  <c:v>-6.4773599999999997E-3</c:v>
                </c:pt>
                <c:pt idx="52062">
                  <c:v>1.43337E-2</c:v>
                </c:pt>
                <c:pt idx="52063">
                  <c:v>2.01397E-2</c:v>
                </c:pt>
                <c:pt idx="52064">
                  <c:v>1.1313399999999999E-2</c:v>
                </c:pt>
                <c:pt idx="52065">
                  <c:v>2.13175E-2</c:v>
                </c:pt>
                <c:pt idx="52066">
                  <c:v>1.09844E-2</c:v>
                </c:pt>
                <c:pt idx="52067">
                  <c:v>1.32923E-2</c:v>
                </c:pt>
                <c:pt idx="52068">
                  <c:v>3.5562499999999999E-3</c:v>
                </c:pt>
                <c:pt idx="52069">
                  <c:v>1.20535E-2</c:v>
                </c:pt>
                <c:pt idx="52070">
                  <c:v>-3.0460399999999999E-3</c:v>
                </c:pt>
                <c:pt idx="52071">
                  <c:v>1.3336199999999999E-2</c:v>
                </c:pt>
                <c:pt idx="52072">
                  <c:v>8.6231199999999997E-3</c:v>
                </c:pt>
                <c:pt idx="52073" formatCode="0.00E+00">
                  <c:v>-4.6730000000000002E-5</c:v>
                </c:pt>
                <c:pt idx="52074">
                  <c:v>9.9687600000000001E-3</c:v>
                </c:pt>
                <c:pt idx="52075">
                  <c:v>-6.0777699999999997E-3</c:v>
                </c:pt>
                <c:pt idx="52076">
                  <c:v>1.41239E-2</c:v>
                </c:pt>
                <c:pt idx="52077">
                  <c:v>3.9777800000000002E-3</c:v>
                </c:pt>
                <c:pt idx="52078">
                  <c:v>1.01452E-2</c:v>
                </c:pt>
                <c:pt idx="52079">
                  <c:v>-3.8928999999999999E-3</c:v>
                </c:pt>
                <c:pt idx="52080">
                  <c:v>2.1601700000000001E-2</c:v>
                </c:pt>
                <c:pt idx="52081">
                  <c:v>1.5315999999999999E-3</c:v>
                </c:pt>
                <c:pt idx="52082">
                  <c:v>1.8856999999999999E-2</c:v>
                </c:pt>
                <c:pt idx="52083">
                  <c:v>2.11334E-3</c:v>
                </c:pt>
                <c:pt idx="52084">
                  <c:v>2.11334E-2</c:v>
                </c:pt>
                <c:pt idx="52085">
                  <c:v>1.36995E-2</c:v>
                </c:pt>
                <c:pt idx="52086">
                  <c:v>1.12581E-2</c:v>
                </c:pt>
                <c:pt idx="52087" formatCode="0.00E+00">
                  <c:v>5.2623699999999997E-3</c:v>
                </c:pt>
                <c:pt idx="52088">
                  <c:v>2.0663299999999999E-2</c:v>
                </c:pt>
                <c:pt idx="52089">
                  <c:v>1.9926099999999999E-2</c:v>
                </c:pt>
                <c:pt idx="52090">
                  <c:v>-3.1309100000000002E-3</c:v>
                </c:pt>
                <c:pt idx="52091">
                  <c:v>6.3571900000000004E-3</c:v>
                </c:pt>
                <c:pt idx="52092">
                  <c:v>1.23777E-2</c:v>
                </c:pt>
                <c:pt idx="52093">
                  <c:v>1.05104E-2</c:v>
                </c:pt>
                <c:pt idx="52094">
                  <c:v>7.1926100000000003E-3</c:v>
                </c:pt>
                <c:pt idx="52095">
                  <c:v>1.0503800000000001E-2</c:v>
                </c:pt>
                <c:pt idx="52096">
                  <c:v>3.6621100000000002E-4</c:v>
                </c:pt>
                <c:pt idx="52097">
                  <c:v>2.14243E-2</c:v>
                </c:pt>
                <c:pt idx="52098">
                  <c:v>-1.40877E-2</c:v>
                </c:pt>
                <c:pt idx="52099">
                  <c:v>1.5763300000000001E-2</c:v>
                </c:pt>
                <c:pt idx="52100">
                  <c:v>-5.1975299999999997E-3</c:v>
                </c:pt>
                <c:pt idx="52101">
                  <c:v>1.0725E-2</c:v>
                </c:pt>
                <c:pt idx="52102">
                  <c:v>-1.3935100000000001E-2</c:v>
                </c:pt>
                <c:pt idx="52103">
                  <c:v>3.7317299999999999E-3</c:v>
                </c:pt>
                <c:pt idx="52104">
                  <c:v>-2.2220599999999999E-4</c:v>
                </c:pt>
                <c:pt idx="52105">
                  <c:v>1.3815900000000001E-2</c:v>
                </c:pt>
                <c:pt idx="52106">
                  <c:v>9.7274800000000002E-3</c:v>
                </c:pt>
                <c:pt idx="52107">
                  <c:v>-1.7542800000000001E-2</c:v>
                </c:pt>
                <c:pt idx="52108">
                  <c:v>8.1291200000000001E-3</c:v>
                </c:pt>
                <c:pt idx="52109">
                  <c:v>-8.2397500000000005E-3</c:v>
                </c:pt>
                <c:pt idx="52110">
                  <c:v>1.8937099999999998E-2</c:v>
                </c:pt>
                <c:pt idx="52111">
                  <c:v>6.9046000000000003E-3</c:v>
                </c:pt>
                <c:pt idx="52112">
                  <c:v>1.7340700000000001E-2</c:v>
                </c:pt>
                <c:pt idx="52113">
                  <c:v>7.6971100000000001E-3</c:v>
                </c:pt>
                <c:pt idx="52114">
                  <c:v>1.8005400000000001E-2</c:v>
                </c:pt>
                <c:pt idx="52115">
                  <c:v>-2.3832300000000001E-3</c:v>
                </c:pt>
                <c:pt idx="52116">
                  <c:v>5.53894E-3</c:v>
                </c:pt>
                <c:pt idx="52117">
                  <c:v>2.1246000000000001E-2</c:v>
                </c:pt>
                <c:pt idx="52118">
                  <c:v>7.5235399999999996E-3</c:v>
                </c:pt>
                <c:pt idx="52119">
                  <c:v>-1.49097E-2</c:v>
                </c:pt>
                <c:pt idx="52120">
                  <c:v>-7.1601900000000003E-3</c:v>
                </c:pt>
                <c:pt idx="52121">
                  <c:v>1.6919099999999999E-2</c:v>
                </c:pt>
                <c:pt idx="52122">
                  <c:v>1.8200899999999999E-2</c:v>
                </c:pt>
                <c:pt idx="52123">
                  <c:v>9.2763900000000007E-3</c:v>
                </c:pt>
                <c:pt idx="52124">
                  <c:v>-7.4300800000000004E-3</c:v>
                </c:pt>
                <c:pt idx="52125">
                  <c:v>-1.2929899999999999E-2</c:v>
                </c:pt>
                <c:pt idx="52126">
                  <c:v>8.3007800000000007E-3</c:v>
                </c:pt>
                <c:pt idx="52127">
                  <c:v>-1.46675E-3</c:v>
                </c:pt>
                <c:pt idx="52128">
                  <c:v>-6.6337599999999998E-3</c:v>
                </c:pt>
                <c:pt idx="52129">
                  <c:v>-8.95023E-3</c:v>
                </c:pt>
                <c:pt idx="52130">
                  <c:v>9.8247500000000001E-3</c:v>
                </c:pt>
                <c:pt idx="52131">
                  <c:v>7.5359299999999997E-3</c:v>
                </c:pt>
                <c:pt idx="52132">
                  <c:v>1.28927E-2</c:v>
                </c:pt>
                <c:pt idx="52133">
                  <c:v>1.07489E-2</c:v>
                </c:pt>
                <c:pt idx="52134">
                  <c:v>9.6979100000000006E-3</c:v>
                </c:pt>
                <c:pt idx="52135">
                  <c:v>1.89152E-2</c:v>
                </c:pt>
                <c:pt idx="52136">
                  <c:v>9.1400100000000005E-3</c:v>
                </c:pt>
                <c:pt idx="52137">
                  <c:v>-8.5449199999999999E-4</c:v>
                </c:pt>
                <c:pt idx="52138">
                  <c:v>5.4073299999999995E-4</c:v>
                </c:pt>
                <c:pt idx="52139">
                  <c:v>1.28269E-2</c:v>
                </c:pt>
                <c:pt idx="52140">
                  <c:v>3.68404E-3</c:v>
                </c:pt>
                <c:pt idx="52141">
                  <c:v>9.1323900000000006E-3</c:v>
                </c:pt>
                <c:pt idx="52142">
                  <c:v>-1.6832399999999999E-3</c:v>
                </c:pt>
                <c:pt idx="52143">
                  <c:v>1.28393E-2</c:v>
                </c:pt>
                <c:pt idx="52144">
                  <c:v>1.8348699999999999E-3</c:v>
                </c:pt>
                <c:pt idx="52145">
                  <c:v>3.9701500000000004E-3</c:v>
                </c:pt>
                <c:pt idx="52146">
                  <c:v>-1.52979E-2</c:v>
                </c:pt>
                <c:pt idx="52147">
                  <c:v>1.6117099999999999E-2</c:v>
                </c:pt>
                <c:pt idx="52148">
                  <c:v>-1.5562100000000001E-2</c:v>
                </c:pt>
                <c:pt idx="52149">
                  <c:v>6.9036499999999999E-3</c:v>
                </c:pt>
                <c:pt idx="52150">
                  <c:v>-7.8125E-3</c:v>
                </c:pt>
                <c:pt idx="52151">
                  <c:v>1.7488500000000001E-2</c:v>
                </c:pt>
                <c:pt idx="52152">
                  <c:v>1.2073499999999999E-2</c:v>
                </c:pt>
                <c:pt idx="52153">
                  <c:v>-8.6145400000000004E-3</c:v>
                </c:pt>
                <c:pt idx="52154">
                  <c:v>6.06823E-3</c:v>
                </c:pt>
                <c:pt idx="52155">
                  <c:v>-1.01471E-3</c:v>
                </c:pt>
                <c:pt idx="52156">
                  <c:v>1.95398E-2</c:v>
                </c:pt>
                <c:pt idx="52157">
                  <c:v>-1.1759800000000001E-2</c:v>
                </c:pt>
                <c:pt idx="52158">
                  <c:v>9.4852400000000007E-3</c:v>
                </c:pt>
                <c:pt idx="52159">
                  <c:v>-5.6619599999999997E-3</c:v>
                </c:pt>
                <c:pt idx="52160">
                  <c:v>1.9357699999999999E-2</c:v>
                </c:pt>
                <c:pt idx="52161">
                  <c:v>-7.6293900000000002E-4</c:v>
                </c:pt>
                <c:pt idx="52162">
                  <c:v>-1.33753E-2</c:v>
                </c:pt>
                <c:pt idx="52163">
                  <c:v>-7.9670000000000001E-3</c:v>
                </c:pt>
                <c:pt idx="52164" formatCode="0.00E+00">
                  <c:v>9.1543200000000005E-3</c:v>
                </c:pt>
                <c:pt idx="52165">
                  <c:v>1.3690900000000001E-2</c:v>
                </c:pt>
                <c:pt idx="52166">
                  <c:v>-1.4452899999999999E-2</c:v>
                </c:pt>
                <c:pt idx="52167">
                  <c:v>2.1705600000000002E-3</c:v>
                </c:pt>
                <c:pt idx="52168">
                  <c:v>-1.24435E-2</c:v>
                </c:pt>
                <c:pt idx="52169">
                  <c:v>9.3011900000000008E-3</c:v>
                </c:pt>
                <c:pt idx="52170">
                  <c:v>5.6638699999999997E-3</c:v>
                </c:pt>
                <c:pt idx="52171">
                  <c:v>9.5491399999999994E-3</c:v>
                </c:pt>
                <c:pt idx="52172">
                  <c:v>-2.8829599999999999E-3</c:v>
                </c:pt>
                <c:pt idx="52173">
                  <c:v>7.2517399999999996E-3</c:v>
                </c:pt>
                <c:pt idx="52174">
                  <c:v>-1.2991000000000001E-2</c:v>
                </c:pt>
                <c:pt idx="52175">
                  <c:v>5.0392199999999996E-3</c:v>
                </c:pt>
                <c:pt idx="52176">
                  <c:v>7.9441100000000008E-3</c:v>
                </c:pt>
                <c:pt idx="52177">
                  <c:v>1.9282299999999999E-2</c:v>
                </c:pt>
                <c:pt idx="52178">
                  <c:v>-2.2182500000000002E-3</c:v>
                </c:pt>
                <c:pt idx="52179">
                  <c:v>1.6343099999999999E-2</c:v>
                </c:pt>
                <c:pt idx="52180" formatCode="0.00E+00">
                  <c:v>-4.2915299999999999E-5</c:v>
                </c:pt>
                <c:pt idx="52181">
                  <c:v>7.5035099999999997E-3</c:v>
                </c:pt>
                <c:pt idx="52182">
                  <c:v>5.4721800000000001E-3</c:v>
                </c:pt>
                <c:pt idx="52183">
                  <c:v>-8.31604E-4</c:v>
                </c:pt>
                <c:pt idx="52184">
                  <c:v>-3.6058399999999999E-3</c:v>
                </c:pt>
                <c:pt idx="52185">
                  <c:v>-1.4772400000000001E-3</c:v>
                </c:pt>
                <c:pt idx="52186">
                  <c:v>3.7584300000000001E-3</c:v>
                </c:pt>
                <c:pt idx="52187">
                  <c:v>-2.7629899999999999E-2</c:v>
                </c:pt>
                <c:pt idx="52188">
                  <c:v>1.2472199999999999E-2</c:v>
                </c:pt>
                <c:pt idx="52189">
                  <c:v>-2.7781500000000001E-2</c:v>
                </c:pt>
                <c:pt idx="52190">
                  <c:v>2.1117199999999999E-2</c:v>
                </c:pt>
                <c:pt idx="52191">
                  <c:v>-2.8223000000000002E-2</c:v>
                </c:pt>
                <c:pt idx="52192">
                  <c:v>6.97136E-4</c:v>
                </c:pt>
                <c:pt idx="52193">
                  <c:v>-1.6976399999999999E-2</c:v>
                </c:pt>
                <c:pt idx="52194">
                  <c:v>-1.2212799999999999E-2</c:v>
                </c:pt>
                <c:pt idx="52195">
                  <c:v>-2.2607800000000001E-2</c:v>
                </c:pt>
                <c:pt idx="52196">
                  <c:v>-1.5533399999999999E-2</c:v>
                </c:pt>
                <c:pt idx="52197" formatCode="0.00E+00">
                  <c:v>7.5340300000000001E-5</c:v>
                </c:pt>
                <c:pt idx="52198">
                  <c:v>-1.40114E-2</c:v>
                </c:pt>
                <c:pt idx="52199">
                  <c:v>-1.04904E-4</c:v>
                </c:pt>
                <c:pt idx="52200">
                  <c:v>-2.85568E-2</c:v>
                </c:pt>
                <c:pt idx="52201">
                  <c:v>-7.2431600000000002E-3</c:v>
                </c:pt>
                <c:pt idx="52202">
                  <c:v>-1.72234E-2</c:v>
                </c:pt>
                <c:pt idx="52203">
                  <c:v>-3.5114299999999998E-3</c:v>
                </c:pt>
                <c:pt idx="52204">
                  <c:v>-2.50797E-2</c:v>
                </c:pt>
                <c:pt idx="52205">
                  <c:v>-9.01127E-3</c:v>
                </c:pt>
                <c:pt idx="52206">
                  <c:v>-1.42565E-2</c:v>
                </c:pt>
                <c:pt idx="52207">
                  <c:v>-1.0227200000000001E-2</c:v>
                </c:pt>
                <c:pt idx="52208">
                  <c:v>-1.5049E-2</c:v>
                </c:pt>
                <c:pt idx="52209">
                  <c:v>-1.26371E-2</c:v>
                </c:pt>
                <c:pt idx="52210">
                  <c:v>-2.52819E-3</c:v>
                </c:pt>
                <c:pt idx="52211">
                  <c:v>1.3809200000000001E-3</c:v>
                </c:pt>
                <c:pt idx="52212">
                  <c:v>-1.83229E-2</c:v>
                </c:pt>
                <c:pt idx="52213">
                  <c:v>-8.6641300000000008E-3</c:v>
                </c:pt>
                <c:pt idx="52214">
                  <c:v>7.9116800000000008E-3</c:v>
                </c:pt>
                <c:pt idx="52215">
                  <c:v>-6.80256E-3</c:v>
                </c:pt>
                <c:pt idx="52216">
                  <c:v>-4.4689200000000004E-3</c:v>
                </c:pt>
                <c:pt idx="52217">
                  <c:v>-2.1687499999999998E-2</c:v>
                </c:pt>
                <c:pt idx="52218">
                  <c:v>6.9046000000000003E-3</c:v>
                </c:pt>
                <c:pt idx="52219">
                  <c:v>-2.2230100000000001E-3</c:v>
                </c:pt>
                <c:pt idx="52220">
                  <c:v>-3.3359499999999999E-3</c:v>
                </c:pt>
                <c:pt idx="52221">
                  <c:v>-3.7756900000000003E-2</c:v>
                </c:pt>
                <c:pt idx="52222">
                  <c:v>-1.78432E-3</c:v>
                </c:pt>
                <c:pt idx="52223">
                  <c:v>-1.12982E-2</c:v>
                </c:pt>
                <c:pt idx="52224">
                  <c:v>-4.4784500000000001E-3</c:v>
                </c:pt>
                <c:pt idx="52225">
                  <c:v>-3.5070400000000002E-2</c:v>
                </c:pt>
                <c:pt idx="52226">
                  <c:v>-1.2081100000000001E-2</c:v>
                </c:pt>
                <c:pt idx="52227">
                  <c:v>-2.0416299999999998E-2</c:v>
                </c:pt>
                <c:pt idx="52228">
                  <c:v>-1.39303E-2</c:v>
                </c:pt>
                <c:pt idx="52229">
                  <c:v>-2.7011899999999998E-2</c:v>
                </c:pt>
                <c:pt idx="52230">
                  <c:v>-4.7592200000000001E-2</c:v>
                </c:pt>
                <c:pt idx="52231">
                  <c:v>-1.1240999999999999E-2</c:v>
                </c:pt>
                <c:pt idx="52232">
                  <c:v>-3.0623399999999999E-2</c:v>
                </c:pt>
                <c:pt idx="52233">
                  <c:v>-2.1347999999999999E-2</c:v>
                </c:pt>
                <c:pt idx="52234">
                  <c:v>-2.9098499999999999E-2</c:v>
                </c:pt>
                <c:pt idx="52235">
                  <c:v>-7.7924700000000001E-3</c:v>
                </c:pt>
                <c:pt idx="52236">
                  <c:v>-1.72987E-2</c:v>
                </c:pt>
                <c:pt idx="52237">
                  <c:v>-2.3679700000000001E-2</c:v>
                </c:pt>
                <c:pt idx="52238">
                  <c:v>-3.2836900000000002E-2</c:v>
                </c:pt>
                <c:pt idx="52239">
                  <c:v>-1.1735000000000001E-2</c:v>
                </c:pt>
                <c:pt idx="52240">
                  <c:v>-2.6271800000000001E-2</c:v>
                </c:pt>
                <c:pt idx="52241">
                  <c:v>-2.0648E-2</c:v>
                </c:pt>
                <c:pt idx="52242">
                  <c:v>-2.7990299999999999E-2</c:v>
                </c:pt>
                <c:pt idx="52243">
                  <c:v>-1.35975E-2</c:v>
                </c:pt>
                <c:pt idx="52244">
                  <c:v>-3.0621499999999999E-2</c:v>
                </c:pt>
                <c:pt idx="52245">
                  <c:v>-9.7017300000000004E-3</c:v>
                </c:pt>
                <c:pt idx="52246">
                  <c:v>-1.2923199999999999E-2</c:v>
                </c:pt>
                <c:pt idx="52247">
                  <c:v>-2.5909399999999999E-2</c:v>
                </c:pt>
                <c:pt idx="52248">
                  <c:v>-2.0756699999999999E-2</c:v>
                </c:pt>
                <c:pt idx="52249">
                  <c:v>-1.81189E-2</c:v>
                </c:pt>
                <c:pt idx="52250">
                  <c:v>-1.5454300000000001E-2</c:v>
                </c:pt>
                <c:pt idx="52251">
                  <c:v>-2.18964E-2</c:v>
                </c:pt>
                <c:pt idx="52252">
                  <c:v>-6.25896E-3</c:v>
                </c:pt>
                <c:pt idx="52253">
                  <c:v>-1.35984E-2</c:v>
                </c:pt>
                <c:pt idx="52254">
                  <c:v>8.2111399999999996E-4</c:v>
                </c:pt>
                <c:pt idx="52255">
                  <c:v>-2.7253200000000002E-2</c:v>
                </c:pt>
                <c:pt idx="52256">
                  <c:v>-1.41697E-2</c:v>
                </c:pt>
                <c:pt idx="52257">
                  <c:v>-2.2085199999999999E-2</c:v>
                </c:pt>
                <c:pt idx="52258">
                  <c:v>-8.9454700000000005E-3</c:v>
                </c:pt>
                <c:pt idx="52259">
                  <c:v>-3.1864200000000002E-2</c:v>
                </c:pt>
                <c:pt idx="52260">
                  <c:v>-8.4438299999999994E-3</c:v>
                </c:pt>
                <c:pt idx="52261">
                  <c:v>-1.38397E-2</c:v>
                </c:pt>
                <c:pt idx="52262">
                  <c:v>2.8743699999999998E-3</c:v>
                </c:pt>
                <c:pt idx="52263">
                  <c:v>-9.1962799999999994E-3</c:v>
                </c:pt>
                <c:pt idx="52264">
                  <c:v>-1.8646200000000002E-2</c:v>
                </c:pt>
                <c:pt idx="52265">
                  <c:v>-1.4139199999999999E-2</c:v>
                </c:pt>
                <c:pt idx="52266">
                  <c:v>-1.9285199999999999E-2</c:v>
                </c:pt>
                <c:pt idx="52267">
                  <c:v>-2.9349299999999998E-2</c:v>
                </c:pt>
                <c:pt idx="52268">
                  <c:v>-2.5380099999999999E-2</c:v>
                </c:pt>
                <c:pt idx="52269">
                  <c:v>-1.95313E-3</c:v>
                </c:pt>
                <c:pt idx="52270">
                  <c:v>-1.53303E-2</c:v>
                </c:pt>
                <c:pt idx="52271">
                  <c:v>-8.3398799999999992E-3</c:v>
                </c:pt>
                <c:pt idx="52272">
                  <c:v>-2.66552E-2</c:v>
                </c:pt>
                <c:pt idx="52273">
                  <c:v>-2.9898600000000001E-2</c:v>
                </c:pt>
                <c:pt idx="52274">
                  <c:v>-4.2663600000000003E-2</c:v>
                </c:pt>
                <c:pt idx="52275">
                  <c:v>-1.90525E-2</c:v>
                </c:pt>
                <c:pt idx="52276">
                  <c:v>-3.2639500000000002E-2</c:v>
                </c:pt>
                <c:pt idx="52277">
                  <c:v>-2.7139699999999999E-2</c:v>
                </c:pt>
                <c:pt idx="52278">
                  <c:v>-3.6175699999999998E-2</c:v>
                </c:pt>
                <c:pt idx="52279">
                  <c:v>-1.0272E-2</c:v>
                </c:pt>
                <c:pt idx="52280">
                  <c:v>-1.51644E-2</c:v>
                </c:pt>
                <c:pt idx="52281">
                  <c:v>-2.0610799999999999E-2</c:v>
                </c:pt>
                <c:pt idx="52282">
                  <c:v>-1.12219E-2</c:v>
                </c:pt>
                <c:pt idx="52283">
                  <c:v>-2.4876599999999999E-2</c:v>
                </c:pt>
                <c:pt idx="52284">
                  <c:v>-1.4406199999999999E-2</c:v>
                </c:pt>
                <c:pt idx="52285">
                  <c:v>-2.6053400000000001E-2</c:v>
                </c:pt>
                <c:pt idx="52286">
                  <c:v>5.3310399999999996E-4</c:v>
                </c:pt>
                <c:pt idx="52287">
                  <c:v>-5.9232699999999996E-3</c:v>
                </c:pt>
                <c:pt idx="52288">
                  <c:v>-1.29576E-2</c:v>
                </c:pt>
                <c:pt idx="52289">
                  <c:v>-3.2205599999999999E-3</c:v>
                </c:pt>
                <c:pt idx="52290">
                  <c:v>-1.40848E-2</c:v>
                </c:pt>
                <c:pt idx="52291">
                  <c:v>-2.78378E-3</c:v>
                </c:pt>
                <c:pt idx="52292">
                  <c:v>-1.82276E-2</c:v>
                </c:pt>
                <c:pt idx="52293">
                  <c:v>-2.4907100000000001E-2</c:v>
                </c:pt>
                <c:pt idx="52294">
                  <c:v>-2.9154800000000002E-2</c:v>
                </c:pt>
                <c:pt idx="52295">
                  <c:v>-1.5698400000000001E-2</c:v>
                </c:pt>
                <c:pt idx="52296">
                  <c:v>-3.0249600000000001E-2</c:v>
                </c:pt>
                <c:pt idx="52297">
                  <c:v>-2.4937600000000001E-2</c:v>
                </c:pt>
                <c:pt idx="52298">
                  <c:v>-1.5770900000000001E-2</c:v>
                </c:pt>
                <c:pt idx="52299">
                  <c:v>-2.0999E-2</c:v>
                </c:pt>
                <c:pt idx="52300">
                  <c:v>-2.7170199999999999E-2</c:v>
                </c:pt>
                <c:pt idx="52301">
                  <c:v>-2.8649299999999999E-2</c:v>
                </c:pt>
                <c:pt idx="52302">
                  <c:v>-3.3879300000000001E-2</c:v>
                </c:pt>
                <c:pt idx="52303">
                  <c:v>-1.95789E-2</c:v>
                </c:pt>
                <c:pt idx="52304">
                  <c:v>-2.37617E-2</c:v>
                </c:pt>
                <c:pt idx="52305">
                  <c:v>-2.9911E-2</c:v>
                </c:pt>
                <c:pt idx="52306">
                  <c:v>-3.7880900000000002E-2</c:v>
                </c:pt>
                <c:pt idx="52307">
                  <c:v>-2.49681E-2</c:v>
                </c:pt>
                <c:pt idx="52308">
                  <c:v>-2.10972E-2</c:v>
                </c:pt>
                <c:pt idx="52309">
                  <c:v>-1.35727E-2</c:v>
                </c:pt>
                <c:pt idx="52310">
                  <c:v>-1.11074E-2</c:v>
                </c:pt>
                <c:pt idx="52311">
                  <c:v>-3.10602E-2</c:v>
                </c:pt>
                <c:pt idx="52312">
                  <c:v>-2.0346599999999999E-2</c:v>
                </c:pt>
                <c:pt idx="52313">
                  <c:v>-3.8060200000000002E-2</c:v>
                </c:pt>
                <c:pt idx="52314">
                  <c:v>-2.44417E-2</c:v>
                </c:pt>
                <c:pt idx="52315">
                  <c:v>-2.16236E-2</c:v>
                </c:pt>
                <c:pt idx="52316">
                  <c:v>-1.6881E-2</c:v>
                </c:pt>
                <c:pt idx="52317">
                  <c:v>-1.7974899999999999E-2</c:v>
                </c:pt>
                <c:pt idx="52318">
                  <c:v>-7.3385200000000003E-3</c:v>
                </c:pt>
                <c:pt idx="52319">
                  <c:v>2.2316E-4</c:v>
                </c:pt>
                <c:pt idx="52320">
                  <c:v>-3.3875500000000003E-2</c:v>
                </c:pt>
                <c:pt idx="52321">
                  <c:v>-2.38686E-2</c:v>
                </c:pt>
                <c:pt idx="52322">
                  <c:v>-2.0690900000000002E-2</c:v>
                </c:pt>
                <c:pt idx="52323">
                  <c:v>-1.1925699999999999E-2</c:v>
                </c:pt>
                <c:pt idx="52324">
                  <c:v>-1.7466499999999999E-2</c:v>
                </c:pt>
                <c:pt idx="52325" formatCode="0.00E+00">
                  <c:v>-1.7725000000000001E-2</c:v>
                </c:pt>
                <c:pt idx="52326">
                  <c:v>-2.5268599999999999E-2</c:v>
                </c:pt>
                <c:pt idx="52327">
                  <c:v>-1.6538600000000001E-2</c:v>
                </c:pt>
                <c:pt idx="52328">
                  <c:v>-1.1238100000000001E-2</c:v>
                </c:pt>
                <c:pt idx="52329">
                  <c:v>-2.5519400000000001E-2</c:v>
                </c:pt>
                <c:pt idx="52330">
                  <c:v>-2.0628899999999999E-2</c:v>
                </c:pt>
                <c:pt idx="52331">
                  <c:v>-6.7901599999999999E-3</c:v>
                </c:pt>
                <c:pt idx="52332">
                  <c:v>-1.0193799999999999E-2</c:v>
                </c:pt>
                <c:pt idx="52333">
                  <c:v>-1.0582899999999999E-2</c:v>
                </c:pt>
                <c:pt idx="52334">
                  <c:v>-3.7984799999999999E-3</c:v>
                </c:pt>
                <c:pt idx="52335">
                  <c:v>-2.79493E-2</c:v>
                </c:pt>
                <c:pt idx="52336">
                  <c:v>-4.1770899999999996E-3</c:v>
                </c:pt>
                <c:pt idx="52337">
                  <c:v>-2.6575999999999999E-2</c:v>
                </c:pt>
                <c:pt idx="52338">
                  <c:v>-3.02954E-2</c:v>
                </c:pt>
                <c:pt idx="52339">
                  <c:v>-2.37045E-2</c:v>
                </c:pt>
                <c:pt idx="52340">
                  <c:v>-8.1815700000000009E-3</c:v>
                </c:pt>
                <c:pt idx="52341">
                  <c:v>-1.75791E-2</c:v>
                </c:pt>
                <c:pt idx="52342">
                  <c:v>-1.09777E-2</c:v>
                </c:pt>
                <c:pt idx="52343">
                  <c:v>-1.42021E-2</c:v>
                </c:pt>
                <c:pt idx="52344">
                  <c:v>-2.2296899999999999E-3</c:v>
                </c:pt>
                <c:pt idx="52345">
                  <c:v>-6.6270799999999996E-3</c:v>
                </c:pt>
                <c:pt idx="52346">
                  <c:v>-2.2240599999999999E-2</c:v>
                </c:pt>
                <c:pt idx="52347">
                  <c:v>-2.8073299999999999E-2</c:v>
                </c:pt>
                <c:pt idx="52348">
                  <c:v>-2.7963600000000002E-2</c:v>
                </c:pt>
                <c:pt idx="52349">
                  <c:v>-4.7979399999999997E-3</c:v>
                </c:pt>
                <c:pt idx="52350">
                  <c:v>-2.41823E-2</c:v>
                </c:pt>
                <c:pt idx="52351">
                  <c:v>-1.56794E-2</c:v>
                </c:pt>
                <c:pt idx="52352">
                  <c:v>-1.5901599999999998E-2</c:v>
                </c:pt>
                <c:pt idx="52353">
                  <c:v>1.19267E-2</c:v>
                </c:pt>
                <c:pt idx="52354">
                  <c:v>-2.1537799999999999E-2</c:v>
                </c:pt>
                <c:pt idx="52355" formatCode="0.00E+00">
                  <c:v>-1.8244699999999999E-2</c:v>
                </c:pt>
                <c:pt idx="52356">
                  <c:v>-2.05183E-2</c:v>
                </c:pt>
                <c:pt idx="52357">
                  <c:v>-2.2931099999999999E-2</c:v>
                </c:pt>
                <c:pt idx="52358">
                  <c:v>-2.7150199999999999E-2</c:v>
                </c:pt>
                <c:pt idx="52359">
                  <c:v>-2.3293500000000002E-2</c:v>
                </c:pt>
                <c:pt idx="52360">
                  <c:v>-2.12555E-2</c:v>
                </c:pt>
                <c:pt idx="52361">
                  <c:v>-6.7911100000000004E-3</c:v>
                </c:pt>
                <c:pt idx="52362">
                  <c:v>4.8246399999999998E-3</c:v>
                </c:pt>
                <c:pt idx="52363">
                  <c:v>-1.1051200000000001E-2</c:v>
                </c:pt>
                <c:pt idx="52364">
                  <c:v>-9.2296600000000006E-3</c:v>
                </c:pt>
                <c:pt idx="52365">
                  <c:v>-1.30835E-2</c:v>
                </c:pt>
                <c:pt idx="52366">
                  <c:v>-4.5995699999999999E-3</c:v>
                </c:pt>
                <c:pt idx="52367">
                  <c:v>-3.4887300000000003E-2</c:v>
                </c:pt>
                <c:pt idx="52368">
                  <c:v>-2.95324E-2</c:v>
                </c:pt>
                <c:pt idx="52369">
                  <c:v>-2.5844599999999999E-2</c:v>
                </c:pt>
                <c:pt idx="52370">
                  <c:v>-1.5851000000000001E-2</c:v>
                </c:pt>
                <c:pt idx="52371">
                  <c:v>-6.2160499999999999E-3</c:v>
                </c:pt>
                <c:pt idx="52372">
                  <c:v>-1.18408E-2</c:v>
                </c:pt>
                <c:pt idx="52373">
                  <c:v>-8.5640000000000004E-3</c:v>
                </c:pt>
                <c:pt idx="52374">
                  <c:v>-3.8809799999999998E-2</c:v>
                </c:pt>
                <c:pt idx="52375">
                  <c:v>-1.03912E-2</c:v>
                </c:pt>
                <c:pt idx="52376">
                  <c:v>-3.2644300000000001E-2</c:v>
                </c:pt>
                <c:pt idx="52377">
                  <c:v>-1.5338900000000001E-2</c:v>
                </c:pt>
                <c:pt idx="52378">
                  <c:v>-2.0794900000000002E-2</c:v>
                </c:pt>
                <c:pt idx="52379">
                  <c:v>-4.1685100000000003E-3</c:v>
                </c:pt>
                <c:pt idx="52380">
                  <c:v>-3.8662000000000002E-3</c:v>
                </c:pt>
                <c:pt idx="52381">
                  <c:v>-1.7211899999999999E-2</c:v>
                </c:pt>
                <c:pt idx="52382">
                  <c:v>1.8148400000000001E-3</c:v>
                </c:pt>
                <c:pt idx="52383">
                  <c:v>-1.82953E-2</c:v>
                </c:pt>
                <c:pt idx="52384">
                  <c:v>5.6075999999999999E-3</c:v>
                </c:pt>
                <c:pt idx="52385">
                  <c:v>-3.6548600000000001E-2</c:v>
                </c:pt>
                <c:pt idx="52386">
                  <c:v>-2.4416E-2</c:v>
                </c:pt>
                <c:pt idx="52387">
                  <c:v>-1.7252900000000002E-2</c:v>
                </c:pt>
                <c:pt idx="52388">
                  <c:v>-7.7867500000000003E-3</c:v>
                </c:pt>
                <c:pt idx="52389">
                  <c:v>-1.6029399999999999E-2</c:v>
                </c:pt>
                <c:pt idx="52390">
                  <c:v>-1.4451E-2</c:v>
                </c:pt>
                <c:pt idx="52391">
                  <c:v>-1.5542E-2</c:v>
                </c:pt>
                <c:pt idx="52392">
                  <c:v>-4.0254599999999998E-3</c:v>
                </c:pt>
                <c:pt idx="52393">
                  <c:v>-1.4135399999999999E-2</c:v>
                </c:pt>
                <c:pt idx="52394">
                  <c:v>-2.7193999999999999E-2</c:v>
                </c:pt>
                <c:pt idx="52395">
                  <c:v>-2.3130399999999999E-2</c:v>
                </c:pt>
                <c:pt idx="52396">
                  <c:v>-3.04947E-2</c:v>
                </c:pt>
                <c:pt idx="52397">
                  <c:v>-2.0603199999999999E-2</c:v>
                </c:pt>
                <c:pt idx="52398">
                  <c:v>-2.79312E-2</c:v>
                </c:pt>
                <c:pt idx="52399">
                  <c:v>-8.4838899999999991E-3</c:v>
                </c:pt>
                <c:pt idx="52400">
                  <c:v>-2.95143E-2</c:v>
                </c:pt>
                <c:pt idx="52401">
                  <c:v>-9.76753E-3</c:v>
                </c:pt>
                <c:pt idx="52402">
                  <c:v>-2.09751E-2</c:v>
                </c:pt>
                <c:pt idx="52403">
                  <c:v>-1.8320099999999999E-2</c:v>
                </c:pt>
                <c:pt idx="52404">
                  <c:v>-2.9883400000000001E-2</c:v>
                </c:pt>
                <c:pt idx="52405">
                  <c:v>-1.6928700000000001E-2</c:v>
                </c:pt>
                <c:pt idx="52406">
                  <c:v>-3.4606900000000003E-2</c:v>
                </c:pt>
                <c:pt idx="52407">
                  <c:v>-3.4689900000000003E-2</c:v>
                </c:pt>
                <c:pt idx="52408">
                  <c:v>-2.9089E-2</c:v>
                </c:pt>
                <c:pt idx="52409">
                  <c:v>-4.2625400000000001E-2</c:v>
                </c:pt>
                <c:pt idx="52410">
                  <c:v>-1.92442E-2</c:v>
                </c:pt>
                <c:pt idx="52411">
                  <c:v>-4.3606800000000001E-2</c:v>
                </c:pt>
                <c:pt idx="52412">
                  <c:v>-4.1127200000000003E-2</c:v>
                </c:pt>
                <c:pt idx="52413">
                  <c:v>-4.2168600000000001E-2</c:v>
                </c:pt>
                <c:pt idx="52414">
                  <c:v>-8.4333399999999992E-3</c:v>
                </c:pt>
                <c:pt idx="52415">
                  <c:v>-4.6849300000000003E-2</c:v>
                </c:pt>
                <c:pt idx="52416">
                  <c:v>-4.1354200000000001E-2</c:v>
                </c:pt>
                <c:pt idx="52417">
                  <c:v>-3.6480899999999997E-2</c:v>
                </c:pt>
                <c:pt idx="52418">
                  <c:v>-2.29216E-2</c:v>
                </c:pt>
                <c:pt idx="52419">
                  <c:v>-1.5820500000000001E-2</c:v>
                </c:pt>
                <c:pt idx="52420">
                  <c:v>-3.6633499999999999E-2</c:v>
                </c:pt>
                <c:pt idx="52421">
                  <c:v>-2.4879499999999999E-2</c:v>
                </c:pt>
                <c:pt idx="52422">
                  <c:v>-1.8647199999999999E-2</c:v>
                </c:pt>
                <c:pt idx="52423">
                  <c:v>-3.9682399999999996E-3</c:v>
                </c:pt>
                <c:pt idx="52424">
                  <c:v>-3.4991300000000003E-2</c:v>
                </c:pt>
                <c:pt idx="52425">
                  <c:v>-3.5889600000000001E-2</c:v>
                </c:pt>
                <c:pt idx="52426">
                  <c:v>-1.7309199999999999E-3</c:v>
                </c:pt>
                <c:pt idx="52427">
                  <c:v>-1.46103E-2</c:v>
                </c:pt>
                <c:pt idx="52428">
                  <c:v>-1.6135199999999999E-2</c:v>
                </c:pt>
                <c:pt idx="52429">
                  <c:v>-3.2411599999999999E-2</c:v>
                </c:pt>
                <c:pt idx="52430">
                  <c:v>-3.5654100000000001E-2</c:v>
                </c:pt>
                <c:pt idx="52431">
                  <c:v>-7.6694500000000004E-3</c:v>
                </c:pt>
                <c:pt idx="52432">
                  <c:v>-1.45655E-2</c:v>
                </c:pt>
                <c:pt idx="52433">
                  <c:v>-3.54977E-2</c:v>
                </c:pt>
                <c:pt idx="52434">
                  <c:v>-3.4629800000000002E-2</c:v>
                </c:pt>
                <c:pt idx="52435">
                  <c:v>-2.56615E-2</c:v>
                </c:pt>
                <c:pt idx="52436">
                  <c:v>-9.68456E-3</c:v>
                </c:pt>
                <c:pt idx="52437">
                  <c:v>-2.0333299999999999E-2</c:v>
                </c:pt>
                <c:pt idx="52438">
                  <c:v>-4.0592200000000002E-2</c:v>
                </c:pt>
                <c:pt idx="52439">
                  <c:v>-2.14243E-2</c:v>
                </c:pt>
                <c:pt idx="52440">
                  <c:v>-5.4244999999999996E-3</c:v>
                </c:pt>
                <c:pt idx="52441">
                  <c:v>-3.0188599999999999E-2</c:v>
                </c:pt>
                <c:pt idx="52442">
                  <c:v>-3.1764000000000001E-2</c:v>
                </c:pt>
                <c:pt idx="52443">
                  <c:v>-1.06859E-2</c:v>
                </c:pt>
                <c:pt idx="52444">
                  <c:v>-1.70393E-2</c:v>
                </c:pt>
                <c:pt idx="52445">
                  <c:v>-1.52969E-2</c:v>
                </c:pt>
                <c:pt idx="52446">
                  <c:v>-4.2751299999999999E-2</c:v>
                </c:pt>
                <c:pt idx="52447">
                  <c:v>-1.6799000000000001E-2</c:v>
                </c:pt>
                <c:pt idx="52448">
                  <c:v>-1.2905099999999999E-2</c:v>
                </c:pt>
                <c:pt idx="52449">
                  <c:v>-1.37825E-2</c:v>
                </c:pt>
                <c:pt idx="52450">
                  <c:v>-2.9564900000000002E-2</c:v>
                </c:pt>
                <c:pt idx="52451">
                  <c:v>-2.4038299999999999E-2</c:v>
                </c:pt>
                <c:pt idx="52452">
                  <c:v>-2.5937999999999999E-2</c:v>
                </c:pt>
                <c:pt idx="52453">
                  <c:v>-4.2400399999999996E-3</c:v>
                </c:pt>
                <c:pt idx="52454">
                  <c:v>-1.6607299999999998E-2</c:v>
                </c:pt>
                <c:pt idx="52455">
                  <c:v>-1.97945E-2</c:v>
                </c:pt>
                <c:pt idx="52456">
                  <c:v>-4.2886699999999996E-3</c:v>
                </c:pt>
                <c:pt idx="52457">
                  <c:v>-1.1907600000000001E-2</c:v>
                </c:pt>
                <c:pt idx="52458">
                  <c:v>2.03514E-3</c:v>
                </c:pt>
                <c:pt idx="52459">
                  <c:v>-4.1166300000000003E-2</c:v>
                </c:pt>
                <c:pt idx="52460">
                  <c:v>2.89822E-3</c:v>
                </c:pt>
                <c:pt idx="52461">
                  <c:v>-9.8228500000000006E-4</c:v>
                </c:pt>
                <c:pt idx="52462">
                  <c:v>-3.9939900000000002E-3</c:v>
                </c:pt>
                <c:pt idx="52463">
                  <c:v>-1.2394000000000001E-2</c:v>
                </c:pt>
                <c:pt idx="52464">
                  <c:v>-9.0837499999999998E-3</c:v>
                </c:pt>
                <c:pt idx="52465">
                  <c:v>3.6811800000000002E-4</c:v>
                </c:pt>
                <c:pt idx="52466">
                  <c:v>1.3426799999999999E-2</c:v>
                </c:pt>
                <c:pt idx="52467">
                  <c:v>-1.5768999999999998E-2</c:v>
                </c:pt>
                <c:pt idx="52468">
                  <c:v>6.2179599999999998E-4</c:v>
                </c:pt>
                <c:pt idx="52469">
                  <c:v>-4.4794099999999996E-3</c:v>
                </c:pt>
                <c:pt idx="52470">
                  <c:v>-6.3829400000000001E-3</c:v>
                </c:pt>
                <c:pt idx="52471">
                  <c:v>-3.58772E-3</c:v>
                </c:pt>
                <c:pt idx="52472">
                  <c:v>1.2130699999999999E-3</c:v>
                </c:pt>
                <c:pt idx="52473">
                  <c:v>-2.2926299999999999E-3</c:v>
                </c:pt>
                <c:pt idx="52474">
                  <c:v>-6.2179599999999998E-3</c:v>
                </c:pt>
                <c:pt idx="52475">
                  <c:v>1.74618E-3</c:v>
                </c:pt>
                <c:pt idx="52476">
                  <c:v>-2.4958600000000001E-2</c:v>
                </c:pt>
                <c:pt idx="52477">
                  <c:v>-5.0287200000000004E-3</c:v>
                </c:pt>
                <c:pt idx="52478">
                  <c:v>-4.5700100000000002E-3</c:v>
                </c:pt>
                <c:pt idx="52479">
                  <c:v>8.6221700000000002E-3</c:v>
                </c:pt>
                <c:pt idx="52480">
                  <c:v>-1.7840399999999999E-2</c:v>
                </c:pt>
                <c:pt idx="52481">
                  <c:v>2.11334E-3</c:v>
                </c:pt>
                <c:pt idx="52482">
                  <c:v>7.8964200000000001E-4</c:v>
                </c:pt>
                <c:pt idx="52483">
                  <c:v>1.5223499999999999E-2</c:v>
                </c:pt>
                <c:pt idx="52484">
                  <c:v>-2.0724300000000001E-2</c:v>
                </c:pt>
                <c:pt idx="52485">
                  <c:v>-6.2704099999999997E-3</c:v>
                </c:pt>
                <c:pt idx="52486">
                  <c:v>5.4359400000000002E-3</c:v>
                </c:pt>
                <c:pt idx="52487">
                  <c:v>-3.0860900000000001E-3</c:v>
                </c:pt>
                <c:pt idx="52488">
                  <c:v>-1.2038200000000001E-2</c:v>
                </c:pt>
                <c:pt idx="52489">
                  <c:v>-1.0322599999999999E-2</c:v>
                </c:pt>
                <c:pt idx="52490">
                  <c:v>1.9424400000000001E-2</c:v>
                </c:pt>
                <c:pt idx="52491">
                  <c:v>-5.9280399999999999E-3</c:v>
                </c:pt>
                <c:pt idx="52492">
                  <c:v>1.2606600000000001E-2</c:v>
                </c:pt>
                <c:pt idx="52493">
                  <c:v>-1.7626800000000001E-2</c:v>
                </c:pt>
                <c:pt idx="52494">
                  <c:v>-1.36662E-2</c:v>
                </c:pt>
                <c:pt idx="52495">
                  <c:v>3.9148300000000002E-3</c:v>
                </c:pt>
                <c:pt idx="52496">
                  <c:v>2.1640800000000002E-2</c:v>
                </c:pt>
                <c:pt idx="52497">
                  <c:v>-1.75371E-2</c:v>
                </c:pt>
                <c:pt idx="52498">
                  <c:v>9.1152200000000003E-3</c:v>
                </c:pt>
                <c:pt idx="52499">
                  <c:v>-2.8314600000000001E-3</c:v>
                </c:pt>
                <c:pt idx="52500">
                  <c:v>2.9029800000000001E-2</c:v>
                </c:pt>
                <c:pt idx="52501">
                  <c:v>7.3928800000000001E-3</c:v>
                </c:pt>
                <c:pt idx="52502">
                  <c:v>-5.8078800000000005E-4</c:v>
                </c:pt>
                <c:pt idx="52503">
                  <c:v>-5.4387999999999997E-3</c:v>
                </c:pt>
                <c:pt idx="52504">
                  <c:v>2.7904499999999999E-3</c:v>
                </c:pt>
                <c:pt idx="52505">
                  <c:v>-1.0263400000000001E-2</c:v>
                </c:pt>
                <c:pt idx="52506">
                  <c:v>-1.4419599999999999E-3</c:v>
                </c:pt>
                <c:pt idx="52507">
                  <c:v>5.8717700000000001E-3</c:v>
                </c:pt>
                <c:pt idx="52508">
                  <c:v>-1.6464199999999998E-2</c:v>
                </c:pt>
                <c:pt idx="52509">
                  <c:v>1.2518899999999999E-2</c:v>
                </c:pt>
                <c:pt idx="52510">
                  <c:v>-3.5857199999999999E-2</c:v>
                </c:pt>
                <c:pt idx="52511">
                  <c:v>1.9424400000000001E-2</c:v>
                </c:pt>
                <c:pt idx="52512">
                  <c:v>-1.1694899999999999E-2</c:v>
                </c:pt>
                <c:pt idx="52513">
                  <c:v>-2.2020299999999998E-3</c:v>
                </c:pt>
                <c:pt idx="52514">
                  <c:v>-1.5637399999999999E-2</c:v>
                </c:pt>
                <c:pt idx="52515">
                  <c:v>-2.5937999999999999E-2</c:v>
                </c:pt>
                <c:pt idx="52516">
                  <c:v>-7.3413799999999998E-3</c:v>
                </c:pt>
                <c:pt idx="52517">
                  <c:v>-1.6036000000000002E-2</c:v>
                </c:pt>
                <c:pt idx="52518">
                  <c:v>-1.05448E-2</c:v>
                </c:pt>
                <c:pt idx="52519">
                  <c:v>4.2915299999999999E-4</c:v>
                </c:pt>
                <c:pt idx="52520">
                  <c:v>-1.6339300000000001E-2</c:v>
                </c:pt>
                <c:pt idx="52521">
                  <c:v>8.2635899999999995E-3</c:v>
                </c:pt>
                <c:pt idx="52522">
                  <c:v>-2.7281799999999998E-2</c:v>
                </c:pt>
                <c:pt idx="52523">
                  <c:v>-1.20287E-2</c:v>
                </c:pt>
                <c:pt idx="52524">
                  <c:v>-5.3615599999999996E-3</c:v>
                </c:pt>
                <c:pt idx="52525">
                  <c:v>-9.9182100000000002E-3</c:v>
                </c:pt>
                <c:pt idx="52526">
                  <c:v>-4.7492999999999998E-4</c:v>
                </c:pt>
                <c:pt idx="52527">
                  <c:v>-2.5120699999999999E-2</c:v>
                </c:pt>
                <c:pt idx="52528">
                  <c:v>4.2724599999999996E-3</c:v>
                </c:pt>
                <c:pt idx="52529">
                  <c:v>-1.2400599999999999E-2</c:v>
                </c:pt>
                <c:pt idx="52530">
                  <c:v>2.1661799999999998E-2</c:v>
                </c:pt>
                <c:pt idx="52531">
                  <c:v>-2.4567599999999998E-2</c:v>
                </c:pt>
                <c:pt idx="52532">
                  <c:v>7.4176800000000003E-3</c:v>
                </c:pt>
                <c:pt idx="52533">
                  <c:v>-1.2552300000000001E-2</c:v>
                </c:pt>
                <c:pt idx="52534">
                  <c:v>1.56717E-2</c:v>
                </c:pt>
                <c:pt idx="52535">
                  <c:v>-2.4753600000000001E-2</c:v>
                </c:pt>
                <c:pt idx="52536">
                  <c:v>-8.6212200000000006E-3</c:v>
                </c:pt>
                <c:pt idx="52537">
                  <c:v>-1.7642999999999999E-3</c:v>
                </c:pt>
                <c:pt idx="52538">
                  <c:v>3.45898E-3</c:v>
                </c:pt>
                <c:pt idx="52539" formatCode="0.00E+00">
                  <c:v>-2.5216100000000002E-2</c:v>
                </c:pt>
                <c:pt idx="52540">
                  <c:v>-1.5086199999999999E-2</c:v>
                </c:pt>
                <c:pt idx="52541">
                  <c:v>3.95298E-3</c:v>
                </c:pt>
                <c:pt idx="52542">
                  <c:v>1.37272E-2</c:v>
                </c:pt>
                <c:pt idx="52543">
                  <c:v>-9.9792500000000003E-3</c:v>
                </c:pt>
                <c:pt idx="52544">
                  <c:v>-9.9229799999999996E-3</c:v>
                </c:pt>
                <c:pt idx="52545">
                  <c:v>4.1561100000000002E-3</c:v>
                </c:pt>
                <c:pt idx="52546">
                  <c:v>-2.57683E-3</c:v>
                </c:pt>
                <c:pt idx="52547">
                  <c:v>-9.3364700000000001E-4</c:v>
                </c:pt>
                <c:pt idx="52548">
                  <c:v>-1.91612E-2</c:v>
                </c:pt>
                <c:pt idx="52549">
                  <c:v>2.5858900000000001E-2</c:v>
                </c:pt>
                <c:pt idx="52550">
                  <c:v>-1.28078E-3</c:v>
                </c:pt>
                <c:pt idx="52551">
                  <c:v>1.5773800000000001E-2</c:v>
                </c:pt>
                <c:pt idx="52552">
                  <c:v>-1.76592E-2</c:v>
                </c:pt>
                <c:pt idx="52553">
                  <c:v>2.43979E-2</c:v>
                </c:pt>
                <c:pt idx="52554">
                  <c:v>1.18923E-2</c:v>
                </c:pt>
                <c:pt idx="52555">
                  <c:v>3.0828500000000002E-2</c:v>
                </c:pt>
                <c:pt idx="52556">
                  <c:v>6.2160499999999999E-3</c:v>
                </c:pt>
                <c:pt idx="52557">
                  <c:v>1.7562899999999999E-2</c:v>
                </c:pt>
                <c:pt idx="52558">
                  <c:v>2.24409E-2</c:v>
                </c:pt>
                <c:pt idx="52559">
                  <c:v>4.2337399999999997E-2</c:v>
                </c:pt>
                <c:pt idx="52560">
                  <c:v>3.3092499999999997E-2</c:v>
                </c:pt>
                <c:pt idx="52561">
                  <c:v>1.1374499999999999E-2</c:v>
                </c:pt>
                <c:pt idx="52562">
                  <c:v>5.4255499999999998E-2</c:v>
                </c:pt>
                <c:pt idx="52563">
                  <c:v>1.28241E-2</c:v>
                </c:pt>
                <c:pt idx="52564">
                  <c:v>3.9028199999999999E-2</c:v>
                </c:pt>
                <c:pt idx="52565">
                  <c:v>-7.33185E-3</c:v>
                </c:pt>
                <c:pt idx="52566">
                  <c:v>4.4556600000000002E-2</c:v>
                </c:pt>
                <c:pt idx="52567">
                  <c:v>2.04926E-2</c:v>
                </c:pt>
                <c:pt idx="52568" formatCode="0.00E+00">
                  <c:v>2.3988700000000002E-2</c:v>
                </c:pt>
                <c:pt idx="52569">
                  <c:v>-1.5802399999999999E-3</c:v>
                </c:pt>
                <c:pt idx="52570">
                  <c:v>2.2113799999999999E-2</c:v>
                </c:pt>
                <c:pt idx="52571">
                  <c:v>3.3986099999999998E-2</c:v>
                </c:pt>
                <c:pt idx="52572">
                  <c:v>2.80638E-2</c:v>
                </c:pt>
                <c:pt idx="52573">
                  <c:v>1.8885599999999999E-2</c:v>
                </c:pt>
                <c:pt idx="52574">
                  <c:v>1.7149899999999999E-2</c:v>
                </c:pt>
                <c:pt idx="52575">
                  <c:v>3.7612E-2</c:v>
                </c:pt>
                <c:pt idx="52576">
                  <c:v>2.46124E-2</c:v>
                </c:pt>
                <c:pt idx="52577">
                  <c:v>1.48296E-2</c:v>
                </c:pt>
                <c:pt idx="52578">
                  <c:v>2.2701300000000001E-2</c:v>
                </c:pt>
                <c:pt idx="52579">
                  <c:v>1.6335499999999999E-2</c:v>
                </c:pt>
                <c:pt idx="52580">
                  <c:v>3.4466700000000003E-2</c:v>
                </c:pt>
                <c:pt idx="52581">
                  <c:v>2.4723999999999999E-2</c:v>
                </c:pt>
                <c:pt idx="52582">
                  <c:v>-2.16007E-3</c:v>
                </c:pt>
                <c:pt idx="52583">
                  <c:v>1.9546500000000001E-2</c:v>
                </c:pt>
                <c:pt idx="52584">
                  <c:v>9.5577200000000005E-3</c:v>
                </c:pt>
                <c:pt idx="52585">
                  <c:v>4.5268999999999997E-2</c:v>
                </c:pt>
                <c:pt idx="52586">
                  <c:v>-7.1315800000000002E-3</c:v>
                </c:pt>
                <c:pt idx="52587">
                  <c:v>3.90987E-2</c:v>
                </c:pt>
                <c:pt idx="52588">
                  <c:v>2.6886E-2</c:v>
                </c:pt>
                <c:pt idx="52589">
                  <c:v>2.6329999999999999E-2</c:v>
                </c:pt>
                <c:pt idx="52590">
                  <c:v>7.6436999999999998E-3</c:v>
                </c:pt>
                <c:pt idx="52591">
                  <c:v>1.4102E-2</c:v>
                </c:pt>
                <c:pt idx="52592">
                  <c:v>3.8101200000000002E-2</c:v>
                </c:pt>
                <c:pt idx="52593">
                  <c:v>2.12526E-2</c:v>
                </c:pt>
                <c:pt idx="52594">
                  <c:v>2.25887E-2</c:v>
                </c:pt>
                <c:pt idx="52595">
                  <c:v>-9.2287099999999993E-3</c:v>
                </c:pt>
                <c:pt idx="52596">
                  <c:v>3.5722700000000003E-2</c:v>
                </c:pt>
                <c:pt idx="52597">
                  <c:v>2.17819E-2</c:v>
                </c:pt>
                <c:pt idx="52598">
                  <c:v>2.6803E-2</c:v>
                </c:pt>
                <c:pt idx="52599">
                  <c:v>1.8930399999999999E-3</c:v>
                </c:pt>
                <c:pt idx="52600">
                  <c:v>2.8252599999999999E-2</c:v>
                </c:pt>
                <c:pt idx="52601">
                  <c:v>3.1755400000000003E-2</c:v>
                </c:pt>
                <c:pt idx="52602">
                  <c:v>1.6134300000000001E-2</c:v>
                </c:pt>
                <c:pt idx="52603">
                  <c:v>-7.9698600000000005E-3</c:v>
                </c:pt>
                <c:pt idx="52604">
                  <c:v>4.0903099999999998E-3</c:v>
                </c:pt>
                <c:pt idx="52605">
                  <c:v>3.4851100000000003E-2</c:v>
                </c:pt>
                <c:pt idx="52606">
                  <c:v>4.6338999999999998E-3</c:v>
                </c:pt>
                <c:pt idx="52607">
                  <c:v>1.5651700000000001E-2</c:v>
                </c:pt>
                <c:pt idx="52608">
                  <c:v>6.5221799999999998E-3</c:v>
                </c:pt>
                <c:pt idx="52609">
                  <c:v>9.4547299999999997E-3</c:v>
                </c:pt>
                <c:pt idx="52610">
                  <c:v>1.5029000000000001E-2</c:v>
                </c:pt>
                <c:pt idx="52611">
                  <c:v>7.6513299999999996E-3</c:v>
                </c:pt>
                <c:pt idx="52612">
                  <c:v>1.4655100000000001E-2</c:v>
                </c:pt>
                <c:pt idx="52613">
                  <c:v>1.5654600000000001E-2</c:v>
                </c:pt>
                <c:pt idx="52614">
                  <c:v>2.3730299999999999E-2</c:v>
                </c:pt>
                <c:pt idx="52615">
                  <c:v>1.19305E-3</c:v>
                </c:pt>
                <c:pt idx="52616">
                  <c:v>1.7692599999999999E-2</c:v>
                </c:pt>
                <c:pt idx="52617">
                  <c:v>4.9085600000000002E-3</c:v>
                </c:pt>
                <c:pt idx="52618">
                  <c:v>3.21474E-2</c:v>
                </c:pt>
                <c:pt idx="52619">
                  <c:v>7.57313E-3</c:v>
                </c:pt>
                <c:pt idx="52620">
                  <c:v>1.7113699999999999E-2</c:v>
                </c:pt>
                <c:pt idx="52621" formatCode="0.00E+00">
                  <c:v>1.53627E-2</c:v>
                </c:pt>
                <c:pt idx="52622">
                  <c:v>1.95789E-2</c:v>
                </c:pt>
                <c:pt idx="52623">
                  <c:v>2.5340100000000001E-2</c:v>
                </c:pt>
                <c:pt idx="52624">
                  <c:v>-4.5957599999999999E-3</c:v>
                </c:pt>
                <c:pt idx="52625">
                  <c:v>1.8288599999999999E-2</c:v>
                </c:pt>
                <c:pt idx="52626">
                  <c:v>1.8262899999999999E-2</c:v>
                </c:pt>
                <c:pt idx="52627">
                  <c:v>2.0363800000000001E-2</c:v>
                </c:pt>
                <c:pt idx="52628">
                  <c:v>2.9583000000000001E-3</c:v>
                </c:pt>
                <c:pt idx="52629">
                  <c:v>8.0013299999999996E-4</c:v>
                </c:pt>
                <c:pt idx="52630">
                  <c:v>2.4310100000000001E-2</c:v>
                </c:pt>
                <c:pt idx="52631">
                  <c:v>2.8981199999999999E-2</c:v>
                </c:pt>
                <c:pt idx="52632">
                  <c:v>1.4023799999999999E-2</c:v>
                </c:pt>
                <c:pt idx="52633">
                  <c:v>1.43757E-2</c:v>
                </c:pt>
                <c:pt idx="52634">
                  <c:v>2.4962399999999999E-2</c:v>
                </c:pt>
                <c:pt idx="52635">
                  <c:v>2.5301899999999999E-2</c:v>
                </c:pt>
                <c:pt idx="52636">
                  <c:v>7.1258500000000004E-3</c:v>
                </c:pt>
                <c:pt idx="52637">
                  <c:v>-5.0706900000000001E-3</c:v>
                </c:pt>
                <c:pt idx="52638">
                  <c:v>1.0355899999999999E-2</c:v>
                </c:pt>
                <c:pt idx="52639">
                  <c:v>3.54509E-2</c:v>
                </c:pt>
                <c:pt idx="52640">
                  <c:v>4.99535E-3</c:v>
                </c:pt>
                <c:pt idx="52641">
                  <c:v>1.02921E-2</c:v>
                </c:pt>
                <c:pt idx="52642">
                  <c:v>2.0425800000000001E-2</c:v>
                </c:pt>
                <c:pt idx="52643">
                  <c:v>3.2446900000000001E-2</c:v>
                </c:pt>
                <c:pt idx="52644">
                  <c:v>5.5341699999999997E-3</c:v>
                </c:pt>
                <c:pt idx="52645">
                  <c:v>-1.5106200000000001E-3</c:v>
                </c:pt>
                <c:pt idx="52646">
                  <c:v>5.9986100000000004E-4</c:v>
                </c:pt>
                <c:pt idx="52647">
                  <c:v>1.7436E-2</c:v>
                </c:pt>
                <c:pt idx="52648">
                  <c:v>1.69506E-2</c:v>
                </c:pt>
                <c:pt idx="52649">
                  <c:v>1.9760099999999998E-3</c:v>
                </c:pt>
                <c:pt idx="52650">
                  <c:v>2.6506399999999999E-2</c:v>
                </c:pt>
                <c:pt idx="52651">
                  <c:v>2.9372200000000001E-2</c:v>
                </c:pt>
                <c:pt idx="52652">
                  <c:v>4.9344100000000002E-2</c:v>
                </c:pt>
                <c:pt idx="52653">
                  <c:v>1.28746E-3</c:v>
                </c:pt>
                <c:pt idx="52654">
                  <c:v>4.3344500000000001E-3</c:v>
                </c:pt>
                <c:pt idx="52655">
                  <c:v>3.0386900000000001E-2</c:v>
                </c:pt>
                <c:pt idx="52656">
                  <c:v>2.9419899999999999E-2</c:v>
                </c:pt>
                <c:pt idx="52657">
                  <c:v>2.8922099999999999E-2</c:v>
                </c:pt>
                <c:pt idx="52658">
                  <c:v>8.7890599999999996E-3</c:v>
                </c:pt>
                <c:pt idx="52659">
                  <c:v>1.9232699999999998E-2</c:v>
                </c:pt>
                <c:pt idx="52660">
                  <c:v>4.8324600000000002E-2</c:v>
                </c:pt>
                <c:pt idx="52661">
                  <c:v>4.1325599999999997E-2</c:v>
                </c:pt>
                <c:pt idx="52662">
                  <c:v>1.82848E-2</c:v>
                </c:pt>
                <c:pt idx="52663">
                  <c:v>1.5414199999999999E-2</c:v>
                </c:pt>
                <c:pt idx="52664">
                  <c:v>5.7447400000000003E-2</c:v>
                </c:pt>
                <c:pt idx="52665">
                  <c:v>4.25472E-2</c:v>
                </c:pt>
                <c:pt idx="52666">
                  <c:v>2.57177E-2</c:v>
                </c:pt>
                <c:pt idx="52667">
                  <c:v>1.9587500000000001E-2</c:v>
                </c:pt>
                <c:pt idx="52668">
                  <c:v>3.4014700000000002E-2</c:v>
                </c:pt>
                <c:pt idx="52669">
                  <c:v>5.3061499999999998E-2</c:v>
                </c:pt>
                <c:pt idx="52670">
                  <c:v>4.5627599999999997E-2</c:v>
                </c:pt>
                <c:pt idx="52671">
                  <c:v>3.04432E-2</c:v>
                </c:pt>
                <c:pt idx="52672">
                  <c:v>3.0719799999999998E-2</c:v>
                </c:pt>
                <c:pt idx="52673">
                  <c:v>4.59414E-2</c:v>
                </c:pt>
                <c:pt idx="52674">
                  <c:v>3.4208299999999997E-2</c:v>
                </c:pt>
                <c:pt idx="52675">
                  <c:v>2.7758600000000001E-2</c:v>
                </c:pt>
                <c:pt idx="52676">
                  <c:v>2.7585999999999999E-2</c:v>
                </c:pt>
                <c:pt idx="52677">
                  <c:v>6.0802500000000002E-2</c:v>
                </c:pt>
                <c:pt idx="52678">
                  <c:v>5.0375900000000001E-2</c:v>
                </c:pt>
                <c:pt idx="52679">
                  <c:v>4.2923000000000003E-2</c:v>
                </c:pt>
                <c:pt idx="52680">
                  <c:v>2.01817E-2</c:v>
                </c:pt>
                <c:pt idx="52681">
                  <c:v>4.53005E-2</c:v>
                </c:pt>
                <c:pt idx="52682">
                  <c:v>5.00069E-2</c:v>
                </c:pt>
                <c:pt idx="52683">
                  <c:v>1.3229400000000001E-2</c:v>
                </c:pt>
                <c:pt idx="52684">
                  <c:v>1.5996E-2</c:v>
                </c:pt>
                <c:pt idx="52685">
                  <c:v>2.48852E-2</c:v>
                </c:pt>
                <c:pt idx="52686">
                  <c:v>6.1320300000000001E-2</c:v>
                </c:pt>
                <c:pt idx="52687">
                  <c:v>2.3531E-2</c:v>
                </c:pt>
                <c:pt idx="52688">
                  <c:v>3.2974200000000002E-2</c:v>
                </c:pt>
                <c:pt idx="52689">
                  <c:v>2.99911E-2</c:v>
                </c:pt>
                <c:pt idx="52690">
                  <c:v>5.0728799999999998E-2</c:v>
                </c:pt>
                <c:pt idx="52691">
                  <c:v>2.8770400000000002E-2</c:v>
                </c:pt>
                <c:pt idx="52692">
                  <c:v>4.9785599999999999E-2</c:v>
                </c:pt>
                <c:pt idx="52693">
                  <c:v>4.8520099999999997E-2</c:v>
                </c:pt>
                <c:pt idx="52694">
                  <c:v>4.6274200000000001E-2</c:v>
                </c:pt>
                <c:pt idx="52695">
                  <c:v>3.9607000000000003E-2</c:v>
                </c:pt>
                <c:pt idx="52696">
                  <c:v>2.41613E-2</c:v>
                </c:pt>
                <c:pt idx="52697">
                  <c:v>3.87459E-2</c:v>
                </c:pt>
                <c:pt idx="52698">
                  <c:v>3.9197000000000003E-2</c:v>
                </c:pt>
                <c:pt idx="52699">
                  <c:v>4.5203199999999999E-2</c:v>
                </c:pt>
                <c:pt idx="52700">
                  <c:v>2.7216000000000001E-2</c:v>
                </c:pt>
                <c:pt idx="52701">
                  <c:v>4.0661799999999998E-2</c:v>
                </c:pt>
                <c:pt idx="52702">
                  <c:v>2.9441800000000001E-2</c:v>
                </c:pt>
                <c:pt idx="52703">
                  <c:v>4.32653E-2</c:v>
                </c:pt>
                <c:pt idx="52704">
                  <c:v>1.3665200000000001E-2</c:v>
                </c:pt>
                <c:pt idx="52705">
                  <c:v>5.6309699999999997E-2</c:v>
                </c:pt>
                <c:pt idx="52706">
                  <c:v>2.7788199999999999E-2</c:v>
                </c:pt>
                <c:pt idx="52707">
                  <c:v>6.3754099999999994E-2</c:v>
                </c:pt>
                <c:pt idx="52708">
                  <c:v>2.7808200000000002E-2</c:v>
                </c:pt>
                <c:pt idx="52709">
                  <c:v>2.4230999999999999E-2</c:v>
                </c:pt>
                <c:pt idx="52710">
                  <c:v>1.5927299999999998E-2</c:v>
                </c:pt>
                <c:pt idx="52711">
                  <c:v>4.2225800000000001E-2</c:v>
                </c:pt>
                <c:pt idx="52712">
                  <c:v>1.33057E-2</c:v>
                </c:pt>
                <c:pt idx="52713">
                  <c:v>1.4179199999999999E-2</c:v>
                </c:pt>
                <c:pt idx="52714">
                  <c:v>4.4642399999999999E-2</c:v>
                </c:pt>
                <c:pt idx="52715">
                  <c:v>1.3654700000000001E-2</c:v>
                </c:pt>
                <c:pt idx="52716">
                  <c:v>3.6203399999999997E-2</c:v>
                </c:pt>
                <c:pt idx="52717">
                  <c:v>6.7625000000000003E-3</c:v>
                </c:pt>
                <c:pt idx="52718">
                  <c:v>4.3959600000000001E-2</c:v>
                </c:pt>
                <c:pt idx="52719">
                  <c:v>2.94466E-2</c:v>
                </c:pt>
                <c:pt idx="52720">
                  <c:v>6.0959800000000001E-2</c:v>
                </c:pt>
                <c:pt idx="52721">
                  <c:v>7.1373000000000001E-3</c:v>
                </c:pt>
                <c:pt idx="52722">
                  <c:v>3.8691499999999997E-2</c:v>
                </c:pt>
                <c:pt idx="52723">
                  <c:v>1.72987E-2</c:v>
                </c:pt>
                <c:pt idx="52724">
                  <c:v>3.3331899999999998E-2</c:v>
                </c:pt>
                <c:pt idx="52725">
                  <c:v>1.30787E-2</c:v>
                </c:pt>
                <c:pt idx="52726">
                  <c:v>2.34299E-2</c:v>
                </c:pt>
                <c:pt idx="52727">
                  <c:v>2.3028400000000001E-2</c:v>
                </c:pt>
                <c:pt idx="52728">
                  <c:v>3.8394900000000003E-2</c:v>
                </c:pt>
                <c:pt idx="52729">
                  <c:v>2.8273599999999999E-2</c:v>
                </c:pt>
                <c:pt idx="52730">
                  <c:v>2.57959E-2</c:v>
                </c:pt>
                <c:pt idx="52731">
                  <c:v>4.9036999999999997E-2</c:v>
                </c:pt>
                <c:pt idx="52732">
                  <c:v>2.49681E-2</c:v>
                </c:pt>
                <c:pt idx="52733">
                  <c:v>5.4569199999999998E-2</c:v>
                </c:pt>
                <c:pt idx="52734">
                  <c:v>7.8029600000000003E-3</c:v>
                </c:pt>
                <c:pt idx="52735">
                  <c:v>3.3538800000000001E-2</c:v>
                </c:pt>
                <c:pt idx="52736">
                  <c:v>2.4271999999999998E-2</c:v>
                </c:pt>
                <c:pt idx="52737">
                  <c:v>3.6885300000000003E-2</c:v>
                </c:pt>
                <c:pt idx="52738">
                  <c:v>3.1455999999999998E-2</c:v>
                </c:pt>
                <c:pt idx="52739">
                  <c:v>4.4096900000000001E-2</c:v>
                </c:pt>
                <c:pt idx="52740">
                  <c:v>2.6552200000000001E-2</c:v>
                </c:pt>
                <c:pt idx="52741">
                  <c:v>2.32067E-2</c:v>
                </c:pt>
                <c:pt idx="52742">
                  <c:v>1.1565199999999999E-2</c:v>
                </c:pt>
                <c:pt idx="52743">
                  <c:v>4.0525400000000003E-2</c:v>
                </c:pt>
                <c:pt idx="52744">
                  <c:v>2.2891999999999999E-2</c:v>
                </c:pt>
                <c:pt idx="52745">
                  <c:v>4.49209E-2</c:v>
                </c:pt>
                <c:pt idx="52746">
                  <c:v>2.2644999999999998E-2</c:v>
                </c:pt>
                <c:pt idx="52747">
                  <c:v>1.7435099999999999E-2</c:v>
                </c:pt>
                <c:pt idx="52748">
                  <c:v>3.3067699999999998E-2</c:v>
                </c:pt>
                <c:pt idx="52749">
                  <c:v>3.3232699999999997E-2</c:v>
                </c:pt>
                <c:pt idx="52750">
                  <c:v>2.85463E-2</c:v>
                </c:pt>
                <c:pt idx="52751">
                  <c:v>5.9919400000000003E-3</c:v>
                </c:pt>
                <c:pt idx="52752">
                  <c:v>3.1208E-2</c:v>
                </c:pt>
                <c:pt idx="52753">
                  <c:v>3.2863599999999999E-3</c:v>
                </c:pt>
                <c:pt idx="52754">
                  <c:v>4.8674599999999998E-2</c:v>
                </c:pt>
                <c:pt idx="52755">
                  <c:v>5.2375800000000004E-3</c:v>
                </c:pt>
                <c:pt idx="52756">
                  <c:v>4.0943100000000003E-2</c:v>
                </c:pt>
                <c:pt idx="52757">
                  <c:v>-1.0995899999999999E-3</c:v>
                </c:pt>
                <c:pt idx="52758">
                  <c:v>3.8530300000000003E-2</c:v>
                </c:pt>
                <c:pt idx="52759">
                  <c:v>2.3485200000000001E-2</c:v>
                </c:pt>
                <c:pt idx="52760">
                  <c:v>5.7783099999999997E-2</c:v>
                </c:pt>
                <c:pt idx="52761">
                  <c:v>1.9312900000000001E-2</c:v>
                </c:pt>
                <c:pt idx="52762">
                  <c:v>2.8101899999999999E-2</c:v>
                </c:pt>
                <c:pt idx="52763">
                  <c:v>3.01447E-2</c:v>
                </c:pt>
                <c:pt idx="52764">
                  <c:v>2.1656999999999999E-2</c:v>
                </c:pt>
                <c:pt idx="52765">
                  <c:v>3.0780800000000001E-2</c:v>
                </c:pt>
                <c:pt idx="52766">
                  <c:v>1.8225700000000001E-2</c:v>
                </c:pt>
                <c:pt idx="52767">
                  <c:v>2.9494300000000001E-2</c:v>
                </c:pt>
                <c:pt idx="52768">
                  <c:v>5.7249099999999997E-3</c:v>
                </c:pt>
                <c:pt idx="52769">
                  <c:v>5.5707899999999998E-2</c:v>
                </c:pt>
                <c:pt idx="52770">
                  <c:v>3.4839599999999998E-2</c:v>
                </c:pt>
                <c:pt idx="52771">
                  <c:v>5.2792499999999999E-2</c:v>
                </c:pt>
                <c:pt idx="52772">
                  <c:v>1.54743E-2</c:v>
                </c:pt>
                <c:pt idx="52773">
                  <c:v>3.5887700000000002E-2</c:v>
                </c:pt>
                <c:pt idx="52774">
                  <c:v>4.0435799999999997E-3</c:v>
                </c:pt>
                <c:pt idx="52775">
                  <c:v>1.98908E-2</c:v>
                </c:pt>
                <c:pt idx="52776">
                  <c:v>2.4245300000000001E-2</c:v>
                </c:pt>
                <c:pt idx="52777">
                  <c:v>3.00407E-2</c:v>
                </c:pt>
                <c:pt idx="52778">
                  <c:v>2.5359199999999998E-2</c:v>
                </c:pt>
                <c:pt idx="52779">
                  <c:v>4.5231800000000003E-2</c:v>
                </c:pt>
                <c:pt idx="52780">
                  <c:v>-3.6144300000000001E-3</c:v>
                </c:pt>
                <c:pt idx="52781">
                  <c:v>3.19691E-2</c:v>
                </c:pt>
                <c:pt idx="52782">
                  <c:v>1.7980599999999999E-2</c:v>
                </c:pt>
                <c:pt idx="52783">
                  <c:v>1.6549100000000001E-2</c:v>
                </c:pt>
                <c:pt idx="52784">
                  <c:v>1.9770599999999999E-2</c:v>
                </c:pt>
                <c:pt idx="52785">
                  <c:v>2.0081499999999999E-2</c:v>
                </c:pt>
                <c:pt idx="52786">
                  <c:v>3.2310499999999999E-2</c:v>
                </c:pt>
                <c:pt idx="52787">
                  <c:v>3.1757399999999998E-3</c:v>
                </c:pt>
                <c:pt idx="52788">
                  <c:v>2.3705500000000001E-2</c:v>
                </c:pt>
                <c:pt idx="52789">
                  <c:v>-5.0754499999999996E-3</c:v>
                </c:pt>
                <c:pt idx="52790">
                  <c:v>4.2311700000000001E-2</c:v>
                </c:pt>
                <c:pt idx="52791">
                  <c:v>-1.9839300000000001E-2</c:v>
                </c:pt>
                <c:pt idx="52792">
                  <c:v>1.4226900000000001E-2</c:v>
                </c:pt>
                <c:pt idx="52793">
                  <c:v>-1.11065E-2</c:v>
                </c:pt>
                <c:pt idx="52794">
                  <c:v>1.4534999999999999E-2</c:v>
                </c:pt>
                <c:pt idx="52795">
                  <c:v>6.5984700000000004E-3</c:v>
                </c:pt>
                <c:pt idx="52796">
                  <c:v>1.79186E-2</c:v>
                </c:pt>
                <c:pt idx="52797">
                  <c:v>-8.4638600000000001E-3</c:v>
                </c:pt>
                <c:pt idx="52798">
                  <c:v>1.9598999999999998E-2</c:v>
                </c:pt>
                <c:pt idx="52799">
                  <c:v>1.2725800000000001E-2</c:v>
                </c:pt>
                <c:pt idx="52800">
                  <c:v>2.0523099999999999E-3</c:v>
                </c:pt>
                <c:pt idx="52801">
                  <c:v>-4.7731400000000004E-3</c:v>
                </c:pt>
                <c:pt idx="52802">
                  <c:v>1.3564100000000001E-2</c:v>
                </c:pt>
                <c:pt idx="52803">
                  <c:v>1.8251400000000001E-2</c:v>
                </c:pt>
                <c:pt idx="52804">
                  <c:v>3.1366300000000001E-3</c:v>
                </c:pt>
                <c:pt idx="52805">
                  <c:v>8.4600400000000003E-3</c:v>
                </c:pt>
                <c:pt idx="52806">
                  <c:v>1.5044200000000001E-2</c:v>
                </c:pt>
                <c:pt idx="52807">
                  <c:v>1.31483E-2</c:v>
                </c:pt>
                <c:pt idx="52808">
                  <c:v>2.5749200000000001E-4</c:v>
                </c:pt>
                <c:pt idx="52809">
                  <c:v>1.8549900000000001E-2</c:v>
                </c:pt>
                <c:pt idx="52810">
                  <c:v>5.7611499999999996E-3</c:v>
                </c:pt>
                <c:pt idx="52811">
                  <c:v>1.49345E-2</c:v>
                </c:pt>
                <c:pt idx="52812">
                  <c:v>1.38493E-2</c:v>
                </c:pt>
                <c:pt idx="52813">
                  <c:v>1.40734E-2</c:v>
                </c:pt>
                <c:pt idx="52814">
                  <c:v>-1.9922300000000002E-3</c:v>
                </c:pt>
                <c:pt idx="52815">
                  <c:v>1.9323300000000002E-2</c:v>
                </c:pt>
                <c:pt idx="52816">
                  <c:v>-4.0960299999999996E-3</c:v>
                </c:pt>
                <c:pt idx="52817">
                  <c:v>-4.7044799999999996E-3</c:v>
                </c:pt>
                <c:pt idx="52818">
                  <c:v>-1.6542399999999999E-2</c:v>
                </c:pt>
                <c:pt idx="52819">
                  <c:v>6.8693199999999999E-3</c:v>
                </c:pt>
                <c:pt idx="52820">
                  <c:v>8.4171300000000001E-3</c:v>
                </c:pt>
                <c:pt idx="52821">
                  <c:v>-1.49479E-2</c:v>
                </c:pt>
                <c:pt idx="52822">
                  <c:v>2.36893E-3</c:v>
                </c:pt>
                <c:pt idx="52823">
                  <c:v>8.0919300000000007E-3</c:v>
                </c:pt>
                <c:pt idx="52824">
                  <c:v>-9.0408299999999997E-4</c:v>
                </c:pt>
                <c:pt idx="52825">
                  <c:v>-7.0085499999999997E-3</c:v>
                </c:pt>
                <c:pt idx="52826">
                  <c:v>3.5257299999999999E-3</c:v>
                </c:pt>
                <c:pt idx="52827">
                  <c:v>-5.6304900000000001E-3</c:v>
                </c:pt>
                <c:pt idx="52828">
                  <c:v>1.4535899999999999E-2</c:v>
                </c:pt>
                <c:pt idx="52829">
                  <c:v>-8.5163100000000005E-4</c:v>
                </c:pt>
                <c:pt idx="52830">
                  <c:v>-8.33511E-4</c:v>
                </c:pt>
                <c:pt idx="52831">
                  <c:v>8.0881100000000008E-3</c:v>
                </c:pt>
                <c:pt idx="52832">
                  <c:v>1.18513E-2</c:v>
                </c:pt>
                <c:pt idx="52833">
                  <c:v>-4.8227299999999999E-3</c:v>
                </c:pt>
                <c:pt idx="52834">
                  <c:v>4.3201400000000001E-3</c:v>
                </c:pt>
                <c:pt idx="52835">
                  <c:v>-2.2802399999999998E-3</c:v>
                </c:pt>
                <c:pt idx="52836">
                  <c:v>1.6976399999999999E-2</c:v>
                </c:pt>
                <c:pt idx="52837">
                  <c:v>-1.29824E-2</c:v>
                </c:pt>
                <c:pt idx="52838" formatCode="0.00E+00">
                  <c:v>1.5209200000000001E-2</c:v>
                </c:pt>
                <c:pt idx="52839">
                  <c:v>-9.4251600000000001E-3</c:v>
                </c:pt>
                <c:pt idx="52840">
                  <c:v>2.4054499999999999E-2</c:v>
                </c:pt>
                <c:pt idx="52841">
                  <c:v>6.5898900000000002E-3</c:v>
                </c:pt>
                <c:pt idx="52842">
                  <c:v>8.7699900000000001E-3</c:v>
                </c:pt>
                <c:pt idx="52843">
                  <c:v>1.1313399999999999E-2</c:v>
                </c:pt>
                <c:pt idx="52844">
                  <c:v>3.3187899999999998E-4</c:v>
                </c:pt>
                <c:pt idx="52845">
                  <c:v>3.5285899999999999E-3</c:v>
                </c:pt>
                <c:pt idx="52846">
                  <c:v>-3.8013500000000002E-3</c:v>
                </c:pt>
                <c:pt idx="52847">
                  <c:v>1.27239E-2</c:v>
                </c:pt>
                <c:pt idx="52848">
                  <c:v>3.9377199999999996E-3</c:v>
                </c:pt>
                <c:pt idx="52849">
                  <c:v>2.8628299999999999E-2</c:v>
                </c:pt>
                <c:pt idx="52850">
                  <c:v>3.9768200000000001E-4</c:v>
                </c:pt>
                <c:pt idx="52851">
                  <c:v>3.68309E-3</c:v>
                </c:pt>
                <c:pt idx="52852">
                  <c:v>1.4762899999999999E-3</c:v>
                </c:pt>
                <c:pt idx="52853">
                  <c:v>1.5917799999999999E-2</c:v>
                </c:pt>
                <c:pt idx="52854">
                  <c:v>-1.38779E-2</c:v>
                </c:pt>
                <c:pt idx="52855">
                  <c:v>1.2038200000000001E-2</c:v>
                </c:pt>
                <c:pt idx="52856">
                  <c:v>-2.3965800000000002E-3</c:v>
                </c:pt>
                <c:pt idx="52857">
                  <c:v>7.2555500000000004E-3</c:v>
                </c:pt>
                <c:pt idx="52858">
                  <c:v>-1.83392E-3</c:v>
                </c:pt>
                <c:pt idx="52859">
                  <c:v>1.5888200000000002E-2</c:v>
                </c:pt>
                <c:pt idx="52860">
                  <c:v>-1.47171E-2</c:v>
                </c:pt>
                <c:pt idx="52861">
                  <c:v>-2.91443E-3</c:v>
                </c:pt>
                <c:pt idx="52862">
                  <c:v>1.9111600000000001E-3</c:v>
                </c:pt>
                <c:pt idx="52863">
                  <c:v>-1.1274299999999999E-2</c:v>
                </c:pt>
                <c:pt idx="52864">
                  <c:v>-1.6559600000000001E-2</c:v>
                </c:pt>
                <c:pt idx="52865">
                  <c:v>2.7980800000000001E-3</c:v>
                </c:pt>
                <c:pt idx="52866">
                  <c:v>-3.96919E-3</c:v>
                </c:pt>
                <c:pt idx="52867">
                  <c:v>-2.7395200000000001E-2</c:v>
                </c:pt>
                <c:pt idx="52868">
                  <c:v>-1.4265999999999999E-2</c:v>
                </c:pt>
                <c:pt idx="52869">
                  <c:v>-1.38817E-2</c:v>
                </c:pt>
                <c:pt idx="52870">
                  <c:v>1.6136200000000001E-3</c:v>
                </c:pt>
                <c:pt idx="52871">
                  <c:v>-1.9147899999999999E-2</c:v>
                </c:pt>
                <c:pt idx="52872">
                  <c:v>-7.6770799999999998E-4</c:v>
                </c:pt>
                <c:pt idx="52873">
                  <c:v>-3.9233200000000003E-2</c:v>
                </c:pt>
                <c:pt idx="52874">
                  <c:v>-2.5072100000000002E-3</c:v>
                </c:pt>
                <c:pt idx="52875">
                  <c:v>-2.5115999999999999E-2</c:v>
                </c:pt>
                <c:pt idx="52876">
                  <c:v>-1.5108099999999999E-2</c:v>
                </c:pt>
                <c:pt idx="52877">
                  <c:v>-4.3617200000000002E-2</c:v>
                </c:pt>
                <c:pt idx="52878">
                  <c:v>-4.4145599999999997E-3</c:v>
                </c:pt>
                <c:pt idx="52879">
                  <c:v>1.43862E-2</c:v>
                </c:pt>
                <c:pt idx="52880">
                  <c:v>-1.8487E-2</c:v>
                </c:pt>
                <c:pt idx="52881">
                  <c:v>-1.43728E-2</c:v>
                </c:pt>
                <c:pt idx="52882">
                  <c:v>-2.9002199999999999E-2</c:v>
                </c:pt>
                <c:pt idx="52883">
                  <c:v>-9.7742100000000002E-3</c:v>
                </c:pt>
                <c:pt idx="52884">
                  <c:v>-3.4385699999999998E-2</c:v>
                </c:pt>
                <c:pt idx="52885">
                  <c:v>-1.9564600000000001E-2</c:v>
                </c:pt>
                <c:pt idx="52886">
                  <c:v>-2.8003699999999999E-2</c:v>
                </c:pt>
                <c:pt idx="52887">
                  <c:v>-7.6408400000000003E-3</c:v>
                </c:pt>
                <c:pt idx="52888">
                  <c:v>-3.2016799999999998E-2</c:v>
                </c:pt>
                <c:pt idx="52889">
                  <c:v>-2.9106099999999999E-2</c:v>
                </c:pt>
                <c:pt idx="52890">
                  <c:v>-2.66476E-2</c:v>
                </c:pt>
                <c:pt idx="52891">
                  <c:v>-1.7006899999999998E-2</c:v>
                </c:pt>
                <c:pt idx="52892">
                  <c:v>-4.2965900000000001E-2</c:v>
                </c:pt>
                <c:pt idx="52893">
                  <c:v>-3.07312E-2</c:v>
                </c:pt>
                <c:pt idx="52894">
                  <c:v>-3.72906E-2</c:v>
                </c:pt>
                <c:pt idx="52895">
                  <c:v>-7.31754E-3</c:v>
                </c:pt>
                <c:pt idx="52896">
                  <c:v>-3.3643699999999999E-2</c:v>
                </c:pt>
                <c:pt idx="52897">
                  <c:v>-1.2775399999999999E-2</c:v>
                </c:pt>
                <c:pt idx="52898">
                  <c:v>-4.9063700000000002E-2</c:v>
                </c:pt>
                <c:pt idx="52899">
                  <c:v>-2.5270500000000001E-2</c:v>
                </c:pt>
                <c:pt idx="52900">
                  <c:v>-3.3766699999999997E-2</c:v>
                </c:pt>
                <c:pt idx="52901">
                  <c:v>-2.53525E-2</c:v>
                </c:pt>
                <c:pt idx="52902">
                  <c:v>-3.2844499999999999E-2</c:v>
                </c:pt>
                <c:pt idx="52903">
                  <c:v>-2.8490100000000001E-2</c:v>
                </c:pt>
                <c:pt idx="52904">
                  <c:v>-6.78635E-3</c:v>
                </c:pt>
                <c:pt idx="52905">
                  <c:v>-4.3156600000000003E-2</c:v>
                </c:pt>
                <c:pt idx="52906">
                  <c:v>-9.0456000000000009E-3</c:v>
                </c:pt>
                <c:pt idx="52907">
                  <c:v>-3.90444E-2</c:v>
                </c:pt>
                <c:pt idx="52908">
                  <c:v>-1.47247E-2</c:v>
                </c:pt>
                <c:pt idx="52909">
                  <c:v>-4.5942299999999998E-2</c:v>
                </c:pt>
                <c:pt idx="52910">
                  <c:v>-2.62604E-2</c:v>
                </c:pt>
                <c:pt idx="52911">
                  <c:v>-3.8753500000000003E-2</c:v>
                </c:pt>
                <c:pt idx="52912">
                  <c:v>-2.1090500000000002E-2</c:v>
                </c:pt>
                <c:pt idx="52913">
                  <c:v>-3.1080199999999999E-2</c:v>
                </c:pt>
                <c:pt idx="52914">
                  <c:v>-2.57082E-2</c:v>
                </c:pt>
                <c:pt idx="52915">
                  <c:v>-2.6707600000000001E-2</c:v>
                </c:pt>
                <c:pt idx="52916">
                  <c:v>-2.2035599999999999E-2</c:v>
                </c:pt>
                <c:pt idx="52917">
                  <c:v>-3.1378700000000002E-2</c:v>
                </c:pt>
                <c:pt idx="52918">
                  <c:v>-3.2074900000000003E-2</c:v>
                </c:pt>
                <c:pt idx="52919">
                  <c:v>-1.6206700000000001E-2</c:v>
                </c:pt>
                <c:pt idx="52920">
                  <c:v>-3.9237000000000001E-2</c:v>
                </c:pt>
                <c:pt idx="52921">
                  <c:v>1.1186600000000001E-3</c:v>
                </c:pt>
                <c:pt idx="52922">
                  <c:v>-3.3170699999999997E-2</c:v>
                </c:pt>
                <c:pt idx="52923">
                  <c:v>-1.7336799999999999E-2</c:v>
                </c:pt>
                <c:pt idx="52924">
                  <c:v>-3.5209699999999997E-2</c:v>
                </c:pt>
                <c:pt idx="52925">
                  <c:v>-2.3557700000000001E-2</c:v>
                </c:pt>
                <c:pt idx="52926">
                  <c:v>-2.2478100000000001E-2</c:v>
                </c:pt>
                <c:pt idx="52927">
                  <c:v>-2.1797199999999999E-2</c:v>
                </c:pt>
                <c:pt idx="52928">
                  <c:v>-2.36397E-2</c:v>
                </c:pt>
                <c:pt idx="52929">
                  <c:v>-3.7999199999999997E-2</c:v>
                </c:pt>
                <c:pt idx="52930">
                  <c:v>-2.0075800000000001E-2</c:v>
                </c:pt>
                <c:pt idx="52931">
                  <c:v>-4.2263000000000002E-2</c:v>
                </c:pt>
                <c:pt idx="52932">
                  <c:v>-3.5902999999999997E-2</c:v>
                </c:pt>
                <c:pt idx="52933">
                  <c:v>-4.5553200000000002E-2</c:v>
                </c:pt>
                <c:pt idx="52934">
                  <c:v>-2.8688399999999999E-2</c:v>
                </c:pt>
                <c:pt idx="52935">
                  <c:v>-2.8031299999999999E-2</c:v>
                </c:pt>
                <c:pt idx="52936">
                  <c:v>-2.7167299999999998E-2</c:v>
                </c:pt>
                <c:pt idx="52937">
                  <c:v>-4.2532899999999998E-2</c:v>
                </c:pt>
                <c:pt idx="52938">
                  <c:v>-3.3574100000000003E-2</c:v>
                </c:pt>
                <c:pt idx="52939">
                  <c:v>-3.3369099999999999E-2</c:v>
                </c:pt>
                <c:pt idx="52940">
                  <c:v>-1.5687900000000001E-2</c:v>
                </c:pt>
                <c:pt idx="52941">
                  <c:v>-3.4665099999999997E-2</c:v>
                </c:pt>
                <c:pt idx="52942">
                  <c:v>-2.5033E-2</c:v>
                </c:pt>
                <c:pt idx="52943">
                  <c:v>-5.0684E-2</c:v>
                </c:pt>
                <c:pt idx="52944">
                  <c:v>-2.97842E-2</c:v>
                </c:pt>
                <c:pt idx="52945">
                  <c:v>-2.38342E-2</c:v>
                </c:pt>
                <c:pt idx="52946">
                  <c:v>-2.5329600000000001E-2</c:v>
                </c:pt>
                <c:pt idx="52947">
                  <c:v>-4.06609E-2</c:v>
                </c:pt>
                <c:pt idx="52948">
                  <c:v>-3.1902300000000001E-2</c:v>
                </c:pt>
                <c:pt idx="52949">
                  <c:v>-2.9315899999999999E-2</c:v>
                </c:pt>
                <c:pt idx="52950">
                  <c:v>-3.8586599999999999E-2</c:v>
                </c:pt>
                <c:pt idx="52951">
                  <c:v>-3.0158000000000001E-2</c:v>
                </c:pt>
                <c:pt idx="52952">
                  <c:v>-4.8955899999999997E-2</c:v>
                </c:pt>
                <c:pt idx="52953">
                  <c:v>-1.6606300000000001E-2</c:v>
                </c:pt>
                <c:pt idx="52954">
                  <c:v>-4.7582600000000003E-2</c:v>
                </c:pt>
                <c:pt idx="52955">
                  <c:v>-2.1238300000000002E-2</c:v>
                </c:pt>
                <c:pt idx="52956">
                  <c:v>-5.4279300000000003E-2</c:v>
                </c:pt>
                <c:pt idx="52957">
                  <c:v>-1.8845600000000001E-2</c:v>
                </c:pt>
                <c:pt idx="52958">
                  <c:v>-3.5418499999999999E-2</c:v>
                </c:pt>
                <c:pt idx="52959">
                  <c:v>-2.0628899999999999E-2</c:v>
                </c:pt>
                <c:pt idx="52960">
                  <c:v>-2.98204E-2</c:v>
                </c:pt>
                <c:pt idx="52961">
                  <c:v>-3.7253399999999999E-2</c:v>
                </c:pt>
                <c:pt idx="52962">
                  <c:v>-4.1015599999999999E-2</c:v>
                </c:pt>
                <c:pt idx="52963">
                  <c:v>-4.1011800000000001E-2</c:v>
                </c:pt>
                <c:pt idx="52964">
                  <c:v>-3.06225E-2</c:v>
                </c:pt>
                <c:pt idx="52965">
                  <c:v>-1.8996200000000001E-2</c:v>
                </c:pt>
                <c:pt idx="52966">
                  <c:v>-3.7048299999999999E-2</c:v>
                </c:pt>
                <c:pt idx="52967">
                  <c:v>-3.1611399999999998E-2</c:v>
                </c:pt>
                <c:pt idx="52968">
                  <c:v>-2.0027199999999999E-3</c:v>
                </c:pt>
                <c:pt idx="52969">
                  <c:v>-3.4909200000000001E-2</c:v>
                </c:pt>
                <c:pt idx="52970">
                  <c:v>-3.0999200000000001E-2</c:v>
                </c:pt>
                <c:pt idx="52971">
                  <c:v>-2.9331200000000002E-2</c:v>
                </c:pt>
                <c:pt idx="52972">
                  <c:v>-1.64423E-2</c:v>
                </c:pt>
                <c:pt idx="52973">
                  <c:v>-3.7335399999999998E-2</c:v>
                </c:pt>
                <c:pt idx="52974">
                  <c:v>-2.3288699999999999E-2</c:v>
                </c:pt>
                <c:pt idx="52975">
                  <c:v>-5.6881000000000001E-2</c:v>
                </c:pt>
                <c:pt idx="52976">
                  <c:v>-2.16084E-2</c:v>
                </c:pt>
                <c:pt idx="52977">
                  <c:v>-1.44405E-2</c:v>
                </c:pt>
                <c:pt idx="52978">
                  <c:v>-3.0038800000000001E-2</c:v>
                </c:pt>
                <c:pt idx="52979">
                  <c:v>-4.5292899999999997E-2</c:v>
                </c:pt>
                <c:pt idx="52980">
                  <c:v>-1.7823200000000001E-2</c:v>
                </c:pt>
                <c:pt idx="52981">
                  <c:v>-5.17578E-2</c:v>
                </c:pt>
                <c:pt idx="52982">
                  <c:v>-2.76403E-2</c:v>
                </c:pt>
                <c:pt idx="52983">
                  <c:v>-5.3106300000000002E-2</c:v>
                </c:pt>
                <c:pt idx="52984">
                  <c:v>-6.0114899999999999E-2</c:v>
                </c:pt>
                <c:pt idx="52985">
                  <c:v>-3.0434599999999999E-2</c:v>
                </c:pt>
                <c:pt idx="52986">
                  <c:v>-2.6581799999999999E-2</c:v>
                </c:pt>
                <c:pt idx="52987">
                  <c:v>-4.04797E-2</c:v>
                </c:pt>
                <c:pt idx="52988">
                  <c:v>-4.9768399999999997E-2</c:v>
                </c:pt>
                <c:pt idx="52989">
                  <c:v>-4.0925000000000003E-2</c:v>
                </c:pt>
                <c:pt idx="52990">
                  <c:v>-4.7107700000000002E-2</c:v>
                </c:pt>
                <c:pt idx="52991">
                  <c:v>-3.1415899999999997E-2</c:v>
                </c:pt>
                <c:pt idx="52992">
                  <c:v>-4.4856100000000003E-2</c:v>
                </c:pt>
                <c:pt idx="52993">
                  <c:v>-3.5244900000000003E-2</c:v>
                </c:pt>
                <c:pt idx="52994">
                  <c:v>-4.6285600000000003E-2</c:v>
                </c:pt>
                <c:pt idx="52995">
                  <c:v>-2.1913499999999999E-2</c:v>
                </c:pt>
                <c:pt idx="52996">
                  <c:v>-3.5906800000000003E-2</c:v>
                </c:pt>
                <c:pt idx="52997">
                  <c:v>-5.3890199999999999E-2</c:v>
                </c:pt>
                <c:pt idx="52998">
                  <c:v>-3.5479499999999997E-2</c:v>
                </c:pt>
                <c:pt idx="52999">
                  <c:v>-1.99375E-2</c:v>
                </c:pt>
                <c:pt idx="53000">
                  <c:v>-5.80788E-2</c:v>
                </c:pt>
                <c:pt idx="53001">
                  <c:v>-4.2586300000000001E-2</c:v>
                </c:pt>
                <c:pt idx="53002">
                  <c:v>-5.3818699999999997E-2</c:v>
                </c:pt>
                <c:pt idx="53003">
                  <c:v>-4.4550899999999997E-2</c:v>
                </c:pt>
                <c:pt idx="53004">
                  <c:v>-3.7208600000000001E-2</c:v>
                </c:pt>
                <c:pt idx="53005">
                  <c:v>-5.91116E-2</c:v>
                </c:pt>
                <c:pt idx="53006">
                  <c:v>-6.8098099999999995E-2</c:v>
                </c:pt>
                <c:pt idx="53007">
                  <c:v>-3.3927899999999997E-2</c:v>
                </c:pt>
                <c:pt idx="53008">
                  <c:v>-6.4409300000000003E-2</c:v>
                </c:pt>
                <c:pt idx="53009">
                  <c:v>-2.66495E-2</c:v>
                </c:pt>
                <c:pt idx="53010">
                  <c:v>-6.20461E-2</c:v>
                </c:pt>
                <c:pt idx="53011">
                  <c:v>-3.9265599999999998E-2</c:v>
                </c:pt>
                <c:pt idx="53012">
                  <c:v>-4.0976499999999999E-2</c:v>
                </c:pt>
                <c:pt idx="53013">
                  <c:v>-3.8247099999999999E-2</c:v>
                </c:pt>
                <c:pt idx="53014">
                  <c:v>-5.1086399999999997E-2</c:v>
                </c:pt>
                <c:pt idx="53015">
                  <c:v>-4.5446399999999998E-2</c:v>
                </c:pt>
                <c:pt idx="53016">
                  <c:v>-2.53601E-2</c:v>
                </c:pt>
                <c:pt idx="53017">
                  <c:v>-3.4802399999999997E-2</c:v>
                </c:pt>
                <c:pt idx="53018">
                  <c:v>-4.0327099999999998E-2</c:v>
                </c:pt>
                <c:pt idx="53019">
                  <c:v>-4.1923500000000002E-2</c:v>
                </c:pt>
                <c:pt idx="53020">
                  <c:v>-4.4177099999999997E-2</c:v>
                </c:pt>
                <c:pt idx="53021">
                  <c:v>-3.8148899999999999E-2</c:v>
                </c:pt>
                <c:pt idx="53022">
                  <c:v>-5.32522E-2</c:v>
                </c:pt>
                <c:pt idx="53023">
                  <c:v>-4.8666000000000001E-2</c:v>
                </c:pt>
                <c:pt idx="53024">
                  <c:v>-2.3949600000000001E-2</c:v>
                </c:pt>
                <c:pt idx="53025">
                  <c:v>-4.2073199999999998E-2</c:v>
                </c:pt>
                <c:pt idx="53026">
                  <c:v>-4.2932499999999998E-2</c:v>
                </c:pt>
                <c:pt idx="53027">
                  <c:v>-4.2562500000000003E-2</c:v>
                </c:pt>
                <c:pt idx="53028">
                  <c:v>-2.51627E-2</c:v>
                </c:pt>
                <c:pt idx="53029">
                  <c:v>-5.1809300000000003E-2</c:v>
                </c:pt>
                <c:pt idx="53030">
                  <c:v>-2.7481100000000001E-2</c:v>
                </c:pt>
                <c:pt idx="53031">
                  <c:v>-5.4615999999999998E-2</c:v>
                </c:pt>
                <c:pt idx="53032">
                  <c:v>1.0442699999999999E-3</c:v>
                </c:pt>
                <c:pt idx="53033">
                  <c:v>-3.6706900000000001E-2</c:v>
                </c:pt>
                <c:pt idx="53034">
                  <c:v>-3.3231700000000003E-2</c:v>
                </c:pt>
                <c:pt idx="53035">
                  <c:v>-2.9848099999999999E-2</c:v>
                </c:pt>
                <c:pt idx="53036">
                  <c:v>-2.3461300000000001E-2</c:v>
                </c:pt>
                <c:pt idx="53037">
                  <c:v>-3.86047E-3</c:v>
                </c:pt>
                <c:pt idx="53038">
                  <c:v>-4.3640100000000001E-2</c:v>
                </c:pt>
                <c:pt idx="53039">
                  <c:v>-3.34635E-2</c:v>
                </c:pt>
                <c:pt idx="53040">
                  <c:v>-5.04637E-2</c:v>
                </c:pt>
                <c:pt idx="53041">
                  <c:v>-1.25389E-2</c:v>
                </c:pt>
                <c:pt idx="53042">
                  <c:v>-3.5223999999999998E-2</c:v>
                </c:pt>
                <c:pt idx="53043">
                  <c:v>-2.4759300000000001E-2</c:v>
                </c:pt>
                <c:pt idx="53044">
                  <c:v>-4.9657800000000002E-2</c:v>
                </c:pt>
                <c:pt idx="53045">
                  <c:v>-1.2196500000000001E-2</c:v>
                </c:pt>
                <c:pt idx="53046">
                  <c:v>-4.5714400000000002E-2</c:v>
                </c:pt>
                <c:pt idx="53047">
                  <c:v>-4.3389299999999999E-2</c:v>
                </c:pt>
                <c:pt idx="53048">
                  <c:v>-3.9252299999999997E-2</c:v>
                </c:pt>
                <c:pt idx="53049">
                  <c:v>-1.9419700000000002E-2</c:v>
                </c:pt>
                <c:pt idx="53050">
                  <c:v>-3.5818099999999999E-2</c:v>
                </c:pt>
                <c:pt idx="53051">
                  <c:v>-5.2535999999999999E-2</c:v>
                </c:pt>
                <c:pt idx="53052">
                  <c:v>-2.0490600000000001E-2</c:v>
                </c:pt>
                <c:pt idx="53053">
                  <c:v>-3.11098E-2</c:v>
                </c:pt>
                <c:pt idx="53054">
                  <c:v>-8.2683600000000006E-3</c:v>
                </c:pt>
                <c:pt idx="53055">
                  <c:v>-3.3545499999999999E-2</c:v>
                </c:pt>
                <c:pt idx="53056">
                  <c:v>-2.3688299999999999E-2</c:v>
                </c:pt>
                <c:pt idx="53057">
                  <c:v>-4.0684699999999997E-2</c:v>
                </c:pt>
                <c:pt idx="53058">
                  <c:v>-1.8160800000000001E-2</c:v>
                </c:pt>
                <c:pt idx="53059">
                  <c:v>-3.2692899999999997E-2</c:v>
                </c:pt>
                <c:pt idx="53060">
                  <c:v>-1.3002400000000001E-2</c:v>
                </c:pt>
                <c:pt idx="53061">
                  <c:v>-3.2821700000000002E-2</c:v>
                </c:pt>
                <c:pt idx="53062">
                  <c:v>-2.6627499999999998E-2</c:v>
                </c:pt>
                <c:pt idx="53063">
                  <c:v>-2.33107E-2</c:v>
                </c:pt>
                <c:pt idx="53064">
                  <c:v>-3.0869500000000001E-2</c:v>
                </c:pt>
                <c:pt idx="53065">
                  <c:v>-3.6768000000000002E-2</c:v>
                </c:pt>
                <c:pt idx="53066">
                  <c:v>-2.0184500000000001E-2</c:v>
                </c:pt>
                <c:pt idx="53067">
                  <c:v>-3.15065E-2</c:v>
                </c:pt>
                <c:pt idx="53068">
                  <c:v>-2.48804E-2</c:v>
                </c:pt>
                <c:pt idx="53069">
                  <c:v>-2.3496599999999999E-2</c:v>
                </c:pt>
                <c:pt idx="53070">
                  <c:v>-2.0826299999999999E-2</c:v>
                </c:pt>
                <c:pt idx="53071">
                  <c:v>-2.1072400000000002E-2</c:v>
                </c:pt>
                <c:pt idx="53072">
                  <c:v>-2.6088699999999999E-2</c:v>
                </c:pt>
                <c:pt idx="53073">
                  <c:v>-2.0371400000000001E-2</c:v>
                </c:pt>
                <c:pt idx="53074">
                  <c:v>-3.53003E-2</c:v>
                </c:pt>
                <c:pt idx="53075">
                  <c:v>-1.04647E-2</c:v>
                </c:pt>
                <c:pt idx="53076">
                  <c:v>-2.6232700000000001E-2</c:v>
                </c:pt>
                <c:pt idx="53077">
                  <c:v>2.8362299999999999E-3</c:v>
                </c:pt>
                <c:pt idx="53078">
                  <c:v>-3.4306499999999997E-2</c:v>
                </c:pt>
                <c:pt idx="53079">
                  <c:v>-1.0596299999999999E-2</c:v>
                </c:pt>
                <c:pt idx="53080">
                  <c:v>-2.0312299999999998E-2</c:v>
                </c:pt>
                <c:pt idx="53081">
                  <c:v>-2.4757400000000001E-3</c:v>
                </c:pt>
                <c:pt idx="53082">
                  <c:v>-3.3877400000000002E-2</c:v>
                </c:pt>
                <c:pt idx="53083">
                  <c:v>-9.4222999999999998E-3</c:v>
                </c:pt>
                <c:pt idx="53084" formatCode="0.00E+00">
                  <c:v>6.1988800000000005E-5</c:v>
                </c:pt>
                <c:pt idx="53085">
                  <c:v>-1.27659E-2</c:v>
                </c:pt>
                <c:pt idx="53086">
                  <c:v>-2.8494800000000001E-2</c:v>
                </c:pt>
                <c:pt idx="53087">
                  <c:v>-3.1726799999999999E-2</c:v>
                </c:pt>
                <c:pt idx="53088">
                  <c:v>8.2778899999999996E-3</c:v>
                </c:pt>
                <c:pt idx="53089">
                  <c:v>-1.92623E-2</c:v>
                </c:pt>
                <c:pt idx="53090">
                  <c:v>-3.4055700000000001E-3</c:v>
                </c:pt>
                <c:pt idx="53091">
                  <c:v>-2.6900299999999999E-2</c:v>
                </c:pt>
                <c:pt idx="53092">
                  <c:v>-1.0249100000000001E-2</c:v>
                </c:pt>
                <c:pt idx="53093">
                  <c:v>-2.2643099999999999E-2</c:v>
                </c:pt>
                <c:pt idx="53094">
                  <c:v>3.2873199999999998E-3</c:v>
                </c:pt>
                <c:pt idx="53095">
                  <c:v>-3.46775E-2</c:v>
                </c:pt>
                <c:pt idx="53096">
                  <c:v>7.2116899999999998E-3</c:v>
                </c:pt>
                <c:pt idx="53097">
                  <c:v>5.8631899999999999E-3</c:v>
                </c:pt>
                <c:pt idx="53098">
                  <c:v>-3.2874100000000003E-2</c:v>
                </c:pt>
                <c:pt idx="53099">
                  <c:v>-1.0950100000000001E-2</c:v>
                </c:pt>
                <c:pt idx="53100">
                  <c:v>-2.59209E-2</c:v>
                </c:pt>
                <c:pt idx="53101">
                  <c:v>1.6391800000000002E-2</c:v>
                </c:pt>
                <c:pt idx="53102">
                  <c:v>-2.2782299999999998E-2</c:v>
                </c:pt>
                <c:pt idx="53103">
                  <c:v>3.0641599999999998E-3</c:v>
                </c:pt>
                <c:pt idx="53104">
                  <c:v>-1.6391800000000002E-2</c:v>
                </c:pt>
                <c:pt idx="53105">
                  <c:v>1.63021E-2</c:v>
                </c:pt>
                <c:pt idx="53106">
                  <c:v>-2.5610899999999999E-2</c:v>
                </c:pt>
                <c:pt idx="53107">
                  <c:v>-2.2909200000000001E-2</c:v>
                </c:pt>
                <c:pt idx="53108">
                  <c:v>-1.67046E-2</c:v>
                </c:pt>
                <c:pt idx="53109">
                  <c:v>-3.4551600000000001E-3</c:v>
                </c:pt>
                <c:pt idx="53110">
                  <c:v>9.0818400000000007E-3</c:v>
                </c:pt>
                <c:pt idx="53111">
                  <c:v>-4.1356999999999998E-2</c:v>
                </c:pt>
                <c:pt idx="53112">
                  <c:v>1.4438599999999999E-3</c:v>
                </c:pt>
                <c:pt idx="53113">
                  <c:v>-1.2994800000000001E-2</c:v>
                </c:pt>
                <c:pt idx="53114">
                  <c:v>1.38855E-2</c:v>
                </c:pt>
                <c:pt idx="53115">
                  <c:v>-2.1239299999999999E-2</c:v>
                </c:pt>
                <c:pt idx="53116">
                  <c:v>-2.0835900000000001E-2</c:v>
                </c:pt>
                <c:pt idx="53117">
                  <c:v>-1.8802599999999999E-2</c:v>
                </c:pt>
                <c:pt idx="53118">
                  <c:v>-9.1743499999999997E-4</c:v>
                </c:pt>
                <c:pt idx="53119">
                  <c:v>-5.9642799999999998E-3</c:v>
                </c:pt>
                <c:pt idx="53120">
                  <c:v>-1.25275E-2</c:v>
                </c:pt>
                <c:pt idx="53121">
                  <c:v>-1.7671599999999999E-2</c:v>
                </c:pt>
                <c:pt idx="53122">
                  <c:v>-2.3975400000000001E-3</c:v>
                </c:pt>
                <c:pt idx="53123">
                  <c:v>5.9909799999999999E-3</c:v>
                </c:pt>
                <c:pt idx="53124">
                  <c:v>-3.4055700000000001E-2</c:v>
                </c:pt>
                <c:pt idx="53125">
                  <c:v>9.7751600000000011E-4</c:v>
                </c:pt>
                <c:pt idx="53126">
                  <c:v>-7.5969699999999998E-3</c:v>
                </c:pt>
                <c:pt idx="53127">
                  <c:v>9.0885199999999992E-3</c:v>
                </c:pt>
                <c:pt idx="53128">
                  <c:v>-2.0608900000000001E-3</c:v>
                </c:pt>
                <c:pt idx="53129">
                  <c:v>-2.2112799999999998E-2</c:v>
                </c:pt>
                <c:pt idx="53130">
                  <c:v>-1.4419599999999999E-3</c:v>
                </c:pt>
                <c:pt idx="53131">
                  <c:v>8.1253100000000002E-4</c:v>
                </c:pt>
                <c:pt idx="53132">
                  <c:v>-1.4472E-2</c:v>
                </c:pt>
                <c:pt idx="53133">
                  <c:v>-2.4919500000000002E-3</c:v>
                </c:pt>
                <c:pt idx="53134">
                  <c:v>-1.7302499999999998E-2</c:v>
                </c:pt>
                <c:pt idx="53135">
                  <c:v>1.54705E-2</c:v>
                </c:pt>
                <c:pt idx="53136">
                  <c:v>-9.4356500000000003E-3</c:v>
                </c:pt>
                <c:pt idx="53137">
                  <c:v>-3.91006E-4</c:v>
                </c:pt>
                <c:pt idx="53138">
                  <c:v>-2.64444E-2</c:v>
                </c:pt>
                <c:pt idx="53139">
                  <c:v>4.4307699999999997E-3</c:v>
                </c:pt>
                <c:pt idx="53140">
                  <c:v>7.3356599999999999E-3</c:v>
                </c:pt>
                <c:pt idx="53141">
                  <c:v>-1.5173000000000001E-3</c:v>
                </c:pt>
                <c:pt idx="53142">
                  <c:v>-2.6751500000000001E-2</c:v>
                </c:pt>
                <c:pt idx="53143">
                  <c:v>1.43337E-3</c:v>
                </c:pt>
                <c:pt idx="53144">
                  <c:v>2.6111599999999999E-2</c:v>
                </c:pt>
                <c:pt idx="53145">
                  <c:v>3.15285E-3</c:v>
                </c:pt>
                <c:pt idx="53146">
                  <c:v>-3.2777800000000001E-3</c:v>
                </c:pt>
                <c:pt idx="53147">
                  <c:v>-2.5873200000000002E-3</c:v>
                </c:pt>
                <c:pt idx="53148">
                  <c:v>2.49844E-2</c:v>
                </c:pt>
                <c:pt idx="53149">
                  <c:v>-2.7122499999999998E-3</c:v>
                </c:pt>
                <c:pt idx="53150">
                  <c:v>2.1193500000000001E-2</c:v>
                </c:pt>
                <c:pt idx="53151">
                  <c:v>-1.0525700000000001E-2</c:v>
                </c:pt>
                <c:pt idx="53152">
                  <c:v>1.085E-2</c:v>
                </c:pt>
                <c:pt idx="53153">
                  <c:v>-2.5005299999999999E-3</c:v>
                </c:pt>
                <c:pt idx="53154">
                  <c:v>2.3914299999999999E-2</c:v>
                </c:pt>
                <c:pt idx="53155">
                  <c:v>1.1698699999999999E-2</c:v>
                </c:pt>
                <c:pt idx="53156">
                  <c:v>1.7341599999999999E-2</c:v>
                </c:pt>
                <c:pt idx="53157">
                  <c:v>1.55344E-2</c:v>
                </c:pt>
                <c:pt idx="53158">
                  <c:v>7.3070499999999998E-3</c:v>
                </c:pt>
                <c:pt idx="53159">
                  <c:v>1.5940699999999999E-2</c:v>
                </c:pt>
                <c:pt idx="53160">
                  <c:v>2.02379E-2</c:v>
                </c:pt>
                <c:pt idx="53161">
                  <c:v>2.631E-2</c:v>
                </c:pt>
                <c:pt idx="53162">
                  <c:v>1.8121700000000001E-2</c:v>
                </c:pt>
                <c:pt idx="53163">
                  <c:v>-1.48773E-3</c:v>
                </c:pt>
                <c:pt idx="53164">
                  <c:v>9.8962800000000004E-3</c:v>
                </c:pt>
                <c:pt idx="53165">
                  <c:v>3.9655700000000002E-2</c:v>
                </c:pt>
                <c:pt idx="53166">
                  <c:v>1.9660899999999999E-2</c:v>
                </c:pt>
                <c:pt idx="53167">
                  <c:v>8.0289799999999998E-3</c:v>
                </c:pt>
                <c:pt idx="53168">
                  <c:v>1.4913600000000001E-2</c:v>
                </c:pt>
                <c:pt idx="53169">
                  <c:v>2.0704299999999998E-3</c:v>
                </c:pt>
                <c:pt idx="53170">
                  <c:v>2.0586E-2</c:v>
                </c:pt>
                <c:pt idx="53171">
                  <c:v>1.6264000000000001E-2</c:v>
                </c:pt>
                <c:pt idx="53172">
                  <c:v>1.7636300000000001E-2</c:v>
                </c:pt>
                <c:pt idx="53173">
                  <c:v>7.9221699999999992E-3</c:v>
                </c:pt>
                <c:pt idx="53174">
                  <c:v>2.28586E-2</c:v>
                </c:pt>
                <c:pt idx="53175">
                  <c:v>-3.6354099999999999E-3</c:v>
                </c:pt>
                <c:pt idx="53176">
                  <c:v>5.1507899999999997E-3</c:v>
                </c:pt>
                <c:pt idx="53177">
                  <c:v>2.0061499999999999E-2</c:v>
                </c:pt>
                <c:pt idx="53178">
                  <c:v>1.3188399999999999E-2</c:v>
                </c:pt>
                <c:pt idx="53179">
                  <c:v>1.8668199999999999E-2</c:v>
                </c:pt>
                <c:pt idx="53180">
                  <c:v>-1.2382499999999999E-2</c:v>
                </c:pt>
                <c:pt idx="53181">
                  <c:v>1.9644700000000001E-2</c:v>
                </c:pt>
                <c:pt idx="53182">
                  <c:v>1.11389E-2</c:v>
                </c:pt>
                <c:pt idx="53183">
                  <c:v>3.2017700000000003E-2</c:v>
                </c:pt>
                <c:pt idx="53184">
                  <c:v>3.1270999999999998E-3</c:v>
                </c:pt>
                <c:pt idx="53185">
                  <c:v>1.3826400000000001E-2</c:v>
                </c:pt>
                <c:pt idx="53186">
                  <c:v>9.5367400000000001E-3</c:v>
                </c:pt>
                <c:pt idx="53187">
                  <c:v>1.7561E-2</c:v>
                </c:pt>
                <c:pt idx="53188">
                  <c:v>1.5475300000000001E-2</c:v>
                </c:pt>
                <c:pt idx="53189">
                  <c:v>2.3252499999999999E-2</c:v>
                </c:pt>
                <c:pt idx="53190">
                  <c:v>2.9128100000000001E-2</c:v>
                </c:pt>
                <c:pt idx="53191">
                  <c:v>3.3706699999999999E-2</c:v>
                </c:pt>
                <c:pt idx="53192">
                  <c:v>5.3424800000000001E-3</c:v>
                </c:pt>
                <c:pt idx="53193">
                  <c:v>2.6118300000000001E-2</c:v>
                </c:pt>
                <c:pt idx="53194">
                  <c:v>2.2688900000000001E-2</c:v>
                </c:pt>
                <c:pt idx="53195">
                  <c:v>3.0255299999999999E-2</c:v>
                </c:pt>
                <c:pt idx="53196">
                  <c:v>2.1776199999999999E-2</c:v>
                </c:pt>
                <c:pt idx="53197">
                  <c:v>2.7520200000000002E-2</c:v>
                </c:pt>
                <c:pt idx="53198">
                  <c:v>7.4653599999999999E-3</c:v>
                </c:pt>
                <c:pt idx="53199">
                  <c:v>1.6259200000000001E-2</c:v>
                </c:pt>
                <c:pt idx="53200">
                  <c:v>4.36058E-2</c:v>
                </c:pt>
                <c:pt idx="53201">
                  <c:v>1.6448999999999998E-2</c:v>
                </c:pt>
                <c:pt idx="53202">
                  <c:v>3.32251E-2</c:v>
                </c:pt>
                <c:pt idx="53203">
                  <c:v>1.44253E-2</c:v>
                </c:pt>
                <c:pt idx="53204">
                  <c:v>5.3638499999999999E-2</c:v>
                </c:pt>
                <c:pt idx="53205">
                  <c:v>1.10893E-2</c:v>
                </c:pt>
                <c:pt idx="53206">
                  <c:v>4.2259199999999997E-2</c:v>
                </c:pt>
                <c:pt idx="53207">
                  <c:v>1.3111100000000001E-2</c:v>
                </c:pt>
                <c:pt idx="53208">
                  <c:v>5.9835399999999997E-2</c:v>
                </c:pt>
                <c:pt idx="53209">
                  <c:v>1.22299E-2</c:v>
                </c:pt>
                <c:pt idx="53210">
                  <c:v>3.3916500000000002E-2</c:v>
                </c:pt>
                <c:pt idx="53211">
                  <c:v>2.12269E-2</c:v>
                </c:pt>
                <c:pt idx="53212">
                  <c:v>3.8762999999999999E-2</c:v>
                </c:pt>
                <c:pt idx="53213">
                  <c:v>4.2061800000000003E-2</c:v>
                </c:pt>
                <c:pt idx="53214">
                  <c:v>2.0850199999999999E-2</c:v>
                </c:pt>
                <c:pt idx="53215">
                  <c:v>3.9075899999999997E-2</c:v>
                </c:pt>
                <c:pt idx="53216">
                  <c:v>2.9587700000000001E-2</c:v>
                </c:pt>
                <c:pt idx="53217">
                  <c:v>6.1293599999999997E-2</c:v>
                </c:pt>
                <c:pt idx="53218">
                  <c:v>1.22662E-2</c:v>
                </c:pt>
                <c:pt idx="53219">
                  <c:v>4.2454699999999998E-2</c:v>
                </c:pt>
                <c:pt idx="53220">
                  <c:v>3.9323799999999999E-2</c:v>
                </c:pt>
                <c:pt idx="53221">
                  <c:v>4.87871E-2</c:v>
                </c:pt>
                <c:pt idx="53222">
                  <c:v>1.16282E-2</c:v>
                </c:pt>
                <c:pt idx="53223">
                  <c:v>2.4795500000000002E-2</c:v>
                </c:pt>
                <c:pt idx="53224">
                  <c:v>3.5664599999999998E-2</c:v>
                </c:pt>
                <c:pt idx="53225">
                  <c:v>4.9553899999999998E-2</c:v>
                </c:pt>
                <c:pt idx="53226">
                  <c:v>1.8510800000000001E-2</c:v>
                </c:pt>
                <c:pt idx="53227">
                  <c:v>2.6204100000000001E-2</c:v>
                </c:pt>
                <c:pt idx="53228">
                  <c:v>2.76175E-2</c:v>
                </c:pt>
                <c:pt idx="53229">
                  <c:v>5.0233800000000002E-2</c:v>
                </c:pt>
                <c:pt idx="53230">
                  <c:v>4.9333599999999998E-2</c:v>
                </c:pt>
                <c:pt idx="53231">
                  <c:v>1.6893399999999999E-2</c:v>
                </c:pt>
                <c:pt idx="53232">
                  <c:v>4.6804400000000003E-2</c:v>
                </c:pt>
                <c:pt idx="53233">
                  <c:v>3.4175900000000002E-2</c:v>
                </c:pt>
                <c:pt idx="53234">
                  <c:v>4.4834100000000002E-2</c:v>
                </c:pt>
                <c:pt idx="53235">
                  <c:v>2.0532600000000002E-2</c:v>
                </c:pt>
                <c:pt idx="53236">
                  <c:v>2.6812599999999999E-2</c:v>
                </c:pt>
                <c:pt idx="53237">
                  <c:v>3.0384100000000001E-2</c:v>
                </c:pt>
                <c:pt idx="53238">
                  <c:v>4.4377300000000001E-2</c:v>
                </c:pt>
                <c:pt idx="53239">
                  <c:v>2.1031399999999999E-2</c:v>
                </c:pt>
                <c:pt idx="53240">
                  <c:v>3.40443E-2</c:v>
                </c:pt>
                <c:pt idx="53241">
                  <c:v>3.9759599999999999E-2</c:v>
                </c:pt>
                <c:pt idx="53242">
                  <c:v>5.6636800000000001E-2</c:v>
                </c:pt>
                <c:pt idx="53243">
                  <c:v>4.49209E-2</c:v>
                </c:pt>
                <c:pt idx="53244">
                  <c:v>3.3781100000000001E-2</c:v>
                </c:pt>
                <c:pt idx="53245">
                  <c:v>3.8599000000000001E-2</c:v>
                </c:pt>
                <c:pt idx="53246">
                  <c:v>4.7678900000000003E-2</c:v>
                </c:pt>
                <c:pt idx="53247">
                  <c:v>3.9013899999999997E-2</c:v>
                </c:pt>
                <c:pt idx="53248">
                  <c:v>3.6484700000000002E-2</c:v>
                </c:pt>
                <c:pt idx="53249">
                  <c:v>2.1570200000000001E-2</c:v>
                </c:pt>
                <c:pt idx="53250">
                  <c:v>2.4090799999999999E-2</c:v>
                </c:pt>
                <c:pt idx="53251">
                  <c:v>5.4369000000000001E-2</c:v>
                </c:pt>
                <c:pt idx="53252">
                  <c:v>2.8718899999999999E-2</c:v>
                </c:pt>
                <c:pt idx="53253">
                  <c:v>4.3071699999999997E-2</c:v>
                </c:pt>
                <c:pt idx="53254">
                  <c:v>4.6697599999999999E-2</c:v>
                </c:pt>
                <c:pt idx="53255">
                  <c:v>6.0765300000000001E-2</c:v>
                </c:pt>
                <c:pt idx="53256">
                  <c:v>2.4648699999999999E-2</c:v>
                </c:pt>
                <c:pt idx="53257">
                  <c:v>2.0691899999999999E-2</c:v>
                </c:pt>
                <c:pt idx="53258">
                  <c:v>4.58555E-2</c:v>
                </c:pt>
                <c:pt idx="53259">
                  <c:v>5.4490999999999998E-2</c:v>
                </c:pt>
                <c:pt idx="53260">
                  <c:v>4.8982600000000001E-2</c:v>
                </c:pt>
                <c:pt idx="53261">
                  <c:v>3.2699600000000002E-2</c:v>
                </c:pt>
                <c:pt idx="53262">
                  <c:v>1.24464E-2</c:v>
                </c:pt>
                <c:pt idx="53263">
                  <c:v>3.8040200000000003E-2</c:v>
                </c:pt>
                <c:pt idx="53264">
                  <c:v>4.1323699999999998E-2</c:v>
                </c:pt>
                <c:pt idx="53265">
                  <c:v>3.0838999999999998E-2</c:v>
                </c:pt>
                <c:pt idx="53266">
                  <c:v>4.1539199999999998E-2</c:v>
                </c:pt>
                <c:pt idx="53267">
                  <c:v>3.0603399999999999E-2</c:v>
                </c:pt>
                <c:pt idx="53268">
                  <c:v>5.3406700000000001E-2</c:v>
                </c:pt>
                <c:pt idx="53269">
                  <c:v>3.2635699999999997E-2</c:v>
                </c:pt>
                <c:pt idx="53270">
                  <c:v>2.1503399999999999E-2</c:v>
                </c:pt>
                <c:pt idx="53271">
                  <c:v>2.4451299999999999E-2</c:v>
                </c:pt>
                <c:pt idx="53272">
                  <c:v>3.7951499999999999E-2</c:v>
                </c:pt>
                <c:pt idx="53273">
                  <c:v>5.0868999999999998E-2</c:v>
                </c:pt>
                <c:pt idx="53274">
                  <c:v>2.0449599999999998E-2</c:v>
                </c:pt>
                <c:pt idx="53275">
                  <c:v>2.4743999999999999E-2</c:v>
                </c:pt>
                <c:pt idx="53276">
                  <c:v>3.8294799999999997E-2</c:v>
                </c:pt>
                <c:pt idx="53277">
                  <c:v>4.3252899999999997E-2</c:v>
                </c:pt>
                <c:pt idx="53278">
                  <c:v>2.5994300000000001E-2</c:v>
                </c:pt>
                <c:pt idx="53279">
                  <c:v>1.4442399999999999E-2</c:v>
                </c:pt>
                <c:pt idx="53280">
                  <c:v>4.2538600000000003E-2</c:v>
                </c:pt>
                <c:pt idx="53281">
                  <c:v>4.29649E-2</c:v>
                </c:pt>
                <c:pt idx="53282">
                  <c:v>2.9889099999999998E-2</c:v>
                </c:pt>
                <c:pt idx="53283">
                  <c:v>2.4203300000000001E-2</c:v>
                </c:pt>
                <c:pt idx="53284">
                  <c:v>3.6602000000000003E-2</c:v>
                </c:pt>
                <c:pt idx="53285">
                  <c:v>6.3210500000000003E-2</c:v>
                </c:pt>
                <c:pt idx="53286">
                  <c:v>2.2008900000000001E-2</c:v>
                </c:pt>
                <c:pt idx="53287">
                  <c:v>3.6657299999999997E-2</c:v>
                </c:pt>
                <c:pt idx="53288">
                  <c:v>2.82793E-2</c:v>
                </c:pt>
                <c:pt idx="53289">
                  <c:v>5.0475100000000002E-2</c:v>
                </c:pt>
                <c:pt idx="53290">
                  <c:v>5.2036300000000001E-2</c:v>
                </c:pt>
                <c:pt idx="53291">
                  <c:v>4.56581E-2</c:v>
                </c:pt>
                <c:pt idx="53292">
                  <c:v>2.02074E-2</c:v>
                </c:pt>
                <c:pt idx="53293">
                  <c:v>4.6832100000000002E-2</c:v>
                </c:pt>
                <c:pt idx="53294">
                  <c:v>6.1474800000000003E-2</c:v>
                </c:pt>
                <c:pt idx="53295">
                  <c:v>3.8423499999999999E-2</c:v>
                </c:pt>
                <c:pt idx="53296">
                  <c:v>2.7297999999999999E-2</c:v>
                </c:pt>
                <c:pt idx="53297">
                  <c:v>4.06399E-2</c:v>
                </c:pt>
                <c:pt idx="53298">
                  <c:v>5.8790200000000001E-2</c:v>
                </c:pt>
                <c:pt idx="53299">
                  <c:v>2.4243399999999998E-2</c:v>
                </c:pt>
                <c:pt idx="53300">
                  <c:v>2.75164E-2</c:v>
                </c:pt>
                <c:pt idx="53301">
                  <c:v>3.8556100000000003E-2</c:v>
                </c:pt>
                <c:pt idx="53302">
                  <c:v>5.1144599999999998E-2</c:v>
                </c:pt>
                <c:pt idx="53303">
                  <c:v>4.6843500000000003E-2</c:v>
                </c:pt>
                <c:pt idx="53304">
                  <c:v>2.5026300000000001E-2</c:v>
                </c:pt>
                <c:pt idx="53305">
                  <c:v>4.3711699999999999E-2</c:v>
                </c:pt>
                <c:pt idx="53306">
                  <c:v>3.8160300000000001E-2</c:v>
                </c:pt>
                <c:pt idx="53307">
                  <c:v>4.5985199999999997E-2</c:v>
                </c:pt>
                <c:pt idx="53308">
                  <c:v>1.4636E-2</c:v>
                </c:pt>
                <c:pt idx="53309">
                  <c:v>3.5215400000000001E-2</c:v>
                </c:pt>
                <c:pt idx="53310">
                  <c:v>4.6629900000000002E-2</c:v>
                </c:pt>
                <c:pt idx="53311">
                  <c:v>4.9965900000000001E-2</c:v>
                </c:pt>
                <c:pt idx="53312">
                  <c:v>3.3635100000000001E-2</c:v>
                </c:pt>
                <c:pt idx="53313">
                  <c:v>2.2016500000000001E-2</c:v>
                </c:pt>
                <c:pt idx="53314">
                  <c:v>3.8551299999999997E-2</c:v>
                </c:pt>
                <c:pt idx="53315">
                  <c:v>4.6037700000000001E-2</c:v>
                </c:pt>
                <c:pt idx="53316">
                  <c:v>5.0490399999999998E-2</c:v>
                </c:pt>
                <c:pt idx="53317">
                  <c:v>4.54397E-2</c:v>
                </c:pt>
                <c:pt idx="53318">
                  <c:v>4.98638E-2</c:v>
                </c:pt>
                <c:pt idx="53319">
                  <c:v>3.9167399999999998E-2</c:v>
                </c:pt>
                <c:pt idx="53320">
                  <c:v>4.4098900000000003E-2</c:v>
                </c:pt>
                <c:pt idx="53321">
                  <c:v>3.48568E-2</c:v>
                </c:pt>
                <c:pt idx="53322">
                  <c:v>4.83122E-2</c:v>
                </c:pt>
                <c:pt idx="53323">
                  <c:v>5.45864E-2</c:v>
                </c:pt>
                <c:pt idx="53324">
                  <c:v>5.9803000000000002E-2</c:v>
                </c:pt>
                <c:pt idx="53325">
                  <c:v>3.7176099999999997E-2</c:v>
                </c:pt>
                <c:pt idx="53326">
                  <c:v>4.3440800000000002E-2</c:v>
                </c:pt>
                <c:pt idx="53327">
                  <c:v>6.0303700000000002E-2</c:v>
                </c:pt>
                <c:pt idx="53328">
                  <c:v>6.9653499999999993E-2</c:v>
                </c:pt>
                <c:pt idx="53329">
                  <c:v>4.29907E-2</c:v>
                </c:pt>
                <c:pt idx="53330">
                  <c:v>2.2875800000000002E-2</c:v>
                </c:pt>
                <c:pt idx="53331">
                  <c:v>2.5405899999999999E-2</c:v>
                </c:pt>
                <c:pt idx="53332">
                  <c:v>6.9947200000000001E-2</c:v>
                </c:pt>
                <c:pt idx="53333">
                  <c:v>4.3752699999999999E-2</c:v>
                </c:pt>
                <c:pt idx="53334">
                  <c:v>4.1394199999999999E-2</c:v>
                </c:pt>
                <c:pt idx="53335">
                  <c:v>4.3432199999999997E-2</c:v>
                </c:pt>
                <c:pt idx="53336">
                  <c:v>3.4426699999999998E-2</c:v>
                </c:pt>
                <c:pt idx="53337">
                  <c:v>4.2268800000000002E-2</c:v>
                </c:pt>
                <c:pt idx="53338">
                  <c:v>3.3455800000000001E-2</c:v>
                </c:pt>
                <c:pt idx="53339">
                  <c:v>2.0987499999999999E-2</c:v>
                </c:pt>
                <c:pt idx="53340">
                  <c:v>3.6288300000000002E-2</c:v>
                </c:pt>
                <c:pt idx="53341">
                  <c:v>5.3238899999999999E-2</c:v>
                </c:pt>
                <c:pt idx="53342">
                  <c:v>3.1806899999999999E-2</c:v>
                </c:pt>
                <c:pt idx="53343">
                  <c:v>3.3062899999999999E-2</c:v>
                </c:pt>
                <c:pt idx="53344">
                  <c:v>2.2058500000000002E-2</c:v>
                </c:pt>
                <c:pt idx="53345">
                  <c:v>4.1445700000000002E-2</c:v>
                </c:pt>
                <c:pt idx="53346">
                  <c:v>5.1687200000000003E-2</c:v>
                </c:pt>
                <c:pt idx="53347">
                  <c:v>7.58743E-3</c:v>
                </c:pt>
                <c:pt idx="53348">
                  <c:v>2.61745E-2</c:v>
                </c:pt>
                <c:pt idx="53349">
                  <c:v>2.7799600000000001E-2</c:v>
                </c:pt>
                <c:pt idx="53350">
                  <c:v>5.3699499999999997E-2</c:v>
                </c:pt>
                <c:pt idx="53351">
                  <c:v>7.3242200000000002E-3</c:v>
                </c:pt>
                <c:pt idx="53352">
                  <c:v>1.3483E-2</c:v>
                </c:pt>
                <c:pt idx="53353">
                  <c:v>2.4239500000000001E-2</c:v>
                </c:pt>
                <c:pt idx="53354">
                  <c:v>4.1961699999999998E-2</c:v>
                </c:pt>
                <c:pt idx="53355">
                  <c:v>2.40211E-2</c:v>
                </c:pt>
                <c:pt idx="53356">
                  <c:v>8.33511E-4</c:v>
                </c:pt>
                <c:pt idx="53357">
                  <c:v>1.41821E-2</c:v>
                </c:pt>
                <c:pt idx="53358">
                  <c:v>2.08378E-2</c:v>
                </c:pt>
                <c:pt idx="53359">
                  <c:v>3.9968499999999997E-2</c:v>
                </c:pt>
                <c:pt idx="53360">
                  <c:v>-1.0931E-2</c:v>
                </c:pt>
                <c:pt idx="53361">
                  <c:v>1.6631099999999999E-2</c:v>
                </c:pt>
                <c:pt idx="53362">
                  <c:v>1.93195E-2</c:v>
                </c:pt>
                <c:pt idx="53363">
                  <c:v>3.43199E-2</c:v>
                </c:pt>
                <c:pt idx="53364">
                  <c:v>4.2552900000000001E-3</c:v>
                </c:pt>
                <c:pt idx="53365">
                  <c:v>1.24779E-2</c:v>
                </c:pt>
                <c:pt idx="53366">
                  <c:v>1.4678999999999999E-2</c:v>
                </c:pt>
                <c:pt idx="53367">
                  <c:v>4.2102800000000003E-2</c:v>
                </c:pt>
                <c:pt idx="53368">
                  <c:v>7.0486100000000003E-3</c:v>
                </c:pt>
                <c:pt idx="53369">
                  <c:v>1.01566E-3</c:v>
                </c:pt>
                <c:pt idx="53370">
                  <c:v>2.54688E-2</c:v>
                </c:pt>
                <c:pt idx="53371">
                  <c:v>3.03497E-2</c:v>
                </c:pt>
                <c:pt idx="53372">
                  <c:v>4.8891999999999998E-2</c:v>
                </c:pt>
                <c:pt idx="53373">
                  <c:v>5.4473899999999999E-3</c:v>
                </c:pt>
                <c:pt idx="53374">
                  <c:v>2.63281E-2</c:v>
                </c:pt>
                <c:pt idx="53375">
                  <c:v>2.1104800000000001E-3</c:v>
                </c:pt>
                <c:pt idx="53376">
                  <c:v>3.4378100000000002E-2</c:v>
                </c:pt>
                <c:pt idx="53377">
                  <c:v>-1.24893E-2</c:v>
                </c:pt>
                <c:pt idx="53378">
                  <c:v>6.5536500000000003E-3</c:v>
                </c:pt>
                <c:pt idx="53379">
                  <c:v>-2.4213799999999999E-3</c:v>
                </c:pt>
                <c:pt idx="53380">
                  <c:v>2.76384E-2</c:v>
                </c:pt>
                <c:pt idx="53381">
                  <c:v>-3.02601E-3</c:v>
                </c:pt>
                <c:pt idx="53382">
                  <c:v>6.3695899999999996E-3</c:v>
                </c:pt>
                <c:pt idx="53383" formatCode="0.00E+00">
                  <c:v>6.1035200000000001E-5</c:v>
                </c:pt>
                <c:pt idx="53384">
                  <c:v>2.66418E-2</c:v>
                </c:pt>
                <c:pt idx="53385">
                  <c:v>1.0479E-2</c:v>
                </c:pt>
                <c:pt idx="53386">
                  <c:v>-3.90625E-3</c:v>
                </c:pt>
                <c:pt idx="53387">
                  <c:v>1.6355499999999999E-3</c:v>
                </c:pt>
                <c:pt idx="53388">
                  <c:v>9.6034999999999992E-3</c:v>
                </c:pt>
                <c:pt idx="53389">
                  <c:v>8.9674000000000004E-3</c:v>
                </c:pt>
                <c:pt idx="53390">
                  <c:v>-1.7706900000000001E-2</c:v>
                </c:pt>
                <c:pt idx="53391">
                  <c:v>9.7103099999999998E-3</c:v>
                </c:pt>
                <c:pt idx="53392">
                  <c:v>-3.68214E-3</c:v>
                </c:pt>
                <c:pt idx="53393">
                  <c:v>4.6723399999999998E-2</c:v>
                </c:pt>
                <c:pt idx="53394">
                  <c:v>-1.03569E-2</c:v>
                </c:pt>
                <c:pt idx="53395">
                  <c:v>3.3063900000000002E-3</c:v>
                </c:pt>
                <c:pt idx="53396">
                  <c:v>3.8480799999999998E-3</c:v>
                </c:pt>
                <c:pt idx="53397">
                  <c:v>3.00407E-2</c:v>
                </c:pt>
                <c:pt idx="53398">
                  <c:v>-5.1450699999999999E-3</c:v>
                </c:pt>
                <c:pt idx="53399">
                  <c:v>1.32322E-2</c:v>
                </c:pt>
                <c:pt idx="53400">
                  <c:v>-1.48201E-3</c:v>
                </c:pt>
                <c:pt idx="53401">
                  <c:v>4.5486499999999999E-2</c:v>
                </c:pt>
                <c:pt idx="53402">
                  <c:v>9.5748900000000008E-3</c:v>
                </c:pt>
                <c:pt idx="53403">
                  <c:v>8.8510499999999992E-3</c:v>
                </c:pt>
                <c:pt idx="53404">
                  <c:v>1.2740100000000001E-2</c:v>
                </c:pt>
                <c:pt idx="53405">
                  <c:v>1.8659599999999998E-2</c:v>
                </c:pt>
                <c:pt idx="53406">
                  <c:v>3.2616600000000003E-2</c:v>
                </c:pt>
                <c:pt idx="53407">
                  <c:v>-1.51472E-2</c:v>
                </c:pt>
                <c:pt idx="53408">
                  <c:v>3.2300900000000001E-3</c:v>
                </c:pt>
                <c:pt idx="53409">
                  <c:v>7.8735400000000001E-3</c:v>
                </c:pt>
                <c:pt idx="53410">
                  <c:v>3.8398700000000001E-2</c:v>
                </c:pt>
                <c:pt idx="53411">
                  <c:v>3.9863600000000004E-3</c:v>
                </c:pt>
                <c:pt idx="53412">
                  <c:v>1.13411E-2</c:v>
                </c:pt>
                <c:pt idx="53413">
                  <c:v>5.7506600000000003E-3</c:v>
                </c:pt>
                <c:pt idx="53414">
                  <c:v>4.7901199999999998E-2</c:v>
                </c:pt>
                <c:pt idx="53415">
                  <c:v>1.54696E-2</c:v>
                </c:pt>
                <c:pt idx="53416">
                  <c:v>5.1384000000000004E-3</c:v>
                </c:pt>
                <c:pt idx="53417">
                  <c:v>1.35584E-2</c:v>
                </c:pt>
                <c:pt idx="53418">
                  <c:v>3.5716999999999999E-2</c:v>
                </c:pt>
                <c:pt idx="53419">
                  <c:v>2.2542E-2</c:v>
                </c:pt>
                <c:pt idx="53420">
                  <c:v>1.1080700000000001E-2</c:v>
                </c:pt>
                <c:pt idx="53421">
                  <c:v>-2.7904499999999999E-3</c:v>
                </c:pt>
                <c:pt idx="53422">
                  <c:v>1.37682E-2</c:v>
                </c:pt>
                <c:pt idx="53423">
                  <c:v>1.7711600000000001E-2</c:v>
                </c:pt>
                <c:pt idx="53424">
                  <c:v>5.8221799999999997E-3</c:v>
                </c:pt>
                <c:pt idx="53425">
                  <c:v>4.7426200000000003E-3</c:v>
                </c:pt>
                <c:pt idx="53426">
                  <c:v>1.3117800000000001E-2</c:v>
                </c:pt>
                <c:pt idx="53427">
                  <c:v>1.58272E-2</c:v>
                </c:pt>
                <c:pt idx="53428">
                  <c:v>1.54123E-2</c:v>
                </c:pt>
                <c:pt idx="53429">
                  <c:v>1.49822E-3</c:v>
                </c:pt>
                <c:pt idx="53430">
                  <c:v>1.2635199999999999E-2</c:v>
                </c:pt>
                <c:pt idx="53431">
                  <c:v>1.27916E-2</c:v>
                </c:pt>
                <c:pt idx="53432">
                  <c:v>9.4461400000000004E-3</c:v>
                </c:pt>
                <c:pt idx="53433">
                  <c:v>7.8315699999999995E-3</c:v>
                </c:pt>
                <c:pt idx="53434">
                  <c:v>4.1961699999999999E-3</c:v>
                </c:pt>
                <c:pt idx="53435">
                  <c:v>1.02644E-2</c:v>
                </c:pt>
                <c:pt idx="53436">
                  <c:v>1.17302E-4</c:v>
                </c:pt>
                <c:pt idx="53437">
                  <c:v>-8.7118100000000004E-3</c:v>
                </c:pt>
                <c:pt idx="53438">
                  <c:v>-1.43661E-2</c:v>
                </c:pt>
                <c:pt idx="53439">
                  <c:v>1.32341E-2</c:v>
                </c:pt>
                <c:pt idx="53440">
                  <c:v>8.9216199999999999E-3</c:v>
                </c:pt>
                <c:pt idx="53441">
                  <c:v>9.4842899999999994E-3</c:v>
                </c:pt>
                <c:pt idx="53442">
                  <c:v>-1.17836E-2</c:v>
                </c:pt>
                <c:pt idx="53443">
                  <c:v>1.19457E-2</c:v>
                </c:pt>
                <c:pt idx="53444">
                  <c:v>1.6038899999999998E-2</c:v>
                </c:pt>
                <c:pt idx="53445">
                  <c:v>-9.6178099999999992E-3</c:v>
                </c:pt>
                <c:pt idx="53446">
                  <c:v>-5.6028400000000004E-3</c:v>
                </c:pt>
                <c:pt idx="53447">
                  <c:v>-9.9716200000000005E-3</c:v>
                </c:pt>
                <c:pt idx="53448">
                  <c:v>1.08404E-2</c:v>
                </c:pt>
                <c:pt idx="53449">
                  <c:v>-2.0561199999999998E-3</c:v>
                </c:pt>
                <c:pt idx="53450">
                  <c:v>-1.8546099999999999E-2</c:v>
                </c:pt>
                <c:pt idx="53451">
                  <c:v>-1.0301599999999999E-2</c:v>
                </c:pt>
                <c:pt idx="53452">
                  <c:v>-9.5567699999999992E-3</c:v>
                </c:pt>
                <c:pt idx="53453">
                  <c:v>-1.7916700000000001E-2</c:v>
                </c:pt>
                <c:pt idx="53454">
                  <c:v>-2.4512300000000001E-2</c:v>
                </c:pt>
                <c:pt idx="53455">
                  <c:v>-4.5604699999999996E-3</c:v>
                </c:pt>
                <c:pt idx="53456">
                  <c:v>-5.62E-3</c:v>
                </c:pt>
                <c:pt idx="53457">
                  <c:v>-1.7458000000000001E-2</c:v>
                </c:pt>
                <c:pt idx="53458">
                  <c:v>-2.1643599999999999E-2</c:v>
                </c:pt>
                <c:pt idx="53459">
                  <c:v>-3.14655E-2</c:v>
                </c:pt>
                <c:pt idx="53460">
                  <c:v>-1.2718200000000001E-2</c:v>
                </c:pt>
                <c:pt idx="53461">
                  <c:v>-3.1563800000000003E-2</c:v>
                </c:pt>
                <c:pt idx="53462">
                  <c:v>9.6530899999999996E-3</c:v>
                </c:pt>
                <c:pt idx="53463">
                  <c:v>-3.2011999999999999E-2</c:v>
                </c:pt>
                <c:pt idx="53464">
                  <c:v>-1.3052899999999999E-2</c:v>
                </c:pt>
                <c:pt idx="53465">
                  <c:v>-1.2170800000000001E-2</c:v>
                </c:pt>
                <c:pt idx="53466">
                  <c:v>-1.7413100000000001E-2</c:v>
                </c:pt>
                <c:pt idx="53467">
                  <c:v>-2.1347999999999999E-2</c:v>
                </c:pt>
                <c:pt idx="53468">
                  <c:v>-4.0156400000000002E-2</c:v>
                </c:pt>
                <c:pt idx="53469">
                  <c:v>3.84045E-3</c:v>
                </c:pt>
                <c:pt idx="53470">
                  <c:v>-8.13293E-3</c:v>
                </c:pt>
                <c:pt idx="53471">
                  <c:v>7.4529599999999998E-3</c:v>
                </c:pt>
                <c:pt idx="53472">
                  <c:v>-4.9419400000000002E-2</c:v>
                </c:pt>
                <c:pt idx="53473">
                  <c:v>-1.297E-3</c:v>
                </c:pt>
                <c:pt idx="53474">
                  <c:v>-1.9683800000000001E-2</c:v>
                </c:pt>
                <c:pt idx="53475">
                  <c:v>1.8061600000000001E-2</c:v>
                </c:pt>
                <c:pt idx="53476">
                  <c:v>-4.0642699999999997E-2</c:v>
                </c:pt>
                <c:pt idx="53477">
                  <c:v>-1.01128E-2</c:v>
                </c:pt>
                <c:pt idx="53478">
                  <c:v>-2.27394E-2</c:v>
                </c:pt>
                <c:pt idx="53479">
                  <c:v>-1.60666E-2</c:v>
                </c:pt>
                <c:pt idx="53480">
                  <c:v>-4.0580699999999997E-2</c:v>
                </c:pt>
                <c:pt idx="53481" formatCode="0.00E+00">
                  <c:v>-3.08247E-2</c:v>
                </c:pt>
                <c:pt idx="53482">
                  <c:v>-1.2494099999999999E-2</c:v>
                </c:pt>
                <c:pt idx="53483">
                  <c:v>-8.4972399999999997E-3</c:v>
                </c:pt>
                <c:pt idx="53484">
                  <c:v>-2.8043700000000001E-2</c:v>
                </c:pt>
                <c:pt idx="53485">
                  <c:v>-3.4178699999999999E-2</c:v>
                </c:pt>
                <c:pt idx="53486">
                  <c:v>-1.30291E-2</c:v>
                </c:pt>
                <c:pt idx="53487">
                  <c:v>-2.7263599999999999E-2</c:v>
                </c:pt>
                <c:pt idx="53488">
                  <c:v>-2.1196400000000001E-2</c:v>
                </c:pt>
                <c:pt idx="53489">
                  <c:v>-4.4991499999999997E-2</c:v>
                </c:pt>
                <c:pt idx="53490">
                  <c:v>-1.56326E-2</c:v>
                </c:pt>
                <c:pt idx="53491">
                  <c:v>-4.4873200000000002E-2</c:v>
                </c:pt>
                <c:pt idx="53492">
                  <c:v>-2.7201699999999999E-2</c:v>
                </c:pt>
                <c:pt idx="53493">
                  <c:v>-3.4487700000000003E-2</c:v>
                </c:pt>
                <c:pt idx="53494">
                  <c:v>-1.6062699999999999E-2</c:v>
                </c:pt>
                <c:pt idx="53495">
                  <c:v>-1.6985900000000002E-2</c:v>
                </c:pt>
                <c:pt idx="53496">
                  <c:v>-2.31495E-2</c:v>
                </c:pt>
                <c:pt idx="53497">
                  <c:v>-2.9557199999999999E-2</c:v>
                </c:pt>
                <c:pt idx="53498">
                  <c:v>-3.1648599999999999E-2</c:v>
                </c:pt>
                <c:pt idx="53499">
                  <c:v>-6.1683700000000003E-3</c:v>
                </c:pt>
                <c:pt idx="53500">
                  <c:v>-2.4478E-2</c:v>
                </c:pt>
                <c:pt idx="53501">
                  <c:v>-5.0163300000000003E-4</c:v>
                </c:pt>
                <c:pt idx="53502">
                  <c:v>-3.8835500000000002E-2</c:v>
                </c:pt>
                <c:pt idx="53503">
                  <c:v>-1.5792799999999999E-2</c:v>
                </c:pt>
                <c:pt idx="53504">
                  <c:v>-2.56376E-2</c:v>
                </c:pt>
                <c:pt idx="53505">
                  <c:v>-1.2130699999999999E-2</c:v>
                </c:pt>
                <c:pt idx="53506">
                  <c:v>-2.6446299999999999E-2</c:v>
                </c:pt>
                <c:pt idx="53507">
                  <c:v>-2.8714199999999999E-2</c:v>
                </c:pt>
                <c:pt idx="53508">
                  <c:v>-1.51968E-2</c:v>
                </c:pt>
                <c:pt idx="53509">
                  <c:v>-3.0322999999999999E-2</c:v>
                </c:pt>
                <c:pt idx="53510">
                  <c:v>-3.3431099999999998E-2</c:v>
                </c:pt>
                <c:pt idx="53511">
                  <c:v>-3.8373900000000002E-2</c:v>
                </c:pt>
                <c:pt idx="53512">
                  <c:v>-9.6321099999999993E-3</c:v>
                </c:pt>
                <c:pt idx="53513">
                  <c:v>-3.6541900000000002E-2</c:v>
                </c:pt>
                <c:pt idx="53514">
                  <c:v>-1.8106500000000001E-2</c:v>
                </c:pt>
                <c:pt idx="53515">
                  <c:v>-4.8798599999999998E-2</c:v>
                </c:pt>
                <c:pt idx="53516">
                  <c:v>-1.44215E-2</c:v>
                </c:pt>
                <c:pt idx="53517">
                  <c:v>-2.68259E-2</c:v>
                </c:pt>
                <c:pt idx="53518">
                  <c:v>-1.80664E-2</c:v>
                </c:pt>
                <c:pt idx="53519">
                  <c:v>-2.5626199999999998E-2</c:v>
                </c:pt>
                <c:pt idx="53520">
                  <c:v>-3.1517999999999997E-2</c:v>
                </c:pt>
                <c:pt idx="53521">
                  <c:v>-4.8160599999999996E-3</c:v>
                </c:pt>
                <c:pt idx="53522">
                  <c:v>-1.66626E-2</c:v>
                </c:pt>
                <c:pt idx="53523">
                  <c:v>-1.8018699999999999E-2</c:v>
                </c:pt>
                <c:pt idx="53524">
                  <c:v>-3.0719799999999998E-2</c:v>
                </c:pt>
                <c:pt idx="53525">
                  <c:v>-1.6077999999999999E-2</c:v>
                </c:pt>
                <c:pt idx="53526">
                  <c:v>-1.38283E-4</c:v>
                </c:pt>
                <c:pt idx="53527">
                  <c:v>-2.1980300000000001E-2</c:v>
                </c:pt>
                <c:pt idx="53528">
                  <c:v>-2.35023E-2</c:v>
                </c:pt>
                <c:pt idx="53529">
                  <c:v>-2.07396E-2</c:v>
                </c:pt>
                <c:pt idx="53530">
                  <c:v>-7.3108699999999997E-3</c:v>
                </c:pt>
                <c:pt idx="53531">
                  <c:v>-3.14674E-2</c:v>
                </c:pt>
                <c:pt idx="53532">
                  <c:v>-2.1440500000000001E-2</c:v>
                </c:pt>
                <c:pt idx="53533">
                  <c:v>-1.22471E-2</c:v>
                </c:pt>
                <c:pt idx="53534">
                  <c:v>-9.3088200000000006E-3</c:v>
                </c:pt>
                <c:pt idx="53535">
                  <c:v>-2.62241E-2</c:v>
                </c:pt>
                <c:pt idx="53536">
                  <c:v>-2.1917300000000001E-2</c:v>
                </c:pt>
                <c:pt idx="53537">
                  <c:v>-1.7496100000000001E-2</c:v>
                </c:pt>
                <c:pt idx="53538">
                  <c:v>-6.3438399999999999E-3</c:v>
                </c:pt>
                <c:pt idx="53539">
                  <c:v>-2.2932999999999999E-2</c:v>
                </c:pt>
                <c:pt idx="53540">
                  <c:v>-1.0082199999999999E-2</c:v>
                </c:pt>
                <c:pt idx="53541">
                  <c:v>-2.0526900000000001E-2</c:v>
                </c:pt>
                <c:pt idx="53542">
                  <c:v>-1.60894E-2</c:v>
                </c:pt>
                <c:pt idx="53543">
                  <c:v>-1.92699E-2</c:v>
                </c:pt>
                <c:pt idx="53544">
                  <c:v>-2.0177799999999999E-2</c:v>
                </c:pt>
                <c:pt idx="53545">
                  <c:v>-2.6291800000000001E-2</c:v>
                </c:pt>
                <c:pt idx="53546">
                  <c:v>-3.4816699999999999E-2</c:v>
                </c:pt>
                <c:pt idx="53547">
                  <c:v>-1.6796100000000001E-2</c:v>
                </c:pt>
                <c:pt idx="53548">
                  <c:v>-2.9232000000000001E-2</c:v>
                </c:pt>
                <c:pt idx="53549" formatCode="0.00E+00">
                  <c:v>-4.1958799999999997E-2</c:v>
                </c:pt>
                <c:pt idx="53550">
                  <c:v>-4.8101400000000002E-2</c:v>
                </c:pt>
                <c:pt idx="53551">
                  <c:v>-7.7161799999999996E-3</c:v>
                </c:pt>
                <c:pt idx="53552">
                  <c:v>-3.5216299999999999E-2</c:v>
                </c:pt>
                <c:pt idx="53553">
                  <c:v>-2.4559999999999998E-2</c:v>
                </c:pt>
                <c:pt idx="53554">
                  <c:v>-4.9043700000000003E-2</c:v>
                </c:pt>
                <c:pt idx="53555">
                  <c:v>-2.4914700000000001E-2</c:v>
                </c:pt>
                <c:pt idx="53556">
                  <c:v>-4.2831399999999999E-2</c:v>
                </c:pt>
                <c:pt idx="53557">
                  <c:v>-2.7042400000000001E-2</c:v>
                </c:pt>
                <c:pt idx="53558">
                  <c:v>-4.2695999999999998E-2</c:v>
                </c:pt>
                <c:pt idx="53559">
                  <c:v>-4.02222E-2</c:v>
                </c:pt>
                <c:pt idx="53560">
                  <c:v>-3.8927999999999997E-2</c:v>
                </c:pt>
                <c:pt idx="53561">
                  <c:v>-4.55751E-2</c:v>
                </c:pt>
                <c:pt idx="53562">
                  <c:v>-3.0268699999999999E-2</c:v>
                </c:pt>
                <c:pt idx="53563">
                  <c:v>-7.3444400000000007E-2</c:v>
                </c:pt>
                <c:pt idx="53564">
                  <c:v>-1.6598700000000001E-2</c:v>
                </c:pt>
                <c:pt idx="53565">
                  <c:v>-4.7153500000000001E-2</c:v>
                </c:pt>
                <c:pt idx="53566">
                  <c:v>-4.3698300000000002E-2</c:v>
                </c:pt>
                <c:pt idx="53567">
                  <c:v>-6.6788700000000006E-2</c:v>
                </c:pt>
                <c:pt idx="53568">
                  <c:v>-4.7477699999999998E-2</c:v>
                </c:pt>
                <c:pt idx="53569">
                  <c:v>-4.1059499999999999E-2</c:v>
                </c:pt>
                <c:pt idx="53570">
                  <c:v>-4.5661E-2</c:v>
                </c:pt>
                <c:pt idx="53571">
                  <c:v>-4.87432E-2</c:v>
                </c:pt>
                <c:pt idx="53572">
                  <c:v>-5.3087200000000001E-2</c:v>
                </c:pt>
                <c:pt idx="53573">
                  <c:v>-4.7150600000000001E-2</c:v>
                </c:pt>
                <c:pt idx="53574">
                  <c:v>-5.4592099999999998E-2</c:v>
                </c:pt>
                <c:pt idx="53575">
                  <c:v>-3.6380799999999998E-2</c:v>
                </c:pt>
                <c:pt idx="53576">
                  <c:v>-5.3552599999999999E-2</c:v>
                </c:pt>
                <c:pt idx="53577">
                  <c:v>-5.0025899999999998E-2</c:v>
                </c:pt>
                <c:pt idx="53578">
                  <c:v>-5.4188699999999999E-2</c:v>
                </c:pt>
                <c:pt idx="53579">
                  <c:v>-4.1596399999999999E-2</c:v>
                </c:pt>
                <c:pt idx="53580">
                  <c:v>-5.67579E-2</c:v>
                </c:pt>
                <c:pt idx="53581">
                  <c:v>-3.9650900000000003E-2</c:v>
                </c:pt>
                <c:pt idx="53582">
                  <c:v>-4.3628699999999999E-2</c:v>
                </c:pt>
                <c:pt idx="53583">
                  <c:v>-3.1165100000000001E-2</c:v>
                </c:pt>
                <c:pt idx="53584">
                  <c:v>-4.2118099999999999E-2</c:v>
                </c:pt>
                <c:pt idx="53585">
                  <c:v>-3.36218E-2</c:v>
                </c:pt>
                <c:pt idx="53586">
                  <c:v>-3.2429699999999999E-2</c:v>
                </c:pt>
                <c:pt idx="53587">
                  <c:v>-3.1916600000000003E-2</c:v>
                </c:pt>
                <c:pt idx="53588">
                  <c:v>-4.3274899999999998E-2</c:v>
                </c:pt>
                <c:pt idx="53589">
                  <c:v>-4.6905500000000003E-2</c:v>
                </c:pt>
                <c:pt idx="53590">
                  <c:v>-2.99397E-2</c:v>
                </c:pt>
                <c:pt idx="53591">
                  <c:v>-2.6412999999999999E-2</c:v>
                </c:pt>
                <c:pt idx="53592">
                  <c:v>-4.6386700000000003E-2</c:v>
                </c:pt>
                <c:pt idx="53593">
                  <c:v>-4.85697E-2</c:v>
                </c:pt>
                <c:pt idx="53594">
                  <c:v>-2.0987499999999999E-2</c:v>
                </c:pt>
                <c:pt idx="53595">
                  <c:v>-2.4103200000000002E-2</c:v>
                </c:pt>
                <c:pt idx="53596">
                  <c:v>-3.0486099999999999E-2</c:v>
                </c:pt>
                <c:pt idx="53597">
                  <c:v>-2.8809499999999998E-2</c:v>
                </c:pt>
                <c:pt idx="53598">
                  <c:v>-2.64788E-2</c:v>
                </c:pt>
                <c:pt idx="53599">
                  <c:v>-2.1326100000000001E-2</c:v>
                </c:pt>
                <c:pt idx="53600">
                  <c:v>-4.08163E-2</c:v>
                </c:pt>
                <c:pt idx="53601">
                  <c:v>-3.7860900000000003E-2</c:v>
                </c:pt>
                <c:pt idx="53602">
                  <c:v>-3.54586E-2</c:v>
                </c:pt>
                <c:pt idx="53603">
                  <c:v>-5.9146900000000002E-3</c:v>
                </c:pt>
                <c:pt idx="53604">
                  <c:v>-9.2048600000000005E-3</c:v>
                </c:pt>
                <c:pt idx="53605">
                  <c:v>-3.0491799999999999E-2</c:v>
                </c:pt>
                <c:pt idx="53606">
                  <c:v>-2.65455E-2</c:v>
                </c:pt>
                <c:pt idx="53607">
                  <c:v>-2.64969E-2</c:v>
                </c:pt>
                <c:pt idx="53608">
                  <c:v>-1.52321E-2</c:v>
                </c:pt>
                <c:pt idx="53609">
                  <c:v>-3.6468500000000001E-2</c:v>
                </c:pt>
                <c:pt idx="53610">
                  <c:v>-1.9525500000000001E-2</c:v>
                </c:pt>
                <c:pt idx="53611">
                  <c:v>-2.07958E-2</c:v>
                </c:pt>
                <c:pt idx="53612">
                  <c:v>-1.73349E-2</c:v>
                </c:pt>
                <c:pt idx="53613">
                  <c:v>-3.7405000000000001E-2</c:v>
                </c:pt>
                <c:pt idx="53614">
                  <c:v>-4.5414000000000001E-3</c:v>
                </c:pt>
                <c:pt idx="53615">
                  <c:v>-1.6091299999999999E-2</c:v>
                </c:pt>
                <c:pt idx="53616">
                  <c:v>-1.4608400000000001E-2</c:v>
                </c:pt>
                <c:pt idx="53617">
                  <c:v>-3.6673499999999998E-2</c:v>
                </c:pt>
                <c:pt idx="53618">
                  <c:v>-1.7517100000000001E-2</c:v>
                </c:pt>
                <c:pt idx="53619">
                  <c:v>-3.7199999999999997E-2</c:v>
                </c:pt>
                <c:pt idx="53620">
                  <c:v>-1.5223499999999999E-2</c:v>
                </c:pt>
                <c:pt idx="53621">
                  <c:v>-3.0714999999999999E-2</c:v>
                </c:pt>
                <c:pt idx="53622">
                  <c:v>-2.9089E-2</c:v>
                </c:pt>
                <c:pt idx="53623">
                  <c:v>-2.0182599999999998E-2</c:v>
                </c:pt>
                <c:pt idx="53624">
                  <c:v>-3.39975E-2</c:v>
                </c:pt>
                <c:pt idx="53625">
                  <c:v>3.8709600000000001E-3</c:v>
                </c:pt>
                <c:pt idx="53626">
                  <c:v>-5.7949100000000003E-2</c:v>
                </c:pt>
                <c:pt idx="53627">
                  <c:v>-3.0514699999999999E-2</c:v>
                </c:pt>
                <c:pt idx="53628">
                  <c:v>-2.6691400000000001E-2</c:v>
                </c:pt>
                <c:pt idx="53629">
                  <c:v>-1.75867E-2</c:v>
                </c:pt>
                <c:pt idx="53630">
                  <c:v>-3.6172900000000001E-2</c:v>
                </c:pt>
                <c:pt idx="53631">
                  <c:v>-2.5059700000000001E-2</c:v>
                </c:pt>
                <c:pt idx="53632">
                  <c:v>-1.4279399999999999E-2</c:v>
                </c:pt>
                <c:pt idx="53633">
                  <c:v>-1.72281E-2</c:v>
                </c:pt>
                <c:pt idx="53634">
                  <c:v>-2.7149199999999998E-2</c:v>
                </c:pt>
                <c:pt idx="53635">
                  <c:v>-9.8047299999999993E-3</c:v>
                </c:pt>
                <c:pt idx="53636">
                  <c:v>-1.8877999999999999E-2</c:v>
                </c:pt>
                <c:pt idx="53637">
                  <c:v>-4.1001299999999997E-2</c:v>
                </c:pt>
                <c:pt idx="53638">
                  <c:v>-1.9225099999999998E-2</c:v>
                </c:pt>
                <c:pt idx="53639">
                  <c:v>-4.1269300000000002E-2</c:v>
                </c:pt>
                <c:pt idx="53640">
                  <c:v>-2.0088200000000001E-2</c:v>
                </c:pt>
                <c:pt idx="53641">
                  <c:v>-2.4790800000000002E-2</c:v>
                </c:pt>
                <c:pt idx="53642">
                  <c:v>-7.1973799999999998E-3</c:v>
                </c:pt>
                <c:pt idx="53643">
                  <c:v>-2.1876300000000001E-2</c:v>
                </c:pt>
                <c:pt idx="53644">
                  <c:v>-2.9346500000000001E-2</c:v>
                </c:pt>
                <c:pt idx="53645">
                  <c:v>-3.3411000000000003E-2</c:v>
                </c:pt>
                <c:pt idx="53646">
                  <c:v>-9.1533699999999992E-3</c:v>
                </c:pt>
                <c:pt idx="53647">
                  <c:v>-3.6788000000000001E-2</c:v>
                </c:pt>
                <c:pt idx="53648">
                  <c:v>-1.35059E-2</c:v>
                </c:pt>
                <c:pt idx="53649" formatCode="0.00E+00">
                  <c:v>-2.93064E-2</c:v>
                </c:pt>
                <c:pt idx="53650">
                  <c:v>3.6239599999999999E-3</c:v>
                </c:pt>
                <c:pt idx="53651">
                  <c:v>-2.8016099999999999E-2</c:v>
                </c:pt>
                <c:pt idx="53652">
                  <c:v>-1.51281E-2</c:v>
                </c:pt>
                <c:pt idx="53653">
                  <c:v>-2.5532699999999998E-2</c:v>
                </c:pt>
                <c:pt idx="53654">
                  <c:v>-2.8048500000000001E-2</c:v>
                </c:pt>
                <c:pt idx="53655">
                  <c:v>-1.4002799999999999E-2</c:v>
                </c:pt>
                <c:pt idx="53656">
                  <c:v>-2.5495500000000001E-2</c:v>
                </c:pt>
                <c:pt idx="53657">
                  <c:v>-9.1886499999999996E-3</c:v>
                </c:pt>
                <c:pt idx="53658">
                  <c:v>-2.5976200000000001E-2</c:v>
                </c:pt>
                <c:pt idx="53659">
                  <c:v>1.4305100000000001E-3</c:v>
                </c:pt>
                <c:pt idx="53660">
                  <c:v>-2.0996999999999998E-2</c:v>
                </c:pt>
                <c:pt idx="53661">
                  <c:v>-1.25828E-2</c:v>
                </c:pt>
                <c:pt idx="53662">
                  <c:v>-2.97737E-2</c:v>
                </c:pt>
                <c:pt idx="53663">
                  <c:v>2.76947E-3</c:v>
                </c:pt>
                <c:pt idx="53664">
                  <c:v>-1.86214E-2</c:v>
                </c:pt>
                <c:pt idx="53665">
                  <c:v>-2.7020499999999999E-2</c:v>
                </c:pt>
                <c:pt idx="53666">
                  <c:v>-1.9426300000000001E-2</c:v>
                </c:pt>
                <c:pt idx="53667">
                  <c:v>-8.6078600000000002E-3</c:v>
                </c:pt>
                <c:pt idx="53668">
                  <c:v>-1.93434E-2</c:v>
                </c:pt>
                <c:pt idx="53669">
                  <c:v>-1.5432400000000001E-2</c:v>
                </c:pt>
                <c:pt idx="53670">
                  <c:v>-2.2787999999999999E-2</c:v>
                </c:pt>
                <c:pt idx="53671">
                  <c:v>-3.6687899999999999E-3</c:v>
                </c:pt>
                <c:pt idx="53672">
                  <c:v>2.7523000000000001E-3</c:v>
                </c:pt>
                <c:pt idx="53673">
                  <c:v>-1.34926E-2</c:v>
                </c:pt>
                <c:pt idx="53674">
                  <c:v>-3.27969E-3</c:v>
                </c:pt>
                <c:pt idx="53675">
                  <c:v>-1.83334E-2</c:v>
                </c:pt>
                <c:pt idx="53676">
                  <c:v>-5.5561100000000004E-3</c:v>
                </c:pt>
                <c:pt idx="53677">
                  <c:v>-3.3863999999999998E-2</c:v>
                </c:pt>
                <c:pt idx="53678">
                  <c:v>-9.7951900000000005E-3</c:v>
                </c:pt>
                <c:pt idx="53679">
                  <c:v>-2.11849E-2</c:v>
                </c:pt>
                <c:pt idx="53680">
                  <c:v>-5.1116900000000001E-4</c:v>
                </c:pt>
                <c:pt idx="53681">
                  <c:v>-1.5899699999999999E-2</c:v>
                </c:pt>
                <c:pt idx="53682">
                  <c:v>-1.07746E-2</c:v>
                </c:pt>
                <c:pt idx="53683">
                  <c:v>-2.1046599999999999E-2</c:v>
                </c:pt>
                <c:pt idx="53684">
                  <c:v>2.93064E-3</c:v>
                </c:pt>
                <c:pt idx="53685">
                  <c:v>-6.0129199999999997E-3</c:v>
                </c:pt>
                <c:pt idx="53686">
                  <c:v>-1.4957399999999999E-2</c:v>
                </c:pt>
                <c:pt idx="53687">
                  <c:v>-1.49899E-2</c:v>
                </c:pt>
                <c:pt idx="53688">
                  <c:v>8.8014600000000005E-3</c:v>
                </c:pt>
                <c:pt idx="53689">
                  <c:v>-5.5751799999999999E-3</c:v>
                </c:pt>
                <c:pt idx="53690">
                  <c:v>-2.5013899999999999E-2</c:v>
                </c:pt>
                <c:pt idx="53691">
                  <c:v>-9.7722999999999994E-3</c:v>
                </c:pt>
                <c:pt idx="53692">
                  <c:v>1.1014900000000001E-3</c:v>
                </c:pt>
                <c:pt idx="53693">
                  <c:v>3.7736900000000001E-3</c:v>
                </c:pt>
                <c:pt idx="53694">
                  <c:v>-1.50537E-2</c:v>
                </c:pt>
                <c:pt idx="53695">
                  <c:v>-3.1719199999999999E-3</c:v>
                </c:pt>
                <c:pt idx="53696">
                  <c:v>-2.1209699999999998E-3</c:v>
                </c:pt>
                <c:pt idx="53697">
                  <c:v>-1.2496E-2</c:v>
                </c:pt>
                <c:pt idx="53698">
                  <c:v>-1.01099E-2</c:v>
                </c:pt>
                <c:pt idx="53699">
                  <c:v>-1.48649E-2</c:v>
                </c:pt>
                <c:pt idx="53700">
                  <c:v>-2.7847299999999998E-2</c:v>
                </c:pt>
                <c:pt idx="53701">
                  <c:v>4.9238199999999998E-3</c:v>
                </c:pt>
                <c:pt idx="53702">
                  <c:v>-2.42624E-2</c:v>
                </c:pt>
                <c:pt idx="53703">
                  <c:v>-1.8272399999999999E-3</c:v>
                </c:pt>
                <c:pt idx="53704">
                  <c:v>-2.12526E-2</c:v>
                </c:pt>
                <c:pt idx="53705">
                  <c:v>-1.9073500000000001E-4</c:v>
                </c:pt>
                <c:pt idx="53706">
                  <c:v>-8.3608599999999995E-3</c:v>
                </c:pt>
                <c:pt idx="53707">
                  <c:v>-2.8990700000000001E-2</c:v>
                </c:pt>
                <c:pt idx="53708">
                  <c:v>-1.67828E-2</c:v>
                </c:pt>
                <c:pt idx="53709">
                  <c:v>-1.5450500000000001E-2</c:v>
                </c:pt>
                <c:pt idx="53710">
                  <c:v>1.5449499999999999E-4</c:v>
                </c:pt>
                <c:pt idx="53711">
                  <c:v>-1.9267099999999999E-2</c:v>
                </c:pt>
                <c:pt idx="53712">
                  <c:v>-9.3374300000000007E-3</c:v>
                </c:pt>
                <c:pt idx="53713">
                  <c:v>-1.8526999999999998E-2</c:v>
                </c:pt>
                <c:pt idx="53714">
                  <c:v>4.12941E-4</c:v>
                </c:pt>
                <c:pt idx="53715">
                  <c:v>-1.5657399999999998E-2</c:v>
                </c:pt>
                <c:pt idx="53716">
                  <c:v>6.0138700000000002E-3</c:v>
                </c:pt>
                <c:pt idx="53717">
                  <c:v>-2.2733699999999999E-2</c:v>
                </c:pt>
                <c:pt idx="53718">
                  <c:v>-1.6625399999999999E-2</c:v>
                </c:pt>
                <c:pt idx="53719">
                  <c:v>-2.0675699999999999E-3</c:v>
                </c:pt>
                <c:pt idx="53720">
                  <c:v>-1.09234E-2</c:v>
                </c:pt>
                <c:pt idx="53721">
                  <c:v>-9.47571E-3</c:v>
                </c:pt>
                <c:pt idx="53722">
                  <c:v>-1.6687400000000002E-2</c:v>
                </c:pt>
                <c:pt idx="53723">
                  <c:v>-1.3485000000000001E-3</c:v>
                </c:pt>
                <c:pt idx="53724" formatCode="0.00E+00">
                  <c:v>-7.4996899999999998E-3</c:v>
                </c:pt>
                <c:pt idx="53725">
                  <c:v>-2.0342800000000001E-2</c:v>
                </c:pt>
                <c:pt idx="53726">
                  <c:v>3.4809099999999998E-3</c:v>
                </c:pt>
                <c:pt idx="53727">
                  <c:v>6.26087E-3</c:v>
                </c:pt>
                <c:pt idx="53728">
                  <c:v>-1.3945600000000001E-2</c:v>
                </c:pt>
                <c:pt idx="53729">
                  <c:v>-1.5774699999999999E-2</c:v>
                </c:pt>
                <c:pt idx="53730">
                  <c:v>-2.0503E-2</c:v>
                </c:pt>
                <c:pt idx="53731">
                  <c:v>-6.8006500000000001E-3</c:v>
                </c:pt>
                <c:pt idx="53732">
                  <c:v>-6.7234E-4</c:v>
                </c:pt>
                <c:pt idx="53733">
                  <c:v>-4.91238E-3</c:v>
                </c:pt>
                <c:pt idx="53734">
                  <c:v>-1.7188100000000001E-2</c:v>
                </c:pt>
                <c:pt idx="53735">
                  <c:v>-8.0585499999999996E-4</c:v>
                </c:pt>
                <c:pt idx="53736">
                  <c:v>-1.1771200000000001E-2</c:v>
                </c:pt>
                <c:pt idx="53737">
                  <c:v>1.4837299999999999E-2</c:v>
                </c:pt>
                <c:pt idx="53738">
                  <c:v>-1.40877E-2</c:v>
                </c:pt>
                <c:pt idx="53739">
                  <c:v>-7.6780299999999998E-3</c:v>
                </c:pt>
                <c:pt idx="53740">
                  <c:v>1.2064000000000001E-3</c:v>
                </c:pt>
                <c:pt idx="53741">
                  <c:v>-1.6419400000000001E-2</c:v>
                </c:pt>
                <c:pt idx="53742">
                  <c:v>-2.8705599999999999E-3</c:v>
                </c:pt>
                <c:pt idx="53743">
                  <c:v>1.7299699999999999E-3</c:v>
                </c:pt>
                <c:pt idx="53744">
                  <c:v>1.02425E-3</c:v>
                </c:pt>
                <c:pt idx="53745">
                  <c:v>8.9740800000000006E-3</c:v>
                </c:pt>
                <c:pt idx="53746">
                  <c:v>8.3961499999999998E-3</c:v>
                </c:pt>
                <c:pt idx="53747">
                  <c:v>-1.48773E-2</c:v>
                </c:pt>
                <c:pt idx="53748">
                  <c:v>4.4469799999999997E-3</c:v>
                </c:pt>
                <c:pt idx="53749">
                  <c:v>-7.5063700000000001E-3</c:v>
                </c:pt>
                <c:pt idx="53750">
                  <c:v>2.8295500000000001E-3</c:v>
                </c:pt>
                <c:pt idx="53751">
                  <c:v>-3.9453500000000002E-3</c:v>
                </c:pt>
                <c:pt idx="53752">
                  <c:v>-7.8821199999999994E-3</c:v>
                </c:pt>
                <c:pt idx="53753">
                  <c:v>1.25237E-2</c:v>
                </c:pt>
                <c:pt idx="53754">
                  <c:v>-7.1573299999999999E-3</c:v>
                </c:pt>
                <c:pt idx="53755">
                  <c:v>1.4269799999999999E-2</c:v>
                </c:pt>
                <c:pt idx="53756">
                  <c:v>-3.0698800000000001E-3</c:v>
                </c:pt>
                <c:pt idx="53757">
                  <c:v>-4.22478E-4</c:v>
                </c:pt>
                <c:pt idx="53758">
                  <c:v>1.6179099999999998E-2</c:v>
                </c:pt>
                <c:pt idx="53759">
                  <c:v>-9.6130399999999996E-4</c:v>
                </c:pt>
                <c:pt idx="53760">
                  <c:v>7.4081399999999997E-3</c:v>
                </c:pt>
                <c:pt idx="53761">
                  <c:v>-5.9699999999999998E-4</c:v>
                </c:pt>
                <c:pt idx="53762">
                  <c:v>9.5720300000000005E-3</c:v>
                </c:pt>
                <c:pt idx="53763">
                  <c:v>1.3485000000000001E-3</c:v>
                </c:pt>
                <c:pt idx="53764">
                  <c:v>5.68485E-3</c:v>
                </c:pt>
                <c:pt idx="53765">
                  <c:v>-1.4097200000000001E-2</c:v>
                </c:pt>
                <c:pt idx="53766">
                  <c:v>6.7443800000000003E-3</c:v>
                </c:pt>
                <c:pt idx="53767">
                  <c:v>-1.54486E-2</c:v>
                </c:pt>
                <c:pt idx="53768">
                  <c:v>-1.03035E-2</c:v>
                </c:pt>
                <c:pt idx="53769">
                  <c:v>8.3370200000000005E-3</c:v>
                </c:pt>
                <c:pt idx="53770">
                  <c:v>-1.0125200000000001E-2</c:v>
                </c:pt>
                <c:pt idx="53771">
                  <c:v>1.02329E-2</c:v>
                </c:pt>
                <c:pt idx="53772">
                  <c:v>-1.1234299999999999E-2</c:v>
                </c:pt>
                <c:pt idx="53773">
                  <c:v>5.6304900000000001E-3</c:v>
                </c:pt>
                <c:pt idx="53774">
                  <c:v>-4.5995699999999999E-3</c:v>
                </c:pt>
                <c:pt idx="53775">
                  <c:v>1.7299699999999999E-3</c:v>
                </c:pt>
                <c:pt idx="53776">
                  <c:v>-7.7848400000000003E-3</c:v>
                </c:pt>
                <c:pt idx="53777">
                  <c:v>1.2998599999999999E-3</c:v>
                </c:pt>
                <c:pt idx="53778">
                  <c:v>-1.41659E-2</c:v>
                </c:pt>
                <c:pt idx="53779">
                  <c:v>4.5509299999999999E-3</c:v>
                </c:pt>
                <c:pt idx="53780">
                  <c:v>5.4950700000000003E-3</c:v>
                </c:pt>
                <c:pt idx="53781">
                  <c:v>8.5792500000000001E-3</c:v>
                </c:pt>
                <c:pt idx="53782">
                  <c:v>5.3520199999999999E-3</c:v>
                </c:pt>
                <c:pt idx="53783">
                  <c:v>8.6488699999999995E-3</c:v>
                </c:pt>
                <c:pt idx="53784">
                  <c:v>1.2931799999999999E-3</c:v>
                </c:pt>
                <c:pt idx="53785">
                  <c:v>1.7247200000000001E-2</c:v>
                </c:pt>
                <c:pt idx="53786">
                  <c:v>9.6425999999999994E-3</c:v>
                </c:pt>
                <c:pt idx="53787" formatCode="0.00E+00">
                  <c:v>-1.8119799999999999E-5</c:v>
                </c:pt>
                <c:pt idx="53788">
                  <c:v>1.7738299999999999E-2</c:v>
                </c:pt>
                <c:pt idx="53789">
                  <c:v>2.4256699999999999E-2</c:v>
                </c:pt>
                <c:pt idx="53790">
                  <c:v>1.57804E-2</c:v>
                </c:pt>
                <c:pt idx="53791">
                  <c:v>2.2039400000000001E-2</c:v>
                </c:pt>
                <c:pt idx="53792">
                  <c:v>3.1079300000000001E-2</c:v>
                </c:pt>
                <c:pt idx="53793">
                  <c:v>1.63879E-2</c:v>
                </c:pt>
                <c:pt idx="53794">
                  <c:v>1.53837E-2</c:v>
                </c:pt>
                <c:pt idx="53795">
                  <c:v>1.2178400000000001E-2</c:v>
                </c:pt>
                <c:pt idx="53796">
                  <c:v>2.46754E-2</c:v>
                </c:pt>
                <c:pt idx="53797">
                  <c:v>2.4328200000000001E-2</c:v>
                </c:pt>
                <c:pt idx="53798">
                  <c:v>3.2444000000000001E-2</c:v>
                </c:pt>
                <c:pt idx="53799">
                  <c:v>2.47421E-2</c:v>
                </c:pt>
                <c:pt idx="53800">
                  <c:v>2.2495299999999999E-2</c:v>
                </c:pt>
                <c:pt idx="53801">
                  <c:v>2.7956999999999999E-2</c:v>
                </c:pt>
                <c:pt idx="53802">
                  <c:v>2.7252200000000001E-2</c:v>
                </c:pt>
                <c:pt idx="53803">
                  <c:v>1.5898700000000002E-2</c:v>
                </c:pt>
                <c:pt idx="53804">
                  <c:v>2.2135700000000001E-2</c:v>
                </c:pt>
                <c:pt idx="53805">
                  <c:v>3.0296300000000002E-2</c:v>
                </c:pt>
                <c:pt idx="53806">
                  <c:v>2.2746099999999998E-2</c:v>
                </c:pt>
                <c:pt idx="53807">
                  <c:v>2.88267E-2</c:v>
                </c:pt>
                <c:pt idx="53808">
                  <c:v>2.2631600000000002E-2</c:v>
                </c:pt>
                <c:pt idx="53809">
                  <c:v>2.4911900000000001E-2</c:v>
                </c:pt>
                <c:pt idx="53810">
                  <c:v>2.4653399999999999E-2</c:v>
                </c:pt>
                <c:pt idx="53811">
                  <c:v>2.8269800000000001E-2</c:v>
                </c:pt>
                <c:pt idx="53812">
                  <c:v>1.3600299999999999E-2</c:v>
                </c:pt>
                <c:pt idx="53813">
                  <c:v>2.3565300000000001E-2</c:v>
                </c:pt>
                <c:pt idx="53814">
                  <c:v>1.5018500000000001E-2</c:v>
                </c:pt>
                <c:pt idx="53815">
                  <c:v>1.9953700000000001E-2</c:v>
                </c:pt>
                <c:pt idx="53816">
                  <c:v>1.5963600000000001E-2</c:v>
                </c:pt>
                <c:pt idx="53817">
                  <c:v>2.4033499999999999E-2</c:v>
                </c:pt>
                <c:pt idx="53818">
                  <c:v>8.8071799999999995E-3</c:v>
                </c:pt>
                <c:pt idx="53819">
                  <c:v>1.8070200000000002E-2</c:v>
                </c:pt>
                <c:pt idx="53820">
                  <c:v>6.7367599999999996E-3</c:v>
                </c:pt>
                <c:pt idx="53821">
                  <c:v>1.9496900000000001E-2</c:v>
                </c:pt>
                <c:pt idx="53822">
                  <c:v>2.10686E-2</c:v>
                </c:pt>
                <c:pt idx="53823">
                  <c:v>1.6430899999999998E-2</c:v>
                </c:pt>
                <c:pt idx="53824">
                  <c:v>1.87025E-2</c:v>
                </c:pt>
                <c:pt idx="53825">
                  <c:v>7.1725799999999996E-3</c:v>
                </c:pt>
                <c:pt idx="53826">
                  <c:v>9.94015E-3</c:v>
                </c:pt>
                <c:pt idx="53827">
                  <c:v>1.51567E-2</c:v>
                </c:pt>
                <c:pt idx="53828">
                  <c:v>1.90058E-2</c:v>
                </c:pt>
                <c:pt idx="53829">
                  <c:v>2.3164700000000002E-3</c:v>
                </c:pt>
                <c:pt idx="53830">
                  <c:v>1.83048E-2</c:v>
                </c:pt>
                <c:pt idx="53831">
                  <c:v>1.67942E-3</c:v>
                </c:pt>
                <c:pt idx="53832">
                  <c:v>1.46646E-2</c:v>
                </c:pt>
                <c:pt idx="53833">
                  <c:v>6.2465699999999999E-3</c:v>
                </c:pt>
                <c:pt idx="53834">
                  <c:v>2.01035E-2</c:v>
                </c:pt>
                <c:pt idx="53835">
                  <c:v>4.9524299999999999E-3</c:v>
                </c:pt>
                <c:pt idx="53836">
                  <c:v>9.9630399999999994E-3</c:v>
                </c:pt>
                <c:pt idx="53837">
                  <c:v>7.2984699999999996E-3</c:v>
                </c:pt>
                <c:pt idx="53838">
                  <c:v>9.6826599999999992E-3</c:v>
                </c:pt>
                <c:pt idx="53839">
                  <c:v>1.8794100000000001E-2</c:v>
                </c:pt>
                <c:pt idx="53840">
                  <c:v>-1.6946800000000001E-3</c:v>
                </c:pt>
                <c:pt idx="53841">
                  <c:v>5.72968E-3</c:v>
                </c:pt>
                <c:pt idx="53842">
                  <c:v>-1.6581499999999999E-2</c:v>
                </c:pt>
                <c:pt idx="53843">
                  <c:v>-6.3123700000000003E-3</c:v>
                </c:pt>
                <c:pt idx="53844">
                  <c:v>1.01061E-2</c:v>
                </c:pt>
                <c:pt idx="53845">
                  <c:v>4.6873100000000001E-3</c:v>
                </c:pt>
                <c:pt idx="53846">
                  <c:v>1.03321E-2</c:v>
                </c:pt>
                <c:pt idx="53847">
                  <c:v>9.5367400000000001E-3</c:v>
                </c:pt>
                <c:pt idx="53848">
                  <c:v>-1.5525799999999999E-2</c:v>
                </c:pt>
                <c:pt idx="53849">
                  <c:v>1.9939399999999999E-2</c:v>
                </c:pt>
                <c:pt idx="53850">
                  <c:v>3.3283200000000001E-3</c:v>
                </c:pt>
                <c:pt idx="53851">
                  <c:v>1.2931799999999999E-3</c:v>
                </c:pt>
                <c:pt idx="53852">
                  <c:v>8.2731200000000001E-3</c:v>
                </c:pt>
                <c:pt idx="53853">
                  <c:v>2.0948399999999999E-2</c:v>
                </c:pt>
                <c:pt idx="53854">
                  <c:v>8.3875700000000004E-3</c:v>
                </c:pt>
                <c:pt idx="53855">
                  <c:v>4.6577500000000004E-3</c:v>
                </c:pt>
                <c:pt idx="53856">
                  <c:v>2.4250000000000001E-2</c:v>
                </c:pt>
                <c:pt idx="53857">
                  <c:v>4.4384000000000003E-3</c:v>
                </c:pt>
                <c:pt idx="53858">
                  <c:v>1.94206E-2</c:v>
                </c:pt>
                <c:pt idx="53859">
                  <c:v>8.7566399999999996E-3</c:v>
                </c:pt>
                <c:pt idx="53860">
                  <c:v>1.4812499999999999E-2</c:v>
                </c:pt>
                <c:pt idx="53861">
                  <c:v>1.4806700000000001E-2</c:v>
                </c:pt>
                <c:pt idx="53862">
                  <c:v>5.2823999999999996E-3</c:v>
                </c:pt>
                <c:pt idx="53863">
                  <c:v>9.2191700000000005E-3</c:v>
                </c:pt>
                <c:pt idx="53864">
                  <c:v>1.7888999999999999E-2</c:v>
                </c:pt>
                <c:pt idx="53865">
                  <c:v>1.5835800000000001E-2</c:v>
                </c:pt>
                <c:pt idx="53866">
                  <c:v>2.1363300000000002E-2</c:v>
                </c:pt>
                <c:pt idx="53867">
                  <c:v>2.4155599999999999E-2</c:v>
                </c:pt>
                <c:pt idx="53868">
                  <c:v>1.13125E-2</c:v>
                </c:pt>
                <c:pt idx="53869">
                  <c:v>5.0468400000000004E-3</c:v>
                </c:pt>
                <c:pt idx="53870">
                  <c:v>5.8536500000000002E-3</c:v>
                </c:pt>
                <c:pt idx="53871">
                  <c:v>3.5804700000000002E-2</c:v>
                </c:pt>
                <c:pt idx="53872">
                  <c:v>1.42183E-2</c:v>
                </c:pt>
                <c:pt idx="53873">
                  <c:v>3.54557E-2</c:v>
                </c:pt>
                <c:pt idx="53874">
                  <c:v>1.09243E-2</c:v>
                </c:pt>
                <c:pt idx="53875">
                  <c:v>2.9030799999999999E-2</c:v>
                </c:pt>
                <c:pt idx="53876">
                  <c:v>1.6848599999999998E-2</c:v>
                </c:pt>
                <c:pt idx="53877">
                  <c:v>2.0120599999999999E-2</c:v>
                </c:pt>
                <c:pt idx="53878">
                  <c:v>8.3580000000000008E-3</c:v>
                </c:pt>
                <c:pt idx="53879">
                  <c:v>7.2002400000000001E-3</c:v>
                </c:pt>
                <c:pt idx="53880">
                  <c:v>2.48957E-2</c:v>
                </c:pt>
                <c:pt idx="53881">
                  <c:v>1.2753499999999999E-2</c:v>
                </c:pt>
                <c:pt idx="53882">
                  <c:v>2.0302799999999999E-2</c:v>
                </c:pt>
                <c:pt idx="53883">
                  <c:v>2.95429E-2</c:v>
                </c:pt>
                <c:pt idx="53884">
                  <c:v>1.5529599999999999E-2</c:v>
                </c:pt>
                <c:pt idx="53885">
                  <c:v>1.50194E-2</c:v>
                </c:pt>
                <c:pt idx="53886">
                  <c:v>1.70527E-2</c:v>
                </c:pt>
                <c:pt idx="53887">
                  <c:v>2.72179E-3</c:v>
                </c:pt>
                <c:pt idx="53888">
                  <c:v>1.7336799999999999E-2</c:v>
                </c:pt>
                <c:pt idx="53889">
                  <c:v>2.37083E-3</c:v>
                </c:pt>
                <c:pt idx="53890">
                  <c:v>1.73578E-2</c:v>
                </c:pt>
                <c:pt idx="53891">
                  <c:v>-2.4051699999999999E-3</c:v>
                </c:pt>
                <c:pt idx="53892">
                  <c:v>2.3218200000000001E-2</c:v>
                </c:pt>
                <c:pt idx="53893">
                  <c:v>1.7099400000000001E-3</c:v>
                </c:pt>
                <c:pt idx="53894">
                  <c:v>1.0441799999999999E-2</c:v>
                </c:pt>
                <c:pt idx="53895">
                  <c:v>1.40848E-2</c:v>
                </c:pt>
                <c:pt idx="53896">
                  <c:v>1.0232E-2</c:v>
                </c:pt>
                <c:pt idx="53897">
                  <c:v>1.3091999999999999E-2</c:v>
                </c:pt>
                <c:pt idx="53898">
                  <c:v>7.4481999999999999E-4</c:v>
                </c:pt>
                <c:pt idx="53899">
                  <c:v>3.2011999999999999E-2</c:v>
                </c:pt>
                <c:pt idx="53900">
                  <c:v>7.5388E-3</c:v>
                </c:pt>
                <c:pt idx="53901">
                  <c:v>1.35307E-2</c:v>
                </c:pt>
                <c:pt idx="53902">
                  <c:v>-7.0381199999999995E-4</c:v>
                </c:pt>
                <c:pt idx="53903">
                  <c:v>1.92547E-2</c:v>
                </c:pt>
                <c:pt idx="53904">
                  <c:v>2.61879E-2</c:v>
                </c:pt>
                <c:pt idx="53905">
                  <c:v>3.3924099999999999E-2</c:v>
                </c:pt>
                <c:pt idx="53906">
                  <c:v>1.98383E-2</c:v>
                </c:pt>
                <c:pt idx="53907">
                  <c:v>3.1979599999999997E-2</c:v>
                </c:pt>
                <c:pt idx="53908">
                  <c:v>2.3857099999999999E-2</c:v>
                </c:pt>
                <c:pt idx="53909">
                  <c:v>3.6467600000000003E-2</c:v>
                </c:pt>
                <c:pt idx="53910">
                  <c:v>1.2501699999999999E-2</c:v>
                </c:pt>
                <c:pt idx="53911">
                  <c:v>2.4956699999999998E-2</c:v>
                </c:pt>
                <c:pt idx="53912">
                  <c:v>2.6172600000000001E-2</c:v>
                </c:pt>
                <c:pt idx="53913">
                  <c:v>2.3338299999999999E-2</c:v>
                </c:pt>
                <c:pt idx="53914">
                  <c:v>1.8928500000000001E-2</c:v>
                </c:pt>
                <c:pt idx="53915">
                  <c:v>1.89648E-2</c:v>
                </c:pt>
                <c:pt idx="53916">
                  <c:v>1.4330900000000001E-2</c:v>
                </c:pt>
                <c:pt idx="53917">
                  <c:v>3.1792599999999997E-2</c:v>
                </c:pt>
                <c:pt idx="53918">
                  <c:v>8.6126299999999996E-3</c:v>
                </c:pt>
                <c:pt idx="53919">
                  <c:v>8.8214899999999995E-3</c:v>
                </c:pt>
                <c:pt idx="53920">
                  <c:v>2.02179E-2</c:v>
                </c:pt>
                <c:pt idx="53921">
                  <c:v>2.1847700000000001E-2</c:v>
                </c:pt>
                <c:pt idx="53922">
                  <c:v>1.62477E-2</c:v>
                </c:pt>
                <c:pt idx="53923">
                  <c:v>1.91746E-2</c:v>
                </c:pt>
                <c:pt idx="53924">
                  <c:v>1.4143899999999999E-2</c:v>
                </c:pt>
                <c:pt idx="53925">
                  <c:v>2.6816400000000001E-2</c:v>
                </c:pt>
                <c:pt idx="53926">
                  <c:v>2.7873999999999999E-2</c:v>
                </c:pt>
                <c:pt idx="53927">
                  <c:v>1.6429900000000001E-2</c:v>
                </c:pt>
                <c:pt idx="53928">
                  <c:v>1.3837800000000001E-2</c:v>
                </c:pt>
                <c:pt idx="53929">
                  <c:v>1.1062600000000001E-2</c:v>
                </c:pt>
                <c:pt idx="53930">
                  <c:v>2.2941599999999999E-2</c:v>
                </c:pt>
                <c:pt idx="53931">
                  <c:v>-2.4070699999999999E-3</c:v>
                </c:pt>
                <c:pt idx="53932">
                  <c:v>1.3032E-2</c:v>
                </c:pt>
                <c:pt idx="53933">
                  <c:v>-4.6825399999999998E-4</c:v>
                </c:pt>
                <c:pt idx="53934">
                  <c:v>9.6015900000000001E-3</c:v>
                </c:pt>
                <c:pt idx="53935">
                  <c:v>4.4317200000000001E-3</c:v>
                </c:pt>
                <c:pt idx="53936">
                  <c:v>2.7942700000000002E-3</c:v>
                </c:pt>
                <c:pt idx="53937">
                  <c:v>7.2908399999999998E-3</c:v>
                </c:pt>
                <c:pt idx="53938">
                  <c:v>1.1860799999999999E-2</c:v>
                </c:pt>
                <c:pt idx="53939">
                  <c:v>-4.6768199999999999E-3</c:v>
                </c:pt>
                <c:pt idx="53940">
                  <c:v>4.2839100000000001E-3</c:v>
                </c:pt>
                <c:pt idx="53941">
                  <c:v>1.5335100000000001E-3</c:v>
                </c:pt>
                <c:pt idx="53942">
                  <c:v>6.2494300000000003E-3</c:v>
                </c:pt>
                <c:pt idx="53943">
                  <c:v>1.6416500000000001E-2</c:v>
                </c:pt>
                <c:pt idx="53944">
                  <c:v>9.0875599999999997E-3</c:v>
                </c:pt>
                <c:pt idx="53945">
                  <c:v>3.6621100000000001E-3</c:v>
                </c:pt>
                <c:pt idx="53946">
                  <c:v>-1.31664E-2</c:v>
                </c:pt>
                <c:pt idx="53947">
                  <c:v>1.10235E-2</c:v>
                </c:pt>
                <c:pt idx="53948">
                  <c:v>2.1201100000000001E-2</c:v>
                </c:pt>
                <c:pt idx="53949">
                  <c:v>7.6017400000000001E-3</c:v>
                </c:pt>
                <c:pt idx="53950">
                  <c:v>5.2080199999999998E-3</c:v>
                </c:pt>
                <c:pt idx="53951">
                  <c:v>-3.2234199999999998E-4</c:v>
                </c:pt>
                <c:pt idx="53952">
                  <c:v>1.6542399999999999E-2</c:v>
                </c:pt>
                <c:pt idx="53953">
                  <c:v>5.22041E-3</c:v>
                </c:pt>
                <c:pt idx="53954">
                  <c:v>3.1566599999999999E-3</c:v>
                </c:pt>
                <c:pt idx="53955">
                  <c:v>-8.6517299999999998E-3</c:v>
                </c:pt>
                <c:pt idx="53956">
                  <c:v>1.85108E-3</c:v>
                </c:pt>
                <c:pt idx="53957">
                  <c:v>1.21279E-2</c:v>
                </c:pt>
                <c:pt idx="53958">
                  <c:v>4.3744999999999999E-3</c:v>
                </c:pt>
                <c:pt idx="53959">
                  <c:v>2.13356E-2</c:v>
                </c:pt>
                <c:pt idx="53960">
                  <c:v>4.3468500000000002E-3</c:v>
                </c:pt>
                <c:pt idx="53961">
                  <c:v>2.0322799999999999E-2</c:v>
                </c:pt>
                <c:pt idx="53962">
                  <c:v>-5.0993000000000002E-3</c:v>
                </c:pt>
                <c:pt idx="53963">
                  <c:v>2.0177799999999999E-2</c:v>
                </c:pt>
                <c:pt idx="53964">
                  <c:v>8.4447900000000006E-3</c:v>
                </c:pt>
                <c:pt idx="53965">
                  <c:v>2.2649800000000001E-2</c:v>
                </c:pt>
                <c:pt idx="53966">
                  <c:v>3.4380000000000001E-3</c:v>
                </c:pt>
                <c:pt idx="53967">
                  <c:v>4.7655099999999997E-3</c:v>
                </c:pt>
                <c:pt idx="53968">
                  <c:v>2.34118E-2</c:v>
                </c:pt>
                <c:pt idx="53969">
                  <c:v>1.9721999999999999E-3</c:v>
                </c:pt>
                <c:pt idx="53970">
                  <c:v>9.8180799999999999E-3</c:v>
                </c:pt>
                <c:pt idx="53971">
                  <c:v>7.3451999999999996E-3</c:v>
                </c:pt>
                <c:pt idx="53972">
                  <c:v>2.0159699999999999E-2</c:v>
                </c:pt>
                <c:pt idx="53973">
                  <c:v>2.1700899999999999E-2</c:v>
                </c:pt>
                <c:pt idx="53974">
                  <c:v>4.2858100000000001E-3</c:v>
                </c:pt>
                <c:pt idx="53975">
                  <c:v>1.06888E-2</c:v>
                </c:pt>
                <c:pt idx="53976">
                  <c:v>1.5524899999999999E-2</c:v>
                </c:pt>
                <c:pt idx="53977">
                  <c:v>2.3207700000000001E-2</c:v>
                </c:pt>
                <c:pt idx="53978">
                  <c:v>7.7829400000000003E-3</c:v>
                </c:pt>
                <c:pt idx="53979">
                  <c:v>1.7409299999999999E-2</c:v>
                </c:pt>
                <c:pt idx="53980">
                  <c:v>1.5794800000000001E-2</c:v>
                </c:pt>
                <c:pt idx="53981">
                  <c:v>1.1776E-2</c:v>
                </c:pt>
                <c:pt idx="53982">
                  <c:v>1.4889700000000001E-2</c:v>
                </c:pt>
                <c:pt idx="53983">
                  <c:v>1.8495600000000001E-2</c:v>
                </c:pt>
                <c:pt idx="53984">
                  <c:v>2.37045E-2</c:v>
                </c:pt>
                <c:pt idx="53985">
                  <c:v>1.00155E-2</c:v>
                </c:pt>
                <c:pt idx="53986">
                  <c:v>3.092E-2</c:v>
                </c:pt>
                <c:pt idx="53987">
                  <c:v>2.5870299999999999E-2</c:v>
                </c:pt>
                <c:pt idx="53988">
                  <c:v>3.4730900000000002E-2</c:v>
                </c:pt>
                <c:pt idx="53989">
                  <c:v>1.24578E-2</c:v>
                </c:pt>
                <c:pt idx="53990">
                  <c:v>1.86605E-2</c:v>
                </c:pt>
                <c:pt idx="53991">
                  <c:v>3.2694800000000003E-2</c:v>
                </c:pt>
                <c:pt idx="53992">
                  <c:v>3.1838400000000003E-2</c:v>
                </c:pt>
                <c:pt idx="53993">
                  <c:v>3.2572700000000003E-2</c:v>
                </c:pt>
                <c:pt idx="53994">
                  <c:v>1.72234E-2</c:v>
                </c:pt>
                <c:pt idx="53995">
                  <c:v>2.75059E-2</c:v>
                </c:pt>
                <c:pt idx="53996">
                  <c:v>1.8362E-2</c:v>
                </c:pt>
                <c:pt idx="53997">
                  <c:v>2.05469E-2</c:v>
                </c:pt>
                <c:pt idx="53998">
                  <c:v>2.0707099999999999E-2</c:v>
                </c:pt>
                <c:pt idx="53999">
                  <c:v>1.8837900000000001E-2</c:v>
                </c:pt>
                <c:pt idx="54000">
                  <c:v>1.9723899999999999E-2</c:v>
                </c:pt>
                <c:pt idx="54001">
                  <c:v>1.39332E-2</c:v>
                </c:pt>
                <c:pt idx="54002">
                  <c:v>2.4925200000000002E-2</c:v>
                </c:pt>
                <c:pt idx="54003">
                  <c:v>9.4623599999999995E-3</c:v>
                </c:pt>
                <c:pt idx="54004">
                  <c:v>1.8727299999999999E-2</c:v>
                </c:pt>
                <c:pt idx="54005">
                  <c:v>1.06392E-2</c:v>
                </c:pt>
                <c:pt idx="54006">
                  <c:v>1.92289E-2</c:v>
                </c:pt>
                <c:pt idx="54007">
                  <c:v>8.1749000000000006E-3</c:v>
                </c:pt>
                <c:pt idx="54008">
                  <c:v>1.47362E-2</c:v>
                </c:pt>
                <c:pt idx="54009">
                  <c:v>1.0686899999999999E-2</c:v>
                </c:pt>
                <c:pt idx="54010">
                  <c:v>1.2995700000000001E-2</c:v>
                </c:pt>
                <c:pt idx="54011">
                  <c:v>1.0114700000000001E-2</c:v>
                </c:pt>
                <c:pt idx="54012">
                  <c:v>8.8710799999999999E-3</c:v>
                </c:pt>
                <c:pt idx="54013">
                  <c:v>2.4406400000000002E-2</c:v>
                </c:pt>
                <c:pt idx="54014">
                  <c:v>1.67904E-2</c:v>
                </c:pt>
                <c:pt idx="54015">
                  <c:v>1.52102E-2</c:v>
                </c:pt>
                <c:pt idx="54016" formatCode="0.00E+00">
                  <c:v>2.2186299999999999E-2</c:v>
                </c:pt>
                <c:pt idx="54017">
                  <c:v>2.2319800000000001E-2</c:v>
                </c:pt>
                <c:pt idx="54018">
                  <c:v>3.7191399999999999E-2</c:v>
                </c:pt>
                <c:pt idx="54019">
                  <c:v>1.35832E-2</c:v>
                </c:pt>
                <c:pt idx="54020">
                  <c:v>1.6393700000000001E-2</c:v>
                </c:pt>
                <c:pt idx="54021">
                  <c:v>2.7236E-2</c:v>
                </c:pt>
                <c:pt idx="54022">
                  <c:v>2.8199200000000001E-2</c:v>
                </c:pt>
                <c:pt idx="54023">
                  <c:v>1.25446E-2</c:v>
                </c:pt>
                <c:pt idx="54024">
                  <c:v>1.5636400000000002E-2</c:v>
                </c:pt>
                <c:pt idx="54025">
                  <c:v>1.48602E-2</c:v>
                </c:pt>
                <c:pt idx="54026">
                  <c:v>2.6136400000000001E-2</c:v>
                </c:pt>
                <c:pt idx="54027">
                  <c:v>3.1272899999999999E-2</c:v>
                </c:pt>
                <c:pt idx="54028">
                  <c:v>1.90315E-2</c:v>
                </c:pt>
                <c:pt idx="54029">
                  <c:v>3.1267200000000002E-2</c:v>
                </c:pt>
                <c:pt idx="54030">
                  <c:v>2.0699499999999999E-2</c:v>
                </c:pt>
                <c:pt idx="54031">
                  <c:v>3.6716499999999999E-2</c:v>
                </c:pt>
                <c:pt idx="54032">
                  <c:v>1.10826E-2</c:v>
                </c:pt>
                <c:pt idx="54033">
                  <c:v>3.7960099999999997E-2</c:v>
                </c:pt>
                <c:pt idx="54034">
                  <c:v>2.9520000000000001E-2</c:v>
                </c:pt>
                <c:pt idx="54035">
                  <c:v>3.6339799999999998E-2</c:v>
                </c:pt>
                <c:pt idx="54036">
                  <c:v>2.1069500000000001E-2</c:v>
                </c:pt>
                <c:pt idx="54037">
                  <c:v>2.6722900000000001E-2</c:v>
                </c:pt>
                <c:pt idx="54038">
                  <c:v>4.2893399999999998E-2</c:v>
                </c:pt>
                <c:pt idx="54039">
                  <c:v>3.3004800000000001E-2</c:v>
                </c:pt>
                <c:pt idx="54040">
                  <c:v>3.7997200000000002E-2</c:v>
                </c:pt>
                <c:pt idx="54041">
                  <c:v>2.4173699999999999E-2</c:v>
                </c:pt>
                <c:pt idx="54042">
                  <c:v>3.5247800000000003E-2</c:v>
                </c:pt>
                <c:pt idx="54043">
                  <c:v>3.0049300000000001E-2</c:v>
                </c:pt>
                <c:pt idx="54044">
                  <c:v>3.5683600000000003E-2</c:v>
                </c:pt>
                <c:pt idx="54045">
                  <c:v>8.6793900000000004E-3</c:v>
                </c:pt>
                <c:pt idx="54046">
                  <c:v>4.1866300000000002E-2</c:v>
                </c:pt>
                <c:pt idx="54047">
                  <c:v>1.7830800000000001E-2</c:v>
                </c:pt>
                <c:pt idx="54048">
                  <c:v>3.96566E-2</c:v>
                </c:pt>
                <c:pt idx="54049">
                  <c:v>1.11065E-2</c:v>
                </c:pt>
                <c:pt idx="54050">
                  <c:v>7.2622299999999997E-3</c:v>
                </c:pt>
                <c:pt idx="54051">
                  <c:v>2.4140399999999999E-2</c:v>
                </c:pt>
                <c:pt idx="54052">
                  <c:v>2.5416399999999999E-2</c:v>
                </c:pt>
                <c:pt idx="54053">
                  <c:v>2.5765400000000001E-2</c:v>
                </c:pt>
                <c:pt idx="54054">
                  <c:v>1.02034E-2</c:v>
                </c:pt>
                <c:pt idx="54055">
                  <c:v>1.3855900000000001E-2</c:v>
                </c:pt>
                <c:pt idx="54056">
                  <c:v>2.2678400000000001E-2</c:v>
                </c:pt>
                <c:pt idx="54057">
                  <c:v>1.40514E-2</c:v>
                </c:pt>
                <c:pt idx="54058">
                  <c:v>9.19151E-3</c:v>
                </c:pt>
                <c:pt idx="54059">
                  <c:v>2.6143099999999999E-2</c:v>
                </c:pt>
                <c:pt idx="54060">
                  <c:v>3.2056800000000003E-2</c:v>
                </c:pt>
                <c:pt idx="54061">
                  <c:v>9.0036400000000003E-3</c:v>
                </c:pt>
                <c:pt idx="54062">
                  <c:v>1.8225700000000001E-2</c:v>
                </c:pt>
                <c:pt idx="54063">
                  <c:v>1.8856999999999999E-2</c:v>
                </c:pt>
                <c:pt idx="54064">
                  <c:v>2.0842599999999999E-2</c:v>
                </c:pt>
                <c:pt idx="54065">
                  <c:v>4.5638100000000001E-2</c:v>
                </c:pt>
                <c:pt idx="54066">
                  <c:v>8.2511900000000003E-3</c:v>
                </c:pt>
                <c:pt idx="54067">
                  <c:v>1.6753199999999999E-2</c:v>
                </c:pt>
                <c:pt idx="54068">
                  <c:v>7.4930200000000004E-3</c:v>
                </c:pt>
                <c:pt idx="54069">
                  <c:v>3.6253899999999999E-2</c:v>
                </c:pt>
                <c:pt idx="54070">
                  <c:v>1.19276E-2</c:v>
                </c:pt>
                <c:pt idx="54071">
                  <c:v>1.4049499999999999E-2</c:v>
                </c:pt>
                <c:pt idx="54072">
                  <c:v>1.3476399999999999E-2</c:v>
                </c:pt>
                <c:pt idx="54073">
                  <c:v>3.9724299999999997E-2</c:v>
                </c:pt>
                <c:pt idx="54074">
                  <c:v>7.4310299999999999E-3</c:v>
                </c:pt>
                <c:pt idx="54075">
                  <c:v>2.0062400000000001E-2</c:v>
                </c:pt>
                <c:pt idx="54076">
                  <c:v>7.1134600000000003E-3</c:v>
                </c:pt>
                <c:pt idx="54077">
                  <c:v>1.9590400000000001E-2</c:v>
                </c:pt>
                <c:pt idx="54078">
                  <c:v>2.9932E-2</c:v>
                </c:pt>
                <c:pt idx="54079">
                  <c:v>1.7346400000000001E-2</c:v>
                </c:pt>
                <c:pt idx="54080">
                  <c:v>3.4923599999999999E-2</c:v>
                </c:pt>
                <c:pt idx="54081">
                  <c:v>-1.2912799999999999E-3</c:v>
                </c:pt>
                <c:pt idx="54082">
                  <c:v>3.1305300000000001E-2</c:v>
                </c:pt>
                <c:pt idx="54083">
                  <c:v>1.1854200000000001E-2</c:v>
                </c:pt>
                <c:pt idx="54084">
                  <c:v>2.0452499999999998E-2</c:v>
                </c:pt>
                <c:pt idx="54085">
                  <c:v>4.1217800000000002E-3</c:v>
                </c:pt>
                <c:pt idx="54086">
                  <c:v>2.2645999999999999E-2</c:v>
                </c:pt>
                <c:pt idx="54087">
                  <c:v>2.5890400000000001E-2</c:v>
                </c:pt>
                <c:pt idx="54088">
                  <c:v>9.3851100000000003E-3</c:v>
                </c:pt>
                <c:pt idx="54089">
                  <c:v>4.7788600000000002E-3</c:v>
                </c:pt>
                <c:pt idx="54090">
                  <c:v>1.39341E-2</c:v>
                </c:pt>
                <c:pt idx="54091">
                  <c:v>2.5769199999999999E-2</c:v>
                </c:pt>
                <c:pt idx="54092">
                  <c:v>1.10703E-2</c:v>
                </c:pt>
                <c:pt idx="54093">
                  <c:v>1.07765E-2</c:v>
                </c:pt>
                <c:pt idx="54094">
                  <c:v>2.5043499999999998E-3</c:v>
                </c:pt>
                <c:pt idx="54095">
                  <c:v>1.84765E-2</c:v>
                </c:pt>
                <c:pt idx="54096">
                  <c:v>-5.1212300000000001E-3</c:v>
                </c:pt>
                <c:pt idx="54097">
                  <c:v>-1.8463100000000001E-3</c:v>
                </c:pt>
                <c:pt idx="54098">
                  <c:v>-7.1124999999999999E-3</c:v>
                </c:pt>
                <c:pt idx="54099">
                  <c:v>2.4559999999999998E-2</c:v>
                </c:pt>
                <c:pt idx="54100">
                  <c:v>6.7424800000000001E-4</c:v>
                </c:pt>
                <c:pt idx="54101">
                  <c:v>8.9149499999999996E-3</c:v>
                </c:pt>
                <c:pt idx="54102">
                  <c:v>-1.5486700000000001E-2</c:v>
                </c:pt>
                <c:pt idx="54103">
                  <c:v>8.4571799999999999E-3</c:v>
                </c:pt>
                <c:pt idx="54104">
                  <c:v>7.0896099999999997E-3</c:v>
                </c:pt>
                <c:pt idx="54105">
                  <c:v>-1.2321500000000001E-2</c:v>
                </c:pt>
                <c:pt idx="54106">
                  <c:v>-2.2802399999999998E-3</c:v>
                </c:pt>
                <c:pt idx="54107">
                  <c:v>8.5697199999999994E-3</c:v>
                </c:pt>
                <c:pt idx="54108">
                  <c:v>-2.4986300000000002E-4</c:v>
                </c:pt>
                <c:pt idx="54109">
                  <c:v>-1.5344600000000001E-3</c:v>
                </c:pt>
                <c:pt idx="54110">
                  <c:v>-1.1396399999999999E-3</c:v>
                </c:pt>
                <c:pt idx="54111">
                  <c:v>1.1536599999999999E-2</c:v>
                </c:pt>
                <c:pt idx="54112">
                  <c:v>1.42326E-2</c:v>
                </c:pt>
                <c:pt idx="54113">
                  <c:v>-9.1934200000000008E-3</c:v>
                </c:pt>
                <c:pt idx="54114">
                  <c:v>-8.9483300000000009E-3</c:v>
                </c:pt>
                <c:pt idx="54115">
                  <c:v>-1.1557599999999999E-2</c:v>
                </c:pt>
                <c:pt idx="54116">
                  <c:v>8.7251700000000008E-3</c:v>
                </c:pt>
                <c:pt idx="54117">
                  <c:v>1.5205400000000001E-2</c:v>
                </c:pt>
                <c:pt idx="54118">
                  <c:v>1.5927299999999998E-2</c:v>
                </c:pt>
                <c:pt idx="54119">
                  <c:v>8.7642700000000004E-4</c:v>
                </c:pt>
                <c:pt idx="54120">
                  <c:v>3.0031200000000002E-3</c:v>
                </c:pt>
                <c:pt idx="54121">
                  <c:v>5.65243E-3</c:v>
                </c:pt>
                <c:pt idx="54122">
                  <c:v>1.2793499999999999E-2</c:v>
                </c:pt>
                <c:pt idx="54123">
                  <c:v>3.4399000000000001E-3</c:v>
                </c:pt>
                <c:pt idx="54124">
                  <c:v>1.08786E-2</c:v>
                </c:pt>
                <c:pt idx="54125">
                  <c:v>7.6332099999999996E-3</c:v>
                </c:pt>
                <c:pt idx="54126">
                  <c:v>1.42431E-2</c:v>
                </c:pt>
                <c:pt idx="54127">
                  <c:v>-1.27621E-2</c:v>
                </c:pt>
                <c:pt idx="54128">
                  <c:v>6.7472499999999998E-3</c:v>
                </c:pt>
                <c:pt idx="54129">
                  <c:v>1.02224E-2</c:v>
                </c:pt>
                <c:pt idx="54130">
                  <c:v>1.6824700000000001E-2</c:v>
                </c:pt>
                <c:pt idx="54131">
                  <c:v>-4.9877200000000002E-3</c:v>
                </c:pt>
                <c:pt idx="54132">
                  <c:v>-1.0406500000000001E-2</c:v>
                </c:pt>
                <c:pt idx="54133">
                  <c:v>-1.72901E-3</c:v>
                </c:pt>
                <c:pt idx="54134">
                  <c:v>9.2811600000000001E-3</c:v>
                </c:pt>
                <c:pt idx="54135">
                  <c:v>3.4160599999999998E-3</c:v>
                </c:pt>
                <c:pt idx="54136">
                  <c:v>-4.0330899999999996E-3</c:v>
                </c:pt>
                <c:pt idx="54137">
                  <c:v>6.0758599999999998E-3</c:v>
                </c:pt>
                <c:pt idx="54138">
                  <c:v>8.6031000000000007E-3</c:v>
                </c:pt>
                <c:pt idx="54139">
                  <c:v>6.3448000000000003E-3</c:v>
                </c:pt>
                <c:pt idx="54140">
                  <c:v>-9.0169900000000008E-3</c:v>
                </c:pt>
                <c:pt idx="54141">
                  <c:v>-1.28431E-2</c:v>
                </c:pt>
                <c:pt idx="54142">
                  <c:v>-2.8934500000000001E-3</c:v>
                </c:pt>
                <c:pt idx="54143">
                  <c:v>7.0238100000000001E-3</c:v>
                </c:pt>
                <c:pt idx="54144">
                  <c:v>-1.97821E-2</c:v>
                </c:pt>
                <c:pt idx="54145">
                  <c:v>-1.085E-2</c:v>
                </c:pt>
                <c:pt idx="54146">
                  <c:v>-2.7561199999999999E-3</c:v>
                </c:pt>
                <c:pt idx="54147">
                  <c:v>7.1096400000000004E-3</c:v>
                </c:pt>
                <c:pt idx="54148">
                  <c:v>-1.68238E-2</c:v>
                </c:pt>
                <c:pt idx="54149">
                  <c:v>-3.57151E-3</c:v>
                </c:pt>
                <c:pt idx="54150">
                  <c:v>-1.3322799999999999E-3</c:v>
                </c:pt>
                <c:pt idx="54151">
                  <c:v>5.2757300000000002E-3</c:v>
                </c:pt>
                <c:pt idx="54152">
                  <c:v>-1.2531300000000001E-3</c:v>
                </c:pt>
                <c:pt idx="54153">
                  <c:v>-1.78747E-2</c:v>
                </c:pt>
                <c:pt idx="54154">
                  <c:v>1.56069E-2</c:v>
                </c:pt>
                <c:pt idx="54155">
                  <c:v>-4.5957599999999999E-3</c:v>
                </c:pt>
                <c:pt idx="54156">
                  <c:v>1.2368199999999999E-2</c:v>
                </c:pt>
                <c:pt idx="54157">
                  <c:v>-6.8216300000000004E-3</c:v>
                </c:pt>
                <c:pt idx="54158">
                  <c:v>-2.01607E-3</c:v>
                </c:pt>
                <c:pt idx="54159">
                  <c:v>-6.3362100000000001E-3</c:v>
                </c:pt>
                <c:pt idx="54160">
                  <c:v>1.9372E-2</c:v>
                </c:pt>
                <c:pt idx="54161">
                  <c:v>3.0593899999999999E-3</c:v>
                </c:pt>
                <c:pt idx="54162">
                  <c:v>-6.9007900000000004E-3</c:v>
                </c:pt>
                <c:pt idx="54163">
                  <c:v>-7.7724499999999998E-4</c:v>
                </c:pt>
                <c:pt idx="54164">
                  <c:v>7.1620900000000003E-3</c:v>
                </c:pt>
                <c:pt idx="54165">
                  <c:v>-1.9226099999999999E-3</c:v>
                </c:pt>
                <c:pt idx="54166">
                  <c:v>2.9363599999999998E-3</c:v>
                </c:pt>
                <c:pt idx="54167">
                  <c:v>1.2661E-2</c:v>
                </c:pt>
                <c:pt idx="54168">
                  <c:v>-1.08719E-4</c:v>
                </c:pt>
                <c:pt idx="54169">
                  <c:v>6.9694500000000003E-3</c:v>
                </c:pt>
                <c:pt idx="54170">
                  <c:v>-1.22919E-2</c:v>
                </c:pt>
                <c:pt idx="54171">
                  <c:v>-6.2656400000000003E-3</c:v>
                </c:pt>
                <c:pt idx="54172">
                  <c:v>-3.1280499999999998E-4</c:v>
                </c:pt>
                <c:pt idx="54173">
                  <c:v>1.00412E-2</c:v>
                </c:pt>
                <c:pt idx="54174">
                  <c:v>-1.04685E-2</c:v>
                </c:pt>
                <c:pt idx="54175">
                  <c:v>-3.0059800000000001E-3</c:v>
                </c:pt>
                <c:pt idx="54176">
                  <c:v>-2.5873200000000002E-3</c:v>
                </c:pt>
                <c:pt idx="54177">
                  <c:v>-5.5503799999999999E-4</c:v>
                </c:pt>
                <c:pt idx="54178">
                  <c:v>5.6171399999999996E-3</c:v>
                </c:pt>
                <c:pt idx="54179">
                  <c:v>5.0201400000000002E-3</c:v>
                </c:pt>
                <c:pt idx="54180">
                  <c:v>8.4876999999999999E-4</c:v>
                </c:pt>
                <c:pt idx="54181">
                  <c:v>-1.99318E-4</c:v>
                </c:pt>
                <c:pt idx="54182">
                  <c:v>3.1967200000000001E-3</c:v>
                </c:pt>
                <c:pt idx="54183">
                  <c:v>-7.4691799999999997E-3</c:v>
                </c:pt>
                <c:pt idx="54184">
                  <c:v>2.4757400000000001E-3</c:v>
                </c:pt>
                <c:pt idx="54185">
                  <c:v>-1.2769700000000001E-3</c:v>
                </c:pt>
                <c:pt idx="54186">
                  <c:v>5.7735399999999997E-3</c:v>
                </c:pt>
                <c:pt idx="54187">
                  <c:v>-1.17102E-2</c:v>
                </c:pt>
                <c:pt idx="54188">
                  <c:v>6.6318499999999999E-3</c:v>
                </c:pt>
                <c:pt idx="54189">
                  <c:v>-4.0883999999999998E-3</c:v>
                </c:pt>
                <c:pt idx="54190">
                  <c:v>9.0904200000000001E-3</c:v>
                </c:pt>
                <c:pt idx="54191">
                  <c:v>-9.1972400000000006E-3</c:v>
                </c:pt>
                <c:pt idx="54192">
                  <c:v>1.18876E-2</c:v>
                </c:pt>
                <c:pt idx="54193">
                  <c:v>-2.3450900000000002E-3</c:v>
                </c:pt>
                <c:pt idx="54194">
                  <c:v>-2.7647000000000001E-3</c:v>
                </c:pt>
                <c:pt idx="54195">
                  <c:v>1.51653E-2</c:v>
                </c:pt>
                <c:pt idx="54196">
                  <c:v>-6.0081500000000003E-3</c:v>
                </c:pt>
                <c:pt idx="54197">
                  <c:v>1.45273E-2</c:v>
                </c:pt>
                <c:pt idx="54198">
                  <c:v>-9.9620799999999999E-3</c:v>
                </c:pt>
                <c:pt idx="54199">
                  <c:v>1.2227099999999999E-2</c:v>
                </c:pt>
                <c:pt idx="54200">
                  <c:v>-1.6453700000000002E-2</c:v>
                </c:pt>
                <c:pt idx="54201">
                  <c:v>1.3483E-2</c:v>
                </c:pt>
                <c:pt idx="54202">
                  <c:v>-3.2453500000000001E-3</c:v>
                </c:pt>
                <c:pt idx="54203">
                  <c:v>1.9807800000000001E-3</c:v>
                </c:pt>
                <c:pt idx="54204">
                  <c:v>-1.42136E-2</c:v>
                </c:pt>
                <c:pt idx="54205">
                  <c:v>-1.79682E-2</c:v>
                </c:pt>
                <c:pt idx="54206">
                  <c:v>1.2512199999999999E-3</c:v>
                </c:pt>
                <c:pt idx="54207">
                  <c:v>-7.9250299999999996E-3</c:v>
                </c:pt>
                <c:pt idx="54208">
                  <c:v>2.5825499999999999E-3</c:v>
                </c:pt>
                <c:pt idx="54209">
                  <c:v>-1.9370999999999999E-2</c:v>
                </c:pt>
                <c:pt idx="54210">
                  <c:v>4.17995E-3</c:v>
                </c:pt>
                <c:pt idx="54211">
                  <c:v>-3.1934700000000003E-2</c:v>
                </c:pt>
                <c:pt idx="54212">
                  <c:v>-9.8648099999999999E-3</c:v>
                </c:pt>
                <c:pt idx="54213">
                  <c:v>-9.3755699999999997E-3</c:v>
                </c:pt>
                <c:pt idx="54214">
                  <c:v>-1.36881E-2</c:v>
                </c:pt>
                <c:pt idx="54215">
                  <c:v>-2.05784E-2</c:v>
                </c:pt>
                <c:pt idx="54216">
                  <c:v>-1.3901699999999999E-2</c:v>
                </c:pt>
                <c:pt idx="54217">
                  <c:v>-2.3280100000000001E-2</c:v>
                </c:pt>
                <c:pt idx="54218">
                  <c:v>-1.6296399999999999E-2</c:v>
                </c:pt>
                <c:pt idx="54219">
                  <c:v>-5.2633300000000001E-3</c:v>
                </c:pt>
                <c:pt idx="54220">
                  <c:v>-7.1182299999999997E-3</c:v>
                </c:pt>
                <c:pt idx="54221">
                  <c:v>-1.28994E-2</c:v>
                </c:pt>
                <c:pt idx="54222">
                  <c:v>-1.6734099999999998E-2</c:v>
                </c:pt>
                <c:pt idx="54223">
                  <c:v>-1.77298E-2</c:v>
                </c:pt>
                <c:pt idx="54224">
                  <c:v>-6.8435700000000002E-3</c:v>
                </c:pt>
                <c:pt idx="54225">
                  <c:v>-9.9544500000000001E-3</c:v>
                </c:pt>
                <c:pt idx="54226">
                  <c:v>-2.4518000000000002E-2</c:v>
                </c:pt>
                <c:pt idx="54227">
                  <c:v>-2.2554399999999999E-2</c:v>
                </c:pt>
                <c:pt idx="54228">
                  <c:v>-1.6286800000000001E-2</c:v>
                </c:pt>
                <c:pt idx="54229">
                  <c:v>-1.3409600000000001E-2</c:v>
                </c:pt>
                <c:pt idx="54230">
                  <c:v>-1.95456E-2</c:v>
                </c:pt>
                <c:pt idx="54231">
                  <c:v>-1.6418499999999999E-2</c:v>
                </c:pt>
                <c:pt idx="54232">
                  <c:v>-2.1889700000000002E-2</c:v>
                </c:pt>
                <c:pt idx="54233">
                  <c:v>-1.2408300000000001E-2</c:v>
                </c:pt>
                <c:pt idx="54234">
                  <c:v>-1.13583E-2</c:v>
                </c:pt>
                <c:pt idx="54235">
                  <c:v>-4.8847200000000004E-3</c:v>
                </c:pt>
                <c:pt idx="54236">
                  <c:v>-1.42574E-2</c:v>
                </c:pt>
                <c:pt idx="54237">
                  <c:v>-7.6875700000000003E-3</c:v>
                </c:pt>
                <c:pt idx="54238">
                  <c:v>-1.58424E-2</c:v>
                </c:pt>
                <c:pt idx="54239">
                  <c:v>-2.7687099999999999E-2</c:v>
                </c:pt>
                <c:pt idx="54240">
                  <c:v>-1.0230100000000001E-2</c:v>
                </c:pt>
                <c:pt idx="54241">
                  <c:v>-2.9253000000000001E-2</c:v>
                </c:pt>
                <c:pt idx="54242">
                  <c:v>-1.5049E-2</c:v>
                </c:pt>
                <c:pt idx="54243">
                  <c:v>-4.00801E-2</c:v>
                </c:pt>
                <c:pt idx="54244">
                  <c:v>-6.2465699999999999E-3</c:v>
                </c:pt>
                <c:pt idx="54245">
                  <c:v>-4.2599699999999997E-2</c:v>
                </c:pt>
                <c:pt idx="54246">
                  <c:v>-1.27993E-2</c:v>
                </c:pt>
                <c:pt idx="54247">
                  <c:v>-1.54734E-2</c:v>
                </c:pt>
                <c:pt idx="54248">
                  <c:v>-2.4970099999999999E-2</c:v>
                </c:pt>
                <c:pt idx="54249">
                  <c:v>-2.9076600000000001E-2</c:v>
                </c:pt>
                <c:pt idx="54250">
                  <c:v>-3.2666199999999999E-2</c:v>
                </c:pt>
                <c:pt idx="54251">
                  <c:v>-1.0895699999999999E-2</c:v>
                </c:pt>
                <c:pt idx="54252">
                  <c:v>-1.96285E-2</c:v>
                </c:pt>
                <c:pt idx="54253">
                  <c:v>-1.55678E-2</c:v>
                </c:pt>
                <c:pt idx="54254">
                  <c:v>-3.7213299999999998E-2</c:v>
                </c:pt>
                <c:pt idx="54255">
                  <c:v>-1.7135600000000001E-2</c:v>
                </c:pt>
                <c:pt idx="54256">
                  <c:v>-3.1458899999999998E-2</c:v>
                </c:pt>
                <c:pt idx="54257">
                  <c:v>-1.1340100000000001E-2</c:v>
                </c:pt>
                <c:pt idx="54258">
                  <c:v>-3.4912100000000001E-2</c:v>
                </c:pt>
                <c:pt idx="54259">
                  <c:v>-8.5229899999999994E-3</c:v>
                </c:pt>
                <c:pt idx="54260">
                  <c:v>-2.19851E-2</c:v>
                </c:pt>
                <c:pt idx="54261">
                  <c:v>-1.9824000000000001E-2</c:v>
                </c:pt>
                <c:pt idx="54262">
                  <c:v>-3.3515000000000003E-2</c:v>
                </c:pt>
                <c:pt idx="54263">
                  <c:v>-1.7745E-2</c:v>
                </c:pt>
                <c:pt idx="54264">
                  <c:v>-1.9018199999999999E-2</c:v>
                </c:pt>
                <c:pt idx="54265">
                  <c:v>-1.8970500000000001E-2</c:v>
                </c:pt>
                <c:pt idx="54266">
                  <c:v>-2.5919000000000001E-2</c:v>
                </c:pt>
                <c:pt idx="54267">
                  <c:v>-3.5426100000000002E-2</c:v>
                </c:pt>
                <c:pt idx="54268">
                  <c:v>-2.5742500000000001E-2</c:v>
                </c:pt>
                <c:pt idx="54269">
                  <c:v>-3.2377200000000002E-2</c:v>
                </c:pt>
                <c:pt idx="54270">
                  <c:v>-3.1153699999999999E-2</c:v>
                </c:pt>
                <c:pt idx="54271">
                  <c:v>-2.4667700000000001E-2</c:v>
                </c:pt>
                <c:pt idx="54272">
                  <c:v>-1.5746099999999999E-2</c:v>
                </c:pt>
                <c:pt idx="54273">
                  <c:v>-4.4696800000000002E-2</c:v>
                </c:pt>
                <c:pt idx="54274">
                  <c:v>-1.6836199999999999E-2</c:v>
                </c:pt>
                <c:pt idx="54275">
                  <c:v>-3.95813E-2</c:v>
                </c:pt>
                <c:pt idx="54276">
                  <c:v>-3.5246800000000002E-2</c:v>
                </c:pt>
                <c:pt idx="54277">
                  <c:v>-2.66161E-2</c:v>
                </c:pt>
                <c:pt idx="54278">
                  <c:v>-3.63922E-2</c:v>
                </c:pt>
                <c:pt idx="54279">
                  <c:v>-3.7529E-2</c:v>
                </c:pt>
                <c:pt idx="54280">
                  <c:v>-2.7773900000000001E-2</c:v>
                </c:pt>
                <c:pt idx="54281">
                  <c:v>-3.1644800000000001E-2</c:v>
                </c:pt>
                <c:pt idx="54282">
                  <c:v>-2.9159500000000001E-2</c:v>
                </c:pt>
                <c:pt idx="54283">
                  <c:v>-3.7004500000000003E-2</c:v>
                </c:pt>
                <c:pt idx="54284">
                  <c:v>-5.2165000000000003E-2</c:v>
                </c:pt>
                <c:pt idx="54285">
                  <c:v>-4.0557900000000001E-2</c:v>
                </c:pt>
                <c:pt idx="54286">
                  <c:v>-5.1027299999999998E-2</c:v>
                </c:pt>
                <c:pt idx="54287">
                  <c:v>-2.2393199999999999E-2</c:v>
                </c:pt>
                <c:pt idx="54288">
                  <c:v>-4.7697999999999997E-2</c:v>
                </c:pt>
                <c:pt idx="54289">
                  <c:v>-3.9440200000000002E-2</c:v>
                </c:pt>
                <c:pt idx="54290">
                  <c:v>-5.2143099999999998E-2</c:v>
                </c:pt>
                <c:pt idx="54291">
                  <c:v>-2.7008999999999998E-2</c:v>
                </c:pt>
                <c:pt idx="54292">
                  <c:v>-2.6791599999999999E-2</c:v>
                </c:pt>
                <c:pt idx="54293">
                  <c:v>-1.9803000000000001E-2</c:v>
                </c:pt>
                <c:pt idx="54294">
                  <c:v>-1.9105899999999999E-2</c:v>
                </c:pt>
                <c:pt idx="54295">
                  <c:v>-3.9194100000000003E-2</c:v>
                </c:pt>
                <c:pt idx="54296">
                  <c:v>-3.2890299999999997E-2</c:v>
                </c:pt>
                <c:pt idx="54297">
                  <c:v>-2.51007E-2</c:v>
                </c:pt>
                <c:pt idx="54298">
                  <c:v>-4.5619E-2</c:v>
                </c:pt>
                <c:pt idx="54299">
                  <c:v>-2.64683E-2</c:v>
                </c:pt>
                <c:pt idx="54300">
                  <c:v>-4.4784499999999998E-2</c:v>
                </c:pt>
                <c:pt idx="54301">
                  <c:v>-4.6723399999999998E-2</c:v>
                </c:pt>
                <c:pt idx="54302">
                  <c:v>-2.9533400000000001E-2</c:v>
                </c:pt>
                <c:pt idx="54303">
                  <c:v>-3.66859E-2</c:v>
                </c:pt>
                <c:pt idx="54304">
                  <c:v>-1.76849E-2</c:v>
                </c:pt>
                <c:pt idx="54305">
                  <c:v>-1.7401699999999999E-2</c:v>
                </c:pt>
                <c:pt idx="54306">
                  <c:v>-1.4028499999999999E-2</c:v>
                </c:pt>
                <c:pt idx="54307">
                  <c:v>-4.66595E-2</c:v>
                </c:pt>
                <c:pt idx="54308">
                  <c:v>-3.2666199999999999E-2</c:v>
                </c:pt>
                <c:pt idx="54309">
                  <c:v>-5.2881200000000003E-2</c:v>
                </c:pt>
                <c:pt idx="54310">
                  <c:v>-1.7269099999999999E-2</c:v>
                </c:pt>
                <c:pt idx="54311">
                  <c:v>-1.72672E-2</c:v>
                </c:pt>
                <c:pt idx="54312">
                  <c:v>-8.3112700000000008E-3</c:v>
                </c:pt>
                <c:pt idx="54313">
                  <c:v>-2.3663500000000001E-2</c:v>
                </c:pt>
                <c:pt idx="54314">
                  <c:v>-4.1104300000000003E-2</c:v>
                </c:pt>
                <c:pt idx="54315">
                  <c:v>-3.8642900000000001E-2</c:v>
                </c:pt>
                <c:pt idx="54316">
                  <c:v>-2.9629699999999998E-2</c:v>
                </c:pt>
                <c:pt idx="54317">
                  <c:v>-2.8854399999999999E-2</c:v>
                </c:pt>
                <c:pt idx="54318">
                  <c:v>-3.83053E-2</c:v>
                </c:pt>
                <c:pt idx="54319">
                  <c:v>-3.9588900000000003E-2</c:v>
                </c:pt>
                <c:pt idx="54320">
                  <c:v>-3.6226300000000003E-2</c:v>
                </c:pt>
                <c:pt idx="54321">
                  <c:v>-4.4451699999999997E-2</c:v>
                </c:pt>
                <c:pt idx="54322">
                  <c:v>-4.4876100000000002E-2</c:v>
                </c:pt>
                <c:pt idx="54323">
                  <c:v>-3.01657E-2</c:v>
                </c:pt>
                <c:pt idx="54324">
                  <c:v>-3.5141899999999997E-2</c:v>
                </c:pt>
                <c:pt idx="54325">
                  <c:v>-3.9197000000000003E-2</c:v>
                </c:pt>
                <c:pt idx="54326">
                  <c:v>-5.1518399999999999E-2</c:v>
                </c:pt>
                <c:pt idx="54327">
                  <c:v>-5.3051000000000001E-2</c:v>
                </c:pt>
                <c:pt idx="54328">
                  <c:v>-3.9903599999999997E-2</c:v>
                </c:pt>
                <c:pt idx="54329">
                  <c:v>-4.6832100000000002E-2</c:v>
                </c:pt>
                <c:pt idx="54330">
                  <c:v>-4.2091400000000001E-2</c:v>
                </c:pt>
                <c:pt idx="54331">
                  <c:v>-3.9805399999999998E-2</c:v>
                </c:pt>
                <c:pt idx="54332">
                  <c:v>-2.5828400000000001E-2</c:v>
                </c:pt>
                <c:pt idx="54333">
                  <c:v>-1.8197100000000001E-2</c:v>
                </c:pt>
                <c:pt idx="54334">
                  <c:v>-1.6993500000000002E-2</c:v>
                </c:pt>
                <c:pt idx="54335">
                  <c:v>-2.6521699999999999E-2</c:v>
                </c:pt>
                <c:pt idx="54336">
                  <c:v>-3.2815900000000002E-2</c:v>
                </c:pt>
                <c:pt idx="54337">
                  <c:v>-3.0733099999999999E-2</c:v>
                </c:pt>
                <c:pt idx="54338">
                  <c:v>-4.0508299999999997E-2</c:v>
                </c:pt>
                <c:pt idx="54339">
                  <c:v>-3.41949E-2</c:v>
                </c:pt>
                <c:pt idx="54340">
                  <c:v>-4.1981699999999997E-2</c:v>
                </c:pt>
                <c:pt idx="54341">
                  <c:v>-1.9805E-2</c:v>
                </c:pt>
                <c:pt idx="54342">
                  <c:v>-3.1848000000000001E-2</c:v>
                </c:pt>
                <c:pt idx="54343">
                  <c:v>-2.3406E-2</c:v>
                </c:pt>
                <c:pt idx="54344">
                  <c:v>-4.2178199999999999E-2</c:v>
                </c:pt>
                <c:pt idx="54345">
                  <c:v>-2.82192E-2</c:v>
                </c:pt>
                <c:pt idx="54346">
                  <c:v>-3.5093300000000001E-2</c:v>
                </c:pt>
                <c:pt idx="54347">
                  <c:v>-4.3159500000000003E-2</c:v>
                </c:pt>
                <c:pt idx="54348">
                  <c:v>-4.4725399999999998E-2</c:v>
                </c:pt>
                <c:pt idx="54349">
                  <c:v>-3.6472299999999999E-2</c:v>
                </c:pt>
                <c:pt idx="54350">
                  <c:v>-2.01683E-2</c:v>
                </c:pt>
                <c:pt idx="54351">
                  <c:v>-4.4419300000000002E-2</c:v>
                </c:pt>
                <c:pt idx="54352">
                  <c:v>-1.6902899999999998E-2</c:v>
                </c:pt>
                <c:pt idx="54353">
                  <c:v>-3.2397299999999997E-2</c:v>
                </c:pt>
                <c:pt idx="54354">
                  <c:v>-4.0021899999999999E-2</c:v>
                </c:pt>
                <c:pt idx="54355">
                  <c:v>-1.94387E-2</c:v>
                </c:pt>
                <c:pt idx="54356">
                  <c:v>-2.7918800000000001E-2</c:v>
                </c:pt>
                <c:pt idx="54357">
                  <c:v>-3.7392599999999998E-2</c:v>
                </c:pt>
                <c:pt idx="54358">
                  <c:v>-1.7104100000000001E-2</c:v>
                </c:pt>
                <c:pt idx="54359">
                  <c:v>-2.4692499999999999E-2</c:v>
                </c:pt>
                <c:pt idx="54360">
                  <c:v>-1.8157E-2</c:v>
                </c:pt>
                <c:pt idx="54361">
                  <c:v>-2.31915E-2</c:v>
                </c:pt>
                <c:pt idx="54362">
                  <c:v>-1.5930199999999999E-2</c:v>
                </c:pt>
                <c:pt idx="54363">
                  <c:v>-3.8645699999999998E-2</c:v>
                </c:pt>
                <c:pt idx="54364">
                  <c:v>-1.5349399999999999E-2</c:v>
                </c:pt>
                <c:pt idx="54365">
                  <c:v>-5.5076600000000003E-2</c:v>
                </c:pt>
                <c:pt idx="54366">
                  <c:v>-3.1093599999999999E-2</c:v>
                </c:pt>
                <c:pt idx="54367">
                  <c:v>-2.9371299999999999E-2</c:v>
                </c:pt>
                <c:pt idx="54368">
                  <c:v>-2.3347900000000001E-2</c:v>
                </c:pt>
                <c:pt idx="54369">
                  <c:v>-2.1705599999999999E-2</c:v>
                </c:pt>
                <c:pt idx="54370">
                  <c:v>-1.5050900000000001E-2</c:v>
                </c:pt>
                <c:pt idx="54371">
                  <c:v>-2.8531999999999998E-2</c:v>
                </c:pt>
                <c:pt idx="54372">
                  <c:v>-4.3779400000000003E-2</c:v>
                </c:pt>
                <c:pt idx="54373">
                  <c:v>-2.0328499999999999E-2</c:v>
                </c:pt>
                <c:pt idx="54374">
                  <c:v>-3.3616100000000003E-2</c:v>
                </c:pt>
                <c:pt idx="54375">
                  <c:v>-1.42708E-2</c:v>
                </c:pt>
                <c:pt idx="54376">
                  <c:v>-3.8595200000000003E-2</c:v>
                </c:pt>
                <c:pt idx="54377">
                  <c:v>-1.9805E-2</c:v>
                </c:pt>
                <c:pt idx="54378">
                  <c:v>-1.6010300000000002E-2</c:v>
                </c:pt>
                <c:pt idx="54379">
                  <c:v>-4.24299E-2</c:v>
                </c:pt>
                <c:pt idx="54380">
                  <c:v>-7.3366200000000003E-3</c:v>
                </c:pt>
                <c:pt idx="54381">
                  <c:v>-2.93875E-2</c:v>
                </c:pt>
                <c:pt idx="54382">
                  <c:v>-8.7280299999999995E-3</c:v>
                </c:pt>
                <c:pt idx="54383">
                  <c:v>-2.6624700000000001E-2</c:v>
                </c:pt>
                <c:pt idx="54384">
                  <c:v>-2.17819E-2</c:v>
                </c:pt>
                <c:pt idx="54385">
                  <c:v>-2.3691199999999999E-2</c:v>
                </c:pt>
                <c:pt idx="54386">
                  <c:v>-1.8204700000000001E-2</c:v>
                </c:pt>
                <c:pt idx="54387">
                  <c:v>-2.15464E-2</c:v>
                </c:pt>
                <c:pt idx="54388">
                  <c:v>-2.9121399999999999E-2</c:v>
                </c:pt>
                <c:pt idx="54389">
                  <c:v>-1.7911900000000001E-2</c:v>
                </c:pt>
                <c:pt idx="54390">
                  <c:v>-2.0868299999999999E-2</c:v>
                </c:pt>
                <c:pt idx="54391">
                  <c:v>-1.0607699999999999E-2</c:v>
                </c:pt>
                <c:pt idx="54392">
                  <c:v>-2.1296499999999999E-2</c:v>
                </c:pt>
                <c:pt idx="54393">
                  <c:v>-3.7488899999999999E-3</c:v>
                </c:pt>
                <c:pt idx="54394">
                  <c:v>-2.0592699999999999E-2</c:v>
                </c:pt>
                <c:pt idx="54395">
                  <c:v>-2.3000699999999999E-2</c:v>
                </c:pt>
                <c:pt idx="54396">
                  <c:v>-4.5041999999999999E-3</c:v>
                </c:pt>
                <c:pt idx="54397">
                  <c:v>-3.2177E-3</c:v>
                </c:pt>
                <c:pt idx="54398">
                  <c:v>-4.2581600000000004E-3</c:v>
                </c:pt>
                <c:pt idx="54399">
                  <c:v>-1.9763900000000001E-2</c:v>
                </c:pt>
                <c:pt idx="54400">
                  <c:v>-8.6135900000000008E-3</c:v>
                </c:pt>
                <c:pt idx="54401">
                  <c:v>-2.1241199999999998E-2</c:v>
                </c:pt>
                <c:pt idx="54402">
                  <c:v>-2.9445599999999999E-2</c:v>
                </c:pt>
                <c:pt idx="54403">
                  <c:v>-1.58148E-2</c:v>
                </c:pt>
                <c:pt idx="54404">
                  <c:v>-1.83649E-2</c:v>
                </c:pt>
                <c:pt idx="54405">
                  <c:v>-5.2137399999999997E-3</c:v>
                </c:pt>
                <c:pt idx="54406">
                  <c:v>-1.6429900000000001E-2</c:v>
                </c:pt>
                <c:pt idx="54407">
                  <c:v>-1.6821900000000001E-2</c:v>
                </c:pt>
                <c:pt idx="54408">
                  <c:v>-1.4049499999999999E-2</c:v>
                </c:pt>
                <c:pt idx="54409">
                  <c:v>-3.66688E-3</c:v>
                </c:pt>
                <c:pt idx="54410">
                  <c:v>-2.0025299999999999E-2</c:v>
                </c:pt>
                <c:pt idx="54411">
                  <c:v>-6.3314399999999998E-3</c:v>
                </c:pt>
                <c:pt idx="54412">
                  <c:v>-1.31874E-2</c:v>
                </c:pt>
                <c:pt idx="54413">
                  <c:v>-1.6191500000000001E-2</c:v>
                </c:pt>
                <c:pt idx="54414">
                  <c:v>2.7160600000000002E-3</c:v>
                </c:pt>
                <c:pt idx="54415">
                  <c:v>1.6021699999999999E-4</c:v>
                </c:pt>
                <c:pt idx="54416">
                  <c:v>-1.05524E-2</c:v>
                </c:pt>
                <c:pt idx="54417">
                  <c:v>-9.0007799999999999E-3</c:v>
                </c:pt>
                <c:pt idx="54418">
                  <c:v>-1.6334499999999998E-2</c:v>
                </c:pt>
                <c:pt idx="54419">
                  <c:v>-4.5604699999999996E-3</c:v>
                </c:pt>
                <c:pt idx="54420">
                  <c:v>-5.4101899999999996E-3</c:v>
                </c:pt>
                <c:pt idx="54421">
                  <c:v>-4.6062499999999999E-4</c:v>
                </c:pt>
                <c:pt idx="54422">
                  <c:v>-4.5280499999999996E-3</c:v>
                </c:pt>
                <c:pt idx="54423">
                  <c:v>-1.16863E-2</c:v>
                </c:pt>
                <c:pt idx="54424">
                  <c:v>-1.7489399999999999E-2</c:v>
                </c:pt>
                <c:pt idx="54425">
                  <c:v>-1.7506600000000001E-2</c:v>
                </c:pt>
                <c:pt idx="54426">
                  <c:v>-3.45802E-3</c:v>
                </c:pt>
                <c:pt idx="54427">
                  <c:v>-2.13718E-2</c:v>
                </c:pt>
                <c:pt idx="54428">
                  <c:v>-2.2644999999999998E-2</c:v>
                </c:pt>
                <c:pt idx="54429">
                  <c:v>-1.5631699999999998E-2</c:v>
                </c:pt>
                <c:pt idx="54430">
                  <c:v>-5.4311799999999999E-3</c:v>
                </c:pt>
                <c:pt idx="54431">
                  <c:v>-7.3451999999999996E-3</c:v>
                </c:pt>
                <c:pt idx="54432">
                  <c:v>-4.2056999999999999E-4</c:v>
                </c:pt>
                <c:pt idx="54433">
                  <c:v>-6.4096500000000002E-3</c:v>
                </c:pt>
                <c:pt idx="54434">
                  <c:v>-8.3341600000000002E-3</c:v>
                </c:pt>
                <c:pt idx="54435">
                  <c:v>-5.3377199999999998E-3</c:v>
                </c:pt>
                <c:pt idx="54436">
                  <c:v>-1.5729E-2</c:v>
                </c:pt>
                <c:pt idx="54437">
                  <c:v>2.2773699999999999E-3</c:v>
                </c:pt>
                <c:pt idx="54438">
                  <c:v>-1.2599900000000001E-2</c:v>
                </c:pt>
                <c:pt idx="54439">
                  <c:v>8.0490100000000005E-3</c:v>
                </c:pt>
                <c:pt idx="54440">
                  <c:v>-1.1730200000000001E-3</c:v>
                </c:pt>
                <c:pt idx="54441">
                  <c:v>4.0397599999999999E-3</c:v>
                </c:pt>
                <c:pt idx="54442">
                  <c:v>-1.8359199999999999E-2</c:v>
                </c:pt>
                <c:pt idx="54443">
                  <c:v>-6.1845800000000003E-3</c:v>
                </c:pt>
                <c:pt idx="54444">
                  <c:v>2.9354099999999998E-3</c:v>
                </c:pt>
                <c:pt idx="54445">
                  <c:v>-5.0010699999999998E-3</c:v>
                </c:pt>
                <c:pt idx="54446">
                  <c:v>4.04835E-3</c:v>
                </c:pt>
                <c:pt idx="54447">
                  <c:v>-5.25093E-3</c:v>
                </c:pt>
                <c:pt idx="54448">
                  <c:v>6.0777699999999997E-3</c:v>
                </c:pt>
                <c:pt idx="54449">
                  <c:v>-1.1784599999999999E-2</c:v>
                </c:pt>
                <c:pt idx="54450">
                  <c:v>-5.3606000000000001E-3</c:v>
                </c:pt>
                <c:pt idx="54451">
                  <c:v>-7.8945200000000004E-3</c:v>
                </c:pt>
                <c:pt idx="54452">
                  <c:v>7.5979200000000002E-3</c:v>
                </c:pt>
                <c:pt idx="54453">
                  <c:v>-3.3741000000000001E-3</c:v>
                </c:pt>
                <c:pt idx="54454">
                  <c:v>-2.0580300000000002E-3</c:v>
                </c:pt>
                <c:pt idx="54455">
                  <c:v>-9.7246199999999998E-3</c:v>
                </c:pt>
                <c:pt idx="54456">
                  <c:v>-9.4385100000000006E-3</c:v>
                </c:pt>
                <c:pt idx="54457">
                  <c:v>9.4404199999999997E-3</c:v>
                </c:pt>
                <c:pt idx="54458">
                  <c:v>-4.3191899999999997E-3</c:v>
                </c:pt>
                <c:pt idx="54459">
                  <c:v>-3.7212399999999998E-3</c:v>
                </c:pt>
                <c:pt idx="54460">
                  <c:v>1.00851E-2</c:v>
                </c:pt>
                <c:pt idx="54461">
                  <c:v>1.3391500000000001E-2</c:v>
                </c:pt>
                <c:pt idx="54462">
                  <c:v>1.21288E-2</c:v>
                </c:pt>
                <c:pt idx="54463">
                  <c:v>-5.2823999999999996E-3</c:v>
                </c:pt>
                <c:pt idx="54464">
                  <c:v>1.5620200000000001E-2</c:v>
                </c:pt>
                <c:pt idx="54465">
                  <c:v>1.7097500000000002E-2</c:v>
                </c:pt>
                <c:pt idx="54466">
                  <c:v>5.8507899999999998E-3</c:v>
                </c:pt>
                <c:pt idx="54467">
                  <c:v>1.0248200000000001E-2</c:v>
                </c:pt>
                <c:pt idx="54468">
                  <c:v>-1.10683E-2</c:v>
                </c:pt>
                <c:pt idx="54469">
                  <c:v>1.53551E-2</c:v>
                </c:pt>
                <c:pt idx="54470">
                  <c:v>-2.84195E-4</c:v>
                </c:pt>
                <c:pt idx="54471">
                  <c:v>1.9965199999999999E-2</c:v>
                </c:pt>
                <c:pt idx="54472">
                  <c:v>-8.4667200000000005E-3</c:v>
                </c:pt>
                <c:pt idx="54473">
                  <c:v>8.7852499999999997E-3</c:v>
                </c:pt>
                <c:pt idx="54474">
                  <c:v>1.29433E-2</c:v>
                </c:pt>
                <c:pt idx="54475">
                  <c:v>-4.83513E-3</c:v>
                </c:pt>
                <c:pt idx="54476">
                  <c:v>3.6602000000000002E-3</c:v>
                </c:pt>
                <c:pt idx="54477">
                  <c:v>-6.1693199999999998E-3</c:v>
                </c:pt>
                <c:pt idx="54478">
                  <c:v>3.9634700000000002E-3</c:v>
                </c:pt>
                <c:pt idx="54479">
                  <c:v>-1.8623399999999998E-2</c:v>
                </c:pt>
                <c:pt idx="54480">
                  <c:v>1.0493300000000001E-2</c:v>
                </c:pt>
                <c:pt idx="54481">
                  <c:v>-3.3330899999999999E-3</c:v>
                </c:pt>
                <c:pt idx="54482">
                  <c:v>-1.3256100000000001E-3</c:v>
                </c:pt>
                <c:pt idx="54483">
                  <c:v>-1.58329E-2</c:v>
                </c:pt>
                <c:pt idx="54484">
                  <c:v>-3.4770999999999999E-3</c:v>
                </c:pt>
                <c:pt idx="54485">
                  <c:v>2.1219300000000002E-3</c:v>
                </c:pt>
                <c:pt idx="54486">
                  <c:v>-5.7039300000000003E-3</c:v>
                </c:pt>
                <c:pt idx="54487">
                  <c:v>1.0467499999999999E-2</c:v>
                </c:pt>
                <c:pt idx="54488">
                  <c:v>8.2140000000000008E-3</c:v>
                </c:pt>
                <c:pt idx="54489">
                  <c:v>8.0404299999999995E-3</c:v>
                </c:pt>
                <c:pt idx="54490">
                  <c:v>1.04809E-3</c:v>
                </c:pt>
                <c:pt idx="54491">
                  <c:v>1.3103500000000001E-2</c:v>
                </c:pt>
                <c:pt idx="54492">
                  <c:v>9.6464199999999993E-3</c:v>
                </c:pt>
                <c:pt idx="54493">
                  <c:v>3.5572099999999999E-3</c:v>
                </c:pt>
                <c:pt idx="54494">
                  <c:v>4.8122399999999997E-3</c:v>
                </c:pt>
                <c:pt idx="54495">
                  <c:v>-4.0054299999999999E-3</c:v>
                </c:pt>
                <c:pt idx="54496">
                  <c:v>7.1849799999999997E-3</c:v>
                </c:pt>
                <c:pt idx="54497">
                  <c:v>-6.6337599999999998E-3</c:v>
                </c:pt>
                <c:pt idx="54498">
                  <c:v>-5.4550199999999997E-3</c:v>
                </c:pt>
                <c:pt idx="54499">
                  <c:v>-8.9120899999999992E-3</c:v>
                </c:pt>
                <c:pt idx="54500">
                  <c:v>2.3324999999999999E-2</c:v>
                </c:pt>
                <c:pt idx="54501">
                  <c:v>5.8965700000000003E-3</c:v>
                </c:pt>
                <c:pt idx="54502">
                  <c:v>-5.1021599999999997E-3</c:v>
                </c:pt>
                <c:pt idx="54503">
                  <c:v>5.09262E-3</c:v>
                </c:pt>
                <c:pt idx="54504">
                  <c:v>9.2344300000000001E-3</c:v>
                </c:pt>
                <c:pt idx="54505">
                  <c:v>1.9296600000000001E-2</c:v>
                </c:pt>
                <c:pt idx="54506">
                  <c:v>1.05305E-2</c:v>
                </c:pt>
                <c:pt idx="54507">
                  <c:v>2.7151100000000002E-3</c:v>
                </c:pt>
                <c:pt idx="54508">
                  <c:v>-1.3923599999999999E-4</c:v>
                </c:pt>
                <c:pt idx="54509">
                  <c:v>1.19381E-2</c:v>
                </c:pt>
                <c:pt idx="54510">
                  <c:v>1.0687800000000001E-2</c:v>
                </c:pt>
                <c:pt idx="54511">
                  <c:v>2.2885300000000001E-2</c:v>
                </c:pt>
                <c:pt idx="54512">
                  <c:v>1.6724599999999999E-2</c:v>
                </c:pt>
                <c:pt idx="54513">
                  <c:v>1.5874900000000001E-2</c:v>
                </c:pt>
                <c:pt idx="54514">
                  <c:v>5.8918E-3</c:v>
                </c:pt>
                <c:pt idx="54515">
                  <c:v>7.7857999999999998E-3</c:v>
                </c:pt>
                <c:pt idx="54516">
                  <c:v>2.9804199999999999E-2</c:v>
                </c:pt>
                <c:pt idx="54517">
                  <c:v>2.4807900000000001E-2</c:v>
                </c:pt>
                <c:pt idx="54518">
                  <c:v>1.7542800000000001E-2</c:v>
                </c:pt>
                <c:pt idx="54519">
                  <c:v>1.7318699999999999E-3</c:v>
                </c:pt>
                <c:pt idx="54520">
                  <c:v>-3.3664699999999998E-4</c:v>
                </c:pt>
                <c:pt idx="54521">
                  <c:v>1.38321E-2</c:v>
                </c:pt>
                <c:pt idx="54522">
                  <c:v>2.1788600000000002E-2</c:v>
                </c:pt>
                <c:pt idx="54523">
                  <c:v>2.78692E-2</c:v>
                </c:pt>
                <c:pt idx="54524">
                  <c:v>1.8807399999999998E-2</c:v>
                </c:pt>
                <c:pt idx="54525">
                  <c:v>1.88398E-2</c:v>
                </c:pt>
                <c:pt idx="54526">
                  <c:v>2.3260099999999999E-2</c:v>
                </c:pt>
                <c:pt idx="54527">
                  <c:v>2.2961599999999999E-2</c:v>
                </c:pt>
                <c:pt idx="54528">
                  <c:v>1.1775000000000001E-2</c:v>
                </c:pt>
                <c:pt idx="54529">
                  <c:v>1.03531E-2</c:v>
                </c:pt>
                <c:pt idx="54530">
                  <c:v>2.1635100000000001E-2</c:v>
                </c:pt>
                <c:pt idx="54531">
                  <c:v>2.6915600000000001E-2</c:v>
                </c:pt>
                <c:pt idx="54532">
                  <c:v>2.7421000000000001E-2</c:v>
                </c:pt>
                <c:pt idx="54533">
                  <c:v>2.02074E-2</c:v>
                </c:pt>
                <c:pt idx="54534">
                  <c:v>1.8311500000000001E-2</c:v>
                </c:pt>
                <c:pt idx="54535">
                  <c:v>3.1947099999999999E-2</c:v>
                </c:pt>
                <c:pt idx="54536">
                  <c:v>1.1219E-2</c:v>
                </c:pt>
                <c:pt idx="54537">
                  <c:v>3.2531699999999997E-2</c:v>
                </c:pt>
                <c:pt idx="54538">
                  <c:v>1.7282499999999999E-2</c:v>
                </c:pt>
                <c:pt idx="54539">
                  <c:v>2.4652500000000001E-2</c:v>
                </c:pt>
                <c:pt idx="54540">
                  <c:v>4.0254599999999998E-3</c:v>
                </c:pt>
                <c:pt idx="54541">
                  <c:v>2.1383300000000001E-2</c:v>
                </c:pt>
                <c:pt idx="54542">
                  <c:v>3.6238699999999999E-2</c:v>
                </c:pt>
                <c:pt idx="54543">
                  <c:v>3.71866E-2</c:v>
                </c:pt>
                <c:pt idx="54544">
                  <c:v>3.6623999999999997E-2</c:v>
                </c:pt>
                <c:pt idx="54545">
                  <c:v>2.4463700000000001E-2</c:v>
                </c:pt>
                <c:pt idx="54546">
                  <c:v>2.9567699999999999E-2</c:v>
                </c:pt>
                <c:pt idx="54547">
                  <c:v>4.0183999999999997E-2</c:v>
                </c:pt>
                <c:pt idx="54548">
                  <c:v>2.4947199999999999E-2</c:v>
                </c:pt>
                <c:pt idx="54549">
                  <c:v>2.58923E-2</c:v>
                </c:pt>
                <c:pt idx="54550">
                  <c:v>1.88837E-2</c:v>
                </c:pt>
                <c:pt idx="54551">
                  <c:v>2.22054E-2</c:v>
                </c:pt>
                <c:pt idx="54552">
                  <c:v>2.8017E-2</c:v>
                </c:pt>
                <c:pt idx="54553">
                  <c:v>2.8083799999999999E-2</c:v>
                </c:pt>
                <c:pt idx="54554">
                  <c:v>4.2020799999999997E-2</c:v>
                </c:pt>
                <c:pt idx="54555">
                  <c:v>4.07934E-2</c:v>
                </c:pt>
                <c:pt idx="54556">
                  <c:v>5.0520900000000001E-2</c:v>
                </c:pt>
                <c:pt idx="54557">
                  <c:v>1.2844100000000001E-2</c:v>
                </c:pt>
                <c:pt idx="54558">
                  <c:v>3.1440700000000002E-2</c:v>
                </c:pt>
                <c:pt idx="54559">
                  <c:v>2.6170700000000002E-2</c:v>
                </c:pt>
                <c:pt idx="54560">
                  <c:v>3.5872500000000002E-2</c:v>
                </c:pt>
                <c:pt idx="54561">
                  <c:v>2.8524399999999998E-2</c:v>
                </c:pt>
                <c:pt idx="54562">
                  <c:v>4.5066799999999997E-2</c:v>
                </c:pt>
                <c:pt idx="54563">
                  <c:v>3.8340600000000002E-2</c:v>
                </c:pt>
                <c:pt idx="54564">
                  <c:v>4.0703799999999998E-2</c:v>
                </c:pt>
                <c:pt idx="54565">
                  <c:v>2.6886899999999998E-2</c:v>
                </c:pt>
                <c:pt idx="54566">
                  <c:v>2.7527800000000002E-2</c:v>
                </c:pt>
                <c:pt idx="54567">
                  <c:v>2.48928E-2</c:v>
                </c:pt>
                <c:pt idx="54568">
                  <c:v>1.7984400000000001E-2</c:v>
                </c:pt>
                <c:pt idx="54569">
                  <c:v>3.6837599999999998E-2</c:v>
                </c:pt>
                <c:pt idx="54570">
                  <c:v>1.4524500000000001E-3</c:v>
                </c:pt>
                <c:pt idx="54571">
                  <c:v>2.5311500000000001E-2</c:v>
                </c:pt>
                <c:pt idx="54572">
                  <c:v>2.9331200000000002E-2</c:v>
                </c:pt>
                <c:pt idx="54573">
                  <c:v>5.0709700000000003E-2</c:v>
                </c:pt>
                <c:pt idx="54574">
                  <c:v>6.4999600000000005E-2</c:v>
                </c:pt>
                <c:pt idx="54575">
                  <c:v>5.2471200000000003E-2</c:v>
                </c:pt>
                <c:pt idx="54576">
                  <c:v>4.7201199999999999E-2</c:v>
                </c:pt>
                <c:pt idx="54577">
                  <c:v>3.09906E-2</c:v>
                </c:pt>
                <c:pt idx="54578">
                  <c:v>3.9723399999999999E-2</c:v>
                </c:pt>
                <c:pt idx="54579">
                  <c:v>4.2198199999999998E-2</c:v>
                </c:pt>
                <c:pt idx="54580">
                  <c:v>5.3751E-2</c:v>
                </c:pt>
                <c:pt idx="54581">
                  <c:v>5.6915300000000002E-2</c:v>
                </c:pt>
                <c:pt idx="54582">
                  <c:v>1.7779400000000001E-2</c:v>
                </c:pt>
                <c:pt idx="54583">
                  <c:v>4.5590400000000003E-2</c:v>
                </c:pt>
                <c:pt idx="54584">
                  <c:v>4.6501199999999999E-2</c:v>
                </c:pt>
                <c:pt idx="54585">
                  <c:v>4.0965099999999997E-2</c:v>
                </c:pt>
                <c:pt idx="54586">
                  <c:v>7.4291200000000002E-2</c:v>
                </c:pt>
                <c:pt idx="54587">
                  <c:v>3.5163899999999998E-2</c:v>
                </c:pt>
                <c:pt idx="54588">
                  <c:v>5.1625299999999999E-2</c:v>
                </c:pt>
                <c:pt idx="54589">
                  <c:v>3.1972899999999999E-2</c:v>
                </c:pt>
                <c:pt idx="54590">
                  <c:v>5.5136699999999997E-2</c:v>
                </c:pt>
                <c:pt idx="54591">
                  <c:v>5.4501500000000001E-2</c:v>
                </c:pt>
                <c:pt idx="54592">
                  <c:v>3.8629499999999997E-2</c:v>
                </c:pt>
                <c:pt idx="54593">
                  <c:v>5.3181600000000002E-2</c:v>
                </c:pt>
                <c:pt idx="54594">
                  <c:v>4.8222500000000001E-2</c:v>
                </c:pt>
                <c:pt idx="54595">
                  <c:v>3.7571E-2</c:v>
                </c:pt>
                <c:pt idx="54596">
                  <c:v>1.5311200000000001E-2</c:v>
                </c:pt>
                <c:pt idx="54597">
                  <c:v>5.1904699999999998E-2</c:v>
                </c:pt>
                <c:pt idx="54598">
                  <c:v>4.0576000000000001E-2</c:v>
                </c:pt>
                <c:pt idx="54599">
                  <c:v>4.0810600000000002E-2</c:v>
                </c:pt>
                <c:pt idx="54600">
                  <c:v>3.1480800000000003E-2</c:v>
                </c:pt>
                <c:pt idx="54601">
                  <c:v>2.7507799999999999E-2</c:v>
                </c:pt>
                <c:pt idx="54602">
                  <c:v>2.6521699999999999E-2</c:v>
                </c:pt>
                <c:pt idx="54603">
                  <c:v>2.4689699999999998E-2</c:v>
                </c:pt>
                <c:pt idx="54604">
                  <c:v>4.42209E-2</c:v>
                </c:pt>
                <c:pt idx="54605">
                  <c:v>3.2578500000000003E-2</c:v>
                </c:pt>
                <c:pt idx="54606">
                  <c:v>2.1138199999999999E-2</c:v>
                </c:pt>
                <c:pt idx="54607">
                  <c:v>1.7826100000000001E-2</c:v>
                </c:pt>
                <c:pt idx="54608">
                  <c:v>2.4290099999999998E-2</c:v>
                </c:pt>
                <c:pt idx="54609">
                  <c:v>2.18906E-2</c:v>
                </c:pt>
                <c:pt idx="54610">
                  <c:v>7.7695799999999999E-3</c:v>
                </c:pt>
                <c:pt idx="54611">
                  <c:v>2.4383499999999999E-2</c:v>
                </c:pt>
                <c:pt idx="54612">
                  <c:v>2.0224599999999999E-2</c:v>
                </c:pt>
                <c:pt idx="54613">
                  <c:v>2.1692300000000001E-2</c:v>
                </c:pt>
                <c:pt idx="54614">
                  <c:v>3.4532500000000001E-2</c:v>
                </c:pt>
                <c:pt idx="54615">
                  <c:v>2.4710699999999999E-2</c:v>
                </c:pt>
                <c:pt idx="54616">
                  <c:v>5.1882699999999997E-2</c:v>
                </c:pt>
                <c:pt idx="54617">
                  <c:v>3.2371499999999997E-2</c:v>
                </c:pt>
                <c:pt idx="54618">
                  <c:v>2.5775900000000001E-2</c:v>
                </c:pt>
                <c:pt idx="54619">
                  <c:v>2.7258899999999999E-2</c:v>
                </c:pt>
                <c:pt idx="54620">
                  <c:v>2.4888E-2</c:v>
                </c:pt>
                <c:pt idx="54621">
                  <c:v>3.3971800000000003E-2</c:v>
                </c:pt>
                <c:pt idx="54622">
                  <c:v>2.4837499999999998E-2</c:v>
                </c:pt>
                <c:pt idx="54623">
                  <c:v>3.9569899999999998E-2</c:v>
                </c:pt>
                <c:pt idx="54624">
                  <c:v>2.8236399999999998E-2</c:v>
                </c:pt>
                <c:pt idx="54625">
                  <c:v>2.23789E-2</c:v>
                </c:pt>
                <c:pt idx="54626">
                  <c:v>1.1799799999999999E-2</c:v>
                </c:pt>
                <c:pt idx="54627">
                  <c:v>3.4038499999999999E-2</c:v>
                </c:pt>
                <c:pt idx="54628" formatCode="0.00E+00">
                  <c:v>9.0274799999999992E-3</c:v>
                </c:pt>
                <c:pt idx="54629">
                  <c:v>2.95248E-2</c:v>
                </c:pt>
                <c:pt idx="54630">
                  <c:v>1.8733E-2</c:v>
                </c:pt>
                <c:pt idx="54631">
                  <c:v>2.43044E-2</c:v>
                </c:pt>
                <c:pt idx="54632">
                  <c:v>1.61963E-2</c:v>
                </c:pt>
                <c:pt idx="54633">
                  <c:v>2.68621E-2</c:v>
                </c:pt>
                <c:pt idx="54634">
                  <c:v>3.5236400000000001E-2</c:v>
                </c:pt>
                <c:pt idx="54635">
                  <c:v>4.5477900000000002E-2</c:v>
                </c:pt>
                <c:pt idx="54636">
                  <c:v>4.6703300000000003E-2</c:v>
                </c:pt>
                <c:pt idx="54637">
                  <c:v>3.2589899999999998E-2</c:v>
                </c:pt>
                <c:pt idx="54638">
                  <c:v>4.3625799999999999E-2</c:v>
                </c:pt>
                <c:pt idx="54639">
                  <c:v>5.8066399999999997E-2</c:v>
                </c:pt>
                <c:pt idx="54640">
                  <c:v>6.5187499999999995E-2</c:v>
                </c:pt>
                <c:pt idx="54641">
                  <c:v>1.6591999999999999E-2</c:v>
                </c:pt>
                <c:pt idx="54642">
                  <c:v>3.1808900000000001E-2</c:v>
                </c:pt>
                <c:pt idx="54643">
                  <c:v>3.2299000000000001E-2</c:v>
                </c:pt>
                <c:pt idx="54644">
                  <c:v>4.1841499999999997E-2</c:v>
                </c:pt>
                <c:pt idx="54645">
                  <c:v>2.58217E-2</c:v>
                </c:pt>
                <c:pt idx="54646">
                  <c:v>3.2731999999999997E-2</c:v>
                </c:pt>
                <c:pt idx="54647">
                  <c:v>2.60763E-2</c:v>
                </c:pt>
                <c:pt idx="54648">
                  <c:v>3.6385500000000001E-2</c:v>
                </c:pt>
                <c:pt idx="54649">
                  <c:v>3.2901800000000002E-2</c:v>
                </c:pt>
                <c:pt idx="54650">
                  <c:v>3.2829299999999999E-2</c:v>
                </c:pt>
                <c:pt idx="54651">
                  <c:v>5.4870599999999999E-2</c:v>
                </c:pt>
                <c:pt idx="54652">
                  <c:v>3.4563099999999999E-2</c:v>
                </c:pt>
                <c:pt idx="54653">
                  <c:v>3.3297500000000001E-2</c:v>
                </c:pt>
                <c:pt idx="54654">
                  <c:v>2.3988700000000002E-2</c:v>
                </c:pt>
                <c:pt idx="54655">
                  <c:v>3.1813599999999997E-2</c:v>
                </c:pt>
                <c:pt idx="54656">
                  <c:v>2.4409299999999998E-2</c:v>
                </c:pt>
                <c:pt idx="54657">
                  <c:v>4.2100899999999997E-2</c:v>
                </c:pt>
                <c:pt idx="54658">
                  <c:v>3.6222499999999998E-2</c:v>
                </c:pt>
                <c:pt idx="54659">
                  <c:v>2.7714699999999998E-2</c:v>
                </c:pt>
                <c:pt idx="54660">
                  <c:v>2.8444299999999999E-2</c:v>
                </c:pt>
                <c:pt idx="54661">
                  <c:v>3.4998899999999999E-2</c:v>
                </c:pt>
                <c:pt idx="54662">
                  <c:v>2.5848400000000001E-2</c:v>
                </c:pt>
                <c:pt idx="54663">
                  <c:v>1.1245700000000001E-2</c:v>
                </c:pt>
                <c:pt idx="54664">
                  <c:v>4.0773400000000001E-2</c:v>
                </c:pt>
                <c:pt idx="54665">
                  <c:v>3.0392599999999999E-2</c:v>
                </c:pt>
                <c:pt idx="54666">
                  <c:v>2.4165200000000001E-2</c:v>
                </c:pt>
                <c:pt idx="54667">
                  <c:v>1.3299E-2</c:v>
                </c:pt>
                <c:pt idx="54668">
                  <c:v>2.53286E-2</c:v>
                </c:pt>
                <c:pt idx="54669">
                  <c:v>1.7549499999999999E-2</c:v>
                </c:pt>
                <c:pt idx="54670">
                  <c:v>2.0878799999999999E-2</c:v>
                </c:pt>
                <c:pt idx="54671">
                  <c:v>5.7420700000000002E-3</c:v>
                </c:pt>
                <c:pt idx="54672">
                  <c:v>1.5591600000000001E-2</c:v>
                </c:pt>
                <c:pt idx="54673">
                  <c:v>2.12631E-2</c:v>
                </c:pt>
                <c:pt idx="54674">
                  <c:v>3.1205199999999999E-2</c:v>
                </c:pt>
                <c:pt idx="54675">
                  <c:v>3.23057E-2</c:v>
                </c:pt>
                <c:pt idx="54676">
                  <c:v>2.9235799999999999E-2</c:v>
                </c:pt>
                <c:pt idx="54677">
                  <c:v>2.3172399999999999E-2</c:v>
                </c:pt>
                <c:pt idx="54678">
                  <c:v>3.1647700000000001E-2</c:v>
                </c:pt>
                <c:pt idx="54679">
                  <c:v>1.2944199999999999E-2</c:v>
                </c:pt>
                <c:pt idx="54680">
                  <c:v>1.0097500000000001E-2</c:v>
                </c:pt>
                <c:pt idx="54681">
                  <c:v>3.0315399999999999E-2</c:v>
                </c:pt>
                <c:pt idx="54682">
                  <c:v>3.0466099999999999E-2</c:v>
                </c:pt>
                <c:pt idx="54683">
                  <c:v>1.1754000000000001E-2</c:v>
                </c:pt>
                <c:pt idx="54684">
                  <c:v>1.1763600000000001E-2</c:v>
                </c:pt>
                <c:pt idx="54685">
                  <c:v>3.3883999999999997E-2</c:v>
                </c:pt>
                <c:pt idx="54686">
                  <c:v>9.0017299999999995E-3</c:v>
                </c:pt>
                <c:pt idx="54687">
                  <c:v>1.18952E-2</c:v>
                </c:pt>
                <c:pt idx="54688">
                  <c:v>5.4845800000000002E-3</c:v>
                </c:pt>
                <c:pt idx="54689">
                  <c:v>1.3794900000000001E-2</c:v>
                </c:pt>
                <c:pt idx="54690">
                  <c:v>1.7668699999999999E-2</c:v>
                </c:pt>
                <c:pt idx="54691">
                  <c:v>2.8892500000000002E-2</c:v>
                </c:pt>
                <c:pt idx="54692">
                  <c:v>2.2268300000000001E-2</c:v>
                </c:pt>
                <c:pt idx="54693">
                  <c:v>1.33247E-2</c:v>
                </c:pt>
                <c:pt idx="54694">
                  <c:v>7.71523E-3</c:v>
                </c:pt>
                <c:pt idx="54695">
                  <c:v>1.5670799999999999E-2</c:v>
                </c:pt>
                <c:pt idx="54696">
                  <c:v>1.5528699999999999E-2</c:v>
                </c:pt>
                <c:pt idx="54697">
                  <c:v>2.2352199999999999E-2</c:v>
                </c:pt>
                <c:pt idx="54698">
                  <c:v>-8.3255799999999995E-4</c:v>
                </c:pt>
                <c:pt idx="54699">
                  <c:v>1.72567E-2</c:v>
                </c:pt>
                <c:pt idx="54700">
                  <c:v>7.2212200000000004E-3</c:v>
                </c:pt>
                <c:pt idx="54701">
                  <c:v>1.36919E-2</c:v>
                </c:pt>
                <c:pt idx="54702">
                  <c:v>1.2722000000000001E-2</c:v>
                </c:pt>
                <c:pt idx="54703">
                  <c:v>-8.7957399999999998E-3</c:v>
                </c:pt>
                <c:pt idx="54704">
                  <c:v>3.07465E-3</c:v>
                </c:pt>
                <c:pt idx="54705">
                  <c:v>-1.8038700000000001E-2</c:v>
                </c:pt>
                <c:pt idx="54706">
                  <c:v>1.44758E-2</c:v>
                </c:pt>
                <c:pt idx="54707">
                  <c:v>-1.4163E-2</c:v>
                </c:pt>
                <c:pt idx="54708">
                  <c:v>1.6788500000000001E-2</c:v>
                </c:pt>
                <c:pt idx="54709">
                  <c:v>5.7067899999999998E-3</c:v>
                </c:pt>
                <c:pt idx="54710">
                  <c:v>2.7179700000000001E-3</c:v>
                </c:pt>
                <c:pt idx="54711">
                  <c:v>-4.9963000000000004E-3</c:v>
                </c:pt>
                <c:pt idx="54712">
                  <c:v>1.8163700000000001E-2</c:v>
                </c:pt>
                <c:pt idx="54713">
                  <c:v>1.04685E-2</c:v>
                </c:pt>
                <c:pt idx="54714">
                  <c:v>3.9144499999999999E-2</c:v>
                </c:pt>
                <c:pt idx="54715">
                  <c:v>-1.07002E-2</c:v>
                </c:pt>
                <c:pt idx="54716">
                  <c:v>5.6352599999999996E-3</c:v>
                </c:pt>
                <c:pt idx="54717">
                  <c:v>8.21209E-3</c:v>
                </c:pt>
                <c:pt idx="54718">
                  <c:v>-7.79629E-3</c:v>
                </c:pt>
                <c:pt idx="54719">
                  <c:v>1.35193E-2</c:v>
                </c:pt>
                <c:pt idx="54720">
                  <c:v>1.54305E-3</c:v>
                </c:pt>
                <c:pt idx="54721">
                  <c:v>8.3455999999999999E-3</c:v>
                </c:pt>
                <c:pt idx="54722">
                  <c:v>-1.2033500000000001E-2</c:v>
                </c:pt>
                <c:pt idx="54723">
                  <c:v>8.1338899999999995E-3</c:v>
                </c:pt>
                <c:pt idx="54724">
                  <c:v>-1.6956300000000001E-3</c:v>
                </c:pt>
                <c:pt idx="54725">
                  <c:v>9.5691700000000001E-3</c:v>
                </c:pt>
                <c:pt idx="54726">
                  <c:v>2.6321399999999998E-3</c:v>
                </c:pt>
                <c:pt idx="54727">
                  <c:v>-7.0571899999999996E-3</c:v>
                </c:pt>
                <c:pt idx="54728">
                  <c:v>-7.6370199999999996E-3</c:v>
                </c:pt>
                <c:pt idx="54729">
                  <c:v>-1.2644799999999999E-2</c:v>
                </c:pt>
                <c:pt idx="54730">
                  <c:v>7.3718999999999998E-4</c:v>
                </c:pt>
                <c:pt idx="54731">
                  <c:v>5.8002499999999999E-3</c:v>
                </c:pt>
                <c:pt idx="54732">
                  <c:v>-2.57912E-2</c:v>
                </c:pt>
                <c:pt idx="54733">
                  <c:v>-8.1443800000000001E-4</c:v>
                </c:pt>
                <c:pt idx="54734">
                  <c:v>8.7833400000000004E-4</c:v>
                </c:pt>
                <c:pt idx="54735">
                  <c:v>9.7103099999999998E-3</c:v>
                </c:pt>
                <c:pt idx="54736">
                  <c:v>-8.0871600000000001E-4</c:v>
                </c:pt>
                <c:pt idx="54737">
                  <c:v>-1.2461699999999999E-2</c:v>
                </c:pt>
                <c:pt idx="54738">
                  <c:v>-6.3934300000000003E-3</c:v>
                </c:pt>
                <c:pt idx="54739">
                  <c:v>-6.2437100000000004E-3</c:v>
                </c:pt>
                <c:pt idx="54740">
                  <c:v>1.56784E-3</c:v>
                </c:pt>
                <c:pt idx="54741">
                  <c:v>-2.8228799999999998E-3</c:v>
                </c:pt>
                <c:pt idx="54742">
                  <c:v>2.54974E-2</c:v>
                </c:pt>
                <c:pt idx="54743">
                  <c:v>-2.91443E-3</c:v>
                </c:pt>
                <c:pt idx="54744" formatCode="0.00E+00">
                  <c:v>3.52859E-5</c:v>
                </c:pt>
                <c:pt idx="54745">
                  <c:v>-2.6674300000000001E-3</c:v>
                </c:pt>
                <c:pt idx="54746">
                  <c:v>7.0638699999999999E-3</c:v>
                </c:pt>
                <c:pt idx="54747">
                  <c:v>3.6611600000000001E-3</c:v>
                </c:pt>
                <c:pt idx="54748">
                  <c:v>1.4500600000000001E-2</c:v>
                </c:pt>
                <c:pt idx="54749">
                  <c:v>1.02291E-2</c:v>
                </c:pt>
                <c:pt idx="54750">
                  <c:v>7.6389300000000004E-3</c:v>
                </c:pt>
                <c:pt idx="54751">
                  <c:v>1.25732E-2</c:v>
                </c:pt>
                <c:pt idx="54752">
                  <c:v>8.1386600000000007E-3</c:v>
                </c:pt>
                <c:pt idx="54753">
                  <c:v>-1.5192000000000001E-3</c:v>
                </c:pt>
                <c:pt idx="54754">
                  <c:v>1.7237700000000002E-2</c:v>
                </c:pt>
                <c:pt idx="54755">
                  <c:v>1.09701E-2</c:v>
                </c:pt>
                <c:pt idx="54756">
                  <c:v>-4.5976599999999999E-3</c:v>
                </c:pt>
                <c:pt idx="54757">
                  <c:v>2.2764199999999999E-3</c:v>
                </c:pt>
                <c:pt idx="54758">
                  <c:v>-3.5343200000000001E-3</c:v>
                </c:pt>
                <c:pt idx="54759">
                  <c:v>6.8387999999999999E-3</c:v>
                </c:pt>
                <c:pt idx="54760">
                  <c:v>1.9389199999999999E-2</c:v>
                </c:pt>
                <c:pt idx="54761">
                  <c:v>-3.44276E-3</c:v>
                </c:pt>
                <c:pt idx="54762">
                  <c:v>-9.8276100000000005E-3</c:v>
                </c:pt>
                <c:pt idx="54763">
                  <c:v>-5.08881E-3</c:v>
                </c:pt>
                <c:pt idx="54764">
                  <c:v>2.9849999999999998E-3</c:v>
                </c:pt>
                <c:pt idx="54765">
                  <c:v>1.3300899999999999E-2</c:v>
                </c:pt>
                <c:pt idx="54766">
                  <c:v>5.0268200000000004E-3</c:v>
                </c:pt>
                <c:pt idx="54767">
                  <c:v>1.2991900000000001E-2</c:v>
                </c:pt>
                <c:pt idx="54768">
                  <c:v>-6.2007900000000003E-3</c:v>
                </c:pt>
                <c:pt idx="54769" formatCode="0.00E+00">
                  <c:v>1.9312900000000001E-2</c:v>
                </c:pt>
                <c:pt idx="54770">
                  <c:v>-1.76811E-3</c:v>
                </c:pt>
                <c:pt idx="54771">
                  <c:v>-1.53542E-4</c:v>
                </c:pt>
                <c:pt idx="54772">
                  <c:v>1.6033200000000001E-2</c:v>
                </c:pt>
                <c:pt idx="54773">
                  <c:v>1.7976800000000001E-3</c:v>
                </c:pt>
                <c:pt idx="54774">
                  <c:v>1.07803E-2</c:v>
                </c:pt>
                <c:pt idx="54775">
                  <c:v>8.6717600000000006E-3</c:v>
                </c:pt>
                <c:pt idx="54776">
                  <c:v>-1.8987699999999999E-3</c:v>
                </c:pt>
                <c:pt idx="54777">
                  <c:v>-2.9859499999999998E-3</c:v>
                </c:pt>
                <c:pt idx="54778">
                  <c:v>1.23272E-2</c:v>
                </c:pt>
                <c:pt idx="54779">
                  <c:v>-1.85595E-2</c:v>
                </c:pt>
                <c:pt idx="54780">
                  <c:v>-3.00722E-2</c:v>
                </c:pt>
                <c:pt idx="54781">
                  <c:v>-2.34919E-2</c:v>
                </c:pt>
                <c:pt idx="54782">
                  <c:v>1.54095E-2</c:v>
                </c:pt>
                <c:pt idx="54783">
                  <c:v>-5.3854000000000003E-3</c:v>
                </c:pt>
                <c:pt idx="54784">
                  <c:v>-2.17724E-3</c:v>
                </c:pt>
                <c:pt idx="54785">
                  <c:v>-1.6498599999999999E-2</c:v>
                </c:pt>
                <c:pt idx="54786">
                  <c:v>-3.1480800000000001E-3</c:v>
                </c:pt>
                <c:pt idx="54787">
                  <c:v>-1.04809E-3</c:v>
                </c:pt>
                <c:pt idx="54788">
                  <c:v>5.1965700000000002E-3</c:v>
                </c:pt>
                <c:pt idx="54789">
                  <c:v>2.8944000000000001E-3</c:v>
                </c:pt>
                <c:pt idx="54790">
                  <c:v>-7.2011899999999997E-3</c:v>
                </c:pt>
                <c:pt idx="54791">
                  <c:v>-4.3077499999999999E-3</c:v>
                </c:pt>
                <c:pt idx="54792">
                  <c:v>-2.2418E-2</c:v>
                </c:pt>
                <c:pt idx="54793">
                  <c:v>-5.0554299999999996E-3</c:v>
                </c:pt>
                <c:pt idx="54794" formatCode="0.00E+00">
                  <c:v>-2.1104800000000001E-3</c:v>
                </c:pt>
                <c:pt idx="54795">
                  <c:v>-3.3845899999999998E-3</c:v>
                </c:pt>
                <c:pt idx="54796">
                  <c:v>-1.92785E-2</c:v>
                </c:pt>
                <c:pt idx="54797">
                  <c:v>-1.6405099999999999E-2</c:v>
                </c:pt>
                <c:pt idx="54798">
                  <c:v>-6.1645500000000004E-3</c:v>
                </c:pt>
                <c:pt idx="54799">
                  <c:v>-1.31664E-2</c:v>
                </c:pt>
                <c:pt idx="54800">
                  <c:v>-2.4686799999999998E-2</c:v>
                </c:pt>
                <c:pt idx="54801">
                  <c:v>-5.8860800000000001E-3</c:v>
                </c:pt>
                <c:pt idx="54802">
                  <c:v>-2.47087E-2</c:v>
                </c:pt>
                <c:pt idx="54803">
                  <c:v>-2.19898E-2</c:v>
                </c:pt>
                <c:pt idx="54804">
                  <c:v>-2.2765199999999999E-2</c:v>
                </c:pt>
                <c:pt idx="54805">
                  <c:v>-2.3817100000000001E-2</c:v>
                </c:pt>
                <c:pt idx="54806">
                  <c:v>-1.9655200000000001E-2</c:v>
                </c:pt>
                <c:pt idx="54807">
                  <c:v>-9.1276199999999995E-3</c:v>
                </c:pt>
                <c:pt idx="54808">
                  <c:v>-2.6736300000000001E-2</c:v>
                </c:pt>
                <c:pt idx="54809">
                  <c:v>-3.19901E-2</c:v>
                </c:pt>
                <c:pt idx="54810">
                  <c:v>-2.5591900000000001E-2</c:v>
                </c:pt>
                <c:pt idx="54811">
                  <c:v>-1.5740400000000002E-2</c:v>
                </c:pt>
                <c:pt idx="54812">
                  <c:v>-1.7495199999999999E-2</c:v>
                </c:pt>
                <c:pt idx="54813">
                  <c:v>-2.20051E-2</c:v>
                </c:pt>
                <c:pt idx="54814">
                  <c:v>-2.2496200000000001E-2</c:v>
                </c:pt>
                <c:pt idx="54815">
                  <c:v>-9.19151E-3</c:v>
                </c:pt>
                <c:pt idx="54816">
                  <c:v>-9.3755699999999997E-3</c:v>
                </c:pt>
                <c:pt idx="54817">
                  <c:v>-3.2040600000000002E-2</c:v>
                </c:pt>
                <c:pt idx="54818">
                  <c:v>-2.09599E-2</c:v>
                </c:pt>
                <c:pt idx="54819">
                  <c:v>-3.2373399999999997E-2</c:v>
                </c:pt>
                <c:pt idx="54820">
                  <c:v>-2.2539099999999999E-2</c:v>
                </c:pt>
                <c:pt idx="54821">
                  <c:v>-3.3476800000000001E-2</c:v>
                </c:pt>
                <c:pt idx="54822">
                  <c:v>-3.1669599999999999E-2</c:v>
                </c:pt>
                <c:pt idx="54823">
                  <c:v>-2.6995700000000001E-2</c:v>
                </c:pt>
                <c:pt idx="54824">
                  <c:v>-1.00374E-2</c:v>
                </c:pt>
                <c:pt idx="54825">
                  <c:v>-2.6648499999999999E-2</c:v>
                </c:pt>
                <c:pt idx="54826">
                  <c:v>-4.2944000000000003E-2</c:v>
                </c:pt>
                <c:pt idx="54827">
                  <c:v>-3.6670700000000001E-2</c:v>
                </c:pt>
                <c:pt idx="54828">
                  <c:v>-2.62451E-3</c:v>
                </c:pt>
                <c:pt idx="54829">
                  <c:v>-2.69041E-2</c:v>
                </c:pt>
                <c:pt idx="54830">
                  <c:v>-3.3868799999999998E-2</c:v>
                </c:pt>
                <c:pt idx="54831">
                  <c:v>-3.8454099999999998E-2</c:v>
                </c:pt>
                <c:pt idx="54832">
                  <c:v>-2.6760099999999998E-2</c:v>
                </c:pt>
                <c:pt idx="54833">
                  <c:v>-1.8024399999999999E-2</c:v>
                </c:pt>
                <c:pt idx="54834">
                  <c:v>-3.3446299999999998E-2</c:v>
                </c:pt>
                <c:pt idx="54835">
                  <c:v>-3.3531199999999997E-2</c:v>
                </c:pt>
                <c:pt idx="54836">
                  <c:v>-5.1240899999999999E-2</c:v>
                </c:pt>
                <c:pt idx="54837">
                  <c:v>-1.5714599999999999E-2</c:v>
                </c:pt>
                <c:pt idx="54838">
                  <c:v>-3.6051800000000002E-2</c:v>
                </c:pt>
                <c:pt idx="54839">
                  <c:v>-2.0945499999999999E-2</c:v>
                </c:pt>
                <c:pt idx="54840">
                  <c:v>-3.4401899999999999E-2</c:v>
                </c:pt>
                <c:pt idx="54841">
                  <c:v>-7.7743500000000002E-3</c:v>
                </c:pt>
                <c:pt idx="54842">
                  <c:v>-1.4517800000000001E-2</c:v>
                </c:pt>
                <c:pt idx="54843">
                  <c:v>-3.1178500000000001E-2</c:v>
                </c:pt>
                <c:pt idx="54844">
                  <c:v>-3.1079300000000001E-2</c:v>
                </c:pt>
                <c:pt idx="54845">
                  <c:v>-2.3008299999999999E-2</c:v>
                </c:pt>
                <c:pt idx="54846">
                  <c:v>-6.1941100000000001E-3</c:v>
                </c:pt>
                <c:pt idx="54847">
                  <c:v>-1.6241100000000001E-2</c:v>
                </c:pt>
                <c:pt idx="54848">
                  <c:v>-1.5750900000000002E-2</c:v>
                </c:pt>
                <c:pt idx="54849">
                  <c:v>-2.6965099999999999E-2</c:v>
                </c:pt>
                <c:pt idx="54850" formatCode="0.00E+00">
                  <c:v>-4.3430300000000003E-3</c:v>
                </c:pt>
                <c:pt idx="54851">
                  <c:v>-3.14293E-2</c:v>
                </c:pt>
                <c:pt idx="54852">
                  <c:v>-1.22557E-2</c:v>
                </c:pt>
                <c:pt idx="54853">
                  <c:v>-1.97372E-2</c:v>
                </c:pt>
                <c:pt idx="54854">
                  <c:v>-1.22433E-2</c:v>
                </c:pt>
                <c:pt idx="54855">
                  <c:v>-6.3180900000000002E-3</c:v>
                </c:pt>
                <c:pt idx="54856">
                  <c:v>-2.71664E-2</c:v>
                </c:pt>
                <c:pt idx="54857">
                  <c:v>-4.6720499999999996E-3</c:v>
                </c:pt>
                <c:pt idx="54858">
                  <c:v>-1.30758E-2</c:v>
                </c:pt>
                <c:pt idx="54859">
                  <c:v>5.7439800000000001E-3</c:v>
                </c:pt>
                <c:pt idx="54860">
                  <c:v>-2.8778100000000001E-2</c:v>
                </c:pt>
                <c:pt idx="54861">
                  <c:v>-1.8942799999999999E-2</c:v>
                </c:pt>
                <c:pt idx="54862">
                  <c:v>-7.9917900000000001E-4</c:v>
                </c:pt>
                <c:pt idx="54863">
                  <c:v>-1.6926799999999999E-2</c:v>
                </c:pt>
                <c:pt idx="54864">
                  <c:v>-1.0376E-2</c:v>
                </c:pt>
                <c:pt idx="54865">
                  <c:v>-2.43378E-2</c:v>
                </c:pt>
                <c:pt idx="54866">
                  <c:v>-1.9891699999999998E-2</c:v>
                </c:pt>
                <c:pt idx="54867">
                  <c:v>-1.6565300000000002E-2</c:v>
                </c:pt>
                <c:pt idx="54868">
                  <c:v>-2.5861700000000001E-2</c:v>
                </c:pt>
                <c:pt idx="54869">
                  <c:v>-1.73473E-2</c:v>
                </c:pt>
                <c:pt idx="54870">
                  <c:v>-2.12421E-2</c:v>
                </c:pt>
                <c:pt idx="54871">
                  <c:v>-1.8996200000000001E-2</c:v>
                </c:pt>
                <c:pt idx="54872">
                  <c:v>-1.4844899999999999E-2</c:v>
                </c:pt>
                <c:pt idx="54873">
                  <c:v>-1.51691E-2</c:v>
                </c:pt>
                <c:pt idx="54874">
                  <c:v>-2.0376200000000001E-2</c:v>
                </c:pt>
                <c:pt idx="54875">
                  <c:v>-1.55087E-2</c:v>
                </c:pt>
                <c:pt idx="54876">
                  <c:v>-1.2238499999999999E-2</c:v>
                </c:pt>
                <c:pt idx="54877">
                  <c:v>-1.9170800000000002E-2</c:v>
                </c:pt>
                <c:pt idx="54878">
                  <c:v>-3.37982E-2</c:v>
                </c:pt>
                <c:pt idx="54879">
                  <c:v>-3.12395E-2</c:v>
                </c:pt>
                <c:pt idx="54880">
                  <c:v>-3.6162399999999997E-2</c:v>
                </c:pt>
                <c:pt idx="54881">
                  <c:v>-2.5393499999999999E-2</c:v>
                </c:pt>
                <c:pt idx="54882">
                  <c:v>-3.2816900000000003E-2</c:v>
                </c:pt>
                <c:pt idx="54883">
                  <c:v>-3.0514699999999999E-2</c:v>
                </c:pt>
                <c:pt idx="54884">
                  <c:v>-4.5352000000000003E-2</c:v>
                </c:pt>
                <c:pt idx="54885">
                  <c:v>-3.9343799999999998E-2</c:v>
                </c:pt>
                <c:pt idx="54886">
                  <c:v>-2.0608899999999999E-2</c:v>
                </c:pt>
                <c:pt idx="54887">
                  <c:v>-2.58064E-2</c:v>
                </c:pt>
                <c:pt idx="54888">
                  <c:v>-3.7369699999999999E-2</c:v>
                </c:pt>
                <c:pt idx="54889">
                  <c:v>-4.9202000000000003E-2</c:v>
                </c:pt>
                <c:pt idx="54890">
                  <c:v>-3.4566899999999998E-2</c:v>
                </c:pt>
                <c:pt idx="54891">
                  <c:v>-2.8308900000000001E-2</c:v>
                </c:pt>
                <c:pt idx="54892">
                  <c:v>-4.3654400000000003E-2</c:v>
                </c:pt>
                <c:pt idx="54893">
                  <c:v>-3.7474599999999997E-2</c:v>
                </c:pt>
                <c:pt idx="54894">
                  <c:v>-5.25341E-2</c:v>
                </c:pt>
                <c:pt idx="54895">
                  <c:v>-3.1817400000000003E-2</c:v>
                </c:pt>
                <c:pt idx="54896">
                  <c:v>-3.9197000000000003E-2</c:v>
                </c:pt>
                <c:pt idx="54897">
                  <c:v>-3.42207E-2</c:v>
                </c:pt>
                <c:pt idx="54898">
                  <c:v>-3.3179300000000002E-2</c:v>
                </c:pt>
                <c:pt idx="54899">
                  <c:v>-4.3133699999999997E-2</c:v>
                </c:pt>
                <c:pt idx="54900">
                  <c:v>-4.2918199999999997E-2</c:v>
                </c:pt>
                <c:pt idx="54901">
                  <c:v>-3.9627099999999998E-2</c:v>
                </c:pt>
                <c:pt idx="54902" formatCode="0.00E+00">
                  <c:v>-2.4278600000000001E-2</c:v>
                </c:pt>
                <c:pt idx="54903">
                  <c:v>-3.6169100000000003E-2</c:v>
                </c:pt>
                <c:pt idx="54904">
                  <c:v>-1.41993E-2</c:v>
                </c:pt>
                <c:pt idx="54905">
                  <c:v>-4.1918799999999999E-2</c:v>
                </c:pt>
                <c:pt idx="54906">
                  <c:v>-3.28197E-2</c:v>
                </c:pt>
                <c:pt idx="54907">
                  <c:v>-6.0896899999999997E-2</c:v>
                </c:pt>
                <c:pt idx="54908">
                  <c:v>-2.8334600000000001E-2</c:v>
                </c:pt>
                <c:pt idx="54909">
                  <c:v>-2.9251099999999999E-2</c:v>
                </c:pt>
                <c:pt idx="54910">
                  <c:v>-5.1533700000000002E-2</c:v>
                </c:pt>
                <c:pt idx="54911">
                  <c:v>-2.31495E-2</c:v>
                </c:pt>
                <c:pt idx="54912">
                  <c:v>-4.8873899999999998E-2</c:v>
                </c:pt>
                <c:pt idx="54913">
                  <c:v>-2.6460600000000001E-2</c:v>
                </c:pt>
                <c:pt idx="54914">
                  <c:v>-4.10318E-2</c:v>
                </c:pt>
                <c:pt idx="54915">
                  <c:v>-2.6467299999999999E-2</c:v>
                </c:pt>
                <c:pt idx="54916">
                  <c:v>-3.2324800000000001E-2</c:v>
                </c:pt>
                <c:pt idx="54917">
                  <c:v>-2.4591399999999999E-2</c:v>
                </c:pt>
                <c:pt idx="54918">
                  <c:v>-2.2787100000000001E-2</c:v>
                </c:pt>
                <c:pt idx="54919">
                  <c:v>-3.4592600000000001E-2</c:v>
                </c:pt>
                <c:pt idx="54920" formatCode="0.00E+00">
                  <c:v>-7.6990100000000001E-3</c:v>
                </c:pt>
                <c:pt idx="54921">
                  <c:v>-2.5213200000000002E-2</c:v>
                </c:pt>
                <c:pt idx="54922">
                  <c:v>-1.3058699999999999E-2</c:v>
                </c:pt>
                <c:pt idx="54923">
                  <c:v>-3.5984000000000002E-2</c:v>
                </c:pt>
                <c:pt idx="54924">
                  <c:v>-3.6894799999999998E-2</c:v>
                </c:pt>
                <c:pt idx="54925">
                  <c:v>-3.6063199999999997E-2</c:v>
                </c:pt>
                <c:pt idx="54926">
                  <c:v>-3.5767599999999997E-2</c:v>
                </c:pt>
                <c:pt idx="54927">
                  <c:v>-4.4359200000000001E-2</c:v>
                </c:pt>
                <c:pt idx="54928">
                  <c:v>-2.79732E-2</c:v>
                </c:pt>
                <c:pt idx="54929">
                  <c:v>-5.37872E-3</c:v>
                </c:pt>
                <c:pt idx="54930">
                  <c:v>-2.3011199999999999E-2</c:v>
                </c:pt>
                <c:pt idx="54931">
                  <c:v>-3.7769299999999999E-2</c:v>
                </c:pt>
                <c:pt idx="54932">
                  <c:v>-3.0903799999999999E-2</c:v>
                </c:pt>
                <c:pt idx="54933">
                  <c:v>7.5817099999999998E-4</c:v>
                </c:pt>
                <c:pt idx="54934">
                  <c:v>-3.90005E-2</c:v>
                </c:pt>
                <c:pt idx="54935">
                  <c:v>-1.22194E-2</c:v>
                </c:pt>
                <c:pt idx="54936">
                  <c:v>-3.03469E-2</c:v>
                </c:pt>
                <c:pt idx="54937">
                  <c:v>-1.6822799999999999E-2</c:v>
                </c:pt>
                <c:pt idx="54938">
                  <c:v>-9.55868E-3</c:v>
                </c:pt>
                <c:pt idx="54939">
                  <c:v>-3.49045E-3</c:v>
                </c:pt>
                <c:pt idx="54940">
                  <c:v>-1.4953599999999999E-2</c:v>
                </c:pt>
                <c:pt idx="54941">
                  <c:v>-1.6055099999999999E-2</c:v>
                </c:pt>
                <c:pt idx="54942">
                  <c:v>5.7907100000000001E-3</c:v>
                </c:pt>
                <c:pt idx="54943">
                  <c:v>-4.68922E-3</c:v>
                </c:pt>
                <c:pt idx="54944">
                  <c:v>-6.9026900000000004E-3</c:v>
                </c:pt>
                <c:pt idx="54945">
                  <c:v>-3.6249199999999998E-3</c:v>
                </c:pt>
                <c:pt idx="54946">
                  <c:v>-2.1215399999999999E-2</c:v>
                </c:pt>
                <c:pt idx="54947">
                  <c:v>-1.1797000000000001E-3</c:v>
                </c:pt>
                <c:pt idx="54948">
                  <c:v>-2.2411299999999999E-2</c:v>
                </c:pt>
                <c:pt idx="54949">
                  <c:v>-1.04942E-2</c:v>
                </c:pt>
                <c:pt idx="54950">
                  <c:v>-6.6938400000000004E-3</c:v>
                </c:pt>
                <c:pt idx="54951">
                  <c:v>1.22395E-2</c:v>
                </c:pt>
                <c:pt idx="54952">
                  <c:v>-4.3106100000000003E-3</c:v>
                </c:pt>
                <c:pt idx="54953">
                  <c:v>-1.34068E-2</c:v>
                </c:pt>
                <c:pt idx="54954">
                  <c:v>-5.4836299999999998E-3</c:v>
                </c:pt>
                <c:pt idx="54955">
                  <c:v>-1.0024099999999999E-2</c:v>
                </c:pt>
                <c:pt idx="54956">
                  <c:v>-3.3483499999999999E-3</c:v>
                </c:pt>
                <c:pt idx="54957">
                  <c:v>-1.19705E-2</c:v>
                </c:pt>
                <c:pt idx="54958">
                  <c:v>-9.2983200000000001E-4</c:v>
                </c:pt>
                <c:pt idx="54959">
                  <c:v>3.0317299999999998E-3</c:v>
                </c:pt>
                <c:pt idx="54960">
                  <c:v>-8.3150900000000007E-3</c:v>
                </c:pt>
                <c:pt idx="54961">
                  <c:v>-1.29757E-2</c:v>
                </c:pt>
                <c:pt idx="54962">
                  <c:v>3.9186500000000001E-3</c:v>
                </c:pt>
                <c:pt idx="54963">
                  <c:v>-8.3198500000000002E-3</c:v>
                </c:pt>
                <c:pt idx="54964">
                  <c:v>-9.1686200000000006E-3</c:v>
                </c:pt>
                <c:pt idx="54965">
                  <c:v>-7.6446500000000002E-3</c:v>
                </c:pt>
                <c:pt idx="54966">
                  <c:v>-4.1399000000000002E-3</c:v>
                </c:pt>
                <c:pt idx="54967">
                  <c:v>5.0544700000000001E-3</c:v>
                </c:pt>
                <c:pt idx="54968">
                  <c:v>-2.5749200000000001E-4</c:v>
                </c:pt>
                <c:pt idx="54969">
                  <c:v>8.6097699999999992E-3</c:v>
                </c:pt>
                <c:pt idx="54970">
                  <c:v>-1.7337800000000001E-3</c:v>
                </c:pt>
                <c:pt idx="54971">
                  <c:v>9.7207999999999999E-3</c:v>
                </c:pt>
                <c:pt idx="54972">
                  <c:v>-3.7565200000000002E-3</c:v>
                </c:pt>
                <c:pt idx="54973">
                  <c:v>-1.52969E-3</c:v>
                </c:pt>
                <c:pt idx="54974">
                  <c:v>-5.0620999999999999E-3</c:v>
                </c:pt>
                <c:pt idx="54975">
                  <c:v>2.7504000000000001E-3</c:v>
                </c:pt>
                <c:pt idx="54976">
                  <c:v>1.17865E-2</c:v>
                </c:pt>
                <c:pt idx="54977">
                  <c:v>-6.8111400000000002E-3</c:v>
                </c:pt>
                <c:pt idx="54978">
                  <c:v>1.3351400000000001E-3</c:v>
                </c:pt>
                <c:pt idx="54979">
                  <c:v>-9.9706599999999992E-3</c:v>
                </c:pt>
                <c:pt idx="54980">
                  <c:v>1.2296700000000001E-2</c:v>
                </c:pt>
                <c:pt idx="54981">
                  <c:v>-2.44808E-3</c:v>
                </c:pt>
                <c:pt idx="54982">
                  <c:v>5.2633300000000001E-3</c:v>
                </c:pt>
                <c:pt idx="54983">
                  <c:v>-4.3725999999999999E-3</c:v>
                </c:pt>
                <c:pt idx="54984" formatCode="0.00E+00">
                  <c:v>-4.9047500000000003E-3</c:v>
                </c:pt>
                <c:pt idx="54985">
                  <c:v>1.7712599999999998E-2</c:v>
                </c:pt>
                <c:pt idx="54986">
                  <c:v>-7.9650899999999993E-3</c:v>
                </c:pt>
                <c:pt idx="54987">
                  <c:v>-1.9276600000000001E-2</c:v>
                </c:pt>
                <c:pt idx="54988">
                  <c:v>4.0350000000000004E-3</c:v>
                </c:pt>
                <c:pt idx="54989">
                  <c:v>-2.13623E-4</c:v>
                </c:pt>
                <c:pt idx="54990">
                  <c:v>-9.47952E-3</c:v>
                </c:pt>
                <c:pt idx="54991">
                  <c:v>-5.4473899999999999E-3</c:v>
                </c:pt>
                <c:pt idx="54992">
                  <c:v>-7.8229900000000002E-3</c:v>
                </c:pt>
                <c:pt idx="54993">
                  <c:v>-8.7242099999999996E-3</c:v>
                </c:pt>
                <c:pt idx="54994">
                  <c:v>-5.4016100000000003E-3</c:v>
                </c:pt>
                <c:pt idx="54995">
                  <c:v>-8.5487400000000009E-3</c:v>
                </c:pt>
                <c:pt idx="54996">
                  <c:v>-4.9800900000000004E-3</c:v>
                </c:pt>
                <c:pt idx="54997">
                  <c:v>-1.24397E-2</c:v>
                </c:pt>
                <c:pt idx="54998">
                  <c:v>-1.8142700000000001E-2</c:v>
                </c:pt>
                <c:pt idx="54999">
                  <c:v>-1.7562899999999999E-2</c:v>
                </c:pt>
                <c:pt idx="55000">
                  <c:v>-1.4678999999999999E-2</c:v>
                </c:pt>
                <c:pt idx="55001">
                  <c:v>-1.30119E-2</c:v>
                </c:pt>
                <c:pt idx="55002">
                  <c:v>-1.6082800000000001E-2</c:v>
                </c:pt>
                <c:pt idx="55003">
                  <c:v>-8.9292499999999997E-3</c:v>
                </c:pt>
                <c:pt idx="55004">
                  <c:v>-1.7655400000000002E-2</c:v>
                </c:pt>
                <c:pt idx="55005">
                  <c:v>-1.2352E-2</c:v>
                </c:pt>
                <c:pt idx="55006">
                  <c:v>-8.9082699999999994E-3</c:v>
                </c:pt>
                <c:pt idx="55007" formatCode="0.00E+00">
                  <c:v>5.2452099999999999E-5</c:v>
                </c:pt>
                <c:pt idx="55008">
                  <c:v>-2.5062600000000001E-2</c:v>
                </c:pt>
                <c:pt idx="55009">
                  <c:v>-1.2926099999999999E-2</c:v>
                </c:pt>
                <c:pt idx="55010">
                  <c:v>-1.4329E-2</c:v>
                </c:pt>
                <c:pt idx="55011">
                  <c:v>-5.6638699999999997E-3</c:v>
                </c:pt>
                <c:pt idx="55012">
                  <c:v>-7.0362100000000002E-3</c:v>
                </c:pt>
                <c:pt idx="55013">
                  <c:v>-2.4927100000000001E-2</c:v>
                </c:pt>
                <c:pt idx="55014">
                  <c:v>-6.8817100000000001E-3</c:v>
                </c:pt>
                <c:pt idx="55015">
                  <c:v>-2.14348E-2</c:v>
                </c:pt>
                <c:pt idx="55016">
                  <c:v>1.0024999999999999E-2</c:v>
                </c:pt>
                <c:pt idx="55017">
                  <c:v>-1.42851E-2</c:v>
                </c:pt>
                <c:pt idx="55018">
                  <c:v>3.9586999999999999E-3</c:v>
                </c:pt>
                <c:pt idx="55019">
                  <c:v>-2.33469E-2</c:v>
                </c:pt>
                <c:pt idx="55020">
                  <c:v>-1.7223399999999999E-3</c:v>
                </c:pt>
                <c:pt idx="55021">
                  <c:v>-2.43273E-2</c:v>
                </c:pt>
                <c:pt idx="55022">
                  <c:v>-6.3295399999999998E-3</c:v>
                </c:pt>
                <c:pt idx="55023">
                  <c:v>5.1460300000000002E-3</c:v>
                </c:pt>
                <c:pt idx="55024">
                  <c:v>-5.5971099999999998E-3</c:v>
                </c:pt>
                <c:pt idx="55025">
                  <c:v>-6.5136000000000002E-4</c:v>
                </c:pt>
                <c:pt idx="55026">
                  <c:v>-1.37863E-2</c:v>
                </c:pt>
                <c:pt idx="55027">
                  <c:v>-3.2463100000000001E-3</c:v>
                </c:pt>
                <c:pt idx="55028">
                  <c:v>-2.1494900000000001E-2</c:v>
                </c:pt>
                <c:pt idx="55029">
                  <c:v>6.2179599999999998E-4</c:v>
                </c:pt>
                <c:pt idx="55030">
                  <c:v>-1.2574200000000001E-2</c:v>
                </c:pt>
                <c:pt idx="55031">
                  <c:v>-1.6853300000000002E-2</c:v>
                </c:pt>
                <c:pt idx="55032">
                  <c:v>-1.6098000000000001E-2</c:v>
                </c:pt>
                <c:pt idx="55033">
                  <c:v>-7.1687699999999997E-3</c:v>
                </c:pt>
                <c:pt idx="55034">
                  <c:v>5.5761300000000003E-3</c:v>
                </c:pt>
                <c:pt idx="55035">
                  <c:v>8.8605899999999998E-3</c:v>
                </c:pt>
                <c:pt idx="55036">
                  <c:v>-4.9648299999999999E-3</c:v>
                </c:pt>
                <c:pt idx="55037">
                  <c:v>-1.9025800000000001E-3</c:v>
                </c:pt>
                <c:pt idx="55038">
                  <c:v>-9.4413799999999997E-4</c:v>
                </c:pt>
                <c:pt idx="55039">
                  <c:v>-1.7491300000000001E-2</c:v>
                </c:pt>
                <c:pt idx="55040">
                  <c:v>1.0532400000000001E-2</c:v>
                </c:pt>
                <c:pt idx="55041">
                  <c:v>3.2396299999999999E-3</c:v>
                </c:pt>
                <c:pt idx="55042">
                  <c:v>4.5967099999999998E-4</c:v>
                </c:pt>
                <c:pt idx="55043" formatCode="0.00E+00">
                  <c:v>-1.0759400000000001E-2</c:v>
                </c:pt>
                <c:pt idx="55044">
                  <c:v>-4.37737E-4</c:v>
                </c:pt>
                <c:pt idx="55045">
                  <c:v>-2.5987599999999999E-3</c:v>
                </c:pt>
                <c:pt idx="55046">
                  <c:v>-1.4772400000000001E-3</c:v>
                </c:pt>
                <c:pt idx="55047">
                  <c:v>-2.0820600000000002E-2</c:v>
                </c:pt>
                <c:pt idx="55048">
                  <c:v>-4.4069299999999999E-3</c:v>
                </c:pt>
                <c:pt idx="55049">
                  <c:v>-6.2084200000000003E-4</c:v>
                </c:pt>
                <c:pt idx="55050">
                  <c:v>-7.2002399999999999E-4</c:v>
                </c:pt>
                <c:pt idx="55051">
                  <c:v>-1.7349199999999999E-2</c:v>
                </c:pt>
                <c:pt idx="55052">
                  <c:v>2.7551699999999999E-3</c:v>
                </c:pt>
                <c:pt idx="55053">
                  <c:v>1.2693400000000001E-3</c:v>
                </c:pt>
                <c:pt idx="55054">
                  <c:v>2.3975400000000001E-3</c:v>
                </c:pt>
                <c:pt idx="55055">
                  <c:v>6.0253099999999999E-3</c:v>
                </c:pt>
                <c:pt idx="55056">
                  <c:v>-5.6800799999999997E-3</c:v>
                </c:pt>
                <c:pt idx="55057">
                  <c:v>8.2836200000000002E-3</c:v>
                </c:pt>
                <c:pt idx="55058">
                  <c:v>2.0923600000000001E-3</c:v>
                </c:pt>
                <c:pt idx="55059">
                  <c:v>1.6334499999999998E-2</c:v>
                </c:pt>
                <c:pt idx="55060">
                  <c:v>-1.05028E-2</c:v>
                </c:pt>
                <c:pt idx="55061">
                  <c:v>7.5302099999999999E-3</c:v>
                </c:pt>
                <c:pt idx="55062">
                  <c:v>9.4728499999999997E-3</c:v>
                </c:pt>
                <c:pt idx="55063">
                  <c:v>7.36427E-3</c:v>
                </c:pt>
                <c:pt idx="55064">
                  <c:v>8.80623E-3</c:v>
                </c:pt>
                <c:pt idx="55065">
                  <c:v>9.1361999999999997E-4</c:v>
                </c:pt>
                <c:pt idx="55066">
                  <c:v>5.7125099999999996E-3</c:v>
                </c:pt>
                <c:pt idx="55067">
                  <c:v>1.00832E-2</c:v>
                </c:pt>
                <c:pt idx="55068">
                  <c:v>4.5499800000000003E-3</c:v>
                </c:pt>
                <c:pt idx="55069">
                  <c:v>-3.7899000000000001E-3</c:v>
                </c:pt>
                <c:pt idx="55070">
                  <c:v>1.68285E-2</c:v>
                </c:pt>
                <c:pt idx="55071">
                  <c:v>2.0215E-2</c:v>
                </c:pt>
                <c:pt idx="55072">
                  <c:v>1.6620599999999999E-2</c:v>
                </c:pt>
                <c:pt idx="55073">
                  <c:v>1.36242E-2</c:v>
                </c:pt>
                <c:pt idx="55074">
                  <c:v>1.9393899999999999E-2</c:v>
                </c:pt>
                <c:pt idx="55075">
                  <c:v>-2.3460399999999999E-4</c:v>
                </c:pt>
                <c:pt idx="55076">
                  <c:v>5.3062400000000003E-3</c:v>
                </c:pt>
                <c:pt idx="55077">
                  <c:v>8.4829299999999996E-3</c:v>
                </c:pt>
                <c:pt idx="55078">
                  <c:v>2.2579200000000001E-2</c:v>
                </c:pt>
                <c:pt idx="55079">
                  <c:v>8.9206700000000003E-3</c:v>
                </c:pt>
                <c:pt idx="55080">
                  <c:v>-1.0066E-2</c:v>
                </c:pt>
                <c:pt idx="55081">
                  <c:v>1.9949000000000001E-2</c:v>
                </c:pt>
                <c:pt idx="55082">
                  <c:v>3.10707E-3</c:v>
                </c:pt>
                <c:pt idx="55083">
                  <c:v>1.73063E-2</c:v>
                </c:pt>
                <c:pt idx="55084">
                  <c:v>-1.43204E-2</c:v>
                </c:pt>
                <c:pt idx="55085">
                  <c:v>2.7780499999999998E-3</c:v>
                </c:pt>
                <c:pt idx="55086">
                  <c:v>-2.6972800000000002E-2</c:v>
                </c:pt>
                <c:pt idx="55087">
                  <c:v>4.24385E-4</c:v>
                </c:pt>
                <c:pt idx="55088">
                  <c:v>-4.9591100000000003E-4</c:v>
                </c:pt>
                <c:pt idx="55089">
                  <c:v>1.7910000000000001E-3</c:v>
                </c:pt>
                <c:pt idx="55090">
                  <c:v>7.9622300000000007E-3</c:v>
                </c:pt>
                <c:pt idx="55091">
                  <c:v>5.1307699999999998E-3</c:v>
                </c:pt>
                <c:pt idx="55092">
                  <c:v>4.8608799999999997E-3</c:v>
                </c:pt>
                <c:pt idx="55093">
                  <c:v>1.41973E-2</c:v>
                </c:pt>
                <c:pt idx="55094">
                  <c:v>7.9765300000000008E-3</c:v>
                </c:pt>
                <c:pt idx="55095">
                  <c:v>9.4423300000000005E-3</c:v>
                </c:pt>
                <c:pt idx="55096">
                  <c:v>4.8437100000000002E-3</c:v>
                </c:pt>
                <c:pt idx="55097">
                  <c:v>-5.31578E-3</c:v>
                </c:pt>
                <c:pt idx="55098">
                  <c:v>2.4430299999999999E-2</c:v>
                </c:pt>
                <c:pt idx="55099">
                  <c:v>1.3313299999999999E-3</c:v>
                </c:pt>
                <c:pt idx="55100">
                  <c:v>3.2825500000000001E-2</c:v>
                </c:pt>
                <c:pt idx="55101">
                  <c:v>9.6902800000000008E-3</c:v>
                </c:pt>
                <c:pt idx="55102">
                  <c:v>1.31159E-2</c:v>
                </c:pt>
                <c:pt idx="55103">
                  <c:v>1.6379399999999999E-2</c:v>
                </c:pt>
                <c:pt idx="55104">
                  <c:v>9.0313000000000008E-3</c:v>
                </c:pt>
                <c:pt idx="55105">
                  <c:v>6.8645499999999996E-3</c:v>
                </c:pt>
                <c:pt idx="55106">
                  <c:v>1.9741099999999998E-3</c:v>
                </c:pt>
                <c:pt idx="55107">
                  <c:v>2.00977E-2</c:v>
                </c:pt>
                <c:pt idx="55108">
                  <c:v>2.1433799999999999E-2</c:v>
                </c:pt>
                <c:pt idx="55109">
                  <c:v>1.14374E-2</c:v>
                </c:pt>
                <c:pt idx="55110">
                  <c:v>9.1247600000000009E-3</c:v>
                </c:pt>
                <c:pt idx="55111">
                  <c:v>6.5422099999999997E-3</c:v>
                </c:pt>
                <c:pt idx="55112">
                  <c:v>8.9235300000000007E-3</c:v>
                </c:pt>
                <c:pt idx="55113">
                  <c:v>1.8796E-2</c:v>
                </c:pt>
                <c:pt idx="55114">
                  <c:v>4.0540699999999999E-3</c:v>
                </c:pt>
                <c:pt idx="55115">
                  <c:v>1.42097E-2</c:v>
                </c:pt>
                <c:pt idx="55116">
                  <c:v>-6.2684999999999998E-3</c:v>
                </c:pt>
                <c:pt idx="55117">
                  <c:v>2.8162E-2</c:v>
                </c:pt>
                <c:pt idx="55118">
                  <c:v>9.8171200000000004E-3</c:v>
                </c:pt>
                <c:pt idx="55119">
                  <c:v>2.1184000000000001E-2</c:v>
                </c:pt>
                <c:pt idx="55120">
                  <c:v>6.2942500000000004E-3</c:v>
                </c:pt>
                <c:pt idx="55121">
                  <c:v>7.5817099999999998E-4</c:v>
                </c:pt>
                <c:pt idx="55122">
                  <c:v>8.2683599999999996E-4</c:v>
                </c:pt>
                <c:pt idx="55123">
                  <c:v>5.9900300000000004E-3</c:v>
                </c:pt>
                <c:pt idx="55124">
                  <c:v>7.18975E-3</c:v>
                </c:pt>
                <c:pt idx="55125">
                  <c:v>1.49946E-2</c:v>
                </c:pt>
                <c:pt idx="55126">
                  <c:v>9.4947799999999995E-3</c:v>
                </c:pt>
                <c:pt idx="55127">
                  <c:v>1.0974899999999999E-2</c:v>
                </c:pt>
                <c:pt idx="55128">
                  <c:v>1.02673E-2</c:v>
                </c:pt>
                <c:pt idx="55129">
                  <c:v>1.0280599999999999E-3</c:v>
                </c:pt>
                <c:pt idx="55130">
                  <c:v>1.30329E-2</c:v>
                </c:pt>
                <c:pt idx="55131">
                  <c:v>-3.3245100000000001E-3</c:v>
                </c:pt>
                <c:pt idx="55132">
                  <c:v>8.4438299999999994E-3</c:v>
                </c:pt>
                <c:pt idx="55133">
                  <c:v>1.05124E-2</c:v>
                </c:pt>
                <c:pt idx="55134">
                  <c:v>3.2853100000000003E-2</c:v>
                </c:pt>
                <c:pt idx="55135">
                  <c:v>1.2649499999999999E-2</c:v>
                </c:pt>
                <c:pt idx="55136">
                  <c:v>2.7916900000000001E-2</c:v>
                </c:pt>
                <c:pt idx="55137">
                  <c:v>2.3508100000000001E-2</c:v>
                </c:pt>
                <c:pt idx="55138">
                  <c:v>1.1522299999999999E-2</c:v>
                </c:pt>
                <c:pt idx="55139">
                  <c:v>1.38683E-2</c:v>
                </c:pt>
                <c:pt idx="55140">
                  <c:v>9.6511800000000005E-4</c:v>
                </c:pt>
                <c:pt idx="55141">
                  <c:v>1.3193099999999999E-2</c:v>
                </c:pt>
                <c:pt idx="55142">
                  <c:v>2.12946E-2</c:v>
                </c:pt>
                <c:pt idx="55143">
                  <c:v>2.5579500000000002E-2</c:v>
                </c:pt>
                <c:pt idx="55144">
                  <c:v>2.1428099999999999E-2</c:v>
                </c:pt>
                <c:pt idx="55145">
                  <c:v>3.0016899999999999E-2</c:v>
                </c:pt>
                <c:pt idx="55146">
                  <c:v>2.69918E-2</c:v>
                </c:pt>
                <c:pt idx="55147">
                  <c:v>1.6998300000000001E-2</c:v>
                </c:pt>
                <c:pt idx="55148">
                  <c:v>1.9238499999999999E-2</c:v>
                </c:pt>
                <c:pt idx="55149">
                  <c:v>1.18113E-2</c:v>
                </c:pt>
                <c:pt idx="55150">
                  <c:v>3.34396E-2</c:v>
                </c:pt>
                <c:pt idx="55151">
                  <c:v>1.5188200000000001E-2</c:v>
                </c:pt>
                <c:pt idx="55152">
                  <c:v>2.40269E-2</c:v>
                </c:pt>
                <c:pt idx="55153">
                  <c:v>1.7219499999999999E-2</c:v>
                </c:pt>
                <c:pt idx="55154">
                  <c:v>1.30215E-2</c:v>
                </c:pt>
                <c:pt idx="55155">
                  <c:v>2.5045399999999999E-2</c:v>
                </c:pt>
                <c:pt idx="55156">
                  <c:v>1.9566500000000001E-2</c:v>
                </c:pt>
                <c:pt idx="55157">
                  <c:v>8.8748899999999999E-3</c:v>
                </c:pt>
                <c:pt idx="55158">
                  <c:v>3.0298199999999999E-3</c:v>
                </c:pt>
                <c:pt idx="55159">
                  <c:v>2.0026200000000001E-2</c:v>
                </c:pt>
                <c:pt idx="55160">
                  <c:v>-5.4874399999999997E-3</c:v>
                </c:pt>
                <c:pt idx="55161">
                  <c:v>1.8802599999999999E-2</c:v>
                </c:pt>
                <c:pt idx="55162">
                  <c:v>-2.2134799999999999E-3</c:v>
                </c:pt>
                <c:pt idx="55163">
                  <c:v>3.7164699999999999E-3</c:v>
                </c:pt>
                <c:pt idx="55164">
                  <c:v>1.4761E-2</c:v>
                </c:pt>
                <c:pt idx="55165">
                  <c:v>9.4747500000000005E-3</c:v>
                </c:pt>
                <c:pt idx="55166">
                  <c:v>1.8331500000000001E-2</c:v>
                </c:pt>
                <c:pt idx="55167">
                  <c:v>-9.47952E-3</c:v>
                </c:pt>
                <c:pt idx="55168">
                  <c:v>8.8777500000000002E-3</c:v>
                </c:pt>
                <c:pt idx="55169">
                  <c:v>-9.67979E-4</c:v>
                </c:pt>
                <c:pt idx="55170">
                  <c:v>4.7588300000000002E-4</c:v>
                </c:pt>
                <c:pt idx="55171">
                  <c:v>3.0899E-3</c:v>
                </c:pt>
                <c:pt idx="55172">
                  <c:v>1.11389E-3</c:v>
                </c:pt>
                <c:pt idx="55173">
                  <c:v>8.3637199999999998E-3</c:v>
                </c:pt>
                <c:pt idx="55174">
                  <c:v>1.0312099999999999E-2</c:v>
                </c:pt>
                <c:pt idx="55175">
                  <c:v>2.3633999999999999E-2</c:v>
                </c:pt>
                <c:pt idx="55176">
                  <c:v>1.29938E-2</c:v>
                </c:pt>
                <c:pt idx="55177">
                  <c:v>1.02224E-2</c:v>
                </c:pt>
                <c:pt idx="55178">
                  <c:v>1.10531E-2</c:v>
                </c:pt>
                <c:pt idx="55179">
                  <c:v>5.17178E-3</c:v>
                </c:pt>
                <c:pt idx="55180">
                  <c:v>2.0709000000000002E-2</c:v>
                </c:pt>
                <c:pt idx="55181">
                  <c:v>1.17083E-2</c:v>
                </c:pt>
                <c:pt idx="55182">
                  <c:v>4.3096499999999999E-3</c:v>
                </c:pt>
                <c:pt idx="55183">
                  <c:v>1.3676600000000001E-2</c:v>
                </c:pt>
                <c:pt idx="55184">
                  <c:v>1.1259099999999999E-2</c:v>
                </c:pt>
                <c:pt idx="55185">
                  <c:v>2.0407700000000001E-2</c:v>
                </c:pt>
                <c:pt idx="55186">
                  <c:v>1.9435899999999999E-2</c:v>
                </c:pt>
                <c:pt idx="55187">
                  <c:v>5.3195999999999998E-3</c:v>
                </c:pt>
                <c:pt idx="55188">
                  <c:v>9.9153499999999999E-3</c:v>
                </c:pt>
                <c:pt idx="55189">
                  <c:v>6.3009299999999997E-3</c:v>
                </c:pt>
                <c:pt idx="55190">
                  <c:v>3.6619199999999998E-2</c:v>
                </c:pt>
                <c:pt idx="55191">
                  <c:v>1.3603199999999999E-2</c:v>
                </c:pt>
                <c:pt idx="55192">
                  <c:v>1.92547E-2</c:v>
                </c:pt>
                <c:pt idx="55193">
                  <c:v>1.3924600000000001E-2</c:v>
                </c:pt>
                <c:pt idx="55194">
                  <c:v>1.37672E-2</c:v>
                </c:pt>
                <c:pt idx="55195">
                  <c:v>2.6389099999999999E-2</c:v>
                </c:pt>
                <c:pt idx="55196">
                  <c:v>3.1118399999999998E-3</c:v>
                </c:pt>
                <c:pt idx="55197">
                  <c:v>1.95484E-2</c:v>
                </c:pt>
                <c:pt idx="55198">
                  <c:v>9.9525499999999992E-3</c:v>
                </c:pt>
                <c:pt idx="55199">
                  <c:v>3.3283200000000001E-3</c:v>
                </c:pt>
                <c:pt idx="55200">
                  <c:v>1.8835999999999999E-2</c:v>
                </c:pt>
                <c:pt idx="55201">
                  <c:v>7.5130500000000003E-3</c:v>
                </c:pt>
                <c:pt idx="55202">
                  <c:v>2.3145700000000002E-2</c:v>
                </c:pt>
                <c:pt idx="55203">
                  <c:v>7.86304E-3</c:v>
                </c:pt>
                <c:pt idx="55204">
                  <c:v>1.29528E-2</c:v>
                </c:pt>
                <c:pt idx="55205">
                  <c:v>5.7306299999999996E-3</c:v>
                </c:pt>
                <c:pt idx="55206">
                  <c:v>8.8787100000000004E-4</c:v>
                </c:pt>
                <c:pt idx="55207">
                  <c:v>2.25086E-2</c:v>
                </c:pt>
                <c:pt idx="55208">
                  <c:v>1.0907200000000001E-2</c:v>
                </c:pt>
                <c:pt idx="55209">
                  <c:v>1.6501399999999999E-2</c:v>
                </c:pt>
                <c:pt idx="55210">
                  <c:v>-1.7175700000000001E-3</c:v>
                </c:pt>
                <c:pt idx="55211">
                  <c:v>1.2041100000000001E-2</c:v>
                </c:pt>
                <c:pt idx="55212">
                  <c:v>1.33381E-2</c:v>
                </c:pt>
                <c:pt idx="55213">
                  <c:v>9.9697099999999997E-3</c:v>
                </c:pt>
                <c:pt idx="55214">
                  <c:v>1.8062600000000001E-3</c:v>
                </c:pt>
                <c:pt idx="55215">
                  <c:v>1.40343E-2</c:v>
                </c:pt>
                <c:pt idx="55216">
                  <c:v>1.8794999999999999E-2</c:v>
                </c:pt>
                <c:pt idx="55217">
                  <c:v>2.42023E-2</c:v>
                </c:pt>
                <c:pt idx="55218">
                  <c:v>1.26429E-2</c:v>
                </c:pt>
                <c:pt idx="55219">
                  <c:v>2.1944999999999999E-2</c:v>
                </c:pt>
                <c:pt idx="55220">
                  <c:v>1.5129099999999999E-2</c:v>
                </c:pt>
                <c:pt idx="55221">
                  <c:v>1.2714400000000001E-2</c:v>
                </c:pt>
                <c:pt idx="55222">
                  <c:v>2.07853E-2</c:v>
                </c:pt>
                <c:pt idx="55223">
                  <c:v>1.3859700000000001E-2</c:v>
                </c:pt>
                <c:pt idx="55224">
                  <c:v>7.9050100000000005E-3</c:v>
                </c:pt>
                <c:pt idx="55225">
                  <c:v>1.56307E-3</c:v>
                </c:pt>
                <c:pt idx="55226">
                  <c:v>1.2146000000000001E-2</c:v>
                </c:pt>
                <c:pt idx="55227">
                  <c:v>1.55754E-2</c:v>
                </c:pt>
                <c:pt idx="55228">
                  <c:v>2.5062600000000001E-2</c:v>
                </c:pt>
                <c:pt idx="55229">
                  <c:v>7.9860699999999996E-3</c:v>
                </c:pt>
                <c:pt idx="55230">
                  <c:v>1.9206999999999998E-2</c:v>
                </c:pt>
                <c:pt idx="55231">
                  <c:v>-4.8160599999999996E-3</c:v>
                </c:pt>
                <c:pt idx="55232">
                  <c:v>3.8976700000000002E-3</c:v>
                </c:pt>
                <c:pt idx="55233">
                  <c:v>2.1033300000000001E-2</c:v>
                </c:pt>
                <c:pt idx="55234">
                  <c:v>5.3691900000000002E-3</c:v>
                </c:pt>
                <c:pt idx="55235">
                  <c:v>-1.51348E-3</c:v>
                </c:pt>
                <c:pt idx="55236">
                  <c:v>2.4299600000000001E-3</c:v>
                </c:pt>
                <c:pt idx="55237">
                  <c:v>2.89822E-3</c:v>
                </c:pt>
                <c:pt idx="55238">
                  <c:v>1.8454600000000002E-2</c:v>
                </c:pt>
                <c:pt idx="55239">
                  <c:v>-1.4031399999999999E-2</c:v>
                </c:pt>
                <c:pt idx="55240">
                  <c:v>-4.5108799999999999E-4</c:v>
                </c:pt>
                <c:pt idx="55241">
                  <c:v>9.8495500000000003E-3</c:v>
                </c:pt>
                <c:pt idx="55242">
                  <c:v>-4.3888099999999999E-3</c:v>
                </c:pt>
                <c:pt idx="55243">
                  <c:v>2.61116E-3</c:v>
                </c:pt>
                <c:pt idx="55244">
                  <c:v>-3.2548899999999999E-3</c:v>
                </c:pt>
                <c:pt idx="55245">
                  <c:v>1.87206E-2</c:v>
                </c:pt>
                <c:pt idx="55246">
                  <c:v>2.9792799999999999E-3</c:v>
                </c:pt>
                <c:pt idx="55247">
                  <c:v>-1.2936599999999999E-2</c:v>
                </c:pt>
                <c:pt idx="55248">
                  <c:v>-2.1018999999999999E-3</c:v>
                </c:pt>
                <c:pt idx="55249">
                  <c:v>-2.4204299999999999E-3</c:v>
                </c:pt>
                <c:pt idx="55250">
                  <c:v>2.3241E-3</c:v>
                </c:pt>
                <c:pt idx="55251">
                  <c:v>7.7886600000000002E-3</c:v>
                </c:pt>
                <c:pt idx="55252">
                  <c:v>-4.3010699999999999E-4</c:v>
                </c:pt>
                <c:pt idx="55253">
                  <c:v>8.1920599999999993E-3</c:v>
                </c:pt>
                <c:pt idx="55254">
                  <c:v>5.4359400000000002E-3</c:v>
                </c:pt>
                <c:pt idx="55255">
                  <c:v>-1.2124100000000001E-2</c:v>
                </c:pt>
                <c:pt idx="55256">
                  <c:v>-1.15738E-2</c:v>
                </c:pt>
                <c:pt idx="55257">
                  <c:v>6.0014700000000001E-3</c:v>
                </c:pt>
                <c:pt idx="55258">
                  <c:v>-4.12941E-4</c:v>
                </c:pt>
                <c:pt idx="55259">
                  <c:v>1.2216599999999999E-2</c:v>
                </c:pt>
                <c:pt idx="55260">
                  <c:v>5.1412599999999999E-3</c:v>
                </c:pt>
                <c:pt idx="55261">
                  <c:v>1.39999E-3</c:v>
                </c:pt>
                <c:pt idx="55262">
                  <c:v>-3.5886799999999999E-3</c:v>
                </c:pt>
                <c:pt idx="55263">
                  <c:v>-5.1870299999999996E-3</c:v>
                </c:pt>
                <c:pt idx="55264">
                  <c:v>-2.0074799999999999E-3</c:v>
                </c:pt>
                <c:pt idx="55265">
                  <c:v>-1.3114000000000001E-2</c:v>
                </c:pt>
                <c:pt idx="55266">
                  <c:v>-1.11103E-3</c:v>
                </c:pt>
                <c:pt idx="55267" formatCode="0.00E+00">
                  <c:v>7.5340300000000001E-5</c:v>
                </c:pt>
                <c:pt idx="55268">
                  <c:v>-6.1702700000000003E-3</c:v>
                </c:pt>
                <c:pt idx="55269">
                  <c:v>3.7202799999999999E-3</c:v>
                </c:pt>
                <c:pt idx="55270">
                  <c:v>-1.44777E-2</c:v>
                </c:pt>
                <c:pt idx="55271">
                  <c:v>3.7860900000000002E-3</c:v>
                </c:pt>
                <c:pt idx="55272">
                  <c:v>-5.6839E-4</c:v>
                </c:pt>
                <c:pt idx="55273">
                  <c:v>-3.5905799999999999E-3</c:v>
                </c:pt>
                <c:pt idx="55274">
                  <c:v>-1.11704E-2</c:v>
                </c:pt>
                <c:pt idx="55275">
                  <c:v>1.2297600000000001E-2</c:v>
                </c:pt>
                <c:pt idx="55276">
                  <c:v>-4.4412599999999998E-3</c:v>
                </c:pt>
                <c:pt idx="55277">
                  <c:v>2.44904E-3</c:v>
                </c:pt>
                <c:pt idx="55278">
                  <c:v>-3.8394900000000001E-3</c:v>
                </c:pt>
                <c:pt idx="55279">
                  <c:v>-1.3451599999999999E-2</c:v>
                </c:pt>
                <c:pt idx="55280">
                  <c:v>6.4725900000000003E-3</c:v>
                </c:pt>
                <c:pt idx="55281">
                  <c:v>-7.3862099999999998E-3</c:v>
                </c:pt>
                <c:pt idx="55282">
                  <c:v>4.6978000000000002E-3</c:v>
                </c:pt>
                <c:pt idx="55283">
                  <c:v>-1.58501E-3</c:v>
                </c:pt>
                <c:pt idx="55284">
                  <c:v>8.0289799999999998E-3</c:v>
                </c:pt>
                <c:pt idx="55285">
                  <c:v>8.9416500000000006E-3</c:v>
                </c:pt>
                <c:pt idx="55286">
                  <c:v>4.4956199999999997E-3</c:v>
                </c:pt>
                <c:pt idx="55287">
                  <c:v>6.1950699999999996E-3</c:v>
                </c:pt>
                <c:pt idx="55288">
                  <c:v>1.6783699999999999E-2</c:v>
                </c:pt>
                <c:pt idx="55289">
                  <c:v>-8.2416499999999997E-3</c:v>
                </c:pt>
                <c:pt idx="55290">
                  <c:v>3.6525700000000002E-4</c:v>
                </c:pt>
                <c:pt idx="55291">
                  <c:v>4.7769500000000003E-3</c:v>
                </c:pt>
                <c:pt idx="55292">
                  <c:v>7.2011899999999997E-3</c:v>
                </c:pt>
                <c:pt idx="55293">
                  <c:v>-1.55926E-3</c:v>
                </c:pt>
                <c:pt idx="55294">
                  <c:v>9.8247500000000001E-3</c:v>
                </c:pt>
                <c:pt idx="55295">
                  <c:v>-1.4858199999999999E-3</c:v>
                </c:pt>
                <c:pt idx="55296">
                  <c:v>4.2505299999999998E-3</c:v>
                </c:pt>
                <c:pt idx="55297">
                  <c:v>3.3254600000000001E-3</c:v>
                </c:pt>
                <c:pt idx="55298">
                  <c:v>9.8028200000000003E-3</c:v>
                </c:pt>
                <c:pt idx="55299">
                  <c:v>4.4841799999999999E-3</c:v>
                </c:pt>
                <c:pt idx="55300">
                  <c:v>1.1079800000000001E-2</c:v>
                </c:pt>
                <c:pt idx="55301">
                  <c:v>-6.9046000000000005E-4</c:v>
                </c:pt>
                <c:pt idx="55302">
                  <c:v>1.81675E-3</c:v>
                </c:pt>
                <c:pt idx="55303">
                  <c:v>1.7406499999999998E-2</c:v>
                </c:pt>
                <c:pt idx="55304">
                  <c:v>1.61743E-3</c:v>
                </c:pt>
                <c:pt idx="55305">
                  <c:v>2.0065299999999999E-3</c:v>
                </c:pt>
                <c:pt idx="55306">
                  <c:v>-2.9182399999999999E-4</c:v>
                </c:pt>
                <c:pt idx="55307">
                  <c:v>-7.5626399999999998E-3</c:v>
                </c:pt>
                <c:pt idx="55308">
                  <c:v>1.38283E-3</c:v>
                </c:pt>
                <c:pt idx="55309" formatCode="0.00E+00">
                  <c:v>9.1896100000000008E-3</c:v>
                </c:pt>
                <c:pt idx="55310">
                  <c:v>9.6540500000000008E-3</c:v>
                </c:pt>
                <c:pt idx="55311">
                  <c:v>1.6098E-3</c:v>
                </c:pt>
                <c:pt idx="55312">
                  <c:v>8.2950599999999999E-3</c:v>
                </c:pt>
                <c:pt idx="55313">
                  <c:v>5.5847199999999996E-3</c:v>
                </c:pt>
                <c:pt idx="55314">
                  <c:v>1.01023E-2</c:v>
                </c:pt>
                <c:pt idx="55315">
                  <c:v>1.8563300000000001E-2</c:v>
                </c:pt>
                <c:pt idx="55316">
                  <c:v>5.7249099999999997E-3</c:v>
                </c:pt>
                <c:pt idx="55317">
                  <c:v>1.40152E-2</c:v>
                </c:pt>
                <c:pt idx="55318" formatCode="0.00E+00">
                  <c:v>2.2684099999999999E-2</c:v>
                </c:pt>
                <c:pt idx="55319">
                  <c:v>1.9012500000000002E-2</c:v>
                </c:pt>
                <c:pt idx="55320">
                  <c:v>1.2318600000000001E-2</c:v>
                </c:pt>
                <c:pt idx="55321">
                  <c:v>1.9058200000000001E-2</c:v>
                </c:pt>
                <c:pt idx="55322">
                  <c:v>1.6949700000000002E-2</c:v>
                </c:pt>
                <c:pt idx="55323">
                  <c:v>1.8038700000000001E-2</c:v>
                </c:pt>
                <c:pt idx="55324">
                  <c:v>1.87464E-2</c:v>
                </c:pt>
                <c:pt idx="55325">
                  <c:v>2.03962E-2</c:v>
                </c:pt>
                <c:pt idx="55326">
                  <c:v>5.5789899999999998E-3</c:v>
                </c:pt>
                <c:pt idx="55327">
                  <c:v>1.43223E-2</c:v>
                </c:pt>
                <c:pt idx="55328">
                  <c:v>1.77479E-2</c:v>
                </c:pt>
                <c:pt idx="55329">
                  <c:v>2.2403699999999999E-2</c:v>
                </c:pt>
                <c:pt idx="55330">
                  <c:v>9.5958699999999994E-3</c:v>
                </c:pt>
                <c:pt idx="55331">
                  <c:v>8.5086799999999994E-3</c:v>
                </c:pt>
                <c:pt idx="55332">
                  <c:v>3.7050199999999998E-3</c:v>
                </c:pt>
                <c:pt idx="55333">
                  <c:v>1.31016E-2</c:v>
                </c:pt>
                <c:pt idx="55334">
                  <c:v>5.5408499999999995E-4</c:v>
                </c:pt>
                <c:pt idx="55335">
                  <c:v>8.7165799999999998E-3</c:v>
                </c:pt>
                <c:pt idx="55336">
                  <c:v>3.2072099999999998E-3</c:v>
                </c:pt>
                <c:pt idx="55337">
                  <c:v>2.2707000000000001E-3</c:v>
                </c:pt>
                <c:pt idx="55338">
                  <c:v>9.4919199999999992E-3</c:v>
                </c:pt>
                <c:pt idx="55339">
                  <c:v>8.5544600000000005E-4</c:v>
                </c:pt>
                <c:pt idx="55340">
                  <c:v>3.8080200000000001E-3</c:v>
                </c:pt>
                <c:pt idx="55341">
                  <c:v>1.6021699999999999E-4</c:v>
                </c:pt>
                <c:pt idx="55342">
                  <c:v>3.5028500000000001E-3</c:v>
                </c:pt>
                <c:pt idx="55343" formatCode="0.00E+00">
                  <c:v>2.6702900000000001E-5</c:v>
                </c:pt>
                <c:pt idx="55344">
                  <c:v>6.8092300000000005E-4</c:v>
                </c:pt>
                <c:pt idx="55345">
                  <c:v>5.7678199999999999E-3</c:v>
                </c:pt>
                <c:pt idx="55346">
                  <c:v>1.6005499999999999E-2</c:v>
                </c:pt>
                <c:pt idx="55347">
                  <c:v>2.1016099999999999E-2</c:v>
                </c:pt>
                <c:pt idx="55348">
                  <c:v>2.0999899999999999E-3</c:v>
                </c:pt>
                <c:pt idx="55349">
                  <c:v>7.4863400000000002E-3</c:v>
                </c:pt>
                <c:pt idx="55350">
                  <c:v>-2.9363599999999998E-3</c:v>
                </c:pt>
                <c:pt idx="55351">
                  <c:v>2.23923E-2</c:v>
                </c:pt>
                <c:pt idx="55352">
                  <c:v>1.16215E-2</c:v>
                </c:pt>
                <c:pt idx="55353">
                  <c:v>7.0161800000000003E-3</c:v>
                </c:pt>
                <c:pt idx="55354">
                  <c:v>2.0011899999999999E-2</c:v>
                </c:pt>
                <c:pt idx="55355">
                  <c:v>2.7303700000000002E-3</c:v>
                </c:pt>
                <c:pt idx="55356">
                  <c:v>2.4250000000000001E-2</c:v>
                </c:pt>
                <c:pt idx="55357">
                  <c:v>7.8430199999999992E-3</c:v>
                </c:pt>
                <c:pt idx="55358">
                  <c:v>1.5523E-2</c:v>
                </c:pt>
                <c:pt idx="55359">
                  <c:v>7.2221799999999999E-3</c:v>
                </c:pt>
                <c:pt idx="55360">
                  <c:v>8.5573200000000002E-3</c:v>
                </c:pt>
                <c:pt idx="55361">
                  <c:v>-3.0803699999999998E-3</c:v>
                </c:pt>
                <c:pt idx="55362">
                  <c:v>-2.6359600000000001E-3</c:v>
                </c:pt>
                <c:pt idx="55363">
                  <c:v>-2.56538E-4</c:v>
                </c:pt>
                <c:pt idx="55364">
                  <c:v>1.4190699999999999E-3</c:v>
                </c:pt>
                <c:pt idx="55365">
                  <c:v>-1.00231E-2</c:v>
                </c:pt>
                <c:pt idx="55366">
                  <c:v>-8.41141E-4</c:v>
                </c:pt>
                <c:pt idx="55367">
                  <c:v>2.62356E-3</c:v>
                </c:pt>
                <c:pt idx="55368">
                  <c:v>1.06897E-2</c:v>
                </c:pt>
                <c:pt idx="55369">
                  <c:v>4.6587E-3</c:v>
                </c:pt>
                <c:pt idx="55370">
                  <c:v>-1.43623E-2</c:v>
                </c:pt>
                <c:pt idx="55371">
                  <c:v>-4.1847200000000003E-3</c:v>
                </c:pt>
                <c:pt idx="55372">
                  <c:v>-4.3392200000000004E-3</c:v>
                </c:pt>
                <c:pt idx="55373" formatCode="0.00E+00">
                  <c:v>-4.3869000000000003E-5</c:v>
                </c:pt>
                <c:pt idx="55374">
                  <c:v>-8.96454E-3</c:v>
                </c:pt>
                <c:pt idx="55375">
                  <c:v>-1.2579E-2</c:v>
                </c:pt>
                <c:pt idx="55376">
                  <c:v>-9.1180800000000006E-3</c:v>
                </c:pt>
                <c:pt idx="55377">
                  <c:v>-5.1965700000000002E-3</c:v>
                </c:pt>
                <c:pt idx="55378">
                  <c:v>-9.0846999999999994E-3</c:v>
                </c:pt>
                <c:pt idx="55379">
                  <c:v>-2.1953599999999999E-3</c:v>
                </c:pt>
                <c:pt idx="55380">
                  <c:v>-9.2124900000000003E-3</c:v>
                </c:pt>
                <c:pt idx="55381">
                  <c:v>7.4567799999999997E-3</c:v>
                </c:pt>
                <c:pt idx="55382">
                  <c:v>-9.4070400000000002E-3</c:v>
                </c:pt>
                <c:pt idx="55383">
                  <c:v>4.2676900000000002E-3</c:v>
                </c:pt>
                <c:pt idx="55384">
                  <c:v>8.0947899999999993E-3</c:v>
                </c:pt>
                <c:pt idx="55385">
                  <c:v>7.0953399999999995E-4</c:v>
                </c:pt>
                <c:pt idx="55386">
                  <c:v>8.0947899999999993E-3</c:v>
                </c:pt>
                <c:pt idx="55387">
                  <c:v>-4.8418000000000003E-3</c:v>
                </c:pt>
                <c:pt idx="55388">
                  <c:v>5.1250499999999999E-3</c:v>
                </c:pt>
                <c:pt idx="55389">
                  <c:v>-2.6817299999999998E-3</c:v>
                </c:pt>
                <c:pt idx="55390">
                  <c:v>1.0827099999999999E-2</c:v>
                </c:pt>
                <c:pt idx="55391">
                  <c:v>4.9486199999999999E-3</c:v>
                </c:pt>
                <c:pt idx="55392">
                  <c:v>-3.5162000000000001E-3</c:v>
                </c:pt>
                <c:pt idx="55393">
                  <c:v>2.0675699999999999E-3</c:v>
                </c:pt>
                <c:pt idx="55394">
                  <c:v>6.5050100000000003E-3</c:v>
                </c:pt>
                <c:pt idx="55395">
                  <c:v>-6.0653699999999998E-4</c:v>
                </c:pt>
                <c:pt idx="55396">
                  <c:v>-3.2367699999999999E-3</c:v>
                </c:pt>
                <c:pt idx="55397">
                  <c:v>1.7888100000000001E-2</c:v>
                </c:pt>
                <c:pt idx="55398">
                  <c:v>1.19972E-3</c:v>
                </c:pt>
                <c:pt idx="55399">
                  <c:v>3.1719199999999999E-3</c:v>
                </c:pt>
                <c:pt idx="55400">
                  <c:v>2.49672E-3</c:v>
                </c:pt>
                <c:pt idx="55401">
                  <c:v>1.6430899999999998E-2</c:v>
                </c:pt>
                <c:pt idx="55402">
                  <c:v>-1.0560999999999999E-2</c:v>
                </c:pt>
                <c:pt idx="55403">
                  <c:v>-6.2160499999999999E-3</c:v>
                </c:pt>
                <c:pt idx="55404">
                  <c:v>3.89194E-3</c:v>
                </c:pt>
                <c:pt idx="55405">
                  <c:v>1.39999E-3</c:v>
                </c:pt>
                <c:pt idx="55406">
                  <c:v>1.15862E-2</c:v>
                </c:pt>
                <c:pt idx="55407">
                  <c:v>-1.1205700000000001E-2</c:v>
                </c:pt>
                <c:pt idx="55408">
                  <c:v>1.3093E-2</c:v>
                </c:pt>
                <c:pt idx="55409">
                  <c:v>-1.1730200000000001E-3</c:v>
                </c:pt>
                <c:pt idx="55410">
                  <c:v>-7.1926100000000003E-3</c:v>
                </c:pt>
                <c:pt idx="55411">
                  <c:v>-7.2097799999999998E-3</c:v>
                </c:pt>
                <c:pt idx="55412">
                  <c:v>4.8303599999999997E-3</c:v>
                </c:pt>
                <c:pt idx="55413">
                  <c:v>-1.6444199999999999E-2</c:v>
                </c:pt>
                <c:pt idx="55414">
                  <c:v>3.4999800000000002E-3</c:v>
                </c:pt>
                <c:pt idx="55415">
                  <c:v>-9.1447799999999999E-3</c:v>
                </c:pt>
                <c:pt idx="55416">
                  <c:v>4.6844499999999997E-3</c:v>
                </c:pt>
                <c:pt idx="55417">
                  <c:v>2.4023099999999999E-3</c:v>
                </c:pt>
                <c:pt idx="55418">
                  <c:v>-2.5482199999999999E-3</c:v>
                </c:pt>
                <c:pt idx="55419">
                  <c:v>-2.5558500000000001E-4</c:v>
                </c:pt>
                <c:pt idx="55420">
                  <c:v>6.0491599999999996E-3</c:v>
                </c:pt>
                <c:pt idx="55421">
                  <c:v>3.1004000000000001E-3</c:v>
                </c:pt>
                <c:pt idx="55422">
                  <c:v>1.31416E-2</c:v>
                </c:pt>
                <c:pt idx="55423">
                  <c:v>2.2230100000000001E-3</c:v>
                </c:pt>
                <c:pt idx="55424">
                  <c:v>1.7867999999999998E-2</c:v>
                </c:pt>
                <c:pt idx="55425">
                  <c:v>-4.9972500000000002E-4</c:v>
                </c:pt>
                <c:pt idx="55426">
                  <c:v>1.4149699999999999E-2</c:v>
                </c:pt>
                <c:pt idx="55427">
                  <c:v>1.76144E-3</c:v>
                </c:pt>
                <c:pt idx="55428">
                  <c:v>9.2048600000000005E-3</c:v>
                </c:pt>
                <c:pt idx="55429">
                  <c:v>1.07841E-2</c:v>
                </c:pt>
                <c:pt idx="55430">
                  <c:v>-8.2740799999999996E-3</c:v>
                </c:pt>
                <c:pt idx="55431">
                  <c:v>-2.3784600000000002E-3</c:v>
                </c:pt>
                <c:pt idx="55432">
                  <c:v>-1.10273E-2</c:v>
                </c:pt>
                <c:pt idx="55433">
                  <c:v>9.7456000000000001E-3</c:v>
                </c:pt>
                <c:pt idx="55434">
                  <c:v>1.3978000000000001E-2</c:v>
                </c:pt>
                <c:pt idx="55435">
                  <c:v>9.7246199999999998E-3</c:v>
                </c:pt>
                <c:pt idx="55436">
                  <c:v>-5.7907100000000001E-3</c:v>
                </c:pt>
                <c:pt idx="55437">
                  <c:v>4.5041999999999999E-3</c:v>
                </c:pt>
                <c:pt idx="55438">
                  <c:v>1.12429E-2</c:v>
                </c:pt>
                <c:pt idx="55439">
                  <c:v>-3.9730099999999999E-3</c:v>
                </c:pt>
                <c:pt idx="55440">
                  <c:v>-6.4773599999999997E-3</c:v>
                </c:pt>
                <c:pt idx="55441">
                  <c:v>3.7174199999999999E-3</c:v>
                </c:pt>
                <c:pt idx="55442">
                  <c:v>2.4251899999999998E-3</c:v>
                </c:pt>
                <c:pt idx="55443">
                  <c:v>-7.4195900000000004E-4</c:v>
                </c:pt>
                <c:pt idx="55444">
                  <c:v>9.8457300000000005E-3</c:v>
                </c:pt>
                <c:pt idx="55445">
                  <c:v>5.8040599999999998E-3</c:v>
                </c:pt>
                <c:pt idx="55446">
                  <c:v>1.24788E-2</c:v>
                </c:pt>
                <c:pt idx="55447">
                  <c:v>1.4457700000000001E-3</c:v>
                </c:pt>
                <c:pt idx="55448">
                  <c:v>-3.1909899999999999E-3</c:v>
                </c:pt>
                <c:pt idx="55449">
                  <c:v>-9.2973699999999992E-3</c:v>
                </c:pt>
                <c:pt idx="55450">
                  <c:v>-2.3365E-3</c:v>
                </c:pt>
                <c:pt idx="55451">
                  <c:v>-3.5028500000000001E-3</c:v>
                </c:pt>
                <c:pt idx="55452">
                  <c:v>-1.59359E-3</c:v>
                </c:pt>
                <c:pt idx="55453">
                  <c:v>4.8751799999999998E-3</c:v>
                </c:pt>
                <c:pt idx="55454">
                  <c:v>2.57778E-3</c:v>
                </c:pt>
                <c:pt idx="55455">
                  <c:v>3.61824E-3</c:v>
                </c:pt>
                <c:pt idx="55456">
                  <c:v>1.05801E-2</c:v>
                </c:pt>
                <c:pt idx="55457">
                  <c:v>-7.7285799999999997E-3</c:v>
                </c:pt>
                <c:pt idx="55458">
                  <c:v>1.36814E-2</c:v>
                </c:pt>
                <c:pt idx="55459">
                  <c:v>-1.25475E-2</c:v>
                </c:pt>
                <c:pt idx="55460">
                  <c:v>2.46525E-3</c:v>
                </c:pt>
                <c:pt idx="55461">
                  <c:v>3.7507999999999999E-3</c:v>
                </c:pt>
                <c:pt idx="55462">
                  <c:v>-1.2038200000000001E-2</c:v>
                </c:pt>
                <c:pt idx="55463">
                  <c:v>-1.93501E-3</c:v>
                </c:pt>
                <c:pt idx="55464">
                  <c:v>6.0806300000000001E-3</c:v>
                </c:pt>
                <c:pt idx="55465">
                  <c:v>2.3450900000000002E-3</c:v>
                </c:pt>
                <c:pt idx="55466">
                  <c:v>-6.1798099999999998E-4</c:v>
                </c:pt>
                <c:pt idx="55467">
                  <c:v>-5.2604699999999997E-3</c:v>
                </c:pt>
                <c:pt idx="55468">
                  <c:v>-9.5825200000000006E-3</c:v>
                </c:pt>
                <c:pt idx="55469">
                  <c:v>-1.42317E-2</c:v>
                </c:pt>
                <c:pt idx="55470">
                  <c:v>-1.9735300000000001E-2</c:v>
                </c:pt>
                <c:pt idx="55471">
                  <c:v>1.0309200000000001E-3</c:v>
                </c:pt>
                <c:pt idx="55472">
                  <c:v>2.30503E-3</c:v>
                </c:pt>
                <c:pt idx="55473">
                  <c:v>-3.8814499999999998E-3</c:v>
                </c:pt>
                <c:pt idx="55474">
                  <c:v>2.3746499999999999E-3</c:v>
                </c:pt>
                <c:pt idx="55475">
                  <c:v>-5.7182300000000004E-3</c:v>
                </c:pt>
                <c:pt idx="55476">
                  <c:v>-1.1764500000000001E-2</c:v>
                </c:pt>
                <c:pt idx="55477">
                  <c:v>-1.9178400000000001E-3</c:v>
                </c:pt>
                <c:pt idx="55478">
                  <c:v>-8.2893399999999992E-3</c:v>
                </c:pt>
                <c:pt idx="55479">
                  <c:v>-4.9514800000000003E-3</c:v>
                </c:pt>
                <c:pt idx="55480">
                  <c:v>-1.8201800000000001E-2</c:v>
                </c:pt>
                <c:pt idx="55481">
                  <c:v>-5.0535199999999997E-3</c:v>
                </c:pt>
                <c:pt idx="55482">
                  <c:v>-1.5359899999999999E-2</c:v>
                </c:pt>
                <c:pt idx="55483">
                  <c:v>-4.16183E-3</c:v>
                </c:pt>
                <c:pt idx="55484">
                  <c:v>-1.4837299999999999E-2</c:v>
                </c:pt>
                <c:pt idx="55485">
                  <c:v>1.0547600000000001E-2</c:v>
                </c:pt>
                <c:pt idx="55486">
                  <c:v>-7.9650899999999993E-3</c:v>
                </c:pt>
                <c:pt idx="55487">
                  <c:v>-7.2803499999999997E-3</c:v>
                </c:pt>
                <c:pt idx="55488">
                  <c:v>4.0569300000000003E-3</c:v>
                </c:pt>
                <c:pt idx="55489">
                  <c:v>6.91605E-3</c:v>
                </c:pt>
                <c:pt idx="55490">
                  <c:v>9.82857E-3</c:v>
                </c:pt>
                <c:pt idx="55491">
                  <c:v>-1.7530400000000002E-2</c:v>
                </c:pt>
                <c:pt idx="55492">
                  <c:v>1.6923899999999999E-2</c:v>
                </c:pt>
                <c:pt idx="55493">
                  <c:v>1.2723E-2</c:v>
                </c:pt>
                <c:pt idx="55494">
                  <c:v>-4.5480700000000004E-3</c:v>
                </c:pt>
                <c:pt idx="55495">
                  <c:v>-6.7672699999999997E-3</c:v>
                </c:pt>
                <c:pt idx="55496">
                  <c:v>1.6347899999999999E-2</c:v>
                </c:pt>
                <c:pt idx="55497">
                  <c:v>5.1116900000000003E-3</c:v>
                </c:pt>
                <c:pt idx="55498">
                  <c:v>-8.7184900000000006E-3</c:v>
                </c:pt>
                <c:pt idx="55499">
                  <c:v>1.9355799999999999E-2</c:v>
                </c:pt>
                <c:pt idx="55500">
                  <c:v>-4.0512100000000004E-3</c:v>
                </c:pt>
                <c:pt idx="55501">
                  <c:v>5.7239500000000002E-3</c:v>
                </c:pt>
                <c:pt idx="55502">
                  <c:v>7.4367499999999998E-3</c:v>
                </c:pt>
                <c:pt idx="55503">
                  <c:v>1.61753E-2</c:v>
                </c:pt>
                <c:pt idx="55504">
                  <c:v>2.1915400000000001E-3</c:v>
                </c:pt>
                <c:pt idx="55505">
                  <c:v>1.51854E-2</c:v>
                </c:pt>
                <c:pt idx="55506">
                  <c:v>-5.3510700000000003E-3</c:v>
                </c:pt>
                <c:pt idx="55507">
                  <c:v>3.1948100000000002E-3</c:v>
                </c:pt>
                <c:pt idx="55508">
                  <c:v>1.77755E-2</c:v>
                </c:pt>
                <c:pt idx="55509">
                  <c:v>-4.7874500000000004E-3</c:v>
                </c:pt>
                <c:pt idx="55510">
                  <c:v>1.39828E-2</c:v>
                </c:pt>
                <c:pt idx="55511">
                  <c:v>7.5149500000000003E-3</c:v>
                </c:pt>
                <c:pt idx="55512">
                  <c:v>1.5115700000000001E-3</c:v>
                </c:pt>
                <c:pt idx="55513">
                  <c:v>1.5346500000000001E-2</c:v>
                </c:pt>
                <c:pt idx="55514">
                  <c:v>-8.0852500000000004E-3</c:v>
                </c:pt>
                <c:pt idx="55515">
                  <c:v>-9.0484599999999995E-3</c:v>
                </c:pt>
                <c:pt idx="55516">
                  <c:v>9.7770700000000006E-3</c:v>
                </c:pt>
                <c:pt idx="55517">
                  <c:v>-2.49767E-3</c:v>
                </c:pt>
                <c:pt idx="55518">
                  <c:v>1.47209E-2</c:v>
                </c:pt>
                <c:pt idx="55519">
                  <c:v>1.00803E-3</c:v>
                </c:pt>
                <c:pt idx="55520">
                  <c:v>-3.13759E-3</c:v>
                </c:pt>
                <c:pt idx="55521">
                  <c:v>-1.48773E-3</c:v>
                </c:pt>
                <c:pt idx="55522">
                  <c:v>-6.1559700000000002E-3</c:v>
                </c:pt>
                <c:pt idx="55523">
                  <c:v>-2.1381400000000002E-3</c:v>
                </c:pt>
                <c:pt idx="55524">
                  <c:v>-7.1754499999999999E-3</c:v>
                </c:pt>
                <c:pt idx="55525">
                  <c:v>6.5727199999999998E-3</c:v>
                </c:pt>
                <c:pt idx="55526">
                  <c:v>-5.0353999999999998E-3</c:v>
                </c:pt>
                <c:pt idx="55527">
                  <c:v>-1.01986E-2</c:v>
                </c:pt>
                <c:pt idx="55528">
                  <c:v>-1.0557199999999999E-2</c:v>
                </c:pt>
                <c:pt idx="55529">
                  <c:v>-3.1433099999999999E-3</c:v>
                </c:pt>
                <c:pt idx="55530">
                  <c:v>-2.2354100000000002E-3</c:v>
                </c:pt>
                <c:pt idx="55531">
                  <c:v>7.1315800000000002E-3</c:v>
                </c:pt>
                <c:pt idx="55532">
                  <c:v>-4.18663E-4</c:v>
                </c:pt>
                <c:pt idx="55533">
                  <c:v>4.2543399999999997E-3</c:v>
                </c:pt>
                <c:pt idx="55534">
                  <c:v>6.0634599999999997E-3</c:v>
                </c:pt>
                <c:pt idx="55535">
                  <c:v>2.0458199999999999E-2</c:v>
                </c:pt>
                <c:pt idx="55536">
                  <c:v>-2.2131899999999999E-2</c:v>
                </c:pt>
                <c:pt idx="55537">
                  <c:v>4.282E-4</c:v>
                </c:pt>
                <c:pt idx="55538">
                  <c:v>1.5782399999999999E-2</c:v>
                </c:pt>
                <c:pt idx="55539">
                  <c:v>-7.1907000000000004E-3</c:v>
                </c:pt>
                <c:pt idx="55540">
                  <c:v>5.2375800000000004E-3</c:v>
                </c:pt>
                <c:pt idx="55541">
                  <c:v>-1.1659600000000001E-2</c:v>
                </c:pt>
                <c:pt idx="55542">
                  <c:v>9.3221699999999994E-3</c:v>
                </c:pt>
                <c:pt idx="55543">
                  <c:v>1.2844100000000001E-2</c:v>
                </c:pt>
                <c:pt idx="55544">
                  <c:v>-1.9397699999999999E-3</c:v>
                </c:pt>
                <c:pt idx="55545">
                  <c:v>-5.0220500000000001E-3</c:v>
                </c:pt>
                <c:pt idx="55546">
                  <c:v>5.6238199999999999E-3</c:v>
                </c:pt>
                <c:pt idx="55547">
                  <c:v>-3.4217800000000001E-3</c:v>
                </c:pt>
                <c:pt idx="55548">
                  <c:v>3.8337700000000001E-4</c:v>
                </c:pt>
                <c:pt idx="55549" formatCode="0.00E+00">
                  <c:v>5.0544699999999997E-5</c:v>
                </c:pt>
                <c:pt idx="55550">
                  <c:v>-5.6171399999999996E-3</c:v>
                </c:pt>
                <c:pt idx="55551">
                  <c:v>3.84045E-3</c:v>
                </c:pt>
                <c:pt idx="55552">
                  <c:v>-2.8324099999999999E-4</c:v>
                </c:pt>
                <c:pt idx="55553">
                  <c:v>-9.3336100000000009E-3</c:v>
                </c:pt>
                <c:pt idx="55554">
                  <c:v>1.77603E-2</c:v>
                </c:pt>
                <c:pt idx="55555">
                  <c:v>2.1181099999999999E-3</c:v>
                </c:pt>
                <c:pt idx="55556">
                  <c:v>1.0269199999999999E-2</c:v>
                </c:pt>
                <c:pt idx="55557">
                  <c:v>2.8896299999999999E-4</c:v>
                </c:pt>
                <c:pt idx="55558">
                  <c:v>-5.05829E-3</c:v>
                </c:pt>
                <c:pt idx="55559">
                  <c:v>-1.0223400000000001E-2</c:v>
                </c:pt>
                <c:pt idx="55560">
                  <c:v>8.26263E-3</c:v>
                </c:pt>
                <c:pt idx="55561">
                  <c:v>-1.3448699999999999E-2</c:v>
                </c:pt>
                <c:pt idx="55562">
                  <c:v>5.8422099999999996E-3</c:v>
                </c:pt>
                <c:pt idx="55563">
                  <c:v>-8.0871600000000001E-4</c:v>
                </c:pt>
                <c:pt idx="55564">
                  <c:v>-9.5691700000000001E-3</c:v>
                </c:pt>
                <c:pt idx="55565">
                  <c:v>1.0384600000000001E-2</c:v>
                </c:pt>
                <c:pt idx="55566">
                  <c:v>5.3310399999999996E-4</c:v>
                </c:pt>
                <c:pt idx="55567">
                  <c:v>-2.12765E-3</c:v>
                </c:pt>
                <c:pt idx="55568">
                  <c:v>-4.7264100000000003E-3</c:v>
                </c:pt>
                <c:pt idx="55569">
                  <c:v>-3.1461700000000002E-3</c:v>
                </c:pt>
                <c:pt idx="55570">
                  <c:v>-5.1774999999999998E-3</c:v>
                </c:pt>
                <c:pt idx="55571">
                  <c:v>-5.20039E-3</c:v>
                </c:pt>
                <c:pt idx="55572">
                  <c:v>3.02601E-3</c:v>
                </c:pt>
                <c:pt idx="55573">
                  <c:v>9.1667199999999997E-3</c:v>
                </c:pt>
                <c:pt idx="55574">
                  <c:v>1.5907300000000001E-3</c:v>
                </c:pt>
                <c:pt idx="55575">
                  <c:v>-6.1550099999999998E-3</c:v>
                </c:pt>
                <c:pt idx="55576">
                  <c:v>8.9473699999999996E-3</c:v>
                </c:pt>
                <c:pt idx="55577">
                  <c:v>-1.11504E-2</c:v>
                </c:pt>
                <c:pt idx="55578">
                  <c:v>1.0197599999999999E-2</c:v>
                </c:pt>
                <c:pt idx="55579">
                  <c:v>-8.7165799999999998E-3</c:v>
                </c:pt>
                <c:pt idx="55580">
                  <c:v>-1.34716E-2</c:v>
                </c:pt>
                <c:pt idx="55581">
                  <c:v>6.4296700000000002E-3</c:v>
                </c:pt>
                <c:pt idx="55582">
                  <c:v>-8.32748E-3</c:v>
                </c:pt>
                <c:pt idx="55583">
                  <c:v>5.0611500000000004E-3</c:v>
                </c:pt>
                <c:pt idx="55584">
                  <c:v>1.9016300000000001E-3</c:v>
                </c:pt>
                <c:pt idx="55585">
                  <c:v>-7.9832099999999993E-3</c:v>
                </c:pt>
                <c:pt idx="55586">
                  <c:v>-5.3844499999999998E-3</c:v>
                </c:pt>
                <c:pt idx="55587">
                  <c:v>-1.3635599999999999E-2</c:v>
                </c:pt>
                <c:pt idx="55588">
                  <c:v>-9.3383800000000003E-3</c:v>
                </c:pt>
                <c:pt idx="55589">
                  <c:v>-4.2686499999999997E-3</c:v>
                </c:pt>
                <c:pt idx="55590">
                  <c:v>-1.9075399999999999E-2</c:v>
                </c:pt>
                <c:pt idx="55591">
                  <c:v>-1.32456E-2</c:v>
                </c:pt>
                <c:pt idx="55592">
                  <c:v>-7.4748999999999996E-3</c:v>
                </c:pt>
                <c:pt idx="55593">
                  <c:v>-1.40543E-2</c:v>
                </c:pt>
                <c:pt idx="55594">
                  <c:v>-1.3381000000000001E-2</c:v>
                </c:pt>
                <c:pt idx="55595">
                  <c:v>2.2506699999999999E-4</c:v>
                </c:pt>
                <c:pt idx="55596">
                  <c:v>-2.6185E-2</c:v>
                </c:pt>
                <c:pt idx="55597">
                  <c:v>-1.69716E-2</c:v>
                </c:pt>
                <c:pt idx="55598">
                  <c:v>-2.4119399999999999E-2</c:v>
                </c:pt>
                <c:pt idx="55599">
                  <c:v>-9.8342900000000007E-3</c:v>
                </c:pt>
                <c:pt idx="55600">
                  <c:v>-1.5698400000000001E-2</c:v>
                </c:pt>
                <c:pt idx="55601">
                  <c:v>-5.2681000000000004E-3</c:v>
                </c:pt>
                <c:pt idx="55602">
                  <c:v>-2.19793E-2</c:v>
                </c:pt>
                <c:pt idx="55603">
                  <c:v>-1.3351399999999999E-2</c:v>
                </c:pt>
                <c:pt idx="55604">
                  <c:v>-1.8413499999999999E-2</c:v>
                </c:pt>
                <c:pt idx="55605">
                  <c:v>-2.2230099999999999E-2</c:v>
                </c:pt>
                <c:pt idx="55606">
                  <c:v>-2.1204000000000001E-2</c:v>
                </c:pt>
                <c:pt idx="55607">
                  <c:v>-1.0493300000000001E-2</c:v>
                </c:pt>
                <c:pt idx="55608">
                  <c:v>-2.2135700000000001E-2</c:v>
                </c:pt>
                <c:pt idx="55609">
                  <c:v>-1.7572399999999998E-2</c:v>
                </c:pt>
                <c:pt idx="55610">
                  <c:v>-3.02715E-2</c:v>
                </c:pt>
                <c:pt idx="55611">
                  <c:v>-2.2626899999999998E-2</c:v>
                </c:pt>
                <c:pt idx="55612">
                  <c:v>-4.9514800000000003E-3</c:v>
                </c:pt>
                <c:pt idx="55613">
                  <c:v>-2.4702100000000001E-2</c:v>
                </c:pt>
                <c:pt idx="55614">
                  <c:v>-1.9366299999999999E-2</c:v>
                </c:pt>
                <c:pt idx="55615">
                  <c:v>-1.8742600000000002E-2</c:v>
                </c:pt>
                <c:pt idx="55616">
                  <c:v>-1.6689300000000001E-2</c:v>
                </c:pt>
                <c:pt idx="55617">
                  <c:v>-2.3796999999999999E-2</c:v>
                </c:pt>
                <c:pt idx="55618">
                  <c:v>-1.1543299999999999E-2</c:v>
                </c:pt>
                <c:pt idx="55619">
                  <c:v>-2.0669900000000001E-2</c:v>
                </c:pt>
                <c:pt idx="55620">
                  <c:v>-1.5262599999999999E-2</c:v>
                </c:pt>
                <c:pt idx="55621">
                  <c:v>-2.1241199999999998E-2</c:v>
                </c:pt>
                <c:pt idx="55622">
                  <c:v>-2.3301100000000002E-2</c:v>
                </c:pt>
                <c:pt idx="55623">
                  <c:v>-1.59645E-2</c:v>
                </c:pt>
                <c:pt idx="55624">
                  <c:v>-6.61182E-3</c:v>
                </c:pt>
                <c:pt idx="55625">
                  <c:v>8.6021399999999999E-4</c:v>
                </c:pt>
                <c:pt idx="55626">
                  <c:v>-1.2059200000000001E-2</c:v>
                </c:pt>
                <c:pt idx="55627">
                  <c:v>-2.19116E-2</c:v>
                </c:pt>
                <c:pt idx="55628">
                  <c:v>-8.0823900000000001E-3</c:v>
                </c:pt>
                <c:pt idx="55629">
                  <c:v>-1.2574200000000001E-2</c:v>
                </c:pt>
                <c:pt idx="55630">
                  <c:v>-1.1532799999999999E-2</c:v>
                </c:pt>
                <c:pt idx="55631">
                  <c:v>-2.0818699999999999E-2</c:v>
                </c:pt>
                <c:pt idx="55632">
                  <c:v>-1.2064E-2</c:v>
                </c:pt>
                <c:pt idx="55633">
                  <c:v>-1.7650599999999999E-2</c:v>
                </c:pt>
                <c:pt idx="55634">
                  <c:v>6.2255899999999996E-3</c:v>
                </c:pt>
                <c:pt idx="55635">
                  <c:v>-2.2923499999999999E-2</c:v>
                </c:pt>
                <c:pt idx="55636">
                  <c:v>-1.5788099999999999E-2</c:v>
                </c:pt>
                <c:pt idx="55637">
                  <c:v>7.6770799999999998E-4</c:v>
                </c:pt>
                <c:pt idx="55638">
                  <c:v>-1.46217E-2</c:v>
                </c:pt>
                <c:pt idx="55639">
                  <c:v>4.3811800000000001E-3</c:v>
                </c:pt>
                <c:pt idx="55640">
                  <c:v>-3.1057399999999999E-2</c:v>
                </c:pt>
                <c:pt idx="55641">
                  <c:v>7.4653599999999999E-3</c:v>
                </c:pt>
                <c:pt idx="55642">
                  <c:v>-1.6257299999999999E-2</c:v>
                </c:pt>
                <c:pt idx="55643">
                  <c:v>-8.2893399999999992E-3</c:v>
                </c:pt>
                <c:pt idx="55644">
                  <c:v>-2.31934E-3</c:v>
                </c:pt>
                <c:pt idx="55645">
                  <c:v>-1.0515200000000001E-2</c:v>
                </c:pt>
                <c:pt idx="55646">
                  <c:v>-1.47457E-2</c:v>
                </c:pt>
                <c:pt idx="55647">
                  <c:v>-1.9047700000000001E-2</c:v>
                </c:pt>
                <c:pt idx="55648">
                  <c:v>-1.9896500000000001E-2</c:v>
                </c:pt>
                <c:pt idx="55649">
                  <c:v>-1.03283E-2</c:v>
                </c:pt>
                <c:pt idx="55650">
                  <c:v>-1.07756E-2</c:v>
                </c:pt>
                <c:pt idx="55651">
                  <c:v>-1.97687E-2</c:v>
                </c:pt>
                <c:pt idx="55652">
                  <c:v>-2.0297099999999998E-2</c:v>
                </c:pt>
                <c:pt idx="55653">
                  <c:v>-8.5678100000000004E-3</c:v>
                </c:pt>
                <c:pt idx="55654">
                  <c:v>-1.9953700000000001E-2</c:v>
                </c:pt>
                <c:pt idx="55655">
                  <c:v>-2.2732700000000002E-2</c:v>
                </c:pt>
                <c:pt idx="55656">
                  <c:v>-1.7218600000000001E-2</c:v>
                </c:pt>
                <c:pt idx="55657">
                  <c:v>-1.2340500000000001E-2</c:v>
                </c:pt>
                <c:pt idx="55658">
                  <c:v>-1.8228500000000002E-2</c:v>
                </c:pt>
                <c:pt idx="55659">
                  <c:v>-1.49117E-2</c:v>
                </c:pt>
                <c:pt idx="55660">
                  <c:v>-1.7671599999999999E-2</c:v>
                </c:pt>
                <c:pt idx="55661">
                  <c:v>-1.7440799999999999E-2</c:v>
                </c:pt>
                <c:pt idx="55662">
                  <c:v>-1.3272300000000001E-2</c:v>
                </c:pt>
                <c:pt idx="55663">
                  <c:v>-7.4634599999999999E-3</c:v>
                </c:pt>
                <c:pt idx="55664">
                  <c:v>-3.7727400000000001E-3</c:v>
                </c:pt>
                <c:pt idx="55665">
                  <c:v>-2.2650699999999999E-2</c:v>
                </c:pt>
                <c:pt idx="55666">
                  <c:v>-1.30758E-2</c:v>
                </c:pt>
                <c:pt idx="55667">
                  <c:v>-1.09024E-2</c:v>
                </c:pt>
                <c:pt idx="55668">
                  <c:v>-4.2133300000000004E-3</c:v>
                </c:pt>
                <c:pt idx="55669">
                  <c:v>-1.99814E-2</c:v>
                </c:pt>
                <c:pt idx="55670">
                  <c:v>-2.1407099999999998E-2</c:v>
                </c:pt>
                <c:pt idx="55671">
                  <c:v>-7.5664499999999997E-3</c:v>
                </c:pt>
                <c:pt idx="55672">
                  <c:v>-3.0578600000000001E-2</c:v>
                </c:pt>
                <c:pt idx="55673">
                  <c:v>2.4290100000000001E-3</c:v>
                </c:pt>
                <c:pt idx="55674">
                  <c:v>-8.5172700000000004E-3</c:v>
                </c:pt>
                <c:pt idx="55675">
                  <c:v>-2.7008100000000001E-3</c:v>
                </c:pt>
                <c:pt idx="55676">
                  <c:v>-1.49012E-2</c:v>
                </c:pt>
                <c:pt idx="55677">
                  <c:v>-1.26076E-2</c:v>
                </c:pt>
                <c:pt idx="55678">
                  <c:v>-1.5176800000000001E-2</c:v>
                </c:pt>
                <c:pt idx="55679">
                  <c:v>-8.3646799999999993E-3</c:v>
                </c:pt>
                <c:pt idx="55680">
                  <c:v>-7.2145500000000001E-3</c:v>
                </c:pt>
                <c:pt idx="55681">
                  <c:v>-1.0644900000000001E-2</c:v>
                </c:pt>
                <c:pt idx="55682">
                  <c:v>2.3422199999999999E-3</c:v>
                </c:pt>
                <c:pt idx="55683">
                  <c:v>-1.4429099999999999E-3</c:v>
                </c:pt>
                <c:pt idx="55684">
                  <c:v>-6.8178199999999996E-3</c:v>
                </c:pt>
                <c:pt idx="55685">
                  <c:v>-9.2697100000000004E-3</c:v>
                </c:pt>
                <c:pt idx="55686">
                  <c:v>3.1347300000000001E-3</c:v>
                </c:pt>
                <c:pt idx="55687">
                  <c:v>-6.7005199999999997E-3</c:v>
                </c:pt>
                <c:pt idx="55688">
                  <c:v>-6.9103200000000002E-3</c:v>
                </c:pt>
                <c:pt idx="55689">
                  <c:v>-1.6806600000000001E-2</c:v>
                </c:pt>
                <c:pt idx="55690">
                  <c:v>-8.5420600000000006E-3</c:v>
                </c:pt>
                <c:pt idx="55691">
                  <c:v>-9.6950500000000002E-3</c:v>
                </c:pt>
                <c:pt idx="55692">
                  <c:v>-1.24607E-2</c:v>
                </c:pt>
                <c:pt idx="55693">
                  <c:v>-8.4600400000000003E-3</c:v>
                </c:pt>
                <c:pt idx="55694">
                  <c:v>-4.33636E-3</c:v>
                </c:pt>
                <c:pt idx="55695">
                  <c:v>-8.2111400000000005E-3</c:v>
                </c:pt>
                <c:pt idx="55696">
                  <c:v>-1.0763200000000001E-2</c:v>
                </c:pt>
                <c:pt idx="55697">
                  <c:v>-9.1094999999999995E-3</c:v>
                </c:pt>
                <c:pt idx="55698">
                  <c:v>-2.3057000000000001E-2</c:v>
                </c:pt>
                <c:pt idx="55699">
                  <c:v>-8.2635899999999995E-3</c:v>
                </c:pt>
                <c:pt idx="55700">
                  <c:v>-1.2001E-2</c:v>
                </c:pt>
                <c:pt idx="55701">
                  <c:v>-9.9096299999999991E-3</c:v>
                </c:pt>
                <c:pt idx="55702">
                  <c:v>-1.0579099999999999E-2</c:v>
                </c:pt>
                <c:pt idx="55703">
                  <c:v>-1.5563E-2</c:v>
                </c:pt>
                <c:pt idx="55704">
                  <c:v>-7.5464199999999999E-3</c:v>
                </c:pt>
                <c:pt idx="55705">
                  <c:v>8.4466899999999998E-3</c:v>
                </c:pt>
                <c:pt idx="55706">
                  <c:v>-2.0992299999999998E-2</c:v>
                </c:pt>
                <c:pt idx="55707">
                  <c:v>-6.97899E-3</c:v>
                </c:pt>
                <c:pt idx="55708">
                  <c:v>-2.2458100000000002E-2</c:v>
                </c:pt>
                <c:pt idx="55709">
                  <c:v>2.2859600000000001E-3</c:v>
                </c:pt>
                <c:pt idx="55710">
                  <c:v>-1.7175699999999999E-2</c:v>
                </c:pt>
                <c:pt idx="55711">
                  <c:v>2.91538E-3</c:v>
                </c:pt>
                <c:pt idx="55712">
                  <c:v>-5.4607400000000004E-3</c:v>
                </c:pt>
                <c:pt idx="55713">
                  <c:v>-8.1882499999999993E-3</c:v>
                </c:pt>
                <c:pt idx="55714">
                  <c:v>-2.51474E-2</c:v>
                </c:pt>
                <c:pt idx="55715">
                  <c:v>-1.8259000000000001E-2</c:v>
                </c:pt>
                <c:pt idx="55716">
                  <c:v>-2.3239099999999999E-2</c:v>
                </c:pt>
                <c:pt idx="55717">
                  <c:v>-1.5310300000000001E-2</c:v>
                </c:pt>
                <c:pt idx="55718">
                  <c:v>-2.12269E-2</c:v>
                </c:pt>
                <c:pt idx="55719">
                  <c:v>-1.0767000000000001E-2</c:v>
                </c:pt>
                <c:pt idx="55720">
                  <c:v>-1.1929499999999999E-2</c:v>
                </c:pt>
                <c:pt idx="55721">
                  <c:v>-1.31559E-2</c:v>
                </c:pt>
                <c:pt idx="55722">
                  <c:v>-2.7604099999999999E-2</c:v>
                </c:pt>
                <c:pt idx="55723">
                  <c:v>-2.0929300000000001E-2</c:v>
                </c:pt>
                <c:pt idx="55724">
                  <c:v>-8.2158999999999999E-3</c:v>
                </c:pt>
                <c:pt idx="55725">
                  <c:v>-1.8000599999999999E-2</c:v>
                </c:pt>
                <c:pt idx="55726">
                  <c:v>-3.68309E-3</c:v>
                </c:pt>
                <c:pt idx="55727">
                  <c:v>-1.57757E-2</c:v>
                </c:pt>
                <c:pt idx="55728">
                  <c:v>-9.9945099999999999E-3</c:v>
                </c:pt>
                <c:pt idx="55729">
                  <c:v>-1.2844100000000001E-2</c:v>
                </c:pt>
                <c:pt idx="55730">
                  <c:v>-3.0778900000000001E-2</c:v>
                </c:pt>
                <c:pt idx="55731">
                  <c:v>-1.31187E-2</c:v>
                </c:pt>
                <c:pt idx="55732">
                  <c:v>-1.9084899999999998E-2</c:v>
                </c:pt>
                <c:pt idx="55733">
                  <c:v>-1.5122399999999999E-2</c:v>
                </c:pt>
                <c:pt idx="55734">
                  <c:v>-6.7501100000000001E-3</c:v>
                </c:pt>
                <c:pt idx="55735">
                  <c:v>-1.52149E-2</c:v>
                </c:pt>
                <c:pt idx="55736">
                  <c:v>-3.1542800000000003E-2</c:v>
                </c:pt>
                <c:pt idx="55737">
                  <c:v>-7.7066399999999998E-3</c:v>
                </c:pt>
                <c:pt idx="55738">
                  <c:v>-9.29928E-3</c:v>
                </c:pt>
                <c:pt idx="55739">
                  <c:v>-8.4199900000000005E-3</c:v>
                </c:pt>
                <c:pt idx="55740">
                  <c:v>-2.2931099999999999E-2</c:v>
                </c:pt>
                <c:pt idx="55741">
                  <c:v>-2.07672E-2</c:v>
                </c:pt>
                <c:pt idx="55742">
                  <c:v>-1.6861000000000001E-2</c:v>
                </c:pt>
                <c:pt idx="55743">
                  <c:v>-6.0310399999999997E-3</c:v>
                </c:pt>
                <c:pt idx="55744">
                  <c:v>-3.3783899999999999E-2</c:v>
                </c:pt>
                <c:pt idx="55745">
                  <c:v>-7.5941100000000003E-3</c:v>
                </c:pt>
                <c:pt idx="55746">
                  <c:v>-9.4051399999999993E-3</c:v>
                </c:pt>
                <c:pt idx="55747">
                  <c:v>-1.55029E-2</c:v>
                </c:pt>
                <c:pt idx="55748">
                  <c:v>-1.6890499999999999E-2</c:v>
                </c:pt>
                <c:pt idx="55749">
                  <c:v>-2.0303700000000001E-2</c:v>
                </c:pt>
                <c:pt idx="55750">
                  <c:v>-1.2991900000000001E-2</c:v>
                </c:pt>
                <c:pt idx="55751">
                  <c:v>-3.3397700000000002E-3</c:v>
                </c:pt>
                <c:pt idx="55752">
                  <c:v>-9.3793899999999996E-3</c:v>
                </c:pt>
                <c:pt idx="55753">
                  <c:v>-9.5796600000000003E-3</c:v>
                </c:pt>
                <c:pt idx="55754">
                  <c:v>2.3155200000000002E-3</c:v>
                </c:pt>
                <c:pt idx="55755">
                  <c:v>-1.3485000000000001E-3</c:v>
                </c:pt>
                <c:pt idx="55756">
                  <c:v>-2.9058500000000002E-3</c:v>
                </c:pt>
                <c:pt idx="55757">
                  <c:v>-8.1129099999999992E-3</c:v>
                </c:pt>
                <c:pt idx="55758">
                  <c:v>-3.6096600000000002E-3</c:v>
                </c:pt>
                <c:pt idx="55759">
                  <c:v>1.34468E-4</c:v>
                </c:pt>
                <c:pt idx="55760">
                  <c:v>6.3114199999999999E-3</c:v>
                </c:pt>
                <c:pt idx="55761">
                  <c:v>-1.5864400000000001E-2</c:v>
                </c:pt>
                <c:pt idx="55762">
                  <c:v>1.8129300000000001E-2</c:v>
                </c:pt>
                <c:pt idx="55763">
                  <c:v>-1.26677E-2</c:v>
                </c:pt>
                <c:pt idx="55764">
                  <c:v>1.5966399999999999E-2</c:v>
                </c:pt>
                <c:pt idx="55765">
                  <c:v>-5.8364899999999997E-3</c:v>
                </c:pt>
                <c:pt idx="55766">
                  <c:v>2.2211100000000001E-3</c:v>
                </c:pt>
                <c:pt idx="55767">
                  <c:v>-3.6287300000000001E-3</c:v>
                </c:pt>
                <c:pt idx="55768">
                  <c:v>-7.01141E-3</c:v>
                </c:pt>
                <c:pt idx="55769">
                  <c:v>2.54631E-3</c:v>
                </c:pt>
                <c:pt idx="55770">
                  <c:v>1.7890899999999999E-3</c:v>
                </c:pt>
                <c:pt idx="55771">
                  <c:v>3.9863600000000001E-4</c:v>
                </c:pt>
                <c:pt idx="55772">
                  <c:v>-2.4700199999999999E-3</c:v>
                </c:pt>
                <c:pt idx="55773">
                  <c:v>4.1227299999999998E-3</c:v>
                </c:pt>
                <c:pt idx="55774">
                  <c:v>-2.8133399999999999E-2</c:v>
                </c:pt>
                <c:pt idx="55775">
                  <c:v>2.5701500000000002E-3</c:v>
                </c:pt>
                <c:pt idx="55776">
                  <c:v>-1.8940000000000001E-3</c:v>
                </c:pt>
                <c:pt idx="55777">
                  <c:v>6.8225899999999999E-3</c:v>
                </c:pt>
                <c:pt idx="55778">
                  <c:v>-3.0288699999999999E-3</c:v>
                </c:pt>
                <c:pt idx="55779">
                  <c:v>-1.0193799999999999E-2</c:v>
                </c:pt>
                <c:pt idx="55780">
                  <c:v>-5.1107399999999999E-3</c:v>
                </c:pt>
                <c:pt idx="55781">
                  <c:v>-3.8414E-3</c:v>
                </c:pt>
                <c:pt idx="55782">
                  <c:v>-3.4789999999999999E-3</c:v>
                </c:pt>
                <c:pt idx="55783">
                  <c:v>-1.0035499999999999E-2</c:v>
                </c:pt>
                <c:pt idx="55784">
                  <c:v>-6.2751799999999998E-4</c:v>
                </c:pt>
                <c:pt idx="55785">
                  <c:v>3.20339E-3</c:v>
                </c:pt>
                <c:pt idx="55786">
                  <c:v>-1.32942E-3</c:v>
                </c:pt>
                <c:pt idx="55787">
                  <c:v>-4.2734100000000001E-3</c:v>
                </c:pt>
                <c:pt idx="55788">
                  <c:v>-1.50671E-2</c:v>
                </c:pt>
                <c:pt idx="55789">
                  <c:v>-8.9807499999999992E-3</c:v>
                </c:pt>
                <c:pt idx="55790">
                  <c:v>1.64604E-2</c:v>
                </c:pt>
                <c:pt idx="55791">
                  <c:v>-1.4236499999999999E-2</c:v>
                </c:pt>
                <c:pt idx="55792">
                  <c:v>7.4911099999999996E-3</c:v>
                </c:pt>
                <c:pt idx="55793">
                  <c:v>1.07279E-2</c:v>
                </c:pt>
                <c:pt idx="55794">
                  <c:v>-1.84155E-3</c:v>
                </c:pt>
                <c:pt idx="55795">
                  <c:v>-3.29876E-3</c:v>
                </c:pt>
                <c:pt idx="55796">
                  <c:v>3.95679E-3</c:v>
                </c:pt>
                <c:pt idx="55797">
                  <c:v>-6.8311700000000001E-3</c:v>
                </c:pt>
                <c:pt idx="55798">
                  <c:v>-1.93024E-3</c:v>
                </c:pt>
                <c:pt idx="55799">
                  <c:v>9.8514599999999994E-3</c:v>
                </c:pt>
                <c:pt idx="55800">
                  <c:v>2.8047599999999999E-3</c:v>
                </c:pt>
                <c:pt idx="55801">
                  <c:v>2.6159299999999998E-3</c:v>
                </c:pt>
                <c:pt idx="55802">
                  <c:v>-1.22585E-2</c:v>
                </c:pt>
                <c:pt idx="55803">
                  <c:v>-2.5701500000000002E-3</c:v>
                </c:pt>
                <c:pt idx="55804">
                  <c:v>-2.4956699999999998E-2</c:v>
                </c:pt>
                <c:pt idx="55805">
                  <c:v>5.36251E-3</c:v>
                </c:pt>
                <c:pt idx="55806">
                  <c:v>-3.1824100000000001E-3</c:v>
                </c:pt>
                <c:pt idx="55807">
                  <c:v>-2.7818700000000001E-3</c:v>
                </c:pt>
                <c:pt idx="55808">
                  <c:v>-1.31512E-2</c:v>
                </c:pt>
                <c:pt idx="55809">
                  <c:v>-9.0742099999999992E-3</c:v>
                </c:pt>
                <c:pt idx="55810">
                  <c:v>-2.3150400000000002E-2</c:v>
                </c:pt>
                <c:pt idx="55811">
                  <c:v>-8.4161800000000005E-3</c:v>
                </c:pt>
                <c:pt idx="55812">
                  <c:v>-4.9896200000000002E-3</c:v>
                </c:pt>
                <c:pt idx="55813">
                  <c:v>-1.45626E-3</c:v>
                </c:pt>
                <c:pt idx="55814">
                  <c:v>-6.5536500000000003E-3</c:v>
                </c:pt>
                <c:pt idx="55815">
                  <c:v>-1.1518499999999999E-2</c:v>
                </c:pt>
                <c:pt idx="55816">
                  <c:v>-5.8536500000000002E-3</c:v>
                </c:pt>
                <c:pt idx="55817">
                  <c:v>-2.0122500000000001E-3</c:v>
                </c:pt>
                <c:pt idx="55818">
                  <c:v>-1.16892E-2</c:v>
                </c:pt>
                <c:pt idx="55819">
                  <c:v>-2.4766900000000001E-3</c:v>
                </c:pt>
                <c:pt idx="55820">
                  <c:v>2.6302299999999999E-3</c:v>
                </c:pt>
                <c:pt idx="55821">
                  <c:v>-2.2038499999999999E-2</c:v>
                </c:pt>
                <c:pt idx="55822">
                  <c:v>-1.02997E-4</c:v>
                </c:pt>
                <c:pt idx="55823">
                  <c:v>-1.3936E-2</c:v>
                </c:pt>
                <c:pt idx="55824">
                  <c:v>1.77097E-3</c:v>
                </c:pt>
                <c:pt idx="55825">
                  <c:v>-4.8284499999999998E-3</c:v>
                </c:pt>
                <c:pt idx="55826">
                  <c:v>-8.0347100000000005E-3</c:v>
                </c:pt>
                <c:pt idx="55827">
                  <c:v>-1.7315899999999999E-2</c:v>
                </c:pt>
                <c:pt idx="55828">
                  <c:v>-8.2569099999999993E-3</c:v>
                </c:pt>
                <c:pt idx="55829">
                  <c:v>-1.18046E-2</c:v>
                </c:pt>
                <c:pt idx="55830">
                  <c:v>-4.2161899999999999E-3</c:v>
                </c:pt>
                <c:pt idx="55831">
                  <c:v>-3.5667400000000001E-3</c:v>
                </c:pt>
                <c:pt idx="55832">
                  <c:v>-1.52102E-2</c:v>
                </c:pt>
                <c:pt idx="55833">
                  <c:v>1.13735E-2</c:v>
                </c:pt>
                <c:pt idx="55834">
                  <c:v>-1.04618E-2</c:v>
                </c:pt>
                <c:pt idx="55835">
                  <c:v>-1.4934499999999999E-3</c:v>
                </c:pt>
                <c:pt idx="55836">
                  <c:v>-4.5232800000000002E-3</c:v>
                </c:pt>
                <c:pt idx="55837">
                  <c:v>1.28012E-2</c:v>
                </c:pt>
                <c:pt idx="55838">
                  <c:v>-8.5420600000000006E-3</c:v>
                </c:pt>
                <c:pt idx="55839">
                  <c:v>1.44863E-3</c:v>
                </c:pt>
                <c:pt idx="55840">
                  <c:v>-1.46675E-3</c:v>
                </c:pt>
                <c:pt idx="55841">
                  <c:v>-3.7412600000000002E-3</c:v>
                </c:pt>
                <c:pt idx="55842">
                  <c:v>1.40562E-2</c:v>
                </c:pt>
                <c:pt idx="55843">
                  <c:v>5.5198699999999996E-3</c:v>
                </c:pt>
                <c:pt idx="55844">
                  <c:v>-7.5626399999999998E-4</c:v>
                </c:pt>
                <c:pt idx="55845">
                  <c:v>-3.28255E-3</c:v>
                </c:pt>
                <c:pt idx="55846">
                  <c:v>1.54848E-2</c:v>
                </c:pt>
                <c:pt idx="55847">
                  <c:v>-1.51253E-3</c:v>
                </c:pt>
                <c:pt idx="55848">
                  <c:v>7.6656299999999997E-3</c:v>
                </c:pt>
                <c:pt idx="55849">
                  <c:v>-1.25427E-2</c:v>
                </c:pt>
                <c:pt idx="55850">
                  <c:v>1.06144E-2</c:v>
                </c:pt>
                <c:pt idx="55851">
                  <c:v>5.07641E-3</c:v>
                </c:pt>
                <c:pt idx="55852">
                  <c:v>-1.13592E-2</c:v>
                </c:pt>
                <c:pt idx="55853">
                  <c:v>1.18303E-2</c:v>
                </c:pt>
                <c:pt idx="55854">
                  <c:v>6.4964300000000001E-3</c:v>
                </c:pt>
                <c:pt idx="55855">
                  <c:v>1.88551E-2</c:v>
                </c:pt>
                <c:pt idx="55856">
                  <c:v>1.1005399999999999E-3</c:v>
                </c:pt>
                <c:pt idx="55857">
                  <c:v>3.3588400000000001E-3</c:v>
                </c:pt>
                <c:pt idx="55858">
                  <c:v>2.3982E-2</c:v>
                </c:pt>
                <c:pt idx="55859">
                  <c:v>1.1475600000000001E-2</c:v>
                </c:pt>
                <c:pt idx="55860">
                  <c:v>1.4708499999999999E-2</c:v>
                </c:pt>
                <c:pt idx="55861">
                  <c:v>1.01852E-2</c:v>
                </c:pt>
                <c:pt idx="55862">
                  <c:v>6.3953400000000002E-3</c:v>
                </c:pt>
                <c:pt idx="55863">
                  <c:v>1.8566099999999999E-2</c:v>
                </c:pt>
                <c:pt idx="55864">
                  <c:v>7.1888000000000004E-3</c:v>
                </c:pt>
                <c:pt idx="55865">
                  <c:v>2.77348E-2</c:v>
                </c:pt>
                <c:pt idx="55866">
                  <c:v>2.2429500000000002E-2</c:v>
                </c:pt>
                <c:pt idx="55867">
                  <c:v>1.8799799999999998E-2</c:v>
                </c:pt>
                <c:pt idx="55868">
                  <c:v>1.3459199999999999E-2</c:v>
                </c:pt>
                <c:pt idx="55869">
                  <c:v>1.53017E-2</c:v>
                </c:pt>
                <c:pt idx="55870">
                  <c:v>7.6999700000000004E-3</c:v>
                </c:pt>
                <c:pt idx="55871">
                  <c:v>1.6526200000000001E-2</c:v>
                </c:pt>
                <c:pt idx="55872">
                  <c:v>2.5389700000000001E-2</c:v>
                </c:pt>
                <c:pt idx="55873">
                  <c:v>1.7163299999999999E-2</c:v>
                </c:pt>
                <c:pt idx="55874">
                  <c:v>2.2367499999999998E-2</c:v>
                </c:pt>
                <c:pt idx="55875">
                  <c:v>1.1663400000000001E-3</c:v>
                </c:pt>
                <c:pt idx="55876">
                  <c:v>1.1705399999999999E-2</c:v>
                </c:pt>
                <c:pt idx="55877">
                  <c:v>1.82714E-2</c:v>
                </c:pt>
                <c:pt idx="55878">
                  <c:v>1.36242E-2</c:v>
                </c:pt>
                <c:pt idx="55879">
                  <c:v>1.4792400000000001E-2</c:v>
                </c:pt>
                <c:pt idx="55880">
                  <c:v>1.04752E-2</c:v>
                </c:pt>
                <c:pt idx="55881">
                  <c:v>1.36089E-2</c:v>
                </c:pt>
                <c:pt idx="55882">
                  <c:v>5.1546099999999996E-3</c:v>
                </c:pt>
                <c:pt idx="55883">
                  <c:v>2.32096E-2</c:v>
                </c:pt>
                <c:pt idx="55884">
                  <c:v>1.1653900000000001E-3</c:v>
                </c:pt>
                <c:pt idx="55885">
                  <c:v>2.2358900000000001E-2</c:v>
                </c:pt>
                <c:pt idx="55886">
                  <c:v>-2.33746E-3</c:v>
                </c:pt>
                <c:pt idx="55887">
                  <c:v>2.2089000000000001E-2</c:v>
                </c:pt>
                <c:pt idx="55888">
                  <c:v>9.8714800000000002E-3</c:v>
                </c:pt>
                <c:pt idx="55889">
                  <c:v>1.6674999999999999E-2</c:v>
                </c:pt>
                <c:pt idx="55890">
                  <c:v>1.6708400000000002E-2</c:v>
                </c:pt>
                <c:pt idx="55891">
                  <c:v>7.0047399999999998E-3</c:v>
                </c:pt>
                <c:pt idx="55892">
                  <c:v>1.6286800000000001E-2</c:v>
                </c:pt>
                <c:pt idx="55893">
                  <c:v>2.59619E-2</c:v>
                </c:pt>
                <c:pt idx="55894">
                  <c:v>2.4831800000000001E-2</c:v>
                </c:pt>
                <c:pt idx="55895">
                  <c:v>2.7945500000000002E-2</c:v>
                </c:pt>
                <c:pt idx="55896">
                  <c:v>1.94626E-2</c:v>
                </c:pt>
                <c:pt idx="55897">
                  <c:v>1.83001E-2</c:v>
                </c:pt>
                <c:pt idx="55898">
                  <c:v>1.8575700000000001E-2</c:v>
                </c:pt>
                <c:pt idx="55899">
                  <c:v>1.5132E-2</c:v>
                </c:pt>
                <c:pt idx="55900">
                  <c:v>1.69582E-2</c:v>
                </c:pt>
                <c:pt idx="55901">
                  <c:v>1.8518400000000001E-2</c:v>
                </c:pt>
                <c:pt idx="55902">
                  <c:v>1.72567E-2</c:v>
                </c:pt>
                <c:pt idx="55903">
                  <c:v>2.8093300000000002E-2</c:v>
                </c:pt>
                <c:pt idx="55904">
                  <c:v>1.38073E-2</c:v>
                </c:pt>
                <c:pt idx="55905">
                  <c:v>3.4309399999999997E-2</c:v>
                </c:pt>
                <c:pt idx="55906">
                  <c:v>1.46809E-2</c:v>
                </c:pt>
                <c:pt idx="55907">
                  <c:v>2.43845E-2</c:v>
                </c:pt>
                <c:pt idx="55908">
                  <c:v>1.0807000000000001E-2</c:v>
                </c:pt>
                <c:pt idx="55909">
                  <c:v>1.80559E-2</c:v>
                </c:pt>
                <c:pt idx="55910">
                  <c:v>1.09138E-2</c:v>
                </c:pt>
                <c:pt idx="55911">
                  <c:v>3.9654700000000001E-2</c:v>
                </c:pt>
                <c:pt idx="55912">
                  <c:v>1.7207099999999999E-2</c:v>
                </c:pt>
                <c:pt idx="55913">
                  <c:v>3.08743E-2</c:v>
                </c:pt>
                <c:pt idx="55914">
                  <c:v>1.686E-2</c:v>
                </c:pt>
                <c:pt idx="55915">
                  <c:v>2.5755900000000002E-2</c:v>
                </c:pt>
                <c:pt idx="55916">
                  <c:v>1.79548E-2</c:v>
                </c:pt>
                <c:pt idx="55917">
                  <c:v>1.9347199999999998E-2</c:v>
                </c:pt>
                <c:pt idx="55918">
                  <c:v>2.4748800000000001E-2</c:v>
                </c:pt>
                <c:pt idx="55919">
                  <c:v>2.2522E-2</c:v>
                </c:pt>
                <c:pt idx="55920">
                  <c:v>1.8914199999999999E-2</c:v>
                </c:pt>
                <c:pt idx="55921">
                  <c:v>7.1620900000000003E-3</c:v>
                </c:pt>
                <c:pt idx="55922">
                  <c:v>1.5978800000000001E-2</c:v>
                </c:pt>
                <c:pt idx="55923">
                  <c:v>1.0665900000000001E-2</c:v>
                </c:pt>
                <c:pt idx="55924">
                  <c:v>2.54297E-2</c:v>
                </c:pt>
                <c:pt idx="55925">
                  <c:v>5.1116900000000003E-3</c:v>
                </c:pt>
                <c:pt idx="55926">
                  <c:v>2.5914199999999998E-2</c:v>
                </c:pt>
                <c:pt idx="55927">
                  <c:v>1.51548E-2</c:v>
                </c:pt>
                <c:pt idx="55928">
                  <c:v>1.6057999999999999E-2</c:v>
                </c:pt>
                <c:pt idx="55929">
                  <c:v>5.8269500000000004E-4</c:v>
                </c:pt>
                <c:pt idx="55930">
                  <c:v>9.3355199999999999E-3</c:v>
                </c:pt>
                <c:pt idx="55931">
                  <c:v>2.2566800000000001E-2</c:v>
                </c:pt>
                <c:pt idx="55932">
                  <c:v>1.9767799999999999E-2</c:v>
                </c:pt>
                <c:pt idx="55933">
                  <c:v>1.4359500000000001E-2</c:v>
                </c:pt>
                <c:pt idx="55934">
                  <c:v>6.16169E-3</c:v>
                </c:pt>
                <c:pt idx="55935">
                  <c:v>9.8667100000000008E-3</c:v>
                </c:pt>
                <c:pt idx="55936">
                  <c:v>8.6507800000000003E-3</c:v>
                </c:pt>
                <c:pt idx="55937">
                  <c:v>2.9497099999999999E-3</c:v>
                </c:pt>
                <c:pt idx="55938">
                  <c:v>2.8183E-2</c:v>
                </c:pt>
                <c:pt idx="55939">
                  <c:v>1.40448E-2</c:v>
                </c:pt>
                <c:pt idx="55940">
                  <c:v>1.6747499999999998E-2</c:v>
                </c:pt>
                <c:pt idx="55941">
                  <c:v>1.2331999999999999E-2</c:v>
                </c:pt>
                <c:pt idx="55942">
                  <c:v>8.6450599999999996E-3</c:v>
                </c:pt>
                <c:pt idx="55943">
                  <c:v>2.38132E-2</c:v>
                </c:pt>
                <c:pt idx="55944">
                  <c:v>3.3225999999999999E-2</c:v>
                </c:pt>
                <c:pt idx="55945">
                  <c:v>2.9748E-2</c:v>
                </c:pt>
                <c:pt idx="55946">
                  <c:v>8.9902899999999997E-3</c:v>
                </c:pt>
                <c:pt idx="55947">
                  <c:v>1.85699E-2</c:v>
                </c:pt>
                <c:pt idx="55948">
                  <c:v>2.55575E-2</c:v>
                </c:pt>
                <c:pt idx="55949">
                  <c:v>3.3774400000000003E-2</c:v>
                </c:pt>
                <c:pt idx="55950">
                  <c:v>1.2357699999999999E-2</c:v>
                </c:pt>
                <c:pt idx="55951">
                  <c:v>1.4198300000000001E-2</c:v>
                </c:pt>
                <c:pt idx="55952">
                  <c:v>1.49908E-2</c:v>
                </c:pt>
                <c:pt idx="55953">
                  <c:v>1.43442E-2</c:v>
                </c:pt>
                <c:pt idx="55954">
                  <c:v>2.0880699999999999E-2</c:v>
                </c:pt>
                <c:pt idx="55955">
                  <c:v>2.3057899999999999E-2</c:v>
                </c:pt>
                <c:pt idx="55956">
                  <c:v>4.7641799999999998E-2</c:v>
                </c:pt>
                <c:pt idx="55957">
                  <c:v>1.30758E-2</c:v>
                </c:pt>
                <c:pt idx="55958">
                  <c:v>2.31256E-2</c:v>
                </c:pt>
                <c:pt idx="55959">
                  <c:v>1.4149699999999999E-2</c:v>
                </c:pt>
                <c:pt idx="55960">
                  <c:v>3.2077799999999997E-2</c:v>
                </c:pt>
                <c:pt idx="55961">
                  <c:v>2.2831899999999999E-2</c:v>
                </c:pt>
                <c:pt idx="55962">
                  <c:v>8.4800699999999993E-3</c:v>
                </c:pt>
                <c:pt idx="55963">
                  <c:v>2.4082200000000002E-2</c:v>
                </c:pt>
                <c:pt idx="55964">
                  <c:v>1.6186699999999998E-2</c:v>
                </c:pt>
                <c:pt idx="55965">
                  <c:v>3.5249700000000002E-2</c:v>
                </c:pt>
                <c:pt idx="55966">
                  <c:v>2.2008900000000001E-2</c:v>
                </c:pt>
                <c:pt idx="55967">
                  <c:v>1.31836E-2</c:v>
                </c:pt>
                <c:pt idx="55968">
                  <c:v>2.8119999999999999E-2</c:v>
                </c:pt>
                <c:pt idx="55969">
                  <c:v>1.8713E-2</c:v>
                </c:pt>
                <c:pt idx="55970">
                  <c:v>1.9579900000000001E-2</c:v>
                </c:pt>
                <c:pt idx="55971">
                  <c:v>1.44005E-3</c:v>
                </c:pt>
                <c:pt idx="55972">
                  <c:v>1.8444100000000001E-2</c:v>
                </c:pt>
                <c:pt idx="55973">
                  <c:v>3.1514199999999999E-2</c:v>
                </c:pt>
                <c:pt idx="55974">
                  <c:v>3.0852299999999999E-2</c:v>
                </c:pt>
                <c:pt idx="55975">
                  <c:v>2.4339699999999999E-2</c:v>
                </c:pt>
                <c:pt idx="55976">
                  <c:v>3.7616700000000003E-2</c:v>
                </c:pt>
                <c:pt idx="55977">
                  <c:v>1.6251600000000001E-2</c:v>
                </c:pt>
                <c:pt idx="55978">
                  <c:v>2.3365E-2</c:v>
                </c:pt>
                <c:pt idx="55979">
                  <c:v>1.1206600000000001E-2</c:v>
                </c:pt>
                <c:pt idx="55980">
                  <c:v>2.5271399999999999E-2</c:v>
                </c:pt>
                <c:pt idx="55981">
                  <c:v>1.32322E-2</c:v>
                </c:pt>
                <c:pt idx="55982">
                  <c:v>2.38991E-2</c:v>
                </c:pt>
                <c:pt idx="55983">
                  <c:v>2.6835399999999999E-2</c:v>
                </c:pt>
                <c:pt idx="55984">
                  <c:v>1.81704E-2</c:v>
                </c:pt>
                <c:pt idx="55985">
                  <c:v>3.4048099999999998E-2</c:v>
                </c:pt>
                <c:pt idx="55986">
                  <c:v>1.29099E-2</c:v>
                </c:pt>
                <c:pt idx="55987">
                  <c:v>2.3836099999999999E-2</c:v>
                </c:pt>
                <c:pt idx="55988">
                  <c:v>8.7337500000000002E-3</c:v>
                </c:pt>
                <c:pt idx="55989">
                  <c:v>4.1116699999999999E-2</c:v>
                </c:pt>
                <c:pt idx="55990">
                  <c:v>1.0541E-2</c:v>
                </c:pt>
                <c:pt idx="55991">
                  <c:v>4.1388500000000002E-2</c:v>
                </c:pt>
                <c:pt idx="55992">
                  <c:v>2.7317999999999999E-2</c:v>
                </c:pt>
                <c:pt idx="55993">
                  <c:v>1.28193E-2</c:v>
                </c:pt>
                <c:pt idx="55994">
                  <c:v>2.6762000000000001E-2</c:v>
                </c:pt>
                <c:pt idx="55995">
                  <c:v>2.5789300000000001E-2</c:v>
                </c:pt>
                <c:pt idx="55996">
                  <c:v>2.07853E-2</c:v>
                </c:pt>
                <c:pt idx="55997">
                  <c:v>1.7829899999999999E-2</c:v>
                </c:pt>
                <c:pt idx="55998">
                  <c:v>1.1536599999999999E-2</c:v>
                </c:pt>
                <c:pt idx="55999">
                  <c:v>1.6617799999999999E-2</c:v>
                </c:pt>
                <c:pt idx="56000">
                  <c:v>2.15015E-2</c:v>
                </c:pt>
                <c:pt idx="56001">
                  <c:v>1.11523E-2</c:v>
                </c:pt>
                <c:pt idx="56002">
                  <c:v>2.0475400000000001E-2</c:v>
                </c:pt>
                <c:pt idx="56003">
                  <c:v>1.0974899999999999E-2</c:v>
                </c:pt>
                <c:pt idx="56004">
                  <c:v>1.9705799999999999E-2</c:v>
                </c:pt>
                <c:pt idx="56005">
                  <c:v>-6.83498E-3</c:v>
                </c:pt>
                <c:pt idx="56006">
                  <c:v>2.1020899999999999E-2</c:v>
                </c:pt>
                <c:pt idx="56007">
                  <c:v>9.0589499999999996E-3</c:v>
                </c:pt>
                <c:pt idx="56008">
                  <c:v>1.7952900000000001E-2</c:v>
                </c:pt>
                <c:pt idx="56009">
                  <c:v>-9.3727099999999994E-3</c:v>
                </c:pt>
                <c:pt idx="56010">
                  <c:v>-7.2259899999999998E-3</c:v>
                </c:pt>
                <c:pt idx="56011">
                  <c:v>3.5562499999999999E-3</c:v>
                </c:pt>
                <c:pt idx="56012">
                  <c:v>3.5529100000000001E-2</c:v>
                </c:pt>
                <c:pt idx="56013">
                  <c:v>-3.9157899999999997E-3</c:v>
                </c:pt>
                <c:pt idx="56014">
                  <c:v>1.5007E-2</c:v>
                </c:pt>
                <c:pt idx="56015">
                  <c:v>-2.5358199999999998E-3</c:v>
                </c:pt>
                <c:pt idx="56016">
                  <c:v>8.5048699999999994E-3</c:v>
                </c:pt>
                <c:pt idx="56017">
                  <c:v>1.31845E-2</c:v>
                </c:pt>
                <c:pt idx="56018">
                  <c:v>6.0996999999999996E-3</c:v>
                </c:pt>
                <c:pt idx="56019">
                  <c:v>1.6539600000000002E-2</c:v>
                </c:pt>
                <c:pt idx="56020">
                  <c:v>8.1453299999999992E-3</c:v>
                </c:pt>
                <c:pt idx="56021">
                  <c:v>1.0406500000000001E-2</c:v>
                </c:pt>
                <c:pt idx="56022">
                  <c:v>-3.7689199999999998E-3</c:v>
                </c:pt>
                <c:pt idx="56023">
                  <c:v>7.2307600000000001E-3</c:v>
                </c:pt>
                <c:pt idx="56024">
                  <c:v>8.0804799999999993E-3</c:v>
                </c:pt>
                <c:pt idx="56025">
                  <c:v>2.05393E-2</c:v>
                </c:pt>
                <c:pt idx="56026">
                  <c:v>-6.8702700000000004E-3</c:v>
                </c:pt>
                <c:pt idx="56027">
                  <c:v>1.5781400000000001E-2</c:v>
                </c:pt>
                <c:pt idx="56028">
                  <c:v>1.0985399999999999E-2</c:v>
                </c:pt>
                <c:pt idx="56029">
                  <c:v>3.48148E-2</c:v>
                </c:pt>
                <c:pt idx="56030">
                  <c:v>5.7430299999999997E-3</c:v>
                </c:pt>
                <c:pt idx="56031">
                  <c:v>8.5706700000000007E-3</c:v>
                </c:pt>
                <c:pt idx="56032">
                  <c:v>6.1578800000000001E-3</c:v>
                </c:pt>
                <c:pt idx="56033">
                  <c:v>-4.5108799999999999E-4</c:v>
                </c:pt>
                <c:pt idx="56034">
                  <c:v>2.4873699999999999E-2</c:v>
                </c:pt>
                <c:pt idx="56035">
                  <c:v>2.04592E-2</c:v>
                </c:pt>
                <c:pt idx="56036">
                  <c:v>2.1430000000000001E-2</c:v>
                </c:pt>
                <c:pt idx="56037">
                  <c:v>1.1095000000000001E-2</c:v>
                </c:pt>
                <c:pt idx="56038">
                  <c:v>1.43299E-2</c:v>
                </c:pt>
                <c:pt idx="56039" formatCode="0.00E+00">
                  <c:v>-1.2206999999999999E-3</c:v>
                </c:pt>
                <c:pt idx="56040">
                  <c:v>9.9697099999999997E-3</c:v>
                </c:pt>
                <c:pt idx="56041">
                  <c:v>1.9326200000000002E-2</c:v>
                </c:pt>
                <c:pt idx="56042">
                  <c:v>3.2728199999999999E-2</c:v>
                </c:pt>
                <c:pt idx="56043">
                  <c:v>-2.7294200000000002E-3</c:v>
                </c:pt>
                <c:pt idx="56044">
                  <c:v>8.6097699999999992E-3</c:v>
                </c:pt>
                <c:pt idx="56045">
                  <c:v>-9.0074500000000002E-3</c:v>
                </c:pt>
                <c:pt idx="56046">
                  <c:v>2.2100399999999999E-2</c:v>
                </c:pt>
                <c:pt idx="56047">
                  <c:v>1.0240600000000001E-2</c:v>
                </c:pt>
                <c:pt idx="56048">
                  <c:v>3.8690600000000001E-3</c:v>
                </c:pt>
                <c:pt idx="56049">
                  <c:v>-3.3359499999999999E-3</c:v>
                </c:pt>
                <c:pt idx="56050">
                  <c:v>2.6373899999999999E-2</c:v>
                </c:pt>
                <c:pt idx="56051">
                  <c:v>1.14746E-2</c:v>
                </c:pt>
                <c:pt idx="56052">
                  <c:v>5.2213700000000004E-3</c:v>
                </c:pt>
                <c:pt idx="56053">
                  <c:v>5.6676900000000004E-3</c:v>
                </c:pt>
                <c:pt idx="56054">
                  <c:v>2.2019400000000001E-2</c:v>
                </c:pt>
                <c:pt idx="56055">
                  <c:v>1.2862200000000001E-2</c:v>
                </c:pt>
                <c:pt idx="56056">
                  <c:v>2.8944000000000001E-3</c:v>
                </c:pt>
                <c:pt idx="56057">
                  <c:v>1.39542E-2</c:v>
                </c:pt>
                <c:pt idx="56058">
                  <c:v>1.7032600000000001E-3</c:v>
                </c:pt>
                <c:pt idx="56059">
                  <c:v>2.0115899999999999E-2</c:v>
                </c:pt>
                <c:pt idx="56060">
                  <c:v>1.27125E-3</c:v>
                </c:pt>
                <c:pt idx="56061">
                  <c:v>1.2207000000000001E-2</c:v>
                </c:pt>
                <c:pt idx="56062">
                  <c:v>2.5006299999999999E-2</c:v>
                </c:pt>
                <c:pt idx="56063">
                  <c:v>2.8821900000000001E-2</c:v>
                </c:pt>
                <c:pt idx="56064">
                  <c:v>6.1082799999999998E-3</c:v>
                </c:pt>
                <c:pt idx="56065">
                  <c:v>1.36156E-2</c:v>
                </c:pt>
                <c:pt idx="56066">
                  <c:v>1.9547499999999999E-2</c:v>
                </c:pt>
                <c:pt idx="56067">
                  <c:v>2.29549E-2</c:v>
                </c:pt>
                <c:pt idx="56068">
                  <c:v>2.1397599999999999E-2</c:v>
                </c:pt>
                <c:pt idx="56069">
                  <c:v>4.40121E-3</c:v>
                </c:pt>
                <c:pt idx="56070">
                  <c:v>2.8679799999999998E-2</c:v>
                </c:pt>
                <c:pt idx="56071">
                  <c:v>1.80588E-2</c:v>
                </c:pt>
                <c:pt idx="56072">
                  <c:v>3.0254400000000001E-2</c:v>
                </c:pt>
                <c:pt idx="56073">
                  <c:v>4.5318600000000004E-3</c:v>
                </c:pt>
                <c:pt idx="56074">
                  <c:v>1.7207099999999999E-2</c:v>
                </c:pt>
                <c:pt idx="56075">
                  <c:v>1.2307200000000001E-2</c:v>
                </c:pt>
                <c:pt idx="56076">
                  <c:v>1.0554300000000001E-2</c:v>
                </c:pt>
                <c:pt idx="56077">
                  <c:v>9.1342899999999998E-3</c:v>
                </c:pt>
                <c:pt idx="56078">
                  <c:v>-1.39236E-3</c:v>
                </c:pt>
                <c:pt idx="56079">
                  <c:v>2.7117700000000002E-2</c:v>
                </c:pt>
                <c:pt idx="56080">
                  <c:v>1.3301800000000001E-2</c:v>
                </c:pt>
                <c:pt idx="56081">
                  <c:v>1.7700199999999999E-2</c:v>
                </c:pt>
                <c:pt idx="56082">
                  <c:v>4.5614200000000001E-3</c:v>
                </c:pt>
                <c:pt idx="56083">
                  <c:v>4.8475300000000001E-3</c:v>
                </c:pt>
                <c:pt idx="56084">
                  <c:v>2.9897700000000001E-3</c:v>
                </c:pt>
                <c:pt idx="56085">
                  <c:v>1.14536E-2</c:v>
                </c:pt>
                <c:pt idx="56086">
                  <c:v>2.4604800000000001E-3</c:v>
                </c:pt>
                <c:pt idx="56087">
                  <c:v>1.6336400000000001E-2</c:v>
                </c:pt>
                <c:pt idx="56088">
                  <c:v>1.9888900000000001E-2</c:v>
                </c:pt>
                <c:pt idx="56089">
                  <c:v>1.6050299999999999E-3</c:v>
                </c:pt>
                <c:pt idx="56090">
                  <c:v>4.91238E-3</c:v>
                </c:pt>
                <c:pt idx="56091">
                  <c:v>-1.22223E-2</c:v>
                </c:pt>
                <c:pt idx="56092">
                  <c:v>1.3752E-2</c:v>
                </c:pt>
                <c:pt idx="56093">
                  <c:v>1.30358E-2</c:v>
                </c:pt>
                <c:pt idx="56094">
                  <c:v>5.0134699999999999E-3</c:v>
                </c:pt>
                <c:pt idx="56095">
                  <c:v>8.3475100000000007E-3</c:v>
                </c:pt>
                <c:pt idx="56096">
                  <c:v>8.4304800000000006E-3</c:v>
                </c:pt>
                <c:pt idx="56097">
                  <c:v>1.0499E-2</c:v>
                </c:pt>
                <c:pt idx="56098">
                  <c:v>9.7427399999999997E-3</c:v>
                </c:pt>
                <c:pt idx="56099">
                  <c:v>-6.0463000000000001E-3</c:v>
                </c:pt>
                <c:pt idx="56100">
                  <c:v>6.77204E-3</c:v>
                </c:pt>
                <c:pt idx="56101">
                  <c:v>8.8214900000000004E-4</c:v>
                </c:pt>
                <c:pt idx="56102">
                  <c:v>1.00269E-2</c:v>
                </c:pt>
                <c:pt idx="56103">
                  <c:v>-1.2743900000000001E-2</c:v>
                </c:pt>
                <c:pt idx="56104">
                  <c:v>3.58391E-3</c:v>
                </c:pt>
                <c:pt idx="56105">
                  <c:v>8.89969E-3</c:v>
                </c:pt>
                <c:pt idx="56106">
                  <c:v>2.69032E-3</c:v>
                </c:pt>
                <c:pt idx="56107">
                  <c:v>1.5392299999999999E-2</c:v>
                </c:pt>
                <c:pt idx="56108">
                  <c:v>-3.4294099999999999E-3</c:v>
                </c:pt>
                <c:pt idx="56109">
                  <c:v>2.8675099999999999E-2</c:v>
                </c:pt>
                <c:pt idx="56110">
                  <c:v>-3.7345899999999999E-3</c:v>
                </c:pt>
                <c:pt idx="56111">
                  <c:v>8.0833399999999996E-3</c:v>
                </c:pt>
                <c:pt idx="56112">
                  <c:v>-8.06808E-4</c:v>
                </c:pt>
                <c:pt idx="56113">
                  <c:v>1.5811899999999999E-3</c:v>
                </c:pt>
                <c:pt idx="56114">
                  <c:v>-1.03102E-2</c:v>
                </c:pt>
                <c:pt idx="56115">
                  <c:v>8.5067699999999999E-4</c:v>
                </c:pt>
                <c:pt idx="56116">
                  <c:v>2.7437199999999998E-3</c:v>
                </c:pt>
                <c:pt idx="56117">
                  <c:v>-1.44291E-2</c:v>
                </c:pt>
                <c:pt idx="56118">
                  <c:v>5.8136000000000004E-3</c:v>
                </c:pt>
                <c:pt idx="56119">
                  <c:v>-1.30329E-2</c:v>
                </c:pt>
                <c:pt idx="56120">
                  <c:v>-1.0611499999999999E-2</c:v>
                </c:pt>
                <c:pt idx="56121">
                  <c:v>-1.0982499999999999E-2</c:v>
                </c:pt>
                <c:pt idx="56122">
                  <c:v>-1.33162E-2</c:v>
                </c:pt>
                <c:pt idx="56123">
                  <c:v>-8.03566E-3</c:v>
                </c:pt>
                <c:pt idx="56124">
                  <c:v>-2.28024E-2</c:v>
                </c:pt>
                <c:pt idx="56125">
                  <c:v>-9.0808899999999994E-3</c:v>
                </c:pt>
                <c:pt idx="56126">
                  <c:v>-4.6606099999999999E-3</c:v>
                </c:pt>
                <c:pt idx="56127">
                  <c:v>-2.0389599999999998E-3</c:v>
                </c:pt>
                <c:pt idx="56128">
                  <c:v>-6.0758599999999998E-3</c:v>
                </c:pt>
                <c:pt idx="56129">
                  <c:v>-2.7441E-2</c:v>
                </c:pt>
                <c:pt idx="56130">
                  <c:v>-1.7188100000000001E-2</c:v>
                </c:pt>
                <c:pt idx="56131">
                  <c:v>-3.50761E-3</c:v>
                </c:pt>
                <c:pt idx="56132">
                  <c:v>-8.0709500000000003E-3</c:v>
                </c:pt>
                <c:pt idx="56133" formatCode="0.00E+00">
                  <c:v>1.1673E-3</c:v>
                </c:pt>
                <c:pt idx="56134">
                  <c:v>-1.96495E-2</c:v>
                </c:pt>
                <c:pt idx="56135">
                  <c:v>-8.0833399999999996E-3</c:v>
                </c:pt>
                <c:pt idx="56136">
                  <c:v>-9.7131700000000001E-3</c:v>
                </c:pt>
                <c:pt idx="56137">
                  <c:v>-1.3246499999999999E-3</c:v>
                </c:pt>
                <c:pt idx="56138">
                  <c:v>-4.1685100000000003E-3</c:v>
                </c:pt>
                <c:pt idx="56139">
                  <c:v>-2.2229200000000001E-2</c:v>
                </c:pt>
                <c:pt idx="56140">
                  <c:v>-2.1020899999999999E-2</c:v>
                </c:pt>
                <c:pt idx="56141">
                  <c:v>-1.18694E-2</c:v>
                </c:pt>
                <c:pt idx="56142">
                  <c:v>8.4419300000000003E-3</c:v>
                </c:pt>
                <c:pt idx="56143">
                  <c:v>6.0958899999999996E-3</c:v>
                </c:pt>
                <c:pt idx="56144">
                  <c:v>-3.4627899999999999E-3</c:v>
                </c:pt>
                <c:pt idx="56145">
                  <c:v>-2.3098E-2</c:v>
                </c:pt>
                <c:pt idx="56146">
                  <c:v>-2.2096600000000001E-2</c:v>
                </c:pt>
                <c:pt idx="56147">
                  <c:v>-1.8784499999999999E-2</c:v>
                </c:pt>
                <c:pt idx="56148">
                  <c:v>-1.7269099999999999E-2</c:v>
                </c:pt>
                <c:pt idx="56149">
                  <c:v>-2.1212600000000002E-2</c:v>
                </c:pt>
                <c:pt idx="56150">
                  <c:v>-2.09255E-2</c:v>
                </c:pt>
                <c:pt idx="56151">
                  <c:v>-2.8387099999999998E-2</c:v>
                </c:pt>
                <c:pt idx="56152">
                  <c:v>-1.30863E-2</c:v>
                </c:pt>
                <c:pt idx="56153">
                  <c:v>-7.6789900000000001E-3</c:v>
                </c:pt>
                <c:pt idx="56154">
                  <c:v>-4.7922099999999999E-3</c:v>
                </c:pt>
                <c:pt idx="56155">
                  <c:v>-1.13811E-2</c:v>
                </c:pt>
                <c:pt idx="56156">
                  <c:v>-2.5018700000000001E-2</c:v>
                </c:pt>
                <c:pt idx="56157">
                  <c:v>-2.3664500000000002E-2</c:v>
                </c:pt>
                <c:pt idx="56158">
                  <c:v>-9.9563600000000005E-4</c:v>
                </c:pt>
                <c:pt idx="56159">
                  <c:v>-1.09806E-2</c:v>
                </c:pt>
                <c:pt idx="56160">
                  <c:v>-1.8552800000000001E-2</c:v>
                </c:pt>
                <c:pt idx="56161">
                  <c:v>-1.8508E-2</c:v>
                </c:pt>
                <c:pt idx="56162">
                  <c:v>-2.16131E-2</c:v>
                </c:pt>
                <c:pt idx="56163">
                  <c:v>-3.6525699999999999E-3</c:v>
                </c:pt>
                <c:pt idx="56164">
                  <c:v>-9.5167199999999993E-3</c:v>
                </c:pt>
                <c:pt idx="56165">
                  <c:v>-1.10893E-2</c:v>
                </c:pt>
                <c:pt idx="56166">
                  <c:v>-1.00918E-2</c:v>
                </c:pt>
                <c:pt idx="56167">
                  <c:v>-8.9235300000000007E-3</c:v>
                </c:pt>
                <c:pt idx="56168">
                  <c:v>-1.5325500000000001E-2</c:v>
                </c:pt>
                <c:pt idx="56169">
                  <c:v>-1.8520399999999999E-2</c:v>
                </c:pt>
                <c:pt idx="56170">
                  <c:v>-1.48735E-2</c:v>
                </c:pt>
                <c:pt idx="56171">
                  <c:v>-9.3355199999999999E-3</c:v>
                </c:pt>
                <c:pt idx="56172">
                  <c:v>-1.83048E-2</c:v>
                </c:pt>
                <c:pt idx="56173">
                  <c:v>3.9730099999999999E-3</c:v>
                </c:pt>
                <c:pt idx="56174">
                  <c:v>-1.7073600000000001E-2</c:v>
                </c:pt>
                <c:pt idx="56175">
                  <c:v>-8.13293E-3</c:v>
                </c:pt>
                <c:pt idx="56176">
                  <c:v>-6.8588299999999998E-3</c:v>
                </c:pt>
                <c:pt idx="56177">
                  <c:v>-3.6897700000000002E-3</c:v>
                </c:pt>
                <c:pt idx="56178">
                  <c:v>-1.0777500000000001E-2</c:v>
                </c:pt>
                <c:pt idx="56179">
                  <c:v>-5.9051499999999996E-3</c:v>
                </c:pt>
                <c:pt idx="56180">
                  <c:v>-7.0047399999999998E-3</c:v>
                </c:pt>
                <c:pt idx="56181">
                  <c:v>-2.1451999999999999E-2</c:v>
                </c:pt>
                <c:pt idx="56182">
                  <c:v>-1.4805799999999999E-2</c:v>
                </c:pt>
                <c:pt idx="56183">
                  <c:v>-6.7062399999999996E-3</c:v>
                </c:pt>
                <c:pt idx="56184">
                  <c:v>-6.6204100000000002E-3</c:v>
                </c:pt>
                <c:pt idx="56185">
                  <c:v>-2.5052999999999999E-2</c:v>
                </c:pt>
                <c:pt idx="56186">
                  <c:v>-1.38998E-2</c:v>
                </c:pt>
                <c:pt idx="56187">
                  <c:v>-1.5206300000000001E-2</c:v>
                </c:pt>
                <c:pt idx="56188">
                  <c:v>-1.9318599999999998E-2</c:v>
                </c:pt>
                <c:pt idx="56189">
                  <c:v>-2.1218299999999999E-2</c:v>
                </c:pt>
                <c:pt idx="56190">
                  <c:v>-1.0830899999999999E-2</c:v>
                </c:pt>
                <c:pt idx="56191">
                  <c:v>-2.6531200000000001E-2</c:v>
                </c:pt>
                <c:pt idx="56192">
                  <c:v>-1.92423E-2</c:v>
                </c:pt>
                <c:pt idx="56193">
                  <c:v>-2.8732299999999999E-2</c:v>
                </c:pt>
                <c:pt idx="56194">
                  <c:v>-9.9678000000000006E-3</c:v>
                </c:pt>
                <c:pt idx="56195">
                  <c:v>-2.3011199999999999E-2</c:v>
                </c:pt>
                <c:pt idx="56196">
                  <c:v>-1.5521E-2</c:v>
                </c:pt>
                <c:pt idx="56197">
                  <c:v>-1.25437E-2</c:v>
                </c:pt>
                <c:pt idx="56198">
                  <c:v>-3.2531699999999997E-2</c:v>
                </c:pt>
                <c:pt idx="56199">
                  <c:v>-1.2472199999999999E-2</c:v>
                </c:pt>
                <c:pt idx="56200">
                  <c:v>-1.0766E-2</c:v>
                </c:pt>
                <c:pt idx="56201">
                  <c:v>-1.55706E-2</c:v>
                </c:pt>
                <c:pt idx="56202">
                  <c:v>-3.31621E-2</c:v>
                </c:pt>
                <c:pt idx="56203">
                  <c:v>-3.2514599999999998E-2</c:v>
                </c:pt>
                <c:pt idx="56204">
                  <c:v>-2.23293E-2</c:v>
                </c:pt>
                <c:pt idx="56205">
                  <c:v>-1.8773100000000001E-2</c:v>
                </c:pt>
                <c:pt idx="56206">
                  <c:v>-2.5873199999999999E-2</c:v>
                </c:pt>
                <c:pt idx="56207">
                  <c:v>-3.7089299999999999E-2</c:v>
                </c:pt>
                <c:pt idx="56208">
                  <c:v>-2.3407000000000001E-2</c:v>
                </c:pt>
                <c:pt idx="56209">
                  <c:v>-2.6240300000000001E-2</c:v>
                </c:pt>
                <c:pt idx="56210">
                  <c:v>-3.2957100000000003E-2</c:v>
                </c:pt>
                <c:pt idx="56211">
                  <c:v>-2.3640600000000001E-2</c:v>
                </c:pt>
                <c:pt idx="56212">
                  <c:v>-3.1395899999999997E-2</c:v>
                </c:pt>
                <c:pt idx="56213">
                  <c:v>-1.95427E-2</c:v>
                </c:pt>
                <c:pt idx="56214">
                  <c:v>-4.8445700000000001E-2</c:v>
                </c:pt>
                <c:pt idx="56215">
                  <c:v>-4.4380200000000002E-2</c:v>
                </c:pt>
                <c:pt idx="56216">
                  <c:v>-2.8144800000000001E-2</c:v>
                </c:pt>
                <c:pt idx="56217">
                  <c:v>-2.42109E-2</c:v>
                </c:pt>
                <c:pt idx="56218">
                  <c:v>-3.3699E-2</c:v>
                </c:pt>
                <c:pt idx="56219">
                  <c:v>-3.6357899999999999E-2</c:v>
                </c:pt>
                <c:pt idx="56220">
                  <c:v>-3.2307599999999999E-2</c:v>
                </c:pt>
                <c:pt idx="56221">
                  <c:v>-1.8704399999999999E-2</c:v>
                </c:pt>
                <c:pt idx="56222">
                  <c:v>-3.7172299999999998E-2</c:v>
                </c:pt>
                <c:pt idx="56223">
                  <c:v>-2.1541600000000001E-2</c:v>
                </c:pt>
                <c:pt idx="56224">
                  <c:v>-2.4448399999999999E-2</c:v>
                </c:pt>
                <c:pt idx="56225">
                  <c:v>-2.85597E-2</c:v>
                </c:pt>
                <c:pt idx="56226">
                  <c:v>-2.3238200000000001E-2</c:v>
                </c:pt>
                <c:pt idx="56227">
                  <c:v>-3.50199E-2</c:v>
                </c:pt>
                <c:pt idx="56228">
                  <c:v>-2.33498E-2</c:v>
                </c:pt>
                <c:pt idx="56229">
                  <c:v>-1.29833E-2</c:v>
                </c:pt>
                <c:pt idx="56230">
                  <c:v>-1.54285E-2</c:v>
                </c:pt>
                <c:pt idx="56231">
                  <c:v>-2.16236E-2</c:v>
                </c:pt>
                <c:pt idx="56232">
                  <c:v>-2.7966499999999998E-2</c:v>
                </c:pt>
                <c:pt idx="56233">
                  <c:v>-1.67437E-2</c:v>
                </c:pt>
                <c:pt idx="56234">
                  <c:v>-2.4395E-2</c:v>
                </c:pt>
                <c:pt idx="56235">
                  <c:v>-1.61304E-2</c:v>
                </c:pt>
                <c:pt idx="56236">
                  <c:v>-2.6838299999999999E-2</c:v>
                </c:pt>
                <c:pt idx="56237">
                  <c:v>-1.50385E-2</c:v>
                </c:pt>
                <c:pt idx="56238">
                  <c:v>-2.4214699999999999E-2</c:v>
                </c:pt>
                <c:pt idx="56239">
                  <c:v>-2.4857500000000001E-2</c:v>
                </c:pt>
                <c:pt idx="56240">
                  <c:v>-2.6472099999999998E-2</c:v>
                </c:pt>
                <c:pt idx="56241">
                  <c:v>-2.9185300000000001E-2</c:v>
                </c:pt>
                <c:pt idx="56242">
                  <c:v>-1.7519E-2</c:v>
                </c:pt>
                <c:pt idx="56243">
                  <c:v>-2.4599099999999999E-2</c:v>
                </c:pt>
                <c:pt idx="56244">
                  <c:v>-2.2860499999999999E-2</c:v>
                </c:pt>
                <c:pt idx="56245">
                  <c:v>-3.2453500000000003E-2</c:v>
                </c:pt>
                <c:pt idx="56246">
                  <c:v>-2.73066E-2</c:v>
                </c:pt>
                <c:pt idx="56247">
                  <c:v>-2.8928800000000001E-2</c:v>
                </c:pt>
                <c:pt idx="56248">
                  <c:v>-1.5835800000000001E-2</c:v>
                </c:pt>
                <c:pt idx="56249">
                  <c:v>-1.9460700000000001E-2</c:v>
                </c:pt>
                <c:pt idx="56250">
                  <c:v>-2.13146E-2</c:v>
                </c:pt>
                <c:pt idx="56251">
                  <c:v>-1.9113499999999999E-2</c:v>
                </c:pt>
                <c:pt idx="56252">
                  <c:v>-3.3186899999999998E-2</c:v>
                </c:pt>
                <c:pt idx="56253">
                  <c:v>-2.7253200000000002E-2</c:v>
                </c:pt>
                <c:pt idx="56254">
                  <c:v>4.9152400000000004E-3</c:v>
                </c:pt>
                <c:pt idx="56255">
                  <c:v>-1.0996799999999999E-2</c:v>
                </c:pt>
                <c:pt idx="56256">
                  <c:v>-2.5348699999999998E-2</c:v>
                </c:pt>
                <c:pt idx="56257">
                  <c:v>-1.9445400000000002E-2</c:v>
                </c:pt>
                <c:pt idx="56258">
                  <c:v>-3.0633000000000001E-2</c:v>
                </c:pt>
                <c:pt idx="56259">
                  <c:v>-2.1983099999999998E-2</c:v>
                </c:pt>
                <c:pt idx="56260">
                  <c:v>-4.1418100000000001E-3</c:v>
                </c:pt>
                <c:pt idx="56261">
                  <c:v>-3.0420300000000001E-2</c:v>
                </c:pt>
                <c:pt idx="56262">
                  <c:v>-8.0061000000000004E-3</c:v>
                </c:pt>
                <c:pt idx="56263">
                  <c:v>-5.0563800000000001E-3</c:v>
                </c:pt>
                <c:pt idx="56264">
                  <c:v>9.4032300000000003E-3</c:v>
                </c:pt>
                <c:pt idx="56265" formatCode="0.00E+00">
                  <c:v>-1.31369E-2</c:v>
                </c:pt>
                <c:pt idx="56266">
                  <c:v>-2.5695800000000001E-2</c:v>
                </c:pt>
                <c:pt idx="56267">
                  <c:v>1.4326999999999999E-2</c:v>
                </c:pt>
                <c:pt idx="56268">
                  <c:v>1.1716799999999999E-2</c:v>
                </c:pt>
                <c:pt idx="56269">
                  <c:v>-1.0262500000000001E-2</c:v>
                </c:pt>
                <c:pt idx="56270">
                  <c:v>-2.1715200000000001E-3</c:v>
                </c:pt>
                <c:pt idx="56271">
                  <c:v>-1.00584E-2</c:v>
                </c:pt>
                <c:pt idx="56272">
                  <c:v>4.5576100000000001E-3</c:v>
                </c:pt>
                <c:pt idx="56273">
                  <c:v>-1.5852000000000002E-2</c:v>
                </c:pt>
                <c:pt idx="56274">
                  <c:v>-9.5272100000000001E-4</c:v>
                </c:pt>
                <c:pt idx="56275">
                  <c:v>-1.38388E-2</c:v>
                </c:pt>
                <c:pt idx="56276">
                  <c:v>5.1727300000000004E-3</c:v>
                </c:pt>
                <c:pt idx="56277">
                  <c:v>-1.8909499999999999E-2</c:v>
                </c:pt>
                <c:pt idx="56278">
                  <c:v>-5.1975299999999997E-3</c:v>
                </c:pt>
                <c:pt idx="56279">
                  <c:v>-2.0524000000000001E-2</c:v>
                </c:pt>
                <c:pt idx="56280">
                  <c:v>-1.06392E-2</c:v>
                </c:pt>
                <c:pt idx="56281">
                  <c:v>-1.0808E-2</c:v>
                </c:pt>
                <c:pt idx="56282">
                  <c:v>-9.5081300000000001E-4</c:v>
                </c:pt>
                <c:pt idx="56283">
                  <c:v>-9.9382399999999992E-3</c:v>
                </c:pt>
                <c:pt idx="56284">
                  <c:v>-1.5644999999999999E-2</c:v>
                </c:pt>
                <c:pt idx="56285">
                  <c:v>-1.2985200000000001E-2</c:v>
                </c:pt>
                <c:pt idx="56286">
                  <c:v>-1.7099400000000001E-2</c:v>
                </c:pt>
                <c:pt idx="56287">
                  <c:v>-2.4925200000000002E-2</c:v>
                </c:pt>
                <c:pt idx="56288">
                  <c:v>-2.6246999999999999E-2</c:v>
                </c:pt>
                <c:pt idx="56289">
                  <c:v>-5.5141399999999998E-3</c:v>
                </c:pt>
                <c:pt idx="56290">
                  <c:v>-1.9958500000000001E-2</c:v>
                </c:pt>
                <c:pt idx="56291">
                  <c:v>-1.41382E-2</c:v>
                </c:pt>
                <c:pt idx="56292">
                  <c:v>-1.5177700000000001E-2</c:v>
                </c:pt>
                <c:pt idx="56293">
                  <c:v>-1.9619000000000001E-2</c:v>
                </c:pt>
                <c:pt idx="56294">
                  <c:v>-2.4738300000000001E-2</c:v>
                </c:pt>
                <c:pt idx="56295">
                  <c:v>-2.6838299999999999E-2</c:v>
                </c:pt>
                <c:pt idx="56296">
                  <c:v>-3.5599699999999998E-2</c:v>
                </c:pt>
                <c:pt idx="56297">
                  <c:v>-4.3630600000000002E-3</c:v>
                </c:pt>
                <c:pt idx="56298">
                  <c:v>-1.8252399999999998E-2</c:v>
                </c:pt>
                <c:pt idx="56299">
                  <c:v>-3.24078E-2</c:v>
                </c:pt>
                <c:pt idx="56300">
                  <c:v>-2.48156E-2</c:v>
                </c:pt>
                <c:pt idx="56301">
                  <c:v>-1.9391100000000001E-2</c:v>
                </c:pt>
                <c:pt idx="56302">
                  <c:v>-2.0984599999999999E-2</c:v>
                </c:pt>
                <c:pt idx="56303">
                  <c:v>-7.8430199999999992E-3</c:v>
                </c:pt>
                <c:pt idx="56304">
                  <c:v>-2.2447600000000002E-2</c:v>
                </c:pt>
                <c:pt idx="56305">
                  <c:v>-2.5693899999999999E-2</c:v>
                </c:pt>
                <c:pt idx="56306">
                  <c:v>-2.0140600000000002E-2</c:v>
                </c:pt>
                <c:pt idx="56307">
                  <c:v>-7.2717700000000003E-3</c:v>
                </c:pt>
                <c:pt idx="56308">
                  <c:v>-1.82066E-2</c:v>
                </c:pt>
                <c:pt idx="56309">
                  <c:v>-2.5234200000000002E-3</c:v>
                </c:pt>
                <c:pt idx="56310">
                  <c:v>-2.4302500000000001E-2</c:v>
                </c:pt>
                <c:pt idx="56311">
                  <c:v>-2.1521599999999998E-2</c:v>
                </c:pt>
                <c:pt idx="56312">
                  <c:v>-2.5436400000000001E-2</c:v>
                </c:pt>
                <c:pt idx="56313">
                  <c:v>-1.78595E-2</c:v>
                </c:pt>
                <c:pt idx="56314">
                  <c:v>-1.00613E-2</c:v>
                </c:pt>
                <c:pt idx="56315">
                  <c:v>-1.85804E-2</c:v>
                </c:pt>
                <c:pt idx="56316">
                  <c:v>-1.9059199999999998E-2</c:v>
                </c:pt>
                <c:pt idx="56317">
                  <c:v>-2.09179E-2</c:v>
                </c:pt>
                <c:pt idx="56318">
                  <c:v>-1.55973E-2</c:v>
                </c:pt>
                <c:pt idx="56319">
                  <c:v>-2.2021300000000001E-2</c:v>
                </c:pt>
                <c:pt idx="56320">
                  <c:v>-2.6611300000000001E-2</c:v>
                </c:pt>
                <c:pt idx="56321">
                  <c:v>-2.4501800000000001E-2</c:v>
                </c:pt>
                <c:pt idx="56322">
                  <c:v>-2.6132599999999999E-2</c:v>
                </c:pt>
                <c:pt idx="56323">
                  <c:v>-1.3715700000000001E-2</c:v>
                </c:pt>
                <c:pt idx="56324">
                  <c:v>-3.7431699999999998E-2</c:v>
                </c:pt>
                <c:pt idx="56325">
                  <c:v>-1.7331099999999999E-2</c:v>
                </c:pt>
                <c:pt idx="56326">
                  <c:v>-2.6459699999999999E-2</c:v>
                </c:pt>
                <c:pt idx="56327">
                  <c:v>-2.1747599999999999E-2</c:v>
                </c:pt>
                <c:pt idx="56328">
                  <c:v>-1.6440400000000001E-2</c:v>
                </c:pt>
                <c:pt idx="56329">
                  <c:v>-1.5851000000000001E-2</c:v>
                </c:pt>
                <c:pt idx="56330">
                  <c:v>-5.4979299999999998E-3</c:v>
                </c:pt>
                <c:pt idx="56331">
                  <c:v>-2.8144800000000001E-2</c:v>
                </c:pt>
                <c:pt idx="56332">
                  <c:v>-1.01595E-2</c:v>
                </c:pt>
                <c:pt idx="56333">
                  <c:v>-2.95191E-2</c:v>
                </c:pt>
                <c:pt idx="56334">
                  <c:v>-2.5570900000000001E-2</c:v>
                </c:pt>
                <c:pt idx="56335">
                  <c:v>-1.5637399999999999E-2</c:v>
                </c:pt>
                <c:pt idx="56336">
                  <c:v>-7.6551400000000004E-3</c:v>
                </c:pt>
                <c:pt idx="56337">
                  <c:v>-9.0045899999999998E-3</c:v>
                </c:pt>
                <c:pt idx="56338">
                  <c:v>-9.6883799999999999E-3</c:v>
                </c:pt>
                <c:pt idx="56339">
                  <c:v>1.29204E-2</c:v>
                </c:pt>
                <c:pt idx="56340">
                  <c:v>-3.0797000000000001E-2</c:v>
                </c:pt>
                <c:pt idx="56341">
                  <c:v>-8.4028200000000001E-3</c:v>
                </c:pt>
                <c:pt idx="56342">
                  <c:v>-1.45741E-2</c:v>
                </c:pt>
                <c:pt idx="56343">
                  <c:v>-6.2847100000000002E-4</c:v>
                </c:pt>
                <c:pt idx="56344">
                  <c:v>-7.9441099999999997E-4</c:v>
                </c:pt>
                <c:pt idx="56345">
                  <c:v>-3.6058399999999999E-3</c:v>
                </c:pt>
                <c:pt idx="56346">
                  <c:v>7.3518799999999999E-3</c:v>
                </c:pt>
                <c:pt idx="56347">
                  <c:v>-1.75381E-3</c:v>
                </c:pt>
                <c:pt idx="56348">
                  <c:v>-9.9563599999999992E-3</c:v>
                </c:pt>
                <c:pt idx="56349">
                  <c:v>-3.1004000000000001E-3</c:v>
                </c:pt>
                <c:pt idx="56350">
                  <c:v>2.3727399999999999E-3</c:v>
                </c:pt>
                <c:pt idx="56351">
                  <c:v>-1.5960700000000001E-2</c:v>
                </c:pt>
                <c:pt idx="56352">
                  <c:v>-6.9742199999999997E-3</c:v>
                </c:pt>
                <c:pt idx="56353">
                  <c:v>-1.41335E-2</c:v>
                </c:pt>
                <c:pt idx="56354">
                  <c:v>6.9446600000000001E-3</c:v>
                </c:pt>
                <c:pt idx="56355">
                  <c:v>-1.5648800000000001E-2</c:v>
                </c:pt>
                <c:pt idx="56356">
                  <c:v>-1.19734E-2</c:v>
                </c:pt>
                <c:pt idx="56357">
                  <c:v>-1.31693E-2</c:v>
                </c:pt>
                <c:pt idx="56358">
                  <c:v>-7.3842999999999999E-3</c:v>
                </c:pt>
                <c:pt idx="56359">
                  <c:v>-9.2315699999999997E-3</c:v>
                </c:pt>
                <c:pt idx="56360">
                  <c:v>3.0336400000000002E-3</c:v>
                </c:pt>
                <c:pt idx="56361">
                  <c:v>-9.1447799999999999E-3</c:v>
                </c:pt>
                <c:pt idx="56362">
                  <c:v>1.16291E-2</c:v>
                </c:pt>
                <c:pt idx="56363">
                  <c:v>-1.1673899999999999E-2</c:v>
                </c:pt>
                <c:pt idx="56364">
                  <c:v>-1.0891899999999999E-2</c:v>
                </c:pt>
                <c:pt idx="56365">
                  <c:v>-6.6108699999999996E-3</c:v>
                </c:pt>
                <c:pt idx="56366">
                  <c:v>-2.6359600000000001E-3</c:v>
                </c:pt>
                <c:pt idx="56367">
                  <c:v>-2.5672899999999998E-3</c:v>
                </c:pt>
                <c:pt idx="56368">
                  <c:v>-6.0253099999999999E-3</c:v>
                </c:pt>
                <c:pt idx="56369">
                  <c:v>-4.2037999999999997E-3</c:v>
                </c:pt>
                <c:pt idx="56370">
                  <c:v>-8.9893300000000002E-3</c:v>
                </c:pt>
                <c:pt idx="56371">
                  <c:v>-9.4299299999999996E-3</c:v>
                </c:pt>
                <c:pt idx="56372">
                  <c:v>-1.8184700000000002E-2</c:v>
                </c:pt>
                <c:pt idx="56373">
                  <c:v>-7.1048700000000001E-3</c:v>
                </c:pt>
                <c:pt idx="56374">
                  <c:v>2.3927699999999998E-3</c:v>
                </c:pt>
                <c:pt idx="56375">
                  <c:v>2.0444899999999998E-2</c:v>
                </c:pt>
                <c:pt idx="56376">
                  <c:v>6.0968400000000001E-3</c:v>
                </c:pt>
                <c:pt idx="56377">
                  <c:v>5.65052E-3</c:v>
                </c:pt>
                <c:pt idx="56378">
                  <c:v>1.7193799999999999E-2</c:v>
                </c:pt>
                <c:pt idx="56379">
                  <c:v>-4.4689200000000004E-3</c:v>
                </c:pt>
                <c:pt idx="56380">
                  <c:v>1.65205E-2</c:v>
                </c:pt>
                <c:pt idx="56381">
                  <c:v>6.5069200000000002E-3</c:v>
                </c:pt>
                <c:pt idx="56382">
                  <c:v>9.0427400000000005E-3</c:v>
                </c:pt>
                <c:pt idx="56383">
                  <c:v>2.4788899999999999E-2</c:v>
                </c:pt>
                <c:pt idx="56384">
                  <c:v>2.1104800000000001E-3</c:v>
                </c:pt>
                <c:pt idx="56385">
                  <c:v>1.68991E-2</c:v>
                </c:pt>
                <c:pt idx="56386">
                  <c:v>1.3920800000000001E-2</c:v>
                </c:pt>
                <c:pt idx="56387">
                  <c:v>-8.9740800000000004E-4</c:v>
                </c:pt>
                <c:pt idx="56388">
                  <c:v>-8.43048E-4</c:v>
                </c:pt>
                <c:pt idx="56389">
                  <c:v>8.4171300000000001E-3</c:v>
                </c:pt>
                <c:pt idx="56390">
                  <c:v>1.5307400000000001E-2</c:v>
                </c:pt>
                <c:pt idx="56391">
                  <c:v>3.4856800000000001E-3</c:v>
                </c:pt>
                <c:pt idx="56392">
                  <c:v>-4.0807700000000001E-3</c:v>
                </c:pt>
                <c:pt idx="56393">
                  <c:v>3.4646999999999998E-3</c:v>
                </c:pt>
                <c:pt idx="56394">
                  <c:v>-1.3103500000000001E-3</c:v>
                </c:pt>
                <c:pt idx="56395">
                  <c:v>1.3170199999999999E-3</c:v>
                </c:pt>
                <c:pt idx="56396">
                  <c:v>-2.1845799999999999E-2</c:v>
                </c:pt>
                <c:pt idx="56397">
                  <c:v>1.7166099999999999E-3</c:v>
                </c:pt>
                <c:pt idx="56398">
                  <c:v>-1.8197100000000001E-2</c:v>
                </c:pt>
                <c:pt idx="56399">
                  <c:v>1.0315899999999999E-2</c:v>
                </c:pt>
                <c:pt idx="56400">
                  <c:v>-5.1879900000000002E-4</c:v>
                </c:pt>
                <c:pt idx="56401">
                  <c:v>-1.2994800000000001E-2</c:v>
                </c:pt>
                <c:pt idx="56402">
                  <c:v>-7.9631799999999996E-4</c:v>
                </c:pt>
                <c:pt idx="56403">
                  <c:v>3.3569300000000003E-4</c:v>
                </c:pt>
                <c:pt idx="56404">
                  <c:v>-1.50995E-2</c:v>
                </c:pt>
                <c:pt idx="56405">
                  <c:v>2.8686499999999999E-3</c:v>
                </c:pt>
                <c:pt idx="56406">
                  <c:v>6.8120999999999998E-3</c:v>
                </c:pt>
                <c:pt idx="56407">
                  <c:v>1.05572E-3</c:v>
                </c:pt>
                <c:pt idx="56408">
                  <c:v>1.4135399999999999E-2</c:v>
                </c:pt>
                <c:pt idx="56409">
                  <c:v>4.4155099999999999E-4</c:v>
                </c:pt>
                <c:pt idx="56410">
                  <c:v>-3.7775E-3</c:v>
                </c:pt>
                <c:pt idx="56411">
                  <c:v>9.4413799999999992E-3</c:v>
                </c:pt>
                <c:pt idx="56412">
                  <c:v>3.41129E-3</c:v>
                </c:pt>
                <c:pt idx="56413">
                  <c:v>4.6405800000000001E-3</c:v>
                </c:pt>
                <c:pt idx="56414">
                  <c:v>-6.2522899999999998E-3</c:v>
                </c:pt>
                <c:pt idx="56415">
                  <c:v>-9.1533699999999992E-3</c:v>
                </c:pt>
                <c:pt idx="56416">
                  <c:v>1.39074E-2</c:v>
                </c:pt>
                <c:pt idx="56417">
                  <c:v>-2.83527E-3</c:v>
                </c:pt>
                <c:pt idx="56418">
                  <c:v>2.2213900000000002E-2</c:v>
                </c:pt>
                <c:pt idx="56419">
                  <c:v>-9.6654900000000005E-3</c:v>
                </c:pt>
                <c:pt idx="56420">
                  <c:v>1.6129500000000001E-2</c:v>
                </c:pt>
                <c:pt idx="56421">
                  <c:v>-2.5434500000000001E-3</c:v>
                </c:pt>
                <c:pt idx="56422">
                  <c:v>-6.1464299999999996E-3</c:v>
                </c:pt>
                <c:pt idx="56423">
                  <c:v>-9.1133099999999995E-3</c:v>
                </c:pt>
                <c:pt idx="56424">
                  <c:v>-9.4099000000000006E-3</c:v>
                </c:pt>
                <c:pt idx="56425">
                  <c:v>4.1608799999999996E-3</c:v>
                </c:pt>
                <c:pt idx="56426">
                  <c:v>-1.03397E-2</c:v>
                </c:pt>
                <c:pt idx="56427">
                  <c:v>-8.1310299999999992E-3</c:v>
                </c:pt>
                <c:pt idx="56428">
                  <c:v>1.8863700000000001E-3</c:v>
                </c:pt>
                <c:pt idx="56429">
                  <c:v>2.1200199999999998E-3</c:v>
                </c:pt>
                <c:pt idx="56430">
                  <c:v>-2.2535300000000001E-3</c:v>
                </c:pt>
                <c:pt idx="56431">
                  <c:v>5.44167E-3</c:v>
                </c:pt>
                <c:pt idx="56432">
                  <c:v>-9.1171299999999993E-3</c:v>
                </c:pt>
                <c:pt idx="56433">
                  <c:v>6.1368899999999999E-3</c:v>
                </c:pt>
                <c:pt idx="56434">
                  <c:v>-8.93211E-3</c:v>
                </c:pt>
                <c:pt idx="56435">
                  <c:v>-6.0844399999999998E-4</c:v>
                </c:pt>
                <c:pt idx="56436">
                  <c:v>8.7699900000000001E-3</c:v>
                </c:pt>
                <c:pt idx="56437">
                  <c:v>-1.5296000000000001E-2</c:v>
                </c:pt>
                <c:pt idx="56438">
                  <c:v>2.4425499999999999E-2</c:v>
                </c:pt>
                <c:pt idx="56439">
                  <c:v>-5.8898900000000001E-3</c:v>
                </c:pt>
                <c:pt idx="56440">
                  <c:v>3.3321399999999999E-3</c:v>
                </c:pt>
                <c:pt idx="56441">
                  <c:v>7.5473800000000002E-3</c:v>
                </c:pt>
                <c:pt idx="56442">
                  <c:v>5.1488899999999997E-3</c:v>
                </c:pt>
                <c:pt idx="56443">
                  <c:v>1.7074599999999999E-2</c:v>
                </c:pt>
                <c:pt idx="56444">
                  <c:v>-1.7795599999999999E-3</c:v>
                </c:pt>
                <c:pt idx="56445">
                  <c:v>2.65875E-2</c:v>
                </c:pt>
                <c:pt idx="56446">
                  <c:v>1.2339599999999999E-2</c:v>
                </c:pt>
                <c:pt idx="56447">
                  <c:v>1.2845000000000001E-2</c:v>
                </c:pt>
                <c:pt idx="56448">
                  <c:v>2.08588E-2</c:v>
                </c:pt>
                <c:pt idx="56449">
                  <c:v>2.9572500000000002E-2</c:v>
                </c:pt>
                <c:pt idx="56450">
                  <c:v>3.1361600000000003E-2</c:v>
                </c:pt>
                <c:pt idx="56451">
                  <c:v>1.5868199999999999E-2</c:v>
                </c:pt>
                <c:pt idx="56452">
                  <c:v>1.5996900000000001E-2</c:v>
                </c:pt>
                <c:pt idx="56453">
                  <c:v>6.2198599999999998E-3</c:v>
                </c:pt>
                <c:pt idx="56454">
                  <c:v>2.93741E-2</c:v>
                </c:pt>
                <c:pt idx="56455">
                  <c:v>1.7869900000000001E-2</c:v>
                </c:pt>
                <c:pt idx="56456">
                  <c:v>4.0528300000000003E-2</c:v>
                </c:pt>
                <c:pt idx="56457">
                  <c:v>3.06501E-2</c:v>
                </c:pt>
                <c:pt idx="56458" formatCode="0.00E+00">
                  <c:v>3.5184899999999998E-2</c:v>
                </c:pt>
                <c:pt idx="56459">
                  <c:v>3.9791100000000003E-2</c:v>
                </c:pt>
                <c:pt idx="56460">
                  <c:v>1.91612E-2</c:v>
                </c:pt>
                <c:pt idx="56461">
                  <c:v>3.5220099999999997E-2</c:v>
                </c:pt>
                <c:pt idx="56462">
                  <c:v>7.0896099999999997E-3</c:v>
                </c:pt>
                <c:pt idx="56463">
                  <c:v>3.3907899999999998E-2</c:v>
                </c:pt>
                <c:pt idx="56464">
                  <c:v>2.2078500000000001E-2</c:v>
                </c:pt>
                <c:pt idx="56465">
                  <c:v>1.7460799999999999E-2</c:v>
                </c:pt>
                <c:pt idx="56466">
                  <c:v>3.20253E-2</c:v>
                </c:pt>
                <c:pt idx="56467">
                  <c:v>3.5979299999999999E-2</c:v>
                </c:pt>
                <c:pt idx="56468">
                  <c:v>4.2784700000000002E-2</c:v>
                </c:pt>
                <c:pt idx="56469">
                  <c:v>1.06354E-2</c:v>
                </c:pt>
                <c:pt idx="56470">
                  <c:v>2.6907E-2</c:v>
                </c:pt>
                <c:pt idx="56471">
                  <c:v>2.8138199999999999E-2</c:v>
                </c:pt>
                <c:pt idx="56472">
                  <c:v>4.23107E-2</c:v>
                </c:pt>
                <c:pt idx="56473">
                  <c:v>2.89927E-2</c:v>
                </c:pt>
                <c:pt idx="56474">
                  <c:v>3.9471600000000003E-2</c:v>
                </c:pt>
                <c:pt idx="56475">
                  <c:v>1.6139000000000001E-2</c:v>
                </c:pt>
                <c:pt idx="56476">
                  <c:v>4.2338399999999998E-2</c:v>
                </c:pt>
                <c:pt idx="56477">
                  <c:v>1.9774400000000001E-2</c:v>
                </c:pt>
                <c:pt idx="56478">
                  <c:v>4.3420800000000002E-2</c:v>
                </c:pt>
                <c:pt idx="56479">
                  <c:v>3.3970800000000002E-2</c:v>
                </c:pt>
                <c:pt idx="56480">
                  <c:v>1.7732600000000001E-2</c:v>
                </c:pt>
                <c:pt idx="56481">
                  <c:v>4.3056499999999998E-2</c:v>
                </c:pt>
                <c:pt idx="56482">
                  <c:v>1.2919399999999999E-2</c:v>
                </c:pt>
                <c:pt idx="56483">
                  <c:v>3.4993200000000002E-2</c:v>
                </c:pt>
                <c:pt idx="56484">
                  <c:v>3.6009800000000002E-2</c:v>
                </c:pt>
                <c:pt idx="56485">
                  <c:v>1.7499000000000001E-2</c:v>
                </c:pt>
                <c:pt idx="56486">
                  <c:v>3.1700100000000002E-2</c:v>
                </c:pt>
                <c:pt idx="56487">
                  <c:v>1.9036299999999999E-2</c:v>
                </c:pt>
                <c:pt idx="56488">
                  <c:v>2.5662399999999998E-2</c:v>
                </c:pt>
                <c:pt idx="56489">
                  <c:v>1.3398200000000001E-2</c:v>
                </c:pt>
                <c:pt idx="56490">
                  <c:v>6.0071899999999999E-3</c:v>
                </c:pt>
                <c:pt idx="56491">
                  <c:v>1.3441099999999999E-2</c:v>
                </c:pt>
                <c:pt idx="56492">
                  <c:v>2.21243E-2</c:v>
                </c:pt>
                <c:pt idx="56493">
                  <c:v>1.28069E-2</c:v>
                </c:pt>
                <c:pt idx="56494">
                  <c:v>-1.13678E-3</c:v>
                </c:pt>
                <c:pt idx="56495">
                  <c:v>1.32561E-2</c:v>
                </c:pt>
                <c:pt idx="56496">
                  <c:v>1.0891899999999999E-2</c:v>
                </c:pt>
                <c:pt idx="56497">
                  <c:v>2.1138199999999999E-2</c:v>
                </c:pt>
                <c:pt idx="56498">
                  <c:v>-1.72043E-3</c:v>
                </c:pt>
                <c:pt idx="56499">
                  <c:v>9.6425999999999994E-3</c:v>
                </c:pt>
                <c:pt idx="56500">
                  <c:v>-5.1174200000000001E-3</c:v>
                </c:pt>
                <c:pt idx="56501">
                  <c:v>2.5797799999999999E-2</c:v>
                </c:pt>
                <c:pt idx="56502">
                  <c:v>1.5994100000000001E-2</c:v>
                </c:pt>
                <c:pt idx="56503">
                  <c:v>1.9404399999999999E-2</c:v>
                </c:pt>
                <c:pt idx="56504">
                  <c:v>2.2446600000000001E-2</c:v>
                </c:pt>
                <c:pt idx="56505">
                  <c:v>5.8937099999999999E-4</c:v>
                </c:pt>
                <c:pt idx="56506">
                  <c:v>1.6222E-2</c:v>
                </c:pt>
                <c:pt idx="56507">
                  <c:v>6.7453399999999998E-3</c:v>
                </c:pt>
                <c:pt idx="56508">
                  <c:v>1.4398599999999999E-2</c:v>
                </c:pt>
                <c:pt idx="56509">
                  <c:v>1.8661500000000001E-2</c:v>
                </c:pt>
                <c:pt idx="56510">
                  <c:v>2.00872E-2</c:v>
                </c:pt>
                <c:pt idx="56511">
                  <c:v>2.1204000000000001E-2</c:v>
                </c:pt>
                <c:pt idx="56512">
                  <c:v>3.1661000000000002E-2</c:v>
                </c:pt>
                <c:pt idx="56513">
                  <c:v>1.7992000000000001E-2</c:v>
                </c:pt>
                <c:pt idx="56514">
                  <c:v>2.3392699999999999E-2</c:v>
                </c:pt>
                <c:pt idx="56515">
                  <c:v>2.2440000000000002E-2</c:v>
                </c:pt>
                <c:pt idx="56516">
                  <c:v>1.58529E-2</c:v>
                </c:pt>
                <c:pt idx="56517">
                  <c:v>3.5201999999999997E-2</c:v>
                </c:pt>
                <c:pt idx="56518">
                  <c:v>7.9593700000000003E-3</c:v>
                </c:pt>
                <c:pt idx="56519">
                  <c:v>1.3499300000000001E-2</c:v>
                </c:pt>
                <c:pt idx="56520">
                  <c:v>1.2451200000000001E-2</c:v>
                </c:pt>
                <c:pt idx="56521">
                  <c:v>3.1128900000000001E-2</c:v>
                </c:pt>
                <c:pt idx="56522">
                  <c:v>2.4757399999999999E-2</c:v>
                </c:pt>
                <c:pt idx="56523">
                  <c:v>1.23272E-2</c:v>
                </c:pt>
                <c:pt idx="56524">
                  <c:v>2.32458E-2</c:v>
                </c:pt>
                <c:pt idx="56525">
                  <c:v>2.61116E-3</c:v>
                </c:pt>
                <c:pt idx="56526">
                  <c:v>5.8336300000000002E-3</c:v>
                </c:pt>
                <c:pt idx="56527">
                  <c:v>1.3051999999999999E-2</c:v>
                </c:pt>
                <c:pt idx="56528">
                  <c:v>6.61373E-3</c:v>
                </c:pt>
                <c:pt idx="56529">
                  <c:v>1.1034E-2</c:v>
                </c:pt>
                <c:pt idx="56530">
                  <c:v>1.0663000000000001E-2</c:v>
                </c:pt>
                <c:pt idx="56531">
                  <c:v>-9.6693000000000005E-3</c:v>
                </c:pt>
                <c:pt idx="56532">
                  <c:v>6.2370300000000002E-3</c:v>
                </c:pt>
                <c:pt idx="56533">
                  <c:v>4.6787299999999999E-3</c:v>
                </c:pt>
                <c:pt idx="56534">
                  <c:v>1.8999100000000001E-2</c:v>
                </c:pt>
                <c:pt idx="56535">
                  <c:v>1.9846900000000001E-2</c:v>
                </c:pt>
                <c:pt idx="56536">
                  <c:v>2.4175599999999998E-2</c:v>
                </c:pt>
                <c:pt idx="56537">
                  <c:v>1.51272E-2</c:v>
                </c:pt>
                <c:pt idx="56538">
                  <c:v>1.24989E-2</c:v>
                </c:pt>
                <c:pt idx="56539">
                  <c:v>1.4493900000000001E-2</c:v>
                </c:pt>
                <c:pt idx="56540">
                  <c:v>1.6903899999999999E-2</c:v>
                </c:pt>
                <c:pt idx="56541">
                  <c:v>1.07107E-2</c:v>
                </c:pt>
                <c:pt idx="56542">
                  <c:v>2.0377200000000002E-2</c:v>
                </c:pt>
                <c:pt idx="56543">
                  <c:v>2.0019499999999999E-2</c:v>
                </c:pt>
                <c:pt idx="56544">
                  <c:v>6.1273600000000001E-3</c:v>
                </c:pt>
                <c:pt idx="56545">
                  <c:v>1.39933E-2</c:v>
                </c:pt>
                <c:pt idx="56546">
                  <c:v>5.6104700000000002E-3</c:v>
                </c:pt>
                <c:pt idx="56547">
                  <c:v>1.7163299999999999E-2</c:v>
                </c:pt>
                <c:pt idx="56548">
                  <c:v>1.8831299999999999E-2</c:v>
                </c:pt>
                <c:pt idx="56549">
                  <c:v>2.4786900000000001E-2</c:v>
                </c:pt>
                <c:pt idx="56550">
                  <c:v>2.2331199999999999E-2</c:v>
                </c:pt>
                <c:pt idx="56551">
                  <c:v>1.01099E-2</c:v>
                </c:pt>
                <c:pt idx="56552">
                  <c:v>3.9058700000000002E-2</c:v>
                </c:pt>
                <c:pt idx="56553">
                  <c:v>-4.0073399999999999E-3</c:v>
                </c:pt>
                <c:pt idx="56554">
                  <c:v>3.2317199999999997E-2</c:v>
                </c:pt>
                <c:pt idx="56555">
                  <c:v>8.8157700000000006E-3</c:v>
                </c:pt>
                <c:pt idx="56556">
                  <c:v>1.9186000000000002E-2</c:v>
                </c:pt>
                <c:pt idx="56557">
                  <c:v>1.77269E-2</c:v>
                </c:pt>
                <c:pt idx="56558">
                  <c:v>2.2779500000000001E-2</c:v>
                </c:pt>
                <c:pt idx="56559">
                  <c:v>2.0223600000000001E-2</c:v>
                </c:pt>
                <c:pt idx="56560">
                  <c:v>1.54238E-2</c:v>
                </c:pt>
                <c:pt idx="56561">
                  <c:v>2.8853400000000001E-2</c:v>
                </c:pt>
                <c:pt idx="56562">
                  <c:v>2.1495799999999999E-2</c:v>
                </c:pt>
                <c:pt idx="56563">
                  <c:v>1.49984E-2</c:v>
                </c:pt>
                <c:pt idx="56564">
                  <c:v>6.1683700000000003E-3</c:v>
                </c:pt>
                <c:pt idx="56565">
                  <c:v>3.5238299999999999E-3</c:v>
                </c:pt>
                <c:pt idx="56566">
                  <c:v>1.5976899999999999E-2</c:v>
                </c:pt>
                <c:pt idx="56567">
                  <c:v>2.4416E-2</c:v>
                </c:pt>
                <c:pt idx="56568">
                  <c:v>1.52388E-2</c:v>
                </c:pt>
                <c:pt idx="56569">
                  <c:v>2.47011E-2</c:v>
                </c:pt>
                <c:pt idx="56570">
                  <c:v>2.62756E-2</c:v>
                </c:pt>
                <c:pt idx="56571">
                  <c:v>7.7304799999999996E-3</c:v>
                </c:pt>
                <c:pt idx="56572">
                  <c:v>9.7074499999999994E-3</c:v>
                </c:pt>
                <c:pt idx="56573">
                  <c:v>2.6817299999999998E-3</c:v>
                </c:pt>
                <c:pt idx="56574">
                  <c:v>3.6611600000000001E-3</c:v>
                </c:pt>
                <c:pt idx="56575">
                  <c:v>1.0685E-2</c:v>
                </c:pt>
                <c:pt idx="56576">
                  <c:v>1.20544E-2</c:v>
                </c:pt>
                <c:pt idx="56577">
                  <c:v>2.73113E-2</c:v>
                </c:pt>
                <c:pt idx="56578">
                  <c:v>2.1573100000000001E-2</c:v>
                </c:pt>
                <c:pt idx="56579">
                  <c:v>1.20039E-2</c:v>
                </c:pt>
                <c:pt idx="56580">
                  <c:v>1.85413E-2</c:v>
                </c:pt>
                <c:pt idx="56581">
                  <c:v>1.05486E-2</c:v>
                </c:pt>
                <c:pt idx="56582">
                  <c:v>1.1947599999999999E-2</c:v>
                </c:pt>
                <c:pt idx="56583">
                  <c:v>1.38569E-2</c:v>
                </c:pt>
                <c:pt idx="56584">
                  <c:v>4.0740999999999998E-3</c:v>
                </c:pt>
                <c:pt idx="56585">
                  <c:v>2.3397399999999999E-2</c:v>
                </c:pt>
                <c:pt idx="56586">
                  <c:v>2.1401400000000001E-2</c:v>
                </c:pt>
                <c:pt idx="56587">
                  <c:v>1.46646E-2</c:v>
                </c:pt>
                <c:pt idx="56588">
                  <c:v>2.8360400000000001E-2</c:v>
                </c:pt>
                <c:pt idx="56589">
                  <c:v>1.6593900000000002E-2</c:v>
                </c:pt>
                <c:pt idx="56590">
                  <c:v>1.14193E-2</c:v>
                </c:pt>
                <c:pt idx="56591">
                  <c:v>8.5687599999999999E-3</c:v>
                </c:pt>
                <c:pt idx="56592">
                  <c:v>9.6483200000000002E-3</c:v>
                </c:pt>
                <c:pt idx="56593">
                  <c:v>2.02589E-2</c:v>
                </c:pt>
                <c:pt idx="56594">
                  <c:v>5.6638699999999997E-3</c:v>
                </c:pt>
                <c:pt idx="56595">
                  <c:v>2.9360799999999999E-2</c:v>
                </c:pt>
                <c:pt idx="56596">
                  <c:v>1.01557E-2</c:v>
                </c:pt>
                <c:pt idx="56597">
                  <c:v>2.0488699999999999E-2</c:v>
                </c:pt>
                <c:pt idx="56598">
                  <c:v>8.3608599999999995E-3</c:v>
                </c:pt>
                <c:pt idx="56599">
                  <c:v>1.0013599999999999E-2</c:v>
                </c:pt>
                <c:pt idx="56600">
                  <c:v>-9.7436899999999993E-3</c:v>
                </c:pt>
                <c:pt idx="56601">
                  <c:v>1.1698699999999999E-2</c:v>
                </c:pt>
                <c:pt idx="56602">
                  <c:v>6.32572E-3</c:v>
                </c:pt>
                <c:pt idx="56603">
                  <c:v>1.4031399999999999E-2</c:v>
                </c:pt>
                <c:pt idx="56604">
                  <c:v>1.29414E-3</c:v>
                </c:pt>
                <c:pt idx="56605">
                  <c:v>-7.8697200000000002E-3</c:v>
                </c:pt>
                <c:pt idx="56606">
                  <c:v>-6.7129099999999999E-3</c:v>
                </c:pt>
                <c:pt idx="56607">
                  <c:v>1.6584399999999999E-2</c:v>
                </c:pt>
                <c:pt idx="56608">
                  <c:v>1.54924E-2</c:v>
                </c:pt>
                <c:pt idx="56609">
                  <c:v>-7.3814400000000004E-4</c:v>
                </c:pt>
                <c:pt idx="56610">
                  <c:v>-1.5230199999999999E-3</c:v>
                </c:pt>
                <c:pt idx="56611">
                  <c:v>3.9806399999999997E-3</c:v>
                </c:pt>
                <c:pt idx="56612">
                  <c:v>1.55649E-2</c:v>
                </c:pt>
                <c:pt idx="56613">
                  <c:v>1.01137E-2</c:v>
                </c:pt>
                <c:pt idx="56614">
                  <c:v>9.2086800000000003E-3</c:v>
                </c:pt>
                <c:pt idx="56615">
                  <c:v>-1.6076099999999999E-2</c:v>
                </c:pt>
                <c:pt idx="56616">
                  <c:v>2.5401099999999999E-2</c:v>
                </c:pt>
                <c:pt idx="56617">
                  <c:v>-1.0057399999999999E-2</c:v>
                </c:pt>
                <c:pt idx="56618">
                  <c:v>6.5193200000000003E-3</c:v>
                </c:pt>
                <c:pt idx="56619">
                  <c:v>6.5937000000000001E-3</c:v>
                </c:pt>
                <c:pt idx="56620">
                  <c:v>7.6046000000000004E-3</c:v>
                </c:pt>
                <c:pt idx="56621">
                  <c:v>9.9210700000000006E-3</c:v>
                </c:pt>
                <c:pt idx="56622">
                  <c:v>-6.1340300000000004E-3</c:v>
                </c:pt>
                <c:pt idx="56623">
                  <c:v>4.5585599999999997E-3</c:v>
                </c:pt>
                <c:pt idx="56624">
                  <c:v>8.9664500000000008E-3</c:v>
                </c:pt>
                <c:pt idx="56625" formatCode="0.00E+00">
                  <c:v>-1.90735E-6</c:v>
                </c:pt>
                <c:pt idx="56626">
                  <c:v>1.7385499999999999E-3</c:v>
                </c:pt>
                <c:pt idx="56627">
                  <c:v>-8.9378400000000007E-3</c:v>
                </c:pt>
                <c:pt idx="56628">
                  <c:v>5.9013399999999997E-3</c:v>
                </c:pt>
                <c:pt idx="56629">
                  <c:v>1.16673E-2</c:v>
                </c:pt>
                <c:pt idx="56630">
                  <c:v>1.5191100000000001E-2</c:v>
                </c:pt>
                <c:pt idx="56631">
                  <c:v>1.0459899999999999E-2</c:v>
                </c:pt>
                <c:pt idx="56632">
                  <c:v>7.6961499999999997E-3</c:v>
                </c:pt>
                <c:pt idx="56633">
                  <c:v>1.09663E-2</c:v>
                </c:pt>
                <c:pt idx="56634">
                  <c:v>6.5517400000000003E-3</c:v>
                </c:pt>
                <c:pt idx="56635">
                  <c:v>1.5660299999999999E-2</c:v>
                </c:pt>
                <c:pt idx="56636">
                  <c:v>-9.8009099999999995E-3</c:v>
                </c:pt>
                <c:pt idx="56637">
                  <c:v>2.1239299999999999E-2</c:v>
                </c:pt>
                <c:pt idx="56638">
                  <c:v>8.1205400000000007E-3</c:v>
                </c:pt>
                <c:pt idx="56639">
                  <c:v>-3.8061100000000001E-3</c:v>
                </c:pt>
                <c:pt idx="56640">
                  <c:v>1.1625299999999999E-3</c:v>
                </c:pt>
                <c:pt idx="56641">
                  <c:v>-4.9190500000000003E-3</c:v>
                </c:pt>
                <c:pt idx="56642">
                  <c:v>9.9935500000000003E-3</c:v>
                </c:pt>
                <c:pt idx="56643">
                  <c:v>-2.5482199999999999E-3</c:v>
                </c:pt>
                <c:pt idx="56644">
                  <c:v>4.45175E-3</c:v>
                </c:pt>
                <c:pt idx="56645">
                  <c:v>-1.6469000000000001E-2</c:v>
                </c:pt>
                <c:pt idx="56646">
                  <c:v>1.45226E-2</c:v>
                </c:pt>
                <c:pt idx="56647">
                  <c:v>-1.29023E-2</c:v>
                </c:pt>
                <c:pt idx="56648">
                  <c:v>5.1402999999999996E-4</c:v>
                </c:pt>
                <c:pt idx="56649">
                  <c:v>1.29461E-2</c:v>
                </c:pt>
                <c:pt idx="56650">
                  <c:v>1.0452300000000001E-3</c:v>
                </c:pt>
                <c:pt idx="56651">
                  <c:v>-1.59264E-3</c:v>
                </c:pt>
                <c:pt idx="56652">
                  <c:v>-9.2859299999999995E-3</c:v>
                </c:pt>
                <c:pt idx="56653">
                  <c:v>6.9465600000000001E-3</c:v>
                </c:pt>
                <c:pt idx="56654">
                  <c:v>1.77574E-2</c:v>
                </c:pt>
                <c:pt idx="56655">
                  <c:v>2.2426600000000001E-2</c:v>
                </c:pt>
                <c:pt idx="56656">
                  <c:v>1.02129E-2</c:v>
                </c:pt>
                <c:pt idx="56657">
                  <c:v>1.6403199999999999E-4</c:v>
                </c:pt>
                <c:pt idx="56658">
                  <c:v>2.8619800000000001E-3</c:v>
                </c:pt>
                <c:pt idx="56659">
                  <c:v>4.1198700000000003E-3</c:v>
                </c:pt>
                <c:pt idx="56660">
                  <c:v>3.9586999999999999E-3</c:v>
                </c:pt>
                <c:pt idx="56661">
                  <c:v>1.3729099999999999E-2</c:v>
                </c:pt>
                <c:pt idx="56662">
                  <c:v>1.41516E-2</c:v>
                </c:pt>
                <c:pt idx="56663">
                  <c:v>5.7506600000000005E-4</c:v>
                </c:pt>
                <c:pt idx="56664">
                  <c:v>1.03207E-2</c:v>
                </c:pt>
                <c:pt idx="56665">
                  <c:v>6.4659100000000001E-3</c:v>
                </c:pt>
                <c:pt idx="56666">
                  <c:v>6.9274899999999997E-3</c:v>
                </c:pt>
                <c:pt idx="56667">
                  <c:v>8.0976499999999996E-3</c:v>
                </c:pt>
                <c:pt idx="56668">
                  <c:v>-5.3214999999999998E-3</c:v>
                </c:pt>
                <c:pt idx="56669">
                  <c:v>1.7562899999999999E-2</c:v>
                </c:pt>
                <c:pt idx="56670">
                  <c:v>4.2839100000000001E-3</c:v>
                </c:pt>
                <c:pt idx="56671">
                  <c:v>2.2106199999999999E-3</c:v>
                </c:pt>
                <c:pt idx="56672">
                  <c:v>9.4060900000000006E-3</c:v>
                </c:pt>
                <c:pt idx="56673">
                  <c:v>6.8130500000000002E-3</c:v>
                </c:pt>
                <c:pt idx="56674">
                  <c:v>5.5847199999999996E-3</c:v>
                </c:pt>
                <c:pt idx="56675">
                  <c:v>-1.78528E-3</c:v>
                </c:pt>
                <c:pt idx="56676">
                  <c:v>-1.6601600000000001E-2</c:v>
                </c:pt>
                <c:pt idx="56677">
                  <c:v>2.73895E-3</c:v>
                </c:pt>
                <c:pt idx="56678">
                  <c:v>8.6832000000000003E-3</c:v>
                </c:pt>
                <c:pt idx="56679">
                  <c:v>-1.12896E-2</c:v>
                </c:pt>
                <c:pt idx="56680">
                  <c:v>-1.4352799999999999E-3</c:v>
                </c:pt>
                <c:pt idx="56681">
                  <c:v>-1.3836899999999999E-2</c:v>
                </c:pt>
                <c:pt idx="56682">
                  <c:v>1.45016E-2</c:v>
                </c:pt>
                <c:pt idx="56683">
                  <c:v>-1.7003999999999999E-3</c:v>
                </c:pt>
                <c:pt idx="56684">
                  <c:v>1.80817E-3</c:v>
                </c:pt>
                <c:pt idx="56685">
                  <c:v>2.2058500000000001E-3</c:v>
                </c:pt>
                <c:pt idx="56686">
                  <c:v>-2.1410000000000001E-3</c:v>
                </c:pt>
                <c:pt idx="56687">
                  <c:v>4.7016100000000002E-3</c:v>
                </c:pt>
                <c:pt idx="56688">
                  <c:v>3.3063900000000002E-3</c:v>
                </c:pt>
                <c:pt idx="56689">
                  <c:v>3.4933099999999999E-3</c:v>
                </c:pt>
                <c:pt idx="56690">
                  <c:v>7.9155000000000007E-3</c:v>
                </c:pt>
                <c:pt idx="56691">
                  <c:v>-5.7582900000000001E-3</c:v>
                </c:pt>
                <c:pt idx="56692">
                  <c:v>-3.3197399999999998E-3</c:v>
                </c:pt>
                <c:pt idx="56693">
                  <c:v>-7.8220400000000006E-3</c:v>
                </c:pt>
                <c:pt idx="56694">
                  <c:v>-6.9818500000000004E-3</c:v>
                </c:pt>
                <c:pt idx="56695">
                  <c:v>-7.7905700000000001E-3</c:v>
                </c:pt>
                <c:pt idx="56696">
                  <c:v>5.3491600000000004E-3</c:v>
                </c:pt>
                <c:pt idx="56697">
                  <c:v>-3.61919E-3</c:v>
                </c:pt>
                <c:pt idx="56698">
                  <c:v>-9.8037699999999998E-3</c:v>
                </c:pt>
                <c:pt idx="56699">
                  <c:v>5.4845800000000002E-3</c:v>
                </c:pt>
                <c:pt idx="56700">
                  <c:v>-1.74494E-2</c:v>
                </c:pt>
                <c:pt idx="56701">
                  <c:v>-9.1552699999999996E-4</c:v>
                </c:pt>
                <c:pt idx="56702">
                  <c:v>-2.2266399999999999E-2</c:v>
                </c:pt>
                <c:pt idx="56703">
                  <c:v>-1.2466400000000001E-2</c:v>
                </c:pt>
                <c:pt idx="56704">
                  <c:v>-5.8183699999999998E-3</c:v>
                </c:pt>
                <c:pt idx="56705">
                  <c:v>-1.35345E-2</c:v>
                </c:pt>
                <c:pt idx="56706">
                  <c:v>-1.7349199999999999E-2</c:v>
                </c:pt>
                <c:pt idx="56707">
                  <c:v>-1.7183299999999999E-2</c:v>
                </c:pt>
                <c:pt idx="56708">
                  <c:v>-1.38741E-2</c:v>
                </c:pt>
                <c:pt idx="56709">
                  <c:v>-1.40705E-2</c:v>
                </c:pt>
                <c:pt idx="56710">
                  <c:v>-2.9072799999999999E-2</c:v>
                </c:pt>
                <c:pt idx="56711">
                  <c:v>-1.27449E-2</c:v>
                </c:pt>
                <c:pt idx="56712">
                  <c:v>-9.1772099999999999E-3</c:v>
                </c:pt>
                <c:pt idx="56713">
                  <c:v>-1.8254300000000001E-2</c:v>
                </c:pt>
                <c:pt idx="56714">
                  <c:v>-9.0990099999999994E-3</c:v>
                </c:pt>
                <c:pt idx="56715">
                  <c:v>-1.4820099999999999E-2</c:v>
                </c:pt>
                <c:pt idx="56716">
                  <c:v>-1.47171E-2</c:v>
                </c:pt>
                <c:pt idx="56717">
                  <c:v>-3.3527399999999999E-2</c:v>
                </c:pt>
                <c:pt idx="56718">
                  <c:v>-2.5638600000000001E-2</c:v>
                </c:pt>
                <c:pt idx="56719">
                  <c:v>-2.7408600000000002E-2</c:v>
                </c:pt>
                <c:pt idx="56720">
                  <c:v>-1.15681E-2</c:v>
                </c:pt>
                <c:pt idx="56721">
                  <c:v>-2.80142E-2</c:v>
                </c:pt>
                <c:pt idx="56722">
                  <c:v>-5.9070599999999996E-3</c:v>
                </c:pt>
                <c:pt idx="56723">
                  <c:v>-2.57416E-2</c:v>
                </c:pt>
                <c:pt idx="56724">
                  <c:v>-2.2177700000000002E-2</c:v>
                </c:pt>
                <c:pt idx="56725">
                  <c:v>-2.2673599999999999E-2</c:v>
                </c:pt>
                <c:pt idx="56726">
                  <c:v>-1.3938900000000001E-2</c:v>
                </c:pt>
                <c:pt idx="56727">
                  <c:v>-1.2455900000000001E-2</c:v>
                </c:pt>
                <c:pt idx="56728">
                  <c:v>-1.0279699999999999E-2</c:v>
                </c:pt>
                <c:pt idx="56729">
                  <c:v>-1.6856199999999998E-2</c:v>
                </c:pt>
                <c:pt idx="56730">
                  <c:v>-1.2386299999999999E-2</c:v>
                </c:pt>
                <c:pt idx="56731">
                  <c:v>-9.2563599999999999E-3</c:v>
                </c:pt>
                <c:pt idx="56732">
                  <c:v>-2.4797400000000001E-2</c:v>
                </c:pt>
                <c:pt idx="56733">
                  <c:v>1.42384E-3</c:v>
                </c:pt>
                <c:pt idx="56734">
                  <c:v>-1.7107000000000001E-2</c:v>
                </c:pt>
                <c:pt idx="56735">
                  <c:v>-7.7743500000000002E-3</c:v>
                </c:pt>
                <c:pt idx="56736">
                  <c:v>-2.5075900000000002E-2</c:v>
                </c:pt>
                <c:pt idx="56737">
                  <c:v>-2.43301E-2</c:v>
                </c:pt>
                <c:pt idx="56738">
                  <c:v>-1.52931E-2</c:v>
                </c:pt>
                <c:pt idx="56739">
                  <c:v>-9.0436900000000001E-3</c:v>
                </c:pt>
                <c:pt idx="56740">
                  <c:v>-1.35765E-2</c:v>
                </c:pt>
                <c:pt idx="56741">
                  <c:v>-7.3080100000000002E-3</c:v>
                </c:pt>
                <c:pt idx="56742">
                  <c:v>-2.1412799999999999E-2</c:v>
                </c:pt>
                <c:pt idx="56743">
                  <c:v>-2.1518700000000002E-2</c:v>
                </c:pt>
                <c:pt idx="56744">
                  <c:v>8.0203999999999996E-4</c:v>
                </c:pt>
                <c:pt idx="56745">
                  <c:v>-2.8932599999999999E-2</c:v>
                </c:pt>
                <c:pt idx="56746">
                  <c:v>-1.15967E-3</c:v>
                </c:pt>
                <c:pt idx="56747">
                  <c:v>-1.96524E-2</c:v>
                </c:pt>
                <c:pt idx="56748">
                  <c:v>-1.0304499999999999E-2</c:v>
                </c:pt>
                <c:pt idx="56749">
                  <c:v>-2.72903E-2</c:v>
                </c:pt>
                <c:pt idx="56750">
                  <c:v>-1.9709600000000001E-2</c:v>
                </c:pt>
                <c:pt idx="56751">
                  <c:v>-1.5755700000000001E-2</c:v>
                </c:pt>
                <c:pt idx="56752">
                  <c:v>1.00613E-3</c:v>
                </c:pt>
                <c:pt idx="56753">
                  <c:v>-2.61002E-2</c:v>
                </c:pt>
                <c:pt idx="56754">
                  <c:v>-1.4006599999999999E-2</c:v>
                </c:pt>
                <c:pt idx="56755">
                  <c:v>-1.35107E-2</c:v>
                </c:pt>
                <c:pt idx="56756">
                  <c:v>-5.4292699999999999E-3</c:v>
                </c:pt>
                <c:pt idx="56757">
                  <c:v>-7.8935600000000009E-3</c:v>
                </c:pt>
                <c:pt idx="56758">
                  <c:v>-6.2160499999999999E-3</c:v>
                </c:pt>
                <c:pt idx="56759">
                  <c:v>2.5339099999999999E-3</c:v>
                </c:pt>
                <c:pt idx="56760">
                  <c:v>-1.16758E-2</c:v>
                </c:pt>
                <c:pt idx="56761">
                  <c:v>-3.6430399999999997E-4</c:v>
                </c:pt>
                <c:pt idx="56762">
                  <c:v>-1.3483E-2</c:v>
                </c:pt>
                <c:pt idx="56763" formatCode="0.00E+00">
                  <c:v>5.5313099999999997E-5</c:v>
                </c:pt>
                <c:pt idx="56764">
                  <c:v>-5.0830800000000002E-3</c:v>
                </c:pt>
                <c:pt idx="56765">
                  <c:v>-2.5644299999999999E-3</c:v>
                </c:pt>
                <c:pt idx="56766">
                  <c:v>-1.8172299999999999E-2</c:v>
                </c:pt>
                <c:pt idx="56767">
                  <c:v>-4.4412599999999998E-3</c:v>
                </c:pt>
                <c:pt idx="56768">
                  <c:v>-2.35415E-2</c:v>
                </c:pt>
                <c:pt idx="56769">
                  <c:v>1.2302400000000001E-4</c:v>
                </c:pt>
                <c:pt idx="56770">
                  <c:v>-4.3163300000000002E-3</c:v>
                </c:pt>
                <c:pt idx="56771">
                  <c:v>-8.3799400000000007E-3</c:v>
                </c:pt>
                <c:pt idx="56772">
                  <c:v>-8.3923299999999999E-3</c:v>
                </c:pt>
                <c:pt idx="56773">
                  <c:v>-1.4424299999999999E-2</c:v>
                </c:pt>
                <c:pt idx="56774">
                  <c:v>-2.0113900000000001E-2</c:v>
                </c:pt>
                <c:pt idx="56775">
                  <c:v>-1.33352E-2</c:v>
                </c:pt>
                <c:pt idx="56776">
                  <c:v>-2.4362600000000002E-2</c:v>
                </c:pt>
                <c:pt idx="56777">
                  <c:v>-1.0097500000000001E-2</c:v>
                </c:pt>
                <c:pt idx="56778">
                  <c:v>-6.8550099999999999E-3</c:v>
                </c:pt>
                <c:pt idx="56779">
                  <c:v>-2.1848699999999999E-2</c:v>
                </c:pt>
                <c:pt idx="56780">
                  <c:v>-2.2934E-2</c:v>
                </c:pt>
                <c:pt idx="56781">
                  <c:v>-1.2455900000000001E-2</c:v>
                </c:pt>
                <c:pt idx="56782">
                  <c:v>1.2350099999999999E-3</c:v>
                </c:pt>
                <c:pt idx="56783">
                  <c:v>-2.04878E-2</c:v>
                </c:pt>
                <c:pt idx="56784">
                  <c:v>-1.1486100000000001E-2</c:v>
                </c:pt>
                <c:pt idx="56785">
                  <c:v>-1.37825E-2</c:v>
                </c:pt>
                <c:pt idx="56786">
                  <c:v>-9.5348399999999993E-3</c:v>
                </c:pt>
                <c:pt idx="56787">
                  <c:v>-9.4022800000000007E-3</c:v>
                </c:pt>
                <c:pt idx="56788">
                  <c:v>-1.53875E-2</c:v>
                </c:pt>
                <c:pt idx="56789">
                  <c:v>-1.2038200000000001E-2</c:v>
                </c:pt>
                <c:pt idx="56790">
                  <c:v>-3.7412600000000002E-3</c:v>
                </c:pt>
                <c:pt idx="56791">
                  <c:v>-5.9108700000000004E-3</c:v>
                </c:pt>
                <c:pt idx="56792">
                  <c:v>-1.4978399999999999E-2</c:v>
                </c:pt>
                <c:pt idx="56793">
                  <c:v>-2.27108E-2</c:v>
                </c:pt>
                <c:pt idx="56794">
                  <c:v>-2.0003300000000002E-2</c:v>
                </c:pt>
                <c:pt idx="56795">
                  <c:v>-1.1611E-2</c:v>
                </c:pt>
                <c:pt idx="56796">
                  <c:v>-1.4699E-2</c:v>
                </c:pt>
                <c:pt idx="56797">
                  <c:v>-1.3566999999999999E-2</c:v>
                </c:pt>
                <c:pt idx="56798" formatCode="0.00E+00">
                  <c:v>-1.4370900000000001E-2</c:v>
                </c:pt>
                <c:pt idx="56799">
                  <c:v>-5.5332200000000002E-3</c:v>
                </c:pt>
                <c:pt idx="56800">
                  <c:v>-5.1584200000000004E-3</c:v>
                </c:pt>
                <c:pt idx="56801">
                  <c:v>-1.2883199999999999E-2</c:v>
                </c:pt>
                <c:pt idx="56802">
                  <c:v>-2.0504000000000001E-2</c:v>
                </c:pt>
                <c:pt idx="56803">
                  <c:v>-6.7844400000000001E-3</c:v>
                </c:pt>
                <c:pt idx="56804">
                  <c:v>-2.9549599999999999E-2</c:v>
                </c:pt>
                <c:pt idx="56805">
                  <c:v>-2.4146999999999998E-2</c:v>
                </c:pt>
                <c:pt idx="56806">
                  <c:v>-1.4532099999999999E-2</c:v>
                </c:pt>
                <c:pt idx="56807">
                  <c:v>-1.3578399999999999E-2</c:v>
                </c:pt>
                <c:pt idx="56808">
                  <c:v>-1.5223499999999999E-2</c:v>
                </c:pt>
                <c:pt idx="56809">
                  <c:v>-4.1687000000000002E-2</c:v>
                </c:pt>
                <c:pt idx="56810">
                  <c:v>-1.7813699999999998E-2</c:v>
                </c:pt>
                <c:pt idx="56811">
                  <c:v>-1.0729799999999999E-2</c:v>
                </c:pt>
                <c:pt idx="56812">
                  <c:v>-1.2101199999999999E-2</c:v>
                </c:pt>
                <c:pt idx="56813">
                  <c:v>-1.5706100000000001E-2</c:v>
                </c:pt>
                <c:pt idx="56814">
                  <c:v>-1.42078E-2</c:v>
                </c:pt>
                <c:pt idx="56815">
                  <c:v>-2.1103899999999998E-2</c:v>
                </c:pt>
                <c:pt idx="56816">
                  <c:v>-2.5241900000000001E-2</c:v>
                </c:pt>
                <c:pt idx="56817">
                  <c:v>-2.4471300000000001E-2</c:v>
                </c:pt>
                <c:pt idx="56818">
                  <c:v>-1.7953899999999998E-2</c:v>
                </c:pt>
                <c:pt idx="56819">
                  <c:v>-1.0519000000000001E-2</c:v>
                </c:pt>
                <c:pt idx="56820">
                  <c:v>-1.6150500000000002E-2</c:v>
                </c:pt>
                <c:pt idx="56821">
                  <c:v>-1.5360800000000001E-2</c:v>
                </c:pt>
                <c:pt idx="56822">
                  <c:v>-2.8346099999999999E-2</c:v>
                </c:pt>
                <c:pt idx="56823">
                  <c:v>-1.5349399999999999E-2</c:v>
                </c:pt>
                <c:pt idx="56824">
                  <c:v>-2.5681499999999999E-2</c:v>
                </c:pt>
                <c:pt idx="56825">
                  <c:v>-5.3939799999999996E-3</c:v>
                </c:pt>
                <c:pt idx="56826">
                  <c:v>-2.0049999999999998E-2</c:v>
                </c:pt>
                <c:pt idx="56827">
                  <c:v>-2.03552E-2</c:v>
                </c:pt>
                <c:pt idx="56828">
                  <c:v>-7.6370199999999996E-3</c:v>
                </c:pt>
                <c:pt idx="56829">
                  <c:v>-3.6335E-3</c:v>
                </c:pt>
                <c:pt idx="56830">
                  <c:v>-9.1237999999999996E-3</c:v>
                </c:pt>
                <c:pt idx="56831">
                  <c:v>-8.3532299999999997E-3</c:v>
                </c:pt>
                <c:pt idx="56832">
                  <c:v>-4.9295399999999996E-3</c:v>
                </c:pt>
                <c:pt idx="56833">
                  <c:v>1.19305E-3</c:v>
                </c:pt>
                <c:pt idx="56834">
                  <c:v>-1.2517E-2</c:v>
                </c:pt>
                <c:pt idx="56835">
                  <c:v>3.4256E-3</c:v>
                </c:pt>
                <c:pt idx="56836">
                  <c:v>-8.43048E-4</c:v>
                </c:pt>
                <c:pt idx="56837">
                  <c:v>-7.3213599999999998E-3</c:v>
                </c:pt>
                <c:pt idx="56838">
                  <c:v>1.1241900000000001E-2</c:v>
                </c:pt>
                <c:pt idx="56839">
                  <c:v>-4.9839000000000003E-3</c:v>
                </c:pt>
                <c:pt idx="56840">
                  <c:v>2.3718800000000002E-2</c:v>
                </c:pt>
                <c:pt idx="56841" formatCode="0.00E+00">
                  <c:v>-4.25339E-4</c:v>
                </c:pt>
                <c:pt idx="56842">
                  <c:v>-1.7023100000000001E-3</c:v>
                </c:pt>
                <c:pt idx="56843">
                  <c:v>-1.3525000000000001E-2</c:v>
                </c:pt>
                <c:pt idx="56844">
                  <c:v>1.42717E-2</c:v>
                </c:pt>
                <c:pt idx="56845">
                  <c:v>-9.0599099999999998E-4</c:v>
                </c:pt>
                <c:pt idx="56846">
                  <c:v>-4.8093800000000003E-3</c:v>
                </c:pt>
                <c:pt idx="56847">
                  <c:v>-2.81525E-3</c:v>
                </c:pt>
                <c:pt idx="56848">
                  <c:v>-6.06823E-3</c:v>
                </c:pt>
                <c:pt idx="56849">
                  <c:v>1.0194799999999999E-3</c:v>
                </c:pt>
                <c:pt idx="56850">
                  <c:v>-2.6838299999999999E-2</c:v>
                </c:pt>
                <c:pt idx="56851">
                  <c:v>-1.12438E-2</c:v>
                </c:pt>
                <c:pt idx="56852">
                  <c:v>-1.26724E-2</c:v>
                </c:pt>
                <c:pt idx="56853">
                  <c:v>-1.4076200000000001E-2</c:v>
                </c:pt>
                <c:pt idx="56854">
                  <c:v>-1.35841E-2</c:v>
                </c:pt>
                <c:pt idx="56855">
                  <c:v>-8.4781600000000002E-3</c:v>
                </c:pt>
                <c:pt idx="56856">
                  <c:v>-4.4584300000000002E-3</c:v>
                </c:pt>
                <c:pt idx="56857" formatCode="0.00E+00">
                  <c:v>-5.2452099999999999E-5</c:v>
                </c:pt>
                <c:pt idx="56858">
                  <c:v>-6.5975199999999999E-3</c:v>
                </c:pt>
                <c:pt idx="56859">
                  <c:v>-6.7853899999999997E-3</c:v>
                </c:pt>
                <c:pt idx="56860">
                  <c:v>1.8205599999999999E-3</c:v>
                </c:pt>
                <c:pt idx="56861">
                  <c:v>-1.38283E-4</c:v>
                </c:pt>
                <c:pt idx="56862">
                  <c:v>-1.47343E-3</c:v>
                </c:pt>
                <c:pt idx="56863">
                  <c:v>4.6758700000000004E-3</c:v>
                </c:pt>
                <c:pt idx="56864">
                  <c:v>6.8407099999999998E-3</c:v>
                </c:pt>
                <c:pt idx="56865">
                  <c:v>4.4736899999999998E-3</c:v>
                </c:pt>
                <c:pt idx="56866">
                  <c:v>3.9167400000000002E-3</c:v>
                </c:pt>
                <c:pt idx="56867">
                  <c:v>2.43568E-3</c:v>
                </c:pt>
                <c:pt idx="56868">
                  <c:v>-1.39217E-2</c:v>
                </c:pt>
                <c:pt idx="56869">
                  <c:v>1.29499E-2</c:v>
                </c:pt>
                <c:pt idx="56870">
                  <c:v>2.91348E-3</c:v>
                </c:pt>
                <c:pt idx="56871">
                  <c:v>6.1874399999999998E-3</c:v>
                </c:pt>
                <c:pt idx="56872">
                  <c:v>1.4068600000000001E-2</c:v>
                </c:pt>
                <c:pt idx="56873">
                  <c:v>7.5168600000000002E-3</c:v>
                </c:pt>
                <c:pt idx="56874">
                  <c:v>1.3103500000000001E-2</c:v>
                </c:pt>
                <c:pt idx="56875">
                  <c:v>4.3516199999999996E-3</c:v>
                </c:pt>
                <c:pt idx="56876">
                  <c:v>7.5807599999999998E-3</c:v>
                </c:pt>
                <c:pt idx="56877">
                  <c:v>1.20935E-2</c:v>
                </c:pt>
                <c:pt idx="56878">
                  <c:v>2.1549200000000001E-2</c:v>
                </c:pt>
                <c:pt idx="56879">
                  <c:v>1.2073499999999999E-2</c:v>
                </c:pt>
                <c:pt idx="56880">
                  <c:v>5.3863499999999998E-3</c:v>
                </c:pt>
                <c:pt idx="56881">
                  <c:v>-3.5095199999999999E-3</c:v>
                </c:pt>
                <c:pt idx="56882">
                  <c:v>-8.5992800000000008E-3</c:v>
                </c:pt>
                <c:pt idx="56883">
                  <c:v>7.1573299999999999E-3</c:v>
                </c:pt>
                <c:pt idx="56884">
                  <c:v>-4.6129200000000004E-3</c:v>
                </c:pt>
                <c:pt idx="56885">
                  <c:v>-2.0990399999999999E-3</c:v>
                </c:pt>
                <c:pt idx="56886">
                  <c:v>-1.04885E-2</c:v>
                </c:pt>
                <c:pt idx="56887">
                  <c:v>-5.28145E-3</c:v>
                </c:pt>
                <c:pt idx="56888">
                  <c:v>-1.02148E-2</c:v>
                </c:pt>
                <c:pt idx="56889">
                  <c:v>2.19345E-3</c:v>
                </c:pt>
                <c:pt idx="56890">
                  <c:v>-1.05915E-2</c:v>
                </c:pt>
                <c:pt idx="56891">
                  <c:v>-1.4381400000000001E-3</c:v>
                </c:pt>
                <c:pt idx="56892">
                  <c:v>-1.7525700000000002E-2</c:v>
                </c:pt>
                <c:pt idx="56893">
                  <c:v>-2.97346E-2</c:v>
                </c:pt>
                <c:pt idx="56894">
                  <c:v>-1.5698400000000001E-2</c:v>
                </c:pt>
                <c:pt idx="56895">
                  <c:v>-1.9503599999999999E-2</c:v>
                </c:pt>
                <c:pt idx="56896">
                  <c:v>-7.2822599999999996E-3</c:v>
                </c:pt>
                <c:pt idx="56897">
                  <c:v>-6.8435700000000002E-3</c:v>
                </c:pt>
                <c:pt idx="56898">
                  <c:v>-8.14724E-3</c:v>
                </c:pt>
                <c:pt idx="56899">
                  <c:v>-9.6941000000000006E-3</c:v>
                </c:pt>
                <c:pt idx="56900">
                  <c:v>2.3603399999999998E-3</c:v>
                </c:pt>
                <c:pt idx="56901">
                  <c:v>1.19877E-3</c:v>
                </c:pt>
                <c:pt idx="56902">
                  <c:v>1.6298300000000002E-2</c:v>
                </c:pt>
                <c:pt idx="56903">
                  <c:v>1.5163399999999999E-4</c:v>
                </c:pt>
                <c:pt idx="56904">
                  <c:v>8.1577300000000002E-3</c:v>
                </c:pt>
                <c:pt idx="56905">
                  <c:v>-4.8179599999999996E-3</c:v>
                </c:pt>
                <c:pt idx="56906">
                  <c:v>-2.3078899999999999E-3</c:v>
                </c:pt>
                <c:pt idx="56907">
                  <c:v>-3.4952199999999998E-3</c:v>
                </c:pt>
                <c:pt idx="56908">
                  <c:v>2.1114300000000001E-3</c:v>
                </c:pt>
                <c:pt idx="56909">
                  <c:v>1.0855699999999999E-2</c:v>
                </c:pt>
                <c:pt idx="56910">
                  <c:v>-3.41034E-3</c:v>
                </c:pt>
                <c:pt idx="56911">
                  <c:v>-1.02863E-2</c:v>
                </c:pt>
                <c:pt idx="56912">
                  <c:v>9.9210700000000006E-3</c:v>
                </c:pt>
                <c:pt idx="56913">
                  <c:v>8.0404299999999995E-3</c:v>
                </c:pt>
                <c:pt idx="56914">
                  <c:v>-9.1352499999999993E-3</c:v>
                </c:pt>
                <c:pt idx="56915">
                  <c:v>-9.2248899999999995E-3</c:v>
                </c:pt>
                <c:pt idx="56916">
                  <c:v>-1.7432199999999998E-2</c:v>
                </c:pt>
                <c:pt idx="56917">
                  <c:v>-2.0599400000000001E-4</c:v>
                </c:pt>
                <c:pt idx="56918">
                  <c:v>-1.20115E-2</c:v>
                </c:pt>
                <c:pt idx="56919">
                  <c:v>-1.5295E-2</c:v>
                </c:pt>
                <c:pt idx="56920">
                  <c:v>-7.2574600000000003E-3</c:v>
                </c:pt>
                <c:pt idx="56921">
                  <c:v>8.0642700000000001E-3</c:v>
                </c:pt>
                <c:pt idx="56922">
                  <c:v>-4.6558399999999996E-3</c:v>
                </c:pt>
                <c:pt idx="56923">
                  <c:v>2.6321399999999998E-3</c:v>
                </c:pt>
                <c:pt idx="56924">
                  <c:v>-1.17178E-2</c:v>
                </c:pt>
                <c:pt idx="56925">
                  <c:v>-2.2821400000000002E-3</c:v>
                </c:pt>
                <c:pt idx="56926">
                  <c:v>-7.2326700000000001E-3</c:v>
                </c:pt>
                <c:pt idx="56927">
                  <c:v>-1.1340100000000001E-2</c:v>
                </c:pt>
                <c:pt idx="56928">
                  <c:v>-6.8311700000000001E-3</c:v>
                </c:pt>
                <c:pt idx="56929">
                  <c:v>-1.5859600000000001E-2</c:v>
                </c:pt>
                <c:pt idx="56930">
                  <c:v>2.0381900000000001E-2</c:v>
                </c:pt>
                <c:pt idx="56931">
                  <c:v>-1.0186199999999999E-2</c:v>
                </c:pt>
                <c:pt idx="56932">
                  <c:v>-9.8352400000000003E-3</c:v>
                </c:pt>
                <c:pt idx="56933">
                  <c:v>-1.01633E-2</c:v>
                </c:pt>
                <c:pt idx="56934">
                  <c:v>-8.4371600000000008E-3</c:v>
                </c:pt>
                <c:pt idx="56935">
                  <c:v>-1.0600999999999999E-2</c:v>
                </c:pt>
                <c:pt idx="56936">
                  <c:v>-8.5277600000000005E-3</c:v>
                </c:pt>
                <c:pt idx="56937">
                  <c:v>-8.3684899999999993E-3</c:v>
                </c:pt>
                <c:pt idx="56938">
                  <c:v>1.09529E-2</c:v>
                </c:pt>
                <c:pt idx="56939">
                  <c:v>4.5680999999999999E-4</c:v>
                </c:pt>
                <c:pt idx="56940">
                  <c:v>2.1030400000000001E-2</c:v>
                </c:pt>
                <c:pt idx="56941">
                  <c:v>6.53267E-3</c:v>
                </c:pt>
                <c:pt idx="56942">
                  <c:v>1.31016E-2</c:v>
                </c:pt>
                <c:pt idx="56943">
                  <c:v>1.52569E-2</c:v>
                </c:pt>
                <c:pt idx="56944">
                  <c:v>7.4234000000000001E-3</c:v>
                </c:pt>
                <c:pt idx="56945">
                  <c:v>9.39655E-3</c:v>
                </c:pt>
                <c:pt idx="56946">
                  <c:v>2.3778899999999999E-2</c:v>
                </c:pt>
                <c:pt idx="56947">
                  <c:v>1.6794199999999999E-2</c:v>
                </c:pt>
                <c:pt idx="56948">
                  <c:v>1.6025500000000002E-2</c:v>
                </c:pt>
                <c:pt idx="56949">
                  <c:v>2.0673799999999999E-2</c:v>
                </c:pt>
                <c:pt idx="56950">
                  <c:v>5.9299499999999998E-3</c:v>
                </c:pt>
                <c:pt idx="56951">
                  <c:v>1.22509E-2</c:v>
                </c:pt>
                <c:pt idx="56952">
                  <c:v>4.3516199999999996E-3</c:v>
                </c:pt>
                <c:pt idx="56953">
                  <c:v>7.2288500000000002E-3</c:v>
                </c:pt>
                <c:pt idx="56954">
                  <c:v>-7.1306199999999998E-3</c:v>
                </c:pt>
                <c:pt idx="56955">
                  <c:v>1.04151E-2</c:v>
                </c:pt>
                <c:pt idx="56956">
                  <c:v>1.19915E-2</c:v>
                </c:pt>
                <c:pt idx="56957">
                  <c:v>6.5860700000000003E-3</c:v>
                </c:pt>
                <c:pt idx="56958">
                  <c:v>1.1827499999999999E-2</c:v>
                </c:pt>
                <c:pt idx="56959">
                  <c:v>1.2373E-2</c:v>
                </c:pt>
                <c:pt idx="56960">
                  <c:v>3.6945300000000001E-3</c:v>
                </c:pt>
                <c:pt idx="56961">
                  <c:v>3.2691999999999999E-3</c:v>
                </c:pt>
                <c:pt idx="56962">
                  <c:v>-1.03283E-3</c:v>
                </c:pt>
                <c:pt idx="56963">
                  <c:v>1.02186E-2</c:v>
                </c:pt>
                <c:pt idx="56964">
                  <c:v>2.3469900000000002E-3</c:v>
                </c:pt>
                <c:pt idx="56965">
                  <c:v>1.91565E-2</c:v>
                </c:pt>
                <c:pt idx="56966">
                  <c:v>-1.9569399999999999E-3</c:v>
                </c:pt>
                <c:pt idx="56967">
                  <c:v>9.1047300000000001E-3</c:v>
                </c:pt>
                <c:pt idx="56968">
                  <c:v>6.2961600000000003E-3</c:v>
                </c:pt>
                <c:pt idx="56969">
                  <c:v>9.3851100000000003E-3</c:v>
                </c:pt>
                <c:pt idx="56970">
                  <c:v>1.25647E-2</c:v>
                </c:pt>
                <c:pt idx="56971">
                  <c:v>1.2563700000000001E-2</c:v>
                </c:pt>
                <c:pt idx="56972">
                  <c:v>-1.1968599999999999E-3</c:v>
                </c:pt>
                <c:pt idx="56973">
                  <c:v>4.6205500000000002E-3</c:v>
                </c:pt>
                <c:pt idx="56974">
                  <c:v>1.9578899999999999E-3</c:v>
                </c:pt>
                <c:pt idx="56975">
                  <c:v>1.77479E-3</c:v>
                </c:pt>
                <c:pt idx="56976">
                  <c:v>2.0024299999999998E-2</c:v>
                </c:pt>
                <c:pt idx="56977">
                  <c:v>-3.5514800000000001E-3</c:v>
                </c:pt>
                <c:pt idx="56978">
                  <c:v>7.68661E-3</c:v>
                </c:pt>
                <c:pt idx="56979">
                  <c:v>-7.0381200000000001E-3</c:v>
                </c:pt>
                <c:pt idx="56980">
                  <c:v>1.6257299999999999E-2</c:v>
                </c:pt>
                <c:pt idx="56981">
                  <c:v>1.3315199999999999E-2</c:v>
                </c:pt>
                <c:pt idx="56982">
                  <c:v>1.87025E-2</c:v>
                </c:pt>
                <c:pt idx="56983">
                  <c:v>6.27708E-3</c:v>
                </c:pt>
                <c:pt idx="56984">
                  <c:v>3.7574800000000001E-3</c:v>
                </c:pt>
                <c:pt idx="56985">
                  <c:v>2.1036099999999999E-2</c:v>
                </c:pt>
                <c:pt idx="56986">
                  <c:v>1.6436599999999999E-2</c:v>
                </c:pt>
                <c:pt idx="56987">
                  <c:v>8.6355200000000007E-3</c:v>
                </c:pt>
                <c:pt idx="56988">
                  <c:v>9.8619499999999995E-3</c:v>
                </c:pt>
                <c:pt idx="56989">
                  <c:v>4.0149699999999997E-3</c:v>
                </c:pt>
                <c:pt idx="56990">
                  <c:v>9.3288399999999997E-3</c:v>
                </c:pt>
                <c:pt idx="56991">
                  <c:v>1.18256E-2</c:v>
                </c:pt>
                <c:pt idx="56992">
                  <c:v>-5.5637400000000002E-3</c:v>
                </c:pt>
                <c:pt idx="56993">
                  <c:v>9.4423300000000005E-3</c:v>
                </c:pt>
                <c:pt idx="56994">
                  <c:v>7.2927499999999998E-3</c:v>
                </c:pt>
                <c:pt idx="56995">
                  <c:v>-2.3078899999999999E-3</c:v>
                </c:pt>
                <c:pt idx="56996">
                  <c:v>1.14498E-2</c:v>
                </c:pt>
                <c:pt idx="56997">
                  <c:v>1.17397E-2</c:v>
                </c:pt>
                <c:pt idx="56998">
                  <c:v>9.5453299999999994E-3</c:v>
                </c:pt>
                <c:pt idx="56999">
                  <c:v>4.22859E-3</c:v>
                </c:pt>
                <c:pt idx="57000">
                  <c:v>-7.55501E-3</c:v>
                </c:pt>
                <c:pt idx="57001">
                  <c:v>4.6949399999999999E-3</c:v>
                </c:pt>
                <c:pt idx="57002">
                  <c:v>-8.4171300000000001E-3</c:v>
                </c:pt>
                <c:pt idx="57003">
                  <c:v>7.5998300000000001E-3</c:v>
                </c:pt>
                <c:pt idx="57004">
                  <c:v>8.3675399999999997E-3</c:v>
                </c:pt>
                <c:pt idx="57005">
                  <c:v>1.1396399999999999E-3</c:v>
                </c:pt>
                <c:pt idx="57006">
                  <c:v>-1.4308E-2</c:v>
                </c:pt>
                <c:pt idx="57007">
                  <c:v>-3.6335E-3</c:v>
                </c:pt>
                <c:pt idx="57008">
                  <c:v>1.4843E-2</c:v>
                </c:pt>
                <c:pt idx="57009">
                  <c:v>2.61021E-3</c:v>
                </c:pt>
                <c:pt idx="57010">
                  <c:v>3.7288700000000002E-4</c:v>
                </c:pt>
                <c:pt idx="57011">
                  <c:v>1.29709E-2</c:v>
                </c:pt>
                <c:pt idx="57012">
                  <c:v>1.15137E-2</c:v>
                </c:pt>
                <c:pt idx="57013">
                  <c:v>8.4724399999999995E-3</c:v>
                </c:pt>
                <c:pt idx="57014">
                  <c:v>4.43459E-4</c:v>
                </c:pt>
                <c:pt idx="57015">
                  <c:v>9.2258500000000007E-3</c:v>
                </c:pt>
                <c:pt idx="57016">
                  <c:v>1.9760099999999998E-3</c:v>
                </c:pt>
                <c:pt idx="57017">
                  <c:v>2.0538299999999999E-2</c:v>
                </c:pt>
                <c:pt idx="57018">
                  <c:v>-7.1039199999999997E-3</c:v>
                </c:pt>
                <c:pt idx="57019">
                  <c:v>-1.2879399999999999E-2</c:v>
                </c:pt>
                <c:pt idx="57020">
                  <c:v>2.2506700000000002E-3</c:v>
                </c:pt>
                <c:pt idx="57021">
                  <c:v>2.0721400000000001E-2</c:v>
                </c:pt>
                <c:pt idx="57022">
                  <c:v>8.4543199999999995E-3</c:v>
                </c:pt>
                <c:pt idx="57023">
                  <c:v>-5.7382600000000002E-3</c:v>
                </c:pt>
                <c:pt idx="57024">
                  <c:v>-4.3640099999999998E-3</c:v>
                </c:pt>
                <c:pt idx="57025">
                  <c:v>-3.85571E-3</c:v>
                </c:pt>
                <c:pt idx="57026">
                  <c:v>7.3270799999999997E-3</c:v>
                </c:pt>
                <c:pt idx="57027">
                  <c:v>4.0082900000000003E-3</c:v>
                </c:pt>
                <c:pt idx="57028">
                  <c:v>9.2124899999999996E-4</c:v>
                </c:pt>
                <c:pt idx="57029">
                  <c:v>5.4349899999999998E-3</c:v>
                </c:pt>
                <c:pt idx="57030">
                  <c:v>2.8524399999999999E-3</c:v>
                </c:pt>
                <c:pt idx="57031">
                  <c:v>-2.5720600000000001E-3</c:v>
                </c:pt>
                <c:pt idx="57032">
                  <c:v>1.41859E-2</c:v>
                </c:pt>
                <c:pt idx="57033">
                  <c:v>1.1331600000000001E-2</c:v>
                </c:pt>
                <c:pt idx="57034">
                  <c:v>1.7571400000000001E-2</c:v>
                </c:pt>
                <c:pt idx="57035">
                  <c:v>6.9999700000000003E-3</c:v>
                </c:pt>
                <c:pt idx="57036">
                  <c:v>4.1217800000000002E-3</c:v>
                </c:pt>
                <c:pt idx="57037">
                  <c:v>1.30644E-2</c:v>
                </c:pt>
                <c:pt idx="57038">
                  <c:v>7.7219000000000003E-3</c:v>
                </c:pt>
                <c:pt idx="57039">
                  <c:v>1.5317000000000001E-2</c:v>
                </c:pt>
                <c:pt idx="57040">
                  <c:v>2.90184E-2</c:v>
                </c:pt>
                <c:pt idx="57041">
                  <c:v>1.39446E-2</c:v>
                </c:pt>
                <c:pt idx="57042">
                  <c:v>1.0829E-2</c:v>
                </c:pt>
                <c:pt idx="57043">
                  <c:v>8.8615399999999993E-3</c:v>
                </c:pt>
                <c:pt idx="57044">
                  <c:v>5.8250400000000001E-3</c:v>
                </c:pt>
                <c:pt idx="57045">
                  <c:v>1.14374E-2</c:v>
                </c:pt>
                <c:pt idx="57046">
                  <c:v>8.3303500000000003E-3</c:v>
                </c:pt>
                <c:pt idx="57047">
                  <c:v>1.35946E-2</c:v>
                </c:pt>
                <c:pt idx="57048">
                  <c:v>1.3290400000000001E-2</c:v>
                </c:pt>
                <c:pt idx="57049">
                  <c:v>1.8475499999999999E-2</c:v>
                </c:pt>
                <c:pt idx="57050">
                  <c:v>3.0577699999999999E-2</c:v>
                </c:pt>
                <c:pt idx="57051">
                  <c:v>2.7909300000000001E-2</c:v>
                </c:pt>
                <c:pt idx="57052">
                  <c:v>2.0872100000000001E-2</c:v>
                </c:pt>
                <c:pt idx="57053">
                  <c:v>1.6736999999999998E-2</c:v>
                </c:pt>
                <c:pt idx="57054">
                  <c:v>2.6757199999999998E-2</c:v>
                </c:pt>
                <c:pt idx="57055">
                  <c:v>8.1195799999999995E-3</c:v>
                </c:pt>
                <c:pt idx="57056">
                  <c:v>2.1008499999999999E-2</c:v>
                </c:pt>
                <c:pt idx="57057">
                  <c:v>2.4113699999999998E-2</c:v>
                </c:pt>
                <c:pt idx="57058">
                  <c:v>3.5421399999999999E-2</c:v>
                </c:pt>
                <c:pt idx="57059">
                  <c:v>1.4437699999999999E-2</c:v>
                </c:pt>
                <c:pt idx="57060">
                  <c:v>1.08404E-2</c:v>
                </c:pt>
                <c:pt idx="57061">
                  <c:v>1.51396E-2</c:v>
                </c:pt>
                <c:pt idx="57062">
                  <c:v>1.052E-2</c:v>
                </c:pt>
                <c:pt idx="57063">
                  <c:v>1.11322E-2</c:v>
                </c:pt>
                <c:pt idx="57064">
                  <c:v>1.0028799999999999E-2</c:v>
                </c:pt>
                <c:pt idx="57065">
                  <c:v>-8.0585499999999996E-4</c:v>
                </c:pt>
                <c:pt idx="57066">
                  <c:v>4.9581499999999997E-3</c:v>
                </c:pt>
                <c:pt idx="57067">
                  <c:v>1.55268E-2</c:v>
                </c:pt>
                <c:pt idx="57068">
                  <c:v>1.1946699999999999E-2</c:v>
                </c:pt>
                <c:pt idx="57069">
                  <c:v>9.0627699999999995E-3</c:v>
                </c:pt>
                <c:pt idx="57070">
                  <c:v>4.00162E-3</c:v>
                </c:pt>
                <c:pt idx="57071">
                  <c:v>1.61076E-2</c:v>
                </c:pt>
                <c:pt idx="57072">
                  <c:v>1.1115099999999999E-2</c:v>
                </c:pt>
                <c:pt idx="57073">
                  <c:v>1.10168E-2</c:v>
                </c:pt>
                <c:pt idx="57074">
                  <c:v>-7.3299400000000001E-3</c:v>
                </c:pt>
                <c:pt idx="57075">
                  <c:v>-1.3752E-3</c:v>
                </c:pt>
                <c:pt idx="57076">
                  <c:v>-6.2198599999999998E-3</c:v>
                </c:pt>
                <c:pt idx="57077">
                  <c:v>-1.7602E-2</c:v>
                </c:pt>
                <c:pt idx="57078">
                  <c:v>2.6168799999999998E-3</c:v>
                </c:pt>
                <c:pt idx="57079">
                  <c:v>-3.8938499999999999E-3</c:v>
                </c:pt>
                <c:pt idx="57080">
                  <c:v>1.35994E-3</c:v>
                </c:pt>
                <c:pt idx="57081">
                  <c:v>-6.4144099999999997E-3</c:v>
                </c:pt>
                <c:pt idx="57082">
                  <c:v>9.7141299999999996E-3</c:v>
                </c:pt>
                <c:pt idx="57083">
                  <c:v>8.8920600000000002E-3</c:v>
                </c:pt>
                <c:pt idx="57084">
                  <c:v>1.3427700000000001E-2</c:v>
                </c:pt>
                <c:pt idx="57085">
                  <c:v>8.3904300000000008E-3</c:v>
                </c:pt>
                <c:pt idx="57086">
                  <c:v>1.8989599999999999E-2</c:v>
                </c:pt>
                <c:pt idx="57087">
                  <c:v>5.6800799999999997E-3</c:v>
                </c:pt>
                <c:pt idx="57088">
                  <c:v>1.42107E-2</c:v>
                </c:pt>
                <c:pt idx="57089">
                  <c:v>-1.8046400000000001E-2</c:v>
                </c:pt>
                <c:pt idx="57090">
                  <c:v>1.35326E-3</c:v>
                </c:pt>
                <c:pt idx="57091">
                  <c:v>-2.18E-2</c:v>
                </c:pt>
                <c:pt idx="57092">
                  <c:v>-1.8138900000000001E-3</c:v>
                </c:pt>
                <c:pt idx="57093">
                  <c:v>-7.9841600000000006E-3</c:v>
                </c:pt>
                <c:pt idx="57094">
                  <c:v>-1.3725299999999999E-2</c:v>
                </c:pt>
                <c:pt idx="57095">
                  <c:v>-3.84331E-3</c:v>
                </c:pt>
                <c:pt idx="57096">
                  <c:v>7.4033700000000003E-3</c:v>
                </c:pt>
                <c:pt idx="57097">
                  <c:v>6.5813099999999999E-3</c:v>
                </c:pt>
                <c:pt idx="57098">
                  <c:v>6.6719099999999996E-3</c:v>
                </c:pt>
                <c:pt idx="57099">
                  <c:v>-1.11237E-2</c:v>
                </c:pt>
                <c:pt idx="57100">
                  <c:v>-1.3237000000000001E-2</c:v>
                </c:pt>
                <c:pt idx="57101">
                  <c:v>9.3488700000000004E-3</c:v>
                </c:pt>
                <c:pt idx="57102">
                  <c:v>-2.6598E-2</c:v>
                </c:pt>
                <c:pt idx="57103">
                  <c:v>2.22683E-3</c:v>
                </c:pt>
                <c:pt idx="57104">
                  <c:v>-1.52798E-2</c:v>
                </c:pt>
                <c:pt idx="57105">
                  <c:v>-3.8147000000000002E-4</c:v>
                </c:pt>
                <c:pt idx="57106">
                  <c:v>-1.2825E-2</c:v>
                </c:pt>
                <c:pt idx="57107">
                  <c:v>-9.5462800000000007E-3</c:v>
                </c:pt>
                <c:pt idx="57108">
                  <c:v>-9.0389300000000006E-3</c:v>
                </c:pt>
                <c:pt idx="57109">
                  <c:v>-2.60735E-3</c:v>
                </c:pt>
                <c:pt idx="57110">
                  <c:v>-2.15769E-2</c:v>
                </c:pt>
                <c:pt idx="57111">
                  <c:v>5.8517500000000002E-3</c:v>
                </c:pt>
                <c:pt idx="57112">
                  <c:v>-1.30911E-2</c:v>
                </c:pt>
                <c:pt idx="57113">
                  <c:v>9.6702599999999995E-4</c:v>
                </c:pt>
                <c:pt idx="57114">
                  <c:v>9.6273399999999999E-3</c:v>
                </c:pt>
                <c:pt idx="57115">
                  <c:v>-2.7990300000000001E-3</c:v>
                </c:pt>
                <c:pt idx="57116">
                  <c:v>-2.7761499999999998E-3</c:v>
                </c:pt>
                <c:pt idx="57117">
                  <c:v>-1.41926E-2</c:v>
                </c:pt>
                <c:pt idx="57118">
                  <c:v>-2.4352100000000002E-2</c:v>
                </c:pt>
                <c:pt idx="57119">
                  <c:v>-5.0449400000000004E-3</c:v>
                </c:pt>
                <c:pt idx="57120">
                  <c:v>-7.28321E-3</c:v>
                </c:pt>
                <c:pt idx="57121">
                  <c:v>1.1716799999999999E-2</c:v>
                </c:pt>
                <c:pt idx="57122">
                  <c:v>6.3991500000000002E-4</c:v>
                </c:pt>
                <c:pt idx="57123">
                  <c:v>8.4581399999999994E-3</c:v>
                </c:pt>
                <c:pt idx="57124">
                  <c:v>2.3432700000000001E-2</c:v>
                </c:pt>
                <c:pt idx="57125">
                  <c:v>3.85666E-3</c:v>
                </c:pt>
                <c:pt idx="57126">
                  <c:v>1.6770400000000001E-2</c:v>
                </c:pt>
                <c:pt idx="57127">
                  <c:v>7.7505100000000004E-3</c:v>
                </c:pt>
                <c:pt idx="57128">
                  <c:v>3.3187899999999998E-3</c:v>
                </c:pt>
                <c:pt idx="57129">
                  <c:v>-7.7514599999999999E-3</c:v>
                </c:pt>
                <c:pt idx="57130">
                  <c:v>8.7928799999999999E-4</c:v>
                </c:pt>
                <c:pt idx="57131">
                  <c:v>-1.5839599999999999E-2</c:v>
                </c:pt>
                <c:pt idx="57132">
                  <c:v>1.4600800000000001E-3</c:v>
                </c:pt>
                <c:pt idx="57133">
                  <c:v>-1.2599900000000001E-2</c:v>
                </c:pt>
                <c:pt idx="57134">
                  <c:v>-4.7607400000000003E-3</c:v>
                </c:pt>
                <c:pt idx="57135">
                  <c:v>-9.3708000000000003E-3</c:v>
                </c:pt>
                <c:pt idx="57136">
                  <c:v>-1.2187999999999999E-2</c:v>
                </c:pt>
                <c:pt idx="57137">
                  <c:v>-1.2610400000000001E-2</c:v>
                </c:pt>
                <c:pt idx="57138">
                  <c:v>-1.2541800000000001E-2</c:v>
                </c:pt>
                <c:pt idx="57139">
                  <c:v>-2.5434500000000001E-3</c:v>
                </c:pt>
                <c:pt idx="57140">
                  <c:v>-5.8956099999999999E-3</c:v>
                </c:pt>
                <c:pt idx="57141">
                  <c:v>-1.1213300000000001E-2</c:v>
                </c:pt>
                <c:pt idx="57142">
                  <c:v>-1.13878E-2</c:v>
                </c:pt>
                <c:pt idx="57143">
                  <c:v>7.6656299999999997E-3</c:v>
                </c:pt>
                <c:pt idx="57144">
                  <c:v>6.4449299999999998E-3</c:v>
                </c:pt>
                <c:pt idx="57145">
                  <c:v>3.1261399999999999E-3</c:v>
                </c:pt>
                <c:pt idx="57146">
                  <c:v>9.5653500000000002E-3</c:v>
                </c:pt>
                <c:pt idx="57147">
                  <c:v>3.72887E-3</c:v>
                </c:pt>
                <c:pt idx="57148">
                  <c:v>-1.2563700000000001E-2</c:v>
                </c:pt>
                <c:pt idx="57149">
                  <c:v>1.4505399999999999E-3</c:v>
                </c:pt>
                <c:pt idx="57150">
                  <c:v>2.5653799999999999E-3</c:v>
                </c:pt>
                <c:pt idx="57151">
                  <c:v>-2.6435899999999999E-3</c:v>
                </c:pt>
                <c:pt idx="57152">
                  <c:v>4.1551599999999998E-3</c:v>
                </c:pt>
                <c:pt idx="57153">
                  <c:v>1.9331000000000001E-2</c:v>
                </c:pt>
                <c:pt idx="57154">
                  <c:v>-4.0378599999999999E-3</c:v>
                </c:pt>
                <c:pt idx="57155">
                  <c:v>3.11852E-4</c:v>
                </c:pt>
                <c:pt idx="57156">
                  <c:v>6.3228599999999996E-3</c:v>
                </c:pt>
                <c:pt idx="57157">
                  <c:v>1.3042399999999999E-2</c:v>
                </c:pt>
                <c:pt idx="57158">
                  <c:v>-1.6946800000000001E-2</c:v>
                </c:pt>
                <c:pt idx="57159">
                  <c:v>-3.6859499999999999E-3</c:v>
                </c:pt>
                <c:pt idx="57160">
                  <c:v>-1.47581E-2</c:v>
                </c:pt>
                <c:pt idx="57161">
                  <c:v>1.5191100000000001E-2</c:v>
                </c:pt>
                <c:pt idx="57162" formatCode="0.00E+00">
                  <c:v>4.7683699999999999E-5</c:v>
                </c:pt>
                <c:pt idx="57163">
                  <c:v>1.45836E-2</c:v>
                </c:pt>
                <c:pt idx="57164">
                  <c:v>2.0961799999999999E-2</c:v>
                </c:pt>
                <c:pt idx="57165">
                  <c:v>6.9932900000000001E-3</c:v>
                </c:pt>
                <c:pt idx="57166">
                  <c:v>9.5920599999999995E-3</c:v>
                </c:pt>
                <c:pt idx="57167">
                  <c:v>2.2458999999999999E-3</c:v>
                </c:pt>
                <c:pt idx="57168">
                  <c:v>5.1708199999999996E-3</c:v>
                </c:pt>
                <c:pt idx="57169">
                  <c:v>1.2104E-2</c:v>
                </c:pt>
                <c:pt idx="57170">
                  <c:v>9.4480499999999995E-3</c:v>
                </c:pt>
                <c:pt idx="57171">
                  <c:v>-2.2315999999999999E-2</c:v>
                </c:pt>
                <c:pt idx="57172">
                  <c:v>1.04399E-2</c:v>
                </c:pt>
                <c:pt idx="57173">
                  <c:v>-2.63214E-4</c:v>
                </c:pt>
                <c:pt idx="57174">
                  <c:v>2.3108500000000001E-2</c:v>
                </c:pt>
                <c:pt idx="57175">
                  <c:v>-6.6556899999999997E-3</c:v>
                </c:pt>
                <c:pt idx="57176" formatCode="0.00E+00">
                  <c:v>-2.7156799999999998E-2</c:v>
                </c:pt>
                <c:pt idx="57177">
                  <c:v>-9.6826599999999992E-3</c:v>
                </c:pt>
                <c:pt idx="57178">
                  <c:v>1.5230199999999999E-3</c:v>
                </c:pt>
                <c:pt idx="57179">
                  <c:v>-3.4465799999999999E-3</c:v>
                </c:pt>
                <c:pt idx="57180">
                  <c:v>2.83241E-3</c:v>
                </c:pt>
                <c:pt idx="57181">
                  <c:v>-7.6026899999999996E-3</c:v>
                </c:pt>
                <c:pt idx="57182">
                  <c:v>3.58486E-3</c:v>
                </c:pt>
                <c:pt idx="57183">
                  <c:v>-5.0725900000000001E-3</c:v>
                </c:pt>
                <c:pt idx="57184" formatCode="0.00E+00">
                  <c:v>7.7247600000000002E-5</c:v>
                </c:pt>
                <c:pt idx="57185">
                  <c:v>-4.5576100000000001E-3</c:v>
                </c:pt>
                <c:pt idx="57186">
                  <c:v>-6.7997000000000001E-4</c:v>
                </c:pt>
                <c:pt idx="57187">
                  <c:v>-1.3088199999999999E-2</c:v>
                </c:pt>
                <c:pt idx="57188">
                  <c:v>-5.0993000000000002E-3</c:v>
                </c:pt>
                <c:pt idx="57189">
                  <c:v>-5.86128E-3</c:v>
                </c:pt>
                <c:pt idx="57190">
                  <c:v>5.6943899999999997E-3</c:v>
                </c:pt>
                <c:pt idx="57191">
                  <c:v>9.8743400000000005E-3</c:v>
                </c:pt>
                <c:pt idx="57192">
                  <c:v>2.0360899999999999E-3</c:v>
                </c:pt>
                <c:pt idx="57193">
                  <c:v>-6.5708200000000002E-4</c:v>
                </c:pt>
                <c:pt idx="57194">
                  <c:v>-1.51577E-2</c:v>
                </c:pt>
                <c:pt idx="57195">
                  <c:v>1.64948E-2</c:v>
                </c:pt>
                <c:pt idx="57196">
                  <c:v>-2.2096600000000001E-2</c:v>
                </c:pt>
                <c:pt idx="57197">
                  <c:v>-1.8518400000000001E-2</c:v>
                </c:pt>
                <c:pt idx="57198">
                  <c:v>-1.7766000000000001E-2</c:v>
                </c:pt>
                <c:pt idx="57199">
                  <c:v>-1.9245099999999999E-3</c:v>
                </c:pt>
                <c:pt idx="57200">
                  <c:v>-2.2525800000000001E-3</c:v>
                </c:pt>
                <c:pt idx="57201">
                  <c:v>-3.6716499999999998E-3</c:v>
                </c:pt>
                <c:pt idx="57202">
                  <c:v>4.8627899999999996E-3</c:v>
                </c:pt>
                <c:pt idx="57203">
                  <c:v>-8.6812999999999994E-3</c:v>
                </c:pt>
                <c:pt idx="57204">
                  <c:v>-2.1110500000000001E-2</c:v>
                </c:pt>
                <c:pt idx="57205">
                  <c:v>-1.7949099999999999E-2</c:v>
                </c:pt>
                <c:pt idx="57206">
                  <c:v>-1.13258E-2</c:v>
                </c:pt>
                <c:pt idx="57207">
                  <c:v>-1.18017E-2</c:v>
                </c:pt>
                <c:pt idx="57208">
                  <c:v>-1.60322E-2</c:v>
                </c:pt>
                <c:pt idx="57209">
                  <c:v>-1.7854700000000001E-2</c:v>
                </c:pt>
                <c:pt idx="57210">
                  <c:v>-6.5441099999999997E-3</c:v>
                </c:pt>
                <c:pt idx="57211">
                  <c:v>-1.6993500000000002E-2</c:v>
                </c:pt>
                <c:pt idx="57212">
                  <c:v>-1.1445E-2</c:v>
                </c:pt>
                <c:pt idx="57213">
                  <c:v>-1.09081E-2</c:v>
                </c:pt>
                <c:pt idx="57214">
                  <c:v>-4.0578799999999998E-3</c:v>
                </c:pt>
                <c:pt idx="57215">
                  <c:v>-2.3162800000000001E-2</c:v>
                </c:pt>
                <c:pt idx="57216">
                  <c:v>-1.0186199999999999E-2</c:v>
                </c:pt>
                <c:pt idx="57217">
                  <c:v>-1.4617E-2</c:v>
                </c:pt>
                <c:pt idx="57218">
                  <c:v>3.15475E-3</c:v>
                </c:pt>
                <c:pt idx="57219" formatCode="0.00E+00">
                  <c:v>5.5408499999999995E-4</c:v>
                </c:pt>
                <c:pt idx="57220">
                  <c:v>-1.02186E-2</c:v>
                </c:pt>
                <c:pt idx="57221">
                  <c:v>4.2047500000000002E-3</c:v>
                </c:pt>
                <c:pt idx="57222">
                  <c:v>5.1183699999999997E-3</c:v>
                </c:pt>
                <c:pt idx="57223">
                  <c:v>8.7728500000000004E-3</c:v>
                </c:pt>
                <c:pt idx="57224">
                  <c:v>-5.7544700000000002E-3</c:v>
                </c:pt>
                <c:pt idx="57225">
                  <c:v>-1.6040799999999999E-3</c:v>
                </c:pt>
                <c:pt idx="57226">
                  <c:v>-1.7501800000000001E-2</c:v>
                </c:pt>
                <c:pt idx="57227">
                  <c:v>-5.4225899999999997E-3</c:v>
                </c:pt>
                <c:pt idx="57228">
                  <c:v>-3.8909900000000001E-4</c:v>
                </c:pt>
                <c:pt idx="57229">
                  <c:v>4.6520199999999998E-3</c:v>
                </c:pt>
                <c:pt idx="57230">
                  <c:v>-8.2807499999999999E-3</c:v>
                </c:pt>
                <c:pt idx="57231">
                  <c:v>1.5626000000000001E-2</c:v>
                </c:pt>
                <c:pt idx="57232">
                  <c:v>-2.6664700000000002E-3</c:v>
                </c:pt>
                <c:pt idx="57233">
                  <c:v>1.1961899999999999E-2</c:v>
                </c:pt>
                <c:pt idx="57234">
                  <c:v>-7.1926100000000003E-3</c:v>
                </c:pt>
                <c:pt idx="57235">
                  <c:v>1.7910000000000001E-3</c:v>
                </c:pt>
                <c:pt idx="57236">
                  <c:v>6.7520100000000001E-3</c:v>
                </c:pt>
                <c:pt idx="57237">
                  <c:v>-3.2997099999999998E-4</c:v>
                </c:pt>
                <c:pt idx="57238">
                  <c:v>6.9999700000000005E-4</c:v>
                </c:pt>
                <c:pt idx="57239">
                  <c:v>-3.6258699999999998E-3</c:v>
                </c:pt>
                <c:pt idx="57240">
                  <c:v>-2.7627900000000002E-3</c:v>
                </c:pt>
                <c:pt idx="57241">
                  <c:v>6.7215E-3</c:v>
                </c:pt>
                <c:pt idx="57242">
                  <c:v>-6.7768100000000003E-3</c:v>
                </c:pt>
                <c:pt idx="57243">
                  <c:v>-4.6520199999999998E-3</c:v>
                </c:pt>
                <c:pt idx="57244">
                  <c:v>-9.3440999999999993E-3</c:v>
                </c:pt>
                <c:pt idx="57245">
                  <c:v>-8.0480599999999992E-3</c:v>
                </c:pt>
                <c:pt idx="57246">
                  <c:v>-5.2404399999999999E-3</c:v>
                </c:pt>
                <c:pt idx="57247">
                  <c:v>-4.7206899999999996E-3</c:v>
                </c:pt>
                <c:pt idx="57248">
                  <c:v>-8.0928800000000002E-3</c:v>
                </c:pt>
                <c:pt idx="57249">
                  <c:v>-1.3952299999999999E-3</c:v>
                </c:pt>
                <c:pt idx="57250">
                  <c:v>-5.5370300000000001E-3</c:v>
                </c:pt>
                <c:pt idx="57251">
                  <c:v>-8.0690399999999995E-3</c:v>
                </c:pt>
                <c:pt idx="57252">
                  <c:v>-2.8562499999999998E-3</c:v>
                </c:pt>
                <c:pt idx="57253">
                  <c:v>-2.9849999999999998E-3</c:v>
                </c:pt>
                <c:pt idx="57254">
                  <c:v>3.5600699999999998E-3</c:v>
                </c:pt>
                <c:pt idx="57255">
                  <c:v>-2.14138E-2</c:v>
                </c:pt>
                <c:pt idx="57256">
                  <c:v>1.3157800000000001E-2</c:v>
                </c:pt>
                <c:pt idx="57257">
                  <c:v>-7.5492900000000002E-3</c:v>
                </c:pt>
                <c:pt idx="57258">
                  <c:v>4.0426300000000002E-3</c:v>
                </c:pt>
                <c:pt idx="57259">
                  <c:v>-3.1194700000000001E-3</c:v>
                </c:pt>
                <c:pt idx="57260">
                  <c:v>4.0807700000000001E-3</c:v>
                </c:pt>
                <c:pt idx="57261">
                  <c:v>-4.8627899999999996E-3</c:v>
                </c:pt>
                <c:pt idx="57262">
                  <c:v>-6.8559600000000004E-3</c:v>
                </c:pt>
                <c:pt idx="57263">
                  <c:v>-1.40514E-2</c:v>
                </c:pt>
                <c:pt idx="57264">
                  <c:v>-1.5295E-2</c:v>
                </c:pt>
                <c:pt idx="57265">
                  <c:v>1.06716E-2</c:v>
                </c:pt>
                <c:pt idx="57266">
                  <c:v>4.6148300000000003E-3</c:v>
                </c:pt>
                <c:pt idx="57267">
                  <c:v>-1.30081E-2</c:v>
                </c:pt>
                <c:pt idx="57268">
                  <c:v>-2.03524E-2</c:v>
                </c:pt>
                <c:pt idx="57269">
                  <c:v>-1.0133700000000001E-2</c:v>
                </c:pt>
                <c:pt idx="57270">
                  <c:v>-1.47896E-2</c:v>
                </c:pt>
                <c:pt idx="57271">
                  <c:v>-1.2729600000000001E-2</c:v>
                </c:pt>
                <c:pt idx="57272">
                  <c:v>-9.4299299999999996E-3</c:v>
                </c:pt>
                <c:pt idx="57273">
                  <c:v>-5.0535199999999997E-3</c:v>
                </c:pt>
                <c:pt idx="57274">
                  <c:v>-1.7499900000000001E-3</c:v>
                </c:pt>
                <c:pt idx="57275">
                  <c:v>4.8484799999999996E-3</c:v>
                </c:pt>
                <c:pt idx="57276">
                  <c:v>1.11103E-3</c:v>
                </c:pt>
                <c:pt idx="57277">
                  <c:v>-9.2048600000000005E-3</c:v>
                </c:pt>
                <c:pt idx="57278">
                  <c:v>-1.04609E-2</c:v>
                </c:pt>
                <c:pt idx="57279">
                  <c:v>9.1457399999999994E-3</c:v>
                </c:pt>
                <c:pt idx="57280">
                  <c:v>-6.2437100000000004E-3</c:v>
                </c:pt>
                <c:pt idx="57281">
                  <c:v>7.5273500000000004E-3</c:v>
                </c:pt>
                <c:pt idx="57282">
                  <c:v>3.28064E-3</c:v>
                </c:pt>
                <c:pt idx="57283">
                  <c:v>1.24989E-2</c:v>
                </c:pt>
                <c:pt idx="57284">
                  <c:v>-2.51293E-3</c:v>
                </c:pt>
                <c:pt idx="57285">
                  <c:v>-2.81906E-3</c:v>
                </c:pt>
                <c:pt idx="57286">
                  <c:v>3.40939E-3</c:v>
                </c:pt>
                <c:pt idx="57287" formatCode="0.00E+00">
                  <c:v>4.1961700000000002E-5</c:v>
                </c:pt>
                <c:pt idx="57288">
                  <c:v>-1.6357400000000001E-2</c:v>
                </c:pt>
                <c:pt idx="57289">
                  <c:v>-1.19247E-2</c:v>
                </c:pt>
                <c:pt idx="57290">
                  <c:v>4.1542100000000002E-3</c:v>
                </c:pt>
                <c:pt idx="57291">
                  <c:v>-7.31754E-3</c:v>
                </c:pt>
                <c:pt idx="57292">
                  <c:v>1.0171899999999999E-2</c:v>
                </c:pt>
                <c:pt idx="57293">
                  <c:v>-1.3214099999999999E-2</c:v>
                </c:pt>
                <c:pt idx="57294">
                  <c:v>1.7805099999999999E-3</c:v>
                </c:pt>
                <c:pt idx="57295">
                  <c:v>-1.9199399999999998E-2</c:v>
                </c:pt>
                <c:pt idx="57296">
                  <c:v>-5.2175499999999996E-3</c:v>
                </c:pt>
                <c:pt idx="57297">
                  <c:v>-1.6606300000000001E-2</c:v>
                </c:pt>
                <c:pt idx="57298">
                  <c:v>-1.21403E-2</c:v>
                </c:pt>
                <c:pt idx="57299">
                  <c:v>-1.05085E-2</c:v>
                </c:pt>
                <c:pt idx="57300">
                  <c:v>-5.2614200000000002E-3</c:v>
                </c:pt>
                <c:pt idx="57301">
                  <c:v>3.16906E-3</c:v>
                </c:pt>
                <c:pt idx="57302">
                  <c:v>3.2634700000000001E-3</c:v>
                </c:pt>
                <c:pt idx="57303">
                  <c:v>1.3739599999999999E-2</c:v>
                </c:pt>
                <c:pt idx="57304">
                  <c:v>-1.32942E-3</c:v>
                </c:pt>
                <c:pt idx="57305">
                  <c:v>-8.7976500000000006E-3</c:v>
                </c:pt>
                <c:pt idx="57306">
                  <c:v>-2.3479500000000001E-3</c:v>
                </c:pt>
                <c:pt idx="57307">
                  <c:v>-4.5671499999999999E-3</c:v>
                </c:pt>
                <c:pt idx="57308">
                  <c:v>5.6066500000000003E-3</c:v>
                </c:pt>
                <c:pt idx="57309">
                  <c:v>-1.39999E-3</c:v>
                </c:pt>
                <c:pt idx="57310">
                  <c:v>-2.1581599999999999E-2</c:v>
                </c:pt>
                <c:pt idx="57311">
                  <c:v>-7.8334800000000003E-3</c:v>
                </c:pt>
                <c:pt idx="57312">
                  <c:v>-1.9717200000000001E-2</c:v>
                </c:pt>
                <c:pt idx="57313">
                  <c:v>-6.5898900000000002E-3</c:v>
                </c:pt>
                <c:pt idx="57314">
                  <c:v>-1.5851000000000001E-2</c:v>
                </c:pt>
                <c:pt idx="57315">
                  <c:v>-1.6261100000000001E-2</c:v>
                </c:pt>
                <c:pt idx="57316">
                  <c:v>-3.1600999999999997E-2</c:v>
                </c:pt>
                <c:pt idx="57317">
                  <c:v>-1.6464199999999998E-2</c:v>
                </c:pt>
                <c:pt idx="57318">
                  <c:v>8.1424700000000006E-3</c:v>
                </c:pt>
                <c:pt idx="57319">
                  <c:v>-3.9310500000000002E-3</c:v>
                </c:pt>
                <c:pt idx="57320">
                  <c:v>1.45206E-2</c:v>
                </c:pt>
                <c:pt idx="57321">
                  <c:v>3.7717800000000002E-3</c:v>
                </c:pt>
                <c:pt idx="57322">
                  <c:v>7.1172700000000002E-3</c:v>
                </c:pt>
                <c:pt idx="57323">
                  <c:v>2.20966E-3</c:v>
                </c:pt>
                <c:pt idx="57324">
                  <c:v>-2.3641600000000001E-3</c:v>
                </c:pt>
                <c:pt idx="57325">
                  <c:v>-5.0554299999999996E-3</c:v>
                </c:pt>
                <c:pt idx="57326">
                  <c:v>-1.7066000000000001E-2</c:v>
                </c:pt>
                <c:pt idx="57327">
                  <c:v>-2.1786699999999999E-2</c:v>
                </c:pt>
                <c:pt idx="57328">
                  <c:v>-2.1686600000000002E-3</c:v>
                </c:pt>
                <c:pt idx="57329">
                  <c:v>5.4445300000000004E-3</c:v>
                </c:pt>
                <c:pt idx="57330">
                  <c:v>-2.4414100000000002E-4</c:v>
                </c:pt>
                <c:pt idx="57331">
                  <c:v>8.2282999999999992E-3</c:v>
                </c:pt>
                <c:pt idx="57332">
                  <c:v>-2.1333699999999999E-3</c:v>
                </c:pt>
                <c:pt idx="57333">
                  <c:v>1.90239E-2</c:v>
                </c:pt>
                <c:pt idx="57334">
                  <c:v>9.6578600000000007E-3</c:v>
                </c:pt>
                <c:pt idx="57335">
                  <c:v>9.0913799999999996E-3</c:v>
                </c:pt>
                <c:pt idx="57336">
                  <c:v>8.2740799999999996E-3</c:v>
                </c:pt>
                <c:pt idx="57337">
                  <c:v>-7.0056900000000002E-3</c:v>
                </c:pt>
                <c:pt idx="57338">
                  <c:v>1.4412899999999999E-2</c:v>
                </c:pt>
                <c:pt idx="57339">
                  <c:v>1.1348700000000001E-4</c:v>
                </c:pt>
                <c:pt idx="57340">
                  <c:v>1.06506E-2</c:v>
                </c:pt>
                <c:pt idx="57341">
                  <c:v>9.5796600000000003E-3</c:v>
                </c:pt>
                <c:pt idx="57342">
                  <c:v>1.11532E-2</c:v>
                </c:pt>
                <c:pt idx="57343">
                  <c:v>9.4890600000000005E-3</c:v>
                </c:pt>
                <c:pt idx="57344">
                  <c:v>1.70498E-2</c:v>
                </c:pt>
                <c:pt idx="57345">
                  <c:v>-2.7418099999999999E-3</c:v>
                </c:pt>
                <c:pt idx="57346">
                  <c:v>2.2163399999999998E-3</c:v>
                </c:pt>
                <c:pt idx="57347">
                  <c:v>-1.13592E-2</c:v>
                </c:pt>
                <c:pt idx="57348">
                  <c:v>5.0802199999999999E-3</c:v>
                </c:pt>
                <c:pt idx="57349">
                  <c:v>-2.9430400000000001E-3</c:v>
                </c:pt>
                <c:pt idx="57350">
                  <c:v>-1.28269E-2</c:v>
                </c:pt>
                <c:pt idx="57351">
                  <c:v>-2.3164700000000002E-3</c:v>
                </c:pt>
                <c:pt idx="57352">
                  <c:v>-1.09768E-2</c:v>
                </c:pt>
                <c:pt idx="57353">
                  <c:v>1.1465100000000001E-2</c:v>
                </c:pt>
                <c:pt idx="57354">
                  <c:v>-1.55926E-2</c:v>
                </c:pt>
                <c:pt idx="57355">
                  <c:v>9.5024099999999993E-3</c:v>
                </c:pt>
                <c:pt idx="57356">
                  <c:v>1.6784699999999999E-4</c:v>
                </c:pt>
                <c:pt idx="57357">
                  <c:v>2.2163399999999998E-3</c:v>
                </c:pt>
                <c:pt idx="57358">
                  <c:v>1.3891199999999999E-2</c:v>
                </c:pt>
                <c:pt idx="57359">
                  <c:v>4.2228700000000001E-3</c:v>
                </c:pt>
                <c:pt idx="57360">
                  <c:v>1.7304400000000001E-2</c:v>
                </c:pt>
                <c:pt idx="57361">
                  <c:v>1.4468200000000001E-2</c:v>
                </c:pt>
                <c:pt idx="57362">
                  <c:v>1.1282E-3</c:v>
                </c:pt>
                <c:pt idx="57363">
                  <c:v>1.37882E-2</c:v>
                </c:pt>
                <c:pt idx="57364">
                  <c:v>1.5381799999999999E-2</c:v>
                </c:pt>
                <c:pt idx="57365">
                  <c:v>1.5795699999999999E-2</c:v>
                </c:pt>
                <c:pt idx="57366">
                  <c:v>-4.1513399999999999E-3</c:v>
                </c:pt>
                <c:pt idx="57367">
                  <c:v>1.44796E-2</c:v>
                </c:pt>
                <c:pt idx="57368">
                  <c:v>6.38676E-3</c:v>
                </c:pt>
                <c:pt idx="57369">
                  <c:v>1.07527E-2</c:v>
                </c:pt>
                <c:pt idx="57370">
                  <c:v>1.38283E-2</c:v>
                </c:pt>
                <c:pt idx="57371">
                  <c:v>-3.8337700000000001E-4</c:v>
                </c:pt>
                <c:pt idx="57372">
                  <c:v>9.1676699999999993E-3</c:v>
                </c:pt>
                <c:pt idx="57373">
                  <c:v>1.09138E-2</c:v>
                </c:pt>
                <c:pt idx="57374">
                  <c:v>1.3956100000000001E-2</c:v>
                </c:pt>
                <c:pt idx="57375">
                  <c:v>1.4791500000000001E-2</c:v>
                </c:pt>
                <c:pt idx="57376">
                  <c:v>5.5007900000000002E-3</c:v>
                </c:pt>
                <c:pt idx="57377">
                  <c:v>1.45798E-2</c:v>
                </c:pt>
                <c:pt idx="57378">
                  <c:v>2.9044199999999999E-2</c:v>
                </c:pt>
                <c:pt idx="57379">
                  <c:v>8.6040500000000002E-3</c:v>
                </c:pt>
                <c:pt idx="57380">
                  <c:v>1.96905E-2</c:v>
                </c:pt>
                <c:pt idx="57381">
                  <c:v>2.85521E-2</c:v>
                </c:pt>
                <c:pt idx="57382">
                  <c:v>1.06392E-2</c:v>
                </c:pt>
                <c:pt idx="57383">
                  <c:v>-5.1136000000000003E-3</c:v>
                </c:pt>
                <c:pt idx="57384">
                  <c:v>-9.0503700000000003E-4</c:v>
                </c:pt>
                <c:pt idx="57385">
                  <c:v>1.9111600000000001E-3</c:v>
                </c:pt>
                <c:pt idx="57386">
                  <c:v>1.06754E-2</c:v>
                </c:pt>
                <c:pt idx="57387">
                  <c:v>5.5723200000000004E-3</c:v>
                </c:pt>
                <c:pt idx="57388">
                  <c:v>9.5596299999999995E-3</c:v>
                </c:pt>
                <c:pt idx="57389">
                  <c:v>1.3070099999999999E-2</c:v>
                </c:pt>
                <c:pt idx="57390">
                  <c:v>1.2846E-2</c:v>
                </c:pt>
                <c:pt idx="57391">
                  <c:v>2.3145700000000002E-3</c:v>
                </c:pt>
                <c:pt idx="57392">
                  <c:v>2.3145700000000002E-3</c:v>
                </c:pt>
                <c:pt idx="57393">
                  <c:v>1.3799699999999999E-3</c:v>
                </c:pt>
                <c:pt idx="57394">
                  <c:v>2.8038E-3</c:v>
                </c:pt>
                <c:pt idx="57395">
                  <c:v>1.18332E-2</c:v>
                </c:pt>
                <c:pt idx="57396">
                  <c:v>5.9032399999999997E-3</c:v>
                </c:pt>
                <c:pt idx="57397">
                  <c:v>2.9277800000000001E-3</c:v>
                </c:pt>
                <c:pt idx="57398">
                  <c:v>2.4700199999999999E-2</c:v>
                </c:pt>
                <c:pt idx="57399">
                  <c:v>2.85931E-2</c:v>
                </c:pt>
                <c:pt idx="57400">
                  <c:v>1.08337E-2</c:v>
                </c:pt>
                <c:pt idx="57401">
                  <c:v>4.3859499999999996E-3</c:v>
                </c:pt>
                <c:pt idx="57402">
                  <c:v>1.4679899999999999E-2</c:v>
                </c:pt>
                <c:pt idx="57403">
                  <c:v>2.1203E-2</c:v>
                </c:pt>
                <c:pt idx="57404">
                  <c:v>1.04399E-2</c:v>
                </c:pt>
                <c:pt idx="57405">
                  <c:v>9.9144000000000003E-3</c:v>
                </c:pt>
                <c:pt idx="57406">
                  <c:v>2.25887E-2</c:v>
                </c:pt>
                <c:pt idx="57407">
                  <c:v>2.0972299999999999E-2</c:v>
                </c:pt>
                <c:pt idx="57408">
                  <c:v>3.5762800000000003E-4</c:v>
                </c:pt>
                <c:pt idx="57409">
                  <c:v>1.3844499999999999E-2</c:v>
                </c:pt>
                <c:pt idx="57410">
                  <c:v>-2.8591200000000002E-3</c:v>
                </c:pt>
                <c:pt idx="57411">
                  <c:v>1.82352E-2</c:v>
                </c:pt>
                <c:pt idx="57412">
                  <c:v>2.4840399999999999E-2</c:v>
                </c:pt>
                <c:pt idx="57413">
                  <c:v>9.0475099999999999E-3</c:v>
                </c:pt>
                <c:pt idx="57414">
                  <c:v>3.0517600000000001E-3</c:v>
                </c:pt>
                <c:pt idx="57415">
                  <c:v>9.2468299999999993E-3</c:v>
                </c:pt>
                <c:pt idx="57416">
                  <c:v>3.1381600000000003E-2</c:v>
                </c:pt>
                <c:pt idx="57417">
                  <c:v>2.1715200000000001E-3</c:v>
                </c:pt>
                <c:pt idx="57418">
                  <c:v>9.4728499999999997E-3</c:v>
                </c:pt>
                <c:pt idx="57419">
                  <c:v>-4.2037999999999997E-3</c:v>
                </c:pt>
                <c:pt idx="57420">
                  <c:v>8.7242099999999996E-3</c:v>
                </c:pt>
                <c:pt idx="57421">
                  <c:v>8.1596399999999993E-3</c:v>
                </c:pt>
                <c:pt idx="57422">
                  <c:v>1.0182399999999999E-2</c:v>
                </c:pt>
                <c:pt idx="57423">
                  <c:v>-4.30584E-3</c:v>
                </c:pt>
                <c:pt idx="57424">
                  <c:v>1.05629E-2</c:v>
                </c:pt>
                <c:pt idx="57425">
                  <c:v>-5.66673E-3</c:v>
                </c:pt>
                <c:pt idx="57426">
                  <c:v>5.8507899999999998E-3</c:v>
                </c:pt>
                <c:pt idx="57427">
                  <c:v>4.25339E-4</c:v>
                </c:pt>
                <c:pt idx="57428">
                  <c:v>-8.5401499999999998E-3</c:v>
                </c:pt>
                <c:pt idx="57429">
                  <c:v>-1.3265600000000001E-3</c:v>
                </c:pt>
                <c:pt idx="57430">
                  <c:v>4.6682399999999997E-3</c:v>
                </c:pt>
                <c:pt idx="57431">
                  <c:v>3.3893600000000001E-3</c:v>
                </c:pt>
                <c:pt idx="57432">
                  <c:v>1.8971399999999999E-2</c:v>
                </c:pt>
                <c:pt idx="57433">
                  <c:v>-3.1242399999999999E-3</c:v>
                </c:pt>
                <c:pt idx="57434">
                  <c:v>9.2792500000000002E-4</c:v>
                </c:pt>
                <c:pt idx="57435">
                  <c:v>1.1892300000000001E-3</c:v>
                </c:pt>
                <c:pt idx="57436">
                  <c:v>2.24113E-3</c:v>
                </c:pt>
                <c:pt idx="57437">
                  <c:v>9.0971000000000003E-3</c:v>
                </c:pt>
                <c:pt idx="57438">
                  <c:v>-3.2215099999999999E-3</c:v>
                </c:pt>
                <c:pt idx="57439">
                  <c:v>5.8622400000000003E-3</c:v>
                </c:pt>
                <c:pt idx="57440">
                  <c:v>-7.3718999999999998E-3</c:v>
                </c:pt>
                <c:pt idx="57441">
                  <c:v>2.67487E-2</c:v>
                </c:pt>
                <c:pt idx="57442">
                  <c:v>1.7815600000000001E-2</c:v>
                </c:pt>
                <c:pt idx="57443">
                  <c:v>3.4627899999999999E-3</c:v>
                </c:pt>
                <c:pt idx="57444">
                  <c:v>1.1633900000000001E-2</c:v>
                </c:pt>
                <c:pt idx="57445">
                  <c:v>1.2728700000000001E-2</c:v>
                </c:pt>
                <c:pt idx="57446">
                  <c:v>4.1818599999999999E-3</c:v>
                </c:pt>
                <c:pt idx="57447">
                  <c:v>3.0307799999999998E-3</c:v>
                </c:pt>
                <c:pt idx="57448">
                  <c:v>1.0846099999999999E-2</c:v>
                </c:pt>
                <c:pt idx="57449">
                  <c:v>2.6559800000000001E-3</c:v>
                </c:pt>
                <c:pt idx="57450">
                  <c:v>-2.9563900000000001E-3</c:v>
                </c:pt>
                <c:pt idx="57451">
                  <c:v>1.48325E-2</c:v>
                </c:pt>
                <c:pt idx="57452">
                  <c:v>-1.76144E-3</c:v>
                </c:pt>
                <c:pt idx="57453">
                  <c:v>2.0379999999999999E-3</c:v>
                </c:pt>
                <c:pt idx="57454">
                  <c:v>6.5660500000000004E-3</c:v>
                </c:pt>
                <c:pt idx="57455">
                  <c:v>6.72531E-3</c:v>
                </c:pt>
                <c:pt idx="57456">
                  <c:v>-5.6715000000000003E-3</c:v>
                </c:pt>
                <c:pt idx="57457">
                  <c:v>3.3168799999999999E-3</c:v>
                </c:pt>
                <c:pt idx="57458">
                  <c:v>-3.16811E-3</c:v>
                </c:pt>
                <c:pt idx="57459">
                  <c:v>7.9259900000000008E-3</c:v>
                </c:pt>
                <c:pt idx="57460">
                  <c:v>3.87478E-3</c:v>
                </c:pt>
                <c:pt idx="57461">
                  <c:v>1.04761E-2</c:v>
                </c:pt>
                <c:pt idx="57462">
                  <c:v>3.7908600000000001E-3</c:v>
                </c:pt>
                <c:pt idx="57463">
                  <c:v>-4.3783199999999998E-3</c:v>
                </c:pt>
                <c:pt idx="57464">
                  <c:v>2.64072E-3</c:v>
                </c:pt>
                <c:pt idx="57465">
                  <c:v>-4.8665999999999996E-3</c:v>
                </c:pt>
                <c:pt idx="57466">
                  <c:v>8.8815700000000001E-3</c:v>
                </c:pt>
                <c:pt idx="57467">
                  <c:v>-8.9549999999999994E-3</c:v>
                </c:pt>
                <c:pt idx="57468">
                  <c:v>-9.6530899999999996E-3</c:v>
                </c:pt>
                <c:pt idx="57469">
                  <c:v>-6.24466E-3</c:v>
                </c:pt>
                <c:pt idx="57470">
                  <c:v>7.1992899999999997E-3</c:v>
                </c:pt>
                <c:pt idx="57471">
                  <c:v>9.3936900000000001E-4</c:v>
                </c:pt>
                <c:pt idx="57472">
                  <c:v>1.9367200000000001E-2</c:v>
                </c:pt>
                <c:pt idx="57473">
                  <c:v>3.5362200000000001E-3</c:v>
                </c:pt>
                <c:pt idx="57474">
                  <c:v>1.15213E-2</c:v>
                </c:pt>
                <c:pt idx="57475">
                  <c:v>7.0371599999999998E-3</c:v>
                </c:pt>
                <c:pt idx="57476">
                  <c:v>-4.8160599999999998E-4</c:v>
                </c:pt>
                <c:pt idx="57477">
                  <c:v>4.2114300000000004E-3</c:v>
                </c:pt>
                <c:pt idx="57478">
                  <c:v>3.7355399999999999E-3</c:v>
                </c:pt>
                <c:pt idx="57479">
                  <c:v>1.84355E-2</c:v>
                </c:pt>
                <c:pt idx="57480">
                  <c:v>1.26982E-2</c:v>
                </c:pt>
                <c:pt idx="57481">
                  <c:v>2.40135E-3</c:v>
                </c:pt>
                <c:pt idx="57482">
                  <c:v>2.8047599999999999E-3</c:v>
                </c:pt>
                <c:pt idx="57483">
                  <c:v>1.51653E-2</c:v>
                </c:pt>
                <c:pt idx="57484">
                  <c:v>8.6174000000000008E-3</c:v>
                </c:pt>
                <c:pt idx="57485">
                  <c:v>2.5062600000000002E-3</c:v>
                </c:pt>
                <c:pt idx="57486">
                  <c:v>2.5396300000000002E-3</c:v>
                </c:pt>
                <c:pt idx="57487">
                  <c:v>8.1787100000000005E-3</c:v>
                </c:pt>
                <c:pt idx="57488">
                  <c:v>5.4836299999999995E-4</c:v>
                </c:pt>
                <c:pt idx="57489">
                  <c:v>1.5581100000000001E-2</c:v>
                </c:pt>
                <c:pt idx="57490">
                  <c:v>6.29139E-3</c:v>
                </c:pt>
                <c:pt idx="57491">
                  <c:v>5.1975299999999997E-4</c:v>
                </c:pt>
                <c:pt idx="57492">
                  <c:v>-1.0115600000000001E-2</c:v>
                </c:pt>
                <c:pt idx="57493">
                  <c:v>-1.4678E-2</c:v>
                </c:pt>
                <c:pt idx="57494">
                  <c:v>1.28326E-2</c:v>
                </c:pt>
                <c:pt idx="57495">
                  <c:v>-4.3754600000000003E-3</c:v>
                </c:pt>
                <c:pt idx="57496">
                  <c:v>1.38102E-2</c:v>
                </c:pt>
                <c:pt idx="57497">
                  <c:v>-1.0014500000000001E-2</c:v>
                </c:pt>
                <c:pt idx="57498">
                  <c:v>1.3361E-3</c:v>
                </c:pt>
                <c:pt idx="57499">
                  <c:v>-6.7434299999999999E-3</c:v>
                </c:pt>
                <c:pt idx="57500">
                  <c:v>7.7867500000000003E-3</c:v>
                </c:pt>
                <c:pt idx="57501">
                  <c:v>1.5891099999999998E-2</c:v>
                </c:pt>
                <c:pt idx="57502">
                  <c:v>7.5922000000000003E-3</c:v>
                </c:pt>
                <c:pt idx="57503">
                  <c:v>1.6755099999999998E-2</c:v>
                </c:pt>
                <c:pt idx="57504">
                  <c:v>5.3587000000000001E-3</c:v>
                </c:pt>
                <c:pt idx="57505">
                  <c:v>1.8719699999999999E-2</c:v>
                </c:pt>
                <c:pt idx="57506">
                  <c:v>-3.7355399999999999E-3</c:v>
                </c:pt>
                <c:pt idx="57507">
                  <c:v>1.5371299999999999E-2</c:v>
                </c:pt>
                <c:pt idx="57508">
                  <c:v>1.6198199999999999E-2</c:v>
                </c:pt>
                <c:pt idx="57509">
                  <c:v>1.3761499999999999E-2</c:v>
                </c:pt>
                <c:pt idx="57510">
                  <c:v>-9.3078599999999996E-4</c:v>
                </c:pt>
                <c:pt idx="57511">
                  <c:v>6.2370300000000002E-3</c:v>
                </c:pt>
                <c:pt idx="57512">
                  <c:v>1.9515999999999999E-2</c:v>
                </c:pt>
                <c:pt idx="57513">
                  <c:v>1.07384E-2</c:v>
                </c:pt>
                <c:pt idx="57514">
                  <c:v>1.6944899999999999E-2</c:v>
                </c:pt>
                <c:pt idx="57515">
                  <c:v>9.0389300000000006E-3</c:v>
                </c:pt>
                <c:pt idx="57516">
                  <c:v>1.4061000000000001E-2</c:v>
                </c:pt>
                <c:pt idx="57517">
                  <c:v>7.1516000000000001E-3</c:v>
                </c:pt>
                <c:pt idx="57518">
                  <c:v>7.3289899999999996E-3</c:v>
                </c:pt>
                <c:pt idx="57519">
                  <c:v>-2.62642E-3</c:v>
                </c:pt>
                <c:pt idx="57520" formatCode="0.00E+00">
                  <c:v>4.6729999999999997E-4</c:v>
                </c:pt>
                <c:pt idx="57521">
                  <c:v>7.9345700000000002E-3</c:v>
                </c:pt>
                <c:pt idx="57522">
                  <c:v>1.2923199999999999E-2</c:v>
                </c:pt>
                <c:pt idx="57523">
                  <c:v>3.1566599999999999E-3</c:v>
                </c:pt>
                <c:pt idx="57524">
                  <c:v>8.4123600000000007E-3</c:v>
                </c:pt>
                <c:pt idx="57525">
                  <c:v>-6.1607399999999998E-4</c:v>
                </c:pt>
                <c:pt idx="57526">
                  <c:v>-6.0558300000000003E-4</c:v>
                </c:pt>
                <c:pt idx="57527">
                  <c:v>-5.8584199999999996E-3</c:v>
                </c:pt>
                <c:pt idx="57528">
                  <c:v>9.0866100000000002E-3</c:v>
                </c:pt>
                <c:pt idx="57529">
                  <c:v>6.2704099999999997E-3</c:v>
                </c:pt>
                <c:pt idx="57530">
                  <c:v>-3.7384000000000001E-4</c:v>
                </c:pt>
                <c:pt idx="57531">
                  <c:v>-2.1257400000000001E-3</c:v>
                </c:pt>
                <c:pt idx="57532">
                  <c:v>-7.6093699999999998E-3</c:v>
                </c:pt>
                <c:pt idx="57533">
                  <c:v>1.2220399999999999E-2</c:v>
                </c:pt>
                <c:pt idx="57534">
                  <c:v>4.0416699999999998E-3</c:v>
                </c:pt>
                <c:pt idx="57535">
                  <c:v>-1.2967100000000001E-2</c:v>
                </c:pt>
                <c:pt idx="57536">
                  <c:v>-2.1714199999999999E-2</c:v>
                </c:pt>
                <c:pt idx="57537">
                  <c:v>1.0298699999999999E-2</c:v>
                </c:pt>
                <c:pt idx="57538">
                  <c:v>-1.5681299999999999E-2</c:v>
                </c:pt>
                <c:pt idx="57539">
                  <c:v>-2.9392200000000002E-3</c:v>
                </c:pt>
                <c:pt idx="57540">
                  <c:v>-9.3278900000000001E-3</c:v>
                </c:pt>
                <c:pt idx="57541">
                  <c:v>8.7509200000000006E-3</c:v>
                </c:pt>
                <c:pt idx="57542">
                  <c:v>3.7899000000000001E-3</c:v>
                </c:pt>
                <c:pt idx="57543">
                  <c:v>-3.0422199999999999E-4</c:v>
                </c:pt>
                <c:pt idx="57544">
                  <c:v>9.9019999999999993E-3</c:v>
                </c:pt>
                <c:pt idx="57545">
                  <c:v>-7.2822599999999996E-3</c:v>
                </c:pt>
                <c:pt idx="57546">
                  <c:v>2.28882E-3</c:v>
                </c:pt>
                <c:pt idx="57547">
                  <c:v>-1.3088199999999999E-2</c:v>
                </c:pt>
                <c:pt idx="57548">
                  <c:v>-1.16978E-2</c:v>
                </c:pt>
                <c:pt idx="57549">
                  <c:v>-4.17995E-3</c:v>
                </c:pt>
                <c:pt idx="57550">
                  <c:v>-6.4582800000000003E-3</c:v>
                </c:pt>
                <c:pt idx="57551">
                  <c:v>-5.8889399999999996E-3</c:v>
                </c:pt>
                <c:pt idx="57552">
                  <c:v>3.6811800000000002E-4</c:v>
                </c:pt>
                <c:pt idx="57553">
                  <c:v>-2.4115600000000001E-2</c:v>
                </c:pt>
                <c:pt idx="57554">
                  <c:v>9.9697099999999997E-3</c:v>
                </c:pt>
                <c:pt idx="57555">
                  <c:v>-1.1280999999999999E-2</c:v>
                </c:pt>
                <c:pt idx="57556">
                  <c:v>-2.2687900000000001E-3</c:v>
                </c:pt>
                <c:pt idx="57557">
                  <c:v>-1.1961899999999999E-2</c:v>
                </c:pt>
                <c:pt idx="57558">
                  <c:v>-7.6551400000000004E-3</c:v>
                </c:pt>
                <c:pt idx="57559">
                  <c:v>-8.4609999999999998E-3</c:v>
                </c:pt>
                <c:pt idx="57560">
                  <c:v>-5.7888000000000002E-3</c:v>
                </c:pt>
                <c:pt idx="57561">
                  <c:v>5.4645500000000005E-4</c:v>
                </c:pt>
                <c:pt idx="57562">
                  <c:v>-2.5003399999999999E-2</c:v>
                </c:pt>
                <c:pt idx="57563">
                  <c:v>-1.50232E-2</c:v>
                </c:pt>
                <c:pt idx="57564">
                  <c:v>-1.9966100000000001E-2</c:v>
                </c:pt>
                <c:pt idx="57565">
                  <c:v>-1.42393E-2</c:v>
                </c:pt>
                <c:pt idx="57566">
                  <c:v>-1.21899E-2</c:v>
                </c:pt>
                <c:pt idx="57567">
                  <c:v>-2.0027199999999999E-3</c:v>
                </c:pt>
                <c:pt idx="57568">
                  <c:v>-1.75686E-2</c:v>
                </c:pt>
                <c:pt idx="57569">
                  <c:v>-5.09262E-3</c:v>
                </c:pt>
                <c:pt idx="57570">
                  <c:v>-1.1817899999999999E-2</c:v>
                </c:pt>
                <c:pt idx="57571">
                  <c:v>1.21756E-2</c:v>
                </c:pt>
                <c:pt idx="57572">
                  <c:v>-6.1588299999999997E-3</c:v>
                </c:pt>
                <c:pt idx="57573">
                  <c:v>-4.8399000000000003E-3</c:v>
                </c:pt>
                <c:pt idx="57574">
                  <c:v>-4.81701E-3</c:v>
                </c:pt>
                <c:pt idx="57575">
                  <c:v>-3.9110200000000003E-3</c:v>
                </c:pt>
                <c:pt idx="57576">
                  <c:v>3.9501199999999997E-3</c:v>
                </c:pt>
                <c:pt idx="57577">
                  <c:v>6.89793E-3</c:v>
                </c:pt>
                <c:pt idx="57578">
                  <c:v>-3.7040699999999998E-3</c:v>
                </c:pt>
                <c:pt idx="57579">
                  <c:v>-7.55692E-3</c:v>
                </c:pt>
                <c:pt idx="57580">
                  <c:v>8.2511900000000003E-3</c:v>
                </c:pt>
                <c:pt idx="57581">
                  <c:v>1.3822600000000001E-2</c:v>
                </c:pt>
                <c:pt idx="57582">
                  <c:v>1.40514E-2</c:v>
                </c:pt>
                <c:pt idx="57583">
                  <c:v>6.9694500000000003E-3</c:v>
                </c:pt>
                <c:pt idx="57584">
                  <c:v>-4.6873100000000001E-3</c:v>
                </c:pt>
                <c:pt idx="57585">
                  <c:v>4.00162E-3</c:v>
                </c:pt>
                <c:pt idx="57586">
                  <c:v>8.4571799999999999E-3</c:v>
                </c:pt>
                <c:pt idx="57587">
                  <c:v>1.1755E-2</c:v>
                </c:pt>
                <c:pt idx="57588">
                  <c:v>1.2850800000000001E-2</c:v>
                </c:pt>
                <c:pt idx="57589">
                  <c:v>-9.5281600000000008E-3</c:v>
                </c:pt>
                <c:pt idx="57590">
                  <c:v>5.3892100000000002E-3</c:v>
                </c:pt>
                <c:pt idx="57591">
                  <c:v>-1.62506E-3</c:v>
                </c:pt>
                <c:pt idx="57592">
                  <c:v>7.0629100000000004E-3</c:v>
                </c:pt>
                <c:pt idx="57593">
                  <c:v>5.69916E-3</c:v>
                </c:pt>
                <c:pt idx="57594">
                  <c:v>1.8844599999999999E-3</c:v>
                </c:pt>
                <c:pt idx="57595">
                  <c:v>1.6090400000000001E-2</c:v>
                </c:pt>
                <c:pt idx="57596">
                  <c:v>-5.7277700000000001E-3</c:v>
                </c:pt>
                <c:pt idx="57597">
                  <c:v>-8.3637200000000005E-4</c:v>
                </c:pt>
                <c:pt idx="57598">
                  <c:v>-4.6348600000000002E-3</c:v>
                </c:pt>
                <c:pt idx="57599">
                  <c:v>4.5185099999999999E-3</c:v>
                </c:pt>
                <c:pt idx="57600">
                  <c:v>-4.91619E-3</c:v>
                </c:pt>
                <c:pt idx="57601">
                  <c:v>7.8773500000000002E-4</c:v>
                </c:pt>
                <c:pt idx="57602">
                  <c:v>-6.3056900000000001E-3</c:v>
                </c:pt>
                <c:pt idx="57603">
                  <c:v>9.8409699999999992E-3</c:v>
                </c:pt>
                <c:pt idx="57604">
                  <c:v>7.3776199999999997E-3</c:v>
                </c:pt>
                <c:pt idx="57605">
                  <c:v>-6.5927499999999997E-3</c:v>
                </c:pt>
                <c:pt idx="57606">
                  <c:v>-1.06096E-2</c:v>
                </c:pt>
                <c:pt idx="57607">
                  <c:v>-4.1770899999999999E-4</c:v>
                </c:pt>
                <c:pt idx="57608">
                  <c:v>-1.6870500000000001E-3</c:v>
                </c:pt>
                <c:pt idx="57609" formatCode="0.00E+00">
                  <c:v>9.9182099999999994E-5</c:v>
                </c:pt>
                <c:pt idx="57610">
                  <c:v>6.8607299999999998E-3</c:v>
                </c:pt>
                <c:pt idx="57611">
                  <c:v>-8.0709500000000003E-3</c:v>
                </c:pt>
                <c:pt idx="57612">
                  <c:v>-3.2682399999999999E-3</c:v>
                </c:pt>
                <c:pt idx="57613">
                  <c:v>-6.6652300000000003E-3</c:v>
                </c:pt>
                <c:pt idx="57614">
                  <c:v>6.6947899999999995E-4</c:v>
                </c:pt>
                <c:pt idx="57615">
                  <c:v>-7.84492E-3</c:v>
                </c:pt>
                <c:pt idx="57616">
                  <c:v>5.1574699999999999E-3</c:v>
                </c:pt>
                <c:pt idx="57617">
                  <c:v>-9.1295200000000003E-3</c:v>
                </c:pt>
                <c:pt idx="57618">
                  <c:v>4.32396E-3</c:v>
                </c:pt>
                <c:pt idx="57619">
                  <c:v>-1.3991399999999999E-2</c:v>
                </c:pt>
                <c:pt idx="57620">
                  <c:v>-1.0921500000000001E-2</c:v>
                </c:pt>
                <c:pt idx="57621">
                  <c:v>3.4141500000000002E-4</c:v>
                </c:pt>
                <c:pt idx="57622">
                  <c:v>-8.2111400000000005E-3</c:v>
                </c:pt>
                <c:pt idx="57623">
                  <c:v>-3.7670100000000001E-4</c:v>
                </c:pt>
                <c:pt idx="57624">
                  <c:v>-3.6210999999999999E-3</c:v>
                </c:pt>
                <c:pt idx="57625">
                  <c:v>4.0893600000000002E-3</c:v>
                </c:pt>
                <c:pt idx="57626">
                  <c:v>-5.8717700000000001E-3</c:v>
                </c:pt>
                <c:pt idx="57627">
                  <c:v>-2.4557099999999998E-3</c:v>
                </c:pt>
                <c:pt idx="57628">
                  <c:v>-1.0787E-2</c:v>
                </c:pt>
                <c:pt idx="57629">
                  <c:v>5.0134699999999999E-3</c:v>
                </c:pt>
                <c:pt idx="57630">
                  <c:v>-1.00927E-2</c:v>
                </c:pt>
                <c:pt idx="57631">
                  <c:v>-2.1064800000000002E-2</c:v>
                </c:pt>
                <c:pt idx="57632">
                  <c:v>-1.6759900000000001E-2</c:v>
                </c:pt>
                <c:pt idx="57633">
                  <c:v>-8.1090899999999994E-3</c:v>
                </c:pt>
                <c:pt idx="57634">
                  <c:v>5.2356699999999996E-4</c:v>
                </c:pt>
                <c:pt idx="57635">
                  <c:v>-5.8679600000000002E-3</c:v>
                </c:pt>
                <c:pt idx="57636">
                  <c:v>-3.48759E-3</c:v>
                </c:pt>
                <c:pt idx="57637">
                  <c:v>-1.1981E-2</c:v>
                </c:pt>
                <c:pt idx="57638">
                  <c:v>-7.1954699999999998E-3</c:v>
                </c:pt>
                <c:pt idx="57639">
                  <c:v>-1.7610500000000001E-2</c:v>
                </c:pt>
                <c:pt idx="57640">
                  <c:v>-8.1577300000000002E-3</c:v>
                </c:pt>
                <c:pt idx="57641">
                  <c:v>-1.27201E-2</c:v>
                </c:pt>
                <c:pt idx="57642">
                  <c:v>-8.2960099999999995E-3</c:v>
                </c:pt>
                <c:pt idx="57643">
                  <c:v>-1.3088199999999999E-2</c:v>
                </c:pt>
                <c:pt idx="57644">
                  <c:v>-1.3443E-2</c:v>
                </c:pt>
                <c:pt idx="57645">
                  <c:v>-9.6178099999999992E-3</c:v>
                </c:pt>
                <c:pt idx="57646">
                  <c:v>-8.4752999999999998E-3</c:v>
                </c:pt>
                <c:pt idx="57647">
                  <c:v>-3.5362200000000001E-3</c:v>
                </c:pt>
                <c:pt idx="57648">
                  <c:v>-2.4230999999999999E-2</c:v>
                </c:pt>
                <c:pt idx="57649">
                  <c:v>-1.6248700000000001E-2</c:v>
                </c:pt>
                <c:pt idx="57650">
                  <c:v>-1.7602E-2</c:v>
                </c:pt>
                <c:pt idx="57651">
                  <c:v>-1.3827300000000001E-2</c:v>
                </c:pt>
                <c:pt idx="57652">
                  <c:v>-1.7507600000000002E-2</c:v>
                </c:pt>
                <c:pt idx="57653">
                  <c:v>-3.0994400000000002E-3</c:v>
                </c:pt>
                <c:pt idx="57654">
                  <c:v>-1.9479799999999999E-2</c:v>
                </c:pt>
                <c:pt idx="57655">
                  <c:v>-2.5833100000000001E-2</c:v>
                </c:pt>
                <c:pt idx="57656">
                  <c:v>-2.3308800000000001E-2</c:v>
                </c:pt>
                <c:pt idx="57657">
                  <c:v>-2.6972800000000002E-2</c:v>
                </c:pt>
                <c:pt idx="57658">
                  <c:v>-1.78099E-2</c:v>
                </c:pt>
                <c:pt idx="57659">
                  <c:v>-1.9573199999999999E-2</c:v>
                </c:pt>
                <c:pt idx="57660">
                  <c:v>-2.2291200000000001E-2</c:v>
                </c:pt>
                <c:pt idx="57661">
                  <c:v>-9.9153499999999999E-3</c:v>
                </c:pt>
                <c:pt idx="57662">
                  <c:v>-5.7926200000000001E-3</c:v>
                </c:pt>
                <c:pt idx="57663">
                  <c:v>-1.4701799999999999E-2</c:v>
                </c:pt>
                <c:pt idx="57664">
                  <c:v>-2.12841E-2</c:v>
                </c:pt>
                <c:pt idx="57665">
                  <c:v>-1.08404E-2</c:v>
                </c:pt>
                <c:pt idx="57666">
                  <c:v>-9.6673999999999996E-3</c:v>
                </c:pt>
                <c:pt idx="57667">
                  <c:v>-1.52969E-2</c:v>
                </c:pt>
                <c:pt idx="57668">
                  <c:v>-2.1888700000000001E-2</c:v>
                </c:pt>
                <c:pt idx="57669">
                  <c:v>-2.2754699999999999E-2</c:v>
                </c:pt>
                <c:pt idx="57670">
                  <c:v>-1.70984E-2</c:v>
                </c:pt>
                <c:pt idx="57671">
                  <c:v>-1.8310500000000001E-3</c:v>
                </c:pt>
                <c:pt idx="57672">
                  <c:v>-3.1296699999999997E-2</c:v>
                </c:pt>
                <c:pt idx="57673">
                  <c:v>-2.0360900000000001E-2</c:v>
                </c:pt>
                <c:pt idx="57674">
                  <c:v>-2.92749E-2</c:v>
                </c:pt>
                <c:pt idx="57675">
                  <c:v>-2.2064199999999999E-2</c:v>
                </c:pt>
                <c:pt idx="57676">
                  <c:v>-1.6412699999999999E-2</c:v>
                </c:pt>
                <c:pt idx="57677">
                  <c:v>-2.3400299999999999E-2</c:v>
                </c:pt>
                <c:pt idx="57678">
                  <c:v>-2.30227E-2</c:v>
                </c:pt>
                <c:pt idx="57679">
                  <c:v>-2.3059799999999998E-2</c:v>
                </c:pt>
                <c:pt idx="57680">
                  <c:v>-1.25608E-2</c:v>
                </c:pt>
                <c:pt idx="57681">
                  <c:v>-1.1461300000000001E-2</c:v>
                </c:pt>
                <c:pt idx="57682">
                  <c:v>-1.9691500000000001E-2</c:v>
                </c:pt>
                <c:pt idx="57683">
                  <c:v>-2.5891299999999999E-2</c:v>
                </c:pt>
                <c:pt idx="57684">
                  <c:v>-8.9158999999999992E-3</c:v>
                </c:pt>
                <c:pt idx="57685">
                  <c:v>-2.5897E-2</c:v>
                </c:pt>
                <c:pt idx="57686">
                  <c:v>-1.157E-2</c:v>
                </c:pt>
                <c:pt idx="57687">
                  <c:v>-1.4657E-2</c:v>
                </c:pt>
                <c:pt idx="57688">
                  <c:v>-1.9706700000000001E-2</c:v>
                </c:pt>
                <c:pt idx="57689">
                  <c:v>-2.14319E-2</c:v>
                </c:pt>
                <c:pt idx="57690">
                  <c:v>-2.9344599999999998E-3</c:v>
                </c:pt>
                <c:pt idx="57691">
                  <c:v>-1.55172E-2</c:v>
                </c:pt>
                <c:pt idx="57692">
                  <c:v>-7.6274899999999998E-3</c:v>
                </c:pt>
                <c:pt idx="57693">
                  <c:v>-2.9613500000000001E-2</c:v>
                </c:pt>
                <c:pt idx="57694">
                  <c:v>-4.8961600000000001E-3</c:v>
                </c:pt>
                <c:pt idx="57695">
                  <c:v>-5.3472499999999996E-3</c:v>
                </c:pt>
                <c:pt idx="57696">
                  <c:v>-1.31302E-2</c:v>
                </c:pt>
                <c:pt idx="57697">
                  <c:v>-9.8705300000000006E-3</c:v>
                </c:pt>
                <c:pt idx="57698">
                  <c:v>-2.3618699999999999E-2</c:v>
                </c:pt>
                <c:pt idx="57699">
                  <c:v>-1.3456299999999999E-2</c:v>
                </c:pt>
                <c:pt idx="57700">
                  <c:v>-1.4035199999999999E-2</c:v>
                </c:pt>
                <c:pt idx="57701">
                  <c:v>-1.18532E-2</c:v>
                </c:pt>
                <c:pt idx="57702">
                  <c:v>-2.0805400000000002E-2</c:v>
                </c:pt>
                <c:pt idx="57703">
                  <c:v>-1.06363E-2</c:v>
                </c:pt>
                <c:pt idx="57704">
                  <c:v>-1.66006E-2</c:v>
                </c:pt>
                <c:pt idx="57705">
                  <c:v>-6.4754499999999998E-3</c:v>
                </c:pt>
                <c:pt idx="57706">
                  <c:v>2.29836E-4</c:v>
                </c:pt>
                <c:pt idx="57707">
                  <c:v>-6.4821200000000001E-3</c:v>
                </c:pt>
                <c:pt idx="57708">
                  <c:v>-1.3966599999999999E-2</c:v>
                </c:pt>
                <c:pt idx="57709">
                  <c:v>-1.3042399999999999E-2</c:v>
                </c:pt>
                <c:pt idx="57710">
                  <c:v>-4.7683700000000001E-3</c:v>
                </c:pt>
                <c:pt idx="57711">
                  <c:v>-6.7100500000000004E-3</c:v>
                </c:pt>
                <c:pt idx="57712">
                  <c:v>-1.27506E-3</c:v>
                </c:pt>
                <c:pt idx="57713">
                  <c:v>-1.1850400000000001E-2</c:v>
                </c:pt>
                <c:pt idx="57714">
                  <c:v>-5.5046100000000001E-3</c:v>
                </c:pt>
                <c:pt idx="57715">
                  <c:v>-2.41756E-3</c:v>
                </c:pt>
                <c:pt idx="57716">
                  <c:v>-1.8877999999999999E-2</c:v>
                </c:pt>
                <c:pt idx="57717">
                  <c:v>2.8848599999999999E-3</c:v>
                </c:pt>
                <c:pt idx="57718">
                  <c:v>-1.10273E-2</c:v>
                </c:pt>
                <c:pt idx="57719">
                  <c:v>3.7574800000000002E-4</c:v>
                </c:pt>
                <c:pt idx="57720">
                  <c:v>-4.5700100000000002E-3</c:v>
                </c:pt>
                <c:pt idx="57721">
                  <c:v>-5.29766E-3</c:v>
                </c:pt>
                <c:pt idx="57722">
                  <c:v>-1.04961E-2</c:v>
                </c:pt>
                <c:pt idx="57723">
                  <c:v>-6.5870299999999998E-3</c:v>
                </c:pt>
                <c:pt idx="57724">
                  <c:v>-1.55058E-2</c:v>
                </c:pt>
                <c:pt idx="57725">
                  <c:v>3.1127899999999998E-3</c:v>
                </c:pt>
                <c:pt idx="57726">
                  <c:v>1.77097E-3</c:v>
                </c:pt>
                <c:pt idx="57727">
                  <c:v>-9.9115399999999999E-3</c:v>
                </c:pt>
                <c:pt idx="57728">
                  <c:v>-1.18446E-2</c:v>
                </c:pt>
                <c:pt idx="57729">
                  <c:v>-1.8549E-3</c:v>
                </c:pt>
                <c:pt idx="57730">
                  <c:v>-5.1622400000000002E-3</c:v>
                </c:pt>
                <c:pt idx="57731">
                  <c:v>5.5160499999999998E-3</c:v>
                </c:pt>
                <c:pt idx="57732">
                  <c:v>3.5591099999999999E-3</c:v>
                </c:pt>
                <c:pt idx="57733">
                  <c:v>-1.54524E-2</c:v>
                </c:pt>
                <c:pt idx="57734">
                  <c:v>-4.24099E-3</c:v>
                </c:pt>
                <c:pt idx="57735">
                  <c:v>-4.0969800000000001E-3</c:v>
                </c:pt>
                <c:pt idx="57736">
                  <c:v>-1.47943E-2</c:v>
                </c:pt>
                <c:pt idx="57737">
                  <c:v>-1.1360200000000001E-2</c:v>
                </c:pt>
                <c:pt idx="57738">
                  <c:v>2.5711100000000001E-3</c:v>
                </c:pt>
                <c:pt idx="57739">
                  <c:v>8.4285699999999998E-3</c:v>
                </c:pt>
                <c:pt idx="57740">
                  <c:v>-2.7971300000000001E-3</c:v>
                </c:pt>
                <c:pt idx="57741">
                  <c:v>-1.2221299999999999E-2</c:v>
                </c:pt>
                <c:pt idx="57742">
                  <c:v>-7.5302099999999999E-3</c:v>
                </c:pt>
                <c:pt idx="57743">
                  <c:v>6.38676E-3</c:v>
                </c:pt>
                <c:pt idx="57744">
                  <c:v>5.2661899999999996E-3</c:v>
                </c:pt>
                <c:pt idx="57745">
                  <c:v>1.07765E-4</c:v>
                </c:pt>
                <c:pt idx="57746">
                  <c:v>-4.5108800000000001E-3</c:v>
                </c:pt>
                <c:pt idx="57747">
                  <c:v>5.6133299999999997E-3</c:v>
                </c:pt>
                <c:pt idx="57748">
                  <c:v>6.5250400000000002E-3</c:v>
                </c:pt>
                <c:pt idx="57749">
                  <c:v>-1.08395E-2</c:v>
                </c:pt>
                <c:pt idx="57750">
                  <c:v>-1.97029E-3</c:v>
                </c:pt>
                <c:pt idx="57751">
                  <c:v>3.76415E-3</c:v>
                </c:pt>
                <c:pt idx="57752">
                  <c:v>3.5409899999999999E-3</c:v>
                </c:pt>
                <c:pt idx="57753">
                  <c:v>-5.1107399999999999E-3</c:v>
                </c:pt>
                <c:pt idx="57754">
                  <c:v>-4.5766799999999996E-3</c:v>
                </c:pt>
                <c:pt idx="57755">
                  <c:v>-4.9066500000000002E-3</c:v>
                </c:pt>
                <c:pt idx="57756">
                  <c:v>-4.7445300000000003E-3</c:v>
                </c:pt>
                <c:pt idx="57757">
                  <c:v>6.2980700000000002E-3</c:v>
                </c:pt>
                <c:pt idx="57758">
                  <c:v>-1.33762E-2</c:v>
                </c:pt>
                <c:pt idx="57759">
                  <c:v>3.3845899999999998E-3</c:v>
                </c:pt>
                <c:pt idx="57760">
                  <c:v>-1.2552300000000001E-2</c:v>
                </c:pt>
                <c:pt idx="57761">
                  <c:v>-7.1525600000000005E-4</c:v>
                </c:pt>
                <c:pt idx="57762">
                  <c:v>-7.9851200000000001E-3</c:v>
                </c:pt>
                <c:pt idx="57763">
                  <c:v>2.5062600000000002E-3</c:v>
                </c:pt>
                <c:pt idx="57764">
                  <c:v>-1.1937100000000001E-2</c:v>
                </c:pt>
                <c:pt idx="57765">
                  <c:v>9.0122200000000003E-4</c:v>
                </c:pt>
                <c:pt idx="57766">
                  <c:v>-9.3870199999999994E-3</c:v>
                </c:pt>
                <c:pt idx="57767">
                  <c:v>-4.2991599999999998E-3</c:v>
                </c:pt>
                <c:pt idx="57768">
                  <c:v>-1.2246099999999999E-2</c:v>
                </c:pt>
                <c:pt idx="57769">
                  <c:v>-1.14317E-2</c:v>
                </c:pt>
                <c:pt idx="57770">
                  <c:v>5.2146900000000001E-3</c:v>
                </c:pt>
                <c:pt idx="57771">
                  <c:v>-1.1489900000000001E-2</c:v>
                </c:pt>
                <c:pt idx="57772">
                  <c:v>3.4055700000000001E-3</c:v>
                </c:pt>
                <c:pt idx="57773">
                  <c:v>3.1089799999999999E-3</c:v>
                </c:pt>
                <c:pt idx="57774">
                  <c:v>4.14848E-4</c:v>
                </c:pt>
                <c:pt idx="57775">
                  <c:v>-1.6153299999999999E-2</c:v>
                </c:pt>
                <c:pt idx="57776">
                  <c:v>-3.2243699999999998E-3</c:v>
                </c:pt>
                <c:pt idx="57777">
                  <c:v>-9.3078599999999994E-3</c:v>
                </c:pt>
                <c:pt idx="57778">
                  <c:v>1.1547999999999999E-2</c:v>
                </c:pt>
                <c:pt idx="57779">
                  <c:v>-9.7532299999999999E-3</c:v>
                </c:pt>
                <c:pt idx="57780">
                  <c:v>8.0032300000000001E-3</c:v>
                </c:pt>
                <c:pt idx="57781">
                  <c:v>4.5013399999999998E-4</c:v>
                </c:pt>
                <c:pt idx="57782">
                  <c:v>-2.5253300000000001E-3</c:v>
                </c:pt>
                <c:pt idx="57783">
                  <c:v>-4.8475300000000001E-3</c:v>
                </c:pt>
                <c:pt idx="57784">
                  <c:v>-2.6855500000000001E-3</c:v>
                </c:pt>
                <c:pt idx="57785">
                  <c:v>-3.1595199999999999E-3</c:v>
                </c:pt>
                <c:pt idx="57786">
                  <c:v>3.7193300000000002E-4</c:v>
                </c:pt>
                <c:pt idx="57787">
                  <c:v>-2.68841E-3</c:v>
                </c:pt>
                <c:pt idx="57788">
                  <c:v>-5.0210999999999997E-3</c:v>
                </c:pt>
                <c:pt idx="57789">
                  <c:v>-3.9053E-3</c:v>
                </c:pt>
                <c:pt idx="57790">
                  <c:v>5.4483400000000003E-3</c:v>
                </c:pt>
                <c:pt idx="57791">
                  <c:v>3.7670100000000001E-4</c:v>
                </c:pt>
                <c:pt idx="57792">
                  <c:v>3.8147000000000002E-4</c:v>
                </c:pt>
                <c:pt idx="57793">
                  <c:v>-4.17995E-3</c:v>
                </c:pt>
                <c:pt idx="57794">
                  <c:v>3.4856800000000001E-3</c:v>
                </c:pt>
                <c:pt idx="57795">
                  <c:v>3.8785899999999999E-3</c:v>
                </c:pt>
                <c:pt idx="57796">
                  <c:v>8.8167200000000001E-3</c:v>
                </c:pt>
                <c:pt idx="57797">
                  <c:v>-2.4108900000000002E-3</c:v>
                </c:pt>
                <c:pt idx="57798">
                  <c:v>-4.43363E-3</c:v>
                </c:pt>
                <c:pt idx="57799">
                  <c:v>-4.6577500000000004E-3</c:v>
                </c:pt>
                <c:pt idx="57800">
                  <c:v>7.3061000000000003E-3</c:v>
                </c:pt>
                <c:pt idx="57801">
                  <c:v>2.78473E-4</c:v>
                </c:pt>
                <c:pt idx="57802">
                  <c:v>5.1469799999999998E-3</c:v>
                </c:pt>
                <c:pt idx="57803">
                  <c:v>7.5054199999999998E-4</c:v>
                </c:pt>
                <c:pt idx="57804">
                  <c:v>-3.1242399999999999E-3</c:v>
                </c:pt>
                <c:pt idx="57805">
                  <c:v>7.1258500000000004E-3</c:v>
                </c:pt>
                <c:pt idx="57806">
                  <c:v>-5.7229999999999998E-3</c:v>
                </c:pt>
                <c:pt idx="57807" formatCode="0.00E+00">
                  <c:v>-3.0517599999999999E-4</c:v>
                </c:pt>
                <c:pt idx="57808">
                  <c:v>-1.6376499999999999E-2</c:v>
                </c:pt>
                <c:pt idx="57809">
                  <c:v>1.03827E-2</c:v>
                </c:pt>
                <c:pt idx="57810">
                  <c:v>1.4114399999999999E-3</c:v>
                </c:pt>
                <c:pt idx="57811">
                  <c:v>-5.7592399999999997E-3</c:v>
                </c:pt>
                <c:pt idx="57812">
                  <c:v>-6.2656400000000003E-3</c:v>
                </c:pt>
                <c:pt idx="57813">
                  <c:v>2.4414100000000002E-4</c:v>
                </c:pt>
                <c:pt idx="57814">
                  <c:v>8.24451E-3</c:v>
                </c:pt>
                <c:pt idx="57815">
                  <c:v>3.6945300000000001E-3</c:v>
                </c:pt>
                <c:pt idx="57816">
                  <c:v>-6.1788600000000004E-3</c:v>
                </c:pt>
                <c:pt idx="57817">
                  <c:v>-6.1368899999999999E-3</c:v>
                </c:pt>
                <c:pt idx="57818">
                  <c:v>-6.83784E-4</c:v>
                </c:pt>
                <c:pt idx="57819">
                  <c:v>-1.11723E-2</c:v>
                </c:pt>
                <c:pt idx="57820">
                  <c:v>-5.7125100000000005E-4</c:v>
                </c:pt>
                <c:pt idx="57821">
                  <c:v>-1.3399100000000001E-2</c:v>
                </c:pt>
                <c:pt idx="57822">
                  <c:v>4.36783E-4</c:v>
                </c:pt>
                <c:pt idx="57823">
                  <c:v>2.1400500000000001E-3</c:v>
                </c:pt>
                <c:pt idx="57824">
                  <c:v>3.7355399999999999E-3</c:v>
                </c:pt>
                <c:pt idx="57825">
                  <c:v>2.1228800000000002E-3</c:v>
                </c:pt>
                <c:pt idx="57826">
                  <c:v>3.5276399999999999E-3</c:v>
                </c:pt>
                <c:pt idx="57827">
                  <c:v>1.5158700000000001E-2</c:v>
                </c:pt>
                <c:pt idx="57828">
                  <c:v>-3.7317299999999999E-3</c:v>
                </c:pt>
                <c:pt idx="57829">
                  <c:v>-9.9792500000000003E-3</c:v>
                </c:pt>
                <c:pt idx="57830">
                  <c:v>1.7404600000000001E-3</c:v>
                </c:pt>
                <c:pt idx="57831">
                  <c:v>-4.4469799999999997E-3</c:v>
                </c:pt>
                <c:pt idx="57832">
                  <c:v>-1.0354E-2</c:v>
                </c:pt>
                <c:pt idx="57833">
                  <c:v>-1.4677E-3</c:v>
                </c:pt>
                <c:pt idx="57834">
                  <c:v>1.0629700000000001E-2</c:v>
                </c:pt>
                <c:pt idx="57835">
                  <c:v>3.5553E-3</c:v>
                </c:pt>
                <c:pt idx="57836">
                  <c:v>8.6832000000000003E-3</c:v>
                </c:pt>
                <c:pt idx="57837">
                  <c:v>1.56021E-3</c:v>
                </c:pt>
                <c:pt idx="57838">
                  <c:v>-4.9190500000000003E-3</c:v>
                </c:pt>
                <c:pt idx="57839">
                  <c:v>1.0423699999999999E-2</c:v>
                </c:pt>
                <c:pt idx="57840">
                  <c:v>6.9684999999999999E-3</c:v>
                </c:pt>
                <c:pt idx="57841">
                  <c:v>1.1714E-2</c:v>
                </c:pt>
                <c:pt idx="57842">
                  <c:v>-1.54333E-2</c:v>
                </c:pt>
                <c:pt idx="57843">
                  <c:v>8.4466899999999998E-3</c:v>
                </c:pt>
                <c:pt idx="57844">
                  <c:v>-7.0352599999999998E-3</c:v>
                </c:pt>
                <c:pt idx="57845">
                  <c:v>7.5283099999999999E-3</c:v>
                </c:pt>
                <c:pt idx="57846">
                  <c:v>1.69849E-3</c:v>
                </c:pt>
                <c:pt idx="57847">
                  <c:v>-3.4484899999999998E-3</c:v>
                </c:pt>
                <c:pt idx="57848">
                  <c:v>9.7370099999999999E-4</c:v>
                </c:pt>
                <c:pt idx="57849">
                  <c:v>-1.0684000000000001E-2</c:v>
                </c:pt>
                <c:pt idx="57850">
                  <c:v>1.40038E-2</c:v>
                </c:pt>
                <c:pt idx="57851">
                  <c:v>1.35088E-2</c:v>
                </c:pt>
                <c:pt idx="57852">
                  <c:v>1.8195200000000002E-2</c:v>
                </c:pt>
                <c:pt idx="57853">
                  <c:v>7.1601900000000003E-3</c:v>
                </c:pt>
                <c:pt idx="57854">
                  <c:v>1.0957700000000001E-2</c:v>
                </c:pt>
                <c:pt idx="57855">
                  <c:v>-8.6708099999999993E-3</c:v>
                </c:pt>
                <c:pt idx="57856">
                  <c:v>9.3851100000000003E-3</c:v>
                </c:pt>
                <c:pt idx="57857">
                  <c:v>9.7475099999999992E-3</c:v>
                </c:pt>
                <c:pt idx="57858">
                  <c:v>7.4539200000000002E-3</c:v>
                </c:pt>
                <c:pt idx="57859">
                  <c:v>3.1948100000000002E-3</c:v>
                </c:pt>
                <c:pt idx="57860">
                  <c:v>7.3738099999999997E-3</c:v>
                </c:pt>
                <c:pt idx="57861">
                  <c:v>1.8519399999999998E-2</c:v>
                </c:pt>
                <c:pt idx="57862">
                  <c:v>2.2129099999999999E-2</c:v>
                </c:pt>
                <c:pt idx="57863">
                  <c:v>1.0276800000000001E-2</c:v>
                </c:pt>
                <c:pt idx="57864">
                  <c:v>8.2941100000000004E-3</c:v>
                </c:pt>
                <c:pt idx="57865">
                  <c:v>1.507E-2</c:v>
                </c:pt>
                <c:pt idx="57866">
                  <c:v>4.1790000000000004E-3</c:v>
                </c:pt>
                <c:pt idx="57867">
                  <c:v>1.3974200000000001E-2</c:v>
                </c:pt>
                <c:pt idx="57868">
                  <c:v>3.3874500000000002E-3</c:v>
                </c:pt>
                <c:pt idx="57869">
                  <c:v>1.8421199999999999E-2</c:v>
                </c:pt>
                <c:pt idx="57870">
                  <c:v>1.6345999999999999E-2</c:v>
                </c:pt>
                <c:pt idx="57871">
                  <c:v>1.65749E-3</c:v>
                </c:pt>
                <c:pt idx="57872">
                  <c:v>7.7333499999999999E-3</c:v>
                </c:pt>
                <c:pt idx="57873">
                  <c:v>1.4153499999999999E-2</c:v>
                </c:pt>
                <c:pt idx="57874">
                  <c:v>6.1664600000000003E-3</c:v>
                </c:pt>
                <c:pt idx="57875">
                  <c:v>4.7788600000000002E-3</c:v>
                </c:pt>
                <c:pt idx="57876">
                  <c:v>9.4394700000000002E-3</c:v>
                </c:pt>
                <c:pt idx="57877">
                  <c:v>2.3052199999999998E-2</c:v>
                </c:pt>
                <c:pt idx="57878">
                  <c:v>1.7174700000000001E-2</c:v>
                </c:pt>
                <c:pt idx="57879">
                  <c:v>2.1231699999999999E-2</c:v>
                </c:pt>
                <c:pt idx="57880">
                  <c:v>7.9212199999999997E-3</c:v>
                </c:pt>
                <c:pt idx="57881">
                  <c:v>1.46179E-2</c:v>
                </c:pt>
                <c:pt idx="57882">
                  <c:v>2.248E-2</c:v>
                </c:pt>
                <c:pt idx="57883">
                  <c:v>1.34325E-2</c:v>
                </c:pt>
                <c:pt idx="57884">
                  <c:v>1.32208E-2</c:v>
                </c:pt>
                <c:pt idx="57885">
                  <c:v>1.9396799999999999E-2</c:v>
                </c:pt>
                <c:pt idx="57886">
                  <c:v>6.3772200000000003E-3</c:v>
                </c:pt>
                <c:pt idx="57887">
                  <c:v>1.49164E-2</c:v>
                </c:pt>
                <c:pt idx="57888">
                  <c:v>7.3041900000000003E-3</c:v>
                </c:pt>
                <c:pt idx="57889">
                  <c:v>1.77755E-2</c:v>
                </c:pt>
                <c:pt idx="57890">
                  <c:v>1.7242400000000001E-2</c:v>
                </c:pt>
                <c:pt idx="57891">
                  <c:v>1.5227299999999999E-2</c:v>
                </c:pt>
                <c:pt idx="57892">
                  <c:v>8.4323899999999997E-3</c:v>
                </c:pt>
                <c:pt idx="57893">
                  <c:v>-5.55515E-3</c:v>
                </c:pt>
                <c:pt idx="57894">
                  <c:v>1.9697200000000002E-2</c:v>
                </c:pt>
                <c:pt idx="57895">
                  <c:v>-5.1040599999999997E-3</c:v>
                </c:pt>
                <c:pt idx="57896">
                  <c:v>1.3750999999999999E-2</c:v>
                </c:pt>
                <c:pt idx="57897">
                  <c:v>-6.3915300000000003E-3</c:v>
                </c:pt>
                <c:pt idx="57898">
                  <c:v>1.6238200000000001E-2</c:v>
                </c:pt>
                <c:pt idx="57899">
                  <c:v>1.8973400000000001E-2</c:v>
                </c:pt>
                <c:pt idx="57900">
                  <c:v>1.65796E-2</c:v>
                </c:pt>
                <c:pt idx="57901">
                  <c:v>6.9065100000000003E-3</c:v>
                </c:pt>
                <c:pt idx="57902">
                  <c:v>4.46796E-3</c:v>
                </c:pt>
                <c:pt idx="57903">
                  <c:v>2.3835200000000001E-2</c:v>
                </c:pt>
                <c:pt idx="57904">
                  <c:v>1.5388499999999999E-2</c:v>
                </c:pt>
                <c:pt idx="57905">
                  <c:v>1.5939700000000001E-2</c:v>
                </c:pt>
                <c:pt idx="57906">
                  <c:v>1.5989300000000001E-2</c:v>
                </c:pt>
                <c:pt idx="57907">
                  <c:v>3.03001E-2</c:v>
                </c:pt>
                <c:pt idx="57908">
                  <c:v>2.0209299999999999E-2</c:v>
                </c:pt>
                <c:pt idx="57909">
                  <c:v>1.6811400000000001E-2</c:v>
                </c:pt>
                <c:pt idx="57910">
                  <c:v>7.2336199999999996E-3</c:v>
                </c:pt>
                <c:pt idx="57911">
                  <c:v>1.1057900000000001E-2</c:v>
                </c:pt>
                <c:pt idx="57912">
                  <c:v>2.58217E-2</c:v>
                </c:pt>
                <c:pt idx="57913">
                  <c:v>7.9927399999999999E-3</c:v>
                </c:pt>
                <c:pt idx="57914">
                  <c:v>1.7587700000000001E-2</c:v>
                </c:pt>
                <c:pt idx="57915">
                  <c:v>5.0678299999999997E-3</c:v>
                </c:pt>
                <c:pt idx="57916">
                  <c:v>2.8721799999999999E-2</c:v>
                </c:pt>
                <c:pt idx="57917">
                  <c:v>1.32847E-3</c:v>
                </c:pt>
                <c:pt idx="57918">
                  <c:v>1.40285E-3</c:v>
                </c:pt>
                <c:pt idx="57919" formatCode="0.00E+00">
                  <c:v>-9.6321099999999995E-5</c:v>
                </c:pt>
                <c:pt idx="57920">
                  <c:v>1.4982199999999999E-2</c:v>
                </c:pt>
                <c:pt idx="57921">
                  <c:v>2.91481E-2</c:v>
                </c:pt>
                <c:pt idx="57922">
                  <c:v>8.6917899999999996E-3</c:v>
                </c:pt>
                <c:pt idx="57923">
                  <c:v>-1.09863E-3</c:v>
                </c:pt>
                <c:pt idx="57924">
                  <c:v>2.6931799999999999E-3</c:v>
                </c:pt>
                <c:pt idx="57925">
                  <c:v>1.5114799999999999E-2</c:v>
                </c:pt>
                <c:pt idx="57926">
                  <c:v>1.9774400000000001E-2</c:v>
                </c:pt>
                <c:pt idx="57927">
                  <c:v>1.3256100000000001E-3</c:v>
                </c:pt>
                <c:pt idx="57928">
                  <c:v>1.56031E-2</c:v>
                </c:pt>
                <c:pt idx="57929">
                  <c:v>1.3027199999999999E-2</c:v>
                </c:pt>
                <c:pt idx="57930">
                  <c:v>1.6364099999999999E-2</c:v>
                </c:pt>
                <c:pt idx="57931">
                  <c:v>6.1511999999999999E-3</c:v>
                </c:pt>
                <c:pt idx="57932">
                  <c:v>1.8916100000000002E-2</c:v>
                </c:pt>
                <c:pt idx="57933">
                  <c:v>1.7089799999999999E-2</c:v>
                </c:pt>
                <c:pt idx="57934">
                  <c:v>7.4748999999999996E-3</c:v>
                </c:pt>
                <c:pt idx="57935">
                  <c:v>3.0117E-3</c:v>
                </c:pt>
                <c:pt idx="57936">
                  <c:v>1.02224E-2</c:v>
                </c:pt>
                <c:pt idx="57937">
                  <c:v>2.0068200000000001E-2</c:v>
                </c:pt>
                <c:pt idx="57938">
                  <c:v>1.11895E-2</c:v>
                </c:pt>
                <c:pt idx="57939">
                  <c:v>7.87735E-3</c:v>
                </c:pt>
                <c:pt idx="57940">
                  <c:v>5.1803600000000002E-3</c:v>
                </c:pt>
                <c:pt idx="57941">
                  <c:v>1.03769E-2</c:v>
                </c:pt>
                <c:pt idx="57942">
                  <c:v>2.6101099999999999E-2</c:v>
                </c:pt>
                <c:pt idx="57943">
                  <c:v>9.0160399999999995E-3</c:v>
                </c:pt>
                <c:pt idx="57944">
                  <c:v>5.6257199999999999E-3</c:v>
                </c:pt>
                <c:pt idx="57945">
                  <c:v>1.86634E-3</c:v>
                </c:pt>
                <c:pt idx="57946">
                  <c:v>1.92347E-2</c:v>
                </c:pt>
                <c:pt idx="57947">
                  <c:v>1.5806199999999999E-2</c:v>
                </c:pt>
                <c:pt idx="57948">
                  <c:v>1.03865E-2</c:v>
                </c:pt>
                <c:pt idx="57949">
                  <c:v>1.6207699999999998E-2</c:v>
                </c:pt>
                <c:pt idx="57950">
                  <c:v>2.1790500000000001E-2</c:v>
                </c:pt>
                <c:pt idx="57951">
                  <c:v>3.5915399999999998E-3</c:v>
                </c:pt>
                <c:pt idx="57952">
                  <c:v>1.8446000000000001E-2</c:v>
                </c:pt>
                <c:pt idx="57953">
                  <c:v>1.2531300000000001E-3</c:v>
                </c:pt>
                <c:pt idx="57954">
                  <c:v>7.2917900000000003E-3</c:v>
                </c:pt>
                <c:pt idx="57955">
                  <c:v>5.5866199999999996E-3</c:v>
                </c:pt>
              </c:numCache>
            </c:numRef>
          </c:yVal>
          <c:smooth val="1"/>
          <c:extLst>
            <c:ext xmlns:c16="http://schemas.microsoft.com/office/drawing/2014/chart" uri="{C3380CC4-5D6E-409C-BE32-E72D297353CC}">
              <c16:uniqueId val="{00000000-E2EE-4388-A7C6-705E172B0906}"/>
            </c:ext>
          </c:extLst>
        </c:ser>
        <c:ser>
          <c:idx val="0"/>
          <c:order val="1"/>
          <c:tx>
            <c:v>Simulated with profile</c:v>
          </c:tx>
          <c:spPr>
            <a:ln w="19050">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P$5:$P$455</c:f>
              <c:numCache>
                <c:formatCode>0.00E+00</c:formatCode>
                <c:ptCount val="451"/>
                <c:pt idx="0">
                  <c:v>0</c:v>
                </c:pt>
                <c:pt idx="1">
                  <c:v>0</c:v>
                </c:pt>
                <c:pt idx="2">
                  <c:v>0</c:v>
                </c:pt>
                <c:pt idx="3">
                  <c:v>0</c:v>
                </c:pt>
                <c:pt idx="4">
                  <c:v>0</c:v>
                </c:pt>
                <c:pt idx="5">
                  <c:v>4.1673834196891193E-144</c:v>
                </c:pt>
                <c:pt idx="6">
                  <c:v>-8.4116839378238329E-144</c:v>
                </c:pt>
                <c:pt idx="7">
                  <c:v>-1.4296891191709847E-141</c:v>
                </c:pt>
                <c:pt idx="8">
                  <c:v>-3.1066062176165803E-140</c:v>
                </c:pt>
                <c:pt idx="9">
                  <c:v>-3.1198963730569946E-139</c:v>
                </c:pt>
                <c:pt idx="10">
                  <c:v>3.0347409326424868E-138</c:v>
                </c:pt>
                <c:pt idx="11">
                  <c:v>2.5809948186528496E-136</c:v>
                </c:pt>
                <c:pt idx="12">
                  <c:v>5.7572279792746112E-135</c:v>
                </c:pt>
                <c:pt idx="13">
                  <c:v>4.0975647668393781E-134</c:v>
                </c:pt>
                <c:pt idx="14">
                  <c:v>-8.5696891191709856E-133</c:v>
                </c:pt>
                <c:pt idx="15">
                  <c:v>-3.5069948186528497E-131</c:v>
                </c:pt>
                <c:pt idx="16">
                  <c:v>-7.0995595854922282E-130</c:v>
                </c:pt>
                <c:pt idx="17">
                  <c:v>-4.3674352331606216E-129</c:v>
                </c:pt>
                <c:pt idx="18">
                  <c:v>2.0096476683937824E-127</c:v>
                </c:pt>
                <c:pt idx="19">
                  <c:v>5.4630051813471501E-126</c:v>
                </c:pt>
                <c:pt idx="20">
                  <c:v>7.8140673575129529E-125</c:v>
                </c:pt>
                <c:pt idx="21">
                  <c:v>1.8323937823834197E-124</c:v>
                </c:pt>
                <c:pt idx="22">
                  <c:v>-3.928523316062176E-122</c:v>
                </c:pt>
                <c:pt idx="23">
                  <c:v>-9.8305958549222804E-121</c:v>
                </c:pt>
                <c:pt idx="24">
                  <c:v>-1.0749093264248704E-119</c:v>
                </c:pt>
                <c:pt idx="25">
                  <c:v>4.1715025906735749E-119</c:v>
                </c:pt>
                <c:pt idx="26">
                  <c:v>5.8287305699481864E-117</c:v>
                </c:pt>
                <c:pt idx="27">
                  <c:v>1.4494559585492229E-115</c:v>
                </c:pt>
                <c:pt idx="28">
                  <c:v>1.4741606217616582E-114</c:v>
                </c:pt>
                <c:pt idx="29">
                  <c:v>-1.6736917098445595E-113</c:v>
                </c:pt>
                <c:pt idx="30">
                  <c:v>-9.5899999999999997E-112</c:v>
                </c:pt>
                <c:pt idx="31">
                  <c:v>-1.886458549222798E-110</c:v>
                </c:pt>
                <c:pt idx="32">
                  <c:v>-1.565945595854922E-109</c:v>
                </c:pt>
                <c:pt idx="33">
                  <c:v>3.7901295336787565E-108</c:v>
                </c:pt>
                <c:pt idx="34">
                  <c:v>1.503124352331606E-106</c:v>
                </c:pt>
                <c:pt idx="35">
                  <c:v>2.8034196891191708E-105</c:v>
                </c:pt>
                <c:pt idx="36">
                  <c:v>1.1941554404145077E-104</c:v>
                </c:pt>
                <c:pt idx="37">
                  <c:v>-8.0712176165803112E-103</c:v>
                </c:pt>
                <c:pt idx="38">
                  <c:v>-2.3787668393782381E-101</c:v>
                </c:pt>
                <c:pt idx="39">
                  <c:v>-3.3199481865284977E-100</c:v>
                </c:pt>
                <c:pt idx="40">
                  <c:v>-1.6340362694300518E-100</c:v>
                </c:pt>
                <c:pt idx="41">
                  <c:v>1.4982720207253885E-97</c:v>
                </c:pt>
                <c:pt idx="42">
                  <c:v>3.9404663212435237E-96</c:v>
                </c:pt>
                <c:pt idx="43">
                  <c:v>4.0700777202072535E-95</c:v>
                </c:pt>
                <c:pt idx="44">
                  <c:v>-2.2399870466321246E-94</c:v>
                </c:pt>
                <c:pt idx="45">
                  <c:v>-2.4501036269430055E-92</c:v>
                </c:pt>
                <c:pt idx="46">
                  <c:v>-5.1695336787564768E-91</c:v>
                </c:pt>
                <c:pt idx="47">
                  <c:v>-5.2158808290155444E-90</c:v>
                </c:pt>
                <c:pt idx="48">
                  <c:v>7.6776165803108806E-89</c:v>
                </c:pt>
                <c:pt idx="49">
                  <c:v>3.9812953367875646E-87</c:v>
                </c:pt>
                <c:pt idx="50">
                  <c:v>7.5955440414507772E-86</c:v>
                </c:pt>
                <c:pt idx="51">
                  <c:v>5.3032642487046633E-85</c:v>
                </c:pt>
                <c:pt idx="52">
                  <c:v>-1.736E-83</c:v>
                </c:pt>
                <c:pt idx="53">
                  <c:v>-6.199559585492228E-82</c:v>
                </c:pt>
                <c:pt idx="54">
                  <c:v>-8.9894818652849752E-81</c:v>
                </c:pt>
                <c:pt idx="55">
                  <c:v>-3.6655699481865286E-80</c:v>
                </c:pt>
                <c:pt idx="56">
                  <c:v>3.5930829015544043E-78</c:v>
                </c:pt>
                <c:pt idx="57">
                  <c:v>1.0653937823834197E-76</c:v>
                </c:pt>
                <c:pt idx="58">
                  <c:v>1.2298911917098444E-75</c:v>
                </c:pt>
                <c:pt idx="59">
                  <c:v>-1.1003730569948186E-75</c:v>
                </c:pt>
                <c:pt idx="60">
                  <c:v>-5.7219430051813471E-73</c:v>
                </c:pt>
                <c:pt idx="61">
                  <c:v>-1.6300984455958549E-71</c:v>
                </c:pt>
                <c:pt idx="62">
                  <c:v>-1.725520725388601E-70</c:v>
                </c:pt>
                <c:pt idx="63">
                  <c:v>1.216321243523316E-69</c:v>
                </c:pt>
                <c:pt idx="64">
                  <c:v>9.0759585492227971E-68</c:v>
                </c:pt>
                <c:pt idx="65">
                  <c:v>1.9539404145077722E-66</c:v>
                </c:pt>
                <c:pt idx="66">
                  <c:v>1.9940906735751297E-65</c:v>
                </c:pt>
                <c:pt idx="67">
                  <c:v>-3.6096891191709845E-64</c:v>
                </c:pt>
                <c:pt idx="68">
                  <c:v>-1.7189740932642487E-62</c:v>
                </c:pt>
                <c:pt idx="69">
                  <c:v>-2.7036528497409328E-61</c:v>
                </c:pt>
                <c:pt idx="70">
                  <c:v>-1.6848756476683936E-60</c:v>
                </c:pt>
                <c:pt idx="71">
                  <c:v>7.2628238341968915E-59</c:v>
                </c:pt>
                <c:pt idx="72">
                  <c:v>2.7424093264248702E-57</c:v>
                </c:pt>
                <c:pt idx="73">
                  <c:v>4.2319430051813473E-56</c:v>
                </c:pt>
                <c:pt idx="74">
                  <c:v>8.863082901554405E-56</c:v>
                </c:pt>
                <c:pt idx="75">
                  <c:v>-1.2116735751295336E-53</c:v>
                </c:pt>
                <c:pt idx="76">
                  <c:v>-3.6414766839378239E-52</c:v>
                </c:pt>
                <c:pt idx="77">
                  <c:v>-6.362331606217616E-51</c:v>
                </c:pt>
                <c:pt idx="78">
                  <c:v>1.2586347150259068E-50</c:v>
                </c:pt>
                <c:pt idx="79">
                  <c:v>2.2288601036269431E-48</c:v>
                </c:pt>
                <c:pt idx="80">
                  <c:v>4.6530829015544047E-47</c:v>
                </c:pt>
                <c:pt idx="81">
                  <c:v>6.8844559585492226E-46</c:v>
                </c:pt>
                <c:pt idx="82">
                  <c:v>-6.2824093264248706E-45</c:v>
                </c:pt>
                <c:pt idx="83">
                  <c:v>-4.1272279792746111E-43</c:v>
                </c:pt>
                <c:pt idx="84">
                  <c:v>-8.1004404145077715E-42</c:v>
                </c:pt>
                <c:pt idx="85">
                  <c:v>-6.1790932642487045E-41</c:v>
                </c:pt>
                <c:pt idx="86">
                  <c:v>1.4836658031088083E-39</c:v>
                </c:pt>
                <c:pt idx="87">
                  <c:v>7.1781347150259068E-38</c:v>
                </c:pt>
                <c:pt idx="88">
                  <c:v>1.1751943005181348E-36</c:v>
                </c:pt>
                <c:pt idx="89">
                  <c:v>5.9605958549222799E-36</c:v>
                </c:pt>
                <c:pt idx="90">
                  <c:v>-2.9217098445595858E-34</c:v>
                </c:pt>
                <c:pt idx="91">
                  <c:v>-1.0221476683937824E-32</c:v>
                </c:pt>
                <c:pt idx="92">
                  <c:v>-1.5788445595854923E-31</c:v>
                </c:pt>
                <c:pt idx="93">
                  <c:v>-2.8632642487046633E-31</c:v>
                </c:pt>
                <c:pt idx="94">
                  <c:v>5.8511139896373056E-29</c:v>
                </c:pt>
                <c:pt idx="95">
                  <c:v>1.4706580310880829E-27</c:v>
                </c:pt>
                <c:pt idx="96">
                  <c:v>1.7415077720207255E-26</c:v>
                </c:pt>
                <c:pt idx="97">
                  <c:v>-5.9515025906735747E-26</c:v>
                </c:pt>
                <c:pt idx="98">
                  <c:v>-1.0037020725388601E-23</c:v>
                </c:pt>
                <c:pt idx="99">
                  <c:v>-2.2527046632124354E-22</c:v>
                </c:pt>
                <c:pt idx="100">
                  <c:v>-2.2510129533678755E-21</c:v>
                </c:pt>
                <c:pt idx="101">
                  <c:v>2.5630336787564765E-20</c:v>
                </c:pt>
                <c:pt idx="102">
                  <c:v>1.0825388601036269E-18</c:v>
                </c:pt>
                <c:pt idx="103">
                  <c:v>4.9360362694300513E-17</c:v>
                </c:pt>
                <c:pt idx="104">
                  <c:v>3.5792746113989636E-16</c:v>
                </c:pt>
                <c:pt idx="105">
                  <c:v>-7.141606217616581E-15</c:v>
                </c:pt>
                <c:pt idx="106">
                  <c:v>-1.7350233160621763E-13</c:v>
                </c:pt>
                <c:pt idx="107">
                  <c:v>-2.106761658031088E-12</c:v>
                </c:pt>
                <c:pt idx="108">
                  <c:v>-2.3948497409326426E-11</c:v>
                </c:pt>
                <c:pt idx="109">
                  <c:v>1.8678678756476682E-9</c:v>
                </c:pt>
                <c:pt idx="110">
                  <c:v>1.0530725388601037E-7</c:v>
                </c:pt>
                <c:pt idx="111">
                  <c:v>1.0177279792746114E-6</c:v>
                </c:pt>
                <c:pt idx="112">
                  <c:v>-1.4059481865284974E-6</c:v>
                </c:pt>
                <c:pt idx="113">
                  <c:v>1.8826865284974093E-6</c:v>
                </c:pt>
                <c:pt idx="114">
                  <c:v>1.8515518134715026E-6</c:v>
                </c:pt>
                <c:pt idx="115">
                  <c:v>-2.303523316062176E-6</c:v>
                </c:pt>
                <c:pt idx="116">
                  <c:v>-7.6241709844559585E-7</c:v>
                </c:pt>
                <c:pt idx="117">
                  <c:v>-1.9946865284974095E-6</c:v>
                </c:pt>
                <c:pt idx="118">
                  <c:v>-7.3270725388601033E-6</c:v>
                </c:pt>
                <c:pt idx="119">
                  <c:v>8.9318393782383425E-6</c:v>
                </c:pt>
                <c:pt idx="120">
                  <c:v>1.8745129533678757E-5</c:v>
                </c:pt>
                <c:pt idx="121">
                  <c:v>-5.4448186528497412E-6</c:v>
                </c:pt>
                <c:pt idx="122">
                  <c:v>-3.5540155440414509E-5</c:v>
                </c:pt>
                <c:pt idx="123">
                  <c:v>-4.1967357512953373E-6</c:v>
                </c:pt>
                <c:pt idx="124">
                  <c:v>3.9933678756476682E-5</c:v>
                </c:pt>
                <c:pt idx="125">
                  <c:v>1.5576191709844561E-5</c:v>
                </c:pt>
                <c:pt idx="126">
                  <c:v>-2.7677202072538857E-5</c:v>
                </c:pt>
                <c:pt idx="127">
                  <c:v>-2.0350492227979273E-5</c:v>
                </c:pt>
                <c:pt idx="128">
                  <c:v>1.2067668393782384E-5</c:v>
                </c:pt>
                <c:pt idx="129">
                  <c:v>8.3810362694300522E-6</c:v>
                </c:pt>
                <c:pt idx="130">
                  <c:v>-3.4474611398963729E-7</c:v>
                </c:pt>
                <c:pt idx="131">
                  <c:v>-2.1722875647668394E-6</c:v>
                </c:pt>
                <c:pt idx="132">
                  <c:v>9.2858290155440416E-6</c:v>
                </c:pt>
                <c:pt idx="133">
                  <c:v>7.0046632124352335E-6</c:v>
                </c:pt>
                <c:pt idx="134">
                  <c:v>-2.9720725388601037E-5</c:v>
                </c:pt>
                <c:pt idx="135">
                  <c:v>-1.5669948186528498E-5</c:v>
                </c:pt>
                <c:pt idx="136">
                  <c:v>3.2048704663212433E-5</c:v>
                </c:pt>
                <c:pt idx="137">
                  <c:v>4.4583419689119175E-5</c:v>
                </c:pt>
                <c:pt idx="138">
                  <c:v>-1.9840518134715027E-5</c:v>
                </c:pt>
                <c:pt idx="139">
                  <c:v>-5.9584455958549221E-5</c:v>
                </c:pt>
                <c:pt idx="140">
                  <c:v>-9.5230051813471507E-6</c:v>
                </c:pt>
                <c:pt idx="141">
                  <c:v>5.455077720207254E-5</c:v>
                </c:pt>
                <c:pt idx="142">
                  <c:v>3.4068134715025905E-5</c:v>
                </c:pt>
                <c:pt idx="143">
                  <c:v>-3.9219689119170986E-5</c:v>
                </c:pt>
                <c:pt idx="144">
                  <c:v>-3.6476424870466318E-5</c:v>
                </c:pt>
                <c:pt idx="145">
                  <c:v>1.3934974093264248E-5</c:v>
                </c:pt>
                <c:pt idx="146">
                  <c:v>3.3963989637305698E-5</c:v>
                </c:pt>
                <c:pt idx="147">
                  <c:v>-5.4170466321243526E-6</c:v>
                </c:pt>
                <c:pt idx="148">
                  <c:v>-3.1344300518134713E-5</c:v>
                </c:pt>
                <c:pt idx="149">
                  <c:v>1.7260751295336789E-5</c:v>
                </c:pt>
                <c:pt idx="150">
                  <c:v>1.010199481865285E-5</c:v>
                </c:pt>
                <c:pt idx="151">
                  <c:v>-1.7860932642487045E-5</c:v>
                </c:pt>
                <c:pt idx="152">
                  <c:v>9.2173575129533678E-6</c:v>
                </c:pt>
                <c:pt idx="153">
                  <c:v>4.5119430051813472E-6</c:v>
                </c:pt>
                <c:pt idx="154">
                  <c:v>-5.6428238341968905E-6</c:v>
                </c:pt>
                <c:pt idx="155">
                  <c:v>7.0622279792746113E-6</c:v>
                </c:pt>
                <c:pt idx="156">
                  <c:v>-1.9716398963730568E-5</c:v>
                </c:pt>
                <c:pt idx="157">
                  <c:v>-1.4794352331606217E-5</c:v>
                </c:pt>
                <c:pt idx="158">
                  <c:v>5.3032383419689115E-5</c:v>
                </c:pt>
                <c:pt idx="159">
                  <c:v>1.0982305699481865E-5</c:v>
                </c:pt>
                <c:pt idx="160">
                  <c:v>-6.4177979274611399E-5</c:v>
                </c:pt>
                <c:pt idx="161">
                  <c:v>-1.045520725388601E-5</c:v>
                </c:pt>
                <c:pt idx="162">
                  <c:v>4.87020725388601E-5</c:v>
                </c:pt>
                <c:pt idx="163">
                  <c:v>1.2243341968911916E-5</c:v>
                </c:pt>
                <c:pt idx="164">
                  <c:v>-2.0697564766839379E-5</c:v>
                </c:pt>
                <c:pt idx="165">
                  <c:v>-7.9831865284974086E-6</c:v>
                </c:pt>
                <c:pt idx="166">
                  <c:v>-1.6777979274611398E-6</c:v>
                </c:pt>
                <c:pt idx="167">
                  <c:v>6.2320466321243525E-6</c:v>
                </c:pt>
                <c:pt idx="168">
                  <c:v>-5.5577979274611402E-6</c:v>
                </c:pt>
                <c:pt idx="169">
                  <c:v>-2.1172409326424873E-6</c:v>
                </c:pt>
                <c:pt idx="170">
                  <c:v>3.2571243523316066E-5</c:v>
                </c:pt>
                <c:pt idx="171">
                  <c:v>2.3472642487046631E-6</c:v>
                </c:pt>
                <c:pt idx="172">
                  <c:v>-5.4264248704663208E-5</c:v>
                </c:pt>
                <c:pt idx="173">
                  <c:v>-2.1716968911917099E-5</c:v>
                </c:pt>
                <c:pt idx="174">
                  <c:v>4.689455958549223E-5</c:v>
                </c:pt>
                <c:pt idx="175">
                  <c:v>6.3921761658031093E-5</c:v>
                </c:pt>
                <c:pt idx="176">
                  <c:v>-1.905963730569948E-5</c:v>
                </c:pt>
                <c:pt idx="177">
                  <c:v>-7.9439637305699475E-5</c:v>
                </c:pt>
                <c:pt idx="178">
                  <c:v>-2.4454948186528496E-5</c:v>
                </c:pt>
                <c:pt idx="179">
                  <c:v>3.1948704663212438E-5</c:v>
                </c:pt>
                <c:pt idx="180">
                  <c:v>8.1500000000000002E-5</c:v>
                </c:pt>
                <c:pt idx="181">
                  <c:v>2.1055310880829015E-5</c:v>
                </c:pt>
                <c:pt idx="182">
                  <c:v>-4.5981088082901554E-5</c:v>
                </c:pt>
                <c:pt idx="183">
                  <c:v>-5.6322020725388603E-5</c:v>
                </c:pt>
                <c:pt idx="184">
                  <c:v>-8.0632642487046634E-5</c:v>
                </c:pt>
                <c:pt idx="185">
                  <c:v>-4.994145077720207E-7</c:v>
                </c:pt>
                <c:pt idx="186">
                  <c:v>2.4087357512953366E-4</c:v>
                </c:pt>
                <c:pt idx="187">
                  <c:v>1.4662849740932642E-4</c:v>
                </c:pt>
                <c:pt idx="188">
                  <c:v>-2.5809300518134714E-4</c:v>
                </c:pt>
                <c:pt idx="189">
                  <c:v>-3.3628238341968915E-4</c:v>
                </c:pt>
                <c:pt idx="190">
                  <c:v>4.8798963730569946E-5</c:v>
                </c:pt>
                <c:pt idx="191">
                  <c:v>4.2345077720207252E-4</c:v>
                </c:pt>
                <c:pt idx="192">
                  <c:v>3.2061398963730573E-4</c:v>
                </c:pt>
                <c:pt idx="193">
                  <c:v>-2.6635751295336788E-4</c:v>
                </c:pt>
                <c:pt idx="194">
                  <c:v>-6.1799740932642487E-4</c:v>
                </c:pt>
                <c:pt idx="195">
                  <c:v>-1.2816554404145077E-4</c:v>
                </c:pt>
                <c:pt idx="196">
                  <c:v>5.8806994818652852E-4</c:v>
                </c:pt>
                <c:pt idx="197">
                  <c:v>5.3390673575129529E-4</c:v>
                </c:pt>
                <c:pt idx="198">
                  <c:v>-1.5804896373056995E-4</c:v>
                </c:pt>
                <c:pt idx="199">
                  <c:v>-6.2908808290155441E-4</c:v>
                </c:pt>
                <c:pt idx="200">
                  <c:v>-4.3759585492227982E-4</c:v>
                </c:pt>
                <c:pt idx="201">
                  <c:v>2.4910673575129531E-4</c:v>
                </c:pt>
                <c:pt idx="202">
                  <c:v>7.5528756476683941E-4</c:v>
                </c:pt>
                <c:pt idx="203">
                  <c:v>4.2540155440414504E-4</c:v>
                </c:pt>
                <c:pt idx="204">
                  <c:v>-4.5963212435233157E-4</c:v>
                </c:pt>
                <c:pt idx="205">
                  <c:v>-9.3606476683937825E-4</c:v>
                </c:pt>
                <c:pt idx="206">
                  <c:v>-3.5713212435233162E-4</c:v>
                </c:pt>
                <c:pt idx="207">
                  <c:v>8.3962953367875651E-4</c:v>
                </c:pt>
                <c:pt idx="208">
                  <c:v>1.1814274611398963E-3</c:v>
                </c:pt>
                <c:pt idx="209">
                  <c:v>-7.6482383419689109E-5</c:v>
                </c:pt>
                <c:pt idx="210">
                  <c:v>-1.415336787564767E-3</c:v>
                </c:pt>
                <c:pt idx="211">
                  <c:v>-9.1889378238341961E-4</c:v>
                </c:pt>
                <c:pt idx="212">
                  <c:v>8.2520466321243523E-4</c:v>
                </c:pt>
                <c:pt idx="213">
                  <c:v>1.4829222797927463E-3</c:v>
                </c:pt>
                <c:pt idx="214">
                  <c:v>2.5629196891191708E-4</c:v>
                </c:pt>
                <c:pt idx="215">
                  <c:v>-1.2416476683937824E-3</c:v>
                </c:pt>
                <c:pt idx="216">
                  <c:v>-1.1358523316062177E-3</c:v>
                </c:pt>
                <c:pt idx="217">
                  <c:v>3.7116062176165805E-4</c:v>
                </c:pt>
                <c:pt idx="218">
                  <c:v>1.2573523316062175E-3</c:v>
                </c:pt>
                <c:pt idx="219">
                  <c:v>5.3324611398963731E-4</c:v>
                </c:pt>
                <c:pt idx="220">
                  <c:v>-6.3220984455958547E-4</c:v>
                </c:pt>
                <c:pt idx="221">
                  <c:v>-8.9504663212435236E-4</c:v>
                </c:pt>
                <c:pt idx="222">
                  <c:v>-2.3930932642487045E-4</c:v>
                </c:pt>
                <c:pt idx="223">
                  <c:v>5.3504922279792747E-4</c:v>
                </c:pt>
                <c:pt idx="224">
                  <c:v>7.7464507772020714E-4</c:v>
                </c:pt>
                <c:pt idx="225">
                  <c:v>2.3262953367875647E-4</c:v>
                </c:pt>
                <c:pt idx="226">
                  <c:v>-6.5108549222797933E-4</c:v>
                </c:pt>
                <c:pt idx="227">
                  <c:v>-7.9161398963730563E-4</c:v>
                </c:pt>
                <c:pt idx="228">
                  <c:v>-2.675880829015544E-5</c:v>
                </c:pt>
                <c:pt idx="229">
                  <c:v>7.9612435233160632E-4</c:v>
                </c:pt>
                <c:pt idx="230">
                  <c:v>7.5428238341968912E-4</c:v>
                </c:pt>
                <c:pt idx="231">
                  <c:v>-1.8634041450777203E-4</c:v>
                </c:pt>
                <c:pt idx="232">
                  <c:v>-1.0492072538860104E-3</c:v>
                </c:pt>
                <c:pt idx="233">
                  <c:v>-7.9847409326424873E-4</c:v>
                </c:pt>
                <c:pt idx="234">
                  <c:v>6.0997409326424864E-4</c:v>
                </c:pt>
                <c:pt idx="235">
                  <c:v>1.6996347150259065E-3</c:v>
                </c:pt>
                <c:pt idx="236">
                  <c:v>4.9198445595854923E-4</c:v>
                </c:pt>
                <c:pt idx="237">
                  <c:v>-1.9871917098445596E-3</c:v>
                </c:pt>
                <c:pt idx="238">
                  <c:v>-1.9559792746113992E-3</c:v>
                </c:pt>
                <c:pt idx="239">
                  <c:v>1.3602823834196892E-3</c:v>
                </c:pt>
                <c:pt idx="240">
                  <c:v>3.1487564766839375E-3</c:v>
                </c:pt>
                <c:pt idx="241">
                  <c:v>1.3179611398963731E-4</c:v>
                </c:pt>
                <c:pt idx="242">
                  <c:v>-3.4346891191709846E-3</c:v>
                </c:pt>
                <c:pt idx="243">
                  <c:v>-1.935461139896373E-3</c:v>
                </c:pt>
                <c:pt idx="244">
                  <c:v>2.5312098445595854E-3</c:v>
                </c:pt>
                <c:pt idx="245">
                  <c:v>3.1738082901554407E-3</c:v>
                </c:pt>
                <c:pt idx="246">
                  <c:v>-8.4086269430051817E-4</c:v>
                </c:pt>
                <c:pt idx="247">
                  <c:v>-3.1669948186528502E-3</c:v>
                </c:pt>
                <c:pt idx="248">
                  <c:v>-6.289559585492228E-4</c:v>
                </c:pt>
                <c:pt idx="249">
                  <c:v>2.0711865284974095E-3</c:v>
                </c:pt>
                <c:pt idx="250">
                  <c:v>9.3569170984455965E-4</c:v>
                </c:pt>
                <c:pt idx="251">
                  <c:v>-9.4359844559585495E-4</c:v>
                </c:pt>
                <c:pt idx="252">
                  <c:v>-2.2745025906735751E-5</c:v>
                </c:pt>
                <c:pt idx="253">
                  <c:v>1.0113445595854923E-3</c:v>
                </c:pt>
                <c:pt idx="254">
                  <c:v>-9.7180829015544048E-4</c:v>
                </c:pt>
                <c:pt idx="255">
                  <c:v>-2.5137305699481868E-3</c:v>
                </c:pt>
                <c:pt idx="256">
                  <c:v>5.8730569948186532E-4</c:v>
                </c:pt>
                <c:pt idx="257">
                  <c:v>4.2594818652849746E-3</c:v>
                </c:pt>
                <c:pt idx="258">
                  <c:v>1.5724922279792748E-3</c:v>
                </c:pt>
                <c:pt idx="259">
                  <c:v>-4.5464507772020732E-3</c:v>
                </c:pt>
                <c:pt idx="260">
                  <c:v>-4.2795854922279795E-3</c:v>
                </c:pt>
                <c:pt idx="261">
                  <c:v>2.8527202072538864E-3</c:v>
                </c:pt>
                <c:pt idx="262">
                  <c:v>5.5473834196891197E-3</c:v>
                </c:pt>
                <c:pt idx="263">
                  <c:v>-4.5160362694300518E-4</c:v>
                </c:pt>
                <c:pt idx="264">
                  <c:v>-4.6247150259067357E-3</c:v>
                </c:pt>
                <c:pt idx="265">
                  <c:v>-6.8136269430051815E-4</c:v>
                </c:pt>
                <c:pt idx="266">
                  <c:v>2.9445336787564769E-3</c:v>
                </c:pt>
                <c:pt idx="267">
                  <c:v>-3.6348186528497412E-4</c:v>
                </c:pt>
                <c:pt idx="268">
                  <c:v>-2.6427461139896372E-3</c:v>
                </c:pt>
                <c:pt idx="269">
                  <c:v>2.1116917098445596E-3</c:v>
                </c:pt>
                <c:pt idx="270">
                  <c:v>4.8100259067357515E-3</c:v>
                </c:pt>
                <c:pt idx="271">
                  <c:v>-2.2134222797927459E-3</c:v>
                </c:pt>
                <c:pt idx="272">
                  <c:v>-8.0368134715025907E-3</c:v>
                </c:pt>
                <c:pt idx="273">
                  <c:v>-5.0827979274611402E-4</c:v>
                </c:pt>
                <c:pt idx="274">
                  <c:v>9.7995595854922287E-3</c:v>
                </c:pt>
                <c:pt idx="275">
                  <c:v>4.9487823834196898E-3</c:v>
                </c:pt>
                <c:pt idx="276">
                  <c:v>-8.4246113989637304E-3</c:v>
                </c:pt>
                <c:pt idx="277">
                  <c:v>-8.6389637305699478E-3</c:v>
                </c:pt>
                <c:pt idx="278">
                  <c:v>4.7272020725388601E-3</c:v>
                </c:pt>
                <c:pt idx="279">
                  <c:v>9.8170466321243523E-3</c:v>
                </c:pt>
                <c:pt idx="280">
                  <c:v>-6.5393005181347153E-4</c:v>
                </c:pt>
                <c:pt idx="281">
                  <c:v>-8.7842227979274615E-3</c:v>
                </c:pt>
                <c:pt idx="282">
                  <c:v>-1.6956632124352333E-3</c:v>
                </c:pt>
                <c:pt idx="283">
                  <c:v>-3.3796373056994817E-4</c:v>
                </c:pt>
                <c:pt idx="284">
                  <c:v>-6.2119689119170983E-3</c:v>
                </c:pt>
                <c:pt idx="285">
                  <c:v>7.0390673575129537E-3</c:v>
                </c:pt>
                <c:pt idx="286">
                  <c:v>1.3997772020725387E-2</c:v>
                </c:pt>
                <c:pt idx="287">
                  <c:v>-1.3910233160621762E-2</c:v>
                </c:pt>
                <c:pt idx="288">
                  <c:v>-3.1610880829015545E-2</c:v>
                </c:pt>
                <c:pt idx="289">
                  <c:v>1.5913160621761659E-2</c:v>
                </c:pt>
                <c:pt idx="290">
                  <c:v>5.5717875647668398E-2</c:v>
                </c:pt>
                <c:pt idx="291">
                  <c:v>8.4930569948186529E-4</c:v>
                </c:pt>
                <c:pt idx="292">
                  <c:v>-6.8103626943005188E-2</c:v>
                </c:pt>
                <c:pt idx="293">
                  <c:v>-4.1201295336787569E-2</c:v>
                </c:pt>
                <c:pt idx="294">
                  <c:v>6.2211398963730569E-2</c:v>
                </c:pt>
                <c:pt idx="295">
                  <c:v>8.3840673575129532E-2</c:v>
                </c:pt>
                <c:pt idx="296">
                  <c:v>-1.1402875647668394E-2</c:v>
                </c:pt>
                <c:pt idx="297">
                  <c:v>-9.2056735751295346E-2</c:v>
                </c:pt>
                <c:pt idx="298">
                  <c:v>-4.2660362694300513E-2</c:v>
                </c:pt>
                <c:pt idx="299">
                  <c:v>4.8085492227979275E-2</c:v>
                </c:pt>
                <c:pt idx="300">
                  <c:v>5.7243523316062174E-2</c:v>
                </c:pt>
                <c:pt idx="301">
                  <c:v>1.081699481865285E-2</c:v>
                </c:pt>
                <c:pt idx="302">
                  <c:v>1.7554585492227981E-5</c:v>
                </c:pt>
                <c:pt idx="303">
                  <c:v>-2.5706036269430053E-2</c:v>
                </c:pt>
                <c:pt idx="304">
                  <c:v>-7.4708808290155443E-2</c:v>
                </c:pt>
                <c:pt idx="305">
                  <c:v>-3.0614507772020724E-2</c:v>
                </c:pt>
                <c:pt idx="306">
                  <c:v>9.6620984455958542E-2</c:v>
                </c:pt>
                <c:pt idx="307">
                  <c:v>0.12345025906735752</c:v>
                </c:pt>
                <c:pt idx="308">
                  <c:v>-3.273471502590674E-2</c:v>
                </c:pt>
                <c:pt idx="309">
                  <c:v>-0.17067564766839377</c:v>
                </c:pt>
                <c:pt idx="310">
                  <c:v>-8.0725647668393782E-2</c:v>
                </c:pt>
                <c:pt idx="311">
                  <c:v>0.12447979274611398</c:v>
                </c:pt>
                <c:pt idx="312">
                  <c:v>0.16338031088082902</c:v>
                </c:pt>
                <c:pt idx="313">
                  <c:v>-1.2051062176165802E-2</c:v>
                </c:pt>
                <c:pt idx="314">
                  <c:v>-0.15720544041450776</c:v>
                </c:pt>
                <c:pt idx="315">
                  <c:v>-9.2140673575129534E-2</c:v>
                </c:pt>
                <c:pt idx="316">
                  <c:v>6.6646113989637309E-2</c:v>
                </c:pt>
                <c:pt idx="317">
                  <c:v>0.1129839378238342</c:v>
                </c:pt>
                <c:pt idx="318">
                  <c:v>3.4225129533678761E-2</c:v>
                </c:pt>
                <c:pt idx="319">
                  <c:v>-4.6130829015544043E-2</c:v>
                </c:pt>
                <c:pt idx="320">
                  <c:v>-6.7395336787564777E-2</c:v>
                </c:pt>
                <c:pt idx="321">
                  <c:v>-4.7630051813471505E-2</c:v>
                </c:pt>
                <c:pt idx="322">
                  <c:v>9.2517357512953372E-3</c:v>
                </c:pt>
                <c:pt idx="323">
                  <c:v>8.3828238341968911E-2</c:v>
                </c:pt>
                <c:pt idx="324">
                  <c:v>8.2015544041450783E-2</c:v>
                </c:pt>
                <c:pt idx="325">
                  <c:v>-3.5382124352331609E-2</c:v>
                </c:pt>
                <c:pt idx="326">
                  <c:v>-0.12913316062176164</c:v>
                </c:pt>
                <c:pt idx="327">
                  <c:v>-5.3627720207253884E-2</c:v>
                </c:pt>
                <c:pt idx="328">
                  <c:v>9.9085233160621747E-2</c:v>
                </c:pt>
                <c:pt idx="329">
                  <c:v>0.11176709844559585</c:v>
                </c:pt>
                <c:pt idx="330">
                  <c:v>-2.5968393782383418E-2</c:v>
                </c:pt>
                <c:pt idx="331">
                  <c:v>-0.11035906735751294</c:v>
                </c:pt>
                <c:pt idx="332">
                  <c:v>-3.6986269430051816E-2</c:v>
                </c:pt>
                <c:pt idx="333">
                  <c:v>6.3757253886010362E-2</c:v>
                </c:pt>
                <c:pt idx="334">
                  <c:v>5.6589896373056989E-2</c:v>
                </c:pt>
                <c:pt idx="335">
                  <c:v>-1.1177590673575129E-2</c:v>
                </c:pt>
                <c:pt idx="336">
                  <c:v>-3.4696113989637303E-2</c:v>
                </c:pt>
                <c:pt idx="337">
                  <c:v>-1.2952642487046633E-2</c:v>
                </c:pt>
                <c:pt idx="338">
                  <c:v>-1.4996295336787563E-3</c:v>
                </c:pt>
                <c:pt idx="339">
                  <c:v>-8.6806735751295331E-4</c:v>
                </c:pt>
                <c:pt idx="340">
                  <c:v>1.8240155440414508E-2</c:v>
                </c:pt>
                <c:pt idx="341">
                  <c:v>2.9948445595854922E-2</c:v>
                </c:pt>
                <c:pt idx="342">
                  <c:v>-1.0859248704663213E-4</c:v>
                </c:pt>
                <c:pt idx="343">
                  <c:v>-4.4567357512953369E-2</c:v>
                </c:pt>
                <c:pt idx="344">
                  <c:v>-3.1849222797927457E-2</c:v>
                </c:pt>
                <c:pt idx="345">
                  <c:v>3.2685492227979278E-2</c:v>
                </c:pt>
                <c:pt idx="346">
                  <c:v>5.6181347150259069E-2</c:v>
                </c:pt>
                <c:pt idx="347">
                  <c:v>-7.3686528497409333E-4</c:v>
                </c:pt>
                <c:pt idx="348">
                  <c:v>-5.5847927461139903E-2</c:v>
                </c:pt>
                <c:pt idx="349">
                  <c:v>-3.0233678756476683E-2</c:v>
                </c:pt>
                <c:pt idx="350">
                  <c:v>3.2201554404145079E-2</c:v>
                </c:pt>
                <c:pt idx="351">
                  <c:v>4.0722538860103623E-2</c:v>
                </c:pt>
                <c:pt idx="352">
                  <c:v>-3.4502331606217616E-3</c:v>
                </c:pt>
                <c:pt idx="353">
                  <c:v>-2.7417357512953367E-2</c:v>
                </c:pt>
                <c:pt idx="354">
                  <c:v>-9.6931088082901559E-3</c:v>
                </c:pt>
                <c:pt idx="355">
                  <c:v>5.2210103626943007E-3</c:v>
                </c:pt>
                <c:pt idx="356">
                  <c:v>6.2915025906735744E-5</c:v>
                </c:pt>
                <c:pt idx="357">
                  <c:v>4.855284974093264E-3</c:v>
                </c:pt>
                <c:pt idx="358">
                  <c:v>2.0596968911917098E-2</c:v>
                </c:pt>
                <c:pt idx="359">
                  <c:v>7.4443782383419692E-3</c:v>
                </c:pt>
                <c:pt idx="360">
                  <c:v>-3.1348963730569945E-2</c:v>
                </c:pt>
                <c:pt idx="361">
                  <c:v>-3.3335751295336787E-2</c:v>
                </c:pt>
                <c:pt idx="362">
                  <c:v>1.907585492227979E-2</c:v>
                </c:pt>
                <c:pt idx="363">
                  <c:v>5.2087046632124351E-2</c:v>
                </c:pt>
                <c:pt idx="364">
                  <c:v>1.0675492227979274E-2</c:v>
                </c:pt>
                <c:pt idx="365">
                  <c:v>-4.7853626943005177E-2</c:v>
                </c:pt>
                <c:pt idx="366">
                  <c:v>-3.804455958549223E-2</c:v>
                </c:pt>
                <c:pt idx="367">
                  <c:v>2.2471321243523319E-2</c:v>
                </c:pt>
                <c:pt idx="368">
                  <c:v>4.4888601036269432E-2</c:v>
                </c:pt>
                <c:pt idx="369">
                  <c:v>6.0634715025906739E-3</c:v>
                </c:pt>
                <c:pt idx="370">
                  <c:v>-2.9156476683937824E-2</c:v>
                </c:pt>
                <c:pt idx="371">
                  <c:v>-1.833243523316062E-2</c:v>
                </c:pt>
                <c:pt idx="372">
                  <c:v>6.0552331606217617E-3</c:v>
                </c:pt>
                <c:pt idx="373">
                  <c:v>8.8762435233160613E-3</c:v>
                </c:pt>
                <c:pt idx="374">
                  <c:v>4.8719170984455962E-3</c:v>
                </c:pt>
                <c:pt idx="375">
                  <c:v>1.0190492227979275E-2</c:v>
                </c:pt>
                <c:pt idx="376">
                  <c:v>4.4594818652849743E-3</c:v>
                </c:pt>
                <c:pt idx="377">
                  <c:v>-1.9885621761658031E-2</c:v>
                </c:pt>
                <c:pt idx="378">
                  <c:v>-2.4887772020725389E-2</c:v>
                </c:pt>
                <c:pt idx="379">
                  <c:v>1.0093393782383419E-2</c:v>
                </c:pt>
                <c:pt idx="380">
                  <c:v>3.8359067357512953E-2</c:v>
                </c:pt>
                <c:pt idx="381">
                  <c:v>1.2775259067357514E-2</c:v>
                </c:pt>
                <c:pt idx="382">
                  <c:v>-3.296554404145078E-2</c:v>
                </c:pt>
                <c:pt idx="383">
                  <c:v>-3.1838082901554404E-2</c:v>
                </c:pt>
                <c:pt idx="384">
                  <c:v>1.2276658031088083E-2</c:v>
                </c:pt>
                <c:pt idx="385">
                  <c:v>3.3722538860103624E-2</c:v>
                </c:pt>
                <c:pt idx="386">
                  <c:v>8.2754145077720206E-3</c:v>
                </c:pt>
                <c:pt idx="387">
                  <c:v>-1.9096269430051813E-2</c:v>
                </c:pt>
                <c:pt idx="388">
                  <c:v>-1.4137227979274612E-2</c:v>
                </c:pt>
                <c:pt idx="389">
                  <c:v>1.4422772020725387E-3</c:v>
                </c:pt>
                <c:pt idx="390">
                  <c:v>3.1285751295336787E-3</c:v>
                </c:pt>
                <c:pt idx="391">
                  <c:v>4.0546113989637306E-3</c:v>
                </c:pt>
                <c:pt idx="392">
                  <c:v>1.3349145077720209E-2</c:v>
                </c:pt>
                <c:pt idx="393">
                  <c:v>7.4720725388601038E-3</c:v>
                </c:pt>
                <c:pt idx="394">
                  <c:v>-1.9634740932642489E-2</c:v>
                </c:pt>
                <c:pt idx="395">
                  <c:v>-2.7083678756476683E-2</c:v>
                </c:pt>
                <c:pt idx="396">
                  <c:v>8.0780051813471501E-3</c:v>
                </c:pt>
                <c:pt idx="397">
                  <c:v>3.9211139896373058E-2</c:v>
                </c:pt>
                <c:pt idx="398">
                  <c:v>1.5184766839378239E-2</c:v>
                </c:pt>
                <c:pt idx="399">
                  <c:v>-3.3565544041450776E-2</c:v>
                </c:pt>
                <c:pt idx="400">
                  <c:v>-3.5024352331606216E-2</c:v>
                </c:pt>
                <c:pt idx="401">
                  <c:v>1.2700440414507772E-2</c:v>
                </c:pt>
                <c:pt idx="402">
                  <c:v>3.8761917098445592E-2</c:v>
                </c:pt>
                <c:pt idx="403">
                  <c:v>9.9768652849740926E-3</c:v>
                </c:pt>
                <c:pt idx="404">
                  <c:v>-2.5297227979274611E-2</c:v>
                </c:pt>
                <c:pt idx="405">
                  <c:v>-2.0288911917098446E-2</c:v>
                </c:pt>
                <c:pt idx="406">
                  <c:v>5.6192227979274612E-3</c:v>
                </c:pt>
                <c:pt idx="407">
                  <c:v>1.3562150259067356E-2</c:v>
                </c:pt>
                <c:pt idx="408">
                  <c:v>5.5423056994818656E-3</c:v>
                </c:pt>
                <c:pt idx="409">
                  <c:v>2.2776632124352331E-3</c:v>
                </c:pt>
                <c:pt idx="410">
                  <c:v>-6.2145077720207262E-4</c:v>
                </c:pt>
                <c:pt idx="411">
                  <c:v>-1.2890725388601035E-2</c:v>
                </c:pt>
                <c:pt idx="412">
                  <c:v>-1.5373031088082901E-2</c:v>
                </c:pt>
                <c:pt idx="413">
                  <c:v>8.3906735751295338E-3</c:v>
                </c:pt>
                <c:pt idx="414">
                  <c:v>2.8862953367875647E-2</c:v>
                </c:pt>
                <c:pt idx="415">
                  <c:v>9.2840673575129533E-3</c:v>
                </c:pt>
                <c:pt idx="416">
                  <c:v>-2.8063730569948184E-2</c:v>
                </c:pt>
                <c:pt idx="417">
                  <c:v>-2.7925906735751297E-2</c:v>
                </c:pt>
                <c:pt idx="418">
                  <c:v>1.1924766839378239E-2</c:v>
                </c:pt>
                <c:pt idx="419">
                  <c:v>3.4391450777202071E-2</c:v>
                </c:pt>
                <c:pt idx="420">
                  <c:v>9.1620207253886015E-3</c:v>
                </c:pt>
                <c:pt idx="421">
                  <c:v>-2.4516580310880828E-2</c:v>
                </c:pt>
                <c:pt idx="422">
                  <c:v>-2.131541450777202E-2</c:v>
                </c:pt>
                <c:pt idx="423">
                  <c:v>6.0775906735751305E-3</c:v>
                </c:pt>
                <c:pt idx="424">
                  <c:v>1.7612927461139898E-2</c:v>
                </c:pt>
                <c:pt idx="425">
                  <c:v>7.3500777202072541E-3</c:v>
                </c:pt>
                <c:pt idx="426">
                  <c:v>-2.9865803108808289E-3</c:v>
                </c:pt>
                <c:pt idx="427">
                  <c:v>-6.6705958549222802E-3</c:v>
                </c:pt>
                <c:pt idx="428">
                  <c:v>-9.9147927461139887E-3</c:v>
                </c:pt>
                <c:pt idx="429">
                  <c:v>-6.2021243523316056E-3</c:v>
                </c:pt>
                <c:pt idx="430">
                  <c:v>1.0416424870466321E-2</c:v>
                </c:pt>
                <c:pt idx="431">
                  <c:v>2.0228963730569947E-2</c:v>
                </c:pt>
                <c:pt idx="432">
                  <c:v>2.3212461139896375E-3</c:v>
                </c:pt>
                <c:pt idx="433">
                  <c:v>-2.3853031088082899E-2</c:v>
                </c:pt>
                <c:pt idx="434">
                  <c:v>-1.9069844559585492E-2</c:v>
                </c:pt>
                <c:pt idx="435">
                  <c:v>1.3646709844559584E-2</c:v>
                </c:pt>
                <c:pt idx="436">
                  <c:v>2.7786787564766838E-2</c:v>
                </c:pt>
                <c:pt idx="437">
                  <c:v>3.3980310880829014E-3</c:v>
                </c:pt>
                <c:pt idx="438">
                  <c:v>-2.2735466321243524E-2</c:v>
                </c:pt>
                <c:pt idx="439">
                  <c:v>-1.5450647668393781E-2</c:v>
                </c:pt>
                <c:pt idx="440">
                  <c:v>8.6321502590673577E-3</c:v>
                </c:pt>
                <c:pt idx="441">
                  <c:v>1.4956943005181349E-2</c:v>
                </c:pt>
                <c:pt idx="442">
                  <c:v>3.2183678756476683E-3</c:v>
                </c:pt>
                <c:pt idx="443">
                  <c:v>-4.3546113989637305E-3</c:v>
                </c:pt>
                <c:pt idx="444">
                  <c:v>-3.8109326424870466E-3</c:v>
                </c:pt>
                <c:pt idx="445">
                  <c:v>-5.9871761658031085E-3</c:v>
                </c:pt>
                <c:pt idx="446">
                  <c:v>-6.4911139896373059E-3</c:v>
                </c:pt>
                <c:pt idx="447">
                  <c:v>6.048549222797928E-3</c:v>
                </c:pt>
                <c:pt idx="448">
                  <c:v>1.8240440414507772E-2</c:v>
                </c:pt>
                <c:pt idx="449">
                  <c:v>5.781502590673576E-3</c:v>
                </c:pt>
                <c:pt idx="450">
                  <c:v>-2.0401295336787566E-2</c:v>
                </c:pt>
              </c:numCache>
            </c:numRef>
          </c:yVal>
          <c:smooth val="1"/>
          <c:extLst>
            <c:ext xmlns:c16="http://schemas.microsoft.com/office/drawing/2014/chart" uri="{C3380CC4-5D6E-409C-BE32-E72D297353CC}">
              <c16:uniqueId val="{00000001-E2EE-4388-A7C6-705E172B0906}"/>
            </c:ext>
          </c:extLst>
        </c:ser>
        <c:dLbls>
          <c:showLegendKey val="0"/>
          <c:showVal val="0"/>
          <c:showCatName val="0"/>
          <c:showSerName val="0"/>
          <c:showPercent val="0"/>
          <c:showBubbleSize val="0"/>
        </c:dLbls>
        <c:axId val="394808704"/>
        <c:axId val="394814976"/>
      </c:scatterChart>
      <c:valAx>
        <c:axId val="394808704"/>
        <c:scaling>
          <c:orientation val="minMax"/>
          <c:max val="30"/>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814976"/>
        <c:crossesAt val="-0.2"/>
        <c:crossBetween val="midCat"/>
      </c:valAx>
      <c:valAx>
        <c:axId val="394814976"/>
        <c:scaling>
          <c:orientation val="minMax"/>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8087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0.16322543015456401"/>
          <c:w val="0.72418941382327207"/>
          <c:h val="0.59021580635753867"/>
        </c:manualLayout>
      </c:layout>
      <c:scatterChart>
        <c:scatterStyle val="smoothMarker"/>
        <c:varyColors val="0"/>
        <c:ser>
          <c:idx val="0"/>
          <c:order val="0"/>
          <c:tx>
            <c:v>Bridge Response</c:v>
          </c:tx>
          <c:spPr>
            <a:ln w="19050">
              <a:solidFill>
                <a:schemeClr val="tx2"/>
              </a:solidFill>
              <a:prstDash val="solid"/>
            </a:ln>
          </c:spPr>
          <c:marker>
            <c:symbol val="none"/>
          </c:marker>
          <c:xVal>
            <c:numRef>
              <c:f>'30ft'!$A$8:$A$32</c:f>
              <c:numCache>
                <c:formatCode>General</c:formatCode>
                <c:ptCount val="25"/>
                <c:pt idx="0">
                  <c:v>360</c:v>
                </c:pt>
                <c:pt idx="1">
                  <c:v>420</c:v>
                </c:pt>
                <c:pt idx="2">
                  <c:v>480</c:v>
                </c:pt>
                <c:pt idx="3">
                  <c:v>540</c:v>
                </c:pt>
                <c:pt idx="4">
                  <c:v>600</c:v>
                </c:pt>
                <c:pt idx="5">
                  <c:v>660</c:v>
                </c:pt>
                <c:pt idx="6">
                  <c:v>720</c:v>
                </c:pt>
                <c:pt idx="7">
                  <c:v>780</c:v>
                </c:pt>
                <c:pt idx="8">
                  <c:v>840</c:v>
                </c:pt>
                <c:pt idx="9">
                  <c:v>900</c:v>
                </c:pt>
                <c:pt idx="10">
                  <c:v>960</c:v>
                </c:pt>
                <c:pt idx="11" formatCode="0.00E+00">
                  <c:v>1020</c:v>
                </c:pt>
                <c:pt idx="12" formatCode="0.00E+00">
                  <c:v>1080</c:v>
                </c:pt>
                <c:pt idx="13" formatCode="0.00E+00">
                  <c:v>1140</c:v>
                </c:pt>
                <c:pt idx="14" formatCode="0.00E+00">
                  <c:v>1200</c:v>
                </c:pt>
                <c:pt idx="15" formatCode="0.00E+00">
                  <c:v>1260</c:v>
                </c:pt>
                <c:pt idx="16" formatCode="0.00E+00">
                  <c:v>1320</c:v>
                </c:pt>
                <c:pt idx="17" formatCode="0.00E+00">
                  <c:v>1380</c:v>
                </c:pt>
                <c:pt idx="18" formatCode="0.00E+00">
                  <c:v>1440</c:v>
                </c:pt>
                <c:pt idx="19" formatCode="0.00E+00">
                  <c:v>1500</c:v>
                </c:pt>
                <c:pt idx="20" formatCode="0.00E+00">
                  <c:v>1560</c:v>
                </c:pt>
                <c:pt idx="21" formatCode="0.00E+00">
                  <c:v>1620</c:v>
                </c:pt>
                <c:pt idx="22" formatCode="0.00E+00">
                  <c:v>1680</c:v>
                </c:pt>
                <c:pt idx="23" formatCode="0.00E+00">
                  <c:v>1740</c:v>
                </c:pt>
                <c:pt idx="24" formatCode="0.00E+00">
                  <c:v>1800</c:v>
                </c:pt>
              </c:numCache>
            </c:numRef>
          </c:xVal>
          <c:yVal>
            <c:numRef>
              <c:f>'30ft'!$F$8:$F$32</c:f>
              <c:numCache>
                <c:formatCode>General</c:formatCode>
                <c:ptCount val="25"/>
                <c:pt idx="0">
                  <c:v>1.0682833303961543</c:v>
                </c:pt>
                <c:pt idx="1">
                  <c:v>1.1112988204695029</c:v>
                </c:pt>
                <c:pt idx="2">
                  <c:v>1.1777378051374296</c:v>
                </c:pt>
                <c:pt idx="3">
                  <c:v>1.2940227398409061</c:v>
                </c:pt>
                <c:pt idx="4">
                  <c:v>1.5659072540214027</c:v>
                </c:pt>
                <c:pt idx="5">
                  <c:v>2.0074776521205417</c:v>
                </c:pt>
                <c:pt idx="6">
                  <c:v>2.5102183437957666</c:v>
                </c:pt>
                <c:pt idx="7">
                  <c:v>2.8710902605176321</c:v>
                </c:pt>
                <c:pt idx="8">
                  <c:v>2.9843549651488539</c:v>
                </c:pt>
                <c:pt idx="9">
                  <c:v>3.0737981368158147</c:v>
                </c:pt>
                <c:pt idx="10">
                  <c:v>3.0670223691486842</c:v>
                </c:pt>
                <c:pt idx="11">
                  <c:v>2.8155836579422329</c:v>
                </c:pt>
                <c:pt idx="12">
                  <c:v>2.4303159391578602</c:v>
                </c:pt>
                <c:pt idx="13">
                  <c:v>2.1266460861585954</c:v>
                </c:pt>
                <c:pt idx="14">
                  <c:v>1.9279763243131558</c:v>
                </c:pt>
                <c:pt idx="15">
                  <c:v>1.7497493269809246</c:v>
                </c:pt>
                <c:pt idx="16">
                  <c:v>1.6041948990319461</c:v>
                </c:pt>
                <c:pt idx="17">
                  <c:v>1.4920301172238191</c:v>
                </c:pt>
                <c:pt idx="18">
                  <c:v>1.4097880977412081</c:v>
                </c:pt>
                <c:pt idx="19">
                  <c:v>1.3523520725341369</c:v>
                </c:pt>
                <c:pt idx="20">
                  <c:v>1.3137362737531675</c:v>
                </c:pt>
                <c:pt idx="21">
                  <c:v>1.2885535103338053</c:v>
                </c:pt>
                <c:pt idx="22">
                  <c:v>1.2726836293807009</c:v>
                </c:pt>
                <c:pt idx="23">
                  <c:v>1.2634801315045849</c:v>
                </c:pt>
                <c:pt idx="24">
                  <c:v>1.2592961709316528</c:v>
                </c:pt>
              </c:numCache>
            </c:numRef>
          </c:yVal>
          <c:smooth val="1"/>
          <c:extLst>
            <c:ext xmlns:c16="http://schemas.microsoft.com/office/drawing/2014/chart" uri="{C3380CC4-5D6E-409C-BE32-E72D297353CC}">
              <c16:uniqueId val="{00000000-9EC5-4662-A59F-14D2EC48E5EC}"/>
            </c:ext>
          </c:extLst>
        </c:ser>
        <c:dLbls>
          <c:showLegendKey val="0"/>
          <c:showVal val="0"/>
          <c:showCatName val="0"/>
          <c:showSerName val="0"/>
          <c:showPercent val="0"/>
          <c:showBubbleSize val="0"/>
        </c:dLbls>
        <c:axId val="136463488"/>
        <c:axId val="136465408"/>
      </c:scatterChart>
      <c:scatterChart>
        <c:scatterStyle val="smoothMarker"/>
        <c:varyColors val="0"/>
        <c:ser>
          <c:idx val="1"/>
          <c:order val="1"/>
          <c:tx>
            <c:v>Vehicle Response</c:v>
          </c:tx>
          <c:spPr>
            <a:ln w="19050">
              <a:prstDash val="dashDot"/>
            </a:ln>
          </c:spPr>
          <c:marker>
            <c:symbol val="none"/>
          </c:marker>
          <c:xVal>
            <c:numRef>
              <c:f>'30ft'!$B$8:$B$32</c:f>
              <c:numCache>
                <c:formatCode>General</c:formatCode>
                <c:ptCount val="25"/>
                <c:pt idx="0">
                  <c:v>1</c:v>
                </c:pt>
                <c:pt idx="1">
                  <c:v>1.1666666666666667</c:v>
                </c:pt>
                <c:pt idx="2">
                  <c:v>1.3333333333333333</c:v>
                </c:pt>
                <c:pt idx="3">
                  <c:v>1.5</c:v>
                </c:pt>
                <c:pt idx="4">
                  <c:v>1.6666666666666667</c:v>
                </c:pt>
                <c:pt idx="5">
                  <c:v>1.8333333333333333</c:v>
                </c:pt>
                <c:pt idx="6">
                  <c:v>2</c:v>
                </c:pt>
                <c:pt idx="7">
                  <c:v>2.1666666666666665</c:v>
                </c:pt>
                <c:pt idx="8">
                  <c:v>2.3333333333333335</c:v>
                </c:pt>
                <c:pt idx="9">
                  <c:v>2.5</c:v>
                </c:pt>
                <c:pt idx="10">
                  <c:v>2.6666666666666665</c:v>
                </c:pt>
                <c:pt idx="11">
                  <c:v>2.8333333333333335</c:v>
                </c:pt>
                <c:pt idx="12">
                  <c:v>3</c:v>
                </c:pt>
                <c:pt idx="13">
                  <c:v>3.1666666666666665</c:v>
                </c:pt>
                <c:pt idx="14">
                  <c:v>3.3333333333333335</c:v>
                </c:pt>
                <c:pt idx="15">
                  <c:v>3.5</c:v>
                </c:pt>
                <c:pt idx="16">
                  <c:v>3.6666666666666665</c:v>
                </c:pt>
                <c:pt idx="17">
                  <c:v>3.8333333333333335</c:v>
                </c:pt>
                <c:pt idx="18">
                  <c:v>4</c:v>
                </c:pt>
                <c:pt idx="19">
                  <c:v>4.166666666666667</c:v>
                </c:pt>
                <c:pt idx="20">
                  <c:v>4.333333333333333</c:v>
                </c:pt>
                <c:pt idx="21">
                  <c:v>4.5</c:v>
                </c:pt>
                <c:pt idx="22">
                  <c:v>4.666666666666667</c:v>
                </c:pt>
                <c:pt idx="23">
                  <c:v>4.833333333333333</c:v>
                </c:pt>
                <c:pt idx="24">
                  <c:v>5</c:v>
                </c:pt>
              </c:numCache>
            </c:numRef>
          </c:xVal>
          <c:yVal>
            <c:numRef>
              <c:f>'30ft'!$G$8:$G$32</c:f>
              <c:numCache>
                <c:formatCode>0.00</c:formatCode>
                <c:ptCount val="25"/>
                <c:pt idx="0">
                  <c:v>1.1136159962702996</c:v>
                </c:pt>
                <c:pt idx="1">
                  <c:v>1.1307234064596337</c:v>
                </c:pt>
                <c:pt idx="2">
                  <c:v>1.1472869020176641</c:v>
                </c:pt>
                <c:pt idx="3">
                  <c:v>1.1979952860731955</c:v>
                </c:pt>
                <c:pt idx="4">
                  <c:v>1.3204822709730892</c:v>
                </c:pt>
                <c:pt idx="5">
                  <c:v>1.4889015514517341</c:v>
                </c:pt>
                <c:pt idx="6">
                  <c:v>1.6964956357326013</c:v>
                </c:pt>
                <c:pt idx="7">
                  <c:v>1.7464969307674376</c:v>
                </c:pt>
                <c:pt idx="8">
                  <c:v>1.748568986505737</c:v>
                </c:pt>
                <c:pt idx="9">
                  <c:v>1.8333160662021808</c:v>
                </c:pt>
                <c:pt idx="10">
                  <c:v>1.9925924007355797</c:v>
                </c:pt>
                <c:pt idx="11">
                  <c:v>2.0923230334896008</c:v>
                </c:pt>
                <c:pt idx="12">
                  <c:v>2.1076562459530161</c:v>
                </c:pt>
                <c:pt idx="13">
                  <c:v>2.1214224662643426</c:v>
                </c:pt>
                <c:pt idx="14">
                  <c:v>2.0814965422569869</c:v>
                </c:pt>
                <c:pt idx="15">
                  <c:v>2.0243855059701108</c:v>
                </c:pt>
                <c:pt idx="16">
                  <c:v>1.9740475018778005</c:v>
                </c:pt>
                <c:pt idx="17">
                  <c:v>1.931725763423036</c:v>
                </c:pt>
                <c:pt idx="18">
                  <c:v>1.8928488176331943</c:v>
                </c:pt>
                <c:pt idx="19">
                  <c:v>1.8805071356419487</c:v>
                </c:pt>
                <c:pt idx="20">
                  <c:v>1.8725297210494962</c:v>
                </c:pt>
                <c:pt idx="21">
                  <c:v>1.8626615555958455</c:v>
                </c:pt>
                <c:pt idx="22">
                  <c:v>1.8515113056541221</c:v>
                </c:pt>
                <c:pt idx="23">
                  <c:v>1.8394933823719859</c:v>
                </c:pt>
                <c:pt idx="24">
                  <c:v>1.8269574451552746</c:v>
                </c:pt>
              </c:numCache>
            </c:numRef>
          </c:yVal>
          <c:smooth val="1"/>
          <c:extLst>
            <c:ext xmlns:c16="http://schemas.microsoft.com/office/drawing/2014/chart" uri="{C3380CC4-5D6E-409C-BE32-E72D297353CC}">
              <c16:uniqueId val="{00000001-9EC5-4662-A59F-14D2EC48E5EC}"/>
            </c:ext>
          </c:extLst>
        </c:ser>
        <c:dLbls>
          <c:showLegendKey val="0"/>
          <c:showVal val="0"/>
          <c:showCatName val="0"/>
          <c:showSerName val="0"/>
          <c:showPercent val="0"/>
          <c:showBubbleSize val="0"/>
        </c:dLbls>
        <c:axId val="275830272"/>
        <c:axId val="275815040"/>
      </c:scatterChart>
      <c:valAx>
        <c:axId val="136463488"/>
        <c:scaling>
          <c:orientation val="minMax"/>
          <c:max val="1800"/>
          <c:min val="360"/>
        </c:scaling>
        <c:delete val="0"/>
        <c:axPos val="b"/>
        <c:majorGridlines/>
        <c:title>
          <c:tx>
            <c:rich>
              <a:bodyPr/>
              <a:lstStyle/>
              <a:p>
                <a:pPr>
                  <a:defRPr/>
                </a:pPr>
                <a:r>
                  <a:rPr lang="en-US"/>
                  <a:t>Vehicle Speed (in/sec)</a:t>
                </a:r>
              </a:p>
            </c:rich>
          </c:tx>
          <c:overlay val="0"/>
        </c:title>
        <c:numFmt formatCode="General" sourceLinked="1"/>
        <c:majorTickMark val="out"/>
        <c:minorTickMark val="none"/>
        <c:tickLblPos val="nextTo"/>
        <c:spPr>
          <a:ln>
            <a:solidFill>
              <a:schemeClr val="tx1"/>
            </a:solidFill>
          </a:ln>
        </c:spPr>
        <c:crossAx val="136465408"/>
        <c:crossesAt val="-1.2"/>
        <c:crossBetween val="midCat"/>
        <c:majorUnit val="180"/>
      </c:valAx>
      <c:valAx>
        <c:axId val="136465408"/>
        <c:scaling>
          <c:orientation val="minMax"/>
          <c:min val="1"/>
        </c:scaling>
        <c:delete val="0"/>
        <c:axPos val="l"/>
        <c:majorGridlines/>
        <c:title>
          <c:tx>
            <c:rich>
              <a:bodyPr rot="-5400000" vert="horz"/>
              <a:lstStyle/>
              <a:p>
                <a:pPr>
                  <a:defRPr/>
                </a:pPr>
                <a:r>
                  <a:rPr lang="en-US"/>
                  <a:t>Bridge Displacement Amplification</a:t>
                </a:r>
              </a:p>
            </c:rich>
          </c:tx>
          <c:layout>
            <c:manualLayout>
              <c:xMode val="edge"/>
              <c:yMode val="edge"/>
              <c:x val="3.0555555555555555E-2"/>
              <c:y val="0.12618839311752697"/>
            </c:manualLayout>
          </c:layout>
          <c:overlay val="0"/>
        </c:title>
        <c:numFmt formatCode="#,##0.0" sourceLinked="0"/>
        <c:majorTickMark val="out"/>
        <c:minorTickMark val="none"/>
        <c:tickLblPos val="nextTo"/>
        <c:spPr>
          <a:ln>
            <a:solidFill>
              <a:schemeClr val="tx1"/>
            </a:solidFill>
          </a:ln>
        </c:spPr>
        <c:crossAx val="136463488"/>
        <c:crosses val="autoZero"/>
        <c:crossBetween val="midCat"/>
      </c:valAx>
      <c:valAx>
        <c:axId val="275815040"/>
        <c:scaling>
          <c:orientation val="minMax"/>
        </c:scaling>
        <c:delete val="0"/>
        <c:axPos val="r"/>
        <c:title>
          <c:tx>
            <c:rich>
              <a:bodyPr rot="-5400000" vert="horz"/>
              <a:lstStyle/>
              <a:p>
                <a:pPr>
                  <a:defRPr/>
                </a:pPr>
                <a:r>
                  <a:rPr lang="en-US"/>
                  <a:t>Vehicle Contact Force Amplification</a:t>
                </a:r>
              </a:p>
            </c:rich>
          </c:tx>
          <c:layout>
            <c:manualLayout>
              <c:xMode val="edge"/>
              <c:yMode val="edge"/>
              <c:x val="0.92720822397200353"/>
              <c:y val="0.13081802274715659"/>
            </c:manualLayout>
          </c:layout>
          <c:overlay val="0"/>
        </c:title>
        <c:numFmt formatCode="0.0" sourceLinked="0"/>
        <c:majorTickMark val="out"/>
        <c:minorTickMark val="none"/>
        <c:tickLblPos val="nextTo"/>
        <c:spPr>
          <a:ln>
            <a:solidFill>
              <a:schemeClr val="tx1"/>
            </a:solidFill>
          </a:ln>
        </c:spPr>
        <c:crossAx val="275830272"/>
        <c:crosses val="max"/>
        <c:crossBetween val="midCat"/>
      </c:valAx>
      <c:valAx>
        <c:axId val="275830272"/>
        <c:scaling>
          <c:orientation val="minMax"/>
          <c:max val="5"/>
          <c:min val="1"/>
        </c:scaling>
        <c:delete val="0"/>
        <c:axPos val="t"/>
        <c:title>
          <c:tx>
            <c:rich>
              <a:bodyPr/>
              <a:lstStyle/>
              <a:p>
                <a:pPr>
                  <a:defRPr/>
                </a:pPr>
                <a:r>
                  <a:rPr lang="en-US"/>
                  <a:t>Forcing Freq. (Hz)</a:t>
                </a:r>
              </a:p>
            </c:rich>
          </c:tx>
          <c:layout>
            <c:manualLayout>
              <c:xMode val="edge"/>
              <c:yMode val="edge"/>
              <c:x val="0.3909512248468941"/>
              <c:y val="4.6296296296296294E-3"/>
            </c:manualLayout>
          </c:layout>
          <c:overlay val="0"/>
        </c:title>
        <c:numFmt formatCode="General" sourceLinked="1"/>
        <c:majorTickMark val="out"/>
        <c:minorTickMark val="none"/>
        <c:tickLblPos val="nextTo"/>
        <c:spPr>
          <a:ln>
            <a:solidFill>
              <a:schemeClr val="tx1"/>
            </a:solidFill>
          </a:ln>
        </c:spPr>
        <c:crossAx val="275815040"/>
        <c:crosses val="max"/>
        <c:crossBetween val="midCat"/>
        <c:majorUnit val="0.5"/>
      </c:valAx>
      <c:spPr>
        <a:ln>
          <a:solidFill>
            <a:schemeClr val="tx1"/>
          </a:solidFill>
        </a:ln>
      </c:spPr>
    </c:plotArea>
    <c:legend>
      <c:legendPos val="b"/>
      <c:layout>
        <c:manualLayout>
          <c:xMode val="edge"/>
          <c:yMode val="edge"/>
          <c:x val="0.16720144356955383"/>
          <c:y val="0.91628280839895015"/>
          <c:w val="0.67115266841644794"/>
          <c:h val="8.3717191601049873E-2"/>
        </c:manualLayout>
      </c:layout>
      <c:overlay val="0"/>
    </c:legend>
    <c:plotVisOnly val="1"/>
    <c:dispBlanksAs val="gap"/>
    <c:showDLblsOverMax val="0"/>
  </c:chart>
  <c:spPr>
    <a:ln>
      <a:noFill/>
    </a:ln>
  </c:spPr>
  <c:txPr>
    <a:bodyPr/>
    <a:lstStyle/>
    <a:p>
      <a:pPr>
        <a:defRPr b="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4225721784778"/>
          <c:y val="5.0925925925925923E-2"/>
          <c:w val="0.81418285214348207"/>
          <c:h val="0.78054024496937879"/>
        </c:manualLayout>
      </c:layout>
      <c:scatterChart>
        <c:scatterStyle val="smoothMarker"/>
        <c:varyColors val="0"/>
        <c:ser>
          <c:idx val="1"/>
          <c:order val="0"/>
          <c:spPr>
            <a:ln w="19050"/>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G$7:$G$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formatCode="0.00E+00">
                  <c:v>0</c:v>
                </c:pt>
                <c:pt idx="619">
                  <c:v>0</c:v>
                </c:pt>
                <c:pt idx="620">
                  <c:v>0</c:v>
                </c:pt>
                <c:pt idx="621">
                  <c:v>0</c:v>
                </c:pt>
                <c:pt idx="622" formatCode="0.00E+00">
                  <c:v>9.0000000000000002E-308</c:v>
                </c:pt>
                <c:pt idx="623" formatCode="0.00E+00">
                  <c:v>1.8E-307</c:v>
                </c:pt>
                <c:pt idx="624" formatCode="0.00E+00">
                  <c:v>2.2E-307</c:v>
                </c:pt>
                <c:pt idx="625" formatCode="0.00E+00">
                  <c:v>1.8E-307</c:v>
                </c:pt>
                <c:pt idx="626">
                  <c:v>0</c:v>
                </c:pt>
                <c:pt idx="627" formatCode="0.00E+00">
                  <c:v>-1.8999999999999999E-307</c:v>
                </c:pt>
                <c:pt idx="628" formatCode="0.00E+00">
                  <c:v>-5.0000000000000001E-307</c:v>
                </c:pt>
                <c:pt idx="629" formatCode="0.00E+00">
                  <c:v>-7.5000000000000006E-307</c:v>
                </c:pt>
                <c:pt idx="630" formatCode="0.00E+00">
                  <c:v>-7.9999999999999993E-307</c:v>
                </c:pt>
                <c:pt idx="631" formatCode="0.00E+00">
                  <c:v>-4.9000000000000002E-307</c:v>
                </c:pt>
                <c:pt idx="632" formatCode="0.00E+00">
                  <c:v>1.9999999999999998E-307</c:v>
                </c:pt>
                <c:pt idx="633" formatCode="0.00E+00">
                  <c:v>1.2600000000000001E-306</c:v>
                </c:pt>
                <c:pt idx="634" formatCode="0.00E+00">
                  <c:v>2.3800000000000001E-306</c:v>
                </c:pt>
                <c:pt idx="635" formatCode="0.00E+00">
                  <c:v>3.0699999999999999E-306</c:v>
                </c:pt>
                <c:pt idx="636" formatCode="0.00E+00">
                  <c:v>2.8600000000000002E-306</c:v>
                </c:pt>
                <c:pt idx="637" formatCode="0.00E+00">
                  <c:v>1.3099999999999999E-306</c:v>
                </c:pt>
                <c:pt idx="638" formatCode="0.00E+00">
                  <c:v>-1.6699999999999999E-306</c:v>
                </c:pt>
                <c:pt idx="639" formatCode="0.00E+00">
                  <c:v>-5.4600000000000003E-306</c:v>
                </c:pt>
                <c:pt idx="640" formatCode="0.00E+00">
                  <c:v>-8.7900000000000004E-306</c:v>
                </c:pt>
                <c:pt idx="641" formatCode="0.00E+00">
                  <c:v>-9.5299999999999994E-306</c:v>
                </c:pt>
                <c:pt idx="642" formatCode="0.00E+00">
                  <c:v>-5.5199999999999997E-306</c:v>
                </c:pt>
                <c:pt idx="643" formatCode="0.00E+00">
                  <c:v>4.36E-306</c:v>
                </c:pt>
                <c:pt idx="644" formatCode="0.00E+00">
                  <c:v>1.9279999999999999E-305</c:v>
                </c:pt>
                <c:pt idx="645" formatCode="0.00E+00">
                  <c:v>3.5840000000000002E-305</c:v>
                </c:pt>
                <c:pt idx="646" formatCode="0.00E+00">
                  <c:v>4.8210000000000002E-305</c:v>
                </c:pt>
                <c:pt idx="647" formatCode="0.00E+00">
                  <c:v>5.0029999999999995E-305</c:v>
                </c:pt>
                <c:pt idx="648" formatCode="0.00E+00">
                  <c:v>3.6330000000000002E-305</c:v>
                </c:pt>
                <c:pt idx="649" formatCode="0.00E+00">
                  <c:v>5.5100000000000001E-306</c:v>
                </c:pt>
                <c:pt idx="650" formatCode="0.00E+00">
                  <c:v>-3.7339999999999998E-305</c:v>
                </c:pt>
                <c:pt idx="651" formatCode="0.00E+00">
                  <c:v>-7.893E-305</c:v>
                </c:pt>
                <c:pt idx="652" formatCode="0.00E+00">
                  <c:v>-1.0119000000000001E-304</c:v>
                </c:pt>
                <c:pt idx="653" formatCode="0.00E+00">
                  <c:v>-8.419E-305</c:v>
                </c:pt>
                <c:pt idx="654" formatCode="0.00E+00">
                  <c:v>-9.7500000000000006E-306</c:v>
                </c:pt>
                <c:pt idx="655" formatCode="0.00E+00">
                  <c:v>1.2336E-304</c:v>
                </c:pt>
                <c:pt idx="656" formatCode="0.00E+00">
                  <c:v>2.8180999999999999E-304</c:v>
                </c:pt>
                <c:pt idx="657" formatCode="0.00E+00">
                  <c:v>3.9341000000000002E-304</c:v>
                </c:pt>
                <c:pt idx="658" formatCode="0.00E+00">
                  <c:v>3.5990999999999999E-304</c:v>
                </c:pt>
                <c:pt idx="659" formatCode="0.00E+00">
                  <c:v>9.3900000000000003E-305</c:v>
                </c:pt>
                <c:pt idx="660" formatCode="0.00E+00">
                  <c:v>-4.2473999999999999E-304</c:v>
                </c:pt>
                <c:pt idx="661" formatCode="0.00E+00">
                  <c:v>-1.1161899999999999E-303</c:v>
                </c:pt>
                <c:pt idx="662" formatCode="0.00E+00">
                  <c:v>-1.80082E-303</c:v>
                </c:pt>
                <c:pt idx="663" formatCode="0.00E+00">
                  <c:v>-2.1995899999999999E-303</c:v>
                </c:pt>
                <c:pt idx="664" formatCode="0.00E+00">
                  <c:v>-1.96537E-303</c:v>
                </c:pt>
                <c:pt idx="665" formatCode="0.00E+00">
                  <c:v>-8.1277000000000002E-304</c:v>
                </c:pt>
                <c:pt idx="666" formatCode="0.00E+00">
                  <c:v>1.27016E-303</c:v>
                </c:pt>
                <c:pt idx="667" formatCode="0.00E+00">
                  <c:v>3.8168100000000002E-303</c:v>
                </c:pt>
                <c:pt idx="668" formatCode="0.00E+00">
                  <c:v>5.82289E-303</c:v>
                </c:pt>
                <c:pt idx="669" formatCode="0.00E+00">
                  <c:v>6.0327799999999995E-303</c:v>
                </c:pt>
                <c:pt idx="670" formatCode="0.00E+00">
                  <c:v>3.5230200000000001E-303</c:v>
                </c:pt>
                <c:pt idx="671" formatCode="0.00E+00">
                  <c:v>-1.8459100000000001E-303</c:v>
                </c:pt>
                <c:pt idx="672" formatCode="0.00E+00">
                  <c:v>-9.2830399999999998E-303</c:v>
                </c:pt>
                <c:pt idx="673" formatCode="0.00E+00">
                  <c:v>-1.6850999999999999E-302</c:v>
                </c:pt>
                <c:pt idx="674" formatCode="0.00E+00">
                  <c:v>-2.1248200000000001E-302</c:v>
                </c:pt>
                <c:pt idx="675" formatCode="0.00E+00">
                  <c:v>-1.8338799999999999E-302</c:v>
                </c:pt>
                <c:pt idx="676" formatCode="0.00E+00">
                  <c:v>-4.6324799999999999E-303</c:v>
                </c:pt>
                <c:pt idx="677" formatCode="0.00E+00">
                  <c:v>2.0556899999999999E-302</c:v>
                </c:pt>
                <c:pt idx="678" formatCode="0.00E+00">
                  <c:v>5.2364399999999998E-302</c:v>
                </c:pt>
                <c:pt idx="679" formatCode="0.00E+00">
                  <c:v>7.8278299999999997E-302</c:v>
                </c:pt>
                <c:pt idx="680" formatCode="0.00E+00">
                  <c:v>8.0240500000000001E-302</c:v>
                </c:pt>
                <c:pt idx="681" formatCode="0.00E+00">
                  <c:v>4.22531E-302</c:v>
                </c:pt>
                <c:pt idx="682" formatCode="0.00E+00">
                  <c:v>-4.1335100000000003E-302</c:v>
                </c:pt>
                <c:pt idx="683" formatCode="0.00E+00">
                  <c:v>-1.60911E-301</c:v>
                </c:pt>
                <c:pt idx="684" formatCode="0.00E+00">
                  <c:v>-2.87579E-301</c:v>
                </c:pt>
                <c:pt idx="685" formatCode="0.00E+00">
                  <c:v>-3.7156000000000002E-301</c:v>
                </c:pt>
                <c:pt idx="686" formatCode="0.00E+00">
                  <c:v>-3.5227700000000001E-301</c:v>
                </c:pt>
                <c:pt idx="687" formatCode="0.00E+00">
                  <c:v>-1.8141200000000001E-301</c:v>
                </c:pt>
                <c:pt idx="688" formatCode="0.00E+00">
                  <c:v>1.4828199999999999E-301</c:v>
                </c:pt>
                <c:pt idx="689" formatCode="0.00E+00">
                  <c:v>5.7641599999999999E-301</c:v>
                </c:pt>
                <c:pt idx="690" formatCode="0.00E+00">
                  <c:v>9.6160899999999992E-301</c:v>
                </c:pt>
                <c:pt idx="691" formatCode="0.00E+00">
                  <c:v>1.0952E-300</c:v>
                </c:pt>
                <c:pt idx="692" formatCode="0.00E+00">
                  <c:v>7.5614799999999996E-301</c:v>
                </c:pt>
                <c:pt idx="693" formatCode="0.00E+00">
                  <c:v>-1.8789800000000001E-301</c:v>
                </c:pt>
                <c:pt idx="694" formatCode="0.00E+00">
                  <c:v>-1.6630700000000001E-300</c:v>
                </c:pt>
                <c:pt idx="695" formatCode="0.00E+00">
                  <c:v>-3.3089499999999997E-300</c:v>
                </c:pt>
                <c:pt idx="696" formatCode="0.00E+00">
                  <c:v>-4.4965499999999998E-300</c:v>
                </c:pt>
                <c:pt idx="697" formatCode="0.00E+00">
                  <c:v>-4.4983200000000003E-300</c:v>
                </c:pt>
                <c:pt idx="698" formatCode="0.00E+00">
                  <c:v>-2.7529799999999999E-300</c:v>
                </c:pt>
                <c:pt idx="699" formatCode="0.00E+00">
                  <c:v>8.7649499999999998E-301</c:v>
                </c:pt>
                <c:pt idx="700" formatCode="0.00E+00">
                  <c:v>5.8015999999999997E-300</c:v>
                </c:pt>
                <c:pt idx="701" formatCode="0.00E+00">
                  <c:v>1.03214E-299</c:v>
                </c:pt>
                <c:pt idx="702" formatCode="0.00E+00">
                  <c:v>1.1553899999999999E-299</c:v>
                </c:pt>
                <c:pt idx="703" formatCode="0.00E+00">
                  <c:v>6.2987399999999998E-300</c:v>
                </c:pt>
                <c:pt idx="704" formatCode="0.00E+00">
                  <c:v>-7.2074600000000005E-300</c:v>
                </c:pt>
                <c:pt idx="705" formatCode="0.00E+00">
                  <c:v>-2.7756799999999998E-299</c:v>
                </c:pt>
                <c:pt idx="706" formatCode="0.00E+00">
                  <c:v>-5.10858E-299</c:v>
                </c:pt>
                <c:pt idx="707" formatCode="0.00E+00">
                  <c:v>-7.0908700000000005E-299</c:v>
                </c:pt>
                <c:pt idx="708" formatCode="0.00E+00">
                  <c:v>-8.0061400000000001E-299</c:v>
                </c:pt>
                <c:pt idx="709" formatCode="0.00E+00">
                  <c:v>-7.2161400000000003E-299</c:v>
                </c:pt>
                <c:pt idx="710" formatCode="0.00E+00">
                  <c:v>-4.4292500000000001E-299</c:v>
                </c:pt>
                <c:pt idx="711" formatCode="0.00E+00">
                  <c:v>-8.9969699999999993E-301</c:v>
                </c:pt>
                <c:pt idx="712" formatCode="0.00E+00">
                  <c:v>4.0042000000000001E-299</c:v>
                </c:pt>
                <c:pt idx="713" formatCode="0.00E+00">
                  <c:v>4.5418899999999999E-299</c:v>
                </c:pt>
                <c:pt idx="714" formatCode="0.00E+00">
                  <c:v>-1.98799E-299</c:v>
                </c:pt>
                <c:pt idx="715" formatCode="0.00E+00">
                  <c:v>-1.74584E-298</c:v>
                </c:pt>
                <c:pt idx="716" formatCode="0.00E+00">
                  <c:v>-4.1136499999999999E-298</c:v>
                </c:pt>
                <c:pt idx="717" formatCode="0.00E+00">
                  <c:v>-6.8611399999999998E-298</c:v>
                </c:pt>
                <c:pt idx="718" formatCode="0.00E+00">
                  <c:v>-9.01398E-298</c:v>
                </c:pt>
                <c:pt idx="719" formatCode="0.00E+00">
                  <c:v>-9.1409100000000006E-298</c:v>
                </c:pt>
                <c:pt idx="720" formatCode="0.00E+00">
                  <c:v>-5.8859499999999999E-298</c:v>
                </c:pt>
                <c:pt idx="721" formatCode="0.00E+00">
                  <c:v>1.28477E-298</c:v>
                </c:pt>
                <c:pt idx="722" formatCode="0.00E+00">
                  <c:v>1.14709E-297</c:v>
                </c:pt>
                <c:pt idx="723" formatCode="0.00E+00">
                  <c:v>2.1889100000000001E-297</c:v>
                </c:pt>
                <c:pt idx="724" formatCode="0.00E+00">
                  <c:v>2.7701599999999999E-297</c:v>
                </c:pt>
                <c:pt idx="725" formatCode="0.00E+00">
                  <c:v>2.2850899999999999E-297</c:v>
                </c:pt>
                <c:pt idx="726" formatCode="0.00E+00">
                  <c:v>2.3508499999999999E-298</c:v>
                </c:pt>
                <c:pt idx="727" formatCode="0.00E+00">
                  <c:v>-3.4535799999999998E-297</c:v>
                </c:pt>
                <c:pt idx="728" formatCode="0.00E+00">
                  <c:v>-8.0743699999999998E-297</c:v>
                </c:pt>
                <c:pt idx="729" formatCode="0.00E+00">
                  <c:v>-1.18835E-296</c:v>
                </c:pt>
                <c:pt idx="730" formatCode="0.00E+00">
                  <c:v>-1.24132E-296</c:v>
                </c:pt>
                <c:pt idx="731" formatCode="0.00E+00">
                  <c:v>-7.4985599999999994E-297</c:v>
                </c:pt>
                <c:pt idx="732" formatCode="0.00E+00">
                  <c:v>3.66662E-297</c:v>
                </c:pt>
                <c:pt idx="733" formatCode="0.00E+00">
                  <c:v>1.9834700000000001E-296</c:v>
                </c:pt>
                <c:pt idx="734" formatCode="0.00E+00">
                  <c:v>3.6999200000000002E-296</c:v>
                </c:pt>
                <c:pt idx="735" formatCode="0.00E+00">
                  <c:v>4.8046900000000003E-296</c:v>
                </c:pt>
                <c:pt idx="736" formatCode="0.00E+00">
                  <c:v>4.3858999999999997E-296</c:v>
                </c:pt>
                <c:pt idx="737" formatCode="0.00E+00">
                  <c:v>1.6289300000000001E-296</c:v>
                </c:pt>
                <c:pt idx="738" formatCode="0.00E+00">
                  <c:v>-3.6846200000000002E-296</c:v>
                </c:pt>
                <c:pt idx="739" formatCode="0.00E+00">
                  <c:v>-1.0623400000000001E-295</c:v>
                </c:pt>
                <c:pt idx="740" formatCode="0.00E+00">
                  <c:v>-1.6892000000000001E-295</c:v>
                </c:pt>
                <c:pt idx="741" formatCode="0.00E+00">
                  <c:v>-1.92789E-295</c:v>
                </c:pt>
                <c:pt idx="742" formatCode="0.00E+00">
                  <c:v>-1.47927E-295</c:v>
                </c:pt>
                <c:pt idx="743" formatCode="0.00E+00">
                  <c:v>-2.11685E-296</c:v>
                </c:pt>
                <c:pt idx="744" formatCode="0.00E+00">
                  <c:v>1.7345799999999999E-295</c:v>
                </c:pt>
                <c:pt idx="745" formatCode="0.00E+00">
                  <c:v>3.87606E-295</c:v>
                </c:pt>
                <c:pt idx="746" formatCode="0.00E+00">
                  <c:v>5.2833500000000002E-295</c:v>
                </c:pt>
                <c:pt idx="747" formatCode="0.00E+00">
                  <c:v>4.6457099999999999E-295</c:v>
                </c:pt>
                <c:pt idx="748" formatCode="0.00E+00">
                  <c:v>7.6411399999999996E-296</c:v>
                </c:pt>
                <c:pt idx="749" formatCode="0.00E+00">
                  <c:v>-6.6953000000000002E-295</c:v>
                </c:pt>
                <c:pt idx="750" formatCode="0.00E+00">
                  <c:v>-1.65715E-294</c:v>
                </c:pt>
                <c:pt idx="751" formatCode="0.00E+00">
                  <c:v>-2.6103399999999999E-294</c:v>
                </c:pt>
                <c:pt idx="752" formatCode="0.00E+00">
                  <c:v>-3.1607000000000003E-294</c:v>
                </c:pt>
                <c:pt idx="753" formatCode="0.00E+00">
                  <c:v>-2.9329799999999998E-294</c:v>
                </c:pt>
                <c:pt idx="754" formatCode="0.00E+00">
                  <c:v>-1.62684E-294</c:v>
                </c:pt>
                <c:pt idx="755" formatCode="0.00E+00">
                  <c:v>7.6752999999999997E-295</c:v>
                </c:pt>
                <c:pt idx="756" formatCode="0.00E+00">
                  <c:v>3.63112E-294</c:v>
                </c:pt>
                <c:pt idx="757" formatCode="0.00E+00">
                  <c:v>5.6010699999999997E-294</c:v>
                </c:pt>
                <c:pt idx="758" formatCode="0.00E+00">
                  <c:v>4.9399600000000001E-294</c:v>
                </c:pt>
                <c:pt idx="759" formatCode="0.00E+00">
                  <c:v>1.3763600000000001E-295</c:v>
                </c:pt>
                <c:pt idx="760" formatCode="0.00E+00">
                  <c:v>-9.4931700000000006E-294</c:v>
                </c:pt>
                <c:pt idx="761" formatCode="0.00E+00">
                  <c:v>-2.2855899999999999E-293</c:v>
                </c:pt>
                <c:pt idx="762" formatCode="0.00E+00">
                  <c:v>-3.59847E-293</c:v>
                </c:pt>
                <c:pt idx="763" formatCode="0.00E+00">
                  <c:v>-4.28255E-293</c:v>
                </c:pt>
                <c:pt idx="764" formatCode="0.00E+00">
                  <c:v>-3.8128999999999998E-293</c:v>
                </c:pt>
                <c:pt idx="765" formatCode="0.00E+00">
                  <c:v>-1.95195E-293</c:v>
                </c:pt>
                <c:pt idx="766" formatCode="0.00E+00">
                  <c:v>1.16386E-293</c:v>
                </c:pt>
                <c:pt idx="767" formatCode="0.00E+00">
                  <c:v>4.8869200000000001E-293</c:v>
                </c:pt>
                <c:pt idx="768" formatCode="0.00E+00">
                  <c:v>8.0429999999999995E-293</c:v>
                </c:pt>
                <c:pt idx="769" formatCode="0.00E+00">
                  <c:v>9.1362800000000002E-293</c:v>
                </c:pt>
                <c:pt idx="770" formatCode="0.00E+00">
                  <c:v>6.5376500000000002E-293</c:v>
                </c:pt>
                <c:pt idx="771" formatCode="0.00E+00">
                  <c:v>-9.7884300000000006E-294</c:v>
                </c:pt>
                <c:pt idx="772" formatCode="0.00E+00">
                  <c:v>-1.28009E-292</c:v>
                </c:pt>
                <c:pt idx="773" formatCode="0.00E+00">
                  <c:v>-2.50851E-292</c:v>
                </c:pt>
                <c:pt idx="774" formatCode="0.00E+00">
                  <c:v>-3.12095E-292</c:v>
                </c:pt>
                <c:pt idx="775" formatCode="0.00E+00">
                  <c:v>-2.4160100000000001E-292</c:v>
                </c:pt>
                <c:pt idx="776" formatCode="0.00E+00">
                  <c:v>6.8554899999999997E-294</c:v>
                </c:pt>
                <c:pt idx="777" formatCode="0.00E+00">
                  <c:v>4.3006899999999997E-292</c:v>
                </c:pt>
                <c:pt idx="778" formatCode="0.00E+00">
                  <c:v>9.4921499999999996E-292</c:v>
                </c:pt>
                <c:pt idx="779" formatCode="0.00E+00">
                  <c:v>1.39537E-291</c:v>
                </c:pt>
                <c:pt idx="780" formatCode="0.00E+00">
                  <c:v>1.5489500000000001E-291</c:v>
                </c:pt>
                <c:pt idx="781" formatCode="0.00E+00">
                  <c:v>1.232E-291</c:v>
                </c:pt>
                <c:pt idx="782" formatCode="0.00E+00">
                  <c:v>3.7792099999999999E-292</c:v>
                </c:pt>
                <c:pt idx="783" formatCode="0.00E+00">
                  <c:v>-9.1872099999999993E-292</c:v>
                </c:pt>
                <c:pt idx="784" formatCode="0.00E+00">
                  <c:v>-2.3060700000000002E-291</c:v>
                </c:pt>
                <c:pt idx="785" formatCode="0.00E+00">
                  <c:v>-3.1524000000000001E-291</c:v>
                </c:pt>
                <c:pt idx="786" formatCode="0.00E+00">
                  <c:v>-2.75109E-291</c:v>
                </c:pt>
                <c:pt idx="787" formatCode="0.00E+00">
                  <c:v>-6.107E-292</c:v>
                </c:pt>
                <c:pt idx="788" formatCode="0.00E+00">
                  <c:v>3.3239200000000002E-291</c:v>
                </c:pt>
                <c:pt idx="789" formatCode="0.00E+00">
                  <c:v>8.3777900000000002E-291</c:v>
                </c:pt>
                <c:pt idx="790" formatCode="0.00E+00">
                  <c:v>1.2649599999999999E-290</c:v>
                </c:pt>
                <c:pt idx="791" formatCode="0.00E+00">
                  <c:v>1.29085E-290</c:v>
                </c:pt>
                <c:pt idx="792" formatCode="0.00E+00">
                  <c:v>5.7018499999999998E-291</c:v>
                </c:pt>
                <c:pt idx="793" formatCode="0.00E+00">
                  <c:v>-1.09242E-290</c:v>
                </c:pt>
                <c:pt idx="794" formatCode="0.00E+00">
                  <c:v>-3.5920699999999997E-290</c:v>
                </c:pt>
                <c:pt idx="795" formatCode="0.00E+00">
                  <c:v>-6.3599900000000005E-290</c:v>
                </c:pt>
                <c:pt idx="796" formatCode="0.00E+00">
                  <c:v>-8.42094E-290</c:v>
                </c:pt>
                <c:pt idx="797" formatCode="0.00E+00">
                  <c:v>-8.8984300000000003E-290</c:v>
                </c:pt>
                <c:pt idx="798" formatCode="0.00E+00">
                  <c:v>-7.3068399999999998E-290</c:v>
                </c:pt>
                <c:pt idx="799" formatCode="0.00E+00">
                  <c:v>-3.3859199999999997E-290</c:v>
                </c:pt>
                <c:pt idx="800" formatCode="0.00E+00">
                  <c:v>2.3553300000000001E-290</c:v>
                </c:pt>
                <c:pt idx="801" formatCode="0.00E+00">
                  <c:v>7.7809900000000005E-290</c:v>
                </c:pt>
                <c:pt idx="802" formatCode="0.00E+00">
                  <c:v>1.00907E-289</c:v>
                </c:pt>
                <c:pt idx="803" formatCode="0.00E+00">
                  <c:v>7.33342E-290</c:v>
                </c:pt>
                <c:pt idx="804" formatCode="0.00E+00">
                  <c:v>-1.9431299999999999E-290</c:v>
                </c:pt>
                <c:pt idx="805" formatCode="0.00E+00">
                  <c:v>-1.8133900000000001E-289</c:v>
                </c:pt>
                <c:pt idx="806" formatCode="0.00E+00">
                  <c:v>-3.7619699999999999E-289</c:v>
                </c:pt>
                <c:pt idx="807" formatCode="0.00E+00">
                  <c:v>-5.2786800000000003E-289</c:v>
                </c:pt>
                <c:pt idx="808" formatCode="0.00E+00">
                  <c:v>-5.5208999999999998E-289</c:v>
                </c:pt>
                <c:pt idx="809" formatCode="0.00E+00">
                  <c:v>-3.5726400000000002E-289</c:v>
                </c:pt>
                <c:pt idx="810" formatCode="0.00E+00">
                  <c:v>1.30906E-289</c:v>
                </c:pt>
                <c:pt idx="811" formatCode="0.00E+00">
                  <c:v>8.6087699999999994E-289</c:v>
                </c:pt>
                <c:pt idx="812" formatCode="0.00E+00">
                  <c:v>1.61185E-288</c:v>
                </c:pt>
                <c:pt idx="813" formatCode="0.00E+00">
                  <c:v>2.0761699999999999E-288</c:v>
                </c:pt>
                <c:pt idx="814" formatCode="0.00E+00">
                  <c:v>1.9268100000000001E-288</c:v>
                </c:pt>
                <c:pt idx="815" formatCode="0.00E+00">
                  <c:v>9.4464600000000003E-289</c:v>
                </c:pt>
                <c:pt idx="816" formatCode="0.00E+00">
                  <c:v>-7.6760300000000003E-289</c:v>
                </c:pt>
                <c:pt idx="817" formatCode="0.00E+00">
                  <c:v>-2.7982600000000001E-288</c:v>
                </c:pt>
                <c:pt idx="818" formatCode="0.00E+00">
                  <c:v>-4.5229999999999997E-288</c:v>
                </c:pt>
                <c:pt idx="819" formatCode="0.00E+00">
                  <c:v>-4.9471699999999998E-288</c:v>
                </c:pt>
                <c:pt idx="820" formatCode="0.00E+00">
                  <c:v>-2.8836599999999999E-288</c:v>
                </c:pt>
                <c:pt idx="821" formatCode="0.00E+00">
                  <c:v>2.2532500000000002E-288</c:v>
                </c:pt>
                <c:pt idx="822" formatCode="0.00E+00">
                  <c:v>9.8419800000000007E-288</c:v>
                </c:pt>
                <c:pt idx="823" formatCode="0.00E+00">
                  <c:v>1.7174100000000001E-287</c:v>
                </c:pt>
                <c:pt idx="824" formatCode="0.00E+00">
                  <c:v>1.7888900000000001E-287</c:v>
                </c:pt>
                <c:pt idx="825" formatCode="0.00E+00">
                  <c:v>2.8473400000000001E-288</c:v>
                </c:pt>
                <c:pt idx="826" formatCode="0.00E+00">
                  <c:v>-3.4998199999999998E-287</c:v>
                </c:pt>
                <c:pt idx="827" formatCode="0.00E+00">
                  <c:v>-9.5507200000000004E-287</c:v>
                </c:pt>
                <c:pt idx="828" formatCode="0.00E+00">
                  <c:v>-1.68387E-286</c:v>
                </c:pt>
                <c:pt idx="829" formatCode="0.00E+00">
                  <c:v>-2.3388500000000002E-286</c:v>
                </c:pt>
                <c:pt idx="830" formatCode="0.00E+00">
                  <c:v>-2.7023900000000001E-286</c:v>
                </c:pt>
                <c:pt idx="831" formatCode="0.00E+00">
                  <c:v>-2.6040399999999999E-286</c:v>
                </c:pt>
                <c:pt idx="832" formatCode="0.00E+00">
                  <c:v>-1.91041E-286</c:v>
                </c:pt>
                <c:pt idx="833" formatCode="0.00E+00">
                  <c:v>-6.2749699999999994E-287</c:v>
                </c:pt>
                <c:pt idx="834" formatCode="0.00E+00">
                  <c:v>7.5955200000000003E-287</c:v>
                </c:pt>
                <c:pt idx="835" formatCode="0.00E+00">
                  <c:v>1.11724E-286</c:v>
                </c:pt>
                <c:pt idx="836" formatCode="0.00E+00">
                  <c:v>-9.0076799999999998E-287</c:v>
                </c:pt>
                <c:pt idx="837" formatCode="0.00E+00">
                  <c:v>-6.1257000000000003E-286</c:v>
                </c:pt>
                <c:pt idx="838" formatCode="0.00E+00">
                  <c:v>-1.44374E-285</c:v>
                </c:pt>
                <c:pt idx="839" formatCode="0.00E+00">
                  <c:v>-2.4544899999999999E-285</c:v>
                </c:pt>
                <c:pt idx="840" formatCode="0.00E+00">
                  <c:v>-3.3471899999999999E-285</c:v>
                </c:pt>
                <c:pt idx="841" formatCode="0.00E+00">
                  <c:v>-3.6152300000000004E-285</c:v>
                </c:pt>
                <c:pt idx="842" formatCode="0.00E+00">
                  <c:v>-2.6367600000000002E-285</c:v>
                </c:pt>
                <c:pt idx="843" formatCode="0.00E+00">
                  <c:v>5.4490399999999995E-287</c:v>
                </c:pt>
                <c:pt idx="844" formatCode="0.00E+00">
                  <c:v>4.3599199999999998E-285</c:v>
                </c:pt>
                <c:pt idx="845" formatCode="0.00E+00">
                  <c:v>9.1866999999999996E-285</c:v>
                </c:pt>
                <c:pt idx="846" formatCode="0.00E+00">
                  <c:v>1.23249E-284</c:v>
                </c:pt>
                <c:pt idx="847" formatCode="0.00E+00">
                  <c:v>1.0880600000000001E-284</c:v>
                </c:pt>
                <c:pt idx="848" formatCode="0.00E+00">
                  <c:v>2.2964099999999999E-285</c:v>
                </c:pt>
                <c:pt idx="849" formatCode="0.00E+00">
                  <c:v>-1.40183E-284</c:v>
                </c:pt>
                <c:pt idx="850" formatCode="0.00E+00">
                  <c:v>-3.5399200000000001E-284</c:v>
                </c:pt>
                <c:pt idx="851" formatCode="0.00E+00">
                  <c:v>-5.6260500000000002E-284</c:v>
                </c:pt>
                <c:pt idx="852" formatCode="0.00E+00">
                  <c:v>-6.9337299999999998E-284</c:v>
                </c:pt>
                <c:pt idx="853" formatCode="0.00E+00">
                  <c:v>-6.7064899999999998E-284</c:v>
                </c:pt>
                <c:pt idx="854" formatCode="0.00E+00">
                  <c:v>-4.43364E-284</c:v>
                </c:pt>
                <c:pt idx="855" formatCode="0.00E+00">
                  <c:v>-2.54875E-285</c:v>
                </c:pt>
                <c:pt idx="856" formatCode="0.00E+00">
                  <c:v>4.7220599999999998E-284</c:v>
                </c:pt>
                <c:pt idx="857" formatCode="0.00E+00">
                  <c:v>8.5011499999999996E-284</c:v>
                </c:pt>
                <c:pt idx="858" formatCode="0.00E+00">
                  <c:v>8.9074899999999996E-284</c:v>
                </c:pt>
                <c:pt idx="859" formatCode="0.00E+00">
                  <c:v>4.2727399999999997E-284</c:v>
                </c:pt>
                <c:pt idx="860" formatCode="0.00E+00">
                  <c:v>-6.3369799999999997E-284</c:v>
                </c:pt>
                <c:pt idx="861" formatCode="0.00E+00">
                  <c:v>-2.1851200000000002E-283</c:v>
                </c:pt>
                <c:pt idx="862" formatCode="0.00E+00">
                  <c:v>-3.6722700000000001E-283</c:v>
                </c:pt>
                <c:pt idx="863" formatCode="0.00E+00">
                  <c:v>-4.0689999999999999E-283</c:v>
                </c:pt>
                <c:pt idx="864" formatCode="0.00E+00">
                  <c:v>-2.1824699999999999E-283</c:v>
                </c:pt>
                <c:pt idx="865" formatCode="0.00E+00">
                  <c:v>2.9020900000000002E-283</c:v>
                </c:pt>
                <c:pt idx="866" formatCode="0.00E+00">
                  <c:v>1.118E-282</c:v>
                </c:pt>
                <c:pt idx="867" formatCode="0.00E+00">
                  <c:v>2.1028E-282</c:v>
                </c:pt>
                <c:pt idx="868" formatCode="0.00E+00">
                  <c:v>2.8926799999999999E-282</c:v>
                </c:pt>
                <c:pt idx="869" formatCode="0.00E+00">
                  <c:v>2.9994000000000001E-282</c:v>
                </c:pt>
                <c:pt idx="870" formatCode="0.00E+00">
                  <c:v>1.9619099999999998E-282</c:v>
                </c:pt>
                <c:pt idx="871" formatCode="0.00E+00">
                  <c:v>-4.1857899999999998E-283</c:v>
                </c:pt>
                <c:pt idx="872" formatCode="0.00E+00">
                  <c:v>-3.85685E-282</c:v>
                </c:pt>
                <c:pt idx="873" formatCode="0.00E+00">
                  <c:v>-7.3611900000000001E-282</c:v>
                </c:pt>
                <c:pt idx="874" formatCode="0.00E+00">
                  <c:v>-9.1995900000000005E-282</c:v>
                </c:pt>
                <c:pt idx="875" formatCode="0.00E+00">
                  <c:v>-7.3943299999999999E-282</c:v>
                </c:pt>
                <c:pt idx="876" formatCode="0.00E+00">
                  <c:v>-4.91798E-283</c:v>
                </c:pt>
                <c:pt idx="877" formatCode="0.00E+00">
                  <c:v>1.16373E-281</c:v>
                </c:pt>
                <c:pt idx="878" formatCode="0.00E+00">
                  <c:v>2.6747200000000001E-281</c:v>
                </c:pt>
                <c:pt idx="879" formatCode="0.00E+00">
                  <c:v>3.9599100000000001E-281</c:v>
                </c:pt>
                <c:pt idx="880" formatCode="0.00E+00">
                  <c:v>4.2858799999999998E-281</c:v>
                </c:pt>
                <c:pt idx="881" formatCode="0.00E+00">
                  <c:v>2.9232199999999999E-281</c:v>
                </c:pt>
                <c:pt idx="882" formatCode="0.00E+00">
                  <c:v>-5.3486600000000001E-282</c:v>
                </c:pt>
                <c:pt idx="883" formatCode="0.00E+00">
                  <c:v>-5.7616E-281</c:v>
                </c:pt>
                <c:pt idx="884" formatCode="0.00E+00">
                  <c:v>-1.1357800000000001E-280</c:v>
                </c:pt>
                <c:pt idx="885" formatCode="0.00E+00">
                  <c:v>-1.4786E-280</c:v>
                </c:pt>
                <c:pt idx="886" formatCode="0.00E+00">
                  <c:v>-1.2931600000000001E-280</c:v>
                </c:pt>
                <c:pt idx="887" formatCode="0.00E+00">
                  <c:v>-3.4749900000000001E-281</c:v>
                </c:pt>
                <c:pt idx="888" formatCode="0.00E+00">
                  <c:v>1.36604E-280</c:v>
                </c:pt>
                <c:pt idx="889" formatCode="0.00E+00">
                  <c:v>3.54027E-280</c:v>
                </c:pt>
                <c:pt idx="890" formatCode="0.00E+00">
                  <c:v>5.4720900000000004E-280</c:v>
                </c:pt>
                <c:pt idx="891" formatCode="0.00E+00">
                  <c:v>6.0688099999999997E-280</c:v>
                </c:pt>
                <c:pt idx="892" formatCode="0.00E+00">
                  <c:v>4.1523200000000001E-280</c:v>
                </c:pt>
                <c:pt idx="893" formatCode="0.00E+00">
                  <c:v>-9.2750499999999997E-281</c:v>
                </c:pt>
                <c:pt idx="894" formatCode="0.00E+00">
                  <c:v>-8.6903100000000005E-280</c:v>
                </c:pt>
                <c:pt idx="895" formatCode="0.00E+00">
                  <c:v>-1.7308299999999999E-279</c:v>
                </c:pt>
                <c:pt idx="896" formatCode="0.00E+00">
                  <c:v>-2.3656100000000002E-279</c:v>
                </c:pt>
                <c:pt idx="897" formatCode="0.00E+00">
                  <c:v>-2.3492500000000001E-279</c:v>
                </c:pt>
                <c:pt idx="898" formatCode="0.00E+00">
                  <c:v>-1.2724400000000001E-279</c:v>
                </c:pt>
                <c:pt idx="899" formatCode="0.00E+00">
                  <c:v>9.9021000000000005E-280</c:v>
                </c:pt>
                <c:pt idx="900" formatCode="0.00E+00">
                  <c:v>4.0530600000000004E-279</c:v>
                </c:pt>
                <c:pt idx="901" formatCode="0.00E+00">
                  <c:v>6.9208999999999999E-279</c:v>
                </c:pt>
                <c:pt idx="902" formatCode="0.00E+00">
                  <c:v>8.0501399999999994E-279</c:v>
                </c:pt>
                <c:pt idx="903" formatCode="0.00E+00">
                  <c:v>5.7734999999999999E-279</c:v>
                </c:pt>
                <c:pt idx="904" formatCode="0.00E+00">
                  <c:v>-9.9983799999999991E-280</c:v>
                </c:pt>
                <c:pt idx="905" formatCode="0.00E+00">
                  <c:v>-1.2028400000000001E-278</c:v>
                </c:pt>
                <c:pt idx="906" formatCode="0.00E+00">
                  <c:v>-2.4788699999999999E-278</c:v>
                </c:pt>
                <c:pt idx="907" formatCode="0.00E+00">
                  <c:v>-3.3962299999999999E-278</c:v>
                </c:pt>
                <c:pt idx="908" formatCode="0.00E+00">
                  <c:v>-3.2744699999999999E-278</c:v>
                </c:pt>
                <c:pt idx="909" formatCode="0.00E+00">
                  <c:v>-1.5594899999999999E-278</c:v>
                </c:pt>
                <c:pt idx="910" formatCode="0.00E+00">
                  <c:v>1.8987E-278</c:v>
                </c:pt>
                <c:pt idx="911" formatCode="0.00E+00">
                  <c:v>6.6047900000000002E-278</c:v>
                </c:pt>
                <c:pt idx="912" formatCode="0.00E+00">
                  <c:v>1.1264500000000001E-277</c:v>
                </c:pt>
                <c:pt idx="913" formatCode="0.00E+00">
                  <c:v>1.3885799999999999E-277</c:v>
                </c:pt>
                <c:pt idx="914" formatCode="0.00E+00">
                  <c:v>1.2375999999999999E-277</c:v>
                </c:pt>
                <c:pt idx="915" formatCode="0.00E+00">
                  <c:v>5.5574500000000001E-278</c:v>
                </c:pt>
                <c:pt idx="916" formatCode="0.00E+00">
                  <c:v>-6.0633299999999999E-278</c:v>
                </c:pt>
                <c:pt idx="917" formatCode="0.00E+00">
                  <c:v>-1.9887399999999999E-277</c:v>
                </c:pt>
                <c:pt idx="918" formatCode="0.00E+00">
                  <c:v>-3.0704799999999998E-277</c:v>
                </c:pt>
                <c:pt idx="919" formatCode="0.00E+00">
                  <c:v>-3.1366700000000002E-277</c:v>
                </c:pt>
                <c:pt idx="920" formatCode="0.00E+00">
                  <c:v>-1.5402499999999999E-277</c:v>
                </c:pt>
                <c:pt idx="921" formatCode="0.00E+00">
                  <c:v>2.0489400000000001E-277</c:v>
                </c:pt>
                <c:pt idx="922" formatCode="0.00E+00">
                  <c:v>7.3034699999999999E-277</c:v>
                </c:pt>
                <c:pt idx="923" formatCode="0.00E+00">
                  <c:v>1.2709499999999999E-276</c:v>
                </c:pt>
                <c:pt idx="924" formatCode="0.00E+00">
                  <c:v>1.58002E-276</c:v>
                </c:pt>
                <c:pt idx="925" formatCode="0.00E+00">
                  <c:v>1.43559E-276</c:v>
                </c:pt>
                <c:pt idx="926" formatCode="0.00E+00">
                  <c:v>7.0770400000000003E-277</c:v>
                </c:pt>
                <c:pt idx="927" formatCode="0.00E+00">
                  <c:v>-6.1008299999999997E-277</c:v>
                </c:pt>
                <c:pt idx="928" formatCode="0.00E+00">
                  <c:v>-2.26889E-276</c:v>
                </c:pt>
                <c:pt idx="929" formatCode="0.00E+00">
                  <c:v>-3.6294199999999998E-276</c:v>
                </c:pt>
                <c:pt idx="930" formatCode="0.00E+00">
                  <c:v>-3.7149000000000003E-276</c:v>
                </c:pt>
                <c:pt idx="931" formatCode="0.00E+00">
                  <c:v>-1.5047400000000001E-276</c:v>
                </c:pt>
                <c:pt idx="932" formatCode="0.00E+00">
                  <c:v>3.56162E-276</c:v>
                </c:pt>
                <c:pt idx="933" formatCode="0.00E+00">
                  <c:v>1.10183E-275</c:v>
                </c:pt>
                <c:pt idx="934" formatCode="0.00E+00">
                  <c:v>1.8991500000000001E-275</c:v>
                </c:pt>
                <c:pt idx="935" formatCode="0.00E+00">
                  <c:v>2.42718E-275</c:v>
                </c:pt>
                <c:pt idx="936" formatCode="0.00E+00">
                  <c:v>2.3033600000000001E-275</c:v>
                </c:pt>
                <c:pt idx="937" formatCode="0.00E+00">
                  <c:v>1.21306E-275</c:v>
                </c:pt>
                <c:pt idx="938" formatCode="0.00E+00">
                  <c:v>-9.1461300000000001E-276</c:v>
                </c:pt>
                <c:pt idx="939" formatCode="0.00E+00">
                  <c:v>-3.6995500000000002E-275</c:v>
                </c:pt>
                <c:pt idx="940" formatCode="0.00E+00">
                  <c:v>-6.1409599999999999E-275</c:v>
                </c:pt>
                <c:pt idx="941" formatCode="0.00E+00">
                  <c:v>-6.6928600000000002E-275</c:v>
                </c:pt>
                <c:pt idx="942" formatCode="0.00E+00">
                  <c:v>-3.7751999999999998E-275</c:v>
                </c:pt>
                <c:pt idx="943" formatCode="0.00E+00">
                  <c:v>3.4436599999999998E-275</c:v>
                </c:pt>
                <c:pt idx="944" formatCode="0.00E+00">
                  <c:v>1.43509E-274</c:v>
                </c:pt>
                <c:pt idx="945" formatCode="0.00E+00">
                  <c:v>2.64163E-274</c:v>
                </c:pt>
                <c:pt idx="946" formatCode="0.00E+00">
                  <c:v>3.5286300000000001E-274</c:v>
                </c:pt>
                <c:pt idx="947" formatCode="0.00E+00">
                  <c:v>3.6044099999999999E-274</c:v>
                </c:pt>
                <c:pt idx="948" formatCode="0.00E+00">
                  <c:v>2.5137400000000001E-274</c:v>
                </c:pt>
                <c:pt idx="949" formatCode="0.00E+00">
                  <c:v>2.0317899999999999E-275</c:v>
                </c:pt>
                <c:pt idx="950" formatCode="0.00E+00">
                  <c:v>-2.92367E-274</c:v>
                </c:pt>
                <c:pt idx="951" formatCode="0.00E+00">
                  <c:v>-5.8969399999999999E-274</c:v>
                </c:pt>
                <c:pt idx="952" formatCode="0.00E+00">
                  <c:v>-7.2887400000000001E-274</c:v>
                </c:pt>
                <c:pt idx="953" formatCode="0.00E+00">
                  <c:v>-5.5253899999999999E-274</c:v>
                </c:pt>
                <c:pt idx="954" formatCode="0.00E+00">
                  <c:v>6.6733600000000002E-275</c:v>
                </c:pt>
                <c:pt idx="955" formatCode="0.00E+00">
                  <c:v>1.1372099999999999E-273</c:v>
                </c:pt>
                <c:pt idx="956" formatCode="0.00E+00">
                  <c:v>2.3957199999999998E-273</c:v>
                </c:pt>
                <c:pt idx="957" formatCode="0.00E+00">
                  <c:v>3.2142999999999999E-273</c:v>
                </c:pt>
                <c:pt idx="958" formatCode="0.00E+00">
                  <c:v>2.7809100000000001E-273</c:v>
                </c:pt>
                <c:pt idx="959" formatCode="0.00E+00">
                  <c:v>5.1648300000000003E-274</c:v>
                </c:pt>
                <c:pt idx="960" formatCode="0.00E+00">
                  <c:v>-3.6017900000000001E-273</c:v>
                </c:pt>
                <c:pt idx="961" formatCode="0.00E+00">
                  <c:v>-8.9556699999999994E-273</c:v>
                </c:pt>
                <c:pt idx="962" formatCode="0.00E+00">
                  <c:v>-1.4205699999999999E-272</c:v>
                </c:pt>
                <c:pt idx="963" formatCode="0.00E+00">
                  <c:v>-1.7144000000000002E-272</c:v>
                </c:pt>
                <c:pt idx="964" formatCode="0.00E+00">
                  <c:v>-1.5049800000000001E-272</c:v>
                </c:pt>
                <c:pt idx="965" formatCode="0.00E+00">
                  <c:v>-5.9756100000000004E-273</c:v>
                </c:pt>
                <c:pt idx="966" formatCode="0.00E+00">
                  <c:v>9.7834500000000007E-273</c:v>
                </c:pt>
                <c:pt idx="967" formatCode="0.00E+00">
                  <c:v>2.8687300000000001E-272</c:v>
                </c:pt>
                <c:pt idx="968" formatCode="0.00E+00">
                  <c:v>4.2898799999999999E-272</c:v>
                </c:pt>
                <c:pt idx="969" formatCode="0.00E+00">
                  <c:v>4.0523299999999998E-272</c:v>
                </c:pt>
                <c:pt idx="970" formatCode="0.00E+00">
                  <c:v>9.7363199999999993E-273</c:v>
                </c:pt>
                <c:pt idx="971" formatCode="0.00E+00">
                  <c:v>-5.4707699999999998E-272</c:v>
                </c:pt>
                <c:pt idx="972" formatCode="0.00E+00">
                  <c:v>-1.4560900000000001E-271</c:v>
                </c:pt>
                <c:pt idx="973" formatCode="0.00E+00">
                  <c:v>-2.38903E-271</c:v>
                </c:pt>
                <c:pt idx="974" formatCode="0.00E+00">
                  <c:v>-2.9463999999999999E-271</c:v>
                </c:pt>
                <c:pt idx="975" formatCode="0.00E+00">
                  <c:v>-2.6571999999999998E-271</c:v>
                </c:pt>
                <c:pt idx="976" formatCode="0.00E+00">
                  <c:v>-1.13229E-271</c:v>
                </c:pt>
                <c:pt idx="977" formatCode="0.00E+00">
                  <c:v>1.67608E-271</c:v>
                </c:pt>
                <c:pt idx="978" formatCode="0.00E+00">
                  <c:v>5.2106399999999996E-271</c:v>
                </c:pt>
                <c:pt idx="979" formatCode="0.00E+00">
                  <c:v>8.24028E-271</c:v>
                </c:pt>
                <c:pt idx="980" formatCode="0.00E+00">
                  <c:v>8.9838499999999999E-271</c:v>
                </c:pt>
                <c:pt idx="981" formatCode="0.00E+00">
                  <c:v>5.5646300000000004E-271</c:v>
                </c:pt>
                <c:pt idx="982" formatCode="0.00E+00">
                  <c:v>-2.9930300000000002E-271</c:v>
                </c:pt>
                <c:pt idx="983" formatCode="0.00E+00">
                  <c:v>-1.5759899999999999E-270</c:v>
                </c:pt>
                <c:pt idx="984" formatCode="0.00E+00">
                  <c:v>-2.9381900000000001E-270</c:v>
                </c:pt>
                <c:pt idx="985" formatCode="0.00E+00">
                  <c:v>-3.8094599999999997E-270</c:v>
                </c:pt>
                <c:pt idx="986" formatCode="0.00E+00">
                  <c:v>-3.5296199999999999E-270</c:v>
                </c:pt>
                <c:pt idx="987" formatCode="0.00E+00">
                  <c:v>-1.67222E-270</c:v>
                </c:pt>
                <c:pt idx="988" formatCode="0.00E+00">
                  <c:v>1.7229300000000001E-270</c:v>
                </c:pt>
                <c:pt idx="989" formatCode="0.00E+00">
                  <c:v>6.0303900000000004E-270</c:v>
                </c:pt>
                <c:pt idx="990" formatCode="0.00E+00">
                  <c:v>9.8308899999999998E-270</c:v>
                </c:pt>
                <c:pt idx="991" formatCode="0.00E+00">
                  <c:v>1.0921900000000001E-269</c:v>
                </c:pt>
                <c:pt idx="992" formatCode="0.00E+00">
                  <c:v>7.0695200000000004E-270</c:v>
                </c:pt>
                <c:pt idx="993" formatCode="0.00E+00">
                  <c:v>-2.7765800000000002E-270</c:v>
                </c:pt>
                <c:pt idx="994" formatCode="0.00E+00">
                  <c:v>-1.7594500000000001E-269</c:v>
                </c:pt>
                <c:pt idx="995" formatCode="0.00E+00">
                  <c:v>-3.3953500000000002E-269</c:v>
                </c:pt>
                <c:pt idx="996" formatCode="0.00E+00">
                  <c:v>-4.6194799999999998E-269</c:v>
                </c:pt>
                <c:pt idx="997" formatCode="0.00E+00">
                  <c:v>-4.78014E-269</c:v>
                </c:pt>
                <c:pt idx="998" formatCode="0.00E+00">
                  <c:v>-3.3804799999999999E-269</c:v>
                </c:pt>
                <c:pt idx="999" formatCode="0.00E+00">
                  <c:v>-2.87267E-270</c:v>
                </c:pt>
                <c:pt idx="1000" formatCode="0.00E+00">
                  <c:v>3.9940900000000003E-269</c:v>
                </c:pt>
                <c:pt idx="1001" formatCode="0.00E+00">
                  <c:v>7.9534599999999997E-269</c:v>
                </c:pt>
                <c:pt idx="1002" formatCode="0.00E+00">
                  <c:v>9.3714799999999997E-269</c:v>
                </c:pt>
                <c:pt idx="1003" formatCode="0.00E+00">
                  <c:v>6.4380899999999998E-269</c:v>
                </c:pt>
                <c:pt idx="1004" formatCode="0.00E+00">
                  <c:v>-1.6167000000000001E-269</c:v>
                </c:pt>
                <c:pt idx="1005" formatCode="0.00E+00">
                  <c:v>-1.4409500000000001E-268</c:v>
                </c:pt>
                <c:pt idx="1006" formatCode="0.00E+00">
                  <c:v>-2.9037199999999998E-268</c:v>
                </c:pt>
                <c:pt idx="1007" formatCode="0.00E+00">
                  <c:v>-3.82042E-268</c:v>
                </c:pt>
                <c:pt idx="1008" formatCode="0.00E+00">
                  <c:v>-3.1807800000000003E-268</c:v>
                </c:pt>
                <c:pt idx="1009" formatCode="0.00E+00">
                  <c:v>-2.50793E-269</c:v>
                </c:pt>
                <c:pt idx="1010" formatCode="0.00E+00">
                  <c:v>4.9816499999999995E-268</c:v>
                </c:pt>
                <c:pt idx="1011" formatCode="0.00E+00">
                  <c:v>1.1736099999999999E-267</c:v>
                </c:pt>
                <c:pt idx="1012" formatCode="0.00E+00">
                  <c:v>1.8299499999999999E-267</c:v>
                </c:pt>
                <c:pt idx="1013" formatCode="0.00E+00">
                  <c:v>2.1770500000000001E-267</c:v>
                </c:pt>
                <c:pt idx="1014" formatCode="0.00E+00">
                  <c:v>1.8715199999999999E-267</c:v>
                </c:pt>
                <c:pt idx="1015" formatCode="0.00E+00">
                  <c:v>6.9349099999999999E-268</c:v>
                </c:pt>
                <c:pt idx="1016" formatCode="0.00E+00">
                  <c:v>-1.2975500000000001E-267</c:v>
                </c:pt>
                <c:pt idx="1017" formatCode="0.00E+00">
                  <c:v>-3.6710200000000001E-267</c:v>
                </c:pt>
                <c:pt idx="1018" formatCode="0.00E+00">
                  <c:v>-5.5522499999999999E-267</c:v>
                </c:pt>
                <c:pt idx="1019" formatCode="0.00E+00">
                  <c:v>-5.69263E-267</c:v>
                </c:pt>
                <c:pt idx="1020" formatCode="0.00E+00">
                  <c:v>-2.8156100000000001E-267</c:v>
                </c:pt>
                <c:pt idx="1021" formatCode="0.00E+00">
                  <c:v>3.7833300000000001E-267</c:v>
                </c:pt>
                <c:pt idx="1022" formatCode="0.00E+00">
                  <c:v>1.3424400000000001E-266</c:v>
                </c:pt>
                <c:pt idx="1023" formatCode="0.00E+00">
                  <c:v>2.3430499999999998E-266</c:v>
                </c:pt>
                <c:pt idx="1024" formatCode="0.00E+00">
                  <c:v>2.9656E-266</c:v>
                </c:pt>
                <c:pt idx="1025" formatCode="0.00E+00">
                  <c:v>2.8075800000000001E-266</c:v>
                </c:pt>
                <c:pt idx="1026" formatCode="0.00E+00">
                  <c:v>1.6157600000000001E-266</c:v>
                </c:pt>
                <c:pt idx="1027" formatCode="0.00E+00">
                  <c:v>-5.9596899999999996E-267</c:v>
                </c:pt>
                <c:pt idx="1028" formatCode="0.00E+00">
                  <c:v>-3.3768400000000002E-266</c:v>
                </c:pt>
                <c:pt idx="1029" formatCode="0.00E+00">
                  <c:v>-5.6968799999999997E-266</c:v>
                </c:pt>
                <c:pt idx="1030" formatCode="0.00E+00">
                  <c:v>-5.9972900000000001E-266</c:v>
                </c:pt>
                <c:pt idx="1031" formatCode="0.00E+00">
                  <c:v>-2.5980499999999999E-266</c:v>
                </c:pt>
                <c:pt idx="1032" formatCode="0.00E+00">
                  <c:v>5.4588800000000002E-266</c:v>
                </c:pt>
                <c:pt idx="1033" formatCode="0.00E+00">
                  <c:v>1.74306E-265</c:v>
                </c:pt>
                <c:pt idx="1034" formatCode="0.00E+00">
                  <c:v>3.02318E-265</c:v>
                </c:pt>
                <c:pt idx="1035" formatCode="0.00E+00">
                  <c:v>3.8509499999999999E-265</c:v>
                </c:pt>
                <c:pt idx="1036" formatCode="0.00E+00">
                  <c:v>3.5996799999999997E-265</c:v>
                </c:pt>
                <c:pt idx="1037" formatCode="0.00E+00">
                  <c:v>1.8010600000000001E-265</c:v>
                </c:pt>
                <c:pt idx="1038" formatCode="0.00E+00">
                  <c:v>-1.6022100000000001E-265</c:v>
                </c:pt>
                <c:pt idx="1039" formatCode="0.00E+00">
                  <c:v>-6.0048899999999998E-265</c:v>
                </c:pt>
                <c:pt idx="1040" formatCode="0.00E+00">
                  <c:v>-9.9518099999999992E-265</c:v>
                </c:pt>
                <c:pt idx="1041" formatCode="0.00E+00">
                  <c:v>-1.1454100000000001E-264</c:v>
                </c:pt>
                <c:pt idx="1042" formatCode="0.00E+00">
                  <c:v>-8.7963199999999996E-265</c:v>
                </c:pt>
                <c:pt idx="1043" formatCode="0.00E+00">
                  <c:v>-1.13364E-265</c:v>
                </c:pt>
                <c:pt idx="1044" formatCode="0.00E+00">
                  <c:v>1.0995099999999999E-264</c:v>
                </c:pt>
                <c:pt idx="1045" formatCode="0.00E+00">
                  <c:v>2.4419499999999999E-264</c:v>
                </c:pt>
                <c:pt idx="1046" formatCode="0.00E+00">
                  <c:v>3.2146999999999999E-264</c:v>
                </c:pt>
                <c:pt idx="1047" formatCode="0.00E+00">
                  <c:v>2.48686E-264</c:v>
                </c:pt>
                <c:pt idx="1048" formatCode="0.00E+00">
                  <c:v>-4.3544000000000003E-265</c:v>
                </c:pt>
                <c:pt idx="1049" formatCode="0.00E+00">
                  <c:v>-5.5899700000000002E-264</c:v>
                </c:pt>
                <c:pt idx="1050" formatCode="0.00E+00">
                  <c:v>-1.2176799999999999E-263</c:v>
                </c:pt>
                <c:pt idx="1051" formatCode="0.00E+00">
                  <c:v>-1.83144E-263</c:v>
                </c:pt>
                <c:pt idx="1052" formatCode="0.00E+00">
                  <c:v>-2.0956200000000001E-263</c:v>
                </c:pt>
                <c:pt idx="1053" formatCode="0.00E+00">
                  <c:v>-1.6628000000000001E-263</c:v>
                </c:pt>
                <c:pt idx="1054" formatCode="0.00E+00">
                  <c:v>-2.8550900000000001E-264</c:v>
                </c:pt>
                <c:pt idx="1055" formatCode="0.00E+00">
                  <c:v>1.99557E-263</c:v>
                </c:pt>
                <c:pt idx="1056" formatCode="0.00E+00">
                  <c:v>4.6602300000000002E-263</c:v>
                </c:pt>
                <c:pt idx="1057" formatCode="0.00E+00">
                  <c:v>6.7124999999999993E-263</c:v>
                </c:pt>
                <c:pt idx="1058" formatCode="0.00E+00">
                  <c:v>6.9503000000000002E-263</c:v>
                </c:pt>
                <c:pt idx="1059" formatCode="0.00E+00">
                  <c:v>4.2840799999999998E-263</c:v>
                </c:pt>
                <c:pt idx="1060" formatCode="0.00E+00">
                  <c:v>-1.8325200000000002E-263</c:v>
                </c:pt>
                <c:pt idx="1061" formatCode="0.00E+00">
                  <c:v>-1.06243E-262</c:v>
                </c:pt>
                <c:pt idx="1062" formatCode="0.00E+00">
                  <c:v>-1.92152E-262</c:v>
                </c:pt>
                <c:pt idx="1063" formatCode="0.00E+00">
                  <c:v>-2.2729700000000001E-262</c:v>
                </c:pt>
                <c:pt idx="1064" formatCode="0.00E+00">
                  <c:v>-1.58327E-262</c:v>
                </c:pt>
                <c:pt idx="1065" formatCode="0.00E+00">
                  <c:v>4.6699299999999997E-263</c:v>
                </c:pt>
                <c:pt idx="1066" formatCode="0.00E+00">
                  <c:v>3.7453300000000001E-262</c:v>
                </c:pt>
                <c:pt idx="1067" formatCode="0.00E+00">
                  <c:v>7.5904899999999994E-262</c:v>
                </c:pt>
                <c:pt idx="1068" formatCode="0.00E+00">
                  <c:v>1.0856700000000001E-261</c:v>
                </c:pt>
                <c:pt idx="1069" formatCode="0.00E+00">
                  <c:v>1.1996999999999999E-261</c:v>
                </c:pt>
                <c:pt idx="1070" formatCode="0.00E+00">
                  <c:v>9.4647700000000003E-262</c:v>
                </c:pt>
                <c:pt idx="1071" formatCode="0.00E+00">
                  <c:v>2.6397799999999999E-262</c:v>
                </c:pt>
                <c:pt idx="1072" formatCode="0.00E+00">
                  <c:v>-7.3915999999999996E-262</c:v>
                </c:pt>
                <c:pt idx="1073" formatCode="0.00E+00">
                  <c:v>-1.7945400000000001E-261</c:v>
                </c:pt>
                <c:pt idx="1074" formatCode="0.00E+00">
                  <c:v>-2.5482799999999999E-261</c:v>
                </c:pt>
                <c:pt idx="1075" formatCode="0.00E+00">
                  <c:v>-2.6396600000000002E-261</c:v>
                </c:pt>
                <c:pt idx="1076" formatCode="0.00E+00">
                  <c:v>-1.7877600000000001E-261</c:v>
                </c:pt>
                <c:pt idx="1077" formatCode="0.00E+00">
                  <c:v>5.3123999999999998E-263</c:v>
                </c:pt>
                <c:pt idx="1078" formatCode="0.00E+00">
                  <c:v>2.4655299999999998E-261</c:v>
                </c:pt>
                <c:pt idx="1079" formatCode="0.00E+00">
                  <c:v>4.3899900000000002E-261</c:v>
                </c:pt>
                <c:pt idx="1080" formatCode="0.00E+00">
                  <c:v>4.1423900000000003E-261</c:v>
                </c:pt>
                <c:pt idx="1081" formatCode="0.00E+00">
                  <c:v>-2.0612400000000001E-262</c:v>
                </c:pt>
                <c:pt idx="1082" formatCode="0.00E+00">
                  <c:v>-9.8708500000000003E-261</c:v>
                </c:pt>
                <c:pt idx="1083" formatCode="0.00E+00">
                  <c:v>-2.4094899999999999E-260</c:v>
                </c:pt>
                <c:pt idx="1084" formatCode="0.00E+00">
                  <c:v>-3.9206499999999999E-260</c:v>
                </c:pt>
                <c:pt idx="1085" formatCode="0.00E+00">
                  <c:v>-4.8338699999999998E-260</c:v>
                </c:pt>
                <c:pt idx="1086" formatCode="0.00E+00">
                  <c:v>-4.31164E-260</c:v>
                </c:pt>
                <c:pt idx="1087" formatCode="0.00E+00">
                  <c:v>-1.81975E-260</c:v>
                </c:pt>
                <c:pt idx="1088" formatCode="0.00E+00">
                  <c:v>2.4925899999999999E-260</c:v>
                </c:pt>
                <c:pt idx="1089" formatCode="0.00E+00">
                  <c:v>7.8044900000000007E-260</c:v>
                </c:pt>
                <c:pt idx="1090" formatCode="0.00E+00">
                  <c:v>1.267E-259</c:v>
                </c:pt>
                <c:pt idx="1091" formatCode="0.00E+00">
                  <c:v>1.4980700000000001E-259</c:v>
                </c:pt>
                <c:pt idx="1092" formatCode="0.00E+00">
                  <c:v>1.2285700000000001E-259</c:v>
                </c:pt>
                <c:pt idx="1093" formatCode="0.00E+00">
                  <c:v>2.632E-260</c:v>
                </c:pt>
                <c:pt idx="1094" formatCode="0.00E+00">
                  <c:v>-1.3779400000000001E-259</c:v>
                </c:pt>
                <c:pt idx="1095" formatCode="0.00E+00">
                  <c:v>-3.2593500000000002E-259</c:v>
                </c:pt>
                <c:pt idx="1096" formatCode="0.00E+00">
                  <c:v>-4.5903100000000002E-259</c:v>
                </c:pt>
                <c:pt idx="1097" formatCode="0.00E+00">
                  <c:v>-4.52598E-259</c:v>
                </c:pt>
                <c:pt idx="1098" formatCode="0.00E+00">
                  <c:v>-2.2260000000000001E-259</c:v>
                </c:pt>
                <c:pt idx="1099" formatCode="0.00E+00">
                  <c:v>2.9365099999999998E-259</c:v>
                </c:pt>
                <c:pt idx="1100" formatCode="0.00E+00">
                  <c:v>1.0335500000000001E-258</c:v>
                </c:pt>
                <c:pt idx="1101" formatCode="0.00E+00">
                  <c:v>1.75109E-258</c:v>
                </c:pt>
                <c:pt idx="1102" formatCode="0.00E+00">
                  <c:v>2.1231200000000001E-258</c:v>
                </c:pt>
                <c:pt idx="1103" formatCode="0.00E+00">
                  <c:v>1.8551499999999999E-258</c:v>
                </c:pt>
                <c:pt idx="1104" formatCode="0.00E+00">
                  <c:v>7.3177799999999999E-259</c:v>
                </c:pt>
                <c:pt idx="1105" formatCode="0.00E+00">
                  <c:v>-1.21323E-258</c:v>
                </c:pt>
                <c:pt idx="1106" formatCode="0.00E+00">
                  <c:v>-3.5017199999999998E-258</c:v>
                </c:pt>
                <c:pt idx="1107" formatCode="0.00E+00">
                  <c:v>-5.12024E-258</c:v>
                </c:pt>
                <c:pt idx="1108" formatCode="0.00E+00">
                  <c:v>-4.4491800000000002E-258</c:v>
                </c:pt>
                <c:pt idx="1109" formatCode="0.00E+00">
                  <c:v>3.8225200000000001E-259</c:v>
                </c:pt>
                <c:pt idx="1110" formatCode="0.00E+00">
                  <c:v>1.0274299999999999E-257</c:v>
                </c:pt>
                <c:pt idx="1111" formatCode="0.00E+00">
                  <c:v>2.39107E-257</c:v>
                </c:pt>
                <c:pt idx="1112" formatCode="0.00E+00">
                  <c:v>3.73735E-257</c:v>
                </c:pt>
                <c:pt idx="1113" formatCode="0.00E+00">
                  <c:v>4.42104E-257</c:v>
                </c:pt>
                <c:pt idx="1114" formatCode="0.00E+00">
                  <c:v>3.6385900000000002E-257</c:v>
                </c:pt>
                <c:pt idx="1115" formatCode="0.00E+00">
                  <c:v>7.8664799999999999E-258</c:v>
                </c:pt>
                <c:pt idx="1116" formatCode="0.00E+00">
                  <c:v>-4.0360700000000003E-257</c:v>
                </c:pt>
                <c:pt idx="1117" formatCode="0.00E+00">
                  <c:v>-9.7939800000000002E-257</c:v>
                </c:pt>
                <c:pt idx="1118" formatCode="0.00E+00">
                  <c:v>-1.4575699999999999E-256</c:v>
                </c:pt>
                <c:pt idx="1119" formatCode="0.00E+00">
                  <c:v>-1.5830799999999999E-256</c:v>
                </c:pt>
                <c:pt idx="1120" formatCode="0.00E+00">
                  <c:v>-1.1137699999999999E-256</c:v>
                </c:pt>
                <c:pt idx="1121" formatCode="0.00E+00">
                  <c:v>5.3904199999999997E-258</c:v>
                </c:pt>
                <c:pt idx="1122" formatCode="0.00E+00">
                  <c:v>1.77094E-256</c:v>
                </c:pt>
                <c:pt idx="1123" formatCode="0.00E+00">
                  <c:v>3.5182699999999998E-256</c:v>
                </c:pt>
                <c:pt idx="1124" formatCode="0.00E+00">
                  <c:v>4.3654300000000001E-256</c:v>
                </c:pt>
                <c:pt idx="1125" formatCode="0.00E+00">
                  <c:v>3.1999699999999999E-256</c:v>
                </c:pt>
                <c:pt idx="1126" formatCode="0.00E+00">
                  <c:v>-8.3557599999999997E-257</c:v>
                </c:pt>
                <c:pt idx="1127" formatCode="0.00E+00">
                  <c:v>-7.8064499999999996E-256</c:v>
                </c:pt>
                <c:pt idx="1128" formatCode="0.00E+00">
                  <c:v>-1.64354E-255</c:v>
                </c:pt>
                <c:pt idx="1129" formatCode="0.00E+00">
                  <c:v>-2.40161E-255</c:v>
                </c:pt>
                <c:pt idx="1130" formatCode="0.00E+00">
                  <c:v>-2.69872E-255</c:v>
                </c:pt>
                <c:pt idx="1131" formatCode="0.00E+00">
                  <c:v>-2.1877899999999999E-255</c:v>
                </c:pt>
                <c:pt idx="1132" formatCode="0.00E+00">
                  <c:v>-6.9073000000000001E-256</c:v>
                </c:pt>
                <c:pt idx="1133" formatCode="0.00E+00">
                  <c:v>1.6125299999999999E-255</c:v>
                </c:pt>
                <c:pt idx="1134" formatCode="0.00E+00">
                  <c:v>4.09067E-255</c:v>
                </c:pt>
                <c:pt idx="1135" formatCode="0.00E+00">
                  <c:v>5.6508399999999998E-255</c:v>
                </c:pt>
                <c:pt idx="1136" formatCode="0.00E+00">
                  <c:v>4.8926799999999997E-255</c:v>
                </c:pt>
                <c:pt idx="1137" formatCode="0.00E+00">
                  <c:v>6.0848399999999999E-256</c:v>
                </c:pt>
                <c:pt idx="1138" formatCode="0.00E+00">
                  <c:v>-7.5188799999999996E-255</c:v>
                </c:pt>
                <c:pt idx="1139" formatCode="0.00E+00">
                  <c:v>-1.8110900000000001E-254</c:v>
                </c:pt>
                <c:pt idx="1140" formatCode="0.00E+00">
                  <c:v>-2.7421999999999999E-254</c:v>
                </c:pt>
                <c:pt idx="1141" formatCode="0.00E+00">
                  <c:v>-3.0029000000000001E-254</c:v>
                </c:pt>
                <c:pt idx="1142" formatCode="0.00E+00">
                  <c:v>-2.0926099999999999E-254</c:v>
                </c:pt>
                <c:pt idx="1143" formatCode="0.00E+00">
                  <c:v>2.5705600000000002E-255</c:v>
                </c:pt>
                <c:pt idx="1144" formatCode="0.00E+00">
                  <c:v>3.8824200000000003E-254</c:v>
                </c:pt>
                <c:pt idx="1145" formatCode="0.00E+00">
                  <c:v>7.9126599999999997E-254</c:v>
                </c:pt>
                <c:pt idx="1146" formatCode="0.00E+00">
                  <c:v>1.06641E-253</c:v>
                </c:pt>
                <c:pt idx="1147" formatCode="0.00E+00">
                  <c:v>9.9354299999999997E-254</c:v>
                </c:pt>
                <c:pt idx="1148" formatCode="0.00E+00">
                  <c:v>3.7013199999999998E-254</c:v>
                </c:pt>
                <c:pt idx="1149" formatCode="0.00E+00">
                  <c:v>-8.7800900000000002E-254</c:v>
                </c:pt>
                <c:pt idx="1150" formatCode="0.00E+00">
                  <c:v>-2.5626799999999999E-253</c:v>
                </c:pt>
                <c:pt idx="1151" formatCode="0.00E+00">
                  <c:v>-4.1417899999999998E-253</c:v>
                </c:pt>
                <c:pt idx="1152" formatCode="0.00E+00">
                  <c:v>-4.7869899999999998E-253</c:v>
                </c:pt>
                <c:pt idx="1153" formatCode="0.00E+00">
                  <c:v>-3.6539200000000002E-253</c:v>
                </c:pt>
                <c:pt idx="1154" formatCode="0.00E+00">
                  <c:v>-2.3772299999999998E-254</c:v>
                </c:pt>
                <c:pt idx="1155" formatCode="0.00E+00">
                  <c:v>5.2611499999999998E-253</c:v>
                </c:pt>
                <c:pt idx="1156" formatCode="0.00E+00">
                  <c:v>1.1621200000000001E-252</c:v>
                </c:pt>
                <c:pt idx="1157" formatCode="0.00E+00">
                  <c:v>1.66598E-252</c:v>
                </c:pt>
                <c:pt idx="1158" formatCode="0.00E+00">
                  <c:v>1.78026E-252</c:v>
                </c:pt>
                <c:pt idx="1159" formatCode="0.00E+00">
                  <c:v>1.2726900000000001E-252</c:v>
                </c:pt>
                <c:pt idx="1160" formatCode="0.00E+00">
                  <c:v>2.5120499999999998E-254</c:v>
                </c:pt>
                <c:pt idx="1161" formatCode="0.00E+00">
                  <c:v>-1.7960800000000001E-252</c:v>
                </c:pt>
                <c:pt idx="1162" formatCode="0.00E+00">
                  <c:v>-3.61371E-252</c:v>
                </c:pt>
                <c:pt idx="1163" formatCode="0.00E+00">
                  <c:v>-4.5463499999999997E-252</c:v>
                </c:pt>
                <c:pt idx="1164" formatCode="0.00E+00">
                  <c:v>-3.6666799999999998E-252</c:v>
                </c:pt>
                <c:pt idx="1165" formatCode="0.00E+00">
                  <c:v>-3.0286100000000001E-253</c:v>
                </c:pt>
                <c:pt idx="1166" formatCode="0.00E+00">
                  <c:v>5.52029E-252</c:v>
                </c:pt>
                <c:pt idx="1167" formatCode="0.00E+00">
                  <c:v>1.2539499999999999E-251</c:v>
                </c:pt>
                <c:pt idx="1168" formatCode="0.00E+00">
                  <c:v>1.7814000000000001E-251</c:v>
                </c:pt>
                <c:pt idx="1169" formatCode="0.00E+00">
                  <c:v>1.70365E-251</c:v>
                </c:pt>
                <c:pt idx="1170" formatCode="0.00E+00">
                  <c:v>6.43378E-252</c:v>
                </c:pt>
                <c:pt idx="1171" formatCode="0.00E+00">
                  <c:v>-1.4796200000000001E-251</c:v>
                </c:pt>
                <c:pt idx="1172" formatCode="0.00E+00">
                  <c:v>-4.36051E-251</c:v>
                </c:pt>
                <c:pt idx="1173" formatCode="0.00E+00">
                  <c:v>-7.2848799999999994E-251</c:v>
                </c:pt>
                <c:pt idx="1174" formatCode="0.00E+00">
                  <c:v>-9.1097400000000002E-251</c:v>
                </c:pt>
                <c:pt idx="1175" formatCode="0.00E+00">
                  <c:v>-8.6021000000000001E-251</c:v>
                </c:pt>
                <c:pt idx="1176" formatCode="0.00E+00">
                  <c:v>-5.0447200000000003E-251</c:v>
                </c:pt>
                <c:pt idx="1177" formatCode="0.00E+00">
                  <c:v>1.3983600000000001E-251</c:v>
                </c:pt>
                <c:pt idx="1178" formatCode="0.00E+00">
                  <c:v>9.4081899999999995E-251</c:v>
                </c:pt>
                <c:pt idx="1179" formatCode="0.00E+00">
                  <c:v>1.6164000000000001E-250</c:v>
                </c:pt>
                <c:pt idx="1180" formatCode="0.00E+00">
                  <c:v>1.74659E-250</c:v>
                </c:pt>
                <c:pt idx="1181" formatCode="0.00E+00">
                  <c:v>8.7021599999999996E-251</c:v>
                </c:pt>
                <c:pt idx="1182" formatCode="0.00E+00">
                  <c:v>-1.3044300000000001E-250</c:v>
                </c:pt>
                <c:pt idx="1183" formatCode="0.00E+00">
                  <c:v>-4.5983999999999998E-250</c:v>
                </c:pt>
                <c:pt idx="1184" formatCode="0.00E+00">
                  <c:v>-8.1298499999999994E-250</c:v>
                </c:pt>
                <c:pt idx="1185" formatCode="0.00E+00">
                  <c:v>-1.02896E-249</c:v>
                </c:pt>
                <c:pt idx="1186" formatCode="0.00E+00">
                  <c:v>-9.0861500000000004E-250</c:v>
                </c:pt>
                <c:pt idx="1187" formatCode="0.00E+00">
                  <c:v>-2.9855199999999997E-250</c:v>
                </c:pt>
                <c:pt idx="1188" formatCode="0.00E+00">
                  <c:v>8.1479300000000001E-250</c:v>
                </c:pt>
                <c:pt idx="1189" formatCode="0.00E+00">
                  <c:v>2.2347000000000001E-249</c:v>
                </c:pt>
                <c:pt idx="1190" formatCode="0.00E+00">
                  <c:v>3.4791399999999999E-249</c:v>
                </c:pt>
                <c:pt idx="1191" formatCode="0.00E+00">
                  <c:v>3.7810299999999998E-249</c:v>
                </c:pt>
                <c:pt idx="1192" formatCode="0.00E+00">
                  <c:v>2.3090500000000002E-249</c:v>
                </c:pt>
                <c:pt idx="1193" formatCode="0.00E+00">
                  <c:v>-1.42625E-249</c:v>
                </c:pt>
                <c:pt idx="1194" formatCode="0.00E+00">
                  <c:v>-7.1354499999999997E-249</c:v>
                </c:pt>
                <c:pt idx="1195" formatCode="0.00E+00">
                  <c:v>-1.35043E-248</c:v>
                </c:pt>
                <c:pt idx="1196" formatCode="0.00E+00">
                  <c:v>-1.8444599999999999E-248</c:v>
                </c:pt>
                <c:pt idx="1197" formatCode="0.00E+00">
                  <c:v>-1.9845599999999999E-248</c:v>
                </c:pt>
                <c:pt idx="1198" formatCode="0.00E+00">
                  <c:v>-1.63177E-248</c:v>
                </c:pt>
                <c:pt idx="1199" formatCode="0.00E+00">
                  <c:v>-7.5714599999999996E-249</c:v>
                </c:pt>
                <c:pt idx="1200" formatCode="0.00E+00">
                  <c:v>4.8437400000000001E-249</c:v>
                </c:pt>
                <c:pt idx="1201" formatCode="0.00E+00">
                  <c:v>1.5660300000000001E-248</c:v>
                </c:pt>
                <c:pt idx="1202" formatCode="0.00E+00">
                  <c:v>1.5479100000000001E-248</c:v>
                </c:pt>
                <c:pt idx="1203" formatCode="0.00E+00">
                  <c:v>-5.43086E-249</c:v>
                </c:pt>
                <c:pt idx="1204" formatCode="0.00E+00">
                  <c:v>-5.2629899999999997E-248</c:v>
                </c:pt>
                <c:pt idx="1205" formatCode="0.00E+00">
                  <c:v>-1.24453E-247</c:v>
                </c:pt>
                <c:pt idx="1206" formatCode="0.00E+00">
                  <c:v>-2.0600999999999999E-247</c:v>
                </c:pt>
                <c:pt idx="1207" formatCode="0.00E+00">
                  <c:v>-2.6368400000000001E-247</c:v>
                </c:pt>
                <c:pt idx="1208" formatCode="0.00E+00">
                  <c:v>-2.5238499999999999E-247</c:v>
                </c:pt>
                <c:pt idx="1209" formatCode="0.00E+00">
                  <c:v>-1.35055E-247</c:v>
                </c:pt>
                <c:pt idx="1210" formatCode="0.00E+00">
                  <c:v>9.7158200000000007E-248</c:v>
                </c:pt>
                <c:pt idx="1211" formatCode="0.00E+00">
                  <c:v>4.1042899999999999E-247</c:v>
                </c:pt>
                <c:pt idx="1212" formatCode="0.00E+00">
                  <c:v>7.2163099999999996E-247</c:v>
                </c:pt>
                <c:pt idx="1213" formatCode="0.00E+00">
                  <c:v>9.0753699999999995E-247</c:v>
                </c:pt>
                <c:pt idx="1214" formatCode="0.00E+00">
                  <c:v>8.378E-247</c:v>
                </c:pt>
                <c:pt idx="1215" formatCode="0.00E+00">
                  <c:v>4.2372399999999998E-247</c:v>
                </c:pt>
                <c:pt idx="1216" formatCode="0.00E+00">
                  <c:v>-3.2551299999999998E-247</c:v>
                </c:pt>
                <c:pt idx="1217" formatCode="0.00E+00">
                  <c:v>-1.23998E-246</c:v>
                </c:pt>
                <c:pt idx="1218" formatCode="0.00E+00">
                  <c:v>-1.9590699999999999E-246</c:v>
                </c:pt>
                <c:pt idx="1219" formatCode="0.00E+00">
                  <c:v>-2.0036199999999999E-246</c:v>
                </c:pt>
                <c:pt idx="1220" formatCode="0.00E+00">
                  <c:v>-9.5011100000000005E-247</c:v>
                </c:pt>
                <c:pt idx="1221" formatCode="0.00E+00">
                  <c:v>1.35384E-246</c:v>
                </c:pt>
                <c:pt idx="1222" formatCode="0.00E+00">
                  <c:v>4.6066300000000004E-246</c:v>
                </c:pt>
                <c:pt idx="1223" formatCode="0.00E+00">
                  <c:v>7.9414200000000002E-246</c:v>
                </c:pt>
                <c:pt idx="1224" formatCode="0.00E+00">
                  <c:v>9.9279599999999992E-246</c:v>
                </c:pt>
                <c:pt idx="1225" formatCode="0.00E+00">
                  <c:v>8.9260799999999998E-246</c:v>
                </c:pt>
                <c:pt idx="1226" formatCode="0.00E+00">
                  <c:v>3.8492200000000001E-246</c:v>
                </c:pt>
                <c:pt idx="1227" formatCode="0.00E+00">
                  <c:v>-5.1586999999999999E-246</c:v>
                </c:pt>
                <c:pt idx="1228" formatCode="0.00E+00">
                  <c:v>-1.62848E-245</c:v>
                </c:pt>
                <c:pt idx="1229" formatCode="0.00E+00">
                  <c:v>-2.56037E-245</c:v>
                </c:pt>
                <c:pt idx="1230" formatCode="0.00E+00">
                  <c:v>-2.7552800000000001E-245</c:v>
                </c:pt>
                <c:pt idx="1231" formatCode="0.00E+00">
                  <c:v>-1.70829E-245</c:v>
                </c:pt>
                <c:pt idx="1232" formatCode="0.00E+00">
                  <c:v>7.7918600000000002E-246</c:v>
                </c:pt>
                <c:pt idx="1233" formatCode="0.00E+00">
                  <c:v>4.4146800000000003E-245</c:v>
                </c:pt>
                <c:pt idx="1234" formatCode="0.00E+00">
                  <c:v>8.3044700000000004E-245</c:v>
                </c:pt>
                <c:pt idx="1235" formatCode="0.00E+00">
                  <c:v>1.09594E-244</c:v>
                </c:pt>
                <c:pt idx="1236" formatCode="0.00E+00">
                  <c:v>1.0472300000000001E-244</c:v>
                </c:pt>
                <c:pt idx="1237" formatCode="0.00E+00">
                  <c:v>5.09274E-245</c:v>
                </c:pt>
                <c:pt idx="1238" formatCode="0.00E+00">
                  <c:v>-5.6331600000000003E-245</c:v>
                </c:pt>
                <c:pt idx="1239" formatCode="0.00E+00">
                  <c:v>-1.97293E-244</c:v>
                </c:pt>
                <c:pt idx="1240" formatCode="0.00E+00">
                  <c:v>-3.2441499999999999E-244</c:v>
                </c:pt>
                <c:pt idx="1241" formatCode="0.00E+00">
                  <c:v>-3.7052499999999997E-244</c:v>
                </c:pt>
                <c:pt idx="1242" formatCode="0.00E+00">
                  <c:v>-2.6680899999999999E-244</c:v>
                </c:pt>
                <c:pt idx="1243" formatCode="0.00E+00">
                  <c:v>3.3542200000000001E-245</c:v>
                </c:pt>
                <c:pt idx="1244" formatCode="0.00E+00">
                  <c:v>5.1736500000000003E-244</c:v>
                </c:pt>
                <c:pt idx="1245" formatCode="0.00E+00">
                  <c:v>1.06267E-243</c:v>
                </c:pt>
                <c:pt idx="1246" formatCode="0.00E+00">
                  <c:v>1.4406900000000001E-243</c:v>
                </c:pt>
                <c:pt idx="1247" formatCode="0.00E+00">
                  <c:v>1.38746E-243</c:v>
                </c:pt>
                <c:pt idx="1248" formatCode="0.00E+00">
                  <c:v>6.6221899999999999E-244</c:v>
                </c:pt>
                <c:pt idx="1249" formatCode="0.00E+00">
                  <c:v>-8.6035199999999997E-244</c:v>
                </c:pt>
                <c:pt idx="1250" formatCode="0.00E+00">
                  <c:v>-2.9688599999999998E-243</c:v>
                </c:pt>
                <c:pt idx="1251" formatCode="0.00E+00">
                  <c:v>-4.9670699999999998E-243</c:v>
                </c:pt>
                <c:pt idx="1252" formatCode="0.00E+00">
                  <c:v>-5.8243199999999997E-243</c:v>
                </c:pt>
                <c:pt idx="1253" formatCode="0.00E+00">
                  <c:v>-4.5235800000000002E-243</c:v>
                </c:pt>
                <c:pt idx="1254" formatCode="0.00E+00">
                  <c:v>-4.8689800000000002E-244</c:v>
                </c:pt>
                <c:pt idx="1255" formatCode="0.00E+00">
                  <c:v>5.9904500000000001E-243</c:v>
                </c:pt>
                <c:pt idx="1256" formatCode="0.00E+00">
                  <c:v>1.3428399999999999E-242</c:v>
                </c:pt>
                <c:pt idx="1257" formatCode="0.00E+00">
                  <c:v>1.9028000000000001E-242</c:v>
                </c:pt>
                <c:pt idx="1258" formatCode="0.00E+00">
                  <c:v>1.9104199999999999E-242</c:v>
                </c:pt>
                <c:pt idx="1259" formatCode="0.00E+00">
                  <c:v>1.04065E-242</c:v>
                </c:pt>
                <c:pt idx="1260" formatCode="0.00E+00">
                  <c:v>-8.2168499999999996E-243</c:v>
                </c:pt>
                <c:pt idx="1261" formatCode="0.00E+00">
                  <c:v>-3.41703E-242</c:v>
                </c:pt>
                <c:pt idx="1262" formatCode="0.00E+00">
                  <c:v>-5.9998500000000001E-242</c:v>
                </c:pt>
                <c:pt idx="1263" formatCode="0.00E+00">
                  <c:v>-7.4889399999999996E-242</c:v>
                </c:pt>
                <c:pt idx="1264" formatCode="0.00E+00">
                  <c:v>-6.8573400000000003E-242</c:v>
                </c:pt>
                <c:pt idx="1265" formatCode="0.00E+00">
                  <c:v>-3.4673299999999998E-242</c:v>
                </c:pt>
                <c:pt idx="1266" formatCode="0.00E+00">
                  <c:v>2.5919199999999999E-242</c:v>
                </c:pt>
                <c:pt idx="1267" formatCode="0.00E+00">
                  <c:v>9.9541400000000008E-242</c:v>
                </c:pt>
                <c:pt idx="1268" formatCode="0.00E+00">
                  <c:v>1.5435E-241</c:v>
                </c:pt>
                <c:pt idx="1269" formatCode="0.00E+00">
                  <c:v>1.4231499999999999E-241</c:v>
                </c:pt>
                <c:pt idx="1270" formatCode="0.00E+00">
                  <c:v>1.4899000000000001E-242</c:v>
                </c:pt>
                <c:pt idx="1271" formatCode="0.00E+00">
                  <c:v>-2.5111800000000001E-241</c:v>
                </c:pt>
                <c:pt idx="1272" formatCode="0.00E+00">
                  <c:v>-6.2705999999999996E-241</c:v>
                </c:pt>
                <c:pt idx="1273" formatCode="0.00E+00">
                  <c:v>-1.01353E-240</c:v>
                </c:pt>
                <c:pt idx="1274" formatCode="0.00E+00">
                  <c:v>-1.2525700000000001E-240</c:v>
                </c:pt>
                <c:pt idx="1275" formatCode="0.00E+00">
                  <c:v>-1.1847300000000001E-240</c:v>
                </c:pt>
                <c:pt idx="1276" formatCode="0.00E+00">
                  <c:v>-7.1291699999999994E-241</c:v>
                </c:pt>
                <c:pt idx="1277" formatCode="0.00E+00">
                  <c:v>1.53263E-241</c:v>
                </c:pt>
                <c:pt idx="1278" formatCode="0.00E+00">
                  <c:v>1.2376500000000001E-240</c:v>
                </c:pt>
                <c:pt idx="1279" formatCode="0.00E+00">
                  <c:v>2.1132999999999999E-240</c:v>
                </c:pt>
                <c:pt idx="1280" formatCode="0.00E+00">
                  <c:v>2.1053200000000001E-240</c:v>
                </c:pt>
                <c:pt idx="1281" formatCode="0.00E+00">
                  <c:v>4.9953099999999997E-241</c:v>
                </c:pt>
                <c:pt idx="1282" formatCode="0.00E+00">
                  <c:v>-3.0875899999999999E-240</c:v>
                </c:pt>
                <c:pt idx="1283" formatCode="0.00E+00">
                  <c:v>-8.33156E-240</c:v>
                </c:pt>
                <c:pt idx="1284" formatCode="0.00E+00">
                  <c:v>-1.3909E-239</c:v>
                </c:pt>
                <c:pt idx="1285" formatCode="0.00E+00">
                  <c:v>-1.7443399999999999E-239</c:v>
                </c:pt>
                <c:pt idx="1286" formatCode="0.00E+00">
                  <c:v>-1.6055700000000001E-239</c:v>
                </c:pt>
                <c:pt idx="1287" formatCode="0.00E+00">
                  <c:v>-7.6419700000000001E-240</c:v>
                </c:pt>
                <c:pt idx="1288" formatCode="0.00E+00">
                  <c:v>7.7421400000000003E-240</c:v>
                </c:pt>
                <c:pt idx="1289" formatCode="0.00E+00">
                  <c:v>2.72257E-239</c:v>
                </c:pt>
                <c:pt idx="1290" formatCode="0.00E+00">
                  <c:v>4.5381700000000001E-239</c:v>
                </c:pt>
                <c:pt idx="1291" formatCode="0.00E+00">
                  <c:v>5.5068999999999997E-239</c:v>
                </c:pt>
                <c:pt idx="1292" formatCode="0.00E+00">
                  <c:v>4.8467299999999996E-239</c:v>
                </c:pt>
                <c:pt idx="1293" formatCode="0.00E+00">
                  <c:v>1.9316899999999999E-239</c:v>
                </c:pt>
                <c:pt idx="1294" formatCode="0.00E+00">
                  <c:v>-3.1497199999999998E-239</c:v>
                </c:pt>
                <c:pt idx="1295" formatCode="0.00E+00">
                  <c:v>-9.0066300000000004E-239</c:v>
                </c:pt>
                <c:pt idx="1296" formatCode="0.00E+00">
                  <c:v>-1.31206E-238</c:v>
                </c:pt>
                <c:pt idx="1297" formatCode="0.00E+00">
                  <c:v>-1.24538E-238</c:v>
                </c:pt>
                <c:pt idx="1298" formatCode="0.00E+00">
                  <c:v>-3.6790200000000001E-239</c:v>
                </c:pt>
                <c:pt idx="1299" formatCode="0.00E+00">
                  <c:v>1.5407899999999999E-238</c:v>
                </c:pt>
                <c:pt idx="1300" formatCode="0.00E+00">
                  <c:v>4.2321599999999999E-238</c:v>
                </c:pt>
                <c:pt idx="1301" formatCode="0.00E+00">
                  <c:v>6.7583700000000003E-238</c:v>
                </c:pt>
                <c:pt idx="1302" formatCode="0.00E+00">
                  <c:v>7.6647800000000001E-238</c:v>
                </c:pt>
                <c:pt idx="1303" formatCode="0.00E+00">
                  <c:v>5.4527499999999997E-238</c:v>
                </c:pt>
                <c:pt idx="1304" formatCode="0.00E+00">
                  <c:v>-8.4214199999999993E-239</c:v>
                </c:pt>
                <c:pt idx="1305" formatCode="0.00E+00">
                  <c:v>-1.09314E-237</c:v>
                </c:pt>
                <c:pt idx="1306" formatCode="0.00E+00">
                  <c:v>-2.2569699999999999E-237</c:v>
                </c:pt>
                <c:pt idx="1307" formatCode="0.00E+00">
                  <c:v>-3.1467900000000002E-237</c:v>
                </c:pt>
                <c:pt idx="1308" formatCode="0.00E+00">
                  <c:v>-3.2400899999999998E-237</c:v>
                </c:pt>
                <c:pt idx="1309" formatCode="0.00E+00">
                  <c:v>-2.0526299999999999E-237</c:v>
                </c:pt>
                <c:pt idx="1310" formatCode="0.00E+00">
                  <c:v>7.4832199999999999E-238</c:v>
                </c:pt>
                <c:pt idx="1311" formatCode="0.00E+00">
                  <c:v>4.9096799999999998E-237</c:v>
                </c:pt>
                <c:pt idx="1312" formatCode="0.00E+00">
                  <c:v>8.9903899999999996E-237</c:v>
                </c:pt>
                <c:pt idx="1313" formatCode="0.00E+00">
                  <c:v>1.0755400000000001E-236</c:v>
                </c:pt>
                <c:pt idx="1314" formatCode="0.00E+00">
                  <c:v>8.4694100000000004E-237</c:v>
                </c:pt>
                <c:pt idx="1315" formatCode="0.00E+00">
                  <c:v>1.4281300000000001E-237</c:v>
                </c:pt>
                <c:pt idx="1316" formatCode="0.00E+00">
                  <c:v>-1.0060700000000001E-236</c:v>
                </c:pt>
                <c:pt idx="1317" formatCode="0.00E+00">
                  <c:v>-2.3711400000000002E-236</c:v>
                </c:pt>
                <c:pt idx="1318" formatCode="0.00E+00">
                  <c:v>-3.3894900000000001E-236</c:v>
                </c:pt>
                <c:pt idx="1319" formatCode="0.00E+00">
                  <c:v>-3.2150799999999999E-236</c:v>
                </c:pt>
                <c:pt idx="1320" formatCode="0.00E+00">
                  <c:v>-1.03294E-236</c:v>
                </c:pt>
                <c:pt idx="1321" formatCode="0.00E+00">
                  <c:v>3.5408800000000002E-236</c:v>
                </c:pt>
                <c:pt idx="1322" formatCode="0.00E+00">
                  <c:v>1.00463E-235</c:v>
                </c:pt>
                <c:pt idx="1323" formatCode="0.00E+00">
                  <c:v>1.6654499999999999E-235</c:v>
                </c:pt>
                <c:pt idx="1324" formatCode="0.00E+00">
                  <c:v>2.0128700000000002E-235</c:v>
                </c:pt>
                <c:pt idx="1325" formatCode="0.00E+00">
                  <c:v>1.69043E-235</c:v>
                </c:pt>
                <c:pt idx="1326" formatCode="0.00E+00">
                  <c:v>4.5161000000000001E-236</c:v>
                </c:pt>
                <c:pt idx="1327" formatCode="0.00E+00">
                  <c:v>-1.7061699999999998E-235</c:v>
                </c:pt>
                <c:pt idx="1328" formatCode="0.00E+00">
                  <c:v>-4.38036E-235</c:v>
                </c:pt>
                <c:pt idx="1329" formatCode="0.00E+00">
                  <c:v>-6.6860399999999997E-235</c:v>
                </c:pt>
                <c:pt idx="1330" formatCode="0.00E+00">
                  <c:v>-7.4271800000000006E-235</c:v>
                </c:pt>
                <c:pt idx="1331" formatCode="0.00E+00">
                  <c:v>-5.5230500000000002E-235</c:v>
                </c:pt>
                <c:pt idx="1332" formatCode="0.00E+00">
                  <c:v>-5.2842000000000003E-236</c:v>
                </c:pt>
                <c:pt idx="1333" formatCode="0.00E+00">
                  <c:v>6.9744799999999997E-235</c:v>
                </c:pt>
                <c:pt idx="1334" formatCode="0.00E+00">
                  <c:v>1.48526E-234</c:v>
                </c:pt>
                <c:pt idx="1335" formatCode="0.00E+00">
                  <c:v>1.8735800000000001E-234</c:v>
                </c:pt>
                <c:pt idx="1336" formatCode="0.00E+00">
                  <c:v>1.2882699999999999E-234</c:v>
                </c:pt>
                <c:pt idx="1337" formatCode="0.00E+00">
                  <c:v>-6.7005399999999994E-235</c:v>
                </c:pt>
                <c:pt idx="1338" formatCode="0.00E+00">
                  <c:v>-3.9546500000000001E-234</c:v>
                </c:pt>
                <c:pt idx="1339" formatCode="0.00E+00">
                  <c:v>-8.0008399999999997E-234</c:v>
                </c:pt>
                <c:pt idx="1340" formatCode="0.00E+00">
                  <c:v>-1.1686200000000001E-233</c:v>
                </c:pt>
                <c:pt idx="1341" formatCode="0.00E+00">
                  <c:v>-1.3305899999999999E-233</c:v>
                </c:pt>
                <c:pt idx="1342" formatCode="0.00E+00">
                  <c:v>-1.09284E-233</c:v>
                </c:pt>
                <c:pt idx="1343" formatCode="0.00E+00">
                  <c:v>-3.37711E-234</c:v>
                </c:pt>
                <c:pt idx="1344" formatCode="0.00E+00">
                  <c:v>8.6879899999999995E-234</c:v>
                </c:pt>
                <c:pt idx="1345" formatCode="0.00E+00">
                  <c:v>2.2123100000000001E-233</c:v>
                </c:pt>
                <c:pt idx="1346" formatCode="0.00E+00">
                  <c:v>3.0946200000000002E-233</c:v>
                </c:pt>
                <c:pt idx="1347" formatCode="0.00E+00">
                  <c:v>2.7477799999999998E-233</c:v>
                </c:pt>
                <c:pt idx="1348" formatCode="0.00E+00">
                  <c:v>6.3466799999999996E-234</c:v>
                </c:pt>
                <c:pt idx="1349" formatCode="0.00E+00">
                  <c:v>-3.1866900000000002E-233</c:v>
                </c:pt>
                <c:pt idx="1350" formatCode="0.00E+00">
                  <c:v>-8.04178E-233</c:v>
                </c:pt>
                <c:pt idx="1351" formatCode="0.00E+00">
                  <c:v>-1.2616199999999999E-232</c:v>
                </c:pt>
                <c:pt idx="1352" formatCode="0.00E+00">
                  <c:v>-1.49551E-232</c:v>
                </c:pt>
                <c:pt idx="1353" formatCode="0.00E+00">
                  <c:v>-1.3057500000000001E-232</c:v>
                </c:pt>
                <c:pt idx="1354" formatCode="0.00E+00">
                  <c:v>-5.7063899999999999E-233</c:v>
                </c:pt>
                <c:pt idx="1355" formatCode="0.00E+00">
                  <c:v>6.8539099999999997E-233</c:v>
                </c:pt>
                <c:pt idx="1356" formatCode="0.00E+00">
                  <c:v>2.1492900000000002E-232</c:v>
                </c:pt>
                <c:pt idx="1357" formatCode="0.00E+00">
                  <c:v>3.0607700000000001E-232</c:v>
                </c:pt>
                <c:pt idx="1358" formatCode="0.00E+00">
                  <c:v>2.3456100000000001E-232</c:v>
                </c:pt>
                <c:pt idx="1359" formatCode="0.00E+00">
                  <c:v>-9.2290999999999999E-233</c:v>
                </c:pt>
                <c:pt idx="1360" formatCode="0.00E+00">
                  <c:v>-7.0309100000000001E-232</c:v>
                </c:pt>
                <c:pt idx="1361" formatCode="0.00E+00">
                  <c:v>-1.52012E-231</c:v>
                </c:pt>
                <c:pt idx="1362" formatCode="0.00E+00">
                  <c:v>-2.3187200000000001E-231</c:v>
                </c:pt>
                <c:pt idx="1363" formatCode="0.00E+00">
                  <c:v>-2.7219600000000002E-231</c:v>
                </c:pt>
                <c:pt idx="1364" formatCode="0.00E+00">
                  <c:v>-2.29237E-231</c:v>
                </c:pt>
                <c:pt idx="1365" formatCode="0.00E+00">
                  <c:v>-7.2834899999999997E-232</c:v>
                </c:pt>
                <c:pt idx="1366" formatCode="0.00E+00">
                  <c:v>1.9159199999999999E-231</c:v>
                </c:pt>
                <c:pt idx="1367" formatCode="0.00E+00">
                  <c:v>5.07665E-231</c:v>
                </c:pt>
                <c:pt idx="1368" formatCode="0.00E+00">
                  <c:v>7.6103E-231</c:v>
                </c:pt>
                <c:pt idx="1369" formatCode="0.00E+00">
                  <c:v>7.8640400000000004E-231</c:v>
                </c:pt>
                <c:pt idx="1370" formatCode="0.00E+00">
                  <c:v>4.0819899999999998E-231</c:v>
                </c:pt>
                <c:pt idx="1371" formatCode="0.00E+00">
                  <c:v>-4.6711800000000003E-231</c:v>
                </c:pt>
                <c:pt idx="1372" formatCode="0.00E+00">
                  <c:v>-1.7378699999999999E-230</c:v>
                </c:pt>
                <c:pt idx="1373" formatCode="0.00E+00">
                  <c:v>-3.06599E-230</c:v>
                </c:pt>
                <c:pt idx="1374" formatCode="0.00E+00">
                  <c:v>-3.94832E-230</c:v>
                </c:pt>
                <c:pt idx="1375" formatCode="0.00E+00">
                  <c:v>-3.8185399999999998E-230</c:v>
                </c:pt>
                <c:pt idx="1376" formatCode="0.00E+00">
                  <c:v>-2.1923300000000002E-230</c:v>
                </c:pt>
                <c:pt idx="1377" formatCode="0.00E+00">
                  <c:v>1.01055E-230</c:v>
                </c:pt>
                <c:pt idx="1378" formatCode="0.00E+00">
                  <c:v>5.1174800000000004E-230</c:v>
                </c:pt>
                <c:pt idx="1379" formatCode="0.00E+00">
                  <c:v>8.6743599999999997E-230</c:v>
                </c:pt>
                <c:pt idx="1380" formatCode="0.00E+00">
                  <c:v>9.7484399999999992E-230</c:v>
                </c:pt>
                <c:pt idx="1381" formatCode="0.00E+00">
                  <c:v>6.3847799999999997E-230</c:v>
                </c:pt>
                <c:pt idx="1382" formatCode="0.00E+00">
                  <c:v>-2.6073799999999999E-230</c:v>
                </c:pt>
                <c:pt idx="1383" formatCode="0.00E+00">
                  <c:v>-1.64568E-229</c:v>
                </c:pt>
                <c:pt idx="1384" formatCode="0.00E+00">
                  <c:v>-3.1290900000000002E-229</c:v>
                </c:pt>
                <c:pt idx="1385" formatCode="0.00E+00">
                  <c:v>-3.9771400000000001E-229</c:v>
                </c:pt>
                <c:pt idx="1386" formatCode="0.00E+00">
                  <c:v>-3.26712E-229</c:v>
                </c:pt>
                <c:pt idx="1387" formatCode="0.00E+00">
                  <c:v>-3.0093500000000001E-230</c:v>
                </c:pt>
                <c:pt idx="1388" formatCode="0.00E+00">
                  <c:v>4.9270000000000001E-229</c:v>
                </c:pt>
                <c:pt idx="1389" formatCode="0.00E+00">
                  <c:v>1.14912E-228</c:v>
                </c:pt>
                <c:pt idx="1390" formatCode="0.00E+00">
                  <c:v>1.75767E-228</c:v>
                </c:pt>
                <c:pt idx="1391" formatCode="0.00E+00">
                  <c:v>2.0800900000000001E-228</c:v>
                </c:pt>
                <c:pt idx="1392" formatCode="0.00E+00">
                  <c:v>1.88294E-228</c:v>
                </c:pt>
                <c:pt idx="1393" formatCode="0.00E+00">
                  <c:v>1.03341E-228</c:v>
                </c:pt>
                <c:pt idx="1394" formatCode="0.00E+00">
                  <c:v>-3.8044400000000003E-229</c:v>
                </c:pt>
                <c:pt idx="1395" formatCode="0.00E+00">
                  <c:v>-1.9801900000000001E-228</c:v>
                </c:pt>
                <c:pt idx="1396" formatCode="0.00E+00">
                  <c:v>-3.07319E-228</c:v>
                </c:pt>
                <c:pt idx="1397" formatCode="0.00E+00">
                  <c:v>-2.60821E-228</c:v>
                </c:pt>
                <c:pt idx="1398" formatCode="0.00E+00">
                  <c:v>5.6271700000000001E-229</c:v>
                </c:pt>
                <c:pt idx="1399" formatCode="0.00E+00">
                  <c:v>6.8651600000000001E-228</c:v>
                </c:pt>
                <c:pt idx="1400" formatCode="0.00E+00">
                  <c:v>1.52893E-227</c:v>
                </c:pt>
                <c:pt idx="1401" formatCode="0.00E+00">
                  <c:v>2.3195999999999999E-227</c:v>
                </c:pt>
                <c:pt idx="1402" formatCode="0.00E+00">
                  <c:v>2.65286E-227</c:v>
                </c:pt>
                <c:pt idx="1403" formatCode="0.00E+00">
                  <c:v>2.1093600000000001E-227</c:v>
                </c:pt>
                <c:pt idx="1404" formatCode="0.00E+00">
                  <c:v>4.7107400000000001E-228</c:v>
                </c:pt>
                <c:pt idx="1405" formatCode="0.00E+00">
                  <c:v>-2.1349200000000001E-227</c:v>
                </c:pt>
                <c:pt idx="1406" formatCode="0.00E+00">
                  <c:v>-5.1100000000000001E-227</c:v>
                </c:pt>
                <c:pt idx="1407" formatCode="0.00E+00">
                  <c:v>-7.2060800000000003E-227</c:v>
                </c:pt>
                <c:pt idx="1408" formatCode="0.00E+00">
                  <c:v>-6.6398999999999999E-227</c:v>
                </c:pt>
                <c:pt idx="1409" formatCode="0.00E+00">
                  <c:v>-1.6726499999999999E-227</c:v>
                </c:pt>
                <c:pt idx="1410" formatCode="0.00E+00">
                  <c:v>8.5355700000000003E-227</c:v>
                </c:pt>
                <c:pt idx="1411" formatCode="0.00E+00">
                  <c:v>2.2774900000000001E-226</c:v>
                </c:pt>
                <c:pt idx="1412" formatCode="0.00E+00">
                  <c:v>3.6898200000000002E-226</c:v>
                </c:pt>
                <c:pt idx="1413" formatCode="0.00E+00">
                  <c:v>4.4712000000000001E-226</c:v>
                </c:pt>
                <c:pt idx="1414" formatCode="0.00E+00">
                  <c:v>4.0334800000000001E-226</c:v>
                </c:pt>
                <c:pt idx="1415" formatCode="0.00E+00">
                  <c:v>1.9943399999999998E-226</c:v>
                </c:pt>
                <c:pt idx="1416" formatCode="0.00E+00">
                  <c:v>-1.6438000000000001E-226</c:v>
                </c:pt>
                <c:pt idx="1417" formatCode="0.00E+00">
                  <c:v>-6.0814200000000002E-226</c:v>
                </c:pt>
                <c:pt idx="1418" formatCode="0.00E+00">
                  <c:v>-9.3443899999999998E-226</c:v>
                </c:pt>
                <c:pt idx="1419" formatCode="0.00E+00">
                  <c:v>-8.6964899999999994E-226</c:v>
                </c:pt>
                <c:pt idx="1420" formatCode="0.00E+00">
                  <c:v>-1.8984399999999999E-226</c:v>
                </c:pt>
                <c:pt idx="1421" formatCode="0.00E+00">
                  <c:v>1.16436E-225</c:v>
                </c:pt>
                <c:pt idx="1422" formatCode="0.00E+00">
                  <c:v>3.02321E-225</c:v>
                </c:pt>
                <c:pt idx="1423" formatCode="0.00E+00">
                  <c:v>4.9162299999999997E-225</c:v>
                </c:pt>
                <c:pt idx="1424" formatCode="0.00E+00">
                  <c:v>6.0610899999999994E-225</c:v>
                </c:pt>
                <c:pt idx="1425" formatCode="0.00E+00">
                  <c:v>5.5829200000000006E-225</c:v>
                </c:pt>
                <c:pt idx="1426" formatCode="0.00E+00">
                  <c:v>2.89898E-225</c:v>
                </c:pt>
                <c:pt idx="1427" formatCode="0.00E+00">
                  <c:v>-1.9353299999999999E-225</c:v>
                </c:pt>
                <c:pt idx="1428" formatCode="0.00E+00">
                  <c:v>-7.94547E-225</c:v>
                </c:pt>
                <c:pt idx="1429" formatCode="0.00E+00">
                  <c:v>-1.30257E-224</c:v>
                </c:pt>
                <c:pt idx="1430" formatCode="0.00E+00">
                  <c:v>-1.4107400000000001E-224</c:v>
                </c:pt>
                <c:pt idx="1431" formatCode="0.00E+00">
                  <c:v>-8.0647800000000001E-225</c:v>
                </c:pt>
                <c:pt idx="1432" formatCode="0.00E+00">
                  <c:v>6.7393899999999998E-225</c:v>
                </c:pt>
                <c:pt idx="1433" formatCode="0.00E+00">
                  <c:v>2.88279E-224</c:v>
                </c:pt>
                <c:pt idx="1434" formatCode="0.00E+00">
                  <c:v>5.24748E-224</c:v>
                </c:pt>
                <c:pt idx="1435" formatCode="0.00E+00">
                  <c:v>6.7895699999999997E-224</c:v>
                </c:pt>
                <c:pt idx="1436" formatCode="0.00E+00">
                  <c:v>6.3900699999999999E-224</c:v>
                </c:pt>
                <c:pt idx="1437" formatCode="0.00E+00">
                  <c:v>3.2189699999999999E-224</c:v>
                </c:pt>
                <c:pt idx="1438" formatCode="0.00E+00">
                  <c:v>-2.8690799999999998E-224</c:v>
                </c:pt>
                <c:pt idx="1439" formatCode="0.00E+00">
                  <c:v>-1.0809000000000001E-223</c:v>
                </c:pt>
                <c:pt idx="1440" formatCode="0.00E+00">
                  <c:v>-1.76165E-223</c:v>
                </c:pt>
                <c:pt idx="1441" formatCode="0.00E+00">
                  <c:v>-1.85707E-223</c:v>
                </c:pt>
                <c:pt idx="1442" formatCode="0.00E+00">
                  <c:v>-8.9053499999999992E-224</c:v>
                </c:pt>
                <c:pt idx="1443" formatCode="0.00E+00">
                  <c:v>1.4056300000000001E-223</c:v>
                </c:pt>
                <c:pt idx="1444" formatCode="0.00E+00">
                  <c:v>4.8698499999999997E-223</c:v>
                </c:pt>
                <c:pt idx="1445" formatCode="0.00E+00">
                  <c:v>8.7309600000000006E-223</c:v>
                </c:pt>
                <c:pt idx="1446" formatCode="0.00E+00">
                  <c:v>1.17569E-222</c:v>
                </c:pt>
                <c:pt idx="1447" formatCode="0.00E+00">
                  <c:v>1.2676099999999999E-222</c:v>
                </c:pt>
                <c:pt idx="1448" formatCode="0.00E+00">
                  <c:v>1.0413E-222</c:v>
                </c:pt>
                <c:pt idx="1449" formatCode="0.00E+00">
                  <c:v>4.4370499999999999E-223</c:v>
                </c:pt>
                <c:pt idx="1450" formatCode="0.00E+00">
                  <c:v>-4.2665300000000001E-223</c:v>
                </c:pt>
                <c:pt idx="1451" formatCode="0.00E+00">
                  <c:v>-1.2292E-222</c:v>
                </c:pt>
                <c:pt idx="1452" formatCode="0.00E+00">
                  <c:v>-1.4088000000000002E-222</c:v>
                </c:pt>
                <c:pt idx="1453" formatCode="0.00E+00">
                  <c:v>-3.5026699999999998E-223</c:v>
                </c:pt>
                <c:pt idx="1454" formatCode="0.00E+00">
                  <c:v>2.38783E-222</c:v>
                </c:pt>
                <c:pt idx="1455" formatCode="0.00E+00">
                  <c:v>6.7441400000000002E-222</c:v>
                </c:pt>
                <c:pt idx="1456" formatCode="0.00E+00">
                  <c:v>1.17674E-221</c:v>
                </c:pt>
                <c:pt idx="1457" formatCode="0.00E+00">
                  <c:v>1.54892E-221</c:v>
                </c:pt>
                <c:pt idx="1458" formatCode="0.00E+00">
                  <c:v>1.53894E-221</c:v>
                </c:pt>
                <c:pt idx="1459" formatCode="0.00E+00">
                  <c:v>9.3247299999999996E-222</c:v>
                </c:pt>
                <c:pt idx="1460" formatCode="0.00E+00">
                  <c:v>-3.3615E-222</c:v>
                </c:pt>
                <c:pt idx="1461" formatCode="0.00E+00">
                  <c:v>-2.0817699999999999E-221</c:v>
                </c:pt>
                <c:pt idx="1462" formatCode="0.00E+00">
                  <c:v>-3.8030700000000001E-221</c:v>
                </c:pt>
                <c:pt idx="1463" formatCode="0.00E+00">
                  <c:v>-4.6931899999999998E-221</c:v>
                </c:pt>
                <c:pt idx="1464" formatCode="0.00E+00">
                  <c:v>-3.82972E-221</c:v>
                </c:pt>
                <c:pt idx="1465" formatCode="0.00E+00">
                  <c:v>-5.90269E-222</c:v>
                </c:pt>
                <c:pt idx="1466" formatCode="0.00E+00">
                  <c:v>4.8895499999999997E-221</c:v>
                </c:pt>
                <c:pt idx="1467" formatCode="0.00E+00">
                  <c:v>1.14357E-220</c:v>
                </c:pt>
                <c:pt idx="1468" formatCode="0.00E+00">
                  <c:v>1.67714E-220</c:v>
                </c:pt>
                <c:pt idx="1469" formatCode="0.00E+00">
                  <c:v>1.7750000000000001E-220</c:v>
                </c:pt>
                <c:pt idx="1470" formatCode="0.00E+00">
                  <c:v>1.1233899999999999E-220</c:v>
                </c:pt>
                <c:pt idx="1471" formatCode="0.00E+00">
                  <c:v>-4.1328700000000001E-221</c:v>
                </c:pt>
                <c:pt idx="1472" formatCode="0.00E+00">
                  <c:v>-2.6225900000000002E-220</c:v>
                </c:pt>
                <c:pt idx="1473" formatCode="0.00E+00">
                  <c:v>-4.9182900000000002E-220</c:v>
                </c:pt>
                <c:pt idx="1474" formatCode="0.00E+00">
                  <c:v>-6.3985499999999997E-220</c:v>
                </c:pt>
                <c:pt idx="1475" formatCode="0.00E+00">
                  <c:v>-5.9940099999999998E-220</c:v>
                </c:pt>
                <c:pt idx="1476" formatCode="0.00E+00">
                  <c:v>-2.9243100000000001E-220</c:v>
                </c:pt>
                <c:pt idx="1477" formatCode="0.00E+00">
                  <c:v>2.74685E-220</c:v>
                </c:pt>
                <c:pt idx="1478" formatCode="0.00E+00">
                  <c:v>9.8077999999999994E-220</c:v>
                </c:pt>
                <c:pt idx="1479" formatCode="0.00E+00">
                  <c:v>1.5599000000000001E-219</c:v>
                </c:pt>
                <c:pt idx="1480" formatCode="0.00E+00">
                  <c:v>1.6068899999999998E-219</c:v>
                </c:pt>
                <c:pt idx="1481" formatCode="0.00E+00">
                  <c:v>7.0801700000000002E-220</c:v>
                </c:pt>
                <c:pt idx="1482" formatCode="0.00E+00">
                  <c:v>-1.34918E-219</c:v>
                </c:pt>
                <c:pt idx="1483" formatCode="0.00E+00">
                  <c:v>-4.3736000000000002E-219</c:v>
                </c:pt>
                <c:pt idx="1484" formatCode="0.00E+00">
                  <c:v>-7.6080600000000003E-219</c:v>
                </c:pt>
                <c:pt idx="1485" formatCode="0.00E+00">
                  <c:v>-9.7619099999999996E-219</c:v>
                </c:pt>
                <c:pt idx="1486" formatCode="0.00E+00">
                  <c:v>-9.38123E-219</c:v>
                </c:pt>
                <c:pt idx="1487" formatCode="0.00E+00">
                  <c:v>-5.4457099999999999E-219</c:v>
                </c:pt>
                <c:pt idx="1488" formatCode="0.00E+00">
                  <c:v>2.0432499999999999E-219</c:v>
                </c:pt>
                <c:pt idx="1489" formatCode="0.00E+00">
                  <c:v>1.16582E-218</c:v>
                </c:pt>
                <c:pt idx="1490" formatCode="0.00E+00">
                  <c:v>2.0274000000000001E-218</c:v>
                </c:pt>
                <c:pt idx="1491" formatCode="0.00E+00">
                  <c:v>2.3358200000000002E-218</c:v>
                </c:pt>
                <c:pt idx="1492" formatCode="0.00E+00">
                  <c:v>1.65672E-218</c:v>
                </c:pt>
                <c:pt idx="1493" formatCode="0.00E+00">
                  <c:v>-2.1962200000000001E-219</c:v>
                </c:pt>
                <c:pt idx="1494" formatCode="0.00E+00">
                  <c:v>-3.1293400000000002E-218</c:v>
                </c:pt>
                <c:pt idx="1495" formatCode="0.00E+00">
                  <c:v>-6.3511999999999999E-218</c:v>
                </c:pt>
                <c:pt idx="1496" formatCode="0.00E+00">
                  <c:v>-8.4801800000000004E-218</c:v>
                </c:pt>
                <c:pt idx="1497" formatCode="0.00E+00">
                  <c:v>-7.6397000000000003E-218</c:v>
                </c:pt>
                <c:pt idx="1498" formatCode="0.00E+00">
                  <c:v>-1.98209E-218</c:v>
                </c:pt>
                <c:pt idx="1499" formatCode="0.00E+00">
                  <c:v>9.3935500000000004E-218</c:v>
                </c:pt>
                <c:pt idx="1500" formatCode="0.00E+00">
                  <c:v>2.4922799999999998E-217</c:v>
                </c:pt>
                <c:pt idx="1501" formatCode="0.00E+00">
                  <c:v>3.9634000000000001E-217</c:v>
                </c:pt>
                <c:pt idx="1502" formatCode="0.00E+00">
                  <c:v>4.6455700000000004E-217</c:v>
                </c:pt>
                <c:pt idx="1503" formatCode="0.00E+00">
                  <c:v>3.9141900000000004E-217</c:v>
                </c:pt>
                <c:pt idx="1504" formatCode="0.00E+00">
                  <c:v>1.47334E-217</c:v>
                </c:pt>
                <c:pt idx="1505" formatCode="0.00E+00">
                  <c:v>-2.4740499999999999E-217</c:v>
                </c:pt>
                <c:pt idx="1506" formatCode="0.00E+00">
                  <c:v>-7.0091999999999998E-217</c:v>
                </c:pt>
                <c:pt idx="1507" formatCode="0.00E+00">
                  <c:v>-1.0238299999999999E-216</c:v>
                </c:pt>
                <c:pt idx="1508" formatCode="0.00E+00">
                  <c:v>-9.3398200000000001E-217</c:v>
                </c:pt>
                <c:pt idx="1509" formatCode="0.00E+00">
                  <c:v>-1.3457600000000001E-217</c:v>
                </c:pt>
                <c:pt idx="1510" formatCode="0.00E+00">
                  <c:v>1.5253400000000001E-216</c:v>
                </c:pt>
                <c:pt idx="1511" formatCode="0.00E+00">
                  <c:v>3.8455299999999999E-216</c:v>
                </c:pt>
                <c:pt idx="1512" formatCode="0.00E+00">
                  <c:v>6.1510999999999995E-216</c:v>
                </c:pt>
                <c:pt idx="1513" formatCode="0.00E+00">
                  <c:v>7.4607000000000005E-216</c:v>
                </c:pt>
                <c:pt idx="1514" formatCode="0.00E+00">
                  <c:v>6.8908899999999999E-216</c:v>
                </c:pt>
                <c:pt idx="1515" formatCode="0.00E+00">
                  <c:v>3.9377300000000003E-216</c:v>
                </c:pt>
                <c:pt idx="1516" formatCode="0.00E+00">
                  <c:v>-1.32409E-216</c:v>
                </c:pt>
                <c:pt idx="1517" formatCode="0.00E+00">
                  <c:v>-7.7295099999999995E-216</c:v>
                </c:pt>
                <c:pt idx="1518" formatCode="0.00E+00">
                  <c:v>-1.2534400000000001E-215</c:v>
                </c:pt>
                <c:pt idx="1519" formatCode="0.00E+00">
                  <c:v>-1.1996100000000001E-215</c:v>
                </c:pt>
                <c:pt idx="1520" formatCode="0.00E+00">
                  <c:v>-3.0195600000000002E-216</c:v>
                </c:pt>
                <c:pt idx="1521" formatCode="0.00E+00">
                  <c:v>1.5348999999999999E-215</c:v>
                </c:pt>
                <c:pt idx="1522" formatCode="0.00E+00">
                  <c:v>4.08865E-215</c:v>
                </c:pt>
                <c:pt idx="1523" formatCode="0.00E+00">
                  <c:v>6.6777099999999996E-215</c:v>
                </c:pt>
                <c:pt idx="1524" formatCode="0.00E+00">
                  <c:v>8.0995599999999997E-215</c:v>
                </c:pt>
                <c:pt idx="1525" formatCode="0.00E+00">
                  <c:v>6.9518499999999999E-215</c:v>
                </c:pt>
                <c:pt idx="1526" formatCode="0.00E+00">
                  <c:v>2.2349500000000001E-215</c:v>
                </c:pt>
                <c:pt idx="1527" formatCode="0.00E+00">
                  <c:v>-6.1069700000000002E-215</c:v>
                </c:pt>
                <c:pt idx="1528" formatCode="0.00E+00">
                  <c:v>-1.6490899999999999E-214</c:v>
                </c:pt>
                <c:pt idx="1529" formatCode="0.00E+00">
                  <c:v>-2.4876699999999998E-214</c:v>
                </c:pt>
                <c:pt idx="1530" formatCode="0.00E+00">
                  <c:v>-2.54425E-214</c:v>
                </c:pt>
                <c:pt idx="1531" formatCode="0.00E+00">
                  <c:v>-1.34343E-214</c:v>
                </c:pt>
                <c:pt idx="1532" formatCode="0.00E+00">
                  <c:v>1.2302E-214</c:v>
                </c:pt>
                <c:pt idx="1533" formatCode="0.00E+00">
                  <c:v>4.85776E-214</c:v>
                </c:pt>
                <c:pt idx="1534" formatCode="0.00E+00">
                  <c:v>8.6637299999999992E-214</c:v>
                </c:pt>
                <c:pt idx="1535" formatCode="0.00E+00">
                  <c:v>1.1018900000000001E-213</c:v>
                </c:pt>
                <c:pt idx="1536" formatCode="0.00E+00">
                  <c:v>9.7488800000000006E-214</c:v>
                </c:pt>
                <c:pt idx="1537" formatCode="0.00E+00">
                  <c:v>2.9742799999999998E-214</c:v>
                </c:pt>
                <c:pt idx="1538" formatCode="0.00E+00">
                  <c:v>-9.7476399999999992E-214</c:v>
                </c:pt>
                <c:pt idx="1539" formatCode="0.00E+00">
                  <c:v>-2.62403E-213</c:v>
                </c:pt>
                <c:pt idx="1540" formatCode="0.00E+00">
                  <c:v>-4.09626E-213</c:v>
                </c:pt>
                <c:pt idx="1541" formatCode="0.00E+00">
                  <c:v>-4.5960500000000001E-213</c:v>
                </c:pt>
                <c:pt idx="1542" formatCode="0.00E+00">
                  <c:v>-3.3519599999999997E-213</c:v>
                </c:pt>
                <c:pt idx="1543" formatCode="0.00E+00">
                  <c:v>8.8763500000000004E-215</c:v>
                </c:pt>
                <c:pt idx="1544" formatCode="0.00E+00">
                  <c:v>5.4990599999999999E-213</c:v>
                </c:pt>
                <c:pt idx="1545" formatCode="0.00E+00">
                  <c:v>1.15594E-212</c:v>
                </c:pt>
                <c:pt idx="1546" formatCode="0.00E+00">
                  <c:v>1.59184E-212</c:v>
                </c:pt>
                <c:pt idx="1547" formatCode="0.00E+00">
                  <c:v>1.6063100000000001E-212</c:v>
                </c:pt>
                <c:pt idx="1548" formatCode="0.00E+00">
                  <c:v>1.0362E-212</c:v>
                </c:pt>
                <c:pt idx="1549" formatCode="0.00E+00">
                  <c:v>-1.2822899999999999E-213</c:v>
                </c:pt>
                <c:pt idx="1550" formatCode="0.00E+00">
                  <c:v>-1.68445E-212</c:v>
                </c:pt>
                <c:pt idx="1551" formatCode="0.00E+00">
                  <c:v>-3.1239500000000002E-212</c:v>
                </c:pt>
                <c:pt idx="1552" formatCode="0.00E+00">
                  <c:v>-3.5972600000000001E-212</c:v>
                </c:pt>
                <c:pt idx="1553" formatCode="0.00E+00">
                  <c:v>-2.15787E-212</c:v>
                </c:pt>
                <c:pt idx="1554" formatCode="0.00E+00">
                  <c:v>1.70897E-212</c:v>
                </c:pt>
                <c:pt idx="1555" formatCode="0.00E+00">
                  <c:v>7.6574500000000004E-212</c:v>
                </c:pt>
                <c:pt idx="1556" formatCode="0.00E+00">
                  <c:v>1.4411300000000001E-211</c:v>
                </c:pt>
                <c:pt idx="1557" formatCode="0.00E+00">
                  <c:v>1.9878899999999998E-211</c:v>
                </c:pt>
                <c:pt idx="1558" formatCode="0.00E+00">
                  <c:v>2.1471000000000001E-211</c:v>
                </c:pt>
                <c:pt idx="1559" formatCode="0.00E+00">
                  <c:v>1.6780400000000001E-211</c:v>
                </c:pt>
                <c:pt idx="1560" formatCode="0.00E+00">
                  <c:v>4.45385E-212</c:v>
                </c:pt>
                <c:pt idx="1561" formatCode="0.00E+00">
                  <c:v>-1.4091699999999999E-211</c:v>
                </c:pt>
                <c:pt idx="1562" formatCode="0.00E+00">
                  <c:v>-3.1424099999999998E-211</c:v>
                </c:pt>
                <c:pt idx="1563" formatCode="0.00E+00">
                  <c:v>-3.3165599999999999E-211</c:v>
                </c:pt>
                <c:pt idx="1564" formatCode="0.00E+00">
                  <c:v>-3.5230500000000001E-212</c:v>
                </c:pt>
                <c:pt idx="1565" formatCode="0.00E+00">
                  <c:v>6.6894199999999999E-211</c:v>
                </c:pt>
                <c:pt idx="1566" formatCode="0.00E+00">
                  <c:v>1.75628E-210</c:v>
                </c:pt>
                <c:pt idx="1567" formatCode="0.00E+00">
                  <c:v>3.0256799999999998E-210</c:v>
                </c:pt>
                <c:pt idx="1568" formatCode="0.00E+00">
                  <c:v>4.0614999999999997E-210</c:v>
                </c:pt>
                <c:pt idx="1569" formatCode="0.00E+00">
                  <c:v>4.3390699999999999E-210</c:v>
                </c:pt>
                <c:pt idx="1570" formatCode="0.00E+00">
                  <c:v>3.4658899999999998E-210</c:v>
                </c:pt>
                <c:pt idx="1571" formatCode="0.00E+00">
                  <c:v>1.3773E-210</c:v>
                </c:pt>
                <c:pt idx="1572" formatCode="0.00E+00">
                  <c:v>-1.58623E-210</c:v>
                </c:pt>
                <c:pt idx="1573" formatCode="0.00E+00">
                  <c:v>-4.6739199999999998E-210</c:v>
                </c:pt>
                <c:pt idx="1574" formatCode="0.00E+00">
                  <c:v>-6.8657699999999995E-210</c:v>
                </c:pt>
                <c:pt idx="1575" formatCode="0.00E+00">
                  <c:v>-7.1659600000000002E-210</c:v>
                </c:pt>
                <c:pt idx="1576" formatCode="0.00E+00">
                  <c:v>-4.8369400000000001E-210</c:v>
                </c:pt>
                <c:pt idx="1577" formatCode="0.00E+00">
                  <c:v>3.0475899999999999E-211</c:v>
                </c:pt>
                <c:pt idx="1578" formatCode="0.00E+00">
                  <c:v>7.1187299999999996E-210</c:v>
                </c:pt>
                <c:pt idx="1579" formatCode="0.00E+00">
                  <c:v>1.2392599999999999E-209</c:v>
                </c:pt>
                <c:pt idx="1580" formatCode="0.00E+00">
                  <c:v>1.17078E-209</c:v>
                </c:pt>
                <c:pt idx="1581" formatCode="0.00E+00">
                  <c:v>1.9117100000000001E-210</c:v>
                </c:pt>
                <c:pt idx="1582" formatCode="0.00E+00">
                  <c:v>-1.73592E-209</c:v>
                </c:pt>
                <c:pt idx="1583" formatCode="0.00E+00">
                  <c:v>-4.3782E-209</c:v>
                </c:pt>
                <c:pt idx="1584" formatCode="0.00E+00">
                  <c:v>-7.11095E-209</c:v>
                </c:pt>
                <c:pt idx="1585" formatCode="0.00E+00">
                  <c:v>-8.6731699999999997E-209</c:v>
                </c:pt>
                <c:pt idx="1586" formatCode="0.00E+00">
                  <c:v>-7.37555E-209</c:v>
                </c:pt>
                <c:pt idx="1587" formatCode="0.00E+00">
                  <c:v>-1.8822600000000001E-209</c:v>
                </c:pt>
                <c:pt idx="1588" formatCode="0.00E+00">
                  <c:v>7.9584300000000002E-209</c:v>
                </c:pt>
                <c:pt idx="1589" formatCode="0.00E+00">
                  <c:v>2.04726E-208</c:v>
                </c:pt>
                <c:pt idx="1590" formatCode="0.00E+00">
                  <c:v>3.1915099999999998E-208</c:v>
                </c:pt>
                <c:pt idx="1591" formatCode="0.00E+00">
                  <c:v>3.72423E-208</c:v>
                </c:pt>
                <c:pt idx="1592" formatCode="0.00E+00">
                  <c:v>3.1748000000000002E-208</c:v>
                </c:pt>
                <c:pt idx="1593" formatCode="0.00E+00">
                  <c:v>1.2796600000000001E-208</c:v>
                </c:pt>
                <c:pt idx="1594" formatCode="0.00E+00">
                  <c:v>-1.8204500000000001E-208</c:v>
                </c:pt>
                <c:pt idx="1595" formatCode="0.00E+00">
                  <c:v>-5.2635100000000002E-208</c:v>
                </c:pt>
                <c:pt idx="1596" formatCode="0.00E+00">
                  <c:v>-7.0820499999999998E-208</c:v>
                </c:pt>
                <c:pt idx="1597" formatCode="0.00E+00">
                  <c:v>-4.42348E-208</c:v>
                </c:pt>
                <c:pt idx="1598" formatCode="0.00E+00">
                  <c:v>4.9362799999999999E-208</c:v>
                </c:pt>
                <c:pt idx="1599" formatCode="0.00E+00">
                  <c:v>2.08937E-207</c:v>
                </c:pt>
                <c:pt idx="1600" formatCode="0.00E+00">
                  <c:v>4.0797299999999999E-207</c:v>
                </c:pt>
                <c:pt idx="1601" formatCode="0.00E+00">
                  <c:v>5.9717499999999997E-207</c:v>
                </c:pt>
                <c:pt idx="1602" formatCode="0.00E+00">
                  <c:v>7.08481E-207</c:v>
                </c:pt>
                <c:pt idx="1603" formatCode="0.00E+00">
                  <c:v>6.8451599999999995E-207</c:v>
                </c:pt>
                <c:pt idx="1604" formatCode="0.00E+00">
                  <c:v>5.1099099999999998E-207</c:v>
                </c:pt>
                <c:pt idx="1605" formatCode="0.00E+00">
                  <c:v>2.1276099999999999E-207</c:v>
                </c:pt>
                <c:pt idx="1606" formatCode="0.00E+00">
                  <c:v>-1.30655E-207</c:v>
                </c:pt>
                <c:pt idx="1607" formatCode="0.00E+00">
                  <c:v>-3.3714399999999999E-207</c:v>
                </c:pt>
                <c:pt idx="1608" formatCode="0.00E+00">
                  <c:v>-1.7808199999999999E-207</c:v>
                </c:pt>
                <c:pt idx="1609" formatCode="0.00E+00">
                  <c:v>4.8489199999999997E-207</c:v>
                </c:pt>
                <c:pt idx="1610" formatCode="0.00E+00">
                  <c:v>1.66614E-206</c:v>
                </c:pt>
                <c:pt idx="1611" formatCode="0.00E+00">
                  <c:v>3.23214E-206</c:v>
                </c:pt>
                <c:pt idx="1612" formatCode="0.00E+00">
                  <c:v>4.7043699999999998E-206</c:v>
                </c:pt>
                <c:pt idx="1613" formatCode="0.00E+00">
                  <c:v>5.0905399999999995E-206</c:v>
                </c:pt>
                <c:pt idx="1614" formatCode="0.00E+00">
                  <c:v>3.1010499999999998E-206</c:v>
                </c:pt>
                <c:pt idx="1615" formatCode="0.00E+00">
                  <c:v>-2.1856799999999999E-206</c:v>
                </c:pt>
                <c:pt idx="1616" formatCode="0.00E+00">
                  <c:v>-1.0601100000000001E-205</c:v>
                </c:pt>
                <c:pt idx="1617" formatCode="0.00E+00">
                  <c:v>-2.0463599999999998E-205</c:v>
                </c:pt>
                <c:pt idx="1618" formatCode="0.00E+00">
                  <c:v>-2.8201899999999999E-205</c:v>
                </c:pt>
                <c:pt idx="1619" formatCode="0.00E+00">
                  <c:v>-2.8619599999999999E-205</c:v>
                </c:pt>
                <c:pt idx="1620" formatCode="0.00E+00">
                  <c:v>-1.7115799999999999E-205</c:v>
                </c:pt>
                <c:pt idx="1621" formatCode="0.00E+00">
                  <c:v>7.6224700000000005E-206</c:v>
                </c:pt>
                <c:pt idx="1622" formatCode="0.00E+00">
                  <c:v>4.2373E-205</c:v>
                </c:pt>
                <c:pt idx="1623" formatCode="0.00E+00">
                  <c:v>7.7380299999999997E-205</c:v>
                </c:pt>
                <c:pt idx="1624" formatCode="0.00E+00">
                  <c:v>9.5452599999999999E-205</c:v>
                </c:pt>
                <c:pt idx="1625" formatCode="0.00E+00">
                  <c:v>7.7858999999999998E-205</c:v>
                </c:pt>
                <c:pt idx="1626" formatCode="0.00E+00">
                  <c:v>1.1225600000000001E-205</c:v>
                </c:pt>
                <c:pt idx="1627" formatCode="0.00E+00">
                  <c:v>-1.07996E-204</c:v>
                </c:pt>
                <c:pt idx="1628" formatCode="0.00E+00">
                  <c:v>-2.5881100000000001E-204</c:v>
                </c:pt>
                <c:pt idx="1629" formatCode="0.00E+00">
                  <c:v>-3.8043000000000001E-204</c:v>
                </c:pt>
                <c:pt idx="1630" formatCode="0.00E+00">
                  <c:v>-3.9165700000000002E-204</c:v>
                </c:pt>
                <c:pt idx="1631" formatCode="0.00E+00">
                  <c:v>-2.30728E-204</c:v>
                </c:pt>
                <c:pt idx="1632" formatCode="0.00E+00">
                  <c:v>1.2735199999999999E-204</c:v>
                </c:pt>
                <c:pt idx="1633" formatCode="0.00E+00">
                  <c:v>6.5190400000000006E-204</c:v>
                </c:pt>
                <c:pt idx="1634" formatCode="0.00E+00">
                  <c:v>1.2151400000000001E-203</c:v>
                </c:pt>
                <c:pt idx="1635" formatCode="0.00E+00">
                  <c:v>1.6121199999999999E-203</c:v>
                </c:pt>
                <c:pt idx="1636" formatCode="0.00E+00">
                  <c:v>1.66627E-203</c:v>
                </c:pt>
                <c:pt idx="1637" formatCode="0.00E+00">
                  <c:v>1.27293E-203</c:v>
                </c:pt>
                <c:pt idx="1638" formatCode="0.00E+00">
                  <c:v>3.7638800000000001E-204</c:v>
                </c:pt>
                <c:pt idx="1639" formatCode="0.00E+00">
                  <c:v>-8.7764399999999999E-204</c:v>
                </c:pt>
                <c:pt idx="1640" formatCode="0.00E+00">
                  <c:v>-1.8426499999999999E-203</c:v>
                </c:pt>
                <c:pt idx="1641" formatCode="0.00E+00">
                  <c:v>-1.4311899999999999E-203</c:v>
                </c:pt>
                <c:pt idx="1642" formatCode="0.00E+00">
                  <c:v>1.34246E-203</c:v>
                </c:pt>
                <c:pt idx="1643" formatCode="0.00E+00">
                  <c:v>6.92823E-203</c:v>
                </c:pt>
                <c:pt idx="1644" formatCode="0.00E+00">
                  <c:v>1.49776E-202</c:v>
                </c:pt>
                <c:pt idx="1645" formatCode="0.00E+00">
                  <c:v>2.3789999999999999E-202</c:v>
                </c:pt>
                <c:pt idx="1646" formatCode="0.00E+00">
                  <c:v>3.0257799999999998E-202</c:v>
                </c:pt>
                <c:pt idx="1647" formatCode="0.00E+00">
                  <c:v>3.1200299999999998E-202</c:v>
                </c:pt>
                <c:pt idx="1648" formatCode="0.00E+00">
                  <c:v>2.44996E-202</c:v>
                </c:pt>
                <c:pt idx="1649" formatCode="0.00E+00">
                  <c:v>9.2818099999999999E-203</c:v>
                </c:pt>
                <c:pt idx="1650" formatCode="0.00E+00">
                  <c:v>-1.2286300000000001E-202</c:v>
                </c:pt>
                <c:pt idx="1651" formatCode="0.00E+00">
                  <c:v>-3.1651900000000001E-202</c:v>
                </c:pt>
                <c:pt idx="1652" formatCode="0.00E+00">
                  <c:v>-3.3645399999999999E-202</c:v>
                </c:pt>
                <c:pt idx="1653" formatCode="0.00E+00">
                  <c:v>-8.5459900000000001E-204</c:v>
                </c:pt>
                <c:pt idx="1654" formatCode="0.00E+00">
                  <c:v>7.9245000000000003E-202</c:v>
                </c:pt>
                <c:pt idx="1655" formatCode="0.00E+00">
                  <c:v>2.04306E-201</c:v>
                </c:pt>
                <c:pt idx="1656" formatCode="0.00E+00">
                  <c:v>3.4803300000000001E-201</c:v>
                </c:pt>
                <c:pt idx="1657" formatCode="0.00E+00">
                  <c:v>4.6017000000000002E-201</c:v>
                </c:pt>
                <c:pt idx="1658" formatCode="0.00E+00">
                  <c:v>4.76012E-201</c:v>
                </c:pt>
                <c:pt idx="1659" formatCode="0.00E+00">
                  <c:v>3.3249300000000002E-201</c:v>
                </c:pt>
                <c:pt idx="1660" formatCode="0.00E+00">
                  <c:v>-1.98877E-203</c:v>
                </c:pt>
                <c:pt idx="1661" formatCode="0.00E+00">
                  <c:v>-4.8346599999999997E-201</c:v>
                </c:pt>
                <c:pt idx="1662" formatCode="0.00E+00">
                  <c:v>-9.5570000000000006E-201</c:v>
                </c:pt>
                <c:pt idx="1663" formatCode="0.00E+00">
                  <c:v>-1.16211E-200</c:v>
                </c:pt>
                <c:pt idx="1664" formatCode="0.00E+00">
                  <c:v>-8.2652200000000001E-201</c:v>
                </c:pt>
                <c:pt idx="1665" formatCode="0.00E+00">
                  <c:v>2.4037199999999998E-201</c:v>
                </c:pt>
                <c:pt idx="1666" formatCode="0.00E+00">
                  <c:v>2.0298399999999999E-200</c:v>
                </c:pt>
                <c:pt idx="1667" formatCode="0.00E+00">
                  <c:v>4.1768400000000002E-200</c:v>
                </c:pt>
                <c:pt idx="1668" formatCode="0.00E+00">
                  <c:v>5.8722500000000003E-200</c:v>
                </c:pt>
                <c:pt idx="1669" formatCode="0.00E+00">
                  <c:v>6.0928599999999994E-200</c:v>
                </c:pt>
                <c:pt idx="1670" formatCode="0.00E+00">
                  <c:v>3.97898E-200</c:v>
                </c:pt>
                <c:pt idx="1671" formatCode="0.00E+00">
                  <c:v>-9.3071699999999994E-201</c:v>
                </c:pt>
                <c:pt idx="1672" formatCode="0.00E+00">
                  <c:v>-8.2108299999999999E-200</c:v>
                </c:pt>
                <c:pt idx="1673" formatCode="0.00E+00">
                  <c:v>-1.56027E-199</c:v>
                </c:pt>
                <c:pt idx="1674" formatCode="0.00E+00">
                  <c:v>-1.87796E-199</c:v>
                </c:pt>
                <c:pt idx="1675" formatCode="0.00E+00">
                  <c:v>-1.2745699999999999E-199</c:v>
                </c:pt>
                <c:pt idx="1676" formatCode="0.00E+00">
                  <c:v>5.9135400000000004E-200</c:v>
                </c:pt>
                <c:pt idx="1677" formatCode="0.00E+00">
                  <c:v>3.6900800000000001E-199</c:v>
                </c:pt>
                <c:pt idx="1678" formatCode="0.00E+00">
                  <c:v>7.4561199999999996E-199</c:v>
                </c:pt>
                <c:pt idx="1679" formatCode="0.00E+00">
                  <c:v>1.07053E-198</c:v>
                </c:pt>
                <c:pt idx="1680" formatCode="0.00E+00">
                  <c:v>1.17971E-198</c:v>
                </c:pt>
                <c:pt idx="1681" formatCode="0.00E+00">
                  <c:v>9.2310199999999996E-199</c:v>
                </c:pt>
                <c:pt idx="1682" formatCode="0.00E+00">
                  <c:v>2.4044800000000002E-199</c:v>
                </c:pt>
                <c:pt idx="1683" formatCode="0.00E+00">
                  <c:v>-7.8781699999999996E-199</c:v>
                </c:pt>
                <c:pt idx="1684" formatCode="0.00E+00">
                  <c:v>-1.8744200000000001E-198</c:v>
                </c:pt>
                <c:pt idx="1685" formatCode="0.00E+00">
                  <c:v>-2.4704900000000002E-198</c:v>
                </c:pt>
                <c:pt idx="1686" formatCode="0.00E+00">
                  <c:v>-1.9402899999999999E-198</c:v>
                </c:pt>
                <c:pt idx="1687" formatCode="0.00E+00">
                  <c:v>6.4421700000000003E-200</c:v>
                </c:pt>
                <c:pt idx="1688" formatCode="0.00E+00">
                  <c:v>3.4180099999999999E-198</c:v>
                </c:pt>
                <c:pt idx="1689" formatCode="0.00E+00">
                  <c:v>7.5294699999999996E-198</c:v>
                </c:pt>
                <c:pt idx="1690" formatCode="0.00E+00">
                  <c:v>1.11641E-197</c:v>
                </c:pt>
                <c:pt idx="1691" formatCode="0.00E+00">
                  <c:v>1.23201E-197</c:v>
                </c:pt>
                <c:pt idx="1692" formatCode="0.00E+00">
                  <c:v>8.8059199999999997E-198</c:v>
                </c:pt>
                <c:pt idx="1693" formatCode="0.00E+00">
                  <c:v>-6.4202800000000003E-199</c:v>
                </c:pt>
                <c:pt idx="1694" formatCode="0.00E+00">
                  <c:v>-1.5313199999999999E-197</c:v>
                </c:pt>
                <c:pt idx="1695" formatCode="0.00E+00">
                  <c:v>-3.1572E-197</c:v>
                </c:pt>
                <c:pt idx="1696" formatCode="0.00E+00">
                  <c:v>-4.2305900000000002E-197</c:v>
                </c:pt>
                <c:pt idx="1697" formatCode="0.00E+00">
                  <c:v>-3.8223299999999999E-197</c:v>
                </c:pt>
                <c:pt idx="1698" formatCode="0.00E+00">
                  <c:v>-1.15945E-197</c:v>
                </c:pt>
                <c:pt idx="1699" formatCode="0.00E+00">
                  <c:v>3.9186600000000001E-197</c:v>
                </c:pt>
                <c:pt idx="1700" formatCode="0.00E+00">
                  <c:v>1.06049E-196</c:v>
                </c:pt>
                <c:pt idx="1701" formatCode="0.00E+00">
                  <c:v>1.69824E-196</c:v>
                </c:pt>
                <c:pt idx="1702" formatCode="0.00E+00">
                  <c:v>2.0289099999999999E-196</c:v>
                </c:pt>
                <c:pt idx="1703" formatCode="0.00E+00">
                  <c:v>1.7485E-196</c:v>
                </c:pt>
                <c:pt idx="1704" formatCode="0.00E+00">
                  <c:v>6.0177799999999995E-197</c:v>
                </c:pt>
                <c:pt idx="1705" formatCode="0.00E+00">
                  <c:v>-1.4331100000000001E-196</c:v>
                </c:pt>
                <c:pt idx="1706" formatCode="0.00E+00">
                  <c:v>-3.8557700000000001E-196</c:v>
                </c:pt>
                <c:pt idx="1707" formatCode="0.00E+00">
                  <c:v>-5.5730700000000002E-196</c:v>
                </c:pt>
                <c:pt idx="1708" formatCode="0.00E+00">
                  <c:v>-5.2675300000000002E-196</c:v>
                </c:pt>
                <c:pt idx="1709" formatCode="0.00E+00">
                  <c:v>-1.93267E-196</c:v>
                </c:pt>
                <c:pt idx="1710" formatCode="0.00E+00">
                  <c:v>4.6658600000000002E-196</c:v>
                </c:pt>
                <c:pt idx="1711" formatCode="0.00E+00">
                  <c:v>1.35837E-195</c:v>
                </c:pt>
                <c:pt idx="1712" formatCode="0.00E+00">
                  <c:v>2.22688E-195</c:v>
                </c:pt>
                <c:pt idx="1713" formatCode="0.00E+00">
                  <c:v>2.6241899999999999E-195</c:v>
                </c:pt>
                <c:pt idx="1714" formatCode="0.00E+00">
                  <c:v>1.98325E-195</c:v>
                </c:pt>
                <c:pt idx="1715" formatCode="0.00E+00">
                  <c:v>-1.3040299999999999E-196</c:v>
                </c:pt>
                <c:pt idx="1716" formatCode="0.00E+00">
                  <c:v>-3.6919400000000004E-195</c:v>
                </c:pt>
                <c:pt idx="1717" formatCode="0.00E+00">
                  <c:v>-7.9586100000000006E-195</c:v>
                </c:pt>
                <c:pt idx="1718" formatCode="0.00E+00">
                  <c:v>-1.13934E-194</c:v>
                </c:pt>
                <c:pt idx="1719" formatCode="0.00E+00">
                  <c:v>-1.1914899999999999E-194</c:v>
                </c:pt>
                <c:pt idx="1720" formatCode="0.00E+00">
                  <c:v>-7.4460299999999993E-195</c:v>
                </c:pt>
                <c:pt idx="1721" formatCode="0.00E+00">
                  <c:v>3.18972E-195</c:v>
                </c:pt>
                <c:pt idx="1722" formatCode="0.00E+00">
                  <c:v>1.8888799999999999E-194</c:v>
                </c:pt>
                <c:pt idx="1723" formatCode="0.00E+00">
                  <c:v>3.51705E-194</c:v>
                </c:pt>
                <c:pt idx="1724" formatCode="0.00E+00">
                  <c:v>4.4795200000000002E-194</c:v>
                </c:pt>
                <c:pt idx="1725" formatCode="0.00E+00">
                  <c:v>4.0306599999999999E-194</c:v>
                </c:pt>
                <c:pt idx="1726" formatCode="0.00E+00">
                  <c:v>1.7182399999999999E-194</c:v>
                </c:pt>
                <c:pt idx="1727" formatCode="0.00E+00">
                  <c:v>-2.3734600000000001E-194</c:v>
                </c:pt>
                <c:pt idx="1728" formatCode="0.00E+00">
                  <c:v>-7.4211599999999998E-194</c:v>
                </c:pt>
                <c:pt idx="1729" formatCode="0.00E+00">
                  <c:v>-1.1607999999999999E-193</c:v>
                </c:pt>
                <c:pt idx="1730" formatCode="0.00E+00">
                  <c:v>-1.22498E-193</c:v>
                </c:pt>
                <c:pt idx="1731" formatCode="0.00E+00">
                  <c:v>-6.7561999999999998E-194</c:v>
                </c:pt>
                <c:pt idx="1732" formatCode="0.00E+00">
                  <c:v>6.0904699999999998E-194</c:v>
                </c:pt>
                <c:pt idx="1733" formatCode="0.00E+00">
                  <c:v>2.5035000000000002E-193</c:v>
                </c:pt>
                <c:pt idx="1734" formatCode="0.00E+00">
                  <c:v>4.5110199999999996E-193</c:v>
                </c:pt>
                <c:pt idx="1735" formatCode="0.00E+00">
                  <c:v>5.6588699999999999E-193</c:v>
                </c:pt>
                <c:pt idx="1736" formatCode="0.00E+00">
                  <c:v>4.6178399999999996E-193</c:v>
                </c:pt>
                <c:pt idx="1737" formatCode="0.00E+00">
                  <c:v>2.8162900000000003E-194</c:v>
                </c:pt>
                <c:pt idx="1738" formatCode="0.00E+00">
                  <c:v>-7.41653E-193</c:v>
                </c:pt>
                <c:pt idx="1739" formatCode="0.00E+00">
                  <c:v>-1.70951E-192</c:v>
                </c:pt>
                <c:pt idx="1740" formatCode="0.00E+00">
                  <c:v>-2.5956099999999998E-192</c:v>
                </c:pt>
                <c:pt idx="1741" formatCode="0.00E+00">
                  <c:v>-3.0128499999999998E-192</c:v>
                </c:pt>
                <c:pt idx="1742" formatCode="0.00E+00">
                  <c:v>-2.58857E-192</c:v>
                </c:pt>
                <c:pt idx="1743" formatCode="0.00E+00">
                  <c:v>-1.1335899999999999E-192</c:v>
                </c:pt>
                <c:pt idx="1744" formatCode="0.00E+00">
                  <c:v>1.22901E-192</c:v>
                </c:pt>
                <c:pt idx="1745" formatCode="0.00E+00">
                  <c:v>3.8562899999999998E-192</c:v>
                </c:pt>
                <c:pt idx="1746" formatCode="0.00E+00">
                  <c:v>5.4007299999999999E-192</c:v>
                </c:pt>
                <c:pt idx="1747" formatCode="0.00E+00">
                  <c:v>4.1542900000000001E-192</c:v>
                </c:pt>
                <c:pt idx="1748" formatCode="0.00E+00">
                  <c:v>-1.1491199999999999E-192</c:v>
                </c:pt>
                <c:pt idx="1749" formatCode="0.00E+00">
                  <c:v>-1.0658E-191</c:v>
                </c:pt>
                <c:pt idx="1750" formatCode="0.00E+00">
                  <c:v>-2.2927900000000001E-191</c:v>
                </c:pt>
                <c:pt idx="1751" formatCode="0.00E+00">
                  <c:v>-3.4566500000000002E-191</c:v>
                </c:pt>
                <c:pt idx="1752" formatCode="0.00E+00">
                  <c:v>-4.0463500000000002E-191</c:v>
                </c:pt>
                <c:pt idx="1753" formatCode="0.00E+00">
                  <c:v>-3.5101199999999999E-191</c:v>
                </c:pt>
                <c:pt idx="1754" formatCode="0.00E+00">
                  <c:v>-1.4840499999999999E-191</c:v>
                </c:pt>
                <c:pt idx="1755" formatCode="0.00E+00">
                  <c:v>1.9359200000000001E-191</c:v>
                </c:pt>
                <c:pt idx="1756" formatCode="0.00E+00">
                  <c:v>5.9271499999999995E-191</c:v>
                </c:pt>
                <c:pt idx="1757" formatCode="0.00E+00">
                  <c:v>8.8683300000000003E-191</c:v>
                </c:pt>
                <c:pt idx="1758" formatCode="0.00E+00">
                  <c:v>8.8020599999999996E-191</c:v>
                </c:pt>
                <c:pt idx="1759" formatCode="0.00E+00">
                  <c:v>4.2474599999999997E-191</c:v>
                </c:pt>
                <c:pt idx="1760" formatCode="0.00E+00">
                  <c:v>-5.1683500000000001E-191</c:v>
                </c:pt>
                <c:pt idx="1761" formatCode="0.00E+00">
                  <c:v>-1.8113199999999999E-190</c:v>
                </c:pt>
                <c:pt idx="1762" formatCode="0.00E+00">
                  <c:v>-3.0849800000000002E-190</c:v>
                </c:pt>
                <c:pt idx="1763" formatCode="0.00E+00">
                  <c:v>-3.73139E-190</c:v>
                </c:pt>
                <c:pt idx="1764" formatCode="0.00E+00">
                  <c:v>-3.05133E-190</c:v>
                </c:pt>
                <c:pt idx="1765" formatCode="0.00E+00">
                  <c:v>-5.0542000000000001E-191</c:v>
                </c:pt>
                <c:pt idx="1766" formatCode="0.00E+00">
                  <c:v>3.9112999999999998E-190</c:v>
                </c:pt>
                <c:pt idx="1767" formatCode="0.00E+00">
                  <c:v>9.2579899999999997E-190</c:v>
                </c:pt>
                <c:pt idx="1768" formatCode="0.00E+00">
                  <c:v>1.3532899999999999E-189</c:v>
                </c:pt>
                <c:pt idx="1769" formatCode="0.00E+00">
                  <c:v>1.42782E-189</c:v>
                </c:pt>
                <c:pt idx="1770" formatCode="0.00E+00">
                  <c:v>9.692610000000001E-190</c:v>
                </c:pt>
                <c:pt idx="1771" formatCode="0.00E+00">
                  <c:v>-6.0734200000000003E-191</c:v>
                </c:pt>
                <c:pt idx="1772" formatCode="0.00E+00">
                  <c:v>-1.52006E-189</c:v>
                </c:pt>
                <c:pt idx="1773" formatCode="0.00E+00">
                  <c:v>-3.0065499999999998E-189</c:v>
                </c:pt>
                <c:pt idx="1774" formatCode="0.00E+00">
                  <c:v>-3.8290099999999999E-189</c:v>
                </c:pt>
                <c:pt idx="1775" formatCode="0.00E+00">
                  <c:v>-3.1896200000000001E-189</c:v>
                </c:pt>
                <c:pt idx="1776" formatCode="0.00E+00">
                  <c:v>-4.8001300000000001E-190</c:v>
                </c:pt>
                <c:pt idx="1777" formatCode="0.00E+00">
                  <c:v>4.3968799999999998E-189</c:v>
                </c:pt>
                <c:pt idx="1778" formatCode="0.00E+00">
                  <c:v>1.0519400000000001E-188</c:v>
                </c:pt>
                <c:pt idx="1779" formatCode="0.00E+00">
                  <c:v>1.5410399999999999E-188</c:v>
                </c:pt>
                <c:pt idx="1780" formatCode="0.00E+00">
                  <c:v>1.5385500000000001E-188</c:v>
                </c:pt>
                <c:pt idx="1781" formatCode="0.00E+00">
                  <c:v>7.187E-189</c:v>
                </c:pt>
                <c:pt idx="1782" formatCode="0.00E+00">
                  <c:v>-1.03256E-188</c:v>
                </c:pt>
                <c:pt idx="1783" formatCode="0.00E+00">
                  <c:v>-3.5261000000000002E-188</c:v>
                </c:pt>
                <c:pt idx="1784" formatCode="0.00E+00">
                  <c:v>-6.1562099999999999E-188</c:v>
                </c:pt>
                <c:pt idx="1785" formatCode="0.00E+00">
                  <c:v>-7.8395200000000002E-188</c:v>
                </c:pt>
                <c:pt idx="1786" formatCode="0.00E+00">
                  <c:v>-7.2773400000000004E-188</c:v>
                </c:pt>
                <c:pt idx="1787" formatCode="0.00E+00">
                  <c:v>-3.4336400000000002E-188</c:v>
                </c:pt>
                <c:pt idx="1788" formatCode="0.00E+00">
                  <c:v>3.94354E-188</c:v>
                </c:pt>
                <c:pt idx="1789" formatCode="0.00E+00">
                  <c:v>1.3592199999999999E-187</c:v>
                </c:pt>
                <c:pt idx="1790" formatCode="0.00E+00">
                  <c:v>2.2148299999999999E-187</c:v>
                </c:pt>
                <c:pt idx="1791" formatCode="0.00E+00">
                  <c:v>2.4579300000000002E-187</c:v>
                </c:pt>
                <c:pt idx="1792" formatCode="0.00E+00">
                  <c:v>1.56652E-187</c:v>
                </c:pt>
                <c:pt idx="1793" formatCode="0.00E+00">
                  <c:v>-7.8479900000000004E-188</c:v>
                </c:pt>
                <c:pt idx="1794" formatCode="0.00E+00">
                  <c:v>-4.4403499999999999E-187</c:v>
                </c:pt>
                <c:pt idx="1795" formatCode="0.00E+00">
                  <c:v>-8.5257900000000003E-187</c:v>
                </c:pt>
                <c:pt idx="1796" formatCode="0.00E+00">
                  <c:v>-1.1519500000000001E-186</c:v>
                </c:pt>
                <c:pt idx="1797" formatCode="0.00E+00">
                  <c:v>-1.17044E-186</c:v>
                </c:pt>
                <c:pt idx="1798" formatCode="0.00E+00">
                  <c:v>-7.70876E-187</c:v>
                </c:pt>
                <c:pt idx="1799" formatCode="0.00E+00">
                  <c:v>9.3880000000000001E-188</c:v>
                </c:pt>
                <c:pt idx="1800" formatCode="0.00E+00">
                  <c:v>1.2884300000000001E-186</c:v>
                </c:pt>
                <c:pt idx="1801" formatCode="0.00E+00">
                  <c:v>2.4010299999999998E-186</c:v>
                </c:pt>
                <c:pt idx="1802" formatCode="0.00E+00">
                  <c:v>2.8138799999999998E-186</c:v>
                </c:pt>
                <c:pt idx="1803" formatCode="0.00E+00">
                  <c:v>1.9651600000000002E-186</c:v>
                </c:pt>
                <c:pt idx="1804" formatCode="0.00E+00">
                  <c:v>-4.2200699999999998E-187</c:v>
                </c:pt>
                <c:pt idx="1805" formatCode="0.00E+00">
                  <c:v>-4.1982000000000002E-186</c:v>
                </c:pt>
                <c:pt idx="1806" formatCode="0.00E+00">
                  <c:v>-8.5186799999999996E-186</c:v>
                </c:pt>
                <c:pt idx="1807" formatCode="0.00E+00">
                  <c:v>-1.1561300000000001E-185</c:v>
                </c:pt>
                <c:pt idx="1808" formatCode="0.00E+00">
                  <c:v>-1.0805099999999999E-185</c:v>
                </c:pt>
                <c:pt idx="1809" formatCode="0.00E+00">
                  <c:v>-3.9927099999999996E-186</c:v>
                </c:pt>
                <c:pt idx="1810" formatCode="0.00E+00">
                  <c:v>9.6758800000000003E-186</c:v>
                </c:pt>
                <c:pt idx="1811" formatCode="0.00E+00">
                  <c:v>2.8370799999999999E-185</c:v>
                </c:pt>
                <c:pt idx="1812" formatCode="0.00E+00">
                  <c:v>4.7134599999999999E-185</c:v>
                </c:pt>
                <c:pt idx="1813" formatCode="0.00E+00">
                  <c:v>5.9535699999999999E-185</c:v>
                </c:pt>
                <c:pt idx="1814" formatCode="0.00E+00">
                  <c:v>6.0756500000000001E-185</c:v>
                </c:pt>
                <c:pt idx="1815" formatCode="0.00E+00">
                  <c:v>4.8877599999999998E-185</c:v>
                </c:pt>
                <c:pt idx="1816" formatCode="0.00E+00">
                  <c:v>2.4653799999999999E-185</c:v>
                </c:pt>
                <c:pt idx="1817" formatCode="0.00E+00">
                  <c:v>-5.5876800000000002E-186</c:v>
                </c:pt>
                <c:pt idx="1818" formatCode="0.00E+00">
                  <c:v>-2.4304400000000001E-185</c:v>
                </c:pt>
                <c:pt idx="1819" formatCode="0.00E+00">
                  <c:v>-4.2568000000000001E-186</c:v>
                </c:pt>
                <c:pt idx="1820" formatCode="0.00E+00">
                  <c:v>7.9236899999999998E-185</c:v>
                </c:pt>
                <c:pt idx="1821" formatCode="0.00E+00">
                  <c:v>2.3629999999999999E-184</c:v>
                </c:pt>
                <c:pt idx="1822" formatCode="0.00E+00">
                  <c:v>4.5238500000000003E-184</c:v>
                </c:pt>
                <c:pt idx="1823" formatCode="0.00E+00">
                  <c:v>6.6874199999999998E-184</c:v>
                </c:pt>
                <c:pt idx="1824" formatCode="0.00E+00">
                  <c:v>7.7324100000000005E-184</c:v>
                </c:pt>
                <c:pt idx="1825" formatCode="0.00E+00">
                  <c:v>6.39208E-184</c:v>
                </c:pt>
                <c:pt idx="1826" formatCode="0.00E+00">
                  <c:v>1.91037E-184</c:v>
                </c:pt>
                <c:pt idx="1827" formatCode="0.00E+00">
                  <c:v>-5.5385499999999999E-184</c:v>
                </c:pt>
                <c:pt idx="1828" formatCode="0.00E+00">
                  <c:v>-1.4576900000000001E-183</c:v>
                </c:pt>
                <c:pt idx="1829" formatCode="0.00E+00">
                  <c:v>-2.2403600000000001E-183</c:v>
                </c:pt>
                <c:pt idx="1830" formatCode="0.00E+00">
                  <c:v>-2.55094E-183</c:v>
                </c:pt>
                <c:pt idx="1831" formatCode="0.00E+00">
                  <c:v>-2.1414299999999998E-183</c:v>
                </c:pt>
                <c:pt idx="1832" formatCode="0.00E+00">
                  <c:v>-9.6201999999999991E-184</c:v>
                </c:pt>
                <c:pt idx="1833" formatCode="0.00E+00">
                  <c:v>8.3111399999999996E-184</c:v>
                </c:pt>
                <c:pt idx="1834" formatCode="0.00E+00">
                  <c:v>2.7165400000000002E-183</c:v>
                </c:pt>
                <c:pt idx="1835" formatCode="0.00E+00">
                  <c:v>3.5954500000000002E-183</c:v>
                </c:pt>
                <c:pt idx="1836" formatCode="0.00E+00">
                  <c:v>2.0155299999999998E-183</c:v>
                </c:pt>
                <c:pt idx="1837" formatCode="0.00E+00">
                  <c:v>-3.0534500000000001E-183</c:v>
                </c:pt>
                <c:pt idx="1838" formatCode="0.00E+00">
                  <c:v>-1.1452999999999999E-182</c:v>
                </c:pt>
                <c:pt idx="1839" formatCode="0.00E+00">
                  <c:v>-2.1702699999999999E-182</c:v>
                </c:pt>
                <c:pt idx="1840" formatCode="0.00E+00">
                  <c:v>-3.1094799999999997E-182</c:v>
                </c:pt>
                <c:pt idx="1841" formatCode="0.00E+00">
                  <c:v>-3.5376499999999999E-182</c:v>
                </c:pt>
                <c:pt idx="1842" formatCode="0.00E+00">
                  <c:v>-2.9512299999999999E-182</c:v>
                </c:pt>
                <c:pt idx="1843" formatCode="0.00E+00">
                  <c:v>-1.07339E-182</c:v>
                </c:pt>
                <c:pt idx="1844" formatCode="0.00E+00">
                  <c:v>1.88219E-182</c:v>
                </c:pt>
                <c:pt idx="1845" formatCode="0.00E+00">
                  <c:v>5.1620800000000002E-182</c:v>
                </c:pt>
                <c:pt idx="1846" formatCode="0.00E+00">
                  <c:v>7.44276E-182</c:v>
                </c:pt>
                <c:pt idx="1847" formatCode="0.00E+00">
                  <c:v>6.9193200000000006E-182</c:v>
                </c:pt>
                <c:pt idx="1848" formatCode="0.00E+00">
                  <c:v>1.8412899999999999E-182</c:v>
                </c:pt>
                <c:pt idx="1849" formatCode="0.00E+00">
                  <c:v>-8.5033799999999996E-182</c:v>
                </c:pt>
                <c:pt idx="1850" formatCode="0.00E+00">
                  <c:v>-2.2578999999999999E-181</c:v>
                </c:pt>
                <c:pt idx="1851" formatCode="0.00E+00">
                  <c:v>-3.58944E-181</c:v>
                </c:pt>
                <c:pt idx="1852" formatCode="0.00E+00">
                  <c:v>-4.20296E-181</c:v>
                </c:pt>
                <c:pt idx="1853" formatCode="0.00E+00">
                  <c:v>-3.5050399999999998E-181</c:v>
                </c:pt>
                <c:pt idx="1854" formatCode="0.00E+00">
                  <c:v>-1.1634499999999999E-181</c:v>
                </c:pt>
                <c:pt idx="1855" formatCode="0.00E+00">
                  <c:v>2.6865499999999998E-181</c:v>
                </c:pt>
                <c:pt idx="1856" formatCode="0.00E+00">
                  <c:v>7.1465199999999999E-181</c:v>
                </c:pt>
                <c:pt idx="1857" formatCode="0.00E+00">
                  <c:v>1.0337000000000001E-180</c:v>
                </c:pt>
                <c:pt idx="1858" formatCode="0.00E+00">
                  <c:v>9.5936399999999996E-181</c:v>
                </c:pt>
                <c:pt idx="1859" formatCode="0.00E+00">
                  <c:v>2.3366700000000001E-181</c:v>
                </c:pt>
                <c:pt idx="1860" formatCode="0.00E+00">
                  <c:v>-1.2371200000000001E-180</c:v>
                </c:pt>
                <c:pt idx="1861" formatCode="0.00E+00">
                  <c:v>-3.2424799999999999E-180</c:v>
                </c:pt>
                <c:pt idx="1862" formatCode="0.00E+00">
                  <c:v>-5.2355100000000001E-180</c:v>
                </c:pt>
                <c:pt idx="1863" formatCode="0.00E+00">
                  <c:v>-6.3962599999999996E-180</c:v>
                </c:pt>
                <c:pt idx="1864" formatCode="0.00E+00">
                  <c:v>-5.8744700000000003E-180</c:v>
                </c:pt>
                <c:pt idx="1865" formatCode="0.00E+00">
                  <c:v>-3.2688E-180</c:v>
                </c:pt>
                <c:pt idx="1866" formatCode="0.00E+00">
                  <c:v>1.06664E-180</c:v>
                </c:pt>
                <c:pt idx="1867" formatCode="0.00E+00">
                  <c:v>6.1355699999999997E-180</c:v>
                </c:pt>
                <c:pt idx="1868" formatCode="0.00E+00">
                  <c:v>1.0259E-179</c:v>
                </c:pt>
                <c:pt idx="1869" formatCode="0.00E+00">
                  <c:v>1.0950799999999999E-179</c:v>
                </c:pt>
                <c:pt idx="1870" formatCode="0.00E+00">
                  <c:v>5.77319E-180</c:v>
                </c:pt>
                <c:pt idx="1871" formatCode="0.00E+00">
                  <c:v>-6.2061299999999996E-180</c:v>
                </c:pt>
                <c:pt idx="1872" formatCode="0.00E+00">
                  <c:v>-2.3452700000000001E-179</c:v>
                </c:pt>
                <c:pt idx="1873" formatCode="0.00E+00">
                  <c:v>-4.1110900000000002E-179</c:v>
                </c:pt>
                <c:pt idx="1874" formatCode="0.00E+00">
                  <c:v>-5.1623899999999999E-179</c:v>
                </c:pt>
                <c:pt idx="1875" formatCode="0.00E+00">
                  <c:v>-4.8282500000000003E-179</c:v>
                </c:pt>
                <c:pt idx="1876" formatCode="0.00E+00">
                  <c:v>-2.7242799999999999E-179</c:v>
                </c:pt>
                <c:pt idx="1877" formatCode="0.00E+00">
                  <c:v>1.2609600000000001E-179</c:v>
                </c:pt>
                <c:pt idx="1878" formatCode="0.00E+00">
                  <c:v>6.4050299999999997E-179</c:v>
                </c:pt>
                <c:pt idx="1879" formatCode="0.00E+00">
                  <c:v>1.04851E-178</c:v>
                </c:pt>
                <c:pt idx="1880" formatCode="0.00E+00">
                  <c:v>1.0610499999999999E-178</c:v>
                </c:pt>
                <c:pt idx="1881" formatCode="0.00E+00">
                  <c:v>4.82688E-179</c:v>
                </c:pt>
                <c:pt idx="1882" formatCode="0.00E+00">
                  <c:v>-7.3761900000000005E-179</c:v>
                </c:pt>
                <c:pt idx="1883" formatCode="0.00E+00">
                  <c:v>-2.4822799999999999E-178</c:v>
                </c:pt>
                <c:pt idx="1884" formatCode="0.00E+00">
                  <c:v>-4.3031900000000002E-178</c:v>
                </c:pt>
                <c:pt idx="1885" formatCode="0.00E+00">
                  <c:v>-5.2488999999999999E-178</c:v>
                </c:pt>
                <c:pt idx="1886" formatCode="0.00E+00">
                  <c:v>-4.1080199999999999E-178</c:v>
                </c:pt>
                <c:pt idx="1887" formatCode="0.00E+00">
                  <c:v>-1.6166399999999999E-179</c:v>
                </c:pt>
                <c:pt idx="1888" formatCode="0.00E+00">
                  <c:v>6.3054700000000004E-178</c:v>
                </c:pt>
                <c:pt idx="1889" formatCode="0.00E+00">
                  <c:v>1.4120000000000001E-177</c:v>
                </c:pt>
                <c:pt idx="1890" formatCode="0.00E+00">
                  <c:v>2.1037E-177</c:v>
                </c:pt>
                <c:pt idx="1891" formatCode="0.00E+00">
                  <c:v>2.3209400000000001E-177</c:v>
                </c:pt>
                <c:pt idx="1892" formatCode="0.00E+00">
                  <c:v>1.6117999999999999E-177</c:v>
                </c:pt>
                <c:pt idx="1893" formatCode="0.00E+00">
                  <c:v>-2.6887799999999998E-178</c:v>
                </c:pt>
                <c:pt idx="1894" formatCode="0.00E+00">
                  <c:v>-3.1328799999999998E-177</c:v>
                </c:pt>
                <c:pt idx="1895" formatCode="0.00E+00">
                  <c:v>-6.2990699999999997E-177</c:v>
                </c:pt>
                <c:pt idx="1896" formatCode="0.00E+00">
                  <c:v>-8.5912800000000006E-177</c:v>
                </c:pt>
                <c:pt idx="1897" formatCode="0.00E+00">
                  <c:v>-8.4632900000000008E-177</c:v>
                </c:pt>
                <c:pt idx="1898" formatCode="0.00E+00">
                  <c:v>-4.5203700000000003E-177</c:v>
                </c:pt>
                <c:pt idx="1899" formatCode="0.00E+00">
                  <c:v>3.61708E-177</c:v>
                </c:pt>
                <c:pt idx="1900" formatCode="0.00E+00">
                  <c:v>1.45786E-176</c:v>
                </c:pt>
                <c:pt idx="1901" formatCode="0.00E+00">
                  <c:v>2.5407000000000001E-176</c:v>
                </c:pt>
                <c:pt idx="1902" formatCode="0.00E+00">
                  <c:v>3.2760700000000001E-176</c:v>
                </c:pt>
                <c:pt idx="1903" formatCode="0.00E+00">
                  <c:v>3.3139600000000002E-176</c:v>
                </c:pt>
                <c:pt idx="1904" formatCode="0.00E+00">
                  <c:v>2.1999199999999999E-176</c:v>
                </c:pt>
                <c:pt idx="1905" formatCode="0.00E+00">
                  <c:v>-3.1987700000000001E-177</c:v>
                </c:pt>
                <c:pt idx="1906" formatCode="0.00E+00">
                  <c:v>-3.4841999999999997E-176</c:v>
                </c:pt>
                <c:pt idx="1907" formatCode="0.00E+00">
                  <c:v>-5.0633800000000003E-176</c:v>
                </c:pt>
                <c:pt idx="1908" formatCode="0.00E+00">
                  <c:v>-2.1631100000000001E-176</c:v>
                </c:pt>
                <c:pt idx="1909" formatCode="0.00E+00">
                  <c:v>6.9659200000000002E-176</c:v>
                </c:pt>
                <c:pt idx="1910" formatCode="0.00E+00">
                  <c:v>2.17521E-175</c:v>
                </c:pt>
                <c:pt idx="1911" formatCode="0.00E+00">
                  <c:v>3.9837299999999997E-175</c:v>
                </c:pt>
                <c:pt idx="1912" formatCode="0.00E+00">
                  <c:v>5.7207099999999999E-175</c:v>
                </c:pt>
                <c:pt idx="1913" formatCode="0.00E+00">
                  <c:v>6.6181600000000003E-175</c:v>
                </c:pt>
                <c:pt idx="1914" formatCode="0.00E+00">
                  <c:v>5.4890000000000002E-175</c:v>
                </c:pt>
                <c:pt idx="1915" formatCode="0.00E+00">
                  <c:v>1.24202E-175</c:v>
                </c:pt>
                <c:pt idx="1916" formatCode="0.00E+00">
                  <c:v>-6.2039699999999995E-175</c:v>
                </c:pt>
                <c:pt idx="1917" formatCode="0.00E+00">
                  <c:v>-1.52617E-174</c:v>
                </c:pt>
                <c:pt idx="1918" formatCode="0.00E+00">
                  <c:v>-2.2844700000000001E-174</c:v>
                </c:pt>
                <c:pt idx="1919" formatCode="0.00E+00">
                  <c:v>-2.5159300000000002E-174</c:v>
                </c:pt>
                <c:pt idx="1920" formatCode="0.00E+00">
                  <c:v>-1.8739500000000001E-174</c:v>
                </c:pt>
                <c:pt idx="1921" formatCode="0.00E+00">
                  <c:v>-2.1105E-175</c:v>
                </c:pt>
                <c:pt idx="1922" formatCode="0.00E+00">
                  <c:v>2.2384699999999999E-174</c:v>
                </c:pt>
                <c:pt idx="1923" formatCode="0.00E+00">
                  <c:v>4.7526600000000003E-174</c:v>
                </c:pt>
                <c:pt idx="1924" formatCode="0.00E+00">
                  <c:v>6.0776700000000001E-174</c:v>
                </c:pt>
                <c:pt idx="1925" formatCode="0.00E+00">
                  <c:v>4.6647899999999997E-174</c:v>
                </c:pt>
                <c:pt idx="1926" formatCode="0.00E+00">
                  <c:v>-5.8017399999999999E-175</c:v>
                </c:pt>
                <c:pt idx="1927" formatCode="0.00E+00">
                  <c:v>-9.5201700000000004E-174</c:v>
                </c:pt>
                <c:pt idx="1928" formatCode="0.00E+00">
                  <c:v>-2.0412900000000001E-173</c:v>
                </c:pt>
                <c:pt idx="1929" formatCode="0.00E+00">
                  <c:v>-2.95505E-173</c:v>
                </c:pt>
                <c:pt idx="1930" formatCode="0.00E+00">
                  <c:v>-3.14301E-173</c:v>
                </c:pt>
                <c:pt idx="1931" formatCode="0.00E+00">
                  <c:v>-2.06941E-173</c:v>
                </c:pt>
                <c:pt idx="1932" formatCode="0.00E+00">
                  <c:v>5.14956E-174</c:v>
                </c:pt>
                <c:pt idx="1933" formatCode="0.00E+00">
                  <c:v>4.3574200000000003E-173</c:v>
                </c:pt>
                <c:pt idx="1934" formatCode="0.00E+00">
                  <c:v>8.4361499999999997E-173</c:v>
                </c:pt>
                <c:pt idx="1935" formatCode="0.00E+00">
                  <c:v>1.08142E-172</c:v>
                </c:pt>
                <c:pt idx="1936" formatCode="0.00E+00">
                  <c:v>9.0032400000000002E-173</c:v>
                </c:pt>
                <c:pt idx="1937" formatCode="0.00E+00">
                  <c:v>7.8379499999999999E-174</c:v>
                </c:pt>
                <c:pt idx="1938" formatCode="0.00E+00">
                  <c:v>-1.4424700000000001E-172</c:v>
                </c:pt>
                <c:pt idx="1939" formatCode="0.00E+00">
                  <c:v>-3.4062700000000001E-172</c:v>
                </c:pt>
                <c:pt idx="1940" formatCode="0.00E+00">
                  <c:v>-5.2677899999999998E-172</c:v>
                </c:pt>
                <c:pt idx="1941" formatCode="0.00E+00">
                  <c:v>-6.3870099999999998E-172</c:v>
                </c:pt>
                <c:pt idx="1942" formatCode="0.00E+00">
                  <c:v>-6.1294700000000003E-172</c:v>
                </c:pt>
                <c:pt idx="1943" formatCode="0.00E+00">
                  <c:v>-3.9803300000000003E-172</c:v>
                </c:pt>
                <c:pt idx="1944" formatCode="0.00E+00">
                  <c:v>-4.391E-175</c:v>
                </c:pt>
                <c:pt idx="1945" formatCode="0.00E+00">
                  <c:v>4.6078399999999999E-172</c:v>
                </c:pt>
                <c:pt idx="1946" formatCode="0.00E+00">
                  <c:v>7.6368499999999997E-172</c:v>
                </c:pt>
                <c:pt idx="1947" formatCode="0.00E+00">
                  <c:v>6.7384100000000006E-172</c:v>
                </c:pt>
                <c:pt idx="1948" formatCode="0.00E+00">
                  <c:v>1.38904E-173</c:v>
                </c:pt>
                <c:pt idx="1949" formatCode="0.00E+00">
                  <c:v>-1.3149900000000001E-171</c:v>
                </c:pt>
                <c:pt idx="1950" formatCode="0.00E+00">
                  <c:v>-3.15914E-171</c:v>
                </c:pt>
                <c:pt idx="1951" formatCode="0.00E+00">
                  <c:v>-4.75642E-171</c:v>
                </c:pt>
                <c:pt idx="1952" formatCode="0.00E+00">
                  <c:v>-4.70261E-171</c:v>
                </c:pt>
                <c:pt idx="1953" formatCode="0.00E+00">
                  <c:v>-1.57204E-171</c:v>
                </c:pt>
                <c:pt idx="1954" formatCode="0.00E+00">
                  <c:v>5.2873900000000002E-171</c:v>
                </c:pt>
                <c:pt idx="1955" formatCode="0.00E+00">
                  <c:v>1.5315999999999999E-170</c:v>
                </c:pt>
                <c:pt idx="1956" formatCode="0.00E+00">
                  <c:v>2.6541000000000002E-170</c:v>
                </c:pt>
                <c:pt idx="1957" formatCode="0.00E+00">
                  <c:v>3.5341800000000003E-170</c:v>
                </c:pt>
                <c:pt idx="1958" formatCode="0.00E+00">
                  <c:v>3.6654199999999998E-170</c:v>
                </c:pt>
                <c:pt idx="1959" formatCode="0.00E+00">
                  <c:v>2.5498699999999999E-170</c:v>
                </c:pt>
                <c:pt idx="1960" formatCode="0.00E+00">
                  <c:v>-2.61416E-172</c:v>
                </c:pt>
                <c:pt idx="1961" formatCode="0.00E+00">
                  <c:v>-3.69826E-170</c:v>
                </c:pt>
                <c:pt idx="1962" formatCode="0.00E+00">
                  <c:v>-7.2986199999999997E-170</c:v>
                </c:pt>
                <c:pt idx="1963" formatCode="0.00E+00">
                  <c:v>-8.9013899999999994E-170</c:v>
                </c:pt>
                <c:pt idx="1964" formatCode="0.00E+00">
                  <c:v>-6.32446E-170</c:v>
                </c:pt>
                <c:pt idx="1965" formatCode="0.00E+00">
                  <c:v>2.0968300000000002E-170</c:v>
                </c:pt>
                <c:pt idx="1966" formatCode="0.00E+00">
                  <c:v>1.6485800000000001E-169</c:v>
                </c:pt>
                <c:pt idx="1967" formatCode="0.00E+00">
                  <c:v>3.3863899999999999E-169</c:v>
                </c:pt>
                <c:pt idx="1968" formatCode="0.00E+00">
                  <c:v>4.7087500000000002E-169</c:v>
                </c:pt>
                <c:pt idx="1969" formatCode="0.00E+00">
                  <c:v>4.6528800000000001E-169</c:v>
                </c:pt>
                <c:pt idx="1970" formatCode="0.00E+00">
                  <c:v>2.40946E-169</c:v>
                </c:pt>
                <c:pt idx="1971" formatCode="0.00E+00">
                  <c:v>-2.2878800000000001E-169</c:v>
                </c:pt>
                <c:pt idx="1972" formatCode="0.00E+00">
                  <c:v>-8.8405600000000004E-169</c:v>
                </c:pt>
                <c:pt idx="1973" formatCode="0.00E+00">
                  <c:v>-1.5652399999999999E-168</c:v>
                </c:pt>
                <c:pt idx="1974" formatCode="0.00E+00">
                  <c:v>-2.04138E-168</c:v>
                </c:pt>
                <c:pt idx="1975" formatCode="0.00E+00">
                  <c:v>-2.0536400000000001E-168</c:v>
                </c:pt>
                <c:pt idx="1976" formatCode="0.00E+00">
                  <c:v>-1.36592E-168</c:v>
                </c:pt>
                <c:pt idx="1977" formatCode="0.00E+00">
                  <c:v>9.6636100000000007E-170</c:v>
                </c:pt>
                <c:pt idx="1978" formatCode="0.00E+00">
                  <c:v>2.01979E-168</c:v>
                </c:pt>
                <c:pt idx="1979" formatCode="0.00E+00">
                  <c:v>3.5433699999999999E-168</c:v>
                </c:pt>
                <c:pt idx="1980" formatCode="0.00E+00">
                  <c:v>3.3718500000000002E-168</c:v>
                </c:pt>
                <c:pt idx="1981" formatCode="0.00E+00">
                  <c:v>2.3166E-169</c:v>
                </c:pt>
                <c:pt idx="1982" formatCode="0.00E+00">
                  <c:v>-6.4766700000000001E-168</c:v>
                </c:pt>
                <c:pt idx="1983" formatCode="0.00E+00">
                  <c:v>-1.6107999999999999E-167</c:v>
                </c:pt>
                <c:pt idx="1984" formatCode="0.00E+00">
                  <c:v>-2.6258599999999999E-167</c:v>
                </c:pt>
                <c:pt idx="1985" formatCode="0.00E+00">
                  <c:v>-3.2439399999999999E-167</c:v>
                </c:pt>
                <c:pt idx="1986" formatCode="0.00E+00">
                  <c:v>-2.9117100000000001E-167</c:v>
                </c:pt>
                <c:pt idx="1987" formatCode="0.00E+00">
                  <c:v>-1.23737E-167</c:v>
                </c:pt>
                <c:pt idx="1988" formatCode="0.00E+00">
                  <c:v>1.7795900000000001E-167</c:v>
                </c:pt>
                <c:pt idx="1989" formatCode="0.00E+00">
                  <c:v>5.6050099999999997E-167</c:v>
                </c:pt>
                <c:pt idx="1990" formatCode="0.00E+00">
                  <c:v>8.9889999999999995E-167</c:v>
                </c:pt>
                <c:pt idx="1991" formatCode="0.00E+00">
                  <c:v>1.0026900000000001E-166</c:v>
                </c:pt>
                <c:pt idx="1992" formatCode="0.00E+00">
                  <c:v>6.7610000000000001E-167</c:v>
                </c:pt>
                <c:pt idx="1993" formatCode="0.00E+00">
                  <c:v>-1.9718800000000002E-167</c:v>
                </c:pt>
                <c:pt idx="1994" formatCode="0.00E+00">
                  <c:v>-1.55996E-166</c:v>
                </c:pt>
                <c:pt idx="1995" formatCode="0.00E+00">
                  <c:v>-3.0824199999999999E-166</c:v>
                </c:pt>
                <c:pt idx="1996" formatCode="0.00E+00">
                  <c:v>-4.17278E-166</c:v>
                </c:pt>
                <c:pt idx="1997" formatCode="0.00E+00">
                  <c:v>-4.1818800000000002E-166</c:v>
                </c:pt>
                <c:pt idx="1998" formatCode="0.00E+00">
                  <c:v>-2.6448699999999999E-166</c:v>
                </c:pt>
                <c:pt idx="1999" formatCode="0.00E+00">
                  <c:v>5.4968300000000002E-167</c:v>
                </c:pt>
                <c:pt idx="2000" formatCode="0.00E+00">
                  <c:v>4.8951800000000002E-166</c:v>
                </c:pt>
                <c:pt idx="2001" formatCode="0.00E+00">
                  <c:v>8.9380399999999999E-166</c:v>
                </c:pt>
                <c:pt idx="2002" formatCode="0.00E+00">
                  <c:v>1.0418900000000001E-165</c:v>
                </c:pt>
                <c:pt idx="2003" formatCode="0.00E+00">
                  <c:v>7.0193000000000003E-166</c:v>
                </c:pt>
                <c:pt idx="2004" formatCode="0.00E+00">
                  <c:v>-2.77013E-166</c:v>
                </c:pt>
                <c:pt idx="2005" formatCode="0.00E+00">
                  <c:v>-1.8582E-165</c:v>
                </c:pt>
                <c:pt idx="2006" formatCode="0.00E+00">
                  <c:v>-3.6887699999999999E-165</c:v>
                </c:pt>
                <c:pt idx="2007" formatCode="0.00E+00">
                  <c:v>-5.0529100000000005E-165</c:v>
                </c:pt>
                <c:pt idx="2008" formatCode="0.00E+00">
                  <c:v>-4.9710300000000004E-165</c:v>
                </c:pt>
                <c:pt idx="2009" formatCode="0.00E+00">
                  <c:v>-2.4709099999999999E-165</c:v>
                </c:pt>
                <c:pt idx="2010" formatCode="0.00E+00">
                  <c:v>2.8902599999999998E-165</c:v>
                </c:pt>
                <c:pt idx="2011" formatCode="0.00E+00">
                  <c:v>1.04001E-164</c:v>
                </c:pt>
                <c:pt idx="2012" formatCode="0.00E+00">
                  <c:v>1.7766800000000002E-164</c:v>
                </c:pt>
                <c:pt idx="2013" formatCode="0.00E+00">
                  <c:v>2.11505E-164</c:v>
                </c:pt>
                <c:pt idx="2014" formatCode="0.00E+00">
                  <c:v>1.5980099999999999E-164</c:v>
                </c:pt>
                <c:pt idx="2015" formatCode="0.00E+00">
                  <c:v>-1.2292699999999999E-165</c:v>
                </c:pt>
                <c:pt idx="2016" formatCode="0.00E+00">
                  <c:v>-3.0344700000000001E-164</c:v>
                </c:pt>
                <c:pt idx="2017" formatCode="0.00E+00">
                  <c:v>-6.5294100000000001E-164</c:v>
                </c:pt>
                <c:pt idx="2018" formatCode="0.00E+00">
                  <c:v>-9.3315400000000007E-164</c:v>
                </c:pt>
                <c:pt idx="2019" formatCode="0.00E+00">
                  <c:v>-9.7459199999999999E-164</c:v>
                </c:pt>
                <c:pt idx="2020" formatCode="0.00E+00">
                  <c:v>-6.3034699999999998E-164</c:v>
                </c:pt>
                <c:pt idx="2021" formatCode="0.00E+00">
                  <c:v>1.4698899999999999E-164</c:v>
                </c:pt>
                <c:pt idx="2022" formatCode="0.00E+00">
                  <c:v>1.25194E-163</c:v>
                </c:pt>
                <c:pt idx="2023" formatCode="0.00E+00">
                  <c:v>2.37694E-163</c:v>
                </c:pt>
                <c:pt idx="2024" formatCode="0.00E+00">
                  <c:v>2.9967200000000001E-163</c:v>
                </c:pt>
                <c:pt idx="2025" formatCode="0.00E+00">
                  <c:v>2.52254E-163</c:v>
                </c:pt>
                <c:pt idx="2026" formatCode="0.00E+00">
                  <c:v>5.81275E-164</c:v>
                </c:pt>
                <c:pt idx="2027" formatCode="0.00E+00">
                  <c:v>-2.7814900000000003E-163</c:v>
                </c:pt>
                <c:pt idx="2028" formatCode="0.00E+00">
                  <c:v>-6.9173600000000003E-163</c:v>
                </c:pt>
                <c:pt idx="2029" formatCode="0.00E+00">
                  <c:v>-1.02977E-162</c:v>
                </c:pt>
                <c:pt idx="2030" formatCode="0.00E+00">
                  <c:v>-1.0556E-162</c:v>
                </c:pt>
                <c:pt idx="2031" formatCode="0.00E+00">
                  <c:v>-5.3324400000000003E-163</c:v>
                </c:pt>
                <c:pt idx="2032" formatCode="0.00E+00">
                  <c:v>6.4189499999999998E-163</c:v>
                </c:pt>
                <c:pt idx="2033" formatCode="0.00E+00">
                  <c:v>2.3425399999999999E-162</c:v>
                </c:pt>
                <c:pt idx="2034" formatCode="0.00E+00">
                  <c:v>4.1475400000000001E-162</c:v>
                </c:pt>
                <c:pt idx="2035" formatCode="0.00E+00">
                  <c:v>5.3256300000000001E-162</c:v>
                </c:pt>
                <c:pt idx="2036" formatCode="0.00E+00">
                  <c:v>4.9965599999999995E-162</c:v>
                </c:pt>
                <c:pt idx="2037" formatCode="0.00E+00">
                  <c:v>2.5058999999999999E-162</c:v>
                </c:pt>
                <c:pt idx="2038" formatCode="0.00E+00">
                  <c:v>-2.19844E-162</c:v>
                </c:pt>
                <c:pt idx="2039" formatCode="0.00E+00">
                  <c:v>-8.2581499999999998E-162</c:v>
                </c:pt>
                <c:pt idx="2040" formatCode="0.00E+00">
                  <c:v>-1.3509699999999999E-161</c:v>
                </c:pt>
                <c:pt idx="2041" formatCode="0.00E+00">
                  <c:v>-1.4505499999999999E-161</c:v>
                </c:pt>
                <c:pt idx="2042" formatCode="0.00E+00">
                  <c:v>-7.84084E-162</c:v>
                </c:pt>
                <c:pt idx="2043" formatCode="0.00E+00">
                  <c:v>7.8570699999999998E-162</c:v>
                </c:pt>
                <c:pt idx="2044" formatCode="0.00E+00">
                  <c:v>3.0889599999999998E-161</c:v>
                </c:pt>
                <c:pt idx="2045" formatCode="0.00E+00">
                  <c:v>5.5966699999999997E-161</c:v>
                </c:pt>
                <c:pt idx="2046" formatCode="0.00E+00">
                  <c:v>7.3178700000000001E-161</c:v>
                </c:pt>
                <c:pt idx="2047" formatCode="0.00E+00">
                  <c:v>6.9152400000000003E-161</c:v>
                </c:pt>
                <c:pt idx="2048" formatCode="0.00E+00">
                  <c:v>3.2855200000000002E-161</c:v>
                </c:pt>
                <c:pt idx="2049" formatCode="0.00E+00">
                  <c:v>-3.7479800000000003E-161</c:v>
                </c:pt>
                <c:pt idx="2050" formatCode="0.00E+00">
                  <c:v>-1.3016099999999999E-160</c:v>
                </c:pt>
                <c:pt idx="2051" formatCode="0.00E+00">
                  <c:v>-2.16879E-160</c:v>
                </c:pt>
                <c:pt idx="2052" formatCode="0.00E+00">
                  <c:v>-2.5223599999999999E-160</c:v>
                </c:pt>
                <c:pt idx="2053" formatCode="0.00E+00">
                  <c:v>-1.8578199999999999E-160</c:v>
                </c:pt>
                <c:pt idx="2054" formatCode="0.00E+00">
                  <c:v>1.2493300000000001E-161</c:v>
                </c:pt>
                <c:pt idx="2055" formatCode="0.00E+00">
                  <c:v>3.291E-160</c:v>
                </c:pt>
                <c:pt idx="2056" formatCode="0.00E+00">
                  <c:v>6.9142099999999998E-160</c:v>
                </c:pt>
                <c:pt idx="2057" formatCode="0.00E+00">
                  <c:v>9.5484900000000006E-160</c:v>
                </c:pt>
                <c:pt idx="2058" formatCode="0.00E+00">
                  <c:v>9.2774199999999996E-160</c:v>
                </c:pt>
                <c:pt idx="2059" formatCode="0.00E+00">
                  <c:v>4.5705399999999997E-160</c:v>
                </c:pt>
                <c:pt idx="2060" formatCode="0.00E+00">
                  <c:v>-4.8978499999999998E-160</c:v>
                </c:pt>
                <c:pt idx="2061" formatCode="0.00E+00">
                  <c:v>-1.7766900000000001E-159</c:v>
                </c:pt>
                <c:pt idx="2062" formatCode="0.00E+00">
                  <c:v>-3.0241099999999999E-159</c:v>
                </c:pt>
                <c:pt idx="2063" formatCode="0.00E+00">
                  <c:v>-3.58784E-159</c:v>
                </c:pt>
                <c:pt idx="2064" formatCode="0.00E+00">
                  <c:v>-2.7621300000000001E-159</c:v>
                </c:pt>
                <c:pt idx="2065" formatCode="0.00E+00">
                  <c:v>-1.2186599999999999E-160</c:v>
                </c:pt>
                <c:pt idx="2066" formatCode="0.00E+00">
                  <c:v>4.1972999999999999E-159</c:v>
                </c:pt>
                <c:pt idx="2067" formatCode="0.00E+00">
                  <c:v>9.3168099999999998E-159</c:v>
                </c:pt>
                <c:pt idx="2068" formatCode="0.00E+00">
                  <c:v>1.3633199999999999E-158</c:v>
                </c:pt>
                <c:pt idx="2069" formatCode="0.00E+00">
                  <c:v>1.52002E-158</c:v>
                </c:pt>
                <c:pt idx="2070" formatCode="0.00E+00">
                  <c:v>1.22513E-158</c:v>
                </c:pt>
                <c:pt idx="2071" formatCode="0.00E+00">
                  <c:v>3.8070799999999998E-159</c:v>
                </c:pt>
                <c:pt idx="2072" formatCode="0.00E+00">
                  <c:v>-9.1881900000000006E-159</c:v>
                </c:pt>
                <c:pt idx="2073" formatCode="0.00E+00">
                  <c:v>-2.2637100000000001E-158</c:v>
                </c:pt>
                <c:pt idx="2074" formatCode="0.00E+00">
                  <c:v>-2.9278899999999999E-158</c:v>
                </c:pt>
                <c:pt idx="2075" formatCode="0.00E+00">
                  <c:v>-2.0407299999999999E-158</c:v>
                </c:pt>
                <c:pt idx="2076" formatCode="0.00E+00">
                  <c:v>1.06923E-158</c:v>
                </c:pt>
                <c:pt idx="2077" formatCode="0.00E+00">
                  <c:v>6.4215799999999999E-158</c:v>
                </c:pt>
                <c:pt idx="2078" formatCode="0.00E+00">
                  <c:v>1.30064E-157</c:v>
                </c:pt>
                <c:pt idx="2079" formatCode="0.00E+00">
                  <c:v>1.86235E-157</c:v>
                </c:pt>
                <c:pt idx="2080" formatCode="0.00E+00">
                  <c:v>2.0301E-157</c:v>
                </c:pt>
                <c:pt idx="2081" formatCode="0.00E+00">
                  <c:v>1.5485499999999999E-157</c:v>
                </c:pt>
                <c:pt idx="2082" formatCode="0.00E+00">
                  <c:v>3.1639800000000001E-158</c:v>
                </c:pt>
                <c:pt idx="2083" formatCode="0.00E+00">
                  <c:v>-1.53671E-157</c:v>
                </c:pt>
                <c:pt idx="2084" formatCode="0.00E+00">
                  <c:v>-3.5050600000000003E-157</c:v>
                </c:pt>
                <c:pt idx="2085" formatCode="0.00E+00">
                  <c:v>-4.6311099999999999E-157</c:v>
                </c:pt>
                <c:pt idx="2086" formatCode="0.00E+00">
                  <c:v>-3.7784999999999998E-157</c:v>
                </c:pt>
                <c:pt idx="2087" formatCode="0.00E+00">
                  <c:v>-1.04109E-158</c:v>
                </c:pt>
                <c:pt idx="2088" formatCode="0.00E+00">
                  <c:v>6.5021099999999998E-157</c:v>
                </c:pt>
                <c:pt idx="2089" formatCode="0.00E+00">
                  <c:v>1.49325E-156</c:v>
                </c:pt>
                <c:pt idx="2090" formatCode="0.00E+00">
                  <c:v>2.25096E-156</c:v>
                </c:pt>
                <c:pt idx="2091" formatCode="0.00E+00">
                  <c:v>2.5530400000000002E-156</c:v>
                </c:pt>
                <c:pt idx="2092" formatCode="0.00E+00">
                  <c:v>2.1029499999999999E-156</c:v>
                </c:pt>
                <c:pt idx="2093" formatCode="0.00E+00">
                  <c:v>8.4515500000000001E-157</c:v>
                </c:pt>
                <c:pt idx="2094" formatCode="0.00E+00">
                  <c:v>-1.02221E-156</c:v>
                </c:pt>
                <c:pt idx="2095" formatCode="0.00E+00">
                  <c:v>-3.0409400000000001E-156</c:v>
                </c:pt>
                <c:pt idx="2096" formatCode="0.00E+00">
                  <c:v>-4.3043100000000002E-156</c:v>
                </c:pt>
                <c:pt idx="2097" formatCode="0.00E+00">
                  <c:v>-3.4843799999999998E-156</c:v>
                </c:pt>
                <c:pt idx="2098" formatCode="0.00E+00">
                  <c:v>5.3638800000000002E-157</c:v>
                </c:pt>
                <c:pt idx="2099" formatCode="0.00E+00">
                  <c:v>7.9271100000000003E-156</c:v>
                </c:pt>
                <c:pt idx="2100" formatCode="0.00E+00">
                  <c:v>1.7521199999999999E-155</c:v>
                </c:pt>
                <c:pt idx="2101" formatCode="0.00E+00">
                  <c:v>2.66007E-155</c:v>
                </c:pt>
                <c:pt idx="2102" formatCode="0.00E+00">
                  <c:v>3.1064599999999999E-155</c:v>
                </c:pt>
                <c:pt idx="2103" formatCode="0.00E+00">
                  <c:v>2.6420200000000002E-155</c:v>
                </c:pt>
                <c:pt idx="2104" formatCode="0.00E+00">
                  <c:v>9.6475299999999994E-156</c:v>
                </c:pt>
                <c:pt idx="2105" formatCode="0.00E+00">
                  <c:v>-1.8392199999999999E-155</c:v>
                </c:pt>
                <c:pt idx="2106" formatCode="0.00E+00">
                  <c:v>-5.1019999999999998E-155</c:v>
                </c:pt>
                <c:pt idx="2107" formatCode="0.00E+00">
                  <c:v>-7.5169900000000008E-155</c:v>
                </c:pt>
                <c:pt idx="2108" formatCode="0.00E+00">
                  <c:v>-7.3943800000000001E-155</c:v>
                </c:pt>
                <c:pt idx="2109" formatCode="0.00E+00">
                  <c:v>-3.4653700000000001E-155</c:v>
                </c:pt>
                <c:pt idx="2110" formatCode="0.00E+00">
                  <c:v>4.2613299999999998E-155</c:v>
                </c:pt>
                <c:pt idx="2111" formatCode="0.00E+00">
                  <c:v>1.4414000000000001E-154</c:v>
                </c:pt>
                <c:pt idx="2112" formatCode="0.00E+00">
                  <c:v>2.4377800000000001E-154</c:v>
                </c:pt>
                <c:pt idx="2113" formatCode="0.00E+00">
                  <c:v>3.0070600000000002E-154</c:v>
                </c:pt>
                <c:pt idx="2114" formatCode="0.00E+00">
                  <c:v>2.6688299999999999E-154</c:v>
                </c:pt>
                <c:pt idx="2115" formatCode="0.00E+00">
                  <c:v>1.10658E-154</c:v>
                </c:pt>
                <c:pt idx="2116" formatCode="0.00E+00">
                  <c:v>-1.5836400000000001E-154</c:v>
                </c:pt>
                <c:pt idx="2117" formatCode="0.00E+00">
                  <c:v>-4.8093599999999998E-154</c:v>
                </c:pt>
                <c:pt idx="2118" formatCode="0.00E+00">
                  <c:v>-7.5766499999999997E-154</c:v>
                </c:pt>
                <c:pt idx="2119" formatCode="0.00E+00">
                  <c:v>-8.6111799999999999E-154</c:v>
                </c:pt>
                <c:pt idx="2120" formatCode="0.00E+00">
                  <c:v>-6.5863800000000004E-154</c:v>
                </c:pt>
                <c:pt idx="2121" formatCode="0.00E+00">
                  <c:v>-7.5064199999999995E-155</c:v>
                </c:pt>
                <c:pt idx="2122" formatCode="0.00E+00">
                  <c:v>8.2033700000000006E-154</c:v>
                </c:pt>
                <c:pt idx="2123" formatCode="0.00E+00">
                  <c:v>1.7433700000000001E-153</c:v>
                </c:pt>
                <c:pt idx="2124" formatCode="0.00E+00">
                  <c:v>2.2282500000000001E-153</c:v>
                </c:pt>
                <c:pt idx="2125" formatCode="0.00E+00">
                  <c:v>1.8164699999999999E-153</c:v>
                </c:pt>
                <c:pt idx="2126" formatCode="0.00E+00">
                  <c:v>2.0828399999999999E-154</c:v>
                </c:pt>
                <c:pt idx="2127" formatCode="0.00E+00">
                  <c:v>-2.6495E-153</c:v>
                </c:pt>
                <c:pt idx="2128" formatCode="0.00E+00">
                  <c:v>-6.2526400000000004E-153</c:v>
                </c:pt>
                <c:pt idx="2129" formatCode="0.00E+00">
                  <c:v>-9.3350900000000004E-153</c:v>
                </c:pt>
                <c:pt idx="2130" formatCode="0.00E+00">
                  <c:v>-1.0302899999999999E-152</c:v>
                </c:pt>
                <c:pt idx="2131" formatCode="0.00E+00">
                  <c:v>-7.7170100000000003E-153</c:v>
                </c:pt>
                <c:pt idx="2132" formatCode="0.00E+00">
                  <c:v>-6.12915E-154</c:v>
                </c:pt>
                <c:pt idx="2133" formatCode="0.00E+00">
                  <c:v>1.04981E-152</c:v>
                </c:pt>
                <c:pt idx="2134" formatCode="0.00E+00">
                  <c:v>2.26154E-152</c:v>
                </c:pt>
                <c:pt idx="2135" formatCode="0.00E+00">
                  <c:v>3.0598799999999999E-152</c:v>
                </c:pt>
                <c:pt idx="2136" formatCode="0.00E+00">
                  <c:v>2.8673699999999998E-152</c:v>
                </c:pt>
                <c:pt idx="2137" formatCode="0.00E+00">
                  <c:v>1.3051E-152</c:v>
                </c:pt>
                <c:pt idx="2138" formatCode="0.00E+00">
                  <c:v>-1.5186E-152</c:v>
                </c:pt>
                <c:pt idx="2139" formatCode="0.00E+00">
                  <c:v>-5.0151599999999996E-152</c:v>
                </c:pt>
                <c:pt idx="2140" formatCode="0.00E+00">
                  <c:v>-8.2904299999999992E-152</c:v>
                </c:pt>
                <c:pt idx="2141" formatCode="0.00E+00">
                  <c:v>-9.9580399999999998E-152</c:v>
                </c:pt>
                <c:pt idx="2142" formatCode="0.00E+00">
                  <c:v>-8.0423599999999995E-152</c:v>
                </c:pt>
                <c:pt idx="2143" formatCode="0.00E+00">
                  <c:v>-1.0050100000000001E-152</c:v>
                </c:pt>
                <c:pt idx="2144" formatCode="0.00E+00">
                  <c:v>1.0640099999999999E-151</c:v>
                </c:pt>
                <c:pt idx="2145" formatCode="0.00E+00">
                  <c:v>2.3982699999999999E-151</c:v>
                </c:pt>
                <c:pt idx="2146" formatCode="0.00E+00">
                  <c:v>3.5307699999999998E-151</c:v>
                </c:pt>
                <c:pt idx="2147" formatCode="0.00E+00">
                  <c:v>4.1523099999999999E-151</c:v>
                </c:pt>
                <c:pt idx="2148" formatCode="0.00E+00">
                  <c:v>3.9476699999999999E-151</c:v>
                </c:pt>
                <c:pt idx="2149" formatCode="0.00E+00">
                  <c:v>2.6372200000000001E-151</c:v>
                </c:pt>
                <c:pt idx="2150" formatCode="0.00E+00">
                  <c:v>4.3222000000000003E-152</c:v>
                </c:pt>
                <c:pt idx="2151" formatCode="0.00E+00">
                  <c:v>-1.6797900000000001E-151</c:v>
                </c:pt>
                <c:pt idx="2152" formatCode="0.00E+00">
                  <c:v>-2.3239200000000001E-151</c:v>
                </c:pt>
                <c:pt idx="2153" formatCode="0.00E+00">
                  <c:v>-8.0687000000000003E-153</c:v>
                </c:pt>
                <c:pt idx="2154" formatCode="0.00E+00">
                  <c:v>6.4141000000000002E-151</c:v>
                </c:pt>
                <c:pt idx="2155" formatCode="0.00E+00">
                  <c:v>1.7416600000000001E-150</c:v>
                </c:pt>
                <c:pt idx="2156" formatCode="0.00E+00">
                  <c:v>3.0443500000000001E-150</c:v>
                </c:pt>
                <c:pt idx="2157" formatCode="0.00E+00">
                  <c:v>4.0283899999999997E-150</c:v>
                </c:pt>
                <c:pt idx="2158" formatCode="0.00E+00">
                  <c:v>4.0721400000000002E-150</c:v>
                </c:pt>
                <c:pt idx="2159" formatCode="0.00E+00">
                  <c:v>2.6511599999999999E-150</c:v>
                </c:pt>
                <c:pt idx="2160" formatCode="0.00E+00">
                  <c:v>-3.7936399999999997E-151</c:v>
                </c:pt>
                <c:pt idx="2161" formatCode="0.00E+00">
                  <c:v>-4.5298899999999998E-150</c:v>
                </c:pt>
                <c:pt idx="2162" formatCode="0.00E+00">
                  <c:v>-8.5668400000000004E-150</c:v>
                </c:pt>
                <c:pt idx="2163" formatCode="0.00E+00">
                  <c:v>-9.9991800000000002E-150</c:v>
                </c:pt>
                <c:pt idx="2164" formatCode="0.00E+00">
                  <c:v>-4.7387900000000002E-150</c:v>
                </c:pt>
                <c:pt idx="2165" formatCode="0.00E+00">
                  <c:v>1.09132E-149</c:v>
                </c:pt>
                <c:pt idx="2166" formatCode="0.00E+00">
                  <c:v>3.6782699999999999E-149</c:v>
                </c:pt>
                <c:pt idx="2167" formatCode="0.00E+00">
                  <c:v>6.7523099999999996E-149</c:v>
                </c:pt>
                <c:pt idx="2168" formatCode="0.00E+00">
                  <c:v>9.3991900000000006E-149</c:v>
                </c:pt>
                <c:pt idx="2169" formatCode="0.00E+00">
                  <c:v>1.0558000000000001E-148</c:v>
                </c:pt>
                <c:pt idx="2170" formatCode="0.00E+00">
                  <c:v>9.3194900000000004E-149</c:v>
                </c:pt>
                <c:pt idx="2171" formatCode="0.00E+00">
                  <c:v>5.2647699999999999E-149</c:v>
                </c:pt>
                <c:pt idx="2172" formatCode="0.00E+00">
                  <c:v>-1.07363E-149</c:v>
                </c:pt>
                <c:pt idx="2173" formatCode="0.00E+00">
                  <c:v>-7.6653600000000002E-149</c:v>
                </c:pt>
                <c:pt idx="2174" formatCode="0.00E+00">
                  <c:v>-1.12945E-148</c:v>
                </c:pt>
                <c:pt idx="2175" formatCode="0.00E+00">
                  <c:v>-9.0955799999999993E-149</c:v>
                </c:pt>
                <c:pt idx="2176" formatCode="0.00E+00">
                  <c:v>4.64678E-150</c:v>
                </c:pt>
                <c:pt idx="2177" formatCode="0.00E+00">
                  <c:v>1.7665900000000001E-148</c:v>
                </c:pt>
                <c:pt idx="2178" formatCode="0.00E+00">
                  <c:v>3.9351599999999997E-148</c:v>
                </c:pt>
                <c:pt idx="2179" formatCode="0.00E+00">
                  <c:v>5.3548000000000003E-148</c:v>
                </c:pt>
                <c:pt idx="2180" formatCode="0.00E+00">
                  <c:v>3.9257899999999999E-148</c:v>
                </c:pt>
                <c:pt idx="2181" formatCode="0.00E+00">
                  <c:v>-2.2161100000000001E-148</c:v>
                </c:pt>
                <c:pt idx="2182" formatCode="0.00E+00">
                  <c:v>-1.3378499999999999E-147</c:v>
                </c:pt>
                <c:pt idx="2183" formatCode="0.00E+00">
                  <c:v>-2.8083499999999999E-147</c:v>
                </c:pt>
                <c:pt idx="2184" formatCode="0.00E+00">
                  <c:v>-4.32606E-147</c:v>
                </c:pt>
                <c:pt idx="2185" formatCode="0.00E+00">
                  <c:v>-5.2913800000000003E-147</c:v>
                </c:pt>
                <c:pt idx="2186" formatCode="0.00E+00">
                  <c:v>-4.7336500000000002E-147</c:v>
                </c:pt>
                <c:pt idx="2187" formatCode="0.00E+00">
                  <c:v>-1.85458E-147</c:v>
                </c:pt>
                <c:pt idx="2188" formatCode="0.00E+00">
                  <c:v>3.18869E-147</c:v>
                </c:pt>
                <c:pt idx="2189" formatCode="0.00E+00">
                  <c:v>9.34465E-147</c:v>
                </c:pt>
                <c:pt idx="2190" formatCode="0.00E+00">
                  <c:v>1.5087300000000001E-146</c:v>
                </c:pt>
                <c:pt idx="2191" formatCode="0.00E+00">
                  <c:v>1.8255799999999999E-146</c:v>
                </c:pt>
                <c:pt idx="2192" formatCode="0.00E+00">
                  <c:v>1.6496200000000001E-146</c:v>
                </c:pt>
                <c:pt idx="2193" formatCode="0.00E+00">
                  <c:v>8.6836900000000002E-147</c:v>
                </c:pt>
                <c:pt idx="2194" formatCode="0.00E+00">
                  <c:v>-4.33196E-147</c:v>
                </c:pt>
                <c:pt idx="2195" formatCode="0.00E+00">
                  <c:v>-1.85842E-146</c:v>
                </c:pt>
                <c:pt idx="2196" formatCode="0.00E+00">
                  <c:v>-2.4011699999999998E-146</c:v>
                </c:pt>
                <c:pt idx="2197" formatCode="0.00E+00">
                  <c:v>-3.7390399999999999E-147</c:v>
                </c:pt>
                <c:pt idx="2198" formatCode="0.00E+00">
                  <c:v>5.9755499999999997E-146</c:v>
                </c:pt>
                <c:pt idx="2199" formatCode="0.00E+00">
                  <c:v>1.7274700000000001E-145</c:v>
                </c:pt>
                <c:pt idx="2200" formatCode="0.00E+00">
                  <c:v>3.1952699999999998E-145</c:v>
                </c:pt>
                <c:pt idx="2201" formatCode="0.00E+00">
                  <c:v>4.6063799999999998E-145</c:v>
                </c:pt>
                <c:pt idx="2202" formatCode="0.00E+00">
                  <c:v>5.4150500000000001E-145</c:v>
                </c:pt>
                <c:pt idx="2203" formatCode="0.00E+00">
                  <c:v>5.0711800000000003E-145</c:v>
                </c:pt>
                <c:pt idx="2204" formatCode="0.00E+00">
                  <c:v>3.2111400000000001E-145</c:v>
                </c:pt>
                <c:pt idx="2205" formatCode="0.00E+00">
                  <c:v>-8.0227700000000001E-147</c:v>
                </c:pt>
                <c:pt idx="2206" formatCode="0.00E+00">
                  <c:v>-3.9782800000000003E-145</c:v>
                </c:pt>
                <c:pt idx="2207" formatCode="0.00E+00">
                  <c:v>-6.9364300000000001E-145</c:v>
                </c:pt>
                <c:pt idx="2208" formatCode="0.00E+00">
                  <c:v>-7.2984699999999994E-145</c:v>
                </c:pt>
                <c:pt idx="2209" formatCode="0.00E+00">
                  <c:v>-3.9295799999999998E-145</c:v>
                </c:pt>
                <c:pt idx="2210" formatCode="0.00E+00">
                  <c:v>3.5216699999999998E-145</c:v>
                </c:pt>
                <c:pt idx="2211" formatCode="0.00E+00">
                  <c:v>1.4030299999999999E-144</c:v>
                </c:pt>
                <c:pt idx="2212" formatCode="0.00E+00">
                  <c:v>2.4474900000000001E-144</c:v>
                </c:pt>
                <c:pt idx="2213" formatCode="0.00E+00">
                  <c:v>2.99913E-144</c:v>
                </c:pt>
                <c:pt idx="2214" formatCode="0.00E+00">
                  <c:v>2.5259600000000001E-144</c:v>
                </c:pt>
                <c:pt idx="2215" formatCode="0.00E+00">
                  <c:v>6.3161199999999998E-145</c:v>
                </c:pt>
                <c:pt idx="2216" formatCode="0.00E+00">
                  <c:v>-2.6760899999999998E-144</c:v>
                </c:pt>
                <c:pt idx="2217" formatCode="0.00E+00">
                  <c:v>-6.6734800000000001E-144</c:v>
                </c:pt>
                <c:pt idx="2218" formatCode="0.00E+00">
                  <c:v>-9.7022300000000003E-144</c:v>
                </c:pt>
                <c:pt idx="2219" formatCode="0.00E+00">
                  <c:v>-9.4134799999999996E-144</c:v>
                </c:pt>
                <c:pt idx="2220" formatCode="0.00E+00">
                  <c:v>-3.6808499999999999E-144</c:v>
                </c:pt>
                <c:pt idx="2221" formatCode="0.00E+00">
                  <c:v>8.3630900000000003E-144</c:v>
                </c:pt>
                <c:pt idx="2222" formatCode="0.00E+00">
                  <c:v>2.54116E-143</c:v>
                </c:pt>
                <c:pt idx="2223" formatCode="0.00E+00">
                  <c:v>4.2551999999999998E-143</c:v>
                </c:pt>
                <c:pt idx="2224" formatCode="0.00E+00">
                  <c:v>4.9975899999999996E-143</c:v>
                </c:pt>
                <c:pt idx="2225" formatCode="0.00E+00">
                  <c:v>3.4489999999999998E-143</c:v>
                </c:pt>
                <c:pt idx="2226" formatCode="0.00E+00">
                  <c:v>-1.4425399999999999E-143</c:v>
                </c:pt>
                <c:pt idx="2227" formatCode="0.00E+00">
                  <c:v>-9.6516500000000001E-143</c:v>
                </c:pt>
                <c:pt idx="2228" formatCode="0.00E+00">
                  <c:v>-1.9647400000000001E-142</c:v>
                </c:pt>
                <c:pt idx="2229" formatCode="0.00E+00">
                  <c:v>-2.8511600000000001E-142</c:v>
                </c:pt>
                <c:pt idx="2230" formatCode="0.00E+00">
                  <c:v>-3.23341E-142</c:v>
                </c:pt>
                <c:pt idx="2231" formatCode="0.00E+00">
                  <c:v>-2.7038900000000001E-142</c:v>
                </c:pt>
                <c:pt idx="2232" formatCode="0.00E+00">
                  <c:v>-9.9760199999999996E-143</c:v>
                </c:pt>
                <c:pt idx="2233" formatCode="0.00E+00">
                  <c:v>1.76103E-142</c:v>
                </c:pt>
                <c:pt idx="2234" formatCode="0.00E+00">
                  <c:v>4.7140999999999997E-142</c:v>
                </c:pt>
                <c:pt idx="2235" formatCode="0.00E+00">
                  <c:v>6.1196499999999999E-142</c:v>
                </c:pt>
                <c:pt idx="2236" formatCode="0.00E+00">
                  <c:v>3.8795899999999997E-142</c:v>
                </c:pt>
                <c:pt idx="2237" formatCode="0.00E+00">
                  <c:v>-3.4982400000000001E-142</c:v>
                </c:pt>
                <c:pt idx="2238" formatCode="0.00E+00">
                  <c:v>-1.61149E-141</c:v>
                </c:pt>
                <c:pt idx="2239" formatCode="0.00E+00">
                  <c:v>-3.1946100000000001E-141</c:v>
                </c:pt>
                <c:pt idx="2240" formatCode="0.00E+00">
                  <c:v>-4.6222999999999998E-141</c:v>
                </c:pt>
                <c:pt idx="2241" formatCode="0.00E+00">
                  <c:v>-5.21459E-141</c:v>
                </c:pt>
                <c:pt idx="2242" formatCode="0.00E+00">
                  <c:v>-4.2896499999999997E-141</c:v>
                </c:pt>
                <c:pt idx="2243" formatCode="0.00E+00">
                  <c:v>-1.35592E-141</c:v>
                </c:pt>
                <c:pt idx="2244" formatCode="0.00E+00">
                  <c:v>3.5325300000000002E-141</c:v>
                </c:pt>
                <c:pt idx="2245" formatCode="0.00E+00">
                  <c:v>9.0188199999999998E-141</c:v>
                </c:pt>
                <c:pt idx="2246" formatCode="0.00E+00">
                  <c:v>1.19692E-140</c:v>
                </c:pt>
                <c:pt idx="2247" formatCode="0.00E+00">
                  <c:v>8.3931100000000003E-141</c:v>
                </c:pt>
                <c:pt idx="2248" formatCode="0.00E+00">
                  <c:v>-4.6611899999999999E-141</c:v>
                </c:pt>
                <c:pt idx="2249" formatCode="0.00E+00">
                  <c:v>-2.76054E-140</c:v>
                </c:pt>
                <c:pt idx="2250" formatCode="0.00E+00">
                  <c:v>-5.7126699999999999E-140</c:v>
                </c:pt>
                <c:pt idx="2251" formatCode="0.00E+00">
                  <c:v>-8.4508800000000004E-140</c:v>
                </c:pt>
                <c:pt idx="2252" formatCode="0.00E+00">
                  <c:v>-9.5495599999999998E-140</c:v>
                </c:pt>
                <c:pt idx="2253" formatCode="0.00E+00">
                  <c:v>-7.4756499999999999E-140</c:v>
                </c:pt>
                <c:pt idx="2254" formatCode="0.00E+00">
                  <c:v>-1.30105E-140</c:v>
                </c:pt>
                <c:pt idx="2255" formatCode="0.00E+00">
                  <c:v>8.6616200000000002E-140</c:v>
                </c:pt>
                <c:pt idx="2256" formatCode="0.00E+00">
                  <c:v>2.0134699999999999E-139</c:v>
                </c:pt>
                <c:pt idx="2257" formatCode="0.00E+00">
                  <c:v>2.8381400000000002E-139</c:v>
                </c:pt>
                <c:pt idx="2258" formatCode="0.00E+00">
                  <c:v>2.7397199999999998E-139</c:v>
                </c:pt>
                <c:pt idx="2259" formatCode="0.00E+00">
                  <c:v>1.2773000000000001E-139</c:v>
                </c:pt>
                <c:pt idx="2260" formatCode="0.00E+00">
                  <c:v>-1.6092199999999999E-139</c:v>
                </c:pt>
                <c:pt idx="2261" formatCode="0.00E+00">
                  <c:v>-5.4931600000000002E-139</c:v>
                </c:pt>
                <c:pt idx="2262" formatCode="0.00E+00">
                  <c:v>-9.25807E-139</c:v>
                </c:pt>
                <c:pt idx="2263" formatCode="0.00E+00">
                  <c:v>-1.1006900000000001E-138</c:v>
                </c:pt>
                <c:pt idx="2264" formatCode="0.00E+00">
                  <c:v>-8.6247600000000005E-139</c:v>
                </c:pt>
                <c:pt idx="2265" formatCode="0.00E+00">
                  <c:v>-7.7265800000000002E-140</c:v>
                </c:pt>
                <c:pt idx="2266" formatCode="0.00E+00">
                  <c:v>1.2283199999999999E-138</c:v>
                </c:pt>
                <c:pt idx="2267" formatCode="0.00E+00">
                  <c:v>2.7845499999999998E-138</c:v>
                </c:pt>
                <c:pt idx="2268" formatCode="0.00E+00">
                  <c:v>4.0264100000000003E-138</c:v>
                </c:pt>
                <c:pt idx="2269" formatCode="0.00E+00">
                  <c:v>4.2239299999999998E-138</c:v>
                </c:pt>
                <c:pt idx="2270" formatCode="0.00E+00">
                  <c:v>2.7717099999999997E-138</c:v>
                </c:pt>
                <c:pt idx="2271" formatCode="0.00E+00">
                  <c:v>-5.5903500000000002E-139</c:v>
                </c:pt>
                <c:pt idx="2272" formatCode="0.00E+00">
                  <c:v>-5.37046E-138</c:v>
                </c:pt>
                <c:pt idx="2273" formatCode="0.00E+00">
                  <c:v>-1.0284E-137</c:v>
                </c:pt>
                <c:pt idx="2274" formatCode="0.00E+00">
                  <c:v>-1.2891600000000001E-137</c:v>
                </c:pt>
                <c:pt idx="2275" formatCode="0.00E+00">
                  <c:v>-1.04772E-137</c:v>
                </c:pt>
                <c:pt idx="2276" formatCode="0.00E+00">
                  <c:v>-1.0719199999999999E-138</c:v>
                </c:pt>
                <c:pt idx="2277" formatCode="0.00E+00">
                  <c:v>1.55534E-137</c:v>
                </c:pt>
                <c:pt idx="2278" formatCode="0.00E+00">
                  <c:v>3.6320999999999999E-137</c:v>
                </c:pt>
                <c:pt idx="2279" formatCode="0.00E+00">
                  <c:v>5.3440100000000004E-137</c:v>
                </c:pt>
                <c:pt idx="2280" formatCode="0.00E+00">
                  <c:v>5.6281699999999998E-137</c:v>
                </c:pt>
                <c:pt idx="2281" formatCode="0.00E+00">
                  <c:v>3.6070699999999998E-137</c:v>
                </c:pt>
                <c:pt idx="2282" formatCode="0.00E+00">
                  <c:v>-1.08926E-137</c:v>
                </c:pt>
                <c:pt idx="2283" formatCode="0.00E+00">
                  <c:v>-8.0413299999999996E-137</c:v>
                </c:pt>
                <c:pt idx="2284" formatCode="0.00E+00">
                  <c:v>-1.5389599999999999E-136</c:v>
                </c:pt>
                <c:pt idx="2285" formatCode="0.00E+00">
                  <c:v>-1.9419700000000002E-136</c:v>
                </c:pt>
                <c:pt idx="2286" formatCode="0.00E+00">
                  <c:v>-1.55826E-136</c:v>
                </c:pt>
                <c:pt idx="2287" formatCode="0.00E+00">
                  <c:v>-6.8708400000000005E-138</c:v>
                </c:pt>
                <c:pt idx="2288" formatCode="0.00E+00">
                  <c:v>2.5226900000000002E-136</c:v>
                </c:pt>
                <c:pt idx="2289" formatCode="0.00E+00">
                  <c:v>5.7725099999999999E-136</c:v>
                </c:pt>
                <c:pt idx="2290" formatCode="0.00E+00">
                  <c:v>8.7209599999999993E-136</c:v>
                </c:pt>
                <c:pt idx="2291" formatCode="0.00E+00">
                  <c:v>1.00113E-135</c:v>
                </c:pt>
                <c:pt idx="2292" formatCode="0.00E+00">
                  <c:v>8.2845999999999994E-136</c:v>
                </c:pt>
                <c:pt idx="2293" formatCode="0.00E+00">
                  <c:v>2.65155E-136</c:v>
                </c:pt>
                <c:pt idx="2294" formatCode="0.00E+00">
                  <c:v>-6.6375700000000002E-136</c:v>
                </c:pt>
                <c:pt idx="2295" formatCode="0.00E+00">
                  <c:v>-1.70551E-135</c:v>
                </c:pt>
                <c:pt idx="2296" formatCode="0.00E+00">
                  <c:v>-2.3131300000000001E-135</c:v>
                </c:pt>
                <c:pt idx="2297" formatCode="0.00E+00">
                  <c:v>-1.78585E-135</c:v>
                </c:pt>
                <c:pt idx="2298" formatCode="0.00E+00">
                  <c:v>4.3475799999999997E-136</c:v>
                </c:pt>
                <c:pt idx="2299" formatCode="0.00E+00">
                  <c:v>4.4901399999999999E-135</c:v>
                </c:pt>
                <c:pt idx="2300" formatCode="0.00E+00">
                  <c:v>9.8067199999999999E-135</c:v>
                </c:pt>
                <c:pt idx="2301" formatCode="0.00E+00">
                  <c:v>1.47545E-134</c:v>
                </c:pt>
                <c:pt idx="2302" formatCode="0.00E+00">
                  <c:v>1.68117E-134</c:v>
                </c:pt>
                <c:pt idx="2303" formatCode="0.00E+00">
                  <c:v>1.3540299999999999E-134</c:v>
                </c:pt>
                <c:pt idx="2304" formatCode="0.00E+00">
                  <c:v>3.6451300000000001E-135</c:v>
                </c:pt>
                <c:pt idx="2305" formatCode="0.00E+00">
                  <c:v>-1.2231499999999999E-134</c:v>
                </c:pt>
                <c:pt idx="2306" formatCode="0.00E+00">
                  <c:v>-3.0518799999999998E-134</c:v>
                </c:pt>
                <c:pt idx="2307" formatCode="0.00E+00">
                  <c:v>-4.4133200000000002E-134</c:v>
                </c:pt>
                <c:pt idx="2308" formatCode="0.00E+00">
                  <c:v>-4.3698499999999999E-134</c:v>
                </c:pt>
                <c:pt idx="2309" formatCode="0.00E+00">
                  <c:v>-2.0447700000000001E-134</c:v>
                </c:pt>
                <c:pt idx="2310" formatCode="0.00E+00">
                  <c:v>2.9606100000000001E-134</c:v>
                </c:pt>
                <c:pt idx="2311" formatCode="0.00E+00">
                  <c:v>1.0001600000000001E-133</c:v>
                </c:pt>
                <c:pt idx="2312" formatCode="0.00E+00">
                  <c:v>1.70127E-133</c:v>
                </c:pt>
                <c:pt idx="2313" formatCode="0.00E+00">
                  <c:v>2.0979300000000001E-133</c:v>
                </c:pt>
                <c:pt idx="2314" formatCode="0.00E+00">
                  <c:v>1.9040300000000002E-133</c:v>
                </c:pt>
                <c:pt idx="2315" formatCode="0.00E+00">
                  <c:v>9.3457899999999998E-134</c:v>
                </c:pt>
                <c:pt idx="2316" formatCode="0.00E+00">
                  <c:v>-7.9776900000000002E-134</c:v>
                </c:pt>
                <c:pt idx="2317" formatCode="0.00E+00">
                  <c:v>-2.90851E-133</c:v>
                </c:pt>
                <c:pt idx="2318" formatCode="0.00E+00">
                  <c:v>-4.4979900000000001E-133</c:v>
                </c:pt>
                <c:pt idx="2319" formatCode="0.00E+00">
                  <c:v>-4.2653899999999997E-133</c:v>
                </c:pt>
                <c:pt idx="2320" formatCode="0.00E+00">
                  <c:v>-9.9491700000000009E-134</c:v>
                </c:pt>
                <c:pt idx="2321" formatCode="0.00E+00">
                  <c:v>5.8021300000000004E-133</c:v>
                </c:pt>
                <c:pt idx="2322" formatCode="0.00E+00">
                  <c:v>1.5359900000000001E-132</c:v>
                </c:pt>
                <c:pt idx="2323" formatCode="0.00E+00">
                  <c:v>2.49427E-132</c:v>
                </c:pt>
                <c:pt idx="2324" formatCode="0.00E+00">
                  <c:v>2.9300399999999998E-132</c:v>
                </c:pt>
                <c:pt idx="2325" formatCode="0.00E+00">
                  <c:v>2.2035699999999999E-132</c:v>
                </c:pt>
                <c:pt idx="2326" formatCode="0.00E+00">
                  <c:v>-1.22943E-133</c:v>
                </c:pt>
                <c:pt idx="2327" formatCode="0.00E+00">
                  <c:v>-4.0081000000000003E-132</c:v>
                </c:pt>
                <c:pt idx="2328" formatCode="0.00E+00">
                  <c:v>-8.7405600000000001E-132</c:v>
                </c:pt>
                <c:pt idx="2329" formatCode="0.00E+00">
                  <c:v>-1.2841899999999999E-131</c:v>
                </c:pt>
                <c:pt idx="2330" formatCode="0.00E+00">
                  <c:v>-1.4275899999999999E-131</c:v>
                </c:pt>
                <c:pt idx="2331" formatCode="0.00E+00">
                  <c:v>-1.1040800000000001E-131</c:v>
                </c:pt>
                <c:pt idx="2332" formatCode="0.00E+00">
                  <c:v>-2.0576300000000001E-132</c:v>
                </c:pt>
                <c:pt idx="2333" formatCode="0.00E+00">
                  <c:v>1.1764000000000001E-131</c:v>
                </c:pt>
                <c:pt idx="2334" formatCode="0.00E+00">
                  <c:v>2.6613399999999999E-131</c:v>
                </c:pt>
                <c:pt idx="2335" formatCode="0.00E+00">
                  <c:v>3.5648299999999998E-131</c:v>
                </c:pt>
                <c:pt idx="2336" formatCode="0.00E+00">
                  <c:v>3.06256E-131</c:v>
                </c:pt>
                <c:pt idx="2337" formatCode="0.00E+00">
                  <c:v>5.3767099999999998E-132</c:v>
                </c:pt>
                <c:pt idx="2338" formatCode="0.00E+00">
                  <c:v>-4.06127E-131</c:v>
                </c:pt>
                <c:pt idx="2339" formatCode="0.00E+00">
                  <c:v>-9.9275100000000009E-131</c:v>
                </c:pt>
                <c:pt idx="2340" formatCode="0.00E+00">
                  <c:v>-1.51028E-130</c:v>
                </c:pt>
                <c:pt idx="2341" formatCode="0.00E+00">
                  <c:v>-1.66319E-130</c:v>
                </c:pt>
                <c:pt idx="2342" formatCode="0.00E+00">
                  <c:v>-1.1660499999999999E-130</c:v>
                </c:pt>
                <c:pt idx="2343" formatCode="0.00E+00">
                  <c:v>1.15746E-131</c:v>
                </c:pt>
                <c:pt idx="2344" formatCode="0.00E+00">
                  <c:v>2.0671599999999999E-130</c:v>
                </c:pt>
                <c:pt idx="2345" formatCode="0.00E+00">
                  <c:v>4.2139199999999997E-130</c:v>
                </c:pt>
                <c:pt idx="2346" formatCode="0.00E+00">
                  <c:v>5.6100299999999997E-130</c:v>
                </c:pt>
                <c:pt idx="2347" formatCode="0.00E+00">
                  <c:v>4.9763700000000002E-130</c:v>
                </c:pt>
                <c:pt idx="2348" formatCode="0.00E+00">
                  <c:v>1.2605700000000001E-130</c:v>
                </c:pt>
                <c:pt idx="2349" formatCode="0.00E+00">
                  <c:v>-5.6755199999999999E-130</c:v>
                </c:pt>
                <c:pt idx="2350" formatCode="0.00E+00">
                  <c:v>-1.46847E-129</c:v>
                </c:pt>
                <c:pt idx="2351" formatCode="0.00E+00">
                  <c:v>-2.3272799999999999E-129</c:v>
                </c:pt>
                <c:pt idx="2352" formatCode="0.00E+00">
                  <c:v>-2.7774999999999999E-129</c:v>
                </c:pt>
                <c:pt idx="2353" formatCode="0.00E+00">
                  <c:v>-2.42687E-129</c:v>
                </c:pt>
                <c:pt idx="2354" formatCode="0.00E+00">
                  <c:v>-1.0424300000000001E-129</c:v>
                </c:pt>
                <c:pt idx="2355" formatCode="0.00E+00">
                  <c:v>1.2649399999999999E-129</c:v>
                </c:pt>
                <c:pt idx="2356" formatCode="0.00E+00">
                  <c:v>3.9446499999999998E-129</c:v>
                </c:pt>
                <c:pt idx="2357" formatCode="0.00E+00">
                  <c:v>6.0318300000000002E-129</c:v>
                </c:pt>
                <c:pt idx="2358" formatCode="0.00E+00">
                  <c:v>6.3672499999999995E-129</c:v>
                </c:pt>
                <c:pt idx="2359" formatCode="0.00E+00">
                  <c:v>3.9460999999999997E-129</c:v>
                </c:pt>
                <c:pt idx="2360" formatCode="0.00E+00">
                  <c:v>-1.7006800000000001E-129</c:v>
                </c:pt>
                <c:pt idx="2361" formatCode="0.00E+00">
                  <c:v>-9.8547700000000004E-129</c:v>
                </c:pt>
                <c:pt idx="2362" formatCode="0.00E+00">
                  <c:v>-1.7812400000000001E-128</c:v>
                </c:pt>
                <c:pt idx="2363" formatCode="0.00E+00">
                  <c:v>-2.1022100000000001E-128</c:v>
                </c:pt>
                <c:pt idx="2364" formatCode="0.00E+00">
                  <c:v>-1.45399E-128</c:v>
                </c:pt>
                <c:pt idx="2365" formatCode="0.00E+00">
                  <c:v>5.0476499999999999E-129</c:v>
                </c:pt>
                <c:pt idx="2366" formatCode="0.00E+00">
                  <c:v>3.7408000000000001E-128</c:v>
                </c:pt>
                <c:pt idx="2367" formatCode="0.00E+00">
                  <c:v>7.6001699999999999E-128</c:v>
                </c:pt>
                <c:pt idx="2368" formatCode="0.00E+00">
                  <c:v>1.07056E-127</c:v>
                </c:pt>
                <c:pt idx="2369" formatCode="0.00E+00">
                  <c:v>1.12709E-127</c:v>
                </c:pt>
                <c:pt idx="2370" formatCode="0.00E+00">
                  <c:v>7.8631099999999997E-128</c:v>
                </c:pt>
                <c:pt idx="2371" formatCode="0.00E+00">
                  <c:v>1.6663600000000001E-129</c:v>
                </c:pt>
                <c:pt idx="2372" formatCode="0.00E+00">
                  <c:v>-1.06525E-127</c:v>
                </c:pt>
                <c:pt idx="2373" formatCode="0.00E+00">
                  <c:v>-2.1794000000000001E-127</c:v>
                </c:pt>
                <c:pt idx="2374" formatCode="0.00E+00">
                  <c:v>-2.8928199999999999E-127</c:v>
                </c:pt>
                <c:pt idx="2375" formatCode="0.00E+00">
                  <c:v>-2.6904700000000002E-127</c:v>
                </c:pt>
                <c:pt idx="2376" formatCode="0.00E+00">
                  <c:v>-1.1053100000000001E-127</c:v>
                </c:pt>
                <c:pt idx="2377" formatCode="0.00E+00">
                  <c:v>2.0027600000000001E-127</c:v>
                </c:pt>
                <c:pt idx="2378" formatCode="0.00E+00">
                  <c:v>6.0197500000000003E-127</c:v>
                </c:pt>
                <c:pt idx="2379" formatCode="0.00E+00">
                  <c:v>9.45549E-127</c:v>
                </c:pt>
                <c:pt idx="2380" formatCode="0.00E+00">
                  <c:v>1.04347E-126</c:v>
                </c:pt>
                <c:pt idx="2381" formatCode="0.00E+00">
                  <c:v>7.3075200000000001E-127</c:v>
                </c:pt>
                <c:pt idx="2382" formatCode="0.00E+00">
                  <c:v>-8.7317000000000003E-128</c:v>
                </c:pt>
                <c:pt idx="2383" formatCode="0.00E+00">
                  <c:v>-1.34552E-126</c:v>
                </c:pt>
                <c:pt idx="2384" formatCode="0.00E+00">
                  <c:v>-2.70072E-126</c:v>
                </c:pt>
                <c:pt idx="2385" formatCode="0.00E+00">
                  <c:v>-3.5423599999999997E-126</c:v>
                </c:pt>
                <c:pt idx="2386" formatCode="0.00E+00">
                  <c:v>-3.2018800000000002E-126</c:v>
                </c:pt>
                <c:pt idx="2387" formatCode="0.00E+00">
                  <c:v>-1.19739E-126</c:v>
                </c:pt>
                <c:pt idx="2388" formatCode="0.00E+00">
                  <c:v>2.5398799999999999E-126</c:v>
                </c:pt>
                <c:pt idx="2389" formatCode="0.00E+00">
                  <c:v>7.3646499999999999E-126</c:v>
                </c:pt>
                <c:pt idx="2390" formatCode="0.00E+00">
                  <c:v>1.17514E-125</c:v>
                </c:pt>
                <c:pt idx="2391" formatCode="0.00E+00">
                  <c:v>1.3503500000000001E-125</c:v>
                </c:pt>
                <c:pt idx="2392" formatCode="0.00E+00">
                  <c:v>1.02599E-125</c:v>
                </c:pt>
                <c:pt idx="2393" formatCode="0.00E+00">
                  <c:v>5.2532599999999996E-127</c:v>
                </c:pt>
                <c:pt idx="2394" formatCode="0.00E+00">
                  <c:v>-1.4884499999999999E-125</c:v>
                </c:pt>
                <c:pt idx="2395" formatCode="0.00E+00">
                  <c:v>-3.2159599999999999E-125</c:v>
                </c:pt>
                <c:pt idx="2396" formatCode="0.00E+00">
                  <c:v>-4.4892900000000002E-125</c:v>
                </c:pt>
                <c:pt idx="2397" formatCode="0.00E+00">
                  <c:v>-4.5272599999999999E-125</c:v>
                </c:pt>
                <c:pt idx="2398" formatCode="0.00E+00">
                  <c:v>-2.6848400000000002E-125</c:v>
                </c:pt>
                <c:pt idx="2399" formatCode="0.00E+00">
                  <c:v>1.1711E-125</c:v>
                </c:pt>
                <c:pt idx="2400" formatCode="0.00E+00">
                  <c:v>6.3710700000000005E-125</c:v>
                </c:pt>
                <c:pt idx="2401" formatCode="0.00E+00">
                  <c:v>1.1297900000000001E-124</c:v>
                </c:pt>
                <c:pt idx="2402" formatCode="0.00E+00">
                  <c:v>1.35791E-124</c:v>
                </c:pt>
                <c:pt idx="2403" formatCode="0.00E+00">
                  <c:v>1.0664699999999999E-124</c:v>
                </c:pt>
                <c:pt idx="2404" formatCode="0.00E+00">
                  <c:v>6.4008099999999998E-126</c:v>
                </c:pt>
                <c:pt idx="2405" formatCode="0.00E+00">
                  <c:v>-1.63852E-124</c:v>
                </c:pt>
                <c:pt idx="2406" formatCode="0.00E+00">
                  <c:v>-3.6332800000000001E-124</c:v>
                </c:pt>
                <c:pt idx="2407" formatCode="0.00E+00">
                  <c:v>-5.0363600000000002E-124</c:v>
                </c:pt>
                <c:pt idx="2408" formatCode="0.00E+00">
                  <c:v>-4.7780999999999996E-124</c:v>
                </c:pt>
                <c:pt idx="2409" formatCode="0.00E+00">
                  <c:v>-2.2001300000000002E-124</c:v>
                </c:pt>
                <c:pt idx="2410" formatCode="0.00E+00">
                  <c:v>2.5859299999999999E-124</c:v>
                </c:pt>
                <c:pt idx="2411" formatCode="0.00E+00">
                  <c:v>8.7776799999999994E-124</c:v>
                </c:pt>
                <c:pt idx="2412" formatCode="0.00E+00">
                  <c:v>1.4887499999999999E-123</c:v>
                </c:pt>
                <c:pt idx="2413" formatCode="0.00E+00">
                  <c:v>1.8852199999999999E-123</c:v>
                </c:pt>
                <c:pt idx="2414" formatCode="0.00E+00">
                  <c:v>1.8801499999999999E-123</c:v>
                </c:pt>
                <c:pt idx="2415" formatCode="0.00E+00">
                  <c:v>1.3709000000000001E-123</c:v>
                </c:pt>
                <c:pt idx="2416" formatCode="0.00E+00">
                  <c:v>3.67561E-124</c:v>
                </c:pt>
                <c:pt idx="2417" formatCode="0.00E+00">
                  <c:v>-8.84422E-124</c:v>
                </c:pt>
                <c:pt idx="2418" formatCode="0.00E+00">
                  <c:v>-1.7512299999999999E-123</c:v>
                </c:pt>
                <c:pt idx="2419" formatCode="0.00E+00">
                  <c:v>-1.3315600000000001E-123</c:v>
                </c:pt>
                <c:pt idx="2420" formatCode="0.00E+00">
                  <c:v>1.10801E-123</c:v>
                </c:pt>
                <c:pt idx="2421" formatCode="0.00E+00">
                  <c:v>5.7425699999999998E-123</c:v>
                </c:pt>
                <c:pt idx="2422" formatCode="0.00E+00">
                  <c:v>1.20163E-122</c:v>
                </c:pt>
                <c:pt idx="2423" formatCode="0.00E+00">
                  <c:v>1.8242999999999999E-122</c:v>
                </c:pt>
                <c:pt idx="2424" formatCode="0.00E+00">
                  <c:v>2.1026099999999999E-122</c:v>
                </c:pt>
                <c:pt idx="2425" formatCode="0.00E+00">
                  <c:v>1.59258E-122</c:v>
                </c:pt>
                <c:pt idx="2426" formatCode="0.00E+00">
                  <c:v>-1.54901E-124</c:v>
                </c:pt>
                <c:pt idx="2427" formatCode="0.00E+00">
                  <c:v>-2.6713400000000001E-122</c:v>
                </c:pt>
                <c:pt idx="2428" formatCode="0.00E+00">
                  <c:v>-5.8818500000000003E-122</c:v>
                </c:pt>
                <c:pt idx="2429" formatCode="0.00E+00">
                  <c:v>-8.74701E-122</c:v>
                </c:pt>
                <c:pt idx="2430" formatCode="0.00E+00">
                  <c:v>-1.0139900000000001E-121</c:v>
                </c:pt>
                <c:pt idx="2431" formatCode="0.00E+00">
                  <c:v>-9.0148999999999998E-122</c:v>
                </c:pt>
                <c:pt idx="2432" formatCode="0.00E+00">
                  <c:v>-4.8275299999999999E-122</c:v>
                </c:pt>
                <c:pt idx="2433" formatCode="0.00E+00">
                  <c:v>1.8925000000000001E-122</c:v>
                </c:pt>
                <c:pt idx="2434" formatCode="0.00E+00">
                  <c:v>9.3755200000000002E-122</c:v>
                </c:pt>
                <c:pt idx="2435" formatCode="0.00E+00">
                  <c:v>1.5454499999999999E-121</c:v>
                </c:pt>
                <c:pt idx="2436" formatCode="0.00E+00">
                  <c:v>1.8353400000000001E-121</c:v>
                </c:pt>
                <c:pt idx="2437" formatCode="0.00E+00">
                  <c:v>1.6725899999999999E-121</c:v>
                </c:pt>
                <c:pt idx="2438" formatCode="0.00E+00">
                  <c:v>1.03527E-121</c:v>
                </c:pt>
                <c:pt idx="2439" formatCode="0.00E+00">
                  <c:v>1.0588399999999999E-122</c:v>
                </c:pt>
                <c:pt idx="2440" formatCode="0.00E+00">
                  <c:v>-8.3904100000000002E-122</c:v>
                </c:pt>
                <c:pt idx="2441" formatCode="0.00E+00">
                  <c:v>-1.6358600000000001E-121</c:v>
                </c:pt>
                <c:pt idx="2442" formatCode="0.00E+00">
                  <c:v>-2.1874799999999999E-121</c:v>
                </c:pt>
                <c:pt idx="2443" formatCode="0.00E+00">
                  <c:v>-2.1896900000000001E-121</c:v>
                </c:pt>
                <c:pt idx="2444" formatCode="0.00E+00">
                  <c:v>-1.2917200000000001E-121</c:v>
                </c:pt>
                <c:pt idx="2445" formatCode="0.00E+00">
                  <c:v>-1.39004E-122</c:v>
                </c:pt>
                <c:pt idx="2446" formatCode="0.00E+00">
                  <c:v>-1.3218800000000001E-121</c:v>
                </c:pt>
                <c:pt idx="2447" formatCode="0.00E+00">
                  <c:v>-8.7524099999999997E-121</c:v>
                </c:pt>
                <c:pt idx="2448" formatCode="0.00E+00">
                  <c:v>-2.5311900000000001E-120</c:v>
                </c:pt>
                <c:pt idx="2449" formatCode="0.00E+00">
                  <c:v>-5.0389600000000003E-120</c:v>
                </c:pt>
                <c:pt idx="2450" formatCode="0.00E+00">
                  <c:v>-8.00618E-120</c:v>
                </c:pt>
                <c:pt idx="2451" formatCode="0.00E+00">
                  <c:v>-1.08409E-119</c:v>
                </c:pt>
                <c:pt idx="2452" formatCode="0.00E+00">
                  <c:v>-1.2466699999999999E-119</c:v>
                </c:pt>
                <c:pt idx="2453" formatCode="0.00E+00">
                  <c:v>-1.11723E-119</c:v>
                </c:pt>
                <c:pt idx="2454" formatCode="0.00E+00">
                  <c:v>-5.6120000000000002E-120</c:v>
                </c:pt>
                <c:pt idx="2455" formatCode="0.00E+00">
                  <c:v>3.88221E-120</c:v>
                </c:pt>
                <c:pt idx="2456" formatCode="0.00E+00">
                  <c:v>1.4987399999999999E-119</c:v>
                </c:pt>
                <c:pt idx="2457" formatCode="0.00E+00">
                  <c:v>2.39799E-119</c:v>
                </c:pt>
                <c:pt idx="2458" formatCode="0.00E+00">
                  <c:v>2.6941400000000001E-119</c:v>
                </c:pt>
                <c:pt idx="2459" formatCode="0.00E+00">
                  <c:v>2.11263E-119</c:v>
                </c:pt>
                <c:pt idx="2460" formatCode="0.00E+00">
                  <c:v>6.0308999999999999E-120</c:v>
                </c:pt>
                <c:pt idx="2461" formatCode="0.00E+00">
                  <c:v>-1.55935E-119</c:v>
                </c:pt>
                <c:pt idx="2462" formatCode="0.00E+00">
                  <c:v>-3.7766699999999999E-119</c:v>
                </c:pt>
                <c:pt idx="2463" formatCode="0.00E+00">
                  <c:v>-5.3634399999999997E-119</c:v>
                </c:pt>
                <c:pt idx="2464" formatCode="0.00E+00">
                  <c:v>-5.6963799999999995E-119</c:v>
                </c:pt>
                <c:pt idx="2465" formatCode="0.00E+00">
                  <c:v>-3.9441899999999998E-119</c:v>
                </c:pt>
                <c:pt idx="2466" formatCode="0.00E+00">
                  <c:v>7.0531300000000002E-120</c:v>
                </c:pt>
                <c:pt idx="2467" formatCode="0.00E+00">
                  <c:v>7.0691200000000003E-119</c:v>
                </c:pt>
                <c:pt idx="2468" formatCode="0.00E+00">
                  <c:v>1.0119099999999999E-118</c:v>
                </c:pt>
                <c:pt idx="2469" formatCode="0.00E+00">
                  <c:v>2.3323500000000001E-119</c:v>
                </c:pt>
                <c:pt idx="2470" formatCode="0.00E+00">
                  <c:v>-2.3978100000000002E-118</c:v>
                </c:pt>
                <c:pt idx="2471" formatCode="0.00E+00">
                  <c:v>-7.4807299999999998E-118</c:v>
                </c:pt>
                <c:pt idx="2472" formatCode="0.00E+00">
                  <c:v>-1.4770700000000001E-117</c:v>
                </c:pt>
                <c:pt idx="2473" formatCode="0.00E+00">
                  <c:v>-2.2202299999999999E-117</c:v>
                </c:pt>
                <c:pt idx="2474" formatCode="0.00E+00">
                  <c:v>-2.5736100000000001E-117</c:v>
                </c:pt>
                <c:pt idx="2475" formatCode="0.00E+00">
                  <c:v>-2.0209799999999999E-117</c:v>
                </c:pt>
                <c:pt idx="2476" formatCode="0.00E+00">
                  <c:v>-1.00993E-118</c:v>
                </c:pt>
                <c:pt idx="2477" formatCode="0.00E+00">
                  <c:v>3.2925399999999997E-117</c:v>
                </c:pt>
                <c:pt idx="2478" formatCode="0.00E+00">
                  <c:v>7.5373900000000001E-117</c:v>
                </c:pt>
                <c:pt idx="2479" formatCode="0.00E+00">
                  <c:v>1.10877E-116</c:v>
                </c:pt>
                <c:pt idx="2480" formatCode="0.00E+00">
                  <c:v>1.1799600000000001E-116</c:v>
                </c:pt>
                <c:pt idx="2481" formatCode="0.00E+00">
                  <c:v>7.7274199999999997E-117</c:v>
                </c:pt>
                <c:pt idx="2482" formatCode="0.00E+00">
                  <c:v>-2.1331000000000001E-117</c:v>
                </c:pt>
                <c:pt idx="2483" formatCode="0.00E+00">
                  <c:v>-1.7004999999999999E-116</c:v>
                </c:pt>
                <c:pt idx="2484" formatCode="0.00E+00">
                  <c:v>-3.2800199999999998E-116</c:v>
                </c:pt>
                <c:pt idx="2485" formatCode="0.00E+00">
                  <c:v>-4.1403799999999999E-116</c:v>
                </c:pt>
                <c:pt idx="2486" formatCode="0.00E+00">
                  <c:v>-3.28103E-116</c:v>
                </c:pt>
                <c:pt idx="2487" formatCode="0.00E+00">
                  <c:v>1.0074000000000001E-117</c:v>
                </c:pt>
                <c:pt idx="2488" formatCode="0.00E+00">
                  <c:v>6.1592399999999999E-116</c:v>
                </c:pt>
                <c:pt idx="2489" formatCode="0.00E+00">
                  <c:v>1.3897900000000001E-115</c:v>
                </c:pt>
                <c:pt idx="2490" formatCode="0.00E+00">
                  <c:v>2.0982900000000001E-115</c:v>
                </c:pt>
                <c:pt idx="2491" formatCode="0.00E+00">
                  <c:v>2.4191100000000002E-115</c:v>
                </c:pt>
                <c:pt idx="2492" formatCode="0.00E+00">
                  <c:v>2.01385E-115</c:v>
                </c:pt>
                <c:pt idx="2493" formatCode="0.00E+00">
                  <c:v>6.2412399999999997E-116</c:v>
                </c:pt>
                <c:pt idx="2494" formatCode="0.00E+00">
                  <c:v>-1.71921E-115</c:v>
                </c:pt>
                <c:pt idx="2495" formatCode="0.00E+00">
                  <c:v>-4.36217E-115</c:v>
                </c:pt>
                <c:pt idx="2496" formatCode="0.00E+00">
                  <c:v>-5.8640500000000002E-115</c:v>
                </c:pt>
                <c:pt idx="2497" formatCode="0.00E+00">
                  <c:v>-4.36457E-115</c:v>
                </c:pt>
                <c:pt idx="2498" formatCode="0.00E+00">
                  <c:v>1.6756100000000001E-115</c:v>
                </c:pt>
                <c:pt idx="2499" formatCode="0.00E+00">
                  <c:v>1.26571E-114</c:v>
                </c:pt>
                <c:pt idx="2500" formatCode="0.00E+00">
                  <c:v>2.6992100000000001E-114</c:v>
                </c:pt>
                <c:pt idx="2501" formatCode="0.00E+00">
                  <c:v>4.08554E-114</c:v>
                </c:pt>
                <c:pt idx="2502" formatCode="0.00E+00">
                  <c:v>4.9169400000000002E-114</c:v>
                </c:pt>
                <c:pt idx="2503" formatCode="0.00E+00">
                  <c:v>4.6766799999999998E-114</c:v>
                </c:pt>
                <c:pt idx="2504" formatCode="0.00E+00">
                  <c:v>2.94838E-114</c:v>
                </c:pt>
                <c:pt idx="2505" formatCode="0.00E+00">
                  <c:v>-2.6875700000000001E-115</c:v>
                </c:pt>
                <c:pt idx="2506" formatCode="0.00E+00">
                  <c:v>-4.1429100000000003E-114</c:v>
                </c:pt>
                <c:pt idx="2507" formatCode="0.00E+00">
                  <c:v>-7.0131599999999993E-114</c:v>
                </c:pt>
                <c:pt idx="2508" formatCode="0.00E+00">
                  <c:v>-6.8918600000000003E-114</c:v>
                </c:pt>
                <c:pt idx="2509" formatCode="0.00E+00">
                  <c:v>-1.97628E-114</c:v>
                </c:pt>
                <c:pt idx="2510" formatCode="0.00E+00">
                  <c:v>8.7091200000000003E-114</c:v>
                </c:pt>
                <c:pt idx="2511" formatCode="0.00E+00">
                  <c:v>2.39391E-113</c:v>
                </c:pt>
                <c:pt idx="2512" formatCode="0.00E+00">
                  <c:v>3.88541E-113</c:v>
                </c:pt>
                <c:pt idx="2513" formatCode="0.00E+00">
                  <c:v>4.5533900000000002E-113</c:v>
                </c:pt>
                <c:pt idx="2514" formatCode="0.00E+00">
                  <c:v>3.6031699999999998E-113</c:v>
                </c:pt>
                <c:pt idx="2515" formatCode="0.00E+00">
                  <c:v>5.7257000000000001E-114</c:v>
                </c:pt>
                <c:pt idx="2516" formatCode="0.00E+00">
                  <c:v>-4.4022300000000001E-113</c:v>
                </c:pt>
                <c:pt idx="2517" formatCode="0.00E+00">
                  <c:v>-1.03071E-112</c:v>
                </c:pt>
                <c:pt idx="2518" formatCode="0.00E+00">
                  <c:v>-1.5072999999999999E-112</c:v>
                </c:pt>
                <c:pt idx="2519" formatCode="0.00E+00">
                  <c:v>-1.58209E-112</c:v>
                </c:pt>
                <c:pt idx="2520" formatCode="0.00E+00">
                  <c:v>-9.5997900000000001E-113</c:v>
                </c:pt>
                <c:pt idx="2521" formatCode="0.00E+00">
                  <c:v>5.3170400000000001E-113</c:v>
                </c:pt>
                <c:pt idx="2522" formatCode="0.00E+00">
                  <c:v>2.7435200000000002E-112</c:v>
                </c:pt>
                <c:pt idx="2523" formatCode="0.00E+00">
                  <c:v>5.0274299999999997E-112</c:v>
                </c:pt>
                <c:pt idx="2524" formatCode="0.00E+00">
                  <c:v>6.27345E-112</c:v>
                </c:pt>
                <c:pt idx="2525" formatCode="0.00E+00">
                  <c:v>5.1931499999999996E-112</c:v>
                </c:pt>
                <c:pt idx="2526" formatCode="0.00E+00">
                  <c:v>7.5510500000000001E-113</c:v>
                </c:pt>
                <c:pt idx="2527" formatCode="0.00E+00">
                  <c:v>-7.1958300000000002E-112</c:v>
                </c:pt>
                <c:pt idx="2528" formatCode="0.00E+00">
                  <c:v>-1.7148199999999999E-111</c:v>
                </c:pt>
                <c:pt idx="2529" formatCode="0.00E+00">
                  <c:v>-2.5325899999999999E-111</c:v>
                </c:pt>
                <c:pt idx="2530" formatCode="0.00E+00">
                  <c:v>-2.6184900000000001E-111</c:v>
                </c:pt>
                <c:pt idx="2531" formatCode="0.00E+00">
                  <c:v>-1.4549599999999999E-111</c:v>
                </c:pt>
                <c:pt idx="2532" formatCode="0.00E+00">
                  <c:v>1.1696400000000001E-111</c:v>
                </c:pt>
                <c:pt idx="2533" formatCode="0.00E+00">
                  <c:v>4.9713600000000001E-111</c:v>
                </c:pt>
                <c:pt idx="2534" formatCode="0.00E+00">
                  <c:v>8.9801200000000004E-111</c:v>
                </c:pt>
                <c:pt idx="2535" formatCode="0.00E+00">
                  <c:v>1.1359999999999999E-110</c:v>
                </c:pt>
                <c:pt idx="2536" formatCode="0.00E+00">
                  <c:v>9.7269000000000001E-111</c:v>
                </c:pt>
                <c:pt idx="2537" formatCode="0.00E+00">
                  <c:v>2.1675200000000002E-111</c:v>
                </c:pt>
                <c:pt idx="2538" formatCode="0.00E+00">
                  <c:v>-1.1606E-110</c:v>
                </c:pt>
                <c:pt idx="2539" formatCode="0.00E+00">
                  <c:v>-2.9239199999999999E-110</c:v>
                </c:pt>
                <c:pt idx="2540" formatCode="0.00E+00">
                  <c:v>-4.4983500000000001E-110</c:v>
                </c:pt>
                <c:pt idx="2541" formatCode="0.00E+00">
                  <c:v>-5.0717400000000001E-110</c:v>
                </c:pt>
                <c:pt idx="2542" formatCode="0.00E+00">
                  <c:v>-3.9209600000000002E-110</c:v>
                </c:pt>
                <c:pt idx="2543" formatCode="0.00E+00">
                  <c:v>-7.2726099999999993E-111</c:v>
                </c:pt>
                <c:pt idx="2544" formatCode="0.00E+00">
                  <c:v>4.1941E-110</c:v>
                </c:pt>
                <c:pt idx="2545" formatCode="0.00E+00">
                  <c:v>9.6740900000000003E-110</c:v>
                </c:pt>
                <c:pt idx="2546" formatCode="0.00E+00">
                  <c:v>1.36792E-109</c:v>
                </c:pt>
                <c:pt idx="2547" formatCode="0.00E+00">
                  <c:v>1.36101E-109</c:v>
                </c:pt>
                <c:pt idx="2548" formatCode="0.00E+00">
                  <c:v>6.8974600000000003E-110</c:v>
                </c:pt>
                <c:pt idx="2549" formatCode="0.00E+00">
                  <c:v>-7.6668099999999996E-110</c:v>
                </c:pt>
                <c:pt idx="2550" formatCode="0.00E+00">
                  <c:v>-2.7890599999999998E-109</c:v>
                </c:pt>
                <c:pt idx="2551" formatCode="0.00E+00">
                  <c:v>-4.6594999999999997E-109</c:v>
                </c:pt>
                <c:pt idx="2552" formatCode="0.00E+00">
                  <c:v>-5.2295600000000001E-109</c:v>
                </c:pt>
                <c:pt idx="2553" formatCode="0.00E+00">
                  <c:v>-3.2807299999999999E-109</c:v>
                </c:pt>
                <c:pt idx="2554" formatCode="0.00E+00">
                  <c:v>1.9821199999999999E-109</c:v>
                </c:pt>
                <c:pt idx="2555" formatCode="0.00E+00">
                  <c:v>1.0356000000000001E-108</c:v>
                </c:pt>
                <c:pt idx="2556" formatCode="0.00E+00">
                  <c:v>2.0025799999999999E-108</c:v>
                </c:pt>
                <c:pt idx="2557" formatCode="0.00E+00">
                  <c:v>2.75058E-108</c:v>
                </c:pt>
                <c:pt idx="2558" formatCode="0.00E+00">
                  <c:v>2.83582E-108</c:v>
                </c:pt>
                <c:pt idx="2559" formatCode="0.00E+00">
                  <c:v>1.8181399999999999E-108</c:v>
                </c:pt>
                <c:pt idx="2560" formatCode="0.00E+00">
                  <c:v>-5.3279900000000004E-109</c:v>
                </c:pt>
                <c:pt idx="2561" formatCode="0.00E+00">
                  <c:v>-3.9042499999999999E-108</c:v>
                </c:pt>
                <c:pt idx="2562" formatCode="0.00E+00">
                  <c:v>-7.2609200000000002E-108</c:v>
                </c:pt>
                <c:pt idx="2563" formatCode="0.00E+00">
                  <c:v>-8.9836099999999997E-108</c:v>
                </c:pt>
                <c:pt idx="2564" formatCode="0.00E+00">
                  <c:v>-7.2803000000000002E-108</c:v>
                </c:pt>
                <c:pt idx="2565" formatCode="0.00E+00">
                  <c:v>-8.8848100000000001E-109</c:v>
                </c:pt>
                <c:pt idx="2566" formatCode="0.00E+00">
                  <c:v>1.00727E-107</c:v>
                </c:pt>
                <c:pt idx="2567" formatCode="0.00E+00">
                  <c:v>2.3240699999999999E-107</c:v>
                </c:pt>
                <c:pt idx="2568" formatCode="0.00E+00">
                  <c:v>3.3453400000000002E-107</c:v>
                </c:pt>
                <c:pt idx="2569" formatCode="0.00E+00">
                  <c:v>3.3929200000000002E-107</c:v>
                </c:pt>
                <c:pt idx="2570" formatCode="0.00E+00">
                  <c:v>1.93431E-107</c:v>
                </c:pt>
                <c:pt idx="2571" formatCode="0.00E+00">
                  <c:v>-1.1663800000000001E-107</c:v>
                </c:pt>
                <c:pt idx="2572" formatCode="0.00E+00">
                  <c:v>-5.5062600000000002E-107</c:v>
                </c:pt>
                <c:pt idx="2573" formatCode="0.00E+00">
                  <c:v>-9.9225699999999996E-107</c:v>
                </c:pt>
                <c:pt idx="2574" formatCode="0.00E+00">
                  <c:v>-1.2372600000000001E-106</c:v>
                </c:pt>
                <c:pt idx="2575" formatCode="0.00E+00">
                  <c:v>-1.04158E-106</c:v>
                </c:pt>
                <c:pt idx="2576" formatCode="0.00E+00">
                  <c:v>-2.3380300000000001E-107</c:v>
                </c:pt>
                <c:pt idx="2577" formatCode="0.00E+00">
                  <c:v>1.1708799999999999E-106</c:v>
                </c:pt>
                <c:pt idx="2578" formatCode="0.00E+00">
                  <c:v>2.8982199999999999E-106</c:v>
                </c:pt>
                <c:pt idx="2579" formatCode="0.00E+00">
                  <c:v>4.3930500000000005E-106</c:v>
                </c:pt>
                <c:pt idx="2580" formatCode="0.00E+00">
                  <c:v>4.9675700000000002E-106</c:v>
                </c:pt>
                <c:pt idx="2581" formatCode="0.00E+00">
                  <c:v>4.1232800000000001E-106</c:v>
                </c:pt>
                <c:pt idx="2582" formatCode="0.00E+00">
                  <c:v>1.7312700000000001E-106</c:v>
                </c:pt>
                <c:pt idx="2583" formatCode="0.00E+00">
                  <c:v>-1.91644E-106</c:v>
                </c:pt>
                <c:pt idx="2584" formatCode="0.00E+00">
                  <c:v>-5.7891699999999996E-106</c:v>
                </c:pt>
                <c:pt idx="2585" formatCode="0.00E+00">
                  <c:v>-7.8606400000000001E-106</c:v>
                </c:pt>
                <c:pt idx="2586" formatCode="0.00E+00">
                  <c:v>-5.5908100000000002E-106</c:v>
                </c:pt>
                <c:pt idx="2587" formatCode="0.00E+00">
                  <c:v>3.0525700000000002E-106</c:v>
                </c:pt>
                <c:pt idx="2588" formatCode="0.00E+00">
                  <c:v>1.8432399999999998E-105</c:v>
                </c:pt>
                <c:pt idx="2589" formatCode="0.00E+00">
                  <c:v>3.8010700000000001E-105</c:v>
                </c:pt>
                <c:pt idx="2590" formatCode="0.00E+00">
                  <c:v>5.5381899999999999E-105</c:v>
                </c:pt>
                <c:pt idx="2591" formatCode="0.00E+00">
                  <c:v>6.07726E-105</c:v>
                </c:pt>
                <c:pt idx="2592" formatCode="0.00E+00">
                  <c:v>4.4174E-105</c:v>
                </c:pt>
                <c:pt idx="2593" formatCode="0.00E+00">
                  <c:v>-9.8691999999999997E-109</c:v>
                </c:pt>
                <c:pt idx="2594" formatCode="0.00E+00">
                  <c:v>-6.8543599999999997E-105</c:v>
                </c:pt>
                <c:pt idx="2595" formatCode="0.00E+00">
                  <c:v>-1.4440600000000001E-104</c:v>
                </c:pt>
                <c:pt idx="2596" formatCode="0.00E+00">
                  <c:v>-1.9344700000000001E-104</c:v>
                </c:pt>
                <c:pt idx="2597" formatCode="0.00E+00">
                  <c:v>-1.7078700000000001E-104</c:v>
                </c:pt>
                <c:pt idx="2598" formatCode="0.00E+00">
                  <c:v>-3.9209E-105</c:v>
                </c:pt>
                <c:pt idx="2599" formatCode="0.00E+00">
                  <c:v>2.0877800000000001E-104</c:v>
                </c:pt>
                <c:pt idx="2600" formatCode="0.00E+00">
                  <c:v>5.3402600000000003E-104</c:v>
                </c:pt>
                <c:pt idx="2601" formatCode="0.00E+00">
                  <c:v>8.4201400000000006E-104</c:v>
                </c:pt>
                <c:pt idx="2602" formatCode="0.00E+00">
                  <c:v>9.9131100000000003E-104</c:v>
                </c:pt>
                <c:pt idx="2603" formatCode="0.00E+00">
                  <c:v>8.3340600000000004E-104</c:v>
                </c:pt>
                <c:pt idx="2604" formatCode="0.00E+00">
                  <c:v>2.7698300000000001E-104</c:v>
                </c:pt>
                <c:pt idx="2605" formatCode="0.00E+00">
                  <c:v>-6.4579199999999997E-104</c:v>
                </c:pt>
                <c:pt idx="2606" formatCode="0.00E+00">
                  <c:v>-1.7145699999999999E-103</c:v>
                </c:pt>
                <c:pt idx="2607" formatCode="0.00E+00">
                  <c:v>-2.47012E-103</c:v>
                </c:pt>
                <c:pt idx="2608" formatCode="0.00E+00">
                  <c:v>-2.2708699999999999E-103</c:v>
                </c:pt>
                <c:pt idx="2609" formatCode="0.00E+00">
                  <c:v>-5.5253600000000001E-104</c:v>
                </c:pt>
                <c:pt idx="2610" formatCode="0.00E+00">
                  <c:v>2.8128299999999999E-103</c:v>
                </c:pt>
                <c:pt idx="2611" formatCode="0.00E+00">
                  <c:v>7.3119000000000001E-103</c:v>
                </c:pt>
                <c:pt idx="2612" formatCode="0.00E+00">
                  <c:v>1.1786600000000001E-102</c:v>
                </c:pt>
                <c:pt idx="2613" formatCode="0.00E+00">
                  <c:v>1.4569399999999999E-102</c:v>
                </c:pt>
                <c:pt idx="2614" formatCode="0.00E+00">
                  <c:v>1.39107E-102</c:v>
                </c:pt>
                <c:pt idx="2615" formatCode="0.00E+00">
                  <c:v>8.6949500000000005E-103</c:v>
                </c:pt>
                <c:pt idx="2616" formatCode="0.00E+00">
                  <c:v>-8.4968E-104</c:v>
                </c:pt>
                <c:pt idx="2617" formatCode="0.00E+00">
                  <c:v>-1.2491599999999999E-102</c:v>
                </c:pt>
                <c:pt idx="2618" formatCode="0.00E+00">
                  <c:v>-2.1572400000000001E-102</c:v>
                </c:pt>
                <c:pt idx="2619" formatCode="0.00E+00">
                  <c:v>-2.1666799999999999E-102</c:v>
                </c:pt>
                <c:pt idx="2620" formatCode="0.00E+00">
                  <c:v>-6.6562099999999999E-103</c:v>
                </c:pt>
                <c:pt idx="2621" formatCode="0.00E+00">
                  <c:v>2.6293299999999999E-102</c:v>
                </c:pt>
                <c:pt idx="2622" formatCode="0.00E+00">
                  <c:v>7.3427900000000005E-102</c:v>
                </c:pt>
                <c:pt idx="2623" formatCode="0.00E+00">
                  <c:v>1.2201400000000001E-101</c:v>
                </c:pt>
                <c:pt idx="2624" formatCode="0.00E+00">
                  <c:v>1.5192100000000001E-101</c:v>
                </c:pt>
                <c:pt idx="2625" formatCode="0.00E+00">
                  <c:v>1.42266E-101</c:v>
                </c:pt>
                <c:pt idx="2626" formatCode="0.00E+00">
                  <c:v>7.8454400000000006E-102</c:v>
                </c:pt>
                <c:pt idx="2627" formatCode="0.00E+00">
                  <c:v>-4.1106899999999998E-102</c:v>
                </c:pt>
                <c:pt idx="2628" formatCode="0.00E+00">
                  <c:v>-1.9297199999999999E-101</c:v>
                </c:pt>
                <c:pt idx="2629" formatCode="0.00E+00">
                  <c:v>-3.2058500000000002E-101</c:v>
                </c:pt>
                <c:pt idx="2630" formatCode="0.00E+00">
                  <c:v>-3.49202E-101</c:v>
                </c:pt>
                <c:pt idx="2631" formatCode="0.00E+00">
                  <c:v>-2.1303399999999999E-101</c:v>
                </c:pt>
                <c:pt idx="2632" formatCode="0.00E+00">
                  <c:v>1.2376499999999999E-101</c:v>
                </c:pt>
                <c:pt idx="2633" formatCode="0.00E+00">
                  <c:v>6.3500000000000002E-101</c:v>
                </c:pt>
                <c:pt idx="2634" formatCode="0.00E+00">
                  <c:v>1.17935E-100</c:v>
                </c:pt>
                <c:pt idx="2635" formatCode="0.00E+00">
                  <c:v>1.4796400000000001E-100</c:v>
                </c:pt>
                <c:pt idx="2636" formatCode="0.00E+00">
                  <c:v>1.20668E-100</c:v>
                </c:pt>
                <c:pt idx="2637" formatCode="0.00E+00">
                  <c:v>1.3833100000000001E-101</c:v>
                </c:pt>
                <c:pt idx="2638" formatCode="0.00E+00">
                  <c:v>-1.7154900000000001E-100</c:v>
                </c:pt>
                <c:pt idx="2639" formatCode="0.00E+00">
                  <c:v>-4.0371000000000002E-100</c:v>
                </c:pt>
                <c:pt idx="2640" formatCode="0.00E+00">
                  <c:v>-6.1267400000000002E-100</c:v>
                </c:pt>
                <c:pt idx="2641" formatCode="0.00E+00">
                  <c:v>-6.9165500000000001E-100</c:v>
                </c:pt>
                <c:pt idx="2642" formatCode="0.00E+00">
                  <c:v>-5.1793600000000003E-100</c:v>
                </c:pt>
                <c:pt idx="2643" formatCode="0.00E+00">
                  <c:v>2.3527300000000001E-102</c:v>
                </c:pt>
                <c:pt idx="2644" formatCode="0.00E+00">
                  <c:v>8.5460400000000001E-100</c:v>
                </c:pt>
                <c:pt idx="2645" formatCode="0.00E+00">
                  <c:v>1.8125900000000001E-99</c:v>
                </c:pt>
                <c:pt idx="2646" formatCode="0.00E+00">
                  <c:v>2.4093799999999999E-99</c:v>
                </c:pt>
                <c:pt idx="2647" formatCode="0.00E+00">
                  <c:v>2.0960800000000001E-99</c:v>
                </c:pt>
                <c:pt idx="2648" formatCode="0.00E+00">
                  <c:v>4.92163E-100</c:v>
                </c:pt>
                <c:pt idx="2649" formatCode="0.00E+00">
                  <c:v>-2.4543199999999999E-99</c:v>
                </c:pt>
                <c:pt idx="2650" formatCode="0.00E+00">
                  <c:v>-6.3066600000000002E-99</c:v>
                </c:pt>
                <c:pt idx="2651" formatCode="0.00E+00">
                  <c:v>-9.9744299999999998E-99</c:v>
                </c:pt>
                <c:pt idx="2652" formatCode="0.00E+00">
                  <c:v>-1.20097E-98</c:v>
                </c:pt>
                <c:pt idx="2653" formatCode="0.00E+00">
                  <c:v>-1.12493E-98</c:v>
                </c:pt>
                <c:pt idx="2654" formatCode="0.00E+00">
                  <c:v>-7.0354800000000002E-99</c:v>
                </c:pt>
                <c:pt idx="2655" formatCode="0.00E+00">
                  <c:v>5.4048500000000005E-100</c:v>
                </c:pt>
                <c:pt idx="2656" formatCode="0.00E+00">
                  <c:v>9.5562700000000005E-99</c:v>
                </c:pt>
                <c:pt idx="2657" formatCode="0.00E+00">
                  <c:v>1.55597E-98</c:v>
                </c:pt>
                <c:pt idx="2658" formatCode="0.00E+00">
                  <c:v>1.2775500000000001E-98</c:v>
                </c:pt>
                <c:pt idx="2659" formatCode="0.00E+00">
                  <c:v>-3.6139300000000001E-99</c:v>
                </c:pt>
                <c:pt idx="2660" formatCode="0.00E+00">
                  <c:v>-3.5181100000000002E-98</c:v>
                </c:pt>
                <c:pt idx="2661" formatCode="0.00E+00">
                  <c:v>-7.7815300000000006E-98</c:v>
                </c:pt>
                <c:pt idx="2662" formatCode="0.00E+00">
                  <c:v>-1.1985E-97</c:v>
                </c:pt>
                <c:pt idx="2663" formatCode="0.00E+00">
                  <c:v>-1.4241199999999999E-97</c:v>
                </c:pt>
                <c:pt idx="2664" formatCode="0.00E+00">
                  <c:v>-1.2324499999999999E-97</c:v>
                </c:pt>
                <c:pt idx="2665" formatCode="0.00E+00">
                  <c:v>-4.5912199999999998E-98</c:v>
                </c:pt>
                <c:pt idx="2666" formatCode="0.00E+00">
                  <c:v>8.72267E-98</c:v>
                </c:pt>
                <c:pt idx="2667" formatCode="0.00E+00">
                  <c:v>2.4705499999999998E-97</c:v>
                </c:pt>
                <c:pt idx="2668" formatCode="0.00E+00">
                  <c:v>3.7586400000000002E-97</c:v>
                </c:pt>
                <c:pt idx="2669" formatCode="0.00E+00">
                  <c:v>3.8777699999999999E-97</c:v>
                </c:pt>
                <c:pt idx="2670" formatCode="0.00E+00">
                  <c:v>1.8994500000000001E-97</c:v>
                </c:pt>
                <c:pt idx="2671" formatCode="0.00E+00">
                  <c:v>-2.6210799999999998E-97</c:v>
                </c:pt>
                <c:pt idx="2672" formatCode="0.00E+00">
                  <c:v>-9.1120599999999998E-97</c:v>
                </c:pt>
                <c:pt idx="2673" formatCode="0.00E+00">
                  <c:v>-1.58195E-96</c:v>
                </c:pt>
                <c:pt idx="2674" formatCode="0.00E+00">
                  <c:v>-1.9936500000000001E-96</c:v>
                </c:pt>
                <c:pt idx="2675" formatCode="0.00E+00">
                  <c:v>-1.8068200000000001E-96</c:v>
                </c:pt>
                <c:pt idx="2676" formatCode="0.00E+00">
                  <c:v>-7.5096100000000003E-97</c:v>
                </c:pt>
                <c:pt idx="2677" formatCode="0.00E+00">
                  <c:v>1.17307E-96</c:v>
                </c:pt>
                <c:pt idx="2678" formatCode="0.00E+00">
                  <c:v>3.5694299999999999E-96</c:v>
                </c:pt>
                <c:pt idx="2679" formatCode="0.00E+00">
                  <c:v>5.6662200000000003E-96</c:v>
                </c:pt>
                <c:pt idx="2680" formatCode="0.00E+00">
                  <c:v>6.3796500000000003E-96</c:v>
                </c:pt>
                <c:pt idx="2681" formatCode="0.00E+00">
                  <c:v>4.5876800000000001E-96</c:v>
                </c:pt>
                <c:pt idx="2682" formatCode="0.00E+00">
                  <c:v>-2.4880200000000001E-97</c:v>
                </c:pt>
                <c:pt idx="2683" formatCode="0.00E+00">
                  <c:v>-7.5542199999999998E-96</c:v>
                </c:pt>
                <c:pt idx="2684" formatCode="0.00E+00">
                  <c:v>-1.53271E-95</c:v>
                </c:pt>
                <c:pt idx="2685" formatCode="0.00E+00">
                  <c:v>-2.00584E-95</c:v>
                </c:pt>
                <c:pt idx="2686" formatCode="0.00E+00">
                  <c:v>-1.7733500000000001E-95</c:v>
                </c:pt>
                <c:pt idx="2687" formatCode="0.00E+00">
                  <c:v>-5.5735800000000003E-96</c:v>
                </c:pt>
                <c:pt idx="2688" formatCode="0.00E+00">
                  <c:v>1.67822E-95</c:v>
                </c:pt>
                <c:pt idx="2689" formatCode="0.00E+00">
                  <c:v>4.5595799999999998E-95</c:v>
                </c:pt>
                <c:pt idx="2690" formatCode="0.00E+00">
                  <c:v>7.0126099999999995E-95</c:v>
                </c:pt>
                <c:pt idx="2691" formatCode="0.00E+00">
                  <c:v>7.2346299999999996E-95</c:v>
                </c:pt>
                <c:pt idx="2692" formatCode="0.00E+00">
                  <c:v>3.3138300000000003E-95</c:v>
                </c:pt>
                <c:pt idx="2693" formatCode="0.00E+00">
                  <c:v>-5.6752499999999999E-95</c:v>
                </c:pt>
                <c:pt idx="2694" formatCode="0.00E+00">
                  <c:v>-1.8807700000000001E-94</c:v>
                </c:pt>
                <c:pt idx="2695" formatCode="0.00E+00">
                  <c:v>-3.3191000000000001E-94</c:v>
                </c:pt>
                <c:pt idx="2696" formatCode="0.00E+00">
                  <c:v>-4.3861199999999998E-94</c:v>
                </c:pt>
                <c:pt idx="2697" formatCode="0.00E+00">
                  <c:v>-4.3593400000000002E-94</c:v>
                </c:pt>
                <c:pt idx="2698" formatCode="0.00E+00">
                  <c:v>-2.5151600000000003E-94</c:v>
                </c:pt>
                <c:pt idx="2699" formatCode="0.00E+00">
                  <c:v>1.3597399999999999E-94</c:v>
                </c:pt>
                <c:pt idx="2700" formatCode="0.00E+00">
                  <c:v>6.5909600000000005E-94</c:v>
                </c:pt>
                <c:pt idx="2701" formatCode="0.00E+00">
                  <c:v>1.1556399999999999E-93</c:v>
                </c:pt>
                <c:pt idx="2702" formatCode="0.00E+00">
                  <c:v>1.3880699999999999E-93</c:v>
                </c:pt>
                <c:pt idx="2703" formatCode="0.00E+00">
                  <c:v>1.1164800000000001E-93</c:v>
                </c:pt>
                <c:pt idx="2704" formatCode="0.00E+00">
                  <c:v>2.2137799999999999E-94</c:v>
                </c:pt>
                <c:pt idx="2705" formatCode="0.00E+00">
                  <c:v>-1.20634E-93</c:v>
                </c:pt>
                <c:pt idx="2706" formatCode="0.00E+00">
                  <c:v>-2.84196E-93</c:v>
                </c:pt>
                <c:pt idx="2707" formatCode="0.00E+00">
                  <c:v>-4.1448499999999997E-93</c:v>
                </c:pt>
                <c:pt idx="2708" formatCode="0.00E+00">
                  <c:v>-4.4627499999999999E-93</c:v>
                </c:pt>
                <c:pt idx="2709" formatCode="0.00E+00">
                  <c:v>-3.2090400000000001E-93</c:v>
                </c:pt>
                <c:pt idx="2710" formatCode="0.00E+00">
                  <c:v>-6.0039399999999999E-95</c:v>
                </c:pt>
                <c:pt idx="2711" formatCode="0.00E+00">
                  <c:v>4.6180599999999999E-93</c:v>
                </c:pt>
                <c:pt idx="2712" formatCode="0.00E+00">
                  <c:v>9.0940599999999992E-93</c:v>
                </c:pt>
                <c:pt idx="2713" formatCode="0.00E+00">
                  <c:v>1.02665E-92</c:v>
                </c:pt>
                <c:pt idx="2714" formatCode="0.00E+00">
                  <c:v>4.8289000000000003E-93</c:v>
                </c:pt>
                <c:pt idx="2715" formatCode="0.00E+00">
                  <c:v>-9.4997699999999993E-93</c:v>
                </c:pt>
                <c:pt idx="2716" formatCode="0.00E+00">
                  <c:v>-3.2841399999999997E-92</c:v>
                </c:pt>
                <c:pt idx="2717" formatCode="0.00E+00">
                  <c:v>-6.0711300000000001E-92</c:v>
                </c:pt>
                <c:pt idx="2718" formatCode="0.00E+00">
                  <c:v>-8.2210400000000005E-92</c:v>
                </c:pt>
                <c:pt idx="2719" formatCode="0.00E+00">
                  <c:v>-8.3511499999999994E-92</c:v>
                </c:pt>
                <c:pt idx="2720" formatCode="0.00E+00">
                  <c:v>-5.4218000000000003E-92</c:v>
                </c:pt>
                <c:pt idx="2721" formatCode="0.00E+00">
                  <c:v>9.3192599999999996E-93</c:v>
                </c:pt>
                <c:pt idx="2722" formatCode="0.00E+00">
                  <c:v>1.0014899999999999E-91</c:v>
                </c:pt>
                <c:pt idx="2723" formatCode="0.00E+00">
                  <c:v>1.9314199999999999E-91</c:v>
                </c:pt>
                <c:pt idx="2724" formatCode="0.00E+00">
                  <c:v>2.44958E-91</c:v>
                </c:pt>
                <c:pt idx="2725" formatCode="0.00E+00">
                  <c:v>2.0802700000000001E-91</c:v>
                </c:pt>
                <c:pt idx="2726" formatCode="0.00E+00">
                  <c:v>4.6679399999999997E-92</c:v>
                </c:pt>
                <c:pt idx="2727" formatCode="0.00E+00">
                  <c:v>-2.4620000000000001E-91</c:v>
                </c:pt>
                <c:pt idx="2728" formatCode="0.00E+00">
                  <c:v>-6.1578000000000001E-91</c:v>
                </c:pt>
                <c:pt idx="2729" formatCode="0.00E+00">
                  <c:v>-9.1108399999999997E-91</c:v>
                </c:pt>
                <c:pt idx="2730" formatCode="0.00E+00">
                  <c:v>-9.1373700000000001E-91</c:v>
                </c:pt>
                <c:pt idx="2731" formatCode="0.00E+00">
                  <c:v>-4.3199100000000001E-91</c:v>
                </c:pt>
                <c:pt idx="2732" formatCode="0.00E+00">
                  <c:v>6.1984500000000005E-91</c:v>
                </c:pt>
                <c:pt idx="2733" formatCode="0.00E+00">
                  <c:v>2.1510599999999999E-90</c:v>
                </c:pt>
                <c:pt idx="2734" formatCode="0.00E+00">
                  <c:v>3.7706299999999999E-90</c:v>
                </c:pt>
                <c:pt idx="2735" formatCode="0.00E+00">
                  <c:v>4.7073300000000003E-90</c:v>
                </c:pt>
                <c:pt idx="2736" formatCode="0.00E+00">
                  <c:v>3.9499699999999997E-90</c:v>
                </c:pt>
                <c:pt idx="2737" formatCode="0.00E+00">
                  <c:v>6.5852799999999997E-91</c:v>
                </c:pt>
                <c:pt idx="2738" formatCode="0.00E+00">
                  <c:v>-5.2692399999999998E-90</c:v>
                </c:pt>
                <c:pt idx="2739" formatCode="0.00E+00">
                  <c:v>-1.27936E-89</c:v>
                </c:pt>
                <c:pt idx="2740" formatCode="0.00E+00">
                  <c:v>-1.9697100000000001E-89</c:v>
                </c:pt>
                <c:pt idx="2741" formatCode="0.00E+00">
                  <c:v>-2.2937399999999999E-89</c:v>
                </c:pt>
                <c:pt idx="2742" formatCode="0.00E+00">
                  <c:v>-1.9588E-89</c:v>
                </c:pt>
                <c:pt idx="2743" formatCode="0.00E+00">
                  <c:v>-8.21756E-90</c:v>
                </c:pt>
                <c:pt idx="2744" formatCode="0.00E+00">
                  <c:v>9.9764399999999996E-90</c:v>
                </c:pt>
                <c:pt idx="2745" formatCode="0.00E+00">
                  <c:v>3.0272700000000001E-89</c:v>
                </c:pt>
                <c:pt idx="2746" formatCode="0.00E+00">
                  <c:v>4.4171599999999999E-89</c:v>
                </c:pt>
                <c:pt idx="2747" formatCode="0.00E+00">
                  <c:v>4.1811700000000003E-89</c:v>
                </c:pt>
                <c:pt idx="2748" formatCode="0.00E+00">
                  <c:v>1.65221E-89</c:v>
                </c:pt>
                <c:pt idx="2749" formatCode="0.00E+00">
                  <c:v>-3.1871E-89</c:v>
                </c:pt>
                <c:pt idx="2750" formatCode="0.00E+00">
                  <c:v>-9.5211299999999997E-89</c:v>
                </c:pt>
                <c:pt idx="2751" formatCode="0.00E+00">
                  <c:v>-1.53869E-88</c:v>
                </c:pt>
                <c:pt idx="2752" formatCode="0.00E+00">
                  <c:v>-1.73747E-88</c:v>
                </c:pt>
                <c:pt idx="2753" formatCode="0.00E+00">
                  <c:v>-1.11717E-88</c:v>
                </c:pt>
                <c:pt idx="2754" formatCode="0.00E+00">
                  <c:v>6.4124299999999994E-89</c:v>
                </c:pt>
                <c:pt idx="2755" formatCode="0.00E+00">
                  <c:v>3.4679399999999997E-88</c:v>
                </c:pt>
                <c:pt idx="2756" formatCode="0.00E+00">
                  <c:v>6.7375099999999999E-88</c:v>
                </c:pt>
                <c:pt idx="2757" formatCode="0.00E+00">
                  <c:v>9.3416399999999998E-88</c:v>
                </c:pt>
                <c:pt idx="2758" formatCode="0.00E+00">
                  <c:v>9.9737500000000001E-88</c:v>
                </c:pt>
                <c:pt idx="2759" formatCode="0.00E+00">
                  <c:v>7.5285099999999997E-88</c:v>
                </c:pt>
                <c:pt idx="2760" formatCode="0.00E+00">
                  <c:v>1.6268999999999999E-88</c:v>
                </c:pt>
                <c:pt idx="2761" formatCode="0.00E+00">
                  <c:v>-6.8005100000000003E-88</c:v>
                </c:pt>
                <c:pt idx="2762" formatCode="0.00E+00">
                  <c:v>-1.5144600000000001E-87</c:v>
                </c:pt>
                <c:pt idx="2763" formatCode="0.00E+00">
                  <c:v>-1.9137999999999999E-87</c:v>
                </c:pt>
                <c:pt idx="2764" formatCode="0.00E+00">
                  <c:v>-1.33223E-87</c:v>
                </c:pt>
                <c:pt idx="2765" formatCode="0.00E+00">
                  <c:v>7.3375099999999999E-88</c:v>
                </c:pt>
                <c:pt idx="2766" formatCode="0.00E+00">
                  <c:v>4.3689700000000003E-87</c:v>
                </c:pt>
                <c:pt idx="2767" formatCode="0.00E+00">
                  <c:v>8.8142899999999992E-87</c:v>
                </c:pt>
                <c:pt idx="2768" formatCode="0.00E+00">
                  <c:v>1.2481900000000001E-86</c:v>
                </c:pt>
                <c:pt idx="2769" formatCode="0.00E+00">
                  <c:v>1.3535099999999999E-86</c:v>
                </c:pt>
                <c:pt idx="2770" formatCode="0.00E+00">
                  <c:v>1.0463699999999999E-86</c:v>
                </c:pt>
                <c:pt idx="2771" formatCode="0.00E+00">
                  <c:v>2.5316799999999998E-87</c:v>
                </c:pt>
                <c:pt idx="2772" formatCode="0.00E+00">
                  <c:v>-9.3608199999999995E-87</c:v>
                </c:pt>
                <c:pt idx="2773" formatCode="0.00E+00">
                  <c:v>-2.1554099999999999E-86</c:v>
                </c:pt>
                <c:pt idx="2774" formatCode="0.00E+00">
                  <c:v>-2.7558999999999999E-86</c:v>
                </c:pt>
                <c:pt idx="2775" formatCode="0.00E+00">
                  <c:v>-2.0333100000000001E-86</c:v>
                </c:pt>
                <c:pt idx="2776" formatCode="0.00E+00">
                  <c:v>4.1250300000000001E-87</c:v>
                </c:pt>
                <c:pt idx="2777" formatCode="0.00E+00">
                  <c:v>4.4522700000000002E-86</c:v>
                </c:pt>
                <c:pt idx="2778" formatCode="0.00E+00">
                  <c:v>9.3268199999999997E-86</c:v>
                </c:pt>
                <c:pt idx="2779" formatCode="0.00E+00">
                  <c:v>1.35154E-85</c:v>
                </c:pt>
                <c:pt idx="2780" formatCode="0.00E+00">
                  <c:v>1.4828500000000001E-85</c:v>
                </c:pt>
                <c:pt idx="2781" formatCode="0.00E+00">
                  <c:v>1.09734E-85</c:v>
                </c:pt>
                <c:pt idx="2782" formatCode="0.00E+00">
                  <c:v>5.8313200000000003E-87</c:v>
                </c:pt>
                <c:pt idx="2783" formatCode="0.00E+00">
                  <c:v>-1.5376899999999999E-85</c:v>
                </c:pt>
                <c:pt idx="2784" formatCode="0.00E+00">
                  <c:v>-3.2637899999999999E-85</c:v>
                </c:pt>
                <c:pt idx="2785" formatCode="0.00E+00">
                  <c:v>-4.3716700000000001E-85</c:v>
                </c:pt>
                <c:pt idx="2786" formatCode="0.00E+00">
                  <c:v>-3.8968299999999997E-85</c:v>
                </c:pt>
                <c:pt idx="2787" formatCode="0.00E+00">
                  <c:v>-9.9229199999999996E-86</c:v>
                </c:pt>
                <c:pt idx="2788" formatCode="0.00E+00">
                  <c:v>4.4947099999999999E-85</c:v>
                </c:pt>
                <c:pt idx="2789" formatCode="0.00E+00">
                  <c:v>1.15678E-84</c:v>
                </c:pt>
                <c:pt idx="2790" formatCode="0.00E+00">
                  <c:v>1.7979800000000001E-84</c:v>
                </c:pt>
                <c:pt idx="2791" formatCode="0.00E+00">
                  <c:v>2.0711700000000001E-84</c:v>
                </c:pt>
                <c:pt idx="2792" formatCode="0.00E+00">
                  <c:v>1.71152E-84</c:v>
                </c:pt>
                <c:pt idx="2793" formatCode="0.00E+00">
                  <c:v>5.9774699999999999E-85</c:v>
                </c:pt>
                <c:pt idx="2794" formatCode="0.00E+00">
                  <c:v>-1.16826E-84</c:v>
                </c:pt>
                <c:pt idx="2795" formatCode="0.00E+00">
                  <c:v>-3.13543E-84</c:v>
                </c:pt>
                <c:pt idx="2796" formatCode="0.00E+00">
                  <c:v>-4.4030100000000003E-84</c:v>
                </c:pt>
                <c:pt idx="2797" formatCode="0.00E+00">
                  <c:v>-3.7269900000000002E-84</c:v>
                </c:pt>
                <c:pt idx="2798" formatCode="0.00E+00">
                  <c:v>4.0093900000000003E-86</c:v>
                </c:pt>
                <c:pt idx="2799" formatCode="0.00E+00">
                  <c:v>7.1961799999999997E-84</c:v>
                </c:pt>
                <c:pt idx="2800" formatCode="0.00E+00">
                  <c:v>1.65937E-83</c:v>
                </c:pt>
                <c:pt idx="2801" formatCode="0.00E+00">
                  <c:v>2.56557E-83</c:v>
                </c:pt>
                <c:pt idx="2802" formatCode="0.00E+00">
                  <c:v>3.07302E-83</c:v>
                </c:pt>
                <c:pt idx="2803" formatCode="0.00E+00">
                  <c:v>2.7551200000000001E-83</c:v>
                </c:pt>
                <c:pt idx="2804" formatCode="0.00E+00">
                  <c:v>1.2542599999999999E-83</c:v>
                </c:pt>
                <c:pt idx="2805" formatCode="0.00E+00">
                  <c:v>-1.43164E-83</c:v>
                </c:pt>
                <c:pt idx="2806" formatCode="0.00E+00">
                  <c:v>-4.6326400000000002E-83</c:v>
                </c:pt>
                <c:pt idx="2807" formatCode="0.00E+00">
                  <c:v>-7.0299400000000005E-83</c:v>
                </c:pt>
                <c:pt idx="2808" formatCode="0.00E+00">
                  <c:v>-7.1854800000000001E-83</c:v>
                </c:pt>
                <c:pt idx="2809" formatCode="0.00E+00">
                  <c:v>-4.0839200000000002E-83</c:v>
                </c:pt>
                <c:pt idx="2810" formatCode="0.00E+00">
                  <c:v>2.63107E-83</c:v>
                </c:pt>
                <c:pt idx="2811" formatCode="0.00E+00">
                  <c:v>1.21158E-82</c:v>
                </c:pt>
                <c:pt idx="2812" formatCode="0.00E+00">
                  <c:v>2.1187399999999999E-82</c:v>
                </c:pt>
                <c:pt idx="2813" formatCode="0.00E+00">
                  <c:v>2.38405E-82</c:v>
                </c:pt>
                <c:pt idx="2814" formatCode="0.00E+00">
                  <c:v>1.2551000000000001E-82</c:v>
                </c:pt>
                <c:pt idx="2815" formatCode="0.00E+00">
                  <c:v>-1.8784E-82</c:v>
                </c:pt>
                <c:pt idx="2816" formatCode="0.00E+00">
                  <c:v>-7.0284499999999998E-82</c:v>
                </c:pt>
                <c:pt idx="2817" formatCode="0.00E+00">
                  <c:v>-1.3192499999999999E-81</c:v>
                </c:pt>
                <c:pt idx="2818" formatCode="0.00E+00">
                  <c:v>-1.8473800000000001E-81</c:v>
                </c:pt>
                <c:pt idx="2819" formatCode="0.00E+00">
                  <c:v>-2.0697499999999999E-81</c:v>
                </c:pt>
                <c:pt idx="2820" formatCode="0.00E+00">
                  <c:v>-1.79387E-81</c:v>
                </c:pt>
                <c:pt idx="2821" formatCode="0.00E+00">
                  <c:v>-9.15439E-82</c:v>
                </c:pt>
                <c:pt idx="2822" formatCode="0.00E+00">
                  <c:v>4.5850599999999998E-82</c:v>
                </c:pt>
                <c:pt idx="2823" formatCode="0.00E+00">
                  <c:v>1.8745599999999999E-81</c:v>
                </c:pt>
                <c:pt idx="2824" formatCode="0.00E+00">
                  <c:v>2.5457400000000002E-81</c:v>
                </c:pt>
                <c:pt idx="2825" formatCode="0.00E+00">
                  <c:v>1.6684599999999999E-81</c:v>
                </c:pt>
                <c:pt idx="2826" formatCode="0.00E+00">
                  <c:v>-1.1356599999999999E-81</c:v>
                </c:pt>
                <c:pt idx="2827" formatCode="0.00E+00">
                  <c:v>-5.6476600000000005E-81</c:v>
                </c:pt>
                <c:pt idx="2828" formatCode="0.00E+00">
                  <c:v>-1.10223E-80</c:v>
                </c:pt>
                <c:pt idx="2829" formatCode="0.00E+00">
                  <c:v>-1.54617E-80</c:v>
                </c:pt>
                <c:pt idx="2830" formatCode="0.00E+00">
                  <c:v>-1.6140899999999999E-80</c:v>
                </c:pt>
                <c:pt idx="2831" formatCode="0.00E+00">
                  <c:v>-1.0233799999999999E-80</c:v>
                </c:pt>
                <c:pt idx="2832" formatCode="0.00E+00">
                  <c:v>3.7212100000000001E-81</c:v>
                </c:pt>
                <c:pt idx="2833" formatCode="0.00E+00">
                  <c:v>2.4658899999999999E-80</c:v>
                </c:pt>
                <c:pt idx="2834" formatCode="0.00E+00">
                  <c:v>4.6750100000000003E-80</c:v>
                </c:pt>
                <c:pt idx="2835" formatCode="0.00E+00">
                  <c:v>5.8441399999999999E-80</c:v>
                </c:pt>
                <c:pt idx="2836" formatCode="0.00E+00">
                  <c:v>4.7385900000000001E-80</c:v>
                </c:pt>
                <c:pt idx="2837" formatCode="0.00E+00">
                  <c:v>6.7951699999999997E-81</c:v>
                </c:pt>
                <c:pt idx="2838" formatCode="0.00E+00">
                  <c:v>-6.2746100000000004E-80</c:v>
                </c:pt>
                <c:pt idx="2839" formatCode="0.00E+00">
                  <c:v>-1.5017099999999999E-79</c:v>
                </c:pt>
                <c:pt idx="2840" formatCode="0.00E+00">
                  <c:v>-2.2711499999999999E-79</c:v>
                </c:pt>
                <c:pt idx="2841" formatCode="0.00E+00">
                  <c:v>-2.4929100000000001E-79</c:v>
                </c:pt>
                <c:pt idx="2842" formatCode="0.00E+00">
                  <c:v>-1.7121399999999999E-79</c:v>
                </c:pt>
                <c:pt idx="2843" formatCode="0.00E+00">
                  <c:v>3.3260700000000001E-80</c:v>
                </c:pt>
                <c:pt idx="2844" formatCode="0.00E+00">
                  <c:v>3.49338E-79</c:v>
                </c:pt>
                <c:pt idx="2845" formatCode="0.00E+00">
                  <c:v>6.9880500000000005E-79</c:v>
                </c:pt>
                <c:pt idx="2846" formatCode="0.00E+00">
                  <c:v>9.2480799999999998E-79</c:v>
                </c:pt>
                <c:pt idx="2847" formatCode="0.00E+00">
                  <c:v>8.2175899999999996E-79</c:v>
                </c:pt>
                <c:pt idx="2848" formatCode="0.00E+00">
                  <c:v>2.31159E-79</c:v>
                </c:pt>
                <c:pt idx="2849" formatCode="0.00E+00">
                  <c:v>-8.5980900000000004E-79</c:v>
                </c:pt>
                <c:pt idx="2850" formatCode="0.00E+00">
                  <c:v>-2.2721E-78</c:v>
                </c:pt>
                <c:pt idx="2851" formatCode="0.00E+00">
                  <c:v>-3.6140999999999998E-78</c:v>
                </c:pt>
                <c:pt idx="2852" formatCode="0.00E+00">
                  <c:v>-4.3256700000000002E-78</c:v>
                </c:pt>
                <c:pt idx="2853" formatCode="0.00E+00">
                  <c:v>-3.8551499999999998E-78</c:v>
                </c:pt>
                <c:pt idx="2854" formatCode="0.00E+00">
                  <c:v>-1.8694499999999999E-78</c:v>
                </c:pt>
                <c:pt idx="2855" formatCode="0.00E+00">
                  <c:v>1.5500000000000001E-78</c:v>
                </c:pt>
                <c:pt idx="2856" formatCode="0.00E+00">
                  <c:v>5.54496E-78</c:v>
                </c:pt>
                <c:pt idx="2857" formatCode="0.00E+00">
                  <c:v>8.1386900000000001E-78</c:v>
                </c:pt>
                <c:pt idx="2858" formatCode="0.00E+00">
                  <c:v>6.6521900000000004E-78</c:v>
                </c:pt>
                <c:pt idx="2859" formatCode="0.00E+00">
                  <c:v>-1.157E-78</c:v>
                </c:pt>
                <c:pt idx="2860" formatCode="0.00E+00">
                  <c:v>-1.6067799999999999E-77</c:v>
                </c:pt>
                <c:pt idx="2861" formatCode="0.00E+00">
                  <c:v>-3.62948E-77</c:v>
                </c:pt>
                <c:pt idx="2862" formatCode="0.00E+00">
                  <c:v>-5.5887500000000001E-77</c:v>
                </c:pt>
                <c:pt idx="2863" formatCode="0.00E+00">
                  <c:v>-6.4646999999999997E-77</c:v>
                </c:pt>
                <c:pt idx="2864" formatCode="0.00E+00">
                  <c:v>-5.1932399999999999E-77</c:v>
                </c:pt>
                <c:pt idx="2865" formatCode="0.00E+00">
                  <c:v>-1.25426E-77</c:v>
                </c:pt>
                <c:pt idx="2866" formatCode="0.00E+00">
                  <c:v>4.9878700000000003E-77</c:v>
                </c:pt>
                <c:pt idx="2867" formatCode="0.00E+00">
                  <c:v>1.2242200000000001E-76</c:v>
                </c:pt>
                <c:pt idx="2868" formatCode="0.00E+00">
                  <c:v>1.8035200000000001E-76</c:v>
                </c:pt>
                <c:pt idx="2869" formatCode="0.00E+00">
                  <c:v>1.86058E-76</c:v>
                </c:pt>
                <c:pt idx="2870" formatCode="0.00E+00">
                  <c:v>1.03777E-76</c:v>
                </c:pt>
                <c:pt idx="2871" formatCode="0.00E+00">
                  <c:v>-7.6537E-77</c:v>
                </c:pt>
                <c:pt idx="2872" formatCode="0.00E+00">
                  <c:v>-3.2866399999999998E-76</c:v>
                </c:pt>
                <c:pt idx="2873" formatCode="0.00E+00">
                  <c:v>-5.8327999999999998E-76</c:v>
                </c:pt>
                <c:pt idx="2874" formatCode="0.00E+00">
                  <c:v>-7.1800399999999995E-76</c:v>
                </c:pt>
                <c:pt idx="2875" formatCode="0.00E+00">
                  <c:v>-5.8731699999999994E-76</c:v>
                </c:pt>
                <c:pt idx="2876" formatCode="0.00E+00">
                  <c:v>-9.9021199999999996E-77</c:v>
                </c:pt>
                <c:pt idx="2877" formatCode="0.00E+00">
                  <c:v>7.2505300000000005E-76</c:v>
                </c:pt>
                <c:pt idx="2878" formatCode="0.00E+00">
                  <c:v>1.7261700000000001E-75</c:v>
                </c:pt>
                <c:pt idx="2879" formatCode="0.00E+00">
                  <c:v>2.5998200000000002E-75</c:v>
                </c:pt>
                <c:pt idx="2880" formatCode="0.00E+00">
                  <c:v>2.9226500000000001E-75</c:v>
                </c:pt>
                <c:pt idx="2881" formatCode="0.00E+00">
                  <c:v>2.2483599999999999E-75</c:v>
                </c:pt>
                <c:pt idx="2882" formatCode="0.00E+00">
                  <c:v>2.9908099999999997E-76</c:v>
                </c:pt>
                <c:pt idx="2883" formatCode="0.00E+00">
                  <c:v>-2.7482900000000001E-75</c:v>
                </c:pt>
                <c:pt idx="2884" formatCode="0.00E+00">
                  <c:v>-6.0648900000000003E-75</c:v>
                </c:pt>
                <c:pt idx="2885" formatCode="0.00E+00">
                  <c:v>-8.2658900000000004E-75</c:v>
                </c:pt>
                <c:pt idx="2886" formatCode="0.00E+00">
                  <c:v>-7.6966199999999999E-75</c:v>
                </c:pt>
                <c:pt idx="2887" formatCode="0.00E+00">
                  <c:v>-2.8938000000000001E-75</c:v>
                </c:pt>
                <c:pt idx="2888" formatCode="0.00E+00">
                  <c:v>6.5282799999999996E-75</c:v>
                </c:pt>
                <c:pt idx="2889" formatCode="0.00E+00">
                  <c:v>1.88755E-74</c:v>
                </c:pt>
                <c:pt idx="2890" formatCode="0.00E+00">
                  <c:v>3.0081200000000001E-74</c:v>
                </c:pt>
                <c:pt idx="2891" formatCode="0.00E+00">
                  <c:v>3.4736299999999999E-74</c:v>
                </c:pt>
                <c:pt idx="2892" formatCode="0.00E+00">
                  <c:v>2.8176199999999999E-74</c:v>
                </c:pt>
                <c:pt idx="2893" formatCode="0.00E+00">
                  <c:v>8.32092E-75</c:v>
                </c:pt>
                <c:pt idx="2894" formatCode="0.00E+00">
                  <c:v>-2.3030299999999999E-74</c:v>
                </c:pt>
                <c:pt idx="2895" formatCode="0.00E+00">
                  <c:v>-5.7753100000000004E-74</c:v>
                </c:pt>
                <c:pt idx="2896" formatCode="0.00E+00">
                  <c:v>-7.9282299999999995E-74</c:v>
                </c:pt>
                <c:pt idx="2897" formatCode="0.00E+00">
                  <c:v>-6.62826E-74</c:v>
                </c:pt>
                <c:pt idx="2898" formatCode="0.00E+00">
                  <c:v>-1.09199E-75</c:v>
                </c:pt>
                <c:pt idx="2899" formatCode="0.00E+00">
                  <c:v>1.21797E-73</c:v>
                </c:pt>
                <c:pt idx="2900" formatCode="0.00E+00">
                  <c:v>2.8498199999999999E-73</c:v>
                </c:pt>
                <c:pt idx="2901" formatCode="0.00E+00">
                  <c:v>4.3903500000000002E-73</c:v>
                </c:pt>
                <c:pt idx="2902" formatCode="0.00E+00">
                  <c:v>5.0993600000000002E-73</c:v>
                </c:pt>
                <c:pt idx="2903" formatCode="0.00E+00">
                  <c:v>4.1805299999999999E-73</c:v>
                </c:pt>
                <c:pt idx="2904" formatCode="0.00E+00">
                  <c:v>9.8920199999999997E-74</c:v>
                </c:pt>
                <c:pt idx="2905" formatCode="0.00E+00">
                  <c:v>-4.4965600000000002E-73</c:v>
                </c:pt>
                <c:pt idx="2906" formatCode="0.00E+00">
                  <c:v>-1.0976E-72</c:v>
                </c:pt>
                <c:pt idx="2907" formatCode="0.00E+00">
                  <c:v>-1.5679100000000001E-72</c:v>
                </c:pt>
                <c:pt idx="2908" formatCode="0.00E+00">
                  <c:v>-1.52565E-72</c:v>
                </c:pt>
                <c:pt idx="2909" formatCode="0.00E+00">
                  <c:v>-7.1375499999999997E-73</c:v>
                </c:pt>
                <c:pt idx="2910" formatCode="0.00E+00">
                  <c:v>9.3106800000000004E-73</c:v>
                </c:pt>
                <c:pt idx="2911" formatCode="0.00E+00">
                  <c:v>3.1754799999999999E-72</c:v>
                </c:pt>
                <c:pt idx="2912" formatCode="0.00E+00">
                  <c:v>5.3540399999999999E-72</c:v>
                </c:pt>
                <c:pt idx="2913" formatCode="0.00E+00">
                  <c:v>6.32837E-72</c:v>
                </c:pt>
                <c:pt idx="2914" formatCode="0.00E+00">
                  <c:v>4.8343999999999999E-72</c:v>
                </c:pt>
                <c:pt idx="2915" formatCode="0.00E+00">
                  <c:v>1.53526E-73</c:v>
                </c:pt>
                <c:pt idx="2916" formatCode="0.00E+00">
                  <c:v>-7.3784799999999999E-72</c:v>
                </c:pt>
                <c:pt idx="2917" formatCode="0.00E+00">
                  <c:v>-1.6214400000000001E-71</c:v>
                </c:pt>
                <c:pt idx="2918" formatCode="0.00E+00">
                  <c:v>-2.35603E-71</c:v>
                </c:pt>
                <c:pt idx="2919" formatCode="0.00E+00">
                  <c:v>-2.57968E-71</c:v>
                </c:pt>
                <c:pt idx="2920" formatCode="0.00E+00">
                  <c:v>-2.0038300000000001E-71</c:v>
                </c:pt>
                <c:pt idx="2921" formatCode="0.00E+00">
                  <c:v>-5.9512799999999999E-72</c:v>
                </c:pt>
                <c:pt idx="2922" formatCode="0.00E+00">
                  <c:v>1.3870500000000001E-71</c:v>
                </c:pt>
                <c:pt idx="2923" formatCode="0.00E+00">
                  <c:v>3.4064700000000002E-71</c:v>
                </c:pt>
                <c:pt idx="2924" formatCode="0.00E+00">
                  <c:v>4.53087E-71</c:v>
                </c:pt>
                <c:pt idx="2925" formatCode="0.00E+00">
                  <c:v>3.415E-71</c:v>
                </c:pt>
                <c:pt idx="2926" formatCode="0.00E+00">
                  <c:v>-1.15156E-71</c:v>
                </c:pt>
                <c:pt idx="2927" formatCode="0.00E+00">
                  <c:v>-9.2734599999999999E-71</c:v>
                </c:pt>
                <c:pt idx="2928" formatCode="0.00E+00">
                  <c:v>-1.93449E-70</c:v>
                </c:pt>
                <c:pt idx="2929" formatCode="0.00E+00">
                  <c:v>-2.8003299999999999E-70</c:v>
                </c:pt>
                <c:pt idx="2930" formatCode="0.00E+00">
                  <c:v>-3.03542E-70</c:v>
                </c:pt>
                <c:pt idx="2931" formatCode="0.00E+00">
                  <c:v>-2.1259899999999999E-70</c:v>
                </c:pt>
                <c:pt idx="2932" formatCode="0.00E+00">
                  <c:v>2.0017000000000002E-71</c:v>
                </c:pt>
                <c:pt idx="2933" formatCode="0.00E+00">
                  <c:v>3.7153399999999999E-70</c:v>
                </c:pt>
                <c:pt idx="2934" formatCode="0.00E+00">
                  <c:v>7.4761300000000001E-70</c:v>
                </c:pt>
                <c:pt idx="2935" formatCode="0.00E+00">
                  <c:v>9.8965799999999996E-70</c:v>
                </c:pt>
                <c:pt idx="2936" formatCode="0.00E+00">
                  <c:v>9.4083800000000001E-70</c:v>
                </c:pt>
                <c:pt idx="2937" formatCode="0.00E+00">
                  <c:v>4.9826200000000002E-70</c:v>
                </c:pt>
                <c:pt idx="2938" formatCode="0.00E+00">
                  <c:v>-3.7203000000000001E-70</c:v>
                </c:pt>
                <c:pt idx="2939" formatCode="0.00E+00">
                  <c:v>-1.53105E-69</c:v>
                </c:pt>
                <c:pt idx="2940" formatCode="0.00E+00">
                  <c:v>-2.5109799999999999E-69</c:v>
                </c:pt>
                <c:pt idx="2941" formatCode="0.00E+00">
                  <c:v>-2.5256699999999999E-69</c:v>
                </c:pt>
                <c:pt idx="2942" formatCode="0.00E+00">
                  <c:v>-7.0913E-70</c:v>
                </c:pt>
                <c:pt idx="2943" formatCode="0.00E+00">
                  <c:v>3.4584299999999999E-69</c:v>
                </c:pt>
                <c:pt idx="2944" formatCode="0.00E+00">
                  <c:v>9.6766099999999999E-69</c:v>
                </c:pt>
                <c:pt idx="2945" formatCode="0.00E+00">
                  <c:v>1.6504400000000001E-68</c:v>
                </c:pt>
                <c:pt idx="2946" formatCode="0.00E+00">
                  <c:v>2.1209899999999998E-68</c:v>
                </c:pt>
                <c:pt idx="2947" formatCode="0.00E+00">
                  <c:v>2.0230900000000001E-68</c:v>
                </c:pt>
                <c:pt idx="2948" formatCode="0.00E+00">
                  <c:v>1.05896E-68</c:v>
                </c:pt>
                <c:pt idx="2949" formatCode="0.00E+00">
                  <c:v>-8.5885600000000002E-69</c:v>
                </c:pt>
                <c:pt idx="2950" formatCode="0.00E+00">
                  <c:v>-3.4439599999999999E-68</c:v>
                </c:pt>
                <c:pt idx="2951" formatCode="0.00E+00">
                  <c:v>-5.7995699999999998E-68</c:v>
                </c:pt>
                <c:pt idx="2952" formatCode="0.00E+00">
                  <c:v>-6.4500199999999999E-68</c:v>
                </c:pt>
                <c:pt idx="2953" formatCode="0.00E+00">
                  <c:v>-3.9491899999999997E-68</c:v>
                </c:pt>
                <c:pt idx="2954" formatCode="0.00E+00">
                  <c:v>2.35489E-68</c:v>
                </c:pt>
                <c:pt idx="2955" formatCode="0.00E+00">
                  <c:v>1.18834E-67</c:v>
                </c:pt>
                <c:pt idx="2956" formatCode="0.00E+00">
                  <c:v>2.2647900000000001E-67</c:v>
                </c:pt>
                <c:pt idx="2957" formatCode="0.00E+00">
                  <c:v>3.1020999999999997E-67</c:v>
                </c:pt>
                <c:pt idx="2958" formatCode="0.00E+00">
                  <c:v>3.1571400000000001E-67</c:v>
                </c:pt>
                <c:pt idx="2959" formatCode="0.00E+00">
                  <c:v>1.8248E-67</c:v>
                </c:pt>
                <c:pt idx="2960" formatCode="0.00E+00">
                  <c:v>-1.1941499999999999E-67</c:v>
                </c:pt>
                <c:pt idx="2961" formatCode="0.00E+00">
                  <c:v>-5.4769199999999997E-67</c:v>
                </c:pt>
                <c:pt idx="2962" formatCode="0.00E+00">
                  <c:v>-9.7749100000000001E-67</c:v>
                </c:pt>
                <c:pt idx="2963" formatCode="0.00E+00">
                  <c:v>-1.2256E-66</c:v>
                </c:pt>
                <c:pt idx="2964" formatCode="0.00E+00">
                  <c:v>-1.0833E-66</c:v>
                </c:pt>
                <c:pt idx="2965" formatCode="0.00E+00">
                  <c:v>-3.7372799999999997E-67</c:v>
                </c:pt>
                <c:pt idx="2966" formatCode="0.00E+00">
                  <c:v>9.2004399999999998E-67</c:v>
                </c:pt>
                <c:pt idx="2967" formatCode="0.00E+00">
                  <c:v>2.5101800000000001E-66</c:v>
                </c:pt>
                <c:pt idx="2968" formatCode="0.00E+00">
                  <c:v>3.7773500000000002E-66</c:v>
                </c:pt>
                <c:pt idx="2969" formatCode="0.00E+00">
                  <c:v>3.9093499999999997E-66</c:v>
                </c:pt>
                <c:pt idx="2970" formatCode="0.00E+00">
                  <c:v>2.1542499999999999E-66</c:v>
                </c:pt>
                <c:pt idx="2971" formatCode="0.00E+00">
                  <c:v>-1.8375199999999999E-66</c:v>
                </c:pt>
                <c:pt idx="2972" formatCode="0.00E+00">
                  <c:v>-7.6079800000000004E-66</c:v>
                </c:pt>
                <c:pt idx="2973" formatCode="0.00E+00">
                  <c:v>-1.3526799999999999E-65</c:v>
                </c:pt>
                <c:pt idx="2974" formatCode="0.00E+00">
                  <c:v>-1.68736E-65</c:v>
                </c:pt>
                <c:pt idx="2975" formatCode="0.00E+00">
                  <c:v>-1.4735500000000001E-65</c:v>
                </c:pt>
                <c:pt idx="2976" formatCode="0.00E+00">
                  <c:v>-5.1342400000000003E-66</c:v>
                </c:pt>
                <c:pt idx="2977" formatCode="0.00E+00">
                  <c:v>1.2044599999999999E-65</c:v>
                </c:pt>
                <c:pt idx="2978" formatCode="0.00E+00">
                  <c:v>3.3561299999999998E-65</c:v>
                </c:pt>
                <c:pt idx="2979" formatCode="0.00E+00">
                  <c:v>5.1694999999999998E-65</c:v>
                </c:pt>
                <c:pt idx="2980" formatCode="0.00E+00">
                  <c:v>5.5932400000000002E-65</c:v>
                </c:pt>
                <c:pt idx="2981" formatCode="0.00E+00">
                  <c:v>3.5764600000000001E-65</c:v>
                </c:pt>
                <c:pt idx="2982" formatCode="0.00E+00">
                  <c:v>-1.6623500000000001E-65</c:v>
                </c:pt>
                <c:pt idx="2983" formatCode="0.00E+00">
                  <c:v>-9.87639E-65</c:v>
                </c:pt>
                <c:pt idx="2984" formatCode="0.00E+00">
                  <c:v>-1.8779199999999999E-64</c:v>
                </c:pt>
                <c:pt idx="2985" formatCode="0.00E+00">
                  <c:v>-2.4126400000000001E-64</c:v>
                </c:pt>
                <c:pt idx="2986" formatCode="0.00E+00">
                  <c:v>-2.1178699999999999E-64</c:v>
                </c:pt>
                <c:pt idx="2987" formatCode="0.00E+00">
                  <c:v>-6.51477E-65</c:v>
                </c:pt>
                <c:pt idx="2988" formatCode="0.00E+00">
                  <c:v>2.0267800000000001E-64</c:v>
                </c:pt>
                <c:pt idx="2989" formatCode="0.00E+00">
                  <c:v>5.4574199999999999E-64</c:v>
                </c:pt>
                <c:pt idx="2990" formatCode="0.00E+00">
                  <c:v>8.49065E-64</c:v>
                </c:pt>
                <c:pt idx="2991" formatCode="0.00E+00">
                  <c:v>9.4465000000000005E-64</c:v>
                </c:pt>
                <c:pt idx="2992" formatCode="0.00E+00">
                  <c:v>6.7711299999999995E-64</c:v>
                </c:pt>
                <c:pt idx="2993" formatCode="0.00E+00">
                  <c:v>-3.30697E-65</c:v>
                </c:pt>
                <c:pt idx="2994" formatCode="0.00E+00">
                  <c:v>-1.1349199999999999E-63</c:v>
                </c:pt>
                <c:pt idx="2995" formatCode="0.00E+00">
                  <c:v>-2.3646999999999999E-63</c:v>
                </c:pt>
                <c:pt idx="2996" formatCode="0.00E+00">
                  <c:v>-3.24357E-63</c:v>
                </c:pt>
                <c:pt idx="2997" formatCode="0.00E+00">
                  <c:v>-3.2284200000000002E-63</c:v>
                </c:pt>
                <c:pt idx="2998" formatCode="0.00E+00">
                  <c:v>-1.8655199999999999E-63</c:v>
                </c:pt>
                <c:pt idx="2999" formatCode="0.00E+00">
                  <c:v>1.03228E-63</c:v>
                </c:pt>
                <c:pt idx="3000" formatCode="0.00E+00">
                  <c:v>5.03045E-63</c:v>
                </c:pt>
                <c:pt idx="3001" formatCode="0.00E+00">
                  <c:v>8.7733699999999997E-63</c:v>
                </c:pt>
                <c:pt idx="3002" formatCode="0.00E+00">
                  <c:v>1.01209E-62</c:v>
                </c:pt>
                <c:pt idx="3003" formatCode="0.00E+00">
                  <c:v>6.6627500000000002E-63</c:v>
                </c:pt>
                <c:pt idx="3004" formatCode="0.00E+00">
                  <c:v>-3.4825099999999998E-63</c:v>
                </c:pt>
                <c:pt idx="3005" formatCode="0.00E+00">
                  <c:v>-2.0253400000000001E-62</c:v>
                </c:pt>
                <c:pt idx="3006" formatCode="0.00E+00">
                  <c:v>-3.9807499999999996E-62</c:v>
                </c:pt>
                <c:pt idx="3007" formatCode="0.00E+00">
                  <c:v>-5.3957599999999997E-62</c:v>
                </c:pt>
                <c:pt idx="3008" formatCode="0.00E+00">
                  <c:v>-5.2475399999999998E-62</c:v>
                </c:pt>
                <c:pt idx="3009" formatCode="0.00E+00">
                  <c:v>-2.7005900000000001E-62</c:v>
                </c:pt>
                <c:pt idx="3010" formatCode="0.00E+00">
                  <c:v>2.51909E-62</c:v>
                </c:pt>
                <c:pt idx="3011" formatCode="0.00E+00">
                  <c:v>9.7055000000000006E-62</c:v>
                </c:pt>
                <c:pt idx="3012" formatCode="0.00E+00">
                  <c:v>1.6806500000000001E-61</c:v>
                </c:pt>
                <c:pt idx="3013" formatCode="0.00E+00">
                  <c:v>2.06039E-61</c:v>
                </c:pt>
                <c:pt idx="3014" formatCode="0.00E+00">
                  <c:v>1.7604799999999999E-61</c:v>
                </c:pt>
                <c:pt idx="3015" formatCode="0.00E+00">
                  <c:v>5.4141399999999999E-62</c:v>
                </c:pt>
                <c:pt idx="3016" formatCode="0.00E+00">
                  <c:v>-1.5543E-61</c:v>
                </c:pt>
                <c:pt idx="3017" formatCode="0.00E+00">
                  <c:v>-4.07362E-61</c:v>
                </c:pt>
                <c:pt idx="3018" formatCode="0.00E+00">
                  <c:v>-6.1360500000000003E-61</c:v>
                </c:pt>
                <c:pt idx="3019" formatCode="0.00E+00">
                  <c:v>-6.5076999999999996E-61</c:v>
                </c:pt>
                <c:pt idx="3020" formatCode="0.00E+00">
                  <c:v>-3.9443800000000002E-61</c:v>
                </c:pt>
                <c:pt idx="3021" formatCode="0.00E+00">
                  <c:v>2.07416E-61</c:v>
                </c:pt>
                <c:pt idx="3022" formatCode="0.00E+00">
                  <c:v>1.0726599999999999E-60</c:v>
                </c:pt>
                <c:pt idx="3023" formatCode="0.00E+00">
                  <c:v>1.9536399999999999E-60</c:v>
                </c:pt>
                <c:pt idx="3024" formatCode="0.00E+00">
                  <c:v>2.41617E-60</c:v>
                </c:pt>
                <c:pt idx="3025" formatCode="0.00E+00">
                  <c:v>1.9357400000000001E-60</c:v>
                </c:pt>
                <c:pt idx="3026" formatCode="0.00E+00">
                  <c:v>1.6397500000000001E-61</c:v>
                </c:pt>
                <c:pt idx="3027" formatCode="0.00E+00">
                  <c:v>-2.8410700000000002E-60</c:v>
                </c:pt>
                <c:pt idx="3028" formatCode="0.00E+00">
                  <c:v>-6.4983300000000001E-60</c:v>
                </c:pt>
                <c:pt idx="3029" formatCode="0.00E+00">
                  <c:v>-9.5305300000000004E-60</c:v>
                </c:pt>
                <c:pt idx="3030" formatCode="0.00E+00">
                  <c:v>-1.0004399999999999E-59</c:v>
                </c:pt>
                <c:pt idx="3031" formatCode="0.00E+00">
                  <c:v>-6.0707300000000005E-60</c:v>
                </c:pt>
                <c:pt idx="3032" formatCode="0.00E+00">
                  <c:v>3.0017000000000001E-60</c:v>
                </c:pt>
                <c:pt idx="3033" formatCode="0.00E+00">
                  <c:v>1.61854E-59</c:v>
                </c:pt>
                <c:pt idx="3034" formatCode="0.00E+00">
                  <c:v>3.01617E-59</c:v>
                </c:pt>
                <c:pt idx="3035" formatCode="0.00E+00">
                  <c:v>3.91968E-59</c:v>
                </c:pt>
                <c:pt idx="3036" formatCode="0.00E+00">
                  <c:v>3.6903299999999999E-59</c:v>
                </c:pt>
                <c:pt idx="3037" formatCode="0.00E+00">
                  <c:v>1.91471E-59</c:v>
                </c:pt>
                <c:pt idx="3038" formatCode="0.00E+00">
                  <c:v>-1.40127E-59</c:v>
                </c:pt>
                <c:pt idx="3039" formatCode="0.00E+00">
                  <c:v>-5.6567600000000001E-59</c:v>
                </c:pt>
                <c:pt idx="3040" formatCode="0.00E+00">
                  <c:v>-9.3867500000000005E-59</c:v>
                </c:pt>
                <c:pt idx="3041" formatCode="0.00E+00">
                  <c:v>-1.0251000000000001E-58</c:v>
                </c:pt>
                <c:pt idx="3042" formatCode="0.00E+00">
                  <c:v>-5.71537E-59</c:v>
                </c:pt>
                <c:pt idx="3043" formatCode="0.00E+00">
                  <c:v>5.6779900000000002E-59</c:v>
                </c:pt>
                <c:pt idx="3044" formatCode="0.00E+00">
                  <c:v>2.30367E-58</c:v>
                </c:pt>
                <c:pt idx="3045" formatCode="0.00E+00">
                  <c:v>4.22002E-58</c:v>
                </c:pt>
                <c:pt idx="3046" formatCode="0.00E+00">
                  <c:v>5.5347599999999997E-58</c:v>
                </c:pt>
                <c:pt idx="3047" formatCode="0.00E+00">
                  <c:v>5.2522200000000003E-58</c:v>
                </c:pt>
                <c:pt idx="3048" formatCode="0.00E+00">
                  <c:v>2.5853300000000002E-58</c:v>
                </c:pt>
                <c:pt idx="3049" formatCode="0.00E+00">
                  <c:v>-2.59485E-58</c:v>
                </c:pt>
                <c:pt idx="3050" formatCode="0.00E+00">
                  <c:v>-9.4434800000000004E-58</c:v>
                </c:pt>
                <c:pt idx="3051" formatCode="0.00E+00">
                  <c:v>-1.5893900000000001E-57</c:v>
                </c:pt>
                <c:pt idx="3052" formatCode="0.00E+00">
                  <c:v>-1.8865899999999999E-57</c:v>
                </c:pt>
                <c:pt idx="3053" formatCode="0.00E+00">
                  <c:v>-1.5308200000000001E-57</c:v>
                </c:pt>
                <c:pt idx="3054" formatCode="0.00E+00">
                  <c:v>-3.5617399999999999E-58</c:v>
                </c:pt>
                <c:pt idx="3055" formatCode="0.00E+00">
                  <c:v>1.55017E-57</c:v>
                </c:pt>
                <c:pt idx="3056" formatCode="0.00E+00">
                  <c:v>3.7429900000000001E-57</c:v>
                </c:pt>
                <c:pt idx="3057" formatCode="0.00E+00">
                  <c:v>5.3110900000000004E-57</c:v>
                </c:pt>
                <c:pt idx="3058" formatCode="0.00E+00">
                  <c:v>4.9355000000000001E-57</c:v>
                </c:pt>
                <c:pt idx="3059" formatCode="0.00E+00">
                  <c:v>1.3868299999999999E-57</c:v>
                </c:pt>
                <c:pt idx="3060" formatCode="0.00E+00">
                  <c:v>-5.7060199999999997E-57</c:v>
                </c:pt>
                <c:pt idx="3061" formatCode="0.00E+00">
                  <c:v>-1.5320499999999999E-56</c:v>
                </c:pt>
                <c:pt idx="3062" formatCode="0.00E+00">
                  <c:v>-2.4809200000000002E-56</c:v>
                </c:pt>
                <c:pt idx="3063" formatCode="0.00E+00">
                  <c:v>-3.01851E-56</c:v>
                </c:pt>
                <c:pt idx="3064" formatCode="0.00E+00">
                  <c:v>-2.7468899999999999E-56</c:v>
                </c:pt>
                <c:pt idx="3065" formatCode="0.00E+00">
                  <c:v>-1.4525299999999999E-56</c:v>
                </c:pt>
                <c:pt idx="3066" formatCode="0.00E+00">
                  <c:v>7.6744899999999996E-57</c:v>
                </c:pt>
                <c:pt idx="3067" formatCode="0.00E+00">
                  <c:v>3.4200100000000001E-56</c:v>
                </c:pt>
                <c:pt idx="3068" formatCode="0.00E+00">
                  <c:v>5.5181099999999996E-56</c:v>
                </c:pt>
                <c:pt idx="3069" formatCode="0.00E+00">
                  <c:v>5.5970199999999996E-56</c:v>
                </c:pt>
                <c:pt idx="3070" formatCode="0.00E+00">
                  <c:v>2.1219999999999998E-56</c:v>
                </c:pt>
                <c:pt idx="3071" formatCode="0.00E+00">
                  <c:v>-5.67862E-56</c:v>
                </c:pt>
                <c:pt idx="3072" formatCode="0.00E+00">
                  <c:v>-1.6924900000000002E-55</c:v>
                </c:pt>
                <c:pt idx="3073" formatCode="0.00E+00">
                  <c:v>-2.84675E-55</c:v>
                </c:pt>
                <c:pt idx="3074" formatCode="0.00E+00">
                  <c:v>-3.5086400000000002E-55</c:v>
                </c:pt>
                <c:pt idx="3075" formatCode="0.00E+00">
                  <c:v>-3.10708E-55</c:v>
                </c:pt>
                <c:pt idx="3076" formatCode="0.00E+00">
                  <c:v>-1.23777E-55</c:v>
                </c:pt>
                <c:pt idx="3077" formatCode="0.00E+00">
                  <c:v>2.1257999999999999E-55</c:v>
                </c:pt>
                <c:pt idx="3078" formatCode="0.00E+00">
                  <c:v>6.33921E-55</c:v>
                </c:pt>
                <c:pt idx="3079" formatCode="0.00E+00">
                  <c:v>9.86945E-55</c:v>
                </c:pt>
                <c:pt idx="3080" formatCode="0.00E+00">
                  <c:v>1.06434E-54</c:v>
                </c:pt>
                <c:pt idx="3081" formatCode="0.00E+00">
                  <c:v>6.9620300000000002E-55</c:v>
                </c:pt>
                <c:pt idx="3082" formatCode="0.00E+00">
                  <c:v>-1.6671499999999999E-55</c:v>
                </c:pt>
                <c:pt idx="3083" formatCode="0.00E+00">
                  <c:v>-1.41183E-54</c:v>
                </c:pt>
                <c:pt idx="3084" formatCode="0.00E+00">
                  <c:v>-2.7336399999999999E-54</c:v>
                </c:pt>
                <c:pt idx="3085" formatCode="0.00E+00">
                  <c:v>-3.62351E-54</c:v>
                </c:pt>
                <c:pt idx="3086" formatCode="0.00E+00">
                  <c:v>-3.4872799999999998E-54</c:v>
                </c:pt>
                <c:pt idx="3087" formatCode="0.00E+00">
                  <c:v>-1.8899900000000001E-54</c:v>
                </c:pt>
                <c:pt idx="3088" formatCode="0.00E+00">
                  <c:v>1.21089E-54</c:v>
                </c:pt>
                <c:pt idx="3089" formatCode="0.00E+00">
                  <c:v>5.2437099999999995E-54</c:v>
                </c:pt>
                <c:pt idx="3090" formatCode="0.00E+00">
                  <c:v>8.8111500000000006E-54</c:v>
                </c:pt>
                <c:pt idx="3091" formatCode="0.00E+00">
                  <c:v>9.8536300000000001E-54</c:v>
                </c:pt>
                <c:pt idx="3092" formatCode="0.00E+00">
                  <c:v>6.3444000000000005E-54</c:v>
                </c:pt>
                <c:pt idx="3093" formatCode="0.00E+00">
                  <c:v>-2.9259699999999997E-54</c:v>
                </c:pt>
                <c:pt idx="3094" formatCode="0.00E+00">
                  <c:v>-1.7473999999999999E-53</c:v>
                </c:pt>
                <c:pt idx="3095" formatCode="0.00E+00">
                  <c:v>-3.3600400000000001E-53</c:v>
                </c:pt>
                <c:pt idx="3096" formatCode="0.00E+00">
                  <c:v>-4.3550099999999997E-53</c:v>
                </c:pt>
                <c:pt idx="3097" formatCode="0.00E+00">
                  <c:v>-3.81959E-53</c:v>
                </c:pt>
                <c:pt idx="3098" formatCode="0.00E+00">
                  <c:v>-1.17595E-53</c:v>
                </c:pt>
                <c:pt idx="3099" formatCode="0.00E+00">
                  <c:v>3.5791799999999999E-53</c:v>
                </c:pt>
                <c:pt idx="3100" formatCode="0.00E+00">
                  <c:v>9.7231399999999992E-53</c:v>
                </c:pt>
                <c:pt idx="3101" formatCode="0.00E+00">
                  <c:v>1.5489800000000001E-52</c:v>
                </c:pt>
                <c:pt idx="3102" formatCode="0.00E+00">
                  <c:v>1.83543E-52</c:v>
                </c:pt>
                <c:pt idx="3103" formatCode="0.00E+00">
                  <c:v>1.63201E-52</c:v>
                </c:pt>
                <c:pt idx="3104" formatCode="0.00E+00">
                  <c:v>8.8296799999999996E-53</c:v>
                </c:pt>
                <c:pt idx="3105" formatCode="0.00E+00">
                  <c:v>-3.2666600000000001E-53</c:v>
                </c:pt>
                <c:pt idx="3106" formatCode="0.00E+00">
                  <c:v>-1.70984E-52</c:v>
                </c:pt>
                <c:pt idx="3107" formatCode="0.00E+00">
                  <c:v>-2.6178900000000001E-52</c:v>
                </c:pt>
                <c:pt idx="3108" formatCode="0.00E+00">
                  <c:v>-1.9872899999999998E-52</c:v>
                </c:pt>
                <c:pt idx="3109" formatCode="0.00E+00">
                  <c:v>1.3974199999999999E-52</c:v>
                </c:pt>
                <c:pt idx="3110" formatCode="0.00E+00">
                  <c:v>8.16092E-52</c:v>
                </c:pt>
                <c:pt idx="3111" formatCode="0.00E+00">
                  <c:v>1.7452700000000001E-51</c:v>
                </c:pt>
                <c:pt idx="3112" formatCode="0.00E+00">
                  <c:v>2.6888900000000002E-51</c:v>
                </c:pt>
                <c:pt idx="3113" formatCode="0.00E+00">
                  <c:v>3.3324999999999999E-51</c:v>
                </c:pt>
                <c:pt idx="3114" formatCode="0.00E+00">
                  <c:v>3.3425199999999998E-51</c:v>
                </c:pt>
                <c:pt idx="3115" formatCode="0.00E+00">
                  <c:v>2.4568499999999999E-51</c:v>
                </c:pt>
                <c:pt idx="3116" formatCode="0.00E+00">
                  <c:v>6.9198000000000001E-52</c:v>
                </c:pt>
                <c:pt idx="3117" formatCode="0.00E+00">
                  <c:v>-1.5047700000000001E-51</c:v>
                </c:pt>
                <c:pt idx="3118" formatCode="0.00E+00">
                  <c:v>-3.2788100000000001E-51</c:v>
                </c:pt>
                <c:pt idx="3119" formatCode="0.00E+00">
                  <c:v>-3.5903800000000002E-51</c:v>
                </c:pt>
                <c:pt idx="3120" formatCode="0.00E+00">
                  <c:v>-1.7169399999999999E-51</c:v>
                </c:pt>
                <c:pt idx="3121" formatCode="0.00E+00">
                  <c:v>2.3319600000000001E-51</c:v>
                </c:pt>
                <c:pt idx="3122" formatCode="0.00E+00">
                  <c:v>7.8692299999999998E-51</c:v>
                </c:pt>
                <c:pt idx="3123" formatCode="0.00E+00">
                  <c:v>1.3350900000000001E-50</c:v>
                </c:pt>
                <c:pt idx="3124" formatCode="0.00E+00">
                  <c:v>1.5736500000000001E-50</c:v>
                </c:pt>
                <c:pt idx="3125" formatCode="0.00E+00">
                  <c:v>1.09796E-50</c:v>
                </c:pt>
                <c:pt idx="3126" formatCode="0.00E+00">
                  <c:v>-3.7684699999999999E-51</c:v>
                </c:pt>
                <c:pt idx="3127" formatCode="0.00E+00">
                  <c:v>-2.8040899999999998E-50</c:v>
                </c:pt>
                <c:pt idx="3128" formatCode="0.00E+00">
                  <c:v>-5.7348899999999998E-50</c:v>
                </c:pt>
                <c:pt idx="3129" formatCode="0.00E+00">
                  <c:v>-8.40365E-50</c:v>
                </c:pt>
                <c:pt idx="3130" formatCode="0.00E+00">
                  <c:v>-1.00339E-49</c:v>
                </c:pt>
                <c:pt idx="3131" formatCode="0.00E+00">
                  <c:v>-1.0186000000000001E-49</c:v>
                </c:pt>
                <c:pt idx="3132" formatCode="0.00E+00">
                  <c:v>-8.7293499999999993E-50</c:v>
                </c:pt>
                <c:pt idx="3133" formatCode="0.00E+00">
                  <c:v>-5.8109500000000002E-50</c:v>
                </c:pt>
                <c:pt idx="3134" formatCode="0.00E+00">
                  <c:v>-2.7474600000000002E-50</c:v>
                </c:pt>
                <c:pt idx="3135" formatCode="0.00E+00">
                  <c:v>-3.0728900000000001E-50</c:v>
                </c:pt>
                <c:pt idx="3136" formatCode="0.00E+00">
                  <c:v>-1.18898E-49</c:v>
                </c:pt>
                <c:pt idx="3137" formatCode="0.00E+00">
                  <c:v>-3.3592700000000002E-49</c:v>
                </c:pt>
                <c:pt idx="3138" formatCode="0.00E+00">
                  <c:v>-6.8942599999999997E-49</c:v>
                </c:pt>
                <c:pt idx="3139" formatCode="0.00E+00">
                  <c:v>-1.12664E-48</c:v>
                </c:pt>
                <c:pt idx="3140" formatCode="0.00E+00">
                  <c:v>-1.54036E-48</c:v>
                </c:pt>
                <c:pt idx="3141" formatCode="0.00E+00">
                  <c:v>-1.7902100000000001E-48</c:v>
                </c:pt>
                <c:pt idx="3142" formatCode="0.00E+00">
                  <c:v>-1.6961600000000001E-48</c:v>
                </c:pt>
                <c:pt idx="3143" formatCode="0.00E+00">
                  <c:v>-1.0778699999999999E-48</c:v>
                </c:pt>
                <c:pt idx="3144" formatCode="0.00E+00">
                  <c:v>6.9868600000000003E-50</c:v>
                </c:pt>
                <c:pt idx="3145" formatCode="0.00E+00">
                  <c:v>1.4062900000000001E-48</c:v>
                </c:pt>
                <c:pt idx="3146" formatCode="0.00E+00">
                  <c:v>2.2592800000000001E-48</c:v>
                </c:pt>
                <c:pt idx="3147" formatCode="0.00E+00">
                  <c:v>1.7957699999999999E-48</c:v>
                </c:pt>
                <c:pt idx="3148" formatCode="0.00E+00">
                  <c:v>-6.7113100000000003E-49</c:v>
                </c:pt>
                <c:pt idx="3149" formatCode="0.00E+00">
                  <c:v>-5.2499500000000002E-48</c:v>
                </c:pt>
                <c:pt idx="3150" formatCode="0.00E+00">
                  <c:v>-1.1188599999999999E-47</c:v>
                </c:pt>
                <c:pt idx="3151" formatCode="0.00E+00">
                  <c:v>-1.6890600000000001E-47</c:v>
                </c:pt>
                <c:pt idx="3152" formatCode="0.00E+00">
                  <c:v>-1.9981200000000001E-47</c:v>
                </c:pt>
                <c:pt idx="3153" formatCode="0.00E+00">
                  <c:v>-1.7411000000000001E-47</c:v>
                </c:pt>
                <c:pt idx="3154" formatCode="0.00E+00">
                  <c:v>-6.3599900000000005E-48</c:v>
                </c:pt>
                <c:pt idx="3155" formatCode="0.00E+00">
                  <c:v>1.3453899999999999E-47</c:v>
                </c:pt>
                <c:pt idx="3156" formatCode="0.00E+00">
                  <c:v>3.6978699999999999E-47</c:v>
                </c:pt>
                <c:pt idx="3157" formatCode="0.00E+00">
                  <c:v>5.2376700000000002E-47</c:v>
                </c:pt>
                <c:pt idx="3158" formatCode="0.00E+00">
                  <c:v>4.2614199999999998E-47</c:v>
                </c:pt>
                <c:pt idx="3159" formatCode="0.00E+00">
                  <c:v>-8.6417100000000003E-48</c:v>
                </c:pt>
                <c:pt idx="3160" formatCode="0.00E+00">
                  <c:v>-1.0772499999999999E-46</c:v>
                </c:pt>
                <c:pt idx="3161" formatCode="0.00E+00">
                  <c:v>-2.4197E-46</c:v>
                </c:pt>
                <c:pt idx="3162" formatCode="0.00E+00">
                  <c:v>-3.7367700000000003E-46</c:v>
                </c:pt>
                <c:pt idx="3163" formatCode="0.00E+00">
                  <c:v>-4.40017E-46</c:v>
                </c:pt>
                <c:pt idx="3164" formatCode="0.00E+00">
                  <c:v>-3.6386300000000001E-46</c:v>
                </c:pt>
                <c:pt idx="3165" formatCode="0.00E+00">
                  <c:v>-8.1584800000000003E-47</c:v>
                </c:pt>
                <c:pt idx="3166" formatCode="0.00E+00">
                  <c:v>4.0993499999999997E-46</c:v>
                </c:pt>
                <c:pt idx="3167" formatCode="0.00E+00">
                  <c:v>1.00584E-45</c:v>
                </c:pt>
                <c:pt idx="3168" formatCode="0.00E+00">
                  <c:v>1.4793100000000001E-45</c:v>
                </c:pt>
                <c:pt idx="3169" formatCode="0.00E+00">
                  <c:v>1.5303399999999999E-45</c:v>
                </c:pt>
                <c:pt idx="3170" formatCode="0.00E+00">
                  <c:v>9.09677E-46</c:v>
                </c:pt>
                <c:pt idx="3171" formatCode="0.00E+00">
                  <c:v>-4.4310599999999999E-46</c:v>
                </c:pt>
                <c:pt idx="3172" formatCode="0.00E+00">
                  <c:v>-2.33457E-45</c:v>
                </c:pt>
                <c:pt idx="3173" formatCode="0.00E+00">
                  <c:v>-4.2430500000000002E-45</c:v>
                </c:pt>
                <c:pt idx="3174" formatCode="0.00E+00">
                  <c:v>-5.2584799999999999E-45</c:v>
                </c:pt>
                <c:pt idx="3175" formatCode="0.00E+00">
                  <c:v>-4.3901999999999999E-45</c:v>
                </c:pt>
                <c:pt idx="3176" formatCode="0.00E+00">
                  <c:v>-1.1237600000000001E-45</c:v>
                </c:pt>
                <c:pt idx="3177" formatCode="0.00E+00">
                  <c:v>4.3462499999999997E-45</c:v>
                </c:pt>
                <c:pt idx="3178" formatCode="0.00E+00">
                  <c:v>1.09827E-44</c:v>
                </c:pt>
                <c:pt idx="3179" formatCode="0.00E+00">
                  <c:v>1.6521999999999999E-44</c:v>
                </c:pt>
                <c:pt idx="3180" formatCode="0.00E+00">
                  <c:v>1.77038E-44</c:v>
                </c:pt>
                <c:pt idx="3181" formatCode="0.00E+00">
                  <c:v>1.13382E-44</c:v>
                </c:pt>
                <c:pt idx="3182" formatCode="0.00E+00">
                  <c:v>-4.6216200000000002E-45</c:v>
                </c:pt>
                <c:pt idx="3183" formatCode="0.00E+00">
                  <c:v>-2.9199499999999998E-44</c:v>
                </c:pt>
                <c:pt idx="3184" formatCode="0.00E+00">
                  <c:v>-5.5853299999999997E-44</c:v>
                </c:pt>
                <c:pt idx="3185" formatCode="0.00E+00">
                  <c:v>-7.3248299999999997E-44</c:v>
                </c:pt>
                <c:pt idx="3186" formatCode="0.00E+00">
                  <c:v>-6.9382900000000005E-44</c:v>
                </c:pt>
                <c:pt idx="3187" formatCode="0.00E+00">
                  <c:v>-3.4265699999999998E-44</c:v>
                </c:pt>
                <c:pt idx="3188" formatCode="0.00E+00">
                  <c:v>3.61385E-44</c:v>
                </c:pt>
                <c:pt idx="3189" formatCode="0.00E+00">
                  <c:v>1.3014E-43</c:v>
                </c:pt>
                <c:pt idx="3190" formatCode="0.00E+00">
                  <c:v>2.1349700000000001E-43</c:v>
                </c:pt>
                <c:pt idx="3191" formatCode="0.00E+00">
                  <c:v>2.3669500000000002E-43</c:v>
                </c:pt>
                <c:pt idx="3192" formatCode="0.00E+00">
                  <c:v>1.49841E-43</c:v>
                </c:pt>
                <c:pt idx="3193" formatCode="0.00E+00">
                  <c:v>-8.2564899999999999E-44</c:v>
                </c:pt>
                <c:pt idx="3194" formatCode="0.00E+00">
                  <c:v>-4.5343300000000003E-43</c:v>
                </c:pt>
                <c:pt idx="3195" formatCode="0.00E+00">
                  <c:v>-8.6877800000000004E-43</c:v>
                </c:pt>
                <c:pt idx="3196" formatCode="0.00E+00">
                  <c:v>-1.13386E-42</c:v>
                </c:pt>
                <c:pt idx="3197" formatCode="0.00E+00">
                  <c:v>-1.00899E-42</c:v>
                </c:pt>
                <c:pt idx="3198" formatCode="0.00E+00">
                  <c:v>-3.0354899999999999E-43</c:v>
                </c:pt>
                <c:pt idx="3199" formatCode="0.00E+00">
                  <c:v>1.0250900000000001E-42</c:v>
                </c:pt>
                <c:pt idx="3200" formatCode="0.00E+00">
                  <c:v>2.7732099999999998E-42</c:v>
                </c:pt>
                <c:pt idx="3201" formatCode="0.00E+00">
                  <c:v>4.4272300000000002E-42</c:v>
                </c:pt>
                <c:pt idx="3202" formatCode="0.00E+00">
                  <c:v>5.1980400000000003E-42</c:v>
                </c:pt>
                <c:pt idx="3203" formatCode="0.00E+00">
                  <c:v>4.2010399999999998E-42</c:v>
                </c:pt>
                <c:pt idx="3204" formatCode="0.00E+00">
                  <c:v>8.1923100000000002E-43</c:v>
                </c:pt>
                <c:pt idx="3205" formatCode="0.00E+00">
                  <c:v>-4.78811E-42</c:v>
                </c:pt>
                <c:pt idx="3206" formatCode="0.00E+00">
                  <c:v>-1.1337E-41</c:v>
                </c:pt>
                <c:pt idx="3207" formatCode="0.00E+00">
                  <c:v>-1.6600599999999999E-41</c:v>
                </c:pt>
                <c:pt idx="3208" formatCode="0.00E+00">
                  <c:v>-1.7848700000000001E-41</c:v>
                </c:pt>
                <c:pt idx="3209" formatCode="0.00E+00">
                  <c:v>-1.2205499999999999E-41</c:v>
                </c:pt>
                <c:pt idx="3210" formatCode="0.00E+00">
                  <c:v>2.1390800000000001E-42</c:v>
                </c:pt>
                <c:pt idx="3211" formatCode="0.00E+00">
                  <c:v>2.3429799999999999E-41</c:v>
                </c:pt>
                <c:pt idx="3212" formatCode="0.00E+00">
                  <c:v>4.4136899999999999E-41</c:v>
                </c:pt>
                <c:pt idx="3213" formatCode="0.00E+00">
                  <c:v>5.0924600000000002E-41</c:v>
                </c:pt>
                <c:pt idx="3214" formatCode="0.00E+00">
                  <c:v>2.8316900000000001E-41</c:v>
                </c:pt>
                <c:pt idx="3215" formatCode="0.00E+00">
                  <c:v>-3.3937000000000001E-41</c:v>
                </c:pt>
                <c:pt idx="3216" formatCode="0.00E+00">
                  <c:v>-1.3339999999999999E-40</c:v>
                </c:pt>
                <c:pt idx="3217" formatCode="0.00E+00">
                  <c:v>-2.5028999999999999E-40</c:v>
                </c:pt>
                <c:pt idx="3218" formatCode="0.00E+00">
                  <c:v>-3.4552000000000001E-40</c:v>
                </c:pt>
                <c:pt idx="3219" formatCode="0.00E+00">
                  <c:v>-3.6725200000000001E-40</c:v>
                </c:pt>
                <c:pt idx="3220" formatCode="0.00E+00">
                  <c:v>-2.7008400000000002E-40</c:v>
                </c:pt>
                <c:pt idx="3221" formatCode="0.00E+00">
                  <c:v>-3.6390700000000002E-41</c:v>
                </c:pt>
                <c:pt idx="3222" formatCode="0.00E+00">
                  <c:v>3.0466699999999999E-40</c:v>
                </c:pt>
                <c:pt idx="3223" formatCode="0.00E+00">
                  <c:v>6.5321800000000004E-40</c:v>
                </c:pt>
                <c:pt idx="3224" formatCode="0.00E+00">
                  <c:v>8.3514999999999995E-40</c:v>
                </c:pt>
                <c:pt idx="3225" formatCode="0.00E+00">
                  <c:v>6.5410800000000003E-40</c:v>
                </c:pt>
                <c:pt idx="3226" formatCode="0.00E+00">
                  <c:v>-3.0015200000000001E-41</c:v>
                </c:pt>
                <c:pt idx="3227" formatCode="0.00E+00">
                  <c:v>-1.22685E-39</c:v>
                </c:pt>
                <c:pt idx="3228" formatCode="0.00E+00">
                  <c:v>-2.7145199999999999E-39</c:v>
                </c:pt>
                <c:pt idx="3229" formatCode="0.00E+00">
                  <c:v>-3.9637099999999998E-39</c:v>
                </c:pt>
                <c:pt idx="3230" formatCode="0.00E+00">
                  <c:v>-4.2680800000000001E-39</c:v>
                </c:pt>
                <c:pt idx="3231" formatCode="0.00E+00">
                  <c:v>-3.0651700000000003E-39</c:v>
                </c:pt>
                <c:pt idx="3232" formatCode="0.00E+00">
                  <c:v>-1.9365300000000002E-40</c:v>
                </c:pt>
                <c:pt idx="3233" formatCode="0.00E+00">
                  <c:v>3.9810800000000001E-39</c:v>
                </c:pt>
                <c:pt idx="3234" formatCode="0.00E+00">
                  <c:v>8.4016200000000006E-39</c:v>
                </c:pt>
                <c:pt idx="3235" formatCode="0.00E+00">
                  <c:v>1.11543E-38</c:v>
                </c:pt>
                <c:pt idx="3236" formatCode="0.00E+00">
                  <c:v>9.7876000000000001E-39</c:v>
                </c:pt>
                <c:pt idx="3237" formatCode="0.00E+00">
                  <c:v>2.3171E-39</c:v>
                </c:pt>
                <c:pt idx="3238" formatCode="0.00E+00">
                  <c:v>-1.16285E-38</c:v>
                </c:pt>
                <c:pt idx="3239" formatCode="0.00E+00">
                  <c:v>-2.9647399999999999E-38</c:v>
                </c:pt>
                <c:pt idx="3240" formatCode="0.00E+00">
                  <c:v>-4.53264E-38</c:v>
                </c:pt>
                <c:pt idx="3241" formatCode="0.00E+00">
                  <c:v>-4.9164700000000001E-38</c:v>
                </c:pt>
                <c:pt idx="3242" formatCode="0.00E+00">
                  <c:v>-3.2845999999999999E-38</c:v>
                </c:pt>
                <c:pt idx="3243" formatCode="0.00E+00">
                  <c:v>6.9137099999999997E-39</c:v>
                </c:pt>
                <c:pt idx="3244" formatCode="0.00E+00">
                  <c:v>6.6500899999999997E-38</c:v>
                </c:pt>
                <c:pt idx="3245" formatCode="0.00E+00">
                  <c:v>1.31908E-37</c:v>
                </c:pt>
                <c:pt idx="3246" formatCode="0.00E+00">
                  <c:v>1.7538900000000001E-37</c:v>
                </c:pt>
                <c:pt idx="3247" formatCode="0.00E+00">
                  <c:v>1.6042499999999999E-37</c:v>
                </c:pt>
                <c:pt idx="3248" formatCode="0.00E+00">
                  <c:v>5.6002299999999995E-38</c:v>
                </c:pt>
                <c:pt idx="3249" formatCode="0.00E+00">
                  <c:v>-1.46405E-37</c:v>
                </c:pt>
                <c:pt idx="3250" formatCode="0.00E+00">
                  <c:v>-4.1591900000000003E-37</c:v>
                </c:pt>
                <c:pt idx="3251" formatCode="0.00E+00">
                  <c:v>-6.6793700000000004E-37</c:v>
                </c:pt>
                <c:pt idx="3252" formatCode="0.00E+00">
                  <c:v>-7.7280500000000008E-37</c:v>
                </c:pt>
                <c:pt idx="3253" formatCode="0.00E+00">
                  <c:v>-6.0049299999999998E-37</c:v>
                </c:pt>
                <c:pt idx="3254" formatCode="0.00E+00">
                  <c:v>-7.4264999999999997E-38</c:v>
                </c:pt>
                <c:pt idx="3255" formatCode="0.00E+00">
                  <c:v>7.7973300000000006E-37</c:v>
                </c:pt>
                <c:pt idx="3256" formatCode="0.00E+00">
                  <c:v>1.7676599999999999E-36</c:v>
                </c:pt>
                <c:pt idx="3257" formatCode="0.00E+00">
                  <c:v>2.5047600000000002E-36</c:v>
                </c:pt>
                <c:pt idx="3258" formatCode="0.00E+00">
                  <c:v>2.5412E-36</c:v>
                </c:pt>
                <c:pt idx="3259" formatCode="0.00E+00">
                  <c:v>1.5731899999999999E-36</c:v>
                </c:pt>
                <c:pt idx="3260" formatCode="0.00E+00">
                  <c:v>-4.2892600000000004E-37</c:v>
                </c:pt>
                <c:pt idx="3261" formatCode="0.00E+00">
                  <c:v>-3.1539399999999999E-36</c:v>
                </c:pt>
                <c:pt idx="3262" formatCode="0.00E+00">
                  <c:v>-5.7874500000000002E-36</c:v>
                </c:pt>
                <c:pt idx="3263" formatCode="0.00E+00">
                  <c:v>-6.8686200000000005E-36</c:v>
                </c:pt>
                <c:pt idx="3264" formatCode="0.00E+00">
                  <c:v>-4.5827400000000002E-36</c:v>
                </c:pt>
                <c:pt idx="3265" formatCode="0.00E+00">
                  <c:v>2.41704E-36</c:v>
                </c:pt>
                <c:pt idx="3266" formatCode="0.00E+00">
                  <c:v>1.4045700000000001E-35</c:v>
                </c:pt>
                <c:pt idx="3267" formatCode="0.00E+00">
                  <c:v>2.7923500000000001E-35</c:v>
                </c:pt>
                <c:pt idx="3268" formatCode="0.00E+00">
                  <c:v>3.9030900000000002E-35</c:v>
                </c:pt>
                <c:pt idx="3269" formatCode="0.00E+00">
                  <c:v>4.10228E-35</c:v>
                </c:pt>
                <c:pt idx="3270" formatCode="0.00E+00">
                  <c:v>2.8883399999999998E-35</c:v>
                </c:pt>
                <c:pt idx="3271" formatCode="0.00E+00">
                  <c:v>9.1142899999999994E-37</c:v>
                </c:pt>
                <c:pt idx="3272" formatCode="0.00E+00">
                  <c:v>-3.9493700000000003E-35</c:v>
                </c:pt>
                <c:pt idx="3273" formatCode="0.00E+00">
                  <c:v>-8.07589E-35</c:v>
                </c:pt>
                <c:pt idx="3274" formatCode="0.00E+00">
                  <c:v>-1.0235199999999999E-34</c:v>
                </c:pt>
                <c:pt idx="3275" formatCode="0.00E+00">
                  <c:v>-7.9764200000000002E-35</c:v>
                </c:pt>
                <c:pt idx="3276" formatCode="0.00E+00">
                  <c:v>7.0767599999999995E-36</c:v>
                </c:pt>
                <c:pt idx="3277" formatCode="0.00E+00">
                  <c:v>1.6181E-34</c:v>
                </c:pt>
                <c:pt idx="3278" formatCode="0.00E+00">
                  <c:v>3.55701E-34</c:v>
                </c:pt>
                <c:pt idx="3279" formatCode="0.00E+00">
                  <c:v>5.1955199999999998E-34</c:v>
                </c:pt>
                <c:pt idx="3280" formatCode="0.00E+00">
                  <c:v>5.5759200000000004E-34</c:v>
                </c:pt>
                <c:pt idx="3281" formatCode="0.00E+00">
                  <c:v>3.81597E-34</c:v>
                </c:pt>
                <c:pt idx="3282" formatCode="0.00E+00">
                  <c:v>-4.3719400000000002E-35</c:v>
                </c:pt>
                <c:pt idx="3283" formatCode="0.00E+00">
                  <c:v>-6.6302700000000004E-34</c:v>
                </c:pt>
                <c:pt idx="3284" formatCode="0.00E+00">
                  <c:v>-1.3284800000000001E-33</c:v>
                </c:pt>
                <c:pt idx="3285" formatCode="0.00E+00">
                  <c:v>-1.8152600000000001E-33</c:v>
                </c:pt>
                <c:pt idx="3286" formatCode="0.00E+00">
                  <c:v>-1.8339800000000001E-33</c:v>
                </c:pt>
                <c:pt idx="3287" formatCode="0.00E+00">
                  <c:v>-1.1169E-33</c:v>
                </c:pt>
                <c:pt idx="3288" formatCode="0.00E+00">
                  <c:v>3.9947500000000004E-34</c:v>
                </c:pt>
                <c:pt idx="3289" formatCode="0.00E+00">
                  <c:v>2.41466E-33</c:v>
                </c:pt>
                <c:pt idx="3290" formatCode="0.00E+00">
                  <c:v>4.1537899999999998E-33</c:v>
                </c:pt>
                <c:pt idx="3291" formatCode="0.00E+00">
                  <c:v>4.4322000000000001E-33</c:v>
                </c:pt>
                <c:pt idx="3292" formatCode="0.00E+00">
                  <c:v>2.18722E-33</c:v>
                </c:pt>
                <c:pt idx="3293" formatCode="0.00E+00">
                  <c:v>-2.8863900000000001E-33</c:v>
                </c:pt>
                <c:pt idx="3294" formatCode="0.00E+00">
                  <c:v>-1.0207100000000001E-32</c:v>
                </c:pt>
                <c:pt idx="3295" formatCode="0.00E+00">
                  <c:v>-1.80891E-32</c:v>
                </c:pt>
                <c:pt idx="3296" formatCode="0.00E+00">
                  <c:v>-2.3102899999999999E-32</c:v>
                </c:pt>
                <c:pt idx="3297" formatCode="0.00E+00">
                  <c:v>-2.06271E-32</c:v>
                </c:pt>
                <c:pt idx="3298" formatCode="0.00E+00">
                  <c:v>-7.0323700000000002E-33</c:v>
                </c:pt>
                <c:pt idx="3299" formatCode="0.00E+00">
                  <c:v>1.8255900000000001E-32</c:v>
                </c:pt>
                <c:pt idx="3300" formatCode="0.00E+00">
                  <c:v>5.1309500000000003E-32</c:v>
                </c:pt>
                <c:pt idx="3301" formatCode="0.00E+00">
                  <c:v>8.2725900000000002E-32</c:v>
                </c:pt>
                <c:pt idx="3302" formatCode="0.00E+00">
                  <c:v>9.8727800000000002E-32</c:v>
                </c:pt>
                <c:pt idx="3303" formatCode="0.00E+00">
                  <c:v>8.4999700000000002E-32</c:v>
                </c:pt>
                <c:pt idx="3304" formatCode="0.00E+00">
                  <c:v>3.2108999999999999E-32</c:v>
                </c:pt>
                <c:pt idx="3305" formatCode="0.00E+00">
                  <c:v>-5.75571E-32</c:v>
                </c:pt>
                <c:pt idx="3306" formatCode="0.00E+00">
                  <c:v>-1.62628E-31</c:v>
                </c:pt>
                <c:pt idx="3307" formatCode="0.00E+00">
                  <c:v>-2.4261000000000001E-31</c:v>
                </c:pt>
                <c:pt idx="3308" formatCode="0.00E+00">
                  <c:v>-2.4875699999999998E-31</c:v>
                </c:pt>
                <c:pt idx="3309" formatCode="0.00E+00">
                  <c:v>-1.3572899999999999E-31</c:v>
                </c:pt>
                <c:pt idx="3310" formatCode="0.00E+00">
                  <c:v>1.23838E-31</c:v>
                </c:pt>
                <c:pt idx="3311" formatCode="0.00E+00">
                  <c:v>5.01483E-31</c:v>
                </c:pt>
                <c:pt idx="3312" formatCode="0.00E+00">
                  <c:v>8.7452900000000008E-31</c:v>
                </c:pt>
                <c:pt idx="3313" formatCode="0.00E+00">
                  <c:v>1.05019E-30</c:v>
                </c:pt>
                <c:pt idx="3314" formatCode="0.00E+00">
                  <c:v>8.3992699999999999E-31</c:v>
                </c:pt>
                <c:pt idx="3315" formatCode="0.00E+00">
                  <c:v>1.1891399999999999E-31</c:v>
                </c:pt>
                <c:pt idx="3316" formatCode="0.00E+00">
                  <c:v>-1.1048E-30</c:v>
                </c:pt>
                <c:pt idx="3317" formatCode="0.00E+00">
                  <c:v>-2.5779500000000002E-30</c:v>
                </c:pt>
                <c:pt idx="3318" formatCode="0.00E+00">
                  <c:v>-3.7357199999999997E-30</c:v>
                </c:pt>
                <c:pt idx="3319" formatCode="0.00E+00">
                  <c:v>-3.7863899999999997E-30</c:v>
                </c:pt>
                <c:pt idx="3320" formatCode="0.00E+00">
                  <c:v>-1.9383E-30</c:v>
                </c:pt>
                <c:pt idx="3321" formatCode="0.00E+00">
                  <c:v>2.2360900000000001E-30</c:v>
                </c:pt>
                <c:pt idx="3322" formatCode="0.00E+00">
                  <c:v>8.2991700000000007E-30</c:v>
                </c:pt>
                <c:pt idx="3323" formatCode="0.00E+00">
                  <c:v>1.4568199999999999E-29</c:v>
                </c:pt>
                <c:pt idx="3324" formatCode="0.00E+00">
                  <c:v>1.83169E-29</c:v>
                </c:pt>
                <c:pt idx="3325" formatCode="0.00E+00">
                  <c:v>1.6655800000000001E-29</c:v>
                </c:pt>
                <c:pt idx="3326" formatCode="0.00E+00">
                  <c:v>7.7487099999999997E-30</c:v>
                </c:pt>
                <c:pt idx="3327" formatCode="0.00E+00">
                  <c:v>-8.0497400000000004E-30</c:v>
                </c:pt>
                <c:pt idx="3328" formatCode="0.00E+00">
                  <c:v>-2.7509400000000002E-29</c:v>
                </c:pt>
                <c:pt idx="3329" formatCode="0.00E+00">
                  <c:v>-4.4008400000000002E-29</c:v>
                </c:pt>
                <c:pt idx="3330" formatCode="0.00E+00">
                  <c:v>-4.7644E-29</c:v>
                </c:pt>
                <c:pt idx="3331" formatCode="0.00E+00">
                  <c:v>-2.8566499999999998E-29</c:v>
                </c:pt>
                <c:pt idx="3332" formatCode="0.00E+00">
                  <c:v>1.6886899999999999E-29</c:v>
                </c:pt>
                <c:pt idx="3333" formatCode="0.00E+00">
                  <c:v>8.2577900000000002E-29</c:v>
                </c:pt>
                <c:pt idx="3334" formatCode="0.00E+00">
                  <c:v>1.5243999999999999E-28</c:v>
                </c:pt>
                <c:pt idx="3335" formatCode="0.00E+00">
                  <c:v>2.0131300000000001E-28</c:v>
                </c:pt>
                <c:pt idx="3336" formatCode="0.00E+00">
                  <c:v>2.0030000000000001E-28</c:v>
                </c:pt>
                <c:pt idx="3337" formatCode="0.00E+00">
                  <c:v>1.27779E-28</c:v>
                </c:pt>
                <c:pt idx="3338" formatCode="0.00E+00">
                  <c:v>-1.9595100000000001E-29</c:v>
                </c:pt>
                <c:pt idx="3339" formatCode="0.00E+00">
                  <c:v>-2.1413800000000002E-28</c:v>
                </c:pt>
                <c:pt idx="3340" formatCode="0.00E+00">
                  <c:v>-3.7939300000000001E-28</c:v>
                </c:pt>
                <c:pt idx="3341" formatCode="0.00E+00">
                  <c:v>-3.9167300000000001E-28</c:v>
                </c:pt>
                <c:pt idx="3342" formatCode="0.00E+00">
                  <c:v>-1.2929100000000001E-28</c:v>
                </c:pt>
                <c:pt idx="3343" formatCode="0.00E+00">
                  <c:v>4.5860700000000002E-28</c:v>
                </c:pt>
                <c:pt idx="3344" formatCode="0.00E+00">
                  <c:v>1.3140600000000001E-27</c:v>
                </c:pt>
                <c:pt idx="3345" formatCode="0.00E+00">
                  <c:v>2.2449800000000001E-27</c:v>
                </c:pt>
                <c:pt idx="3346" formatCode="0.00E+00">
                  <c:v>2.8920699999999999E-27</c:v>
                </c:pt>
                <c:pt idx="3347" formatCode="0.00E+00">
                  <c:v>2.7762599999999998E-27</c:v>
                </c:pt>
                <c:pt idx="3348" formatCode="0.00E+00">
                  <c:v>1.47588E-27</c:v>
                </c:pt>
                <c:pt idx="3349" formatCode="0.00E+00">
                  <c:v>-1.1393900000000001E-27</c:v>
                </c:pt>
                <c:pt idx="3350" formatCode="0.00E+00">
                  <c:v>-4.6636400000000002E-27</c:v>
                </c:pt>
                <c:pt idx="3351" formatCode="0.00E+00">
                  <c:v>-7.9576699999999993E-27</c:v>
                </c:pt>
                <c:pt idx="3352" formatCode="0.00E+00">
                  <c:v>-9.2212600000000001E-27</c:v>
                </c:pt>
                <c:pt idx="3353" formatCode="0.00E+00">
                  <c:v>-6.5252699999999993E-27</c:v>
                </c:pt>
                <c:pt idx="3354" formatCode="0.00E+00">
                  <c:v>1.32044E-27</c:v>
                </c:pt>
                <c:pt idx="3355" formatCode="0.00E+00">
                  <c:v>1.38931E-26</c:v>
                </c:pt>
                <c:pt idx="3356" formatCode="0.00E+00">
                  <c:v>2.8326600000000002E-26</c:v>
                </c:pt>
                <c:pt idx="3357" formatCode="0.00E+00">
                  <c:v>3.8836099999999999E-26</c:v>
                </c:pt>
                <c:pt idx="3358" formatCode="0.00E+00">
                  <c:v>3.8399900000000002E-26</c:v>
                </c:pt>
                <c:pt idx="3359" formatCode="0.00E+00">
                  <c:v>2.26113E-26</c:v>
                </c:pt>
                <c:pt idx="3360" formatCode="0.00E+00">
                  <c:v>-8.2560400000000001E-27</c:v>
                </c:pt>
                <c:pt idx="3361" formatCode="0.00E+00">
                  <c:v>-4.9349999999999998E-26</c:v>
                </c:pt>
                <c:pt idx="3362" formatCode="0.00E+00">
                  <c:v>-8.8780100000000001E-26</c:v>
                </c:pt>
                <c:pt idx="3363" formatCode="0.00E+00">
                  <c:v>-1.0622100000000001E-25</c:v>
                </c:pt>
                <c:pt idx="3364" formatCode="0.00E+00">
                  <c:v>-8.1142900000000006E-26</c:v>
                </c:pt>
                <c:pt idx="3365" formatCode="0.00E+00">
                  <c:v>-3.7127199999999997E-27</c:v>
                </c:pt>
                <c:pt idx="3366" formatCode="0.00E+00">
                  <c:v>1.2184799999999999E-25</c:v>
                </c:pt>
                <c:pt idx="3367" formatCode="0.00E+00">
                  <c:v>2.6942499999999999E-25</c:v>
                </c:pt>
                <c:pt idx="3368" formatCode="0.00E+00">
                  <c:v>3.6897199999999998E-25</c:v>
                </c:pt>
                <c:pt idx="3369" formatCode="0.00E+00">
                  <c:v>3.0405899999999999E-25</c:v>
                </c:pt>
                <c:pt idx="3370" formatCode="0.00E+00">
                  <c:v>-3.3649299999999999E-26</c:v>
                </c:pt>
                <c:pt idx="3371" formatCode="0.00E+00">
                  <c:v>-6.6709899999999999E-25</c:v>
                </c:pt>
                <c:pt idx="3372" formatCode="0.00E+00">
                  <c:v>-1.50517E-24</c:v>
                </c:pt>
                <c:pt idx="3373" formatCode="0.00E+00">
                  <c:v>-2.3723600000000002E-24</c:v>
                </c:pt>
                <c:pt idx="3374" formatCode="0.00E+00">
                  <c:v>-3.0450499999999999E-24</c:v>
                </c:pt>
                <c:pt idx="3375" formatCode="0.00E+00">
                  <c:v>-3.2708500000000002E-24</c:v>
                </c:pt>
                <c:pt idx="3376" formatCode="0.00E+00">
                  <c:v>-2.82242E-24</c:v>
                </c:pt>
                <c:pt idx="3377" formatCode="0.00E+00">
                  <c:v>-1.6429200000000001E-24</c:v>
                </c:pt>
                <c:pt idx="3378" formatCode="0.00E+00">
                  <c:v>-3.0882099999999999E-26</c:v>
                </c:pt>
                <c:pt idx="3379" formatCode="0.00E+00">
                  <c:v>1.3142400000000001E-24</c:v>
                </c:pt>
                <c:pt idx="3380" formatCode="0.00E+00">
                  <c:v>1.52525E-24</c:v>
                </c:pt>
                <c:pt idx="3381" formatCode="0.00E+00">
                  <c:v>-7.8314099999999998E-26</c:v>
                </c:pt>
                <c:pt idx="3382" formatCode="0.00E+00">
                  <c:v>-3.7444800000000003E-24</c:v>
                </c:pt>
                <c:pt idx="3383" formatCode="0.00E+00">
                  <c:v>-9.0663700000000004E-24</c:v>
                </c:pt>
                <c:pt idx="3384" formatCode="0.00E+00">
                  <c:v>-1.4759900000000001E-23</c:v>
                </c:pt>
                <c:pt idx="3385" formatCode="0.00E+00">
                  <c:v>-1.8723599999999999E-23</c:v>
                </c:pt>
                <c:pt idx="3386" formatCode="0.00E+00">
                  <c:v>-1.83874E-23</c:v>
                </c:pt>
                <c:pt idx="3387" formatCode="0.00E+00">
                  <c:v>-1.12465E-23</c:v>
                </c:pt>
                <c:pt idx="3388" formatCode="0.00E+00">
                  <c:v>3.9099599999999998E-24</c:v>
                </c:pt>
                <c:pt idx="3389" formatCode="0.00E+00">
                  <c:v>2.4518099999999999E-23</c:v>
                </c:pt>
                <c:pt idx="3390" formatCode="0.00E+00">
                  <c:v>4.1387499999999998E-23</c:v>
                </c:pt>
                <c:pt idx="3391" formatCode="0.00E+00">
                  <c:v>3.9747600000000001E-23</c:v>
                </c:pt>
                <c:pt idx="3392" formatCode="0.00E+00">
                  <c:v>6.7788100000000004E-24</c:v>
                </c:pt>
                <c:pt idx="3393" formatCode="0.00E+00">
                  <c:v>-6.1527399999999996E-23</c:v>
                </c:pt>
                <c:pt idx="3394" formatCode="0.00E+00">
                  <c:v>-1.59154E-22</c:v>
                </c:pt>
                <c:pt idx="3395" formatCode="0.00E+00">
                  <c:v>-2.6431799999999999E-22</c:v>
                </c:pt>
                <c:pt idx="3396" formatCode="0.00E+00">
                  <c:v>-3.3110499999999999E-22</c:v>
                </c:pt>
                <c:pt idx="3397" formatCode="0.00E+00">
                  <c:v>-3.0263699999999998E-22</c:v>
                </c:pt>
                <c:pt idx="3398" formatCode="0.00E+00">
                  <c:v>-1.41543E-22</c:v>
                </c:pt>
                <c:pt idx="3399" formatCode="0.00E+00">
                  <c:v>1.5171499999999999E-22</c:v>
                </c:pt>
                <c:pt idx="3400" formatCode="0.00E+00">
                  <c:v>5.3034999999999999E-22</c:v>
                </c:pt>
                <c:pt idx="3401" formatCode="0.00E+00">
                  <c:v>8.7990199999999997E-22</c:v>
                </c:pt>
                <c:pt idx="3402" formatCode="0.00E+00">
                  <c:v>9.94734E-22</c:v>
                </c:pt>
                <c:pt idx="3403" formatCode="0.00E+00">
                  <c:v>6.1633299999999996E-22</c:v>
                </c:pt>
                <c:pt idx="3404" formatCode="0.00E+00">
                  <c:v>-4.2076800000000001E-22</c:v>
                </c:pt>
                <c:pt idx="3405" formatCode="0.00E+00">
                  <c:v>-2.0356000000000002E-21</c:v>
                </c:pt>
                <c:pt idx="3406" formatCode="0.00E+00">
                  <c:v>-3.8748E-21</c:v>
                </c:pt>
                <c:pt idx="3407" formatCode="0.00E+00">
                  <c:v>-5.3475199999999998E-21</c:v>
                </c:pt>
                <c:pt idx="3408" formatCode="0.00E+00">
                  <c:v>-5.6754199999999998E-21</c:v>
                </c:pt>
                <c:pt idx="3409" formatCode="0.00E+00">
                  <c:v>-4.1249400000000001E-21</c:v>
                </c:pt>
                <c:pt idx="3410" formatCode="0.00E+00">
                  <c:v>-4.1613000000000002E-22</c:v>
                </c:pt>
                <c:pt idx="3411" formatCode="0.00E+00">
                  <c:v>4.8919E-21</c:v>
                </c:pt>
                <c:pt idx="3412" formatCode="0.00E+00">
                  <c:v>1.0060700000000001E-20</c:v>
                </c:pt>
                <c:pt idx="3413" formatCode="0.00E+00">
                  <c:v>1.2111E-20</c:v>
                </c:pt>
                <c:pt idx="3414" formatCode="0.00E+00">
                  <c:v>7.6049700000000003E-21</c:v>
                </c:pt>
                <c:pt idx="3415" formatCode="0.00E+00">
                  <c:v>-5.7411199999999998E-21</c:v>
                </c:pt>
                <c:pt idx="3416" formatCode="0.00E+00">
                  <c:v>-2.7388899999999998E-20</c:v>
                </c:pt>
                <c:pt idx="3417" formatCode="0.00E+00">
                  <c:v>-5.2994799999999997E-20</c:v>
                </c:pt>
                <c:pt idx="3418" formatCode="0.00E+00">
                  <c:v>-7.4816600000000005E-20</c:v>
                </c:pt>
                <c:pt idx="3419" formatCode="0.00E+00">
                  <c:v>-8.4229700000000006E-20</c:v>
                </c:pt>
                <c:pt idx="3420" formatCode="0.00E+00">
                  <c:v>-7.4669800000000001E-20</c:v>
                </c:pt>
                <c:pt idx="3421" formatCode="0.00E+00">
                  <c:v>-4.2991300000000002E-20</c:v>
                </c:pt>
                <c:pt idx="3422" formatCode="0.00E+00">
                  <c:v>7.2640199999999995E-21</c:v>
                </c:pt>
                <c:pt idx="3423" formatCode="0.00E+00">
                  <c:v>5.8727199999999994E-20</c:v>
                </c:pt>
                <c:pt idx="3424" formatCode="0.00E+00">
                  <c:v>7.8758599999999998E-20</c:v>
                </c:pt>
                <c:pt idx="3425" formatCode="0.00E+00">
                  <c:v>2.89499E-20</c:v>
                </c:pt>
                <c:pt idx="3426" formatCode="0.00E+00">
                  <c:v>-1.2428499999999999E-19</c:v>
                </c:pt>
                <c:pt idx="3427" formatCode="0.00E+00">
                  <c:v>-3.9436100000000002E-19</c:v>
                </c:pt>
                <c:pt idx="3428" formatCode="0.00E+00">
                  <c:v>-7.3536000000000003E-19</c:v>
                </c:pt>
                <c:pt idx="3429" formatCode="0.00E+00">
                  <c:v>-1.0067200000000001E-18</c:v>
                </c:pt>
                <c:pt idx="3430" formatCode="0.00E+00">
                  <c:v>-1.01729E-18</c:v>
                </c:pt>
                <c:pt idx="3431" formatCode="0.00E+00">
                  <c:v>-6.23887E-19</c:v>
                </c:pt>
                <c:pt idx="3432" formatCode="0.00E+00">
                  <c:v>2.2812000000000002E-19</c:v>
                </c:pt>
                <c:pt idx="3433" formatCode="0.00E+00">
                  <c:v>1.47196E-18</c:v>
                </c:pt>
                <c:pt idx="3434" formatCode="0.00E+00">
                  <c:v>2.7912299999999998E-18</c:v>
                </c:pt>
                <c:pt idx="3435" formatCode="0.00E+00">
                  <c:v>3.57455E-18</c:v>
                </c:pt>
                <c:pt idx="3436" formatCode="0.00E+00">
                  <c:v>3.12712E-18</c:v>
                </c:pt>
                <c:pt idx="3437" formatCode="0.00E+00">
                  <c:v>9.5757200000000001E-19</c:v>
                </c:pt>
                <c:pt idx="3438" formatCode="0.00E+00">
                  <c:v>-2.9925100000000002E-18</c:v>
                </c:pt>
                <c:pt idx="3439" formatCode="0.00E+00">
                  <c:v>-8.0536099999999998E-18</c:v>
                </c:pt>
                <c:pt idx="3440" formatCode="0.00E+00">
                  <c:v>-1.24902E-17</c:v>
                </c:pt>
                <c:pt idx="3441" formatCode="0.00E+00">
                  <c:v>-1.36072E-17</c:v>
                </c:pt>
                <c:pt idx="3442" formatCode="0.00E+00">
                  <c:v>-8.6840700000000007E-18</c:v>
                </c:pt>
                <c:pt idx="3443" formatCode="0.00E+00">
                  <c:v>3.8269200000000003E-18</c:v>
                </c:pt>
                <c:pt idx="3444" formatCode="0.00E+00">
                  <c:v>2.3220899999999999E-17</c:v>
                </c:pt>
                <c:pt idx="3445" formatCode="0.00E+00">
                  <c:v>4.4543799999999999E-17</c:v>
                </c:pt>
                <c:pt idx="3446" formatCode="0.00E+00">
                  <c:v>5.6648399999999998E-17</c:v>
                </c:pt>
                <c:pt idx="3447" formatCode="0.00E+00">
                  <c:v>4.4727999999999998E-17</c:v>
                </c:pt>
                <c:pt idx="3448" formatCode="0.00E+00">
                  <c:v>-2.4744099999999998E-18</c:v>
                </c:pt>
                <c:pt idx="3449" formatCode="0.00E+00">
                  <c:v>-8.6281600000000002E-17</c:v>
                </c:pt>
                <c:pt idx="3450" formatCode="0.00E+00">
                  <c:v>-1.94102E-16</c:v>
                </c:pt>
                <c:pt idx="3451" formatCode="0.00E+00">
                  <c:v>-2.9511800000000002E-16</c:v>
                </c:pt>
                <c:pt idx="3452" formatCode="0.00E+00">
                  <c:v>-3.40109E-16</c:v>
                </c:pt>
                <c:pt idx="3453" formatCode="0.00E+00">
                  <c:v>-2.7347500000000002E-16</c:v>
                </c:pt>
                <c:pt idx="3454" formatCode="0.00E+00">
                  <c:v>-5.6794200000000002E-17</c:v>
                </c:pt>
                <c:pt idx="3455" formatCode="0.00E+00">
                  <c:v>3.0080099999999999E-16</c:v>
                </c:pt>
                <c:pt idx="3456" formatCode="0.00E+00">
                  <c:v>7.1791900000000002E-16</c:v>
                </c:pt>
                <c:pt idx="3457" formatCode="0.00E+00">
                  <c:v>1.04718E-15</c:v>
                </c:pt>
                <c:pt idx="3458" formatCode="0.00E+00">
                  <c:v>1.11151E-15</c:v>
                </c:pt>
                <c:pt idx="3459" formatCode="0.00E+00">
                  <c:v>7.47792E-16</c:v>
                </c:pt>
                <c:pt idx="3460" formatCode="0.00E+00">
                  <c:v>-1.2186099999999999E-16</c:v>
                </c:pt>
                <c:pt idx="3461" formatCode="0.00E+00">
                  <c:v>-1.3784000000000001E-15</c:v>
                </c:pt>
                <c:pt idx="3462" formatCode="0.00E+00">
                  <c:v>-2.6031399999999999E-15</c:v>
                </c:pt>
                <c:pt idx="3463" formatCode="0.00E+00">
                  <c:v>-3.0826700000000001E-15</c:v>
                </c:pt>
                <c:pt idx="3464" formatCode="0.00E+00">
                  <c:v>-2.0344299999999998E-15</c:v>
                </c:pt>
                <c:pt idx="3465" formatCode="0.00E+00">
                  <c:v>1.01094E-15</c:v>
                </c:pt>
                <c:pt idx="3466" formatCode="0.00E+00">
                  <c:v>5.9038599999999997E-15</c:v>
                </c:pt>
                <c:pt idx="3467" formatCode="0.00E+00">
                  <c:v>1.1658799999999999E-14</c:v>
                </c:pt>
                <c:pt idx="3468" formatCode="0.00E+00">
                  <c:v>1.62768E-14</c:v>
                </c:pt>
                <c:pt idx="3469" formatCode="0.00E+00">
                  <c:v>1.7054500000000001E-14</c:v>
                </c:pt>
                <c:pt idx="3470" formatCode="0.00E+00">
                  <c:v>1.1572999999999999E-14</c:v>
                </c:pt>
                <c:pt idx="3471" formatCode="0.00E+00">
                  <c:v>-1.1831499999999999E-15</c:v>
                </c:pt>
                <c:pt idx="3472" formatCode="0.00E+00">
                  <c:v>-1.9700499999999999E-14</c:v>
                </c:pt>
                <c:pt idx="3473" formatCode="0.00E+00">
                  <c:v>-3.8668200000000003E-14</c:v>
                </c:pt>
                <c:pt idx="3474" formatCode="0.00E+00">
                  <c:v>-4.8817300000000001E-14</c:v>
                </c:pt>
                <c:pt idx="3475" formatCode="0.00E+00">
                  <c:v>-3.9231400000000001E-14</c:v>
                </c:pt>
                <c:pt idx="3476" formatCode="0.00E+00">
                  <c:v>-1.3976499999999999E-15</c:v>
                </c:pt>
                <c:pt idx="3477" formatCode="0.00E+00">
                  <c:v>6.5831300000000001E-14</c:v>
                </c:pt>
                <c:pt idx="3478" formatCode="0.00E+00">
                  <c:v>1.49786E-13</c:v>
                </c:pt>
                <c:pt idx="3479" formatCode="0.00E+00">
                  <c:v>2.1819999999999999E-13</c:v>
                </c:pt>
                <c:pt idx="3480" formatCode="0.00E+00">
                  <c:v>2.23298E-13</c:v>
                </c:pt>
                <c:pt idx="3481" formatCode="0.00E+00">
                  <c:v>1.21429E-13</c:v>
                </c:pt>
                <c:pt idx="3482" formatCode="0.00E+00">
                  <c:v>-1.02725E-13</c:v>
                </c:pt>
                <c:pt idx="3483" formatCode="0.00E+00">
                  <c:v>-4.22255E-13</c:v>
                </c:pt>
                <c:pt idx="3484" formatCode="0.00E+00">
                  <c:v>-7.6005799999999995E-13</c:v>
                </c:pt>
                <c:pt idx="3485" formatCode="0.00E+00">
                  <c:v>-9.8376800000000001E-13</c:v>
                </c:pt>
                <c:pt idx="3486" formatCode="0.00E+00">
                  <c:v>-9.3343500000000005E-13</c:v>
                </c:pt>
                <c:pt idx="3487" formatCode="0.00E+00">
                  <c:v>-4.8977100000000001E-13</c:v>
                </c:pt>
                <c:pt idx="3488" formatCode="0.00E+00">
                  <c:v>3.6251600000000002E-13</c:v>
                </c:pt>
                <c:pt idx="3489" formatCode="0.00E+00">
                  <c:v>1.47029E-12</c:v>
                </c:pt>
                <c:pt idx="3490" formatCode="0.00E+00">
                  <c:v>2.40907E-12</c:v>
                </c:pt>
                <c:pt idx="3491" formatCode="0.00E+00">
                  <c:v>2.5041799999999999E-12</c:v>
                </c:pt>
                <c:pt idx="3492" formatCode="0.00E+00">
                  <c:v>1.1444000000000001E-12</c:v>
                </c:pt>
                <c:pt idx="3493" formatCode="0.00E+00">
                  <c:v>-1.8599399999999998E-12</c:v>
                </c:pt>
                <c:pt idx="3494" formatCode="0.00E+00">
                  <c:v>-6.1640100000000001E-12</c:v>
                </c:pt>
                <c:pt idx="3495" formatCode="0.00E+00">
                  <c:v>-1.0834E-11</c:v>
                </c:pt>
                <c:pt idx="3496" formatCode="0.00E+00">
                  <c:v>-1.42105E-11</c:v>
                </c:pt>
                <c:pt idx="3497" formatCode="0.00E+00">
                  <c:v>-1.41487E-11</c:v>
                </c:pt>
                <c:pt idx="3498" formatCode="0.00E+00">
                  <c:v>-8.9261899999999996E-12</c:v>
                </c:pt>
                <c:pt idx="3499" formatCode="0.00E+00">
                  <c:v>1.7405500000000001E-12</c:v>
                </c:pt>
                <c:pt idx="3500" formatCode="0.00E+00">
                  <c:v>1.6016499999999999E-11</c:v>
                </c:pt>
                <c:pt idx="3501" formatCode="0.00E+00">
                  <c:v>2.91776E-11</c:v>
                </c:pt>
                <c:pt idx="3502" formatCode="0.00E+00">
                  <c:v>3.3317699999999998E-11</c:v>
                </c:pt>
                <c:pt idx="3503" formatCode="0.00E+00">
                  <c:v>1.9518E-11</c:v>
                </c:pt>
                <c:pt idx="3504" formatCode="0.00E+00">
                  <c:v>-1.7739300000000001E-11</c:v>
                </c:pt>
                <c:pt idx="3505" formatCode="0.00E+00">
                  <c:v>-7.6389500000000003E-11</c:v>
                </c:pt>
                <c:pt idx="3506" formatCode="0.00E+00">
                  <c:v>-1.4360700000000001E-10</c:v>
                </c:pt>
                <c:pt idx="3507" formatCode="0.00E+00">
                  <c:v>-1.9526600000000001E-10</c:v>
                </c:pt>
                <c:pt idx="3508" formatCode="0.00E+00">
                  <c:v>-2.0204300000000001E-10</c:v>
                </c:pt>
                <c:pt idx="3509" formatCode="0.00E+00">
                  <c:v>-1.3912699999999999E-10</c:v>
                </c:pt>
                <c:pt idx="3510" formatCode="0.00E+00">
                  <c:v>4.79236E-12</c:v>
                </c:pt>
                <c:pt idx="3511" formatCode="0.00E+00">
                  <c:v>2.1171399999999999E-10</c:v>
                </c:pt>
                <c:pt idx="3512" formatCode="0.00E+00">
                  <c:v>4.1450600000000002E-10</c:v>
                </c:pt>
                <c:pt idx="3513" formatCode="0.00E+00">
                  <c:v>5.0664200000000004E-10</c:v>
                </c:pt>
                <c:pt idx="3514" formatCode="0.00E+00">
                  <c:v>3.91001E-10</c:v>
                </c:pt>
                <c:pt idx="3515" formatCode="0.00E+00">
                  <c:v>2.2988200000000001E-11</c:v>
                </c:pt>
                <c:pt idx="3516" formatCode="0.00E+00">
                  <c:v>-5.7117799999999997E-10</c:v>
                </c:pt>
                <c:pt idx="3517" formatCode="0.00E+00">
                  <c:v>-1.2705900000000001E-9</c:v>
                </c:pt>
                <c:pt idx="3518" formatCode="0.00E+00">
                  <c:v>-1.8262600000000001E-9</c:v>
                </c:pt>
                <c:pt idx="3519" formatCode="0.00E+00">
                  <c:v>-1.8759700000000001E-9</c:v>
                </c:pt>
                <c:pt idx="3520" formatCode="0.00E+00">
                  <c:v>-1.0616699999999999E-9</c:v>
                </c:pt>
                <c:pt idx="3521" formatCode="0.00E+00">
                  <c:v>7.8387400000000004E-10</c:v>
                </c:pt>
                <c:pt idx="3522" formatCode="0.00E+00">
                  <c:v>3.4505099999999999E-9</c:v>
                </c:pt>
                <c:pt idx="3523" formatCode="0.00E+00">
                  <c:v>6.1634200000000002E-9</c:v>
                </c:pt>
                <c:pt idx="3524" formatCode="0.00E+00">
                  <c:v>7.5270499999999996E-9</c:v>
                </c:pt>
                <c:pt idx="3525" formatCode="0.00E+00">
                  <c:v>5.9015500000000002E-9</c:v>
                </c:pt>
                <c:pt idx="3526" formatCode="0.00E+00">
                  <c:v>1.48957E-10</c:v>
                </c:pt>
                <c:pt idx="3527" formatCode="0.00E+00">
                  <c:v>-9.6478899999999994E-9</c:v>
                </c:pt>
                <c:pt idx="3528" formatCode="0.00E+00">
                  <c:v>-2.1650300000000002E-8</c:v>
                </c:pt>
                <c:pt idx="3529" formatCode="0.00E+00">
                  <c:v>-3.2051799999999997E-8</c:v>
                </c:pt>
                <c:pt idx="3530" formatCode="0.00E+00">
                  <c:v>-3.5783899999999999E-8</c:v>
                </c:pt>
                <c:pt idx="3531" formatCode="0.00E+00">
                  <c:v>-2.82395E-8</c:v>
                </c:pt>
                <c:pt idx="3532" formatCode="0.00E+00">
                  <c:v>-7.1567399999999998E-9</c:v>
                </c:pt>
                <c:pt idx="3533" formatCode="0.00E+00">
                  <c:v>2.5412E-8</c:v>
                </c:pt>
                <c:pt idx="3534" formatCode="0.00E+00">
                  <c:v>6.0110199999999998E-8</c:v>
                </c:pt>
                <c:pt idx="3535" formatCode="0.00E+00">
                  <c:v>7.8840699999999995E-8</c:v>
                </c:pt>
                <c:pt idx="3536" formatCode="0.00E+00">
                  <c:v>6.0455200000000005E-8</c:v>
                </c:pt>
                <c:pt idx="3537" formatCode="0.00E+00">
                  <c:v>-8.6627399999999994E-9</c:v>
                </c:pt>
                <c:pt idx="3538" formatCode="0.00E+00">
                  <c:v>-1.2751200000000001E-7</c:v>
                </c:pt>
                <c:pt idx="3539" formatCode="0.00E+00">
                  <c:v>-2.7603000000000002E-7</c:v>
                </c:pt>
                <c:pt idx="3540" formatCode="0.00E+00">
                  <c:v>-4.0961799999999998E-7</c:v>
                </c:pt>
                <c:pt idx="3541" formatCode="0.00E+00">
                  <c:v>-4.6553800000000002E-7</c:v>
                </c:pt>
                <c:pt idx="3542" formatCode="0.00E+00">
                  <c:v>-3.8624699999999998E-7</c:v>
                </c:pt>
                <c:pt idx="3543" formatCode="0.00E+00">
                  <c:v>-1.3846699999999999E-7</c:v>
                </c:pt>
                <c:pt idx="3544" formatCode="0.00E+00">
                  <c:v>2.6611100000000002E-7</c:v>
                </c:pt>
                <c:pt idx="3545" formatCode="0.00E+00">
                  <c:v>7.1979299999999999E-7</c:v>
                </c:pt>
                <c:pt idx="3546" formatCode="0.00E+00">
                  <c:v>9.9443500000000008E-7</c:v>
                </c:pt>
                <c:pt idx="3547" formatCode="0.00E+00">
                  <c:v>8.20223E-7</c:v>
                </c:pt>
                <c:pt idx="3548" formatCode="0.00E+00">
                  <c:v>-8.2640100000000003E-9</c:v>
                </c:pt>
                <c:pt idx="3549" formatCode="0.00E+00">
                  <c:v>-1.55986E-6</c:v>
                </c:pt>
                <c:pt idx="3550" formatCode="0.00E+00">
                  <c:v>-3.6261899999999998E-6</c:v>
                </c:pt>
                <c:pt idx="3551" formatCode="0.00E+00">
                  <c:v>-5.5188200000000001E-6</c:v>
                </c:pt>
                <c:pt idx="3552" formatCode="0.00E+00">
                  <c:v>-6.0060800000000003E-6</c:v>
                </c:pt>
                <c:pt idx="3553" formatCode="0.00E+00">
                  <c:v>-3.4619400000000001E-6</c:v>
                </c:pt>
                <c:pt idx="3554" formatCode="0.00E+00">
                  <c:v>3.8524900000000001E-6</c:v>
                </c:pt>
                <c:pt idx="3555" formatCode="0.00E+00">
                  <c:v>1.7403099999999999E-5</c:v>
                </c:pt>
                <c:pt idx="3556" formatCode="0.00E+00">
                  <c:v>3.7982699999999998E-5</c:v>
                </c:pt>
                <c:pt idx="3557" formatCode="0.00E+00">
                  <c:v>6.5437899999999999E-5</c:v>
                </c:pt>
                <c:pt idx="3558" formatCode="0.00E+00">
                  <c:v>9.8644800000000001E-5</c:v>
                </c:pt>
                <c:pt idx="3559" formatCode="0.00E+00">
                  <c:v>1.35902E-4</c:v>
                </c:pt>
                <c:pt idx="3560" formatCode="0.00E+00">
                  <c:v>1.7561700000000001E-4</c:v>
                </c:pt>
                <c:pt idx="3561" formatCode="0.00E+00">
                  <c:v>2.16701E-4</c:v>
                </c:pt>
                <c:pt idx="3562" formatCode="0.00E+00">
                  <c:v>2.5839100000000001E-4</c:v>
                </c:pt>
                <c:pt idx="3563" formatCode="0.00E+00">
                  <c:v>2.9991799999999998E-4</c:v>
                </c:pt>
                <c:pt idx="3564" formatCode="0.00E+00">
                  <c:v>3.4045400000000002E-4</c:v>
                </c:pt>
                <c:pt idx="3565" formatCode="0.00E+00">
                  <c:v>3.7922599999999998E-4</c:v>
                </c:pt>
                <c:pt idx="3566" formatCode="0.00E+00">
                  <c:v>4.1555200000000002E-4</c:v>
                </c:pt>
                <c:pt idx="3567" formatCode="0.00E+00">
                  <c:v>4.4877600000000001E-4</c:v>
                </c:pt>
                <c:pt idx="3568" formatCode="0.00E+00">
                  <c:v>4.7824199999999998E-4</c:v>
                </c:pt>
                <c:pt idx="3569" formatCode="0.00E+00">
                  <c:v>5.0337600000000004E-4</c:v>
                </c:pt>
                <c:pt idx="3570" formatCode="0.00E+00">
                  <c:v>5.2381200000000002E-4</c:v>
                </c:pt>
                <c:pt idx="3571" formatCode="0.00E+00">
                  <c:v>5.3941700000000004E-4</c:v>
                </c:pt>
                <c:pt idx="3572" formatCode="0.00E+00">
                  <c:v>5.5016400000000001E-4</c:v>
                </c:pt>
                <c:pt idx="3573" formatCode="0.00E+00">
                  <c:v>5.5593600000000004E-4</c:v>
                </c:pt>
                <c:pt idx="3574" formatCode="0.00E+00">
                  <c:v>5.5643900000000004E-4</c:v>
                </c:pt>
                <c:pt idx="3575" formatCode="0.00E+00">
                  <c:v>5.5134300000000004E-4</c:v>
                </c:pt>
                <c:pt idx="3576" formatCode="0.00E+00">
                  <c:v>5.4051200000000005E-4</c:v>
                </c:pt>
                <c:pt idx="3577" formatCode="0.00E+00">
                  <c:v>5.2402899999999997E-4</c:v>
                </c:pt>
                <c:pt idx="3578" formatCode="0.00E+00">
                  <c:v>5.0202500000000002E-4</c:v>
                </c:pt>
                <c:pt idx="3579" formatCode="0.00E+00">
                  <c:v>4.7463099999999999E-4</c:v>
                </c:pt>
                <c:pt idx="3580" formatCode="0.00E+00">
                  <c:v>4.4213199999999997E-4</c:v>
                </c:pt>
                <c:pt idx="3581" formatCode="0.00E+00">
                  <c:v>4.0479200000000001E-4</c:v>
                </c:pt>
                <c:pt idx="3582" formatCode="0.00E+00">
                  <c:v>3.6226800000000001E-4</c:v>
                </c:pt>
                <c:pt idx="3583" formatCode="0.00E+00">
                  <c:v>3.1356999999999999E-4</c:v>
                </c:pt>
                <c:pt idx="3584" formatCode="0.00E+00">
                  <c:v>2.5814000000000002E-4</c:v>
                </c:pt>
                <c:pt idx="3585" formatCode="0.00E+00">
                  <c:v>1.96763E-4</c:v>
                </c:pt>
                <c:pt idx="3586" formatCode="0.00E+00">
                  <c:v>1.3097599999999999E-4</c:v>
                </c:pt>
                <c:pt idx="3587" formatCode="0.00E+00">
                  <c:v>6.1846800000000006E-5</c:v>
                </c:pt>
                <c:pt idx="3588" formatCode="0.00E+00">
                  <c:v>-1.0173099999999999E-5</c:v>
                </c:pt>
                <c:pt idx="3589" formatCode="0.00E+00">
                  <c:v>-8.4578299999999996E-5</c:v>
                </c:pt>
                <c:pt idx="3590" formatCode="0.00E+00">
                  <c:v>-1.6088300000000001E-4</c:v>
                </c:pt>
                <c:pt idx="3591" formatCode="0.00E+00">
                  <c:v>-2.3948599999999999E-4</c:v>
                </c:pt>
                <c:pt idx="3592" formatCode="0.00E+00">
                  <c:v>-3.2177600000000002E-4</c:v>
                </c:pt>
                <c:pt idx="3593" formatCode="0.00E+00">
                  <c:v>-4.0908600000000002E-4</c:v>
                </c:pt>
                <c:pt idx="3594" formatCode="0.00E+00">
                  <c:v>-5.0185500000000005E-4</c:v>
                </c:pt>
                <c:pt idx="3595" formatCode="0.00E+00">
                  <c:v>-5.9970399999999995E-4</c:v>
                </c:pt>
                <c:pt idx="3596" formatCode="0.00E+00">
                  <c:v>-7.0180399999999999E-4</c:v>
                </c:pt>
                <c:pt idx="3597" formatCode="0.00E+00">
                  <c:v>-8.0738399999999997E-4</c:v>
                </c:pt>
                <c:pt idx="3598" formatCode="0.00E+00">
                  <c:v>-9.1668900000000005E-4</c:v>
                </c:pt>
                <c:pt idx="3599" formatCode="0.00E+00">
                  <c:v>-1.03158E-3</c:v>
                </c:pt>
                <c:pt idx="3600" formatCode="0.00E+00">
                  <c:v>-1.15448E-3</c:v>
                </c:pt>
                <c:pt idx="3601" formatCode="0.00E+00">
                  <c:v>-1.28645E-3</c:v>
                </c:pt>
                <c:pt idx="3602" formatCode="0.00E+00">
                  <c:v>-1.42643E-3</c:v>
                </c:pt>
                <c:pt idx="3603" formatCode="0.00E+00">
                  <c:v>-1.5723600000000001E-3</c:v>
                </c:pt>
                <c:pt idx="3604" formatCode="0.00E+00">
                  <c:v>-1.7226699999999999E-3</c:v>
                </c:pt>
                <c:pt idx="3605" formatCode="0.00E+00">
                  <c:v>-1.8767199999999999E-3</c:v>
                </c:pt>
                <c:pt idx="3606" formatCode="0.00E+00">
                  <c:v>-2.0344500000000001E-3</c:v>
                </c:pt>
                <c:pt idx="3607" formatCode="0.00E+00">
                  <c:v>-2.19616E-3</c:v>
                </c:pt>
                <c:pt idx="3608" formatCode="0.00E+00">
                  <c:v>-2.36207E-3</c:v>
                </c:pt>
                <c:pt idx="3609" formatCode="0.00E+00">
                  <c:v>-2.5314600000000001E-3</c:v>
                </c:pt>
                <c:pt idx="3610" formatCode="0.00E+00">
                  <c:v>-2.7022700000000001E-3</c:v>
                </c:pt>
                <c:pt idx="3611" formatCode="0.00E+00">
                  <c:v>-2.87244E-3</c:v>
                </c:pt>
                <c:pt idx="3612" formatCode="0.00E+00">
                  <c:v>-3.0420199999999999E-3</c:v>
                </c:pt>
                <c:pt idx="3613" formatCode="0.00E+00">
                  <c:v>-3.2133499999999998E-3</c:v>
                </c:pt>
                <c:pt idx="3614" formatCode="0.00E+00">
                  <c:v>-3.3888799999999999E-3</c:v>
                </c:pt>
                <c:pt idx="3615" formatCode="0.00E+00">
                  <c:v>-3.5692900000000001E-3</c:v>
                </c:pt>
                <c:pt idx="3616" formatCode="0.00E+00">
                  <c:v>-3.7544200000000001E-3</c:v>
                </c:pt>
                <c:pt idx="3617" formatCode="0.00E+00">
                  <c:v>-3.9450300000000004E-3</c:v>
                </c:pt>
                <c:pt idx="3618" formatCode="0.00E+00">
                  <c:v>-4.1422300000000002E-3</c:v>
                </c:pt>
                <c:pt idx="3619" formatCode="0.00E+00">
                  <c:v>-4.3458699999999999E-3</c:v>
                </c:pt>
                <c:pt idx="3620" formatCode="0.00E+00">
                  <c:v>-4.5552400000000003E-3</c:v>
                </c:pt>
                <c:pt idx="3621" formatCode="0.00E+00">
                  <c:v>-4.7714100000000002E-3</c:v>
                </c:pt>
                <c:pt idx="3622" formatCode="0.00E+00">
                  <c:v>-4.9971800000000004E-3</c:v>
                </c:pt>
                <c:pt idx="3623" formatCode="0.00E+00">
                  <c:v>-5.2348400000000002E-3</c:v>
                </c:pt>
                <c:pt idx="3624" formatCode="0.00E+00">
                  <c:v>-5.4854999999999999E-3</c:v>
                </c:pt>
                <c:pt idx="3625" formatCode="0.00E+00">
                  <c:v>-5.7507799999999996E-3</c:v>
                </c:pt>
                <c:pt idx="3626" formatCode="0.00E+00">
                  <c:v>-6.0335600000000003E-3</c:v>
                </c:pt>
                <c:pt idx="3627" formatCode="0.00E+00">
                  <c:v>-6.3362000000000002E-3</c:v>
                </c:pt>
                <c:pt idx="3628" formatCode="0.00E+00">
                  <c:v>-6.6587499999999997E-3</c:v>
                </c:pt>
                <c:pt idx="3629" formatCode="0.00E+00">
                  <c:v>-6.9992300000000004E-3</c:v>
                </c:pt>
                <c:pt idx="3630" formatCode="0.00E+00">
                  <c:v>-7.3555199999999999E-3</c:v>
                </c:pt>
                <c:pt idx="3631" formatCode="0.00E+00">
                  <c:v>-7.7266499999999998E-3</c:v>
                </c:pt>
                <c:pt idx="3632" formatCode="0.00E+00">
                  <c:v>-8.1120199999999993E-3</c:v>
                </c:pt>
                <c:pt idx="3633" formatCode="0.00E+00">
                  <c:v>-8.5099500000000005E-3</c:v>
                </c:pt>
                <c:pt idx="3634" formatCode="0.00E+00">
                  <c:v>-8.9186200000000004E-3</c:v>
                </c:pt>
                <c:pt idx="3635" formatCode="0.00E+00">
                  <c:v>-9.3390899999999995E-3</c:v>
                </c:pt>
                <c:pt idx="3636" formatCode="0.00E+00">
                  <c:v>-9.7759200000000004E-3</c:v>
                </c:pt>
                <c:pt idx="3637">
                  <c:v>-1.02331E-2</c:v>
                </c:pt>
                <c:pt idx="3638">
                  <c:v>-1.07105E-2</c:v>
                </c:pt>
                <c:pt idx="3639">
                  <c:v>-1.1205700000000001E-2</c:v>
                </c:pt>
                <c:pt idx="3640">
                  <c:v>-1.17184E-2</c:v>
                </c:pt>
                <c:pt idx="3641">
                  <c:v>-1.22512E-2</c:v>
                </c:pt>
                <c:pt idx="3642">
                  <c:v>-1.2805800000000001E-2</c:v>
                </c:pt>
                <c:pt idx="3643">
                  <c:v>-1.33814E-2</c:v>
                </c:pt>
                <c:pt idx="3644">
                  <c:v>-1.3976799999999999E-2</c:v>
                </c:pt>
                <c:pt idx="3645">
                  <c:v>-1.4590199999999999E-2</c:v>
                </c:pt>
                <c:pt idx="3646">
                  <c:v>-1.52176E-2</c:v>
                </c:pt>
                <c:pt idx="3647">
                  <c:v>-1.58522E-2</c:v>
                </c:pt>
                <c:pt idx="3648">
                  <c:v>-1.64891E-2</c:v>
                </c:pt>
                <c:pt idx="3649">
                  <c:v>-1.7128399999999998E-2</c:v>
                </c:pt>
                <c:pt idx="3650">
                  <c:v>-1.77726E-2</c:v>
                </c:pt>
                <c:pt idx="3651">
                  <c:v>-1.8423499999999999E-2</c:v>
                </c:pt>
                <c:pt idx="3652">
                  <c:v>-1.9080699999999999E-2</c:v>
                </c:pt>
                <c:pt idx="3653">
                  <c:v>-1.9742699999999998E-2</c:v>
                </c:pt>
                <c:pt idx="3654">
                  <c:v>-2.0407499999999999E-2</c:v>
                </c:pt>
                <c:pt idx="3655">
                  <c:v>-2.1071699999999999E-2</c:v>
                </c:pt>
                <c:pt idx="3656">
                  <c:v>-2.17316E-2</c:v>
                </c:pt>
                <c:pt idx="3657">
                  <c:v>-2.2384999999999999E-2</c:v>
                </c:pt>
                <c:pt idx="3658">
                  <c:v>-2.3031699999999999E-2</c:v>
                </c:pt>
                <c:pt idx="3659">
                  <c:v>-2.36718E-2</c:v>
                </c:pt>
                <c:pt idx="3660">
                  <c:v>-2.4304800000000001E-2</c:v>
                </c:pt>
                <c:pt idx="3661">
                  <c:v>-2.4931600000000002E-2</c:v>
                </c:pt>
                <c:pt idx="3662">
                  <c:v>-2.5555999999999999E-2</c:v>
                </c:pt>
                <c:pt idx="3663">
                  <c:v>-2.61844E-2</c:v>
                </c:pt>
                <c:pt idx="3664">
                  <c:v>-2.6823E-2</c:v>
                </c:pt>
                <c:pt idx="3665">
                  <c:v>-2.7476299999999999E-2</c:v>
                </c:pt>
                <c:pt idx="3666">
                  <c:v>-2.8148599999999999E-2</c:v>
                </c:pt>
                <c:pt idx="3667">
                  <c:v>-2.8843000000000001E-2</c:v>
                </c:pt>
                <c:pt idx="3668">
                  <c:v>-2.9559100000000001E-2</c:v>
                </c:pt>
                <c:pt idx="3669">
                  <c:v>-3.02919E-2</c:v>
                </c:pt>
                <c:pt idx="3670">
                  <c:v>-3.1037200000000001E-2</c:v>
                </c:pt>
                <c:pt idx="3671">
                  <c:v>-3.1797600000000002E-2</c:v>
                </c:pt>
                <c:pt idx="3672">
                  <c:v>-3.2580900000000003E-2</c:v>
                </c:pt>
                <c:pt idx="3673">
                  <c:v>-3.3391200000000003E-2</c:v>
                </c:pt>
                <c:pt idx="3674">
                  <c:v>-3.4225699999999998E-2</c:v>
                </c:pt>
                <c:pt idx="3675">
                  <c:v>-3.50788E-2</c:v>
                </c:pt>
                <c:pt idx="3676">
                  <c:v>-3.5947399999999997E-2</c:v>
                </c:pt>
                <c:pt idx="3677">
                  <c:v>-3.68302E-2</c:v>
                </c:pt>
                <c:pt idx="3678">
                  <c:v>-3.7723300000000001E-2</c:v>
                </c:pt>
                <c:pt idx="3679">
                  <c:v>-3.8620300000000003E-2</c:v>
                </c:pt>
                <c:pt idx="3680">
                  <c:v>-3.9515700000000001E-2</c:v>
                </c:pt>
                <c:pt idx="3681">
                  <c:v>-4.0405999999999997E-2</c:v>
                </c:pt>
                <c:pt idx="3682">
                  <c:v>-4.1290300000000002E-2</c:v>
                </c:pt>
                <c:pt idx="3683">
                  <c:v>-4.2171100000000003E-2</c:v>
                </c:pt>
                <c:pt idx="3684">
                  <c:v>-4.30537E-2</c:v>
                </c:pt>
                <c:pt idx="3685">
                  <c:v>-4.3943099999999999E-2</c:v>
                </c:pt>
                <c:pt idx="3686">
                  <c:v>-4.4839200000000003E-2</c:v>
                </c:pt>
                <c:pt idx="3687">
                  <c:v>-4.5737100000000003E-2</c:v>
                </c:pt>
                <c:pt idx="3688">
                  <c:v>-4.6631100000000002E-2</c:v>
                </c:pt>
                <c:pt idx="3689">
                  <c:v>-4.7518699999999997E-2</c:v>
                </c:pt>
                <c:pt idx="3690">
                  <c:v>-4.8400600000000002E-2</c:v>
                </c:pt>
                <c:pt idx="3691">
                  <c:v>-4.9280600000000001E-2</c:v>
                </c:pt>
                <c:pt idx="3692">
                  <c:v>-5.0163300000000001E-2</c:v>
                </c:pt>
                <c:pt idx="3693">
                  <c:v>-5.1052300000000002E-2</c:v>
                </c:pt>
                <c:pt idx="3694">
                  <c:v>-5.1950999999999997E-2</c:v>
                </c:pt>
                <c:pt idx="3695">
                  <c:v>-5.2863199999999999E-2</c:v>
                </c:pt>
                <c:pt idx="3696">
                  <c:v>-5.3790999999999999E-2</c:v>
                </c:pt>
                <c:pt idx="3697">
                  <c:v>-5.4732099999999999E-2</c:v>
                </c:pt>
                <c:pt idx="3698">
                  <c:v>-5.56807E-2</c:v>
                </c:pt>
                <c:pt idx="3699">
                  <c:v>-5.6633599999999999E-2</c:v>
                </c:pt>
                <c:pt idx="3700">
                  <c:v>-5.75904E-2</c:v>
                </c:pt>
                <c:pt idx="3701">
                  <c:v>-5.8548700000000002E-2</c:v>
                </c:pt>
                <c:pt idx="3702">
                  <c:v>-5.9503100000000003E-2</c:v>
                </c:pt>
                <c:pt idx="3703">
                  <c:v>-6.0452100000000002E-2</c:v>
                </c:pt>
                <c:pt idx="3704">
                  <c:v>-6.1405700000000001E-2</c:v>
                </c:pt>
                <c:pt idx="3705">
                  <c:v>-6.2381399999999997E-2</c:v>
                </c:pt>
                <c:pt idx="3706">
                  <c:v>-6.3393199999999997E-2</c:v>
                </c:pt>
                <c:pt idx="3707">
                  <c:v>-6.4445600000000006E-2</c:v>
                </c:pt>
                <c:pt idx="3708">
                  <c:v>-6.5538700000000005E-2</c:v>
                </c:pt>
                <c:pt idx="3709">
                  <c:v>-6.66765E-2</c:v>
                </c:pt>
                <c:pt idx="3710">
                  <c:v>-6.7866700000000002E-2</c:v>
                </c:pt>
                <c:pt idx="3711">
                  <c:v>-6.9114499999999995E-2</c:v>
                </c:pt>
                <c:pt idx="3712">
                  <c:v>-7.0418499999999995E-2</c:v>
                </c:pt>
                <c:pt idx="3713">
                  <c:v>-7.1771199999999993E-2</c:v>
                </c:pt>
                <c:pt idx="3714">
                  <c:v>-7.3162900000000003E-2</c:v>
                </c:pt>
                <c:pt idx="3715">
                  <c:v>-7.4582599999999999E-2</c:v>
                </c:pt>
                <c:pt idx="3716">
                  <c:v>-7.6018199999999994E-2</c:v>
                </c:pt>
                <c:pt idx="3717">
                  <c:v>-7.7460699999999993E-2</c:v>
                </c:pt>
                <c:pt idx="3718">
                  <c:v>-7.8909199999999999E-2</c:v>
                </c:pt>
                <c:pt idx="3719">
                  <c:v>-8.0368999999999996E-2</c:v>
                </c:pt>
                <c:pt idx="3720">
                  <c:v>-8.1842399999999996E-2</c:v>
                </c:pt>
                <c:pt idx="3721">
                  <c:v>-8.3324800000000004E-2</c:v>
                </c:pt>
                <c:pt idx="3722">
                  <c:v>-8.4812899999999997E-2</c:v>
                </c:pt>
                <c:pt idx="3723">
                  <c:v>-8.6315100000000006E-2</c:v>
                </c:pt>
                <c:pt idx="3724">
                  <c:v>-8.7848800000000005E-2</c:v>
                </c:pt>
                <c:pt idx="3725">
                  <c:v>-8.9425000000000004E-2</c:v>
                </c:pt>
                <c:pt idx="3726">
                  <c:v>-9.1038900000000006E-2</c:v>
                </c:pt>
                <c:pt idx="3727">
                  <c:v>-9.2673900000000003E-2</c:v>
                </c:pt>
                <c:pt idx="3728">
                  <c:v>-9.4311800000000001E-2</c:v>
                </c:pt>
                <c:pt idx="3729">
                  <c:v>-9.5939700000000003E-2</c:v>
                </c:pt>
                <c:pt idx="3730">
                  <c:v>-9.75554E-2</c:v>
                </c:pt>
                <c:pt idx="3731">
                  <c:v>-9.9169499999999994E-2</c:v>
                </c:pt>
                <c:pt idx="3732">
                  <c:v>-0.100799</c:v>
                </c:pt>
                <c:pt idx="3733">
                  <c:v>-0.10245</c:v>
                </c:pt>
                <c:pt idx="3734">
                  <c:v>-0.104115</c:v>
                </c:pt>
                <c:pt idx="3735" formatCode="0.00E+00">
                  <c:v>-0.105778</c:v>
                </c:pt>
                <c:pt idx="3736">
                  <c:v>-0.107433</c:v>
                </c:pt>
                <c:pt idx="3737">
                  <c:v>-0.109085</c:v>
                </c:pt>
                <c:pt idx="3738">
                  <c:v>-0.11074299999999999</c:v>
                </c:pt>
                <c:pt idx="3739">
                  <c:v>-0.11240799999999999</c:v>
                </c:pt>
                <c:pt idx="3740">
                  <c:v>-0.11408</c:v>
                </c:pt>
                <c:pt idx="3741">
                  <c:v>-0.115761</c:v>
                </c:pt>
                <c:pt idx="3742">
                  <c:v>-0.117462</c:v>
                </c:pt>
                <c:pt idx="3743">
                  <c:v>-0.119189</c:v>
                </c:pt>
                <c:pt idx="3744">
                  <c:v>-0.120945</c:v>
                </c:pt>
                <c:pt idx="3745">
                  <c:v>-0.122725</c:v>
                </c:pt>
                <c:pt idx="3746">
                  <c:v>-0.12452299999999999</c:v>
                </c:pt>
                <c:pt idx="3747">
                  <c:v>-0.126333</c:v>
                </c:pt>
                <c:pt idx="3748">
                  <c:v>-0.12814600000000001</c:v>
                </c:pt>
                <c:pt idx="3749">
                  <c:v>-0.12994600000000001</c:v>
                </c:pt>
                <c:pt idx="3750">
                  <c:v>-0.131717</c:v>
                </c:pt>
                <c:pt idx="3751">
                  <c:v>-0.13345299999999999</c:v>
                </c:pt>
                <c:pt idx="3752">
                  <c:v>-0.13516</c:v>
                </c:pt>
                <c:pt idx="3753">
                  <c:v>-0.136847</c:v>
                </c:pt>
                <c:pt idx="3754">
                  <c:v>-0.138518</c:v>
                </c:pt>
                <c:pt idx="3755">
                  <c:v>-0.14016999999999999</c:v>
                </c:pt>
                <c:pt idx="3756">
                  <c:v>-0.14180100000000001</c:v>
                </c:pt>
                <c:pt idx="3757">
                  <c:v>-0.14341699999999999</c:v>
                </c:pt>
                <c:pt idx="3758">
                  <c:v>-0.145036</c:v>
                </c:pt>
                <c:pt idx="3759">
                  <c:v>-0.146673</c:v>
                </c:pt>
                <c:pt idx="3760">
                  <c:v>-0.14833199999999999</c:v>
                </c:pt>
                <c:pt idx="3761">
                  <c:v>-0.150006</c:v>
                </c:pt>
                <c:pt idx="3762">
                  <c:v>-0.15167900000000001</c:v>
                </c:pt>
                <c:pt idx="3763">
                  <c:v>-0.153338</c:v>
                </c:pt>
                <c:pt idx="3764">
                  <c:v>-0.15497900000000001</c:v>
                </c:pt>
                <c:pt idx="3765">
                  <c:v>-0.15660499999999999</c:v>
                </c:pt>
                <c:pt idx="3766">
                  <c:v>-0.15822600000000001</c:v>
                </c:pt>
                <c:pt idx="3767">
                  <c:v>-0.159855</c:v>
                </c:pt>
                <c:pt idx="3768">
                  <c:v>-0.16150500000000001</c:v>
                </c:pt>
                <c:pt idx="3769">
                  <c:v>-0.163185</c:v>
                </c:pt>
                <c:pt idx="3770">
                  <c:v>-0.164909</c:v>
                </c:pt>
                <c:pt idx="3771">
                  <c:v>-0.166685</c:v>
                </c:pt>
                <c:pt idx="3772">
                  <c:v>-0.168521</c:v>
                </c:pt>
                <c:pt idx="3773">
                  <c:v>-0.17041000000000001</c:v>
                </c:pt>
                <c:pt idx="3774">
                  <c:v>-0.17233799999999999</c:v>
                </c:pt>
                <c:pt idx="3775">
                  <c:v>-0.17429</c:v>
                </c:pt>
                <c:pt idx="3776">
                  <c:v>-0.176261</c:v>
                </c:pt>
                <c:pt idx="3777">
                  <c:v>-0.17824699999999999</c:v>
                </c:pt>
                <c:pt idx="3778">
                  <c:v>-0.18024699999999999</c:v>
                </c:pt>
                <c:pt idx="3779">
                  <c:v>-0.18226200000000001</c:v>
                </c:pt>
                <c:pt idx="3780">
                  <c:v>-0.18429799999999999</c:v>
                </c:pt>
                <c:pt idx="3781">
                  <c:v>-0.186364</c:v>
                </c:pt>
                <c:pt idx="3782">
                  <c:v>-0.188467</c:v>
                </c:pt>
                <c:pt idx="3783">
                  <c:v>-0.19061</c:v>
                </c:pt>
                <c:pt idx="3784">
                  <c:v>-0.19278899999999999</c:v>
                </c:pt>
                <c:pt idx="3785">
                  <c:v>-0.19500200000000001</c:v>
                </c:pt>
                <c:pt idx="3786">
                  <c:v>-0.19725300000000001</c:v>
                </c:pt>
                <c:pt idx="3787">
                  <c:v>-0.19955000000000001</c:v>
                </c:pt>
                <c:pt idx="3788">
                  <c:v>-0.20189199999999999</c:v>
                </c:pt>
                <c:pt idx="3789">
                  <c:v>-0.204261</c:v>
                </c:pt>
                <c:pt idx="3790">
                  <c:v>-0.20663500000000001</c:v>
                </c:pt>
                <c:pt idx="3791">
                  <c:v>-0.20899999999999999</c:v>
                </c:pt>
                <c:pt idx="3792">
                  <c:v>-0.21135300000000001</c:v>
                </c:pt>
                <c:pt idx="3793">
                  <c:v>-0.213694</c:v>
                </c:pt>
                <c:pt idx="3794">
                  <c:v>-0.21602299999999999</c:v>
                </c:pt>
                <c:pt idx="3795">
                  <c:v>-0.21834400000000001</c:v>
                </c:pt>
                <c:pt idx="3796">
                  <c:v>-0.220665</c:v>
                </c:pt>
                <c:pt idx="3797">
                  <c:v>-0.22298200000000001</c:v>
                </c:pt>
                <c:pt idx="3798">
                  <c:v>-0.22528300000000001</c:v>
                </c:pt>
                <c:pt idx="3799">
                  <c:v>-0.22756599999999999</c:v>
                </c:pt>
                <c:pt idx="3800">
                  <c:v>-0.22983999999999999</c:v>
                </c:pt>
                <c:pt idx="3801">
                  <c:v>-0.23211699999999999</c:v>
                </c:pt>
                <c:pt idx="3802">
                  <c:v>-0.234402</c:v>
                </c:pt>
                <c:pt idx="3803">
                  <c:v>-0.23668800000000001</c:v>
                </c:pt>
                <c:pt idx="3804">
                  <c:v>-0.23897199999999999</c:v>
                </c:pt>
                <c:pt idx="3805">
                  <c:v>-0.241258</c:v>
                </c:pt>
                <c:pt idx="3806">
                  <c:v>-0.24355099999999999</c:v>
                </c:pt>
                <c:pt idx="3807">
                  <c:v>-0.24584600000000001</c:v>
                </c:pt>
                <c:pt idx="3808">
                  <c:v>-0.24812799999999999</c:v>
                </c:pt>
                <c:pt idx="3809">
                  <c:v>-0.25038700000000003</c:v>
                </c:pt>
                <c:pt idx="3810">
                  <c:v>-0.25262600000000002</c:v>
                </c:pt>
                <c:pt idx="3811">
                  <c:v>-0.25485000000000002</c:v>
                </c:pt>
                <c:pt idx="3812">
                  <c:v>-0.25705699999999998</c:v>
                </c:pt>
                <c:pt idx="3813">
                  <c:v>-0.259239</c:v>
                </c:pt>
                <c:pt idx="3814">
                  <c:v>-0.26139200000000001</c:v>
                </c:pt>
                <c:pt idx="3815">
                  <c:v>-0.263515</c:v>
                </c:pt>
                <c:pt idx="3816">
                  <c:v>-0.265598</c:v>
                </c:pt>
                <c:pt idx="3817">
                  <c:v>-0.267621</c:v>
                </c:pt>
                <c:pt idx="3818">
                  <c:v>-0.269567</c:v>
                </c:pt>
                <c:pt idx="3819">
                  <c:v>-0.27143200000000001</c:v>
                </c:pt>
                <c:pt idx="3820">
                  <c:v>-0.27322299999999999</c:v>
                </c:pt>
                <c:pt idx="3821">
                  <c:v>-0.27495199999999997</c:v>
                </c:pt>
                <c:pt idx="3822">
                  <c:v>-0.27662999999999999</c:v>
                </c:pt>
                <c:pt idx="3823">
                  <c:v>-0.278256</c:v>
                </c:pt>
                <c:pt idx="3824">
                  <c:v>-0.27982600000000002</c:v>
                </c:pt>
                <c:pt idx="3825">
                  <c:v>-0.28134500000000001</c:v>
                </c:pt>
                <c:pt idx="3826">
                  <c:v>-0.28282600000000002</c:v>
                </c:pt>
                <c:pt idx="3827">
                  <c:v>-0.28427999999999998</c:v>
                </c:pt>
                <c:pt idx="3828">
                  <c:v>-0.28570499999999999</c:v>
                </c:pt>
                <c:pt idx="3829">
                  <c:v>-0.28708800000000001</c:v>
                </c:pt>
                <c:pt idx="3830">
                  <c:v>-0.28841499999999998</c:v>
                </c:pt>
                <c:pt idx="3831">
                  <c:v>-0.28967900000000002</c:v>
                </c:pt>
                <c:pt idx="3832">
                  <c:v>-0.290879</c:v>
                </c:pt>
                <c:pt idx="3833">
                  <c:v>-0.29202</c:v>
                </c:pt>
                <c:pt idx="3834">
                  <c:v>-0.29311300000000001</c:v>
                </c:pt>
                <c:pt idx="3835">
                  <c:v>-0.29416999999999999</c:v>
                </c:pt>
                <c:pt idx="3836">
                  <c:v>-0.29520099999999999</c:v>
                </c:pt>
                <c:pt idx="3837" formatCode="0.00E+00">
                  <c:v>-0.296211</c:v>
                </c:pt>
                <c:pt idx="3838">
                  <c:v>-0.29719400000000001</c:v>
                </c:pt>
                <c:pt idx="3839">
                  <c:v>-0.29814099999999999</c:v>
                </c:pt>
                <c:pt idx="3840">
                  <c:v>-0.29904599999999998</c:v>
                </c:pt>
                <c:pt idx="3841">
                  <c:v>-0.29990899999999998</c:v>
                </c:pt>
                <c:pt idx="3842">
                  <c:v>-0.300736</c:v>
                </c:pt>
                <c:pt idx="3843">
                  <c:v>-0.30153099999999999</c:v>
                </c:pt>
                <c:pt idx="3844">
                  <c:v>-0.30229</c:v>
                </c:pt>
                <c:pt idx="3845">
                  <c:v>-0.30300100000000002</c:v>
                </c:pt>
                <c:pt idx="3846">
                  <c:v>-0.30365799999999998</c:v>
                </c:pt>
                <c:pt idx="3847">
                  <c:v>-0.30427300000000002</c:v>
                </c:pt>
                <c:pt idx="3848">
                  <c:v>-0.30487199999999998</c:v>
                </c:pt>
                <c:pt idx="3849">
                  <c:v>-0.30546800000000002</c:v>
                </c:pt>
                <c:pt idx="3850">
                  <c:v>-0.306058</c:v>
                </c:pt>
                <c:pt idx="3851">
                  <c:v>-0.30663000000000001</c:v>
                </c:pt>
                <c:pt idx="3852">
                  <c:v>-0.30717499999999998</c:v>
                </c:pt>
                <c:pt idx="3853">
                  <c:v>-0.30769099999999999</c:v>
                </c:pt>
                <c:pt idx="3854">
                  <c:v>-0.30817099999999997</c:v>
                </c:pt>
                <c:pt idx="3855">
                  <c:v>-0.30860399999999999</c:v>
                </c:pt>
                <c:pt idx="3856">
                  <c:v>-0.30898700000000001</c:v>
                </c:pt>
                <c:pt idx="3857">
                  <c:v>-0.30932599999999999</c:v>
                </c:pt>
                <c:pt idx="3858">
                  <c:v>-0.30962899999999999</c:v>
                </c:pt>
                <c:pt idx="3859">
                  <c:v>-0.30989699999999998</c:v>
                </c:pt>
                <c:pt idx="3860">
                  <c:v>-0.31011499999999997</c:v>
                </c:pt>
                <c:pt idx="3861">
                  <c:v>-0.31026700000000002</c:v>
                </c:pt>
                <c:pt idx="3862">
                  <c:v>-0.31034299999999998</c:v>
                </c:pt>
                <c:pt idx="3863">
                  <c:v>-0.31033699999999997</c:v>
                </c:pt>
                <c:pt idx="3864">
                  <c:v>-0.31024099999999999</c:v>
                </c:pt>
                <c:pt idx="3865">
                  <c:v>-0.31004700000000002</c:v>
                </c:pt>
                <c:pt idx="3866">
                  <c:v>-0.30976900000000002</c:v>
                </c:pt>
                <c:pt idx="3867">
                  <c:v>-0.30943300000000001</c:v>
                </c:pt>
                <c:pt idx="3868">
                  <c:v>-0.30906299999999998</c:v>
                </c:pt>
                <c:pt idx="3869">
                  <c:v>-0.30865300000000001</c:v>
                </c:pt>
                <c:pt idx="3870">
                  <c:v>-0.30818200000000001</c:v>
                </c:pt>
                <c:pt idx="3871">
                  <c:v>-0.30763800000000002</c:v>
                </c:pt>
                <c:pt idx="3872">
                  <c:v>-0.30702499999999999</c:v>
                </c:pt>
                <c:pt idx="3873">
                  <c:v>-0.30634400000000001</c:v>
                </c:pt>
                <c:pt idx="3874">
                  <c:v>-0.30558200000000002</c:v>
                </c:pt>
                <c:pt idx="3875">
                  <c:v>-0.30471500000000001</c:v>
                </c:pt>
                <c:pt idx="3876">
                  <c:v>-0.30373099999999997</c:v>
                </c:pt>
                <c:pt idx="3877">
                  <c:v>-0.30263499999999999</c:v>
                </c:pt>
                <c:pt idx="3878">
                  <c:v>-0.30143799999999998</c:v>
                </c:pt>
                <c:pt idx="3879">
                  <c:v>-0.30012899999999998</c:v>
                </c:pt>
                <c:pt idx="3880">
                  <c:v>-0.29867899999999997</c:v>
                </c:pt>
                <c:pt idx="3881">
                  <c:v>-0.297068</c:v>
                </c:pt>
                <c:pt idx="3882">
                  <c:v>-0.29530800000000001</c:v>
                </c:pt>
                <c:pt idx="3883">
                  <c:v>-0.29342600000000002</c:v>
                </c:pt>
                <c:pt idx="3884">
                  <c:v>-0.29143999999999998</c:v>
                </c:pt>
                <c:pt idx="3885">
                  <c:v>-0.289356</c:v>
                </c:pt>
                <c:pt idx="3886">
                  <c:v>-0.28717399999999998</c:v>
                </c:pt>
                <c:pt idx="3887">
                  <c:v>-0.284883</c:v>
                </c:pt>
                <c:pt idx="3888">
                  <c:v>-0.28246599999999999</c:v>
                </c:pt>
                <c:pt idx="3889">
                  <c:v>-0.279916</c:v>
                </c:pt>
                <c:pt idx="3890">
                  <c:v>-0.27724900000000002</c:v>
                </c:pt>
                <c:pt idx="3891">
                  <c:v>-0.27448899999999998</c:v>
                </c:pt>
                <c:pt idx="3892">
                  <c:v>-0.27164199999999999</c:v>
                </c:pt>
                <c:pt idx="3893">
                  <c:v>-0.26869999999999999</c:v>
                </c:pt>
                <c:pt idx="3894">
                  <c:v>-0.26565499999999997</c:v>
                </c:pt>
                <c:pt idx="3895">
                  <c:v>-0.26251200000000002</c:v>
                </c:pt>
                <c:pt idx="3896">
                  <c:v>-0.25927299999999998</c:v>
                </c:pt>
                <c:pt idx="3897">
                  <c:v>-0.25594099999999997</c:v>
                </c:pt>
                <c:pt idx="3898">
                  <c:v>-0.25252200000000002</c:v>
                </c:pt>
                <c:pt idx="3899">
                  <c:v>-0.24902299999999999</c:v>
                </c:pt>
                <c:pt idx="3900">
                  <c:v>-0.245444</c:v>
                </c:pt>
                <c:pt idx="3901">
                  <c:v>-0.24177599999999999</c:v>
                </c:pt>
                <c:pt idx="3902">
                  <c:v>-0.238014</c:v>
                </c:pt>
                <c:pt idx="3903">
                  <c:v>-0.234152</c:v>
                </c:pt>
                <c:pt idx="3904">
                  <c:v>-0.230187</c:v>
                </c:pt>
                <c:pt idx="3905">
                  <c:v>-0.22612699999999999</c:v>
                </c:pt>
                <c:pt idx="3906">
                  <c:v>-0.22198799999999999</c:v>
                </c:pt>
                <c:pt idx="3907">
                  <c:v>-0.21779499999999999</c:v>
                </c:pt>
                <c:pt idx="3908">
                  <c:v>-0.21357300000000001</c:v>
                </c:pt>
                <c:pt idx="3909">
                  <c:v>-0.20932799999999999</c:v>
                </c:pt>
                <c:pt idx="3910">
                  <c:v>-0.205044</c:v>
                </c:pt>
                <c:pt idx="3911">
                  <c:v>-0.20069600000000001</c:v>
                </c:pt>
                <c:pt idx="3912">
                  <c:v>-0.196271</c:v>
                </c:pt>
                <c:pt idx="3913">
                  <c:v>-0.19178400000000001</c:v>
                </c:pt>
                <c:pt idx="3914">
                  <c:v>-0.18726400000000001</c:v>
                </c:pt>
                <c:pt idx="3915">
                  <c:v>-0.18274000000000001</c:v>
                </c:pt>
                <c:pt idx="3916">
                  <c:v>-0.178228</c:v>
                </c:pt>
                <c:pt idx="3917">
                  <c:v>-0.173732</c:v>
                </c:pt>
                <c:pt idx="3918">
                  <c:v>-0.16924400000000001</c:v>
                </c:pt>
                <c:pt idx="3919">
                  <c:v>-0.16475300000000001</c:v>
                </c:pt>
                <c:pt idx="3920">
                  <c:v>-0.16026699999999999</c:v>
                </c:pt>
                <c:pt idx="3921">
                  <c:v>-0.15581200000000001</c:v>
                </c:pt>
                <c:pt idx="3922">
                  <c:v>-0.15140500000000001</c:v>
                </c:pt>
                <c:pt idx="3923">
                  <c:v>-0.147032</c:v>
                </c:pt>
                <c:pt idx="3924">
                  <c:v>-0.14265800000000001</c:v>
                </c:pt>
                <c:pt idx="3925">
                  <c:v>-0.138262</c:v>
                </c:pt>
                <c:pt idx="3926">
                  <c:v>-0.13384799999999999</c:v>
                </c:pt>
                <c:pt idx="3927">
                  <c:v>-0.12942999999999999</c:v>
                </c:pt>
                <c:pt idx="3928">
                  <c:v>-0.12501799999999999</c:v>
                </c:pt>
                <c:pt idx="3929">
                  <c:v>-0.12062</c:v>
                </c:pt>
                <c:pt idx="3930">
                  <c:v>-0.116245</c:v>
                </c:pt>
                <c:pt idx="3931">
                  <c:v>-0.111913</c:v>
                </c:pt>
                <c:pt idx="3932">
                  <c:v>-0.10764700000000001</c:v>
                </c:pt>
                <c:pt idx="3933">
                  <c:v>-0.103467</c:v>
                </c:pt>
                <c:pt idx="3934">
                  <c:v>-9.9385500000000002E-2</c:v>
                </c:pt>
                <c:pt idx="3935">
                  <c:v>-9.5408300000000001E-2</c:v>
                </c:pt>
                <c:pt idx="3936">
                  <c:v>-9.1539400000000007E-2</c:v>
                </c:pt>
                <c:pt idx="3937">
                  <c:v>-8.7780499999999997E-2</c:v>
                </c:pt>
                <c:pt idx="3938">
                  <c:v>-8.4125900000000003E-2</c:v>
                </c:pt>
                <c:pt idx="3939">
                  <c:v>-8.0563499999999996E-2</c:v>
                </c:pt>
                <c:pt idx="3940">
                  <c:v>-7.7081200000000002E-2</c:v>
                </c:pt>
                <c:pt idx="3941">
                  <c:v>-7.3672299999999996E-2</c:v>
                </c:pt>
                <c:pt idx="3942" formatCode="0.00E+00">
                  <c:v>-7.0333999999999994E-2</c:v>
                </c:pt>
                <c:pt idx="3943">
                  <c:v>-6.7065299999999994E-2</c:v>
                </c:pt>
                <c:pt idx="3944">
                  <c:v>-6.3867300000000002E-2</c:v>
                </c:pt>
                <c:pt idx="3945">
                  <c:v>-6.0740500000000003E-2</c:v>
                </c:pt>
                <c:pt idx="3946">
                  <c:v>-5.7682799999999999E-2</c:v>
                </c:pt>
                <c:pt idx="3947">
                  <c:v>-5.4695000000000001E-2</c:v>
                </c:pt>
                <c:pt idx="3948">
                  <c:v>-5.1788300000000002E-2</c:v>
                </c:pt>
                <c:pt idx="3949">
                  <c:v>-4.8979099999999998E-2</c:v>
                </c:pt>
                <c:pt idx="3950">
                  <c:v>-4.6275400000000001E-2</c:v>
                </c:pt>
                <c:pt idx="3951">
                  <c:v>-4.3671399999999999E-2</c:v>
                </c:pt>
                <c:pt idx="3952">
                  <c:v>-4.1154299999999998E-2</c:v>
                </c:pt>
                <c:pt idx="3953">
                  <c:v>-3.8709E-2</c:v>
                </c:pt>
                <c:pt idx="3954">
                  <c:v>-3.6316800000000003E-2</c:v>
                </c:pt>
                <c:pt idx="3955">
                  <c:v>-3.3955699999999998E-2</c:v>
                </c:pt>
                <c:pt idx="3956">
                  <c:v>-3.1609100000000001E-2</c:v>
                </c:pt>
                <c:pt idx="3957">
                  <c:v>-2.92713E-2</c:v>
                </c:pt>
                <c:pt idx="3958">
                  <c:v>-2.6942199999999999E-2</c:v>
                </c:pt>
                <c:pt idx="3959">
                  <c:v>-2.4621500000000001E-2</c:v>
                </c:pt>
                <c:pt idx="3960">
                  <c:v>-2.2312499999999999E-2</c:v>
                </c:pt>
                <c:pt idx="3961">
                  <c:v>-2.0031400000000001E-2</c:v>
                </c:pt>
                <c:pt idx="3962">
                  <c:v>-1.7810099999999999E-2</c:v>
                </c:pt>
                <c:pt idx="3963">
                  <c:v>-1.56851E-2</c:v>
                </c:pt>
                <c:pt idx="3964">
                  <c:v>-1.3679500000000001E-2</c:v>
                </c:pt>
                <c:pt idx="3965">
                  <c:v>-1.1791299999999999E-2</c:v>
                </c:pt>
                <c:pt idx="3966">
                  <c:v>-1.0001700000000001E-2</c:v>
                </c:pt>
                <c:pt idx="3967" formatCode="0.00E+00">
                  <c:v>-8.2990100000000008E-3</c:v>
                </c:pt>
                <c:pt idx="3968" formatCode="0.00E+00">
                  <c:v>-6.6963600000000002E-3</c:v>
                </c:pt>
                <c:pt idx="3969" formatCode="0.00E+00">
                  <c:v>-5.2224599999999999E-3</c:v>
                </c:pt>
                <c:pt idx="3970" formatCode="0.00E+00">
                  <c:v>-3.8947999999999999E-3</c:v>
                </c:pt>
                <c:pt idx="3971" formatCode="0.00E+00">
                  <c:v>-2.70507E-3</c:v>
                </c:pt>
                <c:pt idx="3972" formatCode="0.00E+00">
                  <c:v>-1.63222E-3</c:v>
                </c:pt>
                <c:pt idx="3973" formatCode="0.00E+00">
                  <c:v>-6.6556700000000005E-4</c:v>
                </c:pt>
                <c:pt idx="3974" formatCode="0.00E+00">
                  <c:v>1.8633500000000001E-4</c:v>
                </c:pt>
                <c:pt idx="3975" formatCode="0.00E+00">
                  <c:v>9.0432000000000002E-4</c:v>
                </c:pt>
                <c:pt idx="3976" formatCode="0.00E+00">
                  <c:v>1.4698199999999999E-3</c:v>
                </c:pt>
                <c:pt idx="3977" formatCode="0.00E+00">
                  <c:v>1.86892E-3</c:v>
                </c:pt>
                <c:pt idx="3978" formatCode="0.00E+00">
                  <c:v>2.09502E-3</c:v>
                </c:pt>
                <c:pt idx="3979" formatCode="0.00E+00">
                  <c:v>2.1558100000000002E-3</c:v>
                </c:pt>
                <c:pt idx="3980" formatCode="0.00E+00">
                  <c:v>2.0747700000000001E-3</c:v>
                </c:pt>
                <c:pt idx="3981" formatCode="0.00E+00">
                  <c:v>1.87637E-3</c:v>
                </c:pt>
                <c:pt idx="3982" formatCode="0.00E+00">
                  <c:v>1.56657E-3</c:v>
                </c:pt>
                <c:pt idx="3983" formatCode="0.00E+00">
                  <c:v>1.1324900000000001E-3</c:v>
                </c:pt>
                <c:pt idx="3984" formatCode="0.00E+00">
                  <c:v>5.6018099999999998E-4</c:v>
                </c:pt>
                <c:pt idx="3985" formatCode="0.00E+00">
                  <c:v>-1.5533999999999999E-4</c:v>
                </c:pt>
                <c:pt idx="3986" formatCode="0.00E+00">
                  <c:v>-1.01801E-3</c:v>
                </c:pt>
                <c:pt idx="3987" formatCode="0.00E+00">
                  <c:v>-2.0406000000000001E-3</c:v>
                </c:pt>
                <c:pt idx="3988" formatCode="0.00E+00">
                  <c:v>-3.2433599999999998E-3</c:v>
                </c:pt>
                <c:pt idx="3989" formatCode="0.00E+00">
                  <c:v>-4.6454900000000004E-3</c:v>
                </c:pt>
                <c:pt idx="3990" formatCode="0.00E+00">
                  <c:v>-6.2578499999999997E-3</c:v>
                </c:pt>
                <c:pt idx="3991" formatCode="0.00E+00">
                  <c:v>-8.0799300000000008E-3</c:v>
                </c:pt>
                <c:pt idx="3992">
                  <c:v>-1.01032E-2</c:v>
                </c:pt>
                <c:pt idx="3993">
                  <c:v>-1.2320299999999999E-2</c:v>
                </c:pt>
                <c:pt idx="3994">
                  <c:v>-1.47303E-2</c:v>
                </c:pt>
                <c:pt idx="3995">
                  <c:v>-1.7335699999999999E-2</c:v>
                </c:pt>
                <c:pt idx="3996">
                  <c:v>-2.0136399999999999E-2</c:v>
                </c:pt>
                <c:pt idx="3997">
                  <c:v>-2.31325E-2</c:v>
                </c:pt>
                <c:pt idx="3998">
                  <c:v>-2.6328500000000001E-2</c:v>
                </c:pt>
                <c:pt idx="3999">
                  <c:v>-2.97311E-2</c:v>
                </c:pt>
                <c:pt idx="4000">
                  <c:v>-3.3343299999999999E-2</c:v>
                </c:pt>
                <c:pt idx="4001">
                  <c:v>-3.7166100000000001E-2</c:v>
                </c:pt>
                <c:pt idx="4002">
                  <c:v>-4.1200000000000001E-2</c:v>
                </c:pt>
                <c:pt idx="4003">
                  <c:v>-4.5444199999999997E-2</c:v>
                </c:pt>
                <c:pt idx="4004">
                  <c:v>-4.9893899999999998E-2</c:v>
                </c:pt>
                <c:pt idx="4005">
                  <c:v>-5.4542E-2</c:v>
                </c:pt>
                <c:pt idx="4006">
                  <c:v>-5.9379700000000001E-2</c:v>
                </c:pt>
                <c:pt idx="4007">
                  <c:v>-6.4394099999999996E-2</c:v>
                </c:pt>
                <c:pt idx="4008">
                  <c:v>-6.9567599999999993E-2</c:v>
                </c:pt>
                <c:pt idx="4009">
                  <c:v>-7.4885699999999999E-2</c:v>
                </c:pt>
                <c:pt idx="4010">
                  <c:v>-8.03421E-2</c:v>
                </c:pt>
                <c:pt idx="4011">
                  <c:v>-8.5933999999999996E-2</c:v>
                </c:pt>
                <c:pt idx="4012">
                  <c:v>-9.1652600000000001E-2</c:v>
                </c:pt>
                <c:pt idx="4013">
                  <c:v>-9.7480899999999995E-2</c:v>
                </c:pt>
                <c:pt idx="4014">
                  <c:v>-0.10340000000000001</c:v>
                </c:pt>
                <c:pt idx="4015">
                  <c:v>-0.109398</c:v>
                </c:pt>
                <c:pt idx="4016">
                  <c:v>-0.11547</c:v>
                </c:pt>
                <c:pt idx="4017" formatCode="0.00E+00">
                  <c:v>-0.121617</c:v>
                </c:pt>
                <c:pt idx="4018">
                  <c:v>-0.127833</c:v>
                </c:pt>
                <c:pt idx="4019">
                  <c:v>-0.134108</c:v>
                </c:pt>
                <c:pt idx="4020">
                  <c:v>-0.14043</c:v>
                </c:pt>
                <c:pt idx="4021">
                  <c:v>-0.14678099999999999</c:v>
                </c:pt>
                <c:pt idx="4022">
                  <c:v>-0.153137</c:v>
                </c:pt>
                <c:pt idx="4023">
                  <c:v>-0.159473</c:v>
                </c:pt>
                <c:pt idx="4024">
                  <c:v>-0.16577800000000001</c:v>
                </c:pt>
                <c:pt idx="4025">
                  <c:v>-0.17205799999999999</c:v>
                </c:pt>
                <c:pt idx="4026">
                  <c:v>-0.17832400000000001</c:v>
                </c:pt>
                <c:pt idx="4027">
                  <c:v>-0.184581</c:v>
                </c:pt>
                <c:pt idx="4028">
                  <c:v>-0.19082199999999999</c:v>
                </c:pt>
                <c:pt idx="4029">
                  <c:v>-0.19704099999999999</c:v>
                </c:pt>
                <c:pt idx="4030">
                  <c:v>-0.20324500000000001</c:v>
                </c:pt>
                <c:pt idx="4031">
                  <c:v>-0.20946000000000001</c:v>
                </c:pt>
                <c:pt idx="4032">
                  <c:v>-0.215729</c:v>
                </c:pt>
                <c:pt idx="4033">
                  <c:v>-0.222082</c:v>
                </c:pt>
                <c:pt idx="4034">
                  <c:v>-0.22852800000000001</c:v>
                </c:pt>
                <c:pt idx="4035">
                  <c:v>-0.23505599999999999</c:v>
                </c:pt>
                <c:pt idx="4036">
                  <c:v>-0.241642</c:v>
                </c:pt>
                <c:pt idx="4037">
                  <c:v>-0.24825800000000001</c:v>
                </c:pt>
                <c:pt idx="4038">
                  <c:v>-0.254884</c:v>
                </c:pt>
                <c:pt idx="4039">
                  <c:v>-0.26151799999999997</c:v>
                </c:pt>
                <c:pt idx="4040">
                  <c:v>-0.26817299999999999</c:v>
                </c:pt>
                <c:pt idx="4041">
                  <c:v>-0.27485799999999999</c:v>
                </c:pt>
                <c:pt idx="4042">
                  <c:v>-0.28156300000000001</c:v>
                </c:pt>
                <c:pt idx="4043">
                  <c:v>-0.288275</c:v>
                </c:pt>
                <c:pt idx="4044">
                  <c:v>-0.294983</c:v>
                </c:pt>
                <c:pt idx="4045" formatCode="0.00E+00">
                  <c:v>-0.30169000000000001</c:v>
                </c:pt>
                <c:pt idx="4046">
                  <c:v>-0.30840000000000001</c:v>
                </c:pt>
                <c:pt idx="4047">
                  <c:v>-0.31512499999999999</c:v>
                </c:pt>
                <c:pt idx="4048">
                  <c:v>-0.32187399999999999</c:v>
                </c:pt>
                <c:pt idx="4049">
                  <c:v>-0.32865</c:v>
                </c:pt>
                <c:pt idx="4050">
                  <c:v>-0.33543800000000001</c:v>
                </c:pt>
                <c:pt idx="4051">
                  <c:v>-0.34220299999999998</c:v>
                </c:pt>
                <c:pt idx="4052">
                  <c:v>-0.34891100000000003</c:v>
                </c:pt>
                <c:pt idx="4053">
                  <c:v>-0.35554599999999997</c:v>
                </c:pt>
                <c:pt idx="4054">
                  <c:v>-0.362122</c:v>
                </c:pt>
                <c:pt idx="4055">
                  <c:v>-0.36866700000000002</c:v>
                </c:pt>
                <c:pt idx="4056">
                  <c:v>-0.37519400000000003</c:v>
                </c:pt>
                <c:pt idx="4057">
                  <c:v>-0.38169399999999998</c:v>
                </c:pt>
                <c:pt idx="4058">
                  <c:v>-0.38816099999999998</c:v>
                </c:pt>
                <c:pt idx="4059">
                  <c:v>-0.39460299999999998</c:v>
                </c:pt>
                <c:pt idx="4060">
                  <c:v>-0.40103</c:v>
                </c:pt>
                <c:pt idx="4061">
                  <c:v>-0.40743499999999999</c:v>
                </c:pt>
                <c:pt idx="4062">
                  <c:v>-0.413798</c:v>
                </c:pt>
                <c:pt idx="4063">
                  <c:v>-0.420099</c:v>
                </c:pt>
                <c:pt idx="4064">
                  <c:v>-0.42632900000000001</c:v>
                </c:pt>
                <c:pt idx="4065">
                  <c:v>-0.43248999999999999</c:v>
                </c:pt>
                <c:pt idx="4066">
                  <c:v>-0.43860100000000002</c:v>
                </c:pt>
                <c:pt idx="4067">
                  <c:v>-0.44469199999999998</c:v>
                </c:pt>
                <c:pt idx="4068">
                  <c:v>-0.45078400000000002</c:v>
                </c:pt>
                <c:pt idx="4069">
                  <c:v>-0.45687299999999997</c:v>
                </c:pt>
                <c:pt idx="4070">
                  <c:v>-0.462947</c:v>
                </c:pt>
                <c:pt idx="4071">
                  <c:v>-0.46901100000000001</c:v>
                </c:pt>
                <c:pt idx="4072">
                  <c:v>-0.47507899999999997</c:v>
                </c:pt>
                <c:pt idx="4073">
                  <c:v>-0.48114899999999999</c:v>
                </c:pt>
                <c:pt idx="4074">
                  <c:v>-0.48719499999999999</c:v>
                </c:pt>
                <c:pt idx="4075">
                  <c:v>-0.49318099999999998</c:v>
                </c:pt>
                <c:pt idx="4076">
                  <c:v>-0.49907800000000002</c:v>
                </c:pt>
                <c:pt idx="4077">
                  <c:v>-0.50487499999999996</c:v>
                </c:pt>
                <c:pt idx="4078">
                  <c:v>-0.51057300000000005</c:v>
                </c:pt>
                <c:pt idx="4079">
                  <c:v>-0.51617400000000002</c:v>
                </c:pt>
                <c:pt idx="4080">
                  <c:v>-0.52166699999999999</c:v>
                </c:pt>
                <c:pt idx="4081">
                  <c:v>-0.52703100000000003</c:v>
                </c:pt>
                <c:pt idx="4082">
                  <c:v>-0.53224099999999996</c:v>
                </c:pt>
                <c:pt idx="4083">
                  <c:v>-0.53726799999999997</c:v>
                </c:pt>
                <c:pt idx="4084">
                  <c:v>-0.54209300000000005</c:v>
                </c:pt>
                <c:pt idx="4085">
                  <c:v>-0.54671599999999998</c:v>
                </c:pt>
                <c:pt idx="4086">
                  <c:v>-0.55115400000000003</c:v>
                </c:pt>
                <c:pt idx="4087">
                  <c:v>-0.555427</c:v>
                </c:pt>
                <c:pt idx="4088">
                  <c:v>-0.55954300000000001</c:v>
                </c:pt>
                <c:pt idx="4089" formatCode="0.00E+00">
                  <c:v>-0.56349000000000005</c:v>
                </c:pt>
                <c:pt idx="4090">
                  <c:v>-0.56724799999999997</c:v>
                </c:pt>
                <c:pt idx="4091">
                  <c:v>-0.57080500000000001</c:v>
                </c:pt>
                <c:pt idx="4092">
                  <c:v>-0.57415700000000003</c:v>
                </c:pt>
                <c:pt idx="4093">
                  <c:v>-0.57730300000000001</c:v>
                </c:pt>
                <c:pt idx="4094">
                  <c:v>-0.58023499999999995</c:v>
                </c:pt>
                <c:pt idx="4095">
                  <c:v>-0.58293399999999995</c:v>
                </c:pt>
                <c:pt idx="4096">
                  <c:v>-0.585395</c:v>
                </c:pt>
                <c:pt idx="4097">
                  <c:v>-0.58763200000000004</c:v>
                </c:pt>
                <c:pt idx="4098">
                  <c:v>-0.58967499999999995</c:v>
                </c:pt>
                <c:pt idx="4099">
                  <c:v>-0.59154799999999996</c:v>
                </c:pt>
                <c:pt idx="4100">
                  <c:v>-0.59325600000000001</c:v>
                </c:pt>
                <c:pt idx="4101">
                  <c:v>-0.59478299999999995</c:v>
                </c:pt>
                <c:pt idx="4102">
                  <c:v>-0.59610099999999999</c:v>
                </c:pt>
                <c:pt idx="4103">
                  <c:v>-0.59718800000000005</c:v>
                </c:pt>
                <c:pt idx="4104">
                  <c:v>-0.59803300000000004</c:v>
                </c:pt>
                <c:pt idx="4105">
                  <c:v>-0.59863999999999995</c:v>
                </c:pt>
                <c:pt idx="4106">
                  <c:v>-0.59901599999999999</c:v>
                </c:pt>
                <c:pt idx="4107">
                  <c:v>-0.59917900000000002</c:v>
                </c:pt>
                <c:pt idx="4108">
                  <c:v>-0.59915399999999996</c:v>
                </c:pt>
                <c:pt idx="4109">
                  <c:v>-0.598966</c:v>
                </c:pt>
                <c:pt idx="4110">
                  <c:v>-0.59862800000000005</c:v>
                </c:pt>
                <c:pt idx="4111">
                  <c:v>-0.59815099999999999</c:v>
                </c:pt>
                <c:pt idx="4112">
                  <c:v>-0.59755599999999998</c:v>
                </c:pt>
                <c:pt idx="4113">
                  <c:v>-0.59686099999999997</c:v>
                </c:pt>
                <c:pt idx="4114">
                  <c:v>-0.596055</c:v>
                </c:pt>
                <c:pt idx="4115">
                  <c:v>-0.59510399999999997</c:v>
                </c:pt>
                <c:pt idx="4116">
                  <c:v>-0.59399400000000002</c:v>
                </c:pt>
                <c:pt idx="4117">
                  <c:v>-0.59273900000000002</c:v>
                </c:pt>
                <c:pt idx="4118">
                  <c:v>-0.59136699999999998</c:v>
                </c:pt>
                <c:pt idx="4119">
                  <c:v>-0.589897</c:v>
                </c:pt>
                <c:pt idx="4120">
                  <c:v>-0.58834399999999998</c:v>
                </c:pt>
                <c:pt idx="4121">
                  <c:v>-0.58671899999999999</c:v>
                </c:pt>
                <c:pt idx="4122">
                  <c:v>-0.58501199999999998</c:v>
                </c:pt>
                <c:pt idx="4123">
                  <c:v>-0.58320099999999997</c:v>
                </c:pt>
                <c:pt idx="4124">
                  <c:v>-0.58127200000000001</c:v>
                </c:pt>
                <c:pt idx="4125">
                  <c:v>-0.57922799999999997</c:v>
                </c:pt>
                <c:pt idx="4126" formatCode="0.00E+00">
                  <c:v>-0.57708400000000004</c:v>
                </c:pt>
                <c:pt idx="4127">
                  <c:v>-0.57484900000000005</c:v>
                </c:pt>
                <c:pt idx="4128">
                  <c:v>-0.57252199999999998</c:v>
                </c:pt>
                <c:pt idx="4129">
                  <c:v>-0.57010300000000003</c:v>
                </c:pt>
                <c:pt idx="4130">
                  <c:v>-0.56759199999999999</c:v>
                </c:pt>
                <c:pt idx="4131">
                  <c:v>-0.56499299999999997</c:v>
                </c:pt>
                <c:pt idx="4132">
                  <c:v>-0.56230899999999995</c:v>
                </c:pt>
                <c:pt idx="4133">
                  <c:v>-0.559527</c:v>
                </c:pt>
                <c:pt idx="4134">
                  <c:v>-0.556616</c:v>
                </c:pt>
                <c:pt idx="4135">
                  <c:v>-0.55353799999999997</c:v>
                </c:pt>
                <c:pt idx="4136">
                  <c:v>-0.55028200000000005</c:v>
                </c:pt>
                <c:pt idx="4137">
                  <c:v>-0.54686199999999996</c:v>
                </c:pt>
                <c:pt idx="4138">
                  <c:v>-0.54330800000000001</c:v>
                </c:pt>
                <c:pt idx="4139">
                  <c:v>-0.53964999999999996</c:v>
                </c:pt>
                <c:pt idx="4140">
                  <c:v>-0.53590800000000005</c:v>
                </c:pt>
                <c:pt idx="4141">
                  <c:v>-0.53208100000000003</c:v>
                </c:pt>
                <c:pt idx="4142">
                  <c:v>-0.528146</c:v>
                </c:pt>
                <c:pt idx="4143">
                  <c:v>-0.52408200000000005</c:v>
                </c:pt>
                <c:pt idx="4144">
                  <c:v>-0.51988999999999996</c:v>
                </c:pt>
                <c:pt idx="4145">
                  <c:v>-0.51559200000000005</c:v>
                </c:pt>
                <c:pt idx="4146">
                  <c:v>-0.51119899999999996</c:v>
                </c:pt>
                <c:pt idx="4147">
                  <c:v>-0.50670199999999999</c:v>
                </c:pt>
                <c:pt idx="4148">
                  <c:v>-0.50208799999999998</c:v>
                </c:pt>
                <c:pt idx="4149">
                  <c:v>-0.49734200000000001</c:v>
                </c:pt>
                <c:pt idx="4150">
                  <c:v>-0.49245699999999998</c:v>
                </c:pt>
                <c:pt idx="4151">
                  <c:v>-0.48743500000000001</c:v>
                </c:pt>
                <c:pt idx="4152">
                  <c:v>-0.48229100000000003</c:v>
                </c:pt>
                <c:pt idx="4153">
                  <c:v>-0.47704000000000002</c:v>
                </c:pt>
                <c:pt idx="4154">
                  <c:v>-0.47169100000000003</c:v>
                </c:pt>
                <c:pt idx="4155" formatCode="0.00E+00">
                  <c:v>-0.46625499999999998</c:v>
                </c:pt>
                <c:pt idx="4156">
                  <c:v>-0.46074700000000002</c:v>
                </c:pt>
                <c:pt idx="4157">
                  <c:v>-0.45516800000000002</c:v>
                </c:pt>
                <c:pt idx="4158">
                  <c:v>-0.44949899999999998</c:v>
                </c:pt>
                <c:pt idx="4159">
                  <c:v>-0.44372400000000001</c:v>
                </c:pt>
                <c:pt idx="4160">
                  <c:v>-0.43784099999999998</c:v>
                </c:pt>
                <c:pt idx="4161">
                  <c:v>-0.43185800000000002</c:v>
                </c:pt>
                <c:pt idx="4162">
                  <c:v>-0.42577300000000001</c:v>
                </c:pt>
                <c:pt idx="4163">
                  <c:v>-0.41958200000000001</c:v>
                </c:pt>
                <c:pt idx="4164">
                  <c:v>-0.41328900000000002</c:v>
                </c:pt>
                <c:pt idx="4165">
                  <c:v>-0.40690700000000002</c:v>
                </c:pt>
                <c:pt idx="4166">
                  <c:v>-0.40044099999999999</c:v>
                </c:pt>
                <c:pt idx="4167">
                  <c:v>-0.39388600000000001</c:v>
                </c:pt>
                <c:pt idx="4168">
                  <c:v>-0.38722899999999999</c:v>
                </c:pt>
                <c:pt idx="4169">
                  <c:v>-0.38046999999999997</c:v>
                </c:pt>
                <c:pt idx="4170">
                  <c:v>-0.37363000000000002</c:v>
                </c:pt>
                <c:pt idx="4171">
                  <c:v>-0.36674400000000001</c:v>
                </c:pt>
                <c:pt idx="4172">
                  <c:v>-0.35983599999999999</c:v>
                </c:pt>
                <c:pt idx="4173">
                  <c:v>-0.35291499999999998</c:v>
                </c:pt>
                <c:pt idx="4174">
                  <c:v>-0.34598699999999999</c:v>
                </c:pt>
                <c:pt idx="4175">
                  <c:v>-0.339055</c:v>
                </c:pt>
                <c:pt idx="4176">
                  <c:v>-0.33211099999999999</c:v>
                </c:pt>
                <c:pt idx="4177">
                  <c:v>-0.32513399999999998</c:v>
                </c:pt>
                <c:pt idx="4178">
                  <c:v>-0.31811499999999998</c:v>
                </c:pt>
                <c:pt idx="4179">
                  <c:v>-0.31107299999999999</c:v>
                </c:pt>
                <c:pt idx="4180">
                  <c:v>-0.304033</c:v>
                </c:pt>
                <c:pt idx="4181">
                  <c:v>-0.29701</c:v>
                </c:pt>
                <c:pt idx="4182">
                  <c:v>-0.29000999999999999</c:v>
                </c:pt>
                <c:pt idx="4183">
                  <c:v>-0.28304400000000002</c:v>
                </c:pt>
                <c:pt idx="4184">
                  <c:v>-0.27612999999999999</c:v>
                </c:pt>
                <c:pt idx="4185">
                  <c:v>-0.26928600000000003</c:v>
                </c:pt>
                <c:pt idx="4186">
                  <c:v>-0.26253300000000002</c:v>
                </c:pt>
                <c:pt idx="4187">
                  <c:v>-0.25589499999999998</c:v>
                </c:pt>
                <c:pt idx="4188">
                  <c:v>-0.24937300000000001</c:v>
                </c:pt>
                <c:pt idx="4189">
                  <c:v>-0.242948</c:v>
                </c:pt>
                <c:pt idx="4190">
                  <c:v>-0.23658999999999999</c:v>
                </c:pt>
                <c:pt idx="4191">
                  <c:v>-0.23028699999999999</c:v>
                </c:pt>
                <c:pt idx="4192">
                  <c:v>-0.22404499999999999</c:v>
                </c:pt>
                <c:pt idx="4193">
                  <c:v>-0.21787799999999999</c:v>
                </c:pt>
                <c:pt idx="4194">
                  <c:v>-0.211807</c:v>
                </c:pt>
                <c:pt idx="4195">
                  <c:v>-0.20585300000000001</c:v>
                </c:pt>
                <c:pt idx="4196" formatCode="0.00E+00">
                  <c:v>-0.200042</c:v>
                </c:pt>
                <c:pt idx="4197" formatCode="0.00E+00">
                  <c:v>-0.19439400000000001</c:v>
                </c:pt>
                <c:pt idx="4198">
                  <c:v>-0.188917</c:v>
                </c:pt>
                <c:pt idx="4199">
                  <c:v>-0.18359900000000001</c:v>
                </c:pt>
                <c:pt idx="4200">
                  <c:v>-0.178422</c:v>
                </c:pt>
                <c:pt idx="4201">
                  <c:v>-0.17338200000000001</c:v>
                </c:pt>
                <c:pt idx="4202">
                  <c:v>-0.16848399999999999</c:v>
                </c:pt>
                <c:pt idx="4203">
                  <c:v>-0.16372400000000001</c:v>
                </c:pt>
                <c:pt idx="4204">
                  <c:v>-0.15906999999999999</c:v>
                </c:pt>
                <c:pt idx="4205">
                  <c:v>-0.154471</c:v>
                </c:pt>
                <c:pt idx="4206">
                  <c:v>-0.149899</c:v>
                </c:pt>
                <c:pt idx="4207">
                  <c:v>-0.14536499999999999</c:v>
                </c:pt>
                <c:pt idx="4208">
                  <c:v>-0.140903</c:v>
                </c:pt>
                <c:pt idx="4209">
                  <c:v>-0.136543</c:v>
                </c:pt>
                <c:pt idx="4210">
                  <c:v>-0.13228200000000001</c:v>
                </c:pt>
                <c:pt idx="4211">
                  <c:v>-0.12809999999999999</c:v>
                </c:pt>
                <c:pt idx="4212">
                  <c:v>-0.123978</c:v>
                </c:pt>
                <c:pt idx="4213">
                  <c:v>-0.119912</c:v>
                </c:pt>
                <c:pt idx="4214">
                  <c:v>-0.115907</c:v>
                </c:pt>
                <c:pt idx="4215">
                  <c:v>-0.111969</c:v>
                </c:pt>
                <c:pt idx="4216">
                  <c:v>-0.108099</c:v>
                </c:pt>
                <c:pt idx="4217">
                  <c:v>-0.104292</c:v>
                </c:pt>
                <c:pt idx="4218">
                  <c:v>-0.100539</c:v>
                </c:pt>
                <c:pt idx="4219">
                  <c:v>-9.6831399999999998E-2</c:v>
                </c:pt>
                <c:pt idx="4220">
                  <c:v>-9.3172500000000005E-2</c:v>
                </c:pt>
                <c:pt idx="4221">
                  <c:v>-8.9574399999999998E-2</c:v>
                </c:pt>
                <c:pt idx="4222">
                  <c:v>-8.6045399999999994E-2</c:v>
                </c:pt>
                <c:pt idx="4223">
                  <c:v>-8.25872E-2</c:v>
                </c:pt>
                <c:pt idx="4224">
                  <c:v>-7.9203599999999999E-2</c:v>
                </c:pt>
                <c:pt idx="4225">
                  <c:v>-7.5903100000000001E-2</c:v>
                </c:pt>
                <c:pt idx="4226">
                  <c:v>-7.2694999999999996E-2</c:v>
                </c:pt>
                <c:pt idx="4227">
                  <c:v>-6.9589700000000004E-2</c:v>
                </c:pt>
                <c:pt idx="4228">
                  <c:v>-6.6605200000000003E-2</c:v>
                </c:pt>
                <c:pt idx="4229" formatCode="0.00E+00">
                  <c:v>-6.37625E-2</c:v>
                </c:pt>
                <c:pt idx="4230" formatCode="0.00E+00">
                  <c:v>-6.1071199999999999E-2</c:v>
                </c:pt>
                <c:pt idx="4231">
                  <c:v>-5.8525099999999997E-2</c:v>
                </c:pt>
                <c:pt idx="4232">
                  <c:v>-5.6113999999999997E-2</c:v>
                </c:pt>
                <c:pt idx="4233">
                  <c:v>-5.38345E-2</c:v>
                </c:pt>
                <c:pt idx="4234">
                  <c:v>-5.1691800000000003E-2</c:v>
                </c:pt>
                <c:pt idx="4235">
                  <c:v>-4.9699E-2</c:v>
                </c:pt>
                <c:pt idx="4236">
                  <c:v>-4.7872100000000001E-2</c:v>
                </c:pt>
                <c:pt idx="4237">
                  <c:v>-4.62143E-2</c:v>
                </c:pt>
                <c:pt idx="4238">
                  <c:v>-4.4705000000000002E-2</c:v>
                </c:pt>
                <c:pt idx="4239">
                  <c:v>-4.3313299999999999E-2</c:v>
                </c:pt>
                <c:pt idx="4240">
                  <c:v>-4.2027399999999999E-2</c:v>
                </c:pt>
                <c:pt idx="4241">
                  <c:v>-4.0866199999999998E-2</c:v>
                </c:pt>
                <c:pt idx="4242">
                  <c:v>-3.9859800000000001E-2</c:v>
                </c:pt>
                <c:pt idx="4243">
                  <c:v>-3.9027300000000001E-2</c:v>
                </c:pt>
                <c:pt idx="4244">
                  <c:v>-3.83743E-2</c:v>
                </c:pt>
                <c:pt idx="4245">
                  <c:v>-3.7901799999999999E-2</c:v>
                </c:pt>
                <c:pt idx="4246">
                  <c:v>-3.7611400000000003E-2</c:v>
                </c:pt>
                <c:pt idx="4247">
                  <c:v>-3.7506499999999998E-2</c:v>
                </c:pt>
                <c:pt idx="4248">
                  <c:v>-3.7597800000000001E-2</c:v>
                </c:pt>
                <c:pt idx="4249">
                  <c:v>-3.7899200000000001E-2</c:v>
                </c:pt>
                <c:pt idx="4250">
                  <c:v>-3.84076E-2</c:v>
                </c:pt>
                <c:pt idx="4251">
                  <c:v>-3.9091399999999998E-2</c:v>
                </c:pt>
                <c:pt idx="4252">
                  <c:v>-3.9913400000000002E-2</c:v>
                </c:pt>
                <c:pt idx="4253">
                  <c:v>-4.0871499999999998E-2</c:v>
                </c:pt>
                <c:pt idx="4254">
                  <c:v>-4.2010499999999999E-2</c:v>
                </c:pt>
                <c:pt idx="4255">
                  <c:v>-4.3392300000000002E-2</c:v>
                </c:pt>
                <c:pt idx="4256">
                  <c:v>-4.5057699999999999E-2</c:v>
                </c:pt>
                <c:pt idx="4257">
                  <c:v>-4.7013699999999999E-2</c:v>
                </c:pt>
                <c:pt idx="4258">
                  <c:v>-4.9239400000000003E-2</c:v>
                </c:pt>
                <c:pt idx="4259">
                  <c:v>-5.1696100000000002E-2</c:v>
                </c:pt>
                <c:pt idx="4260">
                  <c:v>-5.4346400000000003E-2</c:v>
                </c:pt>
                <c:pt idx="4261" formatCode="0.00E+00">
                  <c:v>-5.7176100000000001E-2</c:v>
                </c:pt>
                <c:pt idx="4262">
                  <c:v>-6.0197300000000002E-2</c:v>
                </c:pt>
                <c:pt idx="4263">
                  <c:v>-6.3423999999999994E-2</c:v>
                </c:pt>
                <c:pt idx="4264">
                  <c:v>-6.6855999999999999E-2</c:v>
                </c:pt>
                <c:pt idx="4265">
                  <c:v>-7.0490300000000006E-2</c:v>
                </c:pt>
                <c:pt idx="4266">
                  <c:v>-7.4340400000000001E-2</c:v>
                </c:pt>
                <c:pt idx="4267">
                  <c:v>-7.8427700000000003E-2</c:v>
                </c:pt>
                <c:pt idx="4268">
                  <c:v>-8.2754499999999995E-2</c:v>
                </c:pt>
                <c:pt idx="4269">
                  <c:v>-8.7295499999999998E-2</c:v>
                </c:pt>
                <c:pt idx="4270">
                  <c:v>-9.2019900000000002E-2</c:v>
                </c:pt>
                <c:pt idx="4271">
                  <c:v>-9.6913200000000005E-2</c:v>
                </c:pt>
                <c:pt idx="4272">
                  <c:v>-0.101976</c:v>
                </c:pt>
                <c:pt idx="4273">
                  <c:v>-0.107209</c:v>
                </c:pt>
                <c:pt idx="4274">
                  <c:v>-0.112605</c:v>
                </c:pt>
                <c:pt idx="4275">
                  <c:v>-0.11815100000000001</c:v>
                </c:pt>
                <c:pt idx="4276">
                  <c:v>-0.123835</c:v>
                </c:pt>
                <c:pt idx="4277">
                  <c:v>-0.12964100000000001</c:v>
                </c:pt>
                <c:pt idx="4278">
                  <c:v>-0.13553599999999999</c:v>
                </c:pt>
                <c:pt idx="4279">
                  <c:v>-0.14147000000000001</c:v>
                </c:pt>
                <c:pt idx="4280">
                  <c:v>-0.147395</c:v>
                </c:pt>
                <c:pt idx="4281">
                  <c:v>-0.15327499999999999</c:v>
                </c:pt>
                <c:pt idx="4282">
                  <c:v>-0.159083</c:v>
                </c:pt>
                <c:pt idx="4283">
                  <c:v>-0.16479199999999999</c:v>
                </c:pt>
                <c:pt idx="4284">
                  <c:v>-0.17038800000000001</c:v>
                </c:pt>
                <c:pt idx="4285">
                  <c:v>-0.17588200000000001</c:v>
                </c:pt>
                <c:pt idx="4286">
                  <c:v>-0.181311</c:v>
                </c:pt>
                <c:pt idx="4287">
                  <c:v>-0.18671299999999999</c:v>
                </c:pt>
                <c:pt idx="4288">
                  <c:v>-0.192109</c:v>
                </c:pt>
                <c:pt idx="4289">
                  <c:v>-0.19750599999999999</c:v>
                </c:pt>
                <c:pt idx="4290" formatCode="0.00E+00">
                  <c:v>-0.20291400000000001</c:v>
                </c:pt>
                <c:pt idx="4291">
                  <c:v>-0.208347</c:v>
                </c:pt>
                <c:pt idx="4292">
                  <c:v>-0.213812</c:v>
                </c:pt>
                <c:pt idx="4293">
                  <c:v>-0.21931200000000001</c:v>
                </c:pt>
                <c:pt idx="4294">
                  <c:v>-0.22484699999999999</c:v>
                </c:pt>
                <c:pt idx="4295">
                  <c:v>-0.23042199999999999</c:v>
                </c:pt>
                <c:pt idx="4296">
                  <c:v>-0.236041</c:v>
                </c:pt>
                <c:pt idx="4297">
                  <c:v>-0.241704</c:v>
                </c:pt>
                <c:pt idx="4298">
                  <c:v>-0.24740799999999999</c:v>
                </c:pt>
                <c:pt idx="4299">
                  <c:v>-0.25315300000000002</c:v>
                </c:pt>
                <c:pt idx="4300">
                  <c:v>-0.25894099999999998</c:v>
                </c:pt>
                <c:pt idx="4301">
                  <c:v>-0.26479000000000003</c:v>
                </c:pt>
                <c:pt idx="4302">
                  <c:v>-0.27072400000000002</c:v>
                </c:pt>
                <c:pt idx="4303">
                  <c:v>-0.27675</c:v>
                </c:pt>
                <c:pt idx="4304">
                  <c:v>-0.28282400000000002</c:v>
                </c:pt>
                <c:pt idx="4305">
                  <c:v>-0.288879</c:v>
                </c:pt>
                <c:pt idx="4306">
                  <c:v>-0.29486600000000002</c:v>
                </c:pt>
                <c:pt idx="4307">
                  <c:v>-0.300786</c:v>
                </c:pt>
                <c:pt idx="4308">
                  <c:v>-0.30667100000000003</c:v>
                </c:pt>
                <c:pt idx="4309">
                  <c:v>-0.31254300000000002</c:v>
                </c:pt>
                <c:pt idx="4310">
                  <c:v>-0.31840200000000002</c:v>
                </c:pt>
                <c:pt idx="4311">
                  <c:v>-0.32422000000000001</c:v>
                </c:pt>
                <c:pt idx="4312">
                  <c:v>-0.32996700000000001</c:v>
                </c:pt>
                <c:pt idx="4313">
                  <c:v>-0.33562700000000001</c:v>
                </c:pt>
                <c:pt idx="4314">
                  <c:v>-0.34120200000000001</c:v>
                </c:pt>
                <c:pt idx="4315">
                  <c:v>-0.34669899999999998</c:v>
                </c:pt>
                <c:pt idx="4316">
                  <c:v>-0.35211500000000001</c:v>
                </c:pt>
                <c:pt idx="4317">
                  <c:v>-0.35745300000000002</c:v>
                </c:pt>
                <c:pt idx="4318">
                  <c:v>-0.36273300000000003</c:v>
                </c:pt>
                <c:pt idx="4319">
                  <c:v>-0.36799300000000001</c:v>
                </c:pt>
                <c:pt idx="4320">
                  <c:v>-0.37327700000000003</c:v>
                </c:pt>
                <c:pt idx="4321">
                  <c:v>-0.37862299999999999</c:v>
                </c:pt>
                <c:pt idx="4322">
                  <c:v>-0.38405400000000001</c:v>
                </c:pt>
                <c:pt idx="4323">
                  <c:v>-0.38956299999999999</c:v>
                </c:pt>
                <c:pt idx="4324">
                  <c:v>-0.39510899999999999</c:v>
                </c:pt>
                <c:pt idx="4325">
                  <c:v>-0.40063700000000002</c:v>
                </c:pt>
                <c:pt idx="4326">
                  <c:v>-0.40611199999999997</c:v>
                </c:pt>
                <c:pt idx="4327">
                  <c:v>-0.41150700000000001</c:v>
                </c:pt>
                <c:pt idx="4328">
                  <c:v>-0.416792</c:v>
                </c:pt>
                <c:pt idx="4329">
                  <c:v>-0.42192400000000002</c:v>
                </c:pt>
                <c:pt idx="4330">
                  <c:v>-0.42687700000000001</c:v>
                </c:pt>
                <c:pt idx="4331">
                  <c:v>-0.43166399999999999</c:v>
                </c:pt>
                <c:pt idx="4332">
                  <c:v>-0.436332</c:v>
                </c:pt>
                <c:pt idx="4333">
                  <c:v>-0.44091900000000001</c:v>
                </c:pt>
                <c:pt idx="4334">
                  <c:v>-0.44543100000000002</c:v>
                </c:pt>
                <c:pt idx="4335">
                  <c:v>-0.449847</c:v>
                </c:pt>
                <c:pt idx="4336">
                  <c:v>-0.45413900000000001</c:v>
                </c:pt>
                <c:pt idx="4337">
                  <c:v>-0.458291</c:v>
                </c:pt>
                <c:pt idx="4338">
                  <c:v>-0.46229999999999999</c:v>
                </c:pt>
                <c:pt idx="4339">
                  <c:v>-0.46616299999999999</c:v>
                </c:pt>
                <c:pt idx="4340">
                  <c:v>-0.46988200000000002</c:v>
                </c:pt>
                <c:pt idx="4341">
                  <c:v>-0.47345700000000002</c:v>
                </c:pt>
                <c:pt idx="4342">
                  <c:v>-0.47688999999999998</c:v>
                </c:pt>
                <c:pt idx="4343">
                  <c:v>-0.48017700000000002</c:v>
                </c:pt>
                <c:pt idx="4344">
                  <c:v>-0.48330299999999998</c:v>
                </c:pt>
                <c:pt idx="4345">
                  <c:v>-0.48624499999999998</c:v>
                </c:pt>
                <c:pt idx="4346">
                  <c:v>-0.48898799999999998</c:v>
                </c:pt>
                <c:pt idx="4347">
                  <c:v>-0.49152499999999999</c:v>
                </c:pt>
                <c:pt idx="4348">
                  <c:v>-0.49386400000000003</c:v>
                </c:pt>
                <c:pt idx="4349">
                  <c:v>-0.49602000000000002</c:v>
                </c:pt>
                <c:pt idx="4350">
                  <c:v>-0.49801200000000001</c:v>
                </c:pt>
                <c:pt idx="4351">
                  <c:v>-0.499857</c:v>
                </c:pt>
                <c:pt idx="4352">
                  <c:v>-0.50155899999999998</c:v>
                </c:pt>
                <c:pt idx="4353">
                  <c:v>-0.50311499999999998</c:v>
                </c:pt>
                <c:pt idx="4354">
                  <c:v>-0.50452200000000003</c:v>
                </c:pt>
                <c:pt idx="4355">
                  <c:v>-0.50578800000000002</c:v>
                </c:pt>
                <c:pt idx="4356" formatCode="0.00E+00">
                  <c:v>-0.50692899999999996</c:v>
                </c:pt>
                <c:pt idx="4357">
                  <c:v>-0.50795599999999996</c:v>
                </c:pt>
                <c:pt idx="4358">
                  <c:v>-0.50887099999999996</c:v>
                </c:pt>
                <c:pt idx="4359">
                  <c:v>-0.50966299999999998</c:v>
                </c:pt>
                <c:pt idx="4360">
                  <c:v>-0.51032299999999997</c:v>
                </c:pt>
                <c:pt idx="4361">
                  <c:v>-0.51084200000000002</c:v>
                </c:pt>
                <c:pt idx="4362">
                  <c:v>-0.511212</c:v>
                </c:pt>
                <c:pt idx="4363">
                  <c:v>-0.51141499999999995</c:v>
                </c:pt>
                <c:pt idx="4364">
                  <c:v>-0.51143300000000003</c:v>
                </c:pt>
                <c:pt idx="4365">
                  <c:v>-0.51125500000000001</c:v>
                </c:pt>
                <c:pt idx="4366">
                  <c:v>-0.51089799999999996</c:v>
                </c:pt>
                <c:pt idx="4367">
                  <c:v>-0.51038899999999998</c:v>
                </c:pt>
                <c:pt idx="4368">
                  <c:v>-0.50973800000000002</c:v>
                </c:pt>
                <c:pt idx="4369">
                  <c:v>-0.50892499999999996</c:v>
                </c:pt>
                <c:pt idx="4370">
                  <c:v>-0.50790599999999997</c:v>
                </c:pt>
                <c:pt idx="4371">
                  <c:v>-0.50663400000000003</c:v>
                </c:pt>
                <c:pt idx="4372">
                  <c:v>-0.50507100000000005</c:v>
                </c:pt>
                <c:pt idx="4373">
                  <c:v>-0.50320600000000004</c:v>
                </c:pt>
                <c:pt idx="4374">
                  <c:v>-0.50104899999999997</c:v>
                </c:pt>
                <c:pt idx="4375">
                  <c:v>-0.49863000000000002</c:v>
                </c:pt>
                <c:pt idx="4376">
                  <c:v>-0.49596800000000002</c:v>
                </c:pt>
                <c:pt idx="4377">
                  <c:v>-0.49307699999999999</c:v>
                </c:pt>
                <c:pt idx="4378">
                  <c:v>-0.48996499999999998</c:v>
                </c:pt>
                <c:pt idx="4379">
                  <c:v>-0.48664400000000002</c:v>
                </c:pt>
                <c:pt idx="4380">
                  <c:v>-0.48311999999999999</c:v>
                </c:pt>
                <c:pt idx="4381">
                  <c:v>-0.47938900000000001</c:v>
                </c:pt>
                <c:pt idx="4382">
                  <c:v>-0.47545900000000002</c:v>
                </c:pt>
                <c:pt idx="4383">
                  <c:v>-0.471354</c:v>
                </c:pt>
                <c:pt idx="4384">
                  <c:v>-0.46711000000000003</c:v>
                </c:pt>
                <c:pt idx="4385">
                  <c:v>-0.46275300000000003</c:v>
                </c:pt>
                <c:pt idx="4386">
                  <c:v>-0.45830100000000001</c:v>
                </c:pt>
                <c:pt idx="4387">
                  <c:v>-0.453762</c:v>
                </c:pt>
                <c:pt idx="4388">
                  <c:v>-0.44914100000000001</c:v>
                </c:pt>
                <c:pt idx="4389">
                  <c:v>-0.444436</c:v>
                </c:pt>
                <c:pt idx="4390">
                  <c:v>-0.43964500000000001</c:v>
                </c:pt>
                <c:pt idx="4391" formatCode="0.00E+00">
                  <c:v>-0.434757</c:v>
                </c:pt>
                <c:pt idx="4392">
                  <c:v>-0.42974800000000002</c:v>
                </c:pt>
                <c:pt idx="4393">
                  <c:v>-0.42459599999999997</c:v>
                </c:pt>
                <c:pt idx="4394">
                  <c:v>-0.41929300000000003</c:v>
                </c:pt>
                <c:pt idx="4395">
                  <c:v>-0.41386000000000001</c:v>
                </c:pt>
                <c:pt idx="4396">
                  <c:v>-0.40832600000000002</c:v>
                </c:pt>
                <c:pt idx="4397">
                  <c:v>-0.40271899999999999</c:v>
                </c:pt>
                <c:pt idx="4398">
                  <c:v>-0.397063</c:v>
                </c:pt>
                <c:pt idx="4399">
                  <c:v>-0.39139000000000002</c:v>
                </c:pt>
                <c:pt idx="4400">
                  <c:v>-0.38573299999999999</c:v>
                </c:pt>
                <c:pt idx="4401">
                  <c:v>-0.38011800000000001</c:v>
                </c:pt>
                <c:pt idx="4402">
                  <c:v>-0.37454799999999999</c:v>
                </c:pt>
                <c:pt idx="4403">
                  <c:v>-0.369004</c:v>
                </c:pt>
                <c:pt idx="4404">
                  <c:v>-0.36346099999999998</c:v>
                </c:pt>
                <c:pt idx="4405">
                  <c:v>-0.35790100000000002</c:v>
                </c:pt>
                <c:pt idx="4406">
                  <c:v>-0.352321</c:v>
                </c:pt>
                <c:pt idx="4407">
                  <c:v>-0.34673500000000002</c:v>
                </c:pt>
                <c:pt idx="4408">
                  <c:v>-0.34116600000000002</c:v>
                </c:pt>
                <c:pt idx="4409">
                  <c:v>-0.33564100000000002</c:v>
                </c:pt>
                <c:pt idx="4410">
                  <c:v>-0.33018500000000001</c:v>
                </c:pt>
                <c:pt idx="4411">
                  <c:v>-0.32481900000000002</c:v>
                </c:pt>
                <c:pt idx="4412">
                  <c:v>-0.31956000000000001</c:v>
                </c:pt>
                <c:pt idx="4413">
                  <c:v>-0.31441200000000002</c:v>
                </c:pt>
                <c:pt idx="4414">
                  <c:v>-0.30935699999999999</c:v>
                </c:pt>
                <c:pt idx="4415">
                  <c:v>-0.30436800000000003</c:v>
                </c:pt>
                <c:pt idx="4416">
                  <c:v>-0.29942000000000002</c:v>
                </c:pt>
                <c:pt idx="4417">
                  <c:v>-0.29450700000000002</c:v>
                </c:pt>
                <c:pt idx="4418">
                  <c:v>-0.289628</c:v>
                </c:pt>
                <c:pt idx="4419">
                  <c:v>-0.284779</c:v>
                </c:pt>
                <c:pt idx="4420">
                  <c:v>-0.27994999999999998</c:v>
                </c:pt>
                <c:pt idx="4421" formatCode="0.00E+00">
                  <c:v>-0.27513500000000002</c:v>
                </c:pt>
                <c:pt idx="4422">
                  <c:v>-0.27033200000000002</c:v>
                </c:pt>
                <c:pt idx="4423">
                  <c:v>-0.26553399999999999</c:v>
                </c:pt>
                <c:pt idx="4424">
                  <c:v>-0.26073200000000002</c:v>
                </c:pt>
                <c:pt idx="4425">
                  <c:v>-0.25591700000000001</c:v>
                </c:pt>
                <c:pt idx="4426">
                  <c:v>-0.25108999999999998</c:v>
                </c:pt>
                <c:pt idx="4427">
                  <c:v>-0.24624399999999999</c:v>
                </c:pt>
                <c:pt idx="4428">
                  <c:v>-0.241368</c:v>
                </c:pt>
                <c:pt idx="4429">
                  <c:v>-0.23644799999999999</c:v>
                </c:pt>
                <c:pt idx="4430">
                  <c:v>-0.23148099999999999</c:v>
                </c:pt>
                <c:pt idx="4431">
                  <c:v>-0.22647100000000001</c:v>
                </c:pt>
                <c:pt idx="4432">
                  <c:v>-0.221412</c:v>
                </c:pt>
                <c:pt idx="4433">
                  <c:v>-0.21628800000000001</c:v>
                </c:pt>
                <c:pt idx="4434">
                  <c:v>-0.211089</c:v>
                </c:pt>
                <c:pt idx="4435">
                  <c:v>-0.20583399999999999</c:v>
                </c:pt>
                <c:pt idx="4436">
                  <c:v>-0.20055799999999999</c:v>
                </c:pt>
                <c:pt idx="4437">
                  <c:v>-0.195296</c:v>
                </c:pt>
                <c:pt idx="4438">
                  <c:v>-0.19006999999999999</c:v>
                </c:pt>
                <c:pt idx="4439">
                  <c:v>-0.18488199999999999</c:v>
                </c:pt>
                <c:pt idx="4440">
                  <c:v>-0.17972199999999999</c:v>
                </c:pt>
                <c:pt idx="4441">
                  <c:v>-0.17457500000000001</c:v>
                </c:pt>
                <c:pt idx="4442">
                  <c:v>-0.169436</c:v>
                </c:pt>
                <c:pt idx="4443">
                  <c:v>-0.16431299999999999</c:v>
                </c:pt>
                <c:pt idx="4444">
                  <c:v>-0.159217</c:v>
                </c:pt>
                <c:pt idx="4445">
                  <c:v>-0.15415000000000001</c:v>
                </c:pt>
                <c:pt idx="4446">
                  <c:v>-0.149115</c:v>
                </c:pt>
                <c:pt idx="4447">
                  <c:v>-0.144126</c:v>
                </c:pt>
                <c:pt idx="4448">
                  <c:v>-0.13919599999999999</c:v>
                </c:pt>
                <c:pt idx="4449">
                  <c:v>-0.134326</c:v>
                </c:pt>
                <c:pt idx="4450">
                  <c:v>-0.12951599999999999</c:v>
                </c:pt>
                <c:pt idx="4451">
                  <c:v>-0.124775</c:v>
                </c:pt>
                <c:pt idx="4452">
                  <c:v>-0.12012100000000001</c:v>
                </c:pt>
                <c:pt idx="4453" formatCode="0.00E+00">
                  <c:v>-0.11557199999999999</c:v>
                </c:pt>
                <c:pt idx="4454">
                  <c:v>-0.111151</c:v>
                </c:pt>
                <c:pt idx="4455">
                  <c:v>-0.10689700000000001</c:v>
                </c:pt>
                <c:pt idx="4456">
                  <c:v>-0.10284699999999999</c:v>
                </c:pt>
                <c:pt idx="4457">
                  <c:v>-9.9021200000000004E-2</c:v>
                </c:pt>
                <c:pt idx="4458">
                  <c:v>-9.5435699999999998E-2</c:v>
                </c:pt>
                <c:pt idx="4459">
                  <c:v>-9.2124800000000007E-2</c:v>
                </c:pt>
                <c:pt idx="4460">
                  <c:v>-8.9136599999999996E-2</c:v>
                </c:pt>
                <c:pt idx="4461">
                  <c:v>-8.6500300000000002E-2</c:v>
                </c:pt>
                <c:pt idx="4462">
                  <c:v>-8.4206900000000001E-2</c:v>
                </c:pt>
                <c:pt idx="4463">
                  <c:v>-8.2223400000000002E-2</c:v>
                </c:pt>
                <c:pt idx="4464">
                  <c:v>-8.0519900000000005E-2</c:v>
                </c:pt>
                <c:pt idx="4465">
                  <c:v>-7.9088000000000006E-2</c:v>
                </c:pt>
                <c:pt idx="4466">
                  <c:v>-7.7943700000000005E-2</c:v>
                </c:pt>
                <c:pt idx="4467">
                  <c:v>-7.7116699999999996E-2</c:v>
                </c:pt>
                <c:pt idx="4468">
                  <c:v>-7.66347E-2</c:v>
                </c:pt>
                <c:pt idx="4469">
                  <c:v>-7.6510400000000006E-2</c:v>
                </c:pt>
                <c:pt idx="4470">
                  <c:v>-7.6743800000000001E-2</c:v>
                </c:pt>
                <c:pt idx="4471">
                  <c:v>-7.7334E-2</c:v>
                </c:pt>
                <c:pt idx="4472">
                  <c:v>-7.82886E-2</c:v>
                </c:pt>
                <c:pt idx="4473">
                  <c:v>-7.9618499999999995E-2</c:v>
                </c:pt>
                <c:pt idx="4474">
                  <c:v>-8.1323599999999996E-2</c:v>
                </c:pt>
                <c:pt idx="4475">
                  <c:v>-8.3390199999999998E-2</c:v>
                </c:pt>
                <c:pt idx="4476">
                  <c:v>-8.5804800000000001E-2</c:v>
                </c:pt>
                <c:pt idx="4477">
                  <c:v>-8.85658E-2</c:v>
                </c:pt>
                <c:pt idx="4478">
                  <c:v>-9.1673400000000002E-2</c:v>
                </c:pt>
                <c:pt idx="4479">
                  <c:v>-9.5112199999999994E-2</c:v>
                </c:pt>
                <c:pt idx="4480">
                  <c:v>-9.8856200000000005E-2</c:v>
                </c:pt>
                <c:pt idx="4481">
                  <c:v>-0.10289</c:v>
                </c:pt>
                <c:pt idx="4482" formatCode="0.00E+00">
                  <c:v>-0.10721</c:v>
                </c:pt>
                <c:pt idx="4483" formatCode="0.00E+00">
                  <c:v>-0.11179699999999999</c:v>
                </c:pt>
                <c:pt idx="4484" formatCode="0.00E+00">
                  <c:v>-0.11661299999999999</c:v>
                </c:pt>
                <c:pt idx="4485" formatCode="0.00E+00">
                  <c:v>-0.12162199999999999</c:v>
                </c:pt>
                <c:pt idx="4486">
                  <c:v>-0.126803</c:v>
                </c:pt>
                <c:pt idx="4487">
                  <c:v>-0.13214600000000001</c:v>
                </c:pt>
                <c:pt idx="4488">
                  <c:v>-0.13763600000000001</c:v>
                </c:pt>
                <c:pt idx="4489">
                  <c:v>-0.14325499999999999</c:v>
                </c:pt>
                <c:pt idx="4490">
                  <c:v>-0.14898600000000001</c:v>
                </c:pt>
                <c:pt idx="4491">
                  <c:v>-0.15481</c:v>
                </c:pt>
                <c:pt idx="4492">
                  <c:v>-0.16071099999999999</c:v>
                </c:pt>
                <c:pt idx="4493">
                  <c:v>-0.16667799999999999</c:v>
                </c:pt>
                <c:pt idx="4494">
                  <c:v>-0.17270099999999999</c:v>
                </c:pt>
                <c:pt idx="4495">
                  <c:v>-0.17876800000000001</c:v>
                </c:pt>
                <c:pt idx="4496">
                  <c:v>-0.184862</c:v>
                </c:pt>
                <c:pt idx="4497">
                  <c:v>-0.19098399999999999</c:v>
                </c:pt>
                <c:pt idx="4498">
                  <c:v>-0.19715099999999999</c:v>
                </c:pt>
                <c:pt idx="4499">
                  <c:v>-0.20338200000000001</c:v>
                </c:pt>
                <c:pt idx="4500">
                  <c:v>-0.20968500000000001</c:v>
                </c:pt>
                <c:pt idx="4501">
                  <c:v>-0.216057</c:v>
                </c:pt>
                <c:pt idx="4502">
                  <c:v>-0.222492</c:v>
                </c:pt>
                <c:pt idx="4503">
                  <c:v>-0.22898299999999999</c:v>
                </c:pt>
                <c:pt idx="4504">
                  <c:v>-0.23552799999999999</c:v>
                </c:pt>
                <c:pt idx="4505">
                  <c:v>-0.24213799999999999</c:v>
                </c:pt>
                <c:pt idx="4506">
                  <c:v>-0.24882099999999999</c:v>
                </c:pt>
                <c:pt idx="4507">
                  <c:v>-0.25556600000000002</c:v>
                </c:pt>
                <c:pt idx="4508">
                  <c:v>-0.26235399999999998</c:v>
                </c:pt>
                <c:pt idx="4509">
                  <c:v>-0.26917000000000002</c:v>
                </c:pt>
                <c:pt idx="4510">
                  <c:v>-0.27600999999999998</c:v>
                </c:pt>
                <c:pt idx="4511">
                  <c:v>-0.28287099999999998</c:v>
                </c:pt>
                <c:pt idx="4512">
                  <c:v>-0.28975099999999998</c:v>
                </c:pt>
                <c:pt idx="4513">
                  <c:v>-0.296653</c:v>
                </c:pt>
                <c:pt idx="4514">
                  <c:v>-0.30359000000000003</c:v>
                </c:pt>
                <c:pt idx="4515">
                  <c:v>-0.31057400000000002</c:v>
                </c:pt>
                <c:pt idx="4516">
                  <c:v>-0.317608</c:v>
                </c:pt>
                <c:pt idx="4517">
                  <c:v>-0.32469500000000001</c:v>
                </c:pt>
                <c:pt idx="4518">
                  <c:v>-0.33185199999999998</c:v>
                </c:pt>
                <c:pt idx="4519">
                  <c:v>-0.33910099999999999</c:v>
                </c:pt>
                <c:pt idx="4520">
                  <c:v>-0.34644200000000003</c:v>
                </c:pt>
                <c:pt idx="4521">
                  <c:v>-0.35385699999999998</c:v>
                </c:pt>
                <c:pt idx="4522">
                  <c:v>-0.36132500000000001</c:v>
                </c:pt>
                <c:pt idx="4523">
                  <c:v>-0.36884099999999997</c:v>
                </c:pt>
                <c:pt idx="4524">
                  <c:v>-0.37642199999999998</c:v>
                </c:pt>
                <c:pt idx="4525">
                  <c:v>-0.38408599999999998</c:v>
                </c:pt>
                <c:pt idx="4526">
                  <c:v>-0.39183600000000002</c:v>
                </c:pt>
                <c:pt idx="4527">
                  <c:v>-0.39965699999999998</c:v>
                </c:pt>
                <c:pt idx="4528">
                  <c:v>-0.40753299999999998</c:v>
                </c:pt>
                <c:pt idx="4529" formatCode="0.00E+00">
                  <c:v>-0.41547800000000001</c:v>
                </c:pt>
                <c:pt idx="4530" formatCode="0.00E+00">
                  <c:v>-0.42353299999999999</c:v>
                </c:pt>
                <c:pt idx="4531">
                  <c:v>-0.43172700000000003</c:v>
                </c:pt>
                <c:pt idx="4532">
                  <c:v>-0.44006299999999998</c:v>
                </c:pt>
                <c:pt idx="4533">
                  <c:v>-0.448521</c:v>
                </c:pt>
                <c:pt idx="4534">
                  <c:v>-0.45709100000000003</c:v>
                </c:pt>
                <c:pt idx="4535">
                  <c:v>-0.465781</c:v>
                </c:pt>
                <c:pt idx="4536">
                  <c:v>-0.474601</c:v>
                </c:pt>
                <c:pt idx="4537">
                  <c:v>-0.48354599999999998</c:v>
                </c:pt>
                <c:pt idx="4538">
                  <c:v>-0.49259500000000001</c:v>
                </c:pt>
                <c:pt idx="4539">
                  <c:v>-0.501722</c:v>
                </c:pt>
                <c:pt idx="4540">
                  <c:v>-0.51091200000000003</c:v>
                </c:pt>
                <c:pt idx="4541">
                  <c:v>-0.52017199999999997</c:v>
                </c:pt>
                <c:pt idx="4542">
                  <c:v>-0.52951599999999999</c:v>
                </c:pt>
                <c:pt idx="4543">
                  <c:v>-0.53893599999999997</c:v>
                </c:pt>
                <c:pt idx="4544">
                  <c:v>-0.54839499999999997</c:v>
                </c:pt>
                <c:pt idx="4545">
                  <c:v>-0.55784699999999998</c:v>
                </c:pt>
                <c:pt idx="4546">
                  <c:v>-0.56726100000000002</c:v>
                </c:pt>
                <c:pt idx="4547">
                  <c:v>-0.57662100000000005</c:v>
                </c:pt>
                <c:pt idx="4548">
                  <c:v>-0.58592</c:v>
                </c:pt>
                <c:pt idx="4549">
                  <c:v>-0.59515700000000005</c:v>
                </c:pt>
                <c:pt idx="4550">
                  <c:v>-0.60432799999999998</c:v>
                </c:pt>
                <c:pt idx="4551">
                  <c:v>-0.61342099999999999</c:v>
                </c:pt>
                <c:pt idx="4552">
                  <c:v>-0.62240799999999996</c:v>
                </c:pt>
                <c:pt idx="4553">
                  <c:v>-0.63125600000000004</c:v>
                </c:pt>
                <c:pt idx="4554">
                  <c:v>-0.63994200000000001</c:v>
                </c:pt>
                <c:pt idx="4555">
                  <c:v>-0.64845699999999995</c:v>
                </c:pt>
                <c:pt idx="4556">
                  <c:v>-0.65679699999999996</c:v>
                </c:pt>
                <c:pt idx="4557">
                  <c:v>-0.66494699999999995</c:v>
                </c:pt>
                <c:pt idx="4558">
                  <c:v>-0.67288999999999999</c:v>
                </c:pt>
                <c:pt idx="4559">
                  <c:v>-0.68061700000000003</c:v>
                </c:pt>
                <c:pt idx="4560">
                  <c:v>-0.68812499999999999</c:v>
                </c:pt>
                <c:pt idx="4561">
                  <c:v>-0.69540100000000005</c:v>
                </c:pt>
                <c:pt idx="4562">
                  <c:v>-0.70241399999999998</c:v>
                </c:pt>
                <c:pt idx="4563">
                  <c:v>-0.70912299999999995</c:v>
                </c:pt>
                <c:pt idx="4564" formatCode="0.00E+00">
                  <c:v>-0.71549499999999999</c:v>
                </c:pt>
                <c:pt idx="4565" formatCode="0.00E+00">
                  <c:v>-0.72151900000000002</c:v>
                </c:pt>
                <c:pt idx="4566">
                  <c:v>-0.72720399999999996</c:v>
                </c:pt>
                <c:pt idx="4567">
                  <c:v>-0.732572</c:v>
                </c:pt>
                <c:pt idx="4568">
                  <c:v>-0.737645</c:v>
                </c:pt>
                <c:pt idx="4569">
                  <c:v>-0.74242699999999995</c:v>
                </c:pt>
                <c:pt idx="4570">
                  <c:v>-0.74689700000000003</c:v>
                </c:pt>
                <c:pt idx="4571">
                  <c:v>-0.75102999999999998</c:v>
                </c:pt>
                <c:pt idx="4572">
                  <c:v>-0.75480199999999997</c:v>
                </c:pt>
                <c:pt idx="4573">
                  <c:v>-0.75819300000000001</c:v>
                </c:pt>
                <c:pt idx="4574">
                  <c:v>-0.76118799999999998</c:v>
                </c:pt>
                <c:pt idx="4575">
                  <c:v>-0.76378000000000001</c:v>
                </c:pt>
                <c:pt idx="4576">
                  <c:v>-0.76597800000000005</c:v>
                </c:pt>
                <c:pt idx="4577">
                  <c:v>-0.76780499999999996</c:v>
                </c:pt>
                <c:pt idx="4578">
                  <c:v>-0.76927800000000002</c:v>
                </c:pt>
                <c:pt idx="4579">
                  <c:v>-0.77039199999999997</c:v>
                </c:pt>
                <c:pt idx="4580">
                  <c:v>-0.77112800000000004</c:v>
                </c:pt>
                <c:pt idx="4581">
                  <c:v>-0.77147100000000002</c:v>
                </c:pt>
                <c:pt idx="4582">
                  <c:v>-0.771424</c:v>
                </c:pt>
                <c:pt idx="4583">
                  <c:v>-0.77100199999999997</c:v>
                </c:pt>
                <c:pt idx="4584">
                  <c:v>-0.77021300000000004</c:v>
                </c:pt>
                <c:pt idx="4585">
                  <c:v>-0.76906099999999999</c:v>
                </c:pt>
                <c:pt idx="4586">
                  <c:v>-0.76755799999999996</c:v>
                </c:pt>
                <c:pt idx="4587">
                  <c:v>-0.76572099999999998</c:v>
                </c:pt>
                <c:pt idx="4588">
                  <c:v>-0.763571</c:v>
                </c:pt>
                <c:pt idx="4589">
                  <c:v>-0.76112599999999997</c:v>
                </c:pt>
                <c:pt idx="4590">
                  <c:v>-0.75839199999999996</c:v>
                </c:pt>
                <c:pt idx="4591">
                  <c:v>-0.75537600000000005</c:v>
                </c:pt>
                <c:pt idx="4592">
                  <c:v>-0.75207999999999997</c:v>
                </c:pt>
                <c:pt idx="4593">
                  <c:v>-0.74851500000000004</c:v>
                </c:pt>
                <c:pt idx="4594" formatCode="0.00E+00">
                  <c:v>-0.744699</c:v>
                </c:pt>
                <c:pt idx="4595" formatCode="0.00E+00">
                  <c:v>-0.740649</c:v>
                </c:pt>
                <c:pt idx="4596">
                  <c:v>-0.73636900000000005</c:v>
                </c:pt>
                <c:pt idx="4597">
                  <c:v>-0.73185199999999995</c:v>
                </c:pt>
                <c:pt idx="4598">
                  <c:v>-0.72709500000000005</c:v>
                </c:pt>
                <c:pt idx="4599">
                  <c:v>-0.72209599999999996</c:v>
                </c:pt>
                <c:pt idx="4600">
                  <c:v>-0.71685600000000005</c:v>
                </c:pt>
                <c:pt idx="4601">
                  <c:v>-0.71138800000000002</c:v>
                </c:pt>
                <c:pt idx="4602">
                  <c:v>-0.70571300000000003</c:v>
                </c:pt>
                <c:pt idx="4603">
                  <c:v>-0.69986300000000001</c:v>
                </c:pt>
                <c:pt idx="4604">
                  <c:v>-0.69386199999999998</c:v>
                </c:pt>
                <c:pt idx="4605">
                  <c:v>-0.68771800000000005</c:v>
                </c:pt>
                <c:pt idx="4606">
                  <c:v>-0.681423</c:v>
                </c:pt>
                <c:pt idx="4607">
                  <c:v>-0.67497399999999996</c:v>
                </c:pt>
                <c:pt idx="4608">
                  <c:v>-0.668377</c:v>
                </c:pt>
                <c:pt idx="4609">
                  <c:v>-0.66164699999999999</c:v>
                </c:pt>
                <c:pt idx="4610">
                  <c:v>-0.65478400000000003</c:v>
                </c:pt>
                <c:pt idx="4611">
                  <c:v>-0.64776500000000004</c:v>
                </c:pt>
                <c:pt idx="4612">
                  <c:v>-0.64055499999999999</c:v>
                </c:pt>
                <c:pt idx="4613">
                  <c:v>-0.63312999999999997</c:v>
                </c:pt>
                <c:pt idx="4614">
                  <c:v>-0.62548999999999999</c:v>
                </c:pt>
                <c:pt idx="4615">
                  <c:v>-0.61765300000000001</c:v>
                </c:pt>
                <c:pt idx="4616">
                  <c:v>-0.60964799999999997</c:v>
                </c:pt>
                <c:pt idx="4617">
                  <c:v>-0.60150199999999998</c:v>
                </c:pt>
                <c:pt idx="4618">
                  <c:v>-0.59321900000000005</c:v>
                </c:pt>
                <c:pt idx="4619">
                  <c:v>-0.58477400000000002</c:v>
                </c:pt>
                <c:pt idx="4620">
                  <c:v>-0.57613700000000001</c:v>
                </c:pt>
                <c:pt idx="4621">
                  <c:v>-0.56729399999999996</c:v>
                </c:pt>
                <c:pt idx="4622">
                  <c:v>-0.558249</c:v>
                </c:pt>
                <c:pt idx="4623">
                  <c:v>-0.54901900000000003</c:v>
                </c:pt>
                <c:pt idx="4624">
                  <c:v>-0.53963000000000005</c:v>
                </c:pt>
                <c:pt idx="4625">
                  <c:v>-0.53010299999999999</c:v>
                </c:pt>
                <c:pt idx="4626">
                  <c:v>-0.52044400000000002</c:v>
                </c:pt>
                <c:pt idx="4627">
                  <c:v>-0.51063599999999998</c:v>
                </c:pt>
                <c:pt idx="4628">
                  <c:v>-0.50065400000000004</c:v>
                </c:pt>
                <c:pt idx="4629">
                  <c:v>-0.49048199999999997</c:v>
                </c:pt>
                <c:pt idx="4630">
                  <c:v>-0.48011100000000001</c:v>
                </c:pt>
                <c:pt idx="4631" formatCode="0.00E+00">
                  <c:v>-0.46953</c:v>
                </c:pt>
                <c:pt idx="4632">
                  <c:v>-0.45872200000000002</c:v>
                </c:pt>
                <c:pt idx="4633">
                  <c:v>-0.44767699999999999</c:v>
                </c:pt>
                <c:pt idx="4634">
                  <c:v>-0.43640200000000001</c:v>
                </c:pt>
                <c:pt idx="4635">
                  <c:v>-0.42492200000000002</c:v>
                </c:pt>
                <c:pt idx="4636">
                  <c:v>-0.41326299999999999</c:v>
                </c:pt>
                <c:pt idx="4637">
                  <c:v>-0.40143499999999999</c:v>
                </c:pt>
                <c:pt idx="4638">
                  <c:v>-0.38942500000000002</c:v>
                </c:pt>
                <c:pt idx="4639">
                  <c:v>-0.37720500000000001</c:v>
                </c:pt>
                <c:pt idx="4640">
                  <c:v>-0.36475200000000002</c:v>
                </c:pt>
                <c:pt idx="4641">
                  <c:v>-0.352051</c:v>
                </c:pt>
                <c:pt idx="4642">
                  <c:v>-0.33910299999999999</c:v>
                </c:pt>
                <c:pt idx="4643">
                  <c:v>-0.32593499999999997</c:v>
                </c:pt>
                <c:pt idx="4644">
                  <c:v>-0.31259399999999998</c:v>
                </c:pt>
                <c:pt idx="4645">
                  <c:v>-0.29912699999999998</c:v>
                </c:pt>
                <c:pt idx="4646">
                  <c:v>-0.285551</c:v>
                </c:pt>
                <c:pt idx="4647">
                  <c:v>-0.27184799999999998</c:v>
                </c:pt>
                <c:pt idx="4648">
                  <c:v>-0.25799100000000003</c:v>
                </c:pt>
                <c:pt idx="4649">
                  <c:v>-0.24396100000000001</c:v>
                </c:pt>
                <c:pt idx="4650">
                  <c:v>-0.22975799999999999</c:v>
                </c:pt>
                <c:pt idx="4651">
                  <c:v>-0.21539700000000001</c:v>
                </c:pt>
                <c:pt idx="4652">
                  <c:v>-0.200904</c:v>
                </c:pt>
                <c:pt idx="4653">
                  <c:v>-0.186303</c:v>
                </c:pt>
                <c:pt idx="4654">
                  <c:v>-0.171621</c:v>
                </c:pt>
                <c:pt idx="4655">
                  <c:v>-0.15687100000000001</c:v>
                </c:pt>
                <c:pt idx="4656">
                  <c:v>-0.14205300000000001</c:v>
                </c:pt>
                <c:pt idx="4657">
                  <c:v>-0.127163</c:v>
                </c:pt>
                <c:pt idx="4658">
                  <c:v>-0.11219999999999999</c:v>
                </c:pt>
                <c:pt idx="4659">
                  <c:v>-9.7178799999999996E-2</c:v>
                </c:pt>
                <c:pt idx="4660">
                  <c:v>-8.2135399999999997E-2</c:v>
                </c:pt>
                <c:pt idx="4661">
                  <c:v>-6.7116400000000007E-2</c:v>
                </c:pt>
                <c:pt idx="4662">
                  <c:v>-5.2164099999999998E-2</c:v>
                </c:pt>
                <c:pt idx="4663" formatCode="0.00E+00">
                  <c:v>-3.7302399999999999E-2</c:v>
                </c:pt>
                <c:pt idx="4664">
                  <c:v>-2.2540999999999999E-2</c:v>
                </c:pt>
                <c:pt idx="4665" formatCode="0.00E+00">
                  <c:v>-7.8968700000000003E-3</c:v>
                </c:pt>
                <c:pt idx="4666" formatCode="0.00E+00">
                  <c:v>6.5923800000000001E-3</c:v>
                </c:pt>
                <c:pt idx="4667">
                  <c:v>2.08833E-2</c:v>
                </c:pt>
                <c:pt idx="4668">
                  <c:v>3.4952499999999997E-2</c:v>
                </c:pt>
                <c:pt idx="4669">
                  <c:v>4.8797500000000001E-2</c:v>
                </c:pt>
                <c:pt idx="4670">
                  <c:v>6.2415400000000003E-2</c:v>
                </c:pt>
                <c:pt idx="4671">
                  <c:v>7.5790399999999994E-2</c:v>
                </c:pt>
                <c:pt idx="4672">
                  <c:v>8.8903200000000002E-2</c:v>
                </c:pt>
                <c:pt idx="4673">
                  <c:v>0.10173699999999999</c:v>
                </c:pt>
                <c:pt idx="4674">
                  <c:v>0.114276</c:v>
                </c:pt>
                <c:pt idx="4675">
                  <c:v>0.126495</c:v>
                </c:pt>
                <c:pt idx="4676">
                  <c:v>0.138379</c:v>
                </c:pt>
                <c:pt idx="4677">
                  <c:v>0.14991699999999999</c:v>
                </c:pt>
                <c:pt idx="4678">
                  <c:v>0.161105</c:v>
                </c:pt>
                <c:pt idx="4679">
                  <c:v>0.17193700000000001</c:v>
                </c:pt>
                <c:pt idx="4680">
                  <c:v>0.18240700000000001</c:v>
                </c:pt>
                <c:pt idx="4681">
                  <c:v>0.19251199999999999</c:v>
                </c:pt>
                <c:pt idx="4682">
                  <c:v>0.20224400000000001</c:v>
                </c:pt>
                <c:pt idx="4683">
                  <c:v>0.211586</c:v>
                </c:pt>
                <c:pt idx="4684">
                  <c:v>0.220527</c:v>
                </c:pt>
                <c:pt idx="4685">
                  <c:v>0.22905900000000001</c:v>
                </c:pt>
                <c:pt idx="4686">
                  <c:v>0.237178</c:v>
                </c:pt>
                <c:pt idx="4687">
                  <c:v>0.24487800000000001</c:v>
                </c:pt>
                <c:pt idx="4688">
                  <c:v>0.25216899999999998</c:v>
                </c:pt>
                <c:pt idx="4689">
                  <c:v>0.25908100000000001</c:v>
                </c:pt>
                <c:pt idx="4690">
                  <c:v>0.26564199999999999</c:v>
                </c:pt>
                <c:pt idx="4691">
                  <c:v>0.27185399999999998</c:v>
                </c:pt>
                <c:pt idx="4692">
                  <c:v>0.27770600000000001</c:v>
                </c:pt>
                <c:pt idx="4693">
                  <c:v>0.28320200000000001</c:v>
                </c:pt>
                <c:pt idx="4694">
                  <c:v>0.28836000000000001</c:v>
                </c:pt>
                <c:pt idx="4695" formatCode="0.00E+00">
                  <c:v>0.29320000000000002</c:v>
                </c:pt>
                <c:pt idx="4696">
                  <c:v>0.29771900000000001</c:v>
                </c:pt>
                <c:pt idx="4697">
                  <c:v>0.301898</c:v>
                </c:pt>
                <c:pt idx="4698">
                  <c:v>0.30571500000000001</c:v>
                </c:pt>
                <c:pt idx="4699">
                  <c:v>0.30916500000000002</c:v>
                </c:pt>
                <c:pt idx="4700">
                  <c:v>0.31227100000000002</c:v>
                </c:pt>
                <c:pt idx="4701">
                  <c:v>0.31508000000000003</c:v>
                </c:pt>
                <c:pt idx="4702">
                  <c:v>0.31762200000000002</c:v>
                </c:pt>
                <c:pt idx="4703">
                  <c:v>0.31990400000000002</c:v>
                </c:pt>
                <c:pt idx="4704">
                  <c:v>0.32192100000000001</c:v>
                </c:pt>
                <c:pt idx="4705">
                  <c:v>0.32369399999999998</c:v>
                </c:pt>
                <c:pt idx="4706">
                  <c:v>0.32525399999999999</c:v>
                </c:pt>
                <c:pt idx="4707">
                  <c:v>0.32661200000000001</c:v>
                </c:pt>
                <c:pt idx="4708">
                  <c:v>0.32775599999999999</c:v>
                </c:pt>
                <c:pt idx="4709">
                  <c:v>0.328677</c:v>
                </c:pt>
                <c:pt idx="4710">
                  <c:v>0.32938600000000001</c:v>
                </c:pt>
                <c:pt idx="4711">
                  <c:v>0.32990599999999998</c:v>
                </c:pt>
                <c:pt idx="4712">
                  <c:v>0.33026</c:v>
                </c:pt>
                <c:pt idx="4713">
                  <c:v>0.33046599999999998</c:v>
                </c:pt>
                <c:pt idx="4714">
                  <c:v>0.33053199999999999</c:v>
                </c:pt>
                <c:pt idx="4715">
                  <c:v>0.33044800000000002</c:v>
                </c:pt>
                <c:pt idx="4716">
                  <c:v>0.33019999999999999</c:v>
                </c:pt>
                <c:pt idx="4717">
                  <c:v>0.32979199999999997</c:v>
                </c:pt>
                <c:pt idx="4718">
                  <c:v>0.32924799999999999</c:v>
                </c:pt>
                <c:pt idx="4719">
                  <c:v>0.32857799999999998</c:v>
                </c:pt>
                <c:pt idx="4720">
                  <c:v>0.32775799999999999</c:v>
                </c:pt>
                <c:pt idx="4721">
                  <c:v>0.32675399999999999</c:v>
                </c:pt>
                <c:pt idx="4722">
                  <c:v>0.32553599999999999</c:v>
                </c:pt>
                <c:pt idx="4723">
                  <c:v>0.32408399999999998</c:v>
                </c:pt>
                <c:pt idx="4724" formatCode="0.00E+00">
                  <c:v>0.32238</c:v>
                </c:pt>
                <c:pt idx="4725">
                  <c:v>0.32040099999999999</c:v>
                </c:pt>
                <c:pt idx="4726">
                  <c:v>0.31812099999999999</c:v>
                </c:pt>
                <c:pt idx="4727">
                  <c:v>0.31551299999999999</c:v>
                </c:pt>
                <c:pt idx="4728">
                  <c:v>0.31256899999999999</c:v>
                </c:pt>
                <c:pt idx="4729">
                  <c:v>0.30929899999999999</c:v>
                </c:pt>
                <c:pt idx="4730">
                  <c:v>0.30572199999999999</c:v>
                </c:pt>
                <c:pt idx="4731">
                  <c:v>0.301838</c:v>
                </c:pt>
                <c:pt idx="4732">
                  <c:v>0.297628</c:v>
                </c:pt>
                <c:pt idx="4733">
                  <c:v>0.29308000000000001</c:v>
                </c:pt>
                <c:pt idx="4734">
                  <c:v>0.28820099999999998</c:v>
                </c:pt>
                <c:pt idx="4735">
                  <c:v>0.28300700000000001</c:v>
                </c:pt>
                <c:pt idx="4736">
                  <c:v>0.27750599999999997</c:v>
                </c:pt>
                <c:pt idx="4737">
                  <c:v>0.27168799999999999</c:v>
                </c:pt>
                <c:pt idx="4738">
                  <c:v>0.26553300000000002</c:v>
                </c:pt>
                <c:pt idx="4739">
                  <c:v>0.25902199999999997</c:v>
                </c:pt>
                <c:pt idx="4740">
                  <c:v>0.25214199999999998</c:v>
                </c:pt>
                <c:pt idx="4741">
                  <c:v>0.24488699999999999</c:v>
                </c:pt>
                <c:pt idx="4742">
                  <c:v>0.237264</c:v>
                </c:pt>
                <c:pt idx="4743">
                  <c:v>0.22928200000000001</c:v>
                </c:pt>
                <c:pt idx="4744">
                  <c:v>0.220941</c:v>
                </c:pt>
                <c:pt idx="4745">
                  <c:v>0.212229</c:v>
                </c:pt>
                <c:pt idx="4746">
                  <c:v>0.20313700000000001</c:v>
                </c:pt>
                <c:pt idx="4747">
                  <c:v>0.19366900000000001</c:v>
                </c:pt>
                <c:pt idx="4748">
                  <c:v>0.18384200000000001</c:v>
                </c:pt>
                <c:pt idx="4749">
                  <c:v>0.173674</c:v>
                </c:pt>
                <c:pt idx="4750">
                  <c:v>0.16317300000000001</c:v>
                </c:pt>
                <c:pt idx="4751">
                  <c:v>0.15234</c:v>
                </c:pt>
                <c:pt idx="4752">
                  <c:v>0.14116999999999999</c:v>
                </c:pt>
                <c:pt idx="4753">
                  <c:v>0.12965499999999999</c:v>
                </c:pt>
                <c:pt idx="4754">
                  <c:v>0.117797</c:v>
                </c:pt>
                <c:pt idx="4755">
                  <c:v>0.105612</c:v>
                </c:pt>
                <c:pt idx="4756" formatCode="0.00E+00">
                  <c:v>9.3120499999999995E-2</c:v>
                </c:pt>
                <c:pt idx="4757">
                  <c:v>8.0343999999999999E-2</c:v>
                </c:pt>
                <c:pt idx="4758">
                  <c:v>6.7301299999999994E-2</c:v>
                </c:pt>
                <c:pt idx="4759">
                  <c:v>5.40104E-2</c:v>
                </c:pt>
                <c:pt idx="4760">
                  <c:v>4.04862E-2</c:v>
                </c:pt>
                <c:pt idx="4761">
                  <c:v>2.67429E-2</c:v>
                </c:pt>
                <c:pt idx="4762">
                  <c:v>1.28028E-2</c:v>
                </c:pt>
                <c:pt idx="4763" formatCode="0.00E+00">
                  <c:v>-1.29996E-3</c:v>
                </c:pt>
                <c:pt idx="4764">
                  <c:v>-1.5532199999999999E-2</c:v>
                </c:pt>
                <c:pt idx="4765">
                  <c:v>-2.9873199999999999E-2</c:v>
                </c:pt>
                <c:pt idx="4766">
                  <c:v>-4.4309599999999998E-2</c:v>
                </c:pt>
                <c:pt idx="4767">
                  <c:v>-5.8821900000000003E-2</c:v>
                </c:pt>
                <c:pt idx="4768">
                  <c:v>-7.3382500000000003E-2</c:v>
                </c:pt>
                <c:pt idx="4769">
                  <c:v>-8.7963399999999997E-2</c:v>
                </c:pt>
                <c:pt idx="4770">
                  <c:v>-0.10253900000000001</c:v>
                </c:pt>
                <c:pt idx="4771">
                  <c:v>-0.11708399999999999</c:v>
                </c:pt>
                <c:pt idx="4772">
                  <c:v>-0.13156999999999999</c:v>
                </c:pt>
                <c:pt idx="4773">
                  <c:v>-0.14597299999999999</c:v>
                </c:pt>
                <c:pt idx="4774">
                  <c:v>-0.160271</c:v>
                </c:pt>
                <c:pt idx="4775">
                  <c:v>-0.17444399999999999</c:v>
                </c:pt>
                <c:pt idx="4776">
                  <c:v>-0.188476</c:v>
                </c:pt>
                <c:pt idx="4777">
                  <c:v>-0.20235800000000001</c:v>
                </c:pt>
                <c:pt idx="4778">
                  <c:v>-0.21609200000000001</c:v>
                </c:pt>
                <c:pt idx="4779">
                  <c:v>-0.22967899999999999</c:v>
                </c:pt>
                <c:pt idx="4780">
                  <c:v>-0.24312</c:v>
                </c:pt>
                <c:pt idx="4781">
                  <c:v>-0.256413</c:v>
                </c:pt>
                <c:pt idx="4782">
                  <c:v>-0.26955400000000002</c:v>
                </c:pt>
                <c:pt idx="4783">
                  <c:v>-0.28253099999999998</c:v>
                </c:pt>
                <c:pt idx="4784">
                  <c:v>-0.295321</c:v>
                </c:pt>
                <c:pt idx="4785">
                  <c:v>-0.30788599999999999</c:v>
                </c:pt>
                <c:pt idx="4786">
                  <c:v>-0.32019900000000001</c:v>
                </c:pt>
                <c:pt idx="4787" formatCode="0.00E+00">
                  <c:v>-0.33225300000000002</c:v>
                </c:pt>
                <c:pt idx="4788" formatCode="0.00E+00">
                  <c:v>-0.34406799999999998</c:v>
                </c:pt>
                <c:pt idx="4789">
                  <c:v>-0.35567100000000001</c:v>
                </c:pt>
                <c:pt idx="4790">
                  <c:v>-0.36708000000000002</c:v>
                </c:pt>
                <c:pt idx="4791">
                  <c:v>-0.37830200000000003</c:v>
                </c:pt>
                <c:pt idx="4792">
                  <c:v>-0.38933899999999999</c:v>
                </c:pt>
                <c:pt idx="4793">
                  <c:v>-0.40019199999999999</c:v>
                </c:pt>
                <c:pt idx="4794">
                  <c:v>-0.41087200000000001</c:v>
                </c:pt>
                <c:pt idx="4795">
                  <c:v>-0.42139199999999999</c:v>
                </c:pt>
                <c:pt idx="4796">
                  <c:v>-0.43175999999999998</c:v>
                </c:pt>
                <c:pt idx="4797">
                  <c:v>-0.44197199999999998</c:v>
                </c:pt>
                <c:pt idx="4798">
                  <c:v>-0.452015</c:v>
                </c:pt>
                <c:pt idx="4799">
                  <c:v>-0.46188299999999999</c:v>
                </c:pt>
                <c:pt idx="4800">
                  <c:v>-0.47157500000000002</c:v>
                </c:pt>
                <c:pt idx="4801">
                  <c:v>-0.48109499999999999</c:v>
                </c:pt>
                <c:pt idx="4802">
                  <c:v>-0.490454</c:v>
                </c:pt>
                <c:pt idx="4803">
                  <c:v>-0.49966100000000002</c:v>
                </c:pt>
                <c:pt idx="4804">
                  <c:v>-0.50872300000000004</c:v>
                </c:pt>
                <c:pt idx="4805">
                  <c:v>-0.51764399999999999</c:v>
                </c:pt>
                <c:pt idx="4806">
                  <c:v>-0.52642500000000003</c:v>
                </c:pt>
                <c:pt idx="4807">
                  <c:v>-0.53506699999999996</c:v>
                </c:pt>
                <c:pt idx="4808">
                  <c:v>-0.54356300000000002</c:v>
                </c:pt>
                <c:pt idx="4809">
                  <c:v>-0.55191400000000002</c:v>
                </c:pt>
                <c:pt idx="4810">
                  <c:v>-0.56012200000000001</c:v>
                </c:pt>
                <c:pt idx="4811">
                  <c:v>-0.56818900000000006</c:v>
                </c:pt>
                <c:pt idx="4812">
                  <c:v>-0.57611100000000004</c:v>
                </c:pt>
                <c:pt idx="4813">
                  <c:v>-0.58388099999999998</c:v>
                </c:pt>
                <c:pt idx="4814">
                  <c:v>-0.59149399999999996</c:v>
                </c:pt>
                <c:pt idx="4815">
                  <c:v>-0.59894099999999995</c:v>
                </c:pt>
                <c:pt idx="4816">
                  <c:v>-0.60619900000000004</c:v>
                </c:pt>
                <c:pt idx="4817">
                  <c:v>-0.61324999999999996</c:v>
                </c:pt>
                <c:pt idx="4818">
                  <c:v>-0.62009800000000004</c:v>
                </c:pt>
                <c:pt idx="4819">
                  <c:v>-0.62676799999999999</c:v>
                </c:pt>
                <c:pt idx="4820">
                  <c:v>-0.63328499999999999</c:v>
                </c:pt>
                <c:pt idx="4821">
                  <c:v>-0.63964699999999997</c:v>
                </c:pt>
                <c:pt idx="4822">
                  <c:v>-0.645841</c:v>
                </c:pt>
                <c:pt idx="4823">
                  <c:v>-0.65185000000000004</c:v>
                </c:pt>
                <c:pt idx="4824">
                  <c:v>-0.65766800000000003</c:v>
                </c:pt>
                <c:pt idx="4825">
                  <c:v>-0.66328900000000002</c:v>
                </c:pt>
                <c:pt idx="4826" formatCode="0.00E+00">
                  <c:v>-0.66871100000000006</c:v>
                </c:pt>
                <c:pt idx="4827" formatCode="0.00E+00">
                  <c:v>-0.67392200000000002</c:v>
                </c:pt>
                <c:pt idx="4828">
                  <c:v>-0.67890499999999998</c:v>
                </c:pt>
                <c:pt idx="4829">
                  <c:v>-0.68364199999999997</c:v>
                </c:pt>
                <c:pt idx="4830">
                  <c:v>-0.68811599999999995</c:v>
                </c:pt>
                <c:pt idx="4831">
                  <c:v>-0.69231699999999996</c:v>
                </c:pt>
                <c:pt idx="4832">
                  <c:v>-0.69623500000000005</c:v>
                </c:pt>
                <c:pt idx="4833">
                  <c:v>-0.69984900000000005</c:v>
                </c:pt>
                <c:pt idx="4834">
                  <c:v>-0.70312799999999998</c:v>
                </c:pt>
                <c:pt idx="4835">
                  <c:v>-0.70605300000000004</c:v>
                </c:pt>
                <c:pt idx="4836">
                  <c:v>-0.70862700000000001</c:v>
                </c:pt>
                <c:pt idx="4837">
                  <c:v>-0.71086899999999997</c:v>
                </c:pt>
                <c:pt idx="4838">
                  <c:v>-0.71278799999999998</c:v>
                </c:pt>
                <c:pt idx="4839">
                  <c:v>-0.71437099999999998</c:v>
                </c:pt>
                <c:pt idx="4840">
                  <c:v>-0.71560599999999996</c:v>
                </c:pt>
                <c:pt idx="4841">
                  <c:v>-0.71648500000000004</c:v>
                </c:pt>
                <c:pt idx="4842">
                  <c:v>-0.71700200000000003</c:v>
                </c:pt>
                <c:pt idx="4843">
                  <c:v>-0.71714599999999995</c:v>
                </c:pt>
                <c:pt idx="4844">
                  <c:v>-0.71690200000000004</c:v>
                </c:pt>
                <c:pt idx="4845">
                  <c:v>-0.71625300000000003</c:v>
                </c:pt>
                <c:pt idx="4846">
                  <c:v>-0.71518899999999996</c:v>
                </c:pt>
                <c:pt idx="4847">
                  <c:v>-0.71370699999999998</c:v>
                </c:pt>
                <c:pt idx="4848">
                  <c:v>-0.711812</c:v>
                </c:pt>
                <c:pt idx="4849">
                  <c:v>-0.70951299999999995</c:v>
                </c:pt>
                <c:pt idx="4850">
                  <c:v>-0.70681300000000002</c:v>
                </c:pt>
                <c:pt idx="4851">
                  <c:v>-0.703708</c:v>
                </c:pt>
                <c:pt idx="4852">
                  <c:v>-0.70019600000000004</c:v>
                </c:pt>
                <c:pt idx="4853">
                  <c:v>-0.69627899999999998</c:v>
                </c:pt>
                <c:pt idx="4854">
                  <c:v>-0.69196199999999997</c:v>
                </c:pt>
                <c:pt idx="4855">
                  <c:v>-0.68724799999999997</c:v>
                </c:pt>
                <c:pt idx="4856">
                  <c:v>-0.68214399999999997</c:v>
                </c:pt>
                <c:pt idx="4857">
                  <c:v>-0.67666300000000001</c:v>
                </c:pt>
                <c:pt idx="4858" formatCode="0.00E+00">
                  <c:v>-0.670825</c:v>
                </c:pt>
                <c:pt idx="4859" formatCode="0.00E+00">
                  <c:v>-0.66464599999999996</c:v>
                </c:pt>
                <c:pt idx="4860" formatCode="0.00E+00">
                  <c:v>-0.65813699999999997</c:v>
                </c:pt>
                <c:pt idx="4861">
                  <c:v>-0.65129899999999996</c:v>
                </c:pt>
                <c:pt idx="4862">
                  <c:v>-0.64413100000000001</c:v>
                </c:pt>
                <c:pt idx="4863">
                  <c:v>-0.636633</c:v>
                </c:pt>
                <c:pt idx="4864">
                  <c:v>-0.62881299999999996</c:v>
                </c:pt>
                <c:pt idx="4865">
                  <c:v>-0.62068100000000004</c:v>
                </c:pt>
                <c:pt idx="4866">
                  <c:v>-0.61224299999999998</c:v>
                </c:pt>
                <c:pt idx="4867">
                  <c:v>-0.60350599999999999</c:v>
                </c:pt>
                <c:pt idx="4868">
                  <c:v>-0.59448299999999998</c:v>
                </c:pt>
                <c:pt idx="4869">
                  <c:v>-0.58518800000000004</c:v>
                </c:pt>
                <c:pt idx="4870">
                  <c:v>-0.57563299999999995</c:v>
                </c:pt>
                <c:pt idx="4871">
                  <c:v>-0.56583399999999995</c:v>
                </c:pt>
                <c:pt idx="4872">
                  <c:v>-0.555813</c:v>
                </c:pt>
                <c:pt idx="4873">
                  <c:v>-0.54559299999999999</c:v>
                </c:pt>
                <c:pt idx="4874">
                  <c:v>-0.535192</c:v>
                </c:pt>
                <c:pt idx="4875">
                  <c:v>-0.524617</c:v>
                </c:pt>
                <c:pt idx="4876">
                  <c:v>-0.513876</c:v>
                </c:pt>
                <c:pt idx="4877">
                  <c:v>-0.50298399999999999</c:v>
                </c:pt>
                <c:pt idx="4878">
                  <c:v>-0.49195899999999998</c:v>
                </c:pt>
                <c:pt idx="4879">
                  <c:v>-0.48082799999999998</c:v>
                </c:pt>
                <c:pt idx="4880">
                  <c:v>-0.46961900000000001</c:v>
                </c:pt>
                <c:pt idx="4881">
                  <c:v>-0.45834999999999998</c:v>
                </c:pt>
                <c:pt idx="4882">
                  <c:v>-0.44703500000000002</c:v>
                </c:pt>
                <c:pt idx="4883">
                  <c:v>-0.43568200000000001</c:v>
                </c:pt>
                <c:pt idx="4884">
                  <c:v>-0.42430600000000002</c:v>
                </c:pt>
                <c:pt idx="4885">
                  <c:v>-0.41292699999999999</c:v>
                </c:pt>
                <c:pt idx="4886">
                  <c:v>-0.40156900000000001</c:v>
                </c:pt>
                <c:pt idx="4887">
                  <c:v>-0.39024999999999999</c:v>
                </c:pt>
                <c:pt idx="4888">
                  <c:v>-0.378969</c:v>
                </c:pt>
                <c:pt idx="4889">
                  <c:v>-0.36771599999999999</c:v>
                </c:pt>
                <c:pt idx="4890">
                  <c:v>-0.35648200000000002</c:v>
                </c:pt>
                <c:pt idx="4891">
                  <c:v>-0.345273</c:v>
                </c:pt>
                <c:pt idx="4892">
                  <c:v>-0.33409699999999998</c:v>
                </c:pt>
                <c:pt idx="4893">
                  <c:v>-0.32295699999999999</c:v>
                </c:pt>
                <c:pt idx="4894" formatCode="0.00E+00">
                  <c:v>-0.31184499999999998</c:v>
                </c:pt>
                <c:pt idx="4895" formatCode="0.00E+00">
                  <c:v>-0.30075600000000002</c:v>
                </c:pt>
                <c:pt idx="4896" formatCode="0.00E+00">
                  <c:v>-0.28968899999999997</c:v>
                </c:pt>
                <c:pt idx="4897">
                  <c:v>-0.27864</c:v>
                </c:pt>
                <c:pt idx="4898">
                  <c:v>-0.2676</c:v>
                </c:pt>
                <c:pt idx="4899">
                  <c:v>-0.25655600000000001</c:v>
                </c:pt>
                <c:pt idx="4900">
                  <c:v>-0.245505</c:v>
                </c:pt>
                <c:pt idx="4901">
                  <c:v>-0.23444699999999999</c:v>
                </c:pt>
                <c:pt idx="4902">
                  <c:v>-0.22338</c:v>
                </c:pt>
                <c:pt idx="4903">
                  <c:v>-0.21229600000000001</c:v>
                </c:pt>
                <c:pt idx="4904">
                  <c:v>-0.201187</c:v>
                </c:pt>
                <c:pt idx="4905">
                  <c:v>-0.190051</c:v>
                </c:pt>
                <c:pt idx="4906">
                  <c:v>-0.17888999999999999</c:v>
                </c:pt>
                <c:pt idx="4907">
                  <c:v>-0.16770399999999999</c:v>
                </c:pt>
                <c:pt idx="4908">
                  <c:v>-0.15649199999999999</c:v>
                </c:pt>
                <c:pt idx="4909">
                  <c:v>-0.145255</c:v>
                </c:pt>
                <c:pt idx="4910">
                  <c:v>-0.133996</c:v>
                </c:pt>
                <c:pt idx="4911">
                  <c:v>-0.12271899999999999</c:v>
                </c:pt>
                <c:pt idx="4912">
                  <c:v>-0.111418</c:v>
                </c:pt>
                <c:pt idx="4913">
                  <c:v>-0.10009</c:v>
                </c:pt>
                <c:pt idx="4914">
                  <c:v>-8.87352E-2</c:v>
                </c:pt>
                <c:pt idx="4915">
                  <c:v>-7.7363600000000005E-2</c:v>
                </c:pt>
                <c:pt idx="4916">
                  <c:v>-6.5981700000000004E-2</c:v>
                </c:pt>
                <c:pt idx="4917">
                  <c:v>-5.4591099999999997E-2</c:v>
                </c:pt>
                <c:pt idx="4918">
                  <c:v>-4.3193700000000002E-2</c:v>
                </c:pt>
                <c:pt idx="4919">
                  <c:v>-3.1794900000000001E-2</c:v>
                </c:pt>
                <c:pt idx="4920">
                  <c:v>-2.04025E-2</c:v>
                </c:pt>
                <c:pt idx="4921" formatCode="0.00E+00">
                  <c:v>-9.0249600000000003E-3</c:v>
                </c:pt>
                <c:pt idx="4922" formatCode="0.00E+00">
                  <c:v>2.33227E-3</c:v>
                </c:pt>
                <c:pt idx="4923">
                  <c:v>1.3669799999999999E-2</c:v>
                </c:pt>
                <c:pt idx="4924">
                  <c:v>2.49933E-2</c:v>
                </c:pt>
                <c:pt idx="4925">
                  <c:v>3.6306600000000001E-2</c:v>
                </c:pt>
                <c:pt idx="4926">
                  <c:v>4.7605799999999997E-2</c:v>
                </c:pt>
                <c:pt idx="4927">
                  <c:v>5.8880500000000002E-2</c:v>
                </c:pt>
                <c:pt idx="4928">
                  <c:v>7.0119200000000007E-2</c:v>
                </c:pt>
                <c:pt idx="4929">
                  <c:v>8.13112E-2</c:v>
                </c:pt>
                <c:pt idx="4930">
                  <c:v>9.2444200000000004E-2</c:v>
                </c:pt>
                <c:pt idx="4931">
                  <c:v>0.103501</c:v>
                </c:pt>
                <c:pt idx="4932">
                  <c:v>0.114463</c:v>
                </c:pt>
                <c:pt idx="4933">
                  <c:v>0.12531300000000001</c:v>
                </c:pt>
                <c:pt idx="4934" formatCode="0.00E+00">
                  <c:v>0.136045</c:v>
                </c:pt>
                <c:pt idx="4935" formatCode="0.00E+00">
                  <c:v>0.14665700000000001</c:v>
                </c:pt>
                <c:pt idx="4936" formatCode="0.00E+00">
                  <c:v>0.15715000000000001</c:v>
                </c:pt>
                <c:pt idx="4937">
                  <c:v>0.167518</c:v>
                </c:pt>
                <c:pt idx="4938">
                  <c:v>0.17774499999999999</c:v>
                </c:pt>
                <c:pt idx="4939">
                  <c:v>0.187803</c:v>
                </c:pt>
                <c:pt idx="4940">
                  <c:v>0.197656</c:v>
                </c:pt>
                <c:pt idx="4941">
                  <c:v>0.20727899999999999</c:v>
                </c:pt>
                <c:pt idx="4942">
                  <c:v>0.21665699999999999</c:v>
                </c:pt>
                <c:pt idx="4943">
                  <c:v>0.22578100000000001</c:v>
                </c:pt>
                <c:pt idx="4944">
                  <c:v>0.23463700000000001</c:v>
                </c:pt>
                <c:pt idx="4945">
                  <c:v>0.24321100000000001</c:v>
                </c:pt>
                <c:pt idx="4946">
                  <c:v>0.25148900000000002</c:v>
                </c:pt>
                <c:pt idx="4947">
                  <c:v>0.25946399999999997</c:v>
                </c:pt>
                <c:pt idx="4948">
                  <c:v>0.26712900000000001</c:v>
                </c:pt>
                <c:pt idx="4949">
                  <c:v>0.27447700000000003</c:v>
                </c:pt>
                <c:pt idx="4950">
                  <c:v>0.28150700000000001</c:v>
                </c:pt>
                <c:pt idx="4951">
                  <c:v>0.288219</c:v>
                </c:pt>
                <c:pt idx="4952">
                  <c:v>0.29461100000000001</c:v>
                </c:pt>
                <c:pt idx="4953">
                  <c:v>0.30067700000000003</c:v>
                </c:pt>
                <c:pt idx="4954">
                  <c:v>0.30641000000000002</c:v>
                </c:pt>
                <c:pt idx="4955">
                  <c:v>0.311803</c:v>
                </c:pt>
                <c:pt idx="4956">
                  <c:v>0.31684699999999999</c:v>
                </c:pt>
                <c:pt idx="4957">
                  <c:v>0.32153900000000002</c:v>
                </c:pt>
                <c:pt idx="4958">
                  <c:v>0.32588</c:v>
                </c:pt>
                <c:pt idx="4959">
                  <c:v>0.32987100000000003</c:v>
                </c:pt>
                <c:pt idx="4960">
                  <c:v>0.333511</c:v>
                </c:pt>
                <c:pt idx="4961">
                  <c:v>0.33679900000000002</c:v>
                </c:pt>
                <c:pt idx="4962">
                  <c:v>0.33973999999999999</c:v>
                </c:pt>
                <c:pt idx="4963">
                  <c:v>0.342339</c:v>
                </c:pt>
                <c:pt idx="4964">
                  <c:v>0.34459899999999999</c:v>
                </c:pt>
                <c:pt idx="4965">
                  <c:v>0.346524</c:v>
                </c:pt>
                <c:pt idx="4966" formatCode="0.00E+00">
                  <c:v>0.34812300000000002</c:v>
                </c:pt>
                <c:pt idx="4967" formatCode="0.00E+00">
                  <c:v>0.349408</c:v>
                </c:pt>
                <c:pt idx="4968">
                  <c:v>0.35038999999999998</c:v>
                </c:pt>
                <c:pt idx="4969">
                  <c:v>0.35107500000000003</c:v>
                </c:pt>
                <c:pt idx="4970">
                  <c:v>0.35147200000000001</c:v>
                </c:pt>
                <c:pt idx="4971">
                  <c:v>0.35159000000000001</c:v>
                </c:pt>
                <c:pt idx="4972">
                  <c:v>0.351441</c:v>
                </c:pt>
                <c:pt idx="4973">
                  <c:v>0.35103899999999999</c:v>
                </c:pt>
                <c:pt idx="4974">
                  <c:v>0.35039500000000001</c:v>
                </c:pt>
                <c:pt idx="4975">
                  <c:v>0.349518</c:v>
                </c:pt>
                <c:pt idx="4976">
                  <c:v>0.34841499999999997</c:v>
                </c:pt>
                <c:pt idx="4977">
                  <c:v>0.34709200000000001</c:v>
                </c:pt>
                <c:pt idx="4978">
                  <c:v>0.34555799999999998</c:v>
                </c:pt>
                <c:pt idx="4979">
                  <c:v>0.343829</c:v>
                </c:pt>
                <c:pt idx="4980">
                  <c:v>0.34191899999999997</c:v>
                </c:pt>
                <c:pt idx="4981">
                  <c:v>0.33984199999999998</c:v>
                </c:pt>
                <c:pt idx="4982">
                  <c:v>0.33760699999999999</c:v>
                </c:pt>
                <c:pt idx="4983">
                  <c:v>0.33522400000000002</c:v>
                </c:pt>
                <c:pt idx="4984">
                  <c:v>0.33270699999999997</c:v>
                </c:pt>
                <c:pt idx="4985">
                  <c:v>0.33007199999999998</c:v>
                </c:pt>
                <c:pt idx="4986">
                  <c:v>0.32733000000000001</c:v>
                </c:pt>
                <c:pt idx="4987">
                  <c:v>0.32448900000000003</c:v>
                </c:pt>
                <c:pt idx="4988">
                  <c:v>0.32155299999999998</c:v>
                </c:pt>
                <c:pt idx="4989">
                  <c:v>0.31852399999999997</c:v>
                </c:pt>
                <c:pt idx="4990">
                  <c:v>0.31540000000000001</c:v>
                </c:pt>
                <c:pt idx="4991">
                  <c:v>0.31217899999999998</c:v>
                </c:pt>
                <c:pt idx="4992">
                  <c:v>0.30885299999999999</c:v>
                </c:pt>
                <c:pt idx="4993">
                  <c:v>0.30541800000000002</c:v>
                </c:pt>
                <c:pt idx="4994">
                  <c:v>0.301875</c:v>
                </c:pt>
                <c:pt idx="4995">
                  <c:v>0.29822799999999999</c:v>
                </c:pt>
                <c:pt idx="4996">
                  <c:v>0.29447699999999999</c:v>
                </c:pt>
                <c:pt idx="4997">
                  <c:v>0.29061700000000001</c:v>
                </c:pt>
                <c:pt idx="4998" formatCode="0.00E+00">
                  <c:v>0.28664499999999998</c:v>
                </c:pt>
                <c:pt idx="4999">
                  <c:v>0.282559</c:v>
                </c:pt>
                <c:pt idx="5000">
                  <c:v>0.27836</c:v>
                </c:pt>
                <c:pt idx="5001">
                  <c:v>0.27405099999999999</c:v>
                </c:pt>
                <c:pt idx="5002">
                  <c:v>0.26962900000000001</c:v>
                </c:pt>
                <c:pt idx="5003">
                  <c:v>0.265094</c:v>
                </c:pt>
                <c:pt idx="5004">
                  <c:v>0.260438</c:v>
                </c:pt>
                <c:pt idx="5005">
                  <c:v>0.25565300000000002</c:v>
                </c:pt>
                <c:pt idx="5006">
                  <c:v>0.25073400000000001</c:v>
                </c:pt>
                <c:pt idx="5007">
                  <c:v>0.24567800000000001</c:v>
                </c:pt>
                <c:pt idx="5008">
                  <c:v>0.24048600000000001</c:v>
                </c:pt>
                <c:pt idx="5009">
                  <c:v>0.235151</c:v>
                </c:pt>
                <c:pt idx="5010">
                  <c:v>0.22966500000000001</c:v>
                </c:pt>
                <c:pt idx="5011">
                  <c:v>0.224019</c:v>
                </c:pt>
                <c:pt idx="5012">
                  <c:v>0.21820899999999999</c:v>
                </c:pt>
                <c:pt idx="5013">
                  <c:v>0.21223400000000001</c:v>
                </c:pt>
                <c:pt idx="5014">
                  <c:v>0.20608699999999999</c:v>
                </c:pt>
                <c:pt idx="5015">
                  <c:v>0.19976099999999999</c:v>
                </c:pt>
                <c:pt idx="5016">
                  <c:v>0.193244</c:v>
                </c:pt>
                <c:pt idx="5017">
                  <c:v>0.186532</c:v>
                </c:pt>
                <c:pt idx="5018">
                  <c:v>0.17962500000000001</c:v>
                </c:pt>
                <c:pt idx="5019">
                  <c:v>0.17252799999999999</c:v>
                </c:pt>
                <c:pt idx="5020">
                  <c:v>0.165243</c:v>
                </c:pt>
                <c:pt idx="5021">
                  <c:v>0.157773</c:v>
                </c:pt>
                <c:pt idx="5022">
                  <c:v>0.150117</c:v>
                </c:pt>
                <c:pt idx="5023">
                  <c:v>0.14227699999999999</c:v>
                </c:pt>
                <c:pt idx="5024">
                  <c:v>0.13425400000000001</c:v>
                </c:pt>
                <c:pt idx="5025">
                  <c:v>0.126051</c:v>
                </c:pt>
                <c:pt idx="5026">
                  <c:v>0.11767</c:v>
                </c:pt>
                <c:pt idx="5027">
                  <c:v>0.109108</c:v>
                </c:pt>
                <c:pt idx="5028" formatCode="0.00E+00">
                  <c:v>0.100365</c:v>
                </c:pt>
                <c:pt idx="5029" formatCode="0.00E+00">
                  <c:v>9.1445799999999994E-2</c:v>
                </c:pt>
                <c:pt idx="5030">
                  <c:v>8.2362599999999994E-2</c:v>
                </c:pt>
                <c:pt idx="5031">
                  <c:v>7.3129200000000005E-2</c:v>
                </c:pt>
                <c:pt idx="5032">
                  <c:v>6.3759800000000005E-2</c:v>
                </c:pt>
                <c:pt idx="5033">
                  <c:v>5.4268999999999998E-2</c:v>
                </c:pt>
                <c:pt idx="5034">
                  <c:v>4.4670799999999997E-2</c:v>
                </c:pt>
                <c:pt idx="5035">
                  <c:v>3.4976800000000002E-2</c:v>
                </c:pt>
                <c:pt idx="5036">
                  <c:v>2.5195800000000001E-2</c:v>
                </c:pt>
                <c:pt idx="5037">
                  <c:v>1.5336199999999999E-2</c:v>
                </c:pt>
                <c:pt idx="5038" formatCode="0.00E+00">
                  <c:v>5.4080600000000001E-3</c:v>
                </c:pt>
                <c:pt idx="5039" formatCode="0.00E+00">
                  <c:v>-4.5756199999999999E-3</c:v>
                </c:pt>
                <c:pt idx="5040">
                  <c:v>-1.4597600000000001E-2</c:v>
                </c:pt>
                <c:pt idx="5041">
                  <c:v>-2.4637300000000001E-2</c:v>
                </c:pt>
                <c:pt idx="5042">
                  <c:v>-3.4673900000000001E-2</c:v>
                </c:pt>
                <c:pt idx="5043">
                  <c:v>-4.4690500000000001E-2</c:v>
                </c:pt>
                <c:pt idx="5044">
                  <c:v>-5.4673899999999998E-2</c:v>
                </c:pt>
                <c:pt idx="5045">
                  <c:v>-6.4612100000000006E-2</c:v>
                </c:pt>
                <c:pt idx="5046">
                  <c:v>-7.4493100000000007E-2</c:v>
                </c:pt>
                <c:pt idx="5047">
                  <c:v>-8.4305000000000005E-2</c:v>
                </c:pt>
                <c:pt idx="5048">
                  <c:v>-9.4035999999999995E-2</c:v>
                </c:pt>
                <c:pt idx="5049">
                  <c:v>-0.103673</c:v>
                </c:pt>
                <c:pt idx="5050">
                  <c:v>-0.113202</c:v>
                </c:pt>
                <c:pt idx="5051">
                  <c:v>-0.12261</c:v>
                </c:pt>
                <c:pt idx="5052">
                  <c:v>-0.13188800000000001</c:v>
                </c:pt>
                <c:pt idx="5053">
                  <c:v>-0.14102500000000001</c:v>
                </c:pt>
                <c:pt idx="5054">
                  <c:v>-0.15001</c:v>
                </c:pt>
                <c:pt idx="5055">
                  <c:v>-0.158829</c:v>
                </c:pt>
                <c:pt idx="5056">
                  <c:v>-0.16746800000000001</c:v>
                </c:pt>
                <c:pt idx="5057">
                  <c:v>-0.17592099999999999</c:v>
                </c:pt>
                <c:pt idx="5058">
                  <c:v>-0.18418399999999999</c:v>
                </c:pt>
                <c:pt idx="5059">
                  <c:v>-0.19225500000000001</c:v>
                </c:pt>
                <c:pt idx="5060">
                  <c:v>-0.200131</c:v>
                </c:pt>
                <c:pt idx="5061" formatCode="0.00E+00">
                  <c:v>-0.20780699999999999</c:v>
                </c:pt>
                <c:pt idx="5062" formatCode="0.00E+00">
                  <c:v>-0.215278</c:v>
                </c:pt>
                <c:pt idx="5063">
                  <c:v>-0.22253800000000001</c:v>
                </c:pt>
                <c:pt idx="5064">
                  <c:v>-0.22958400000000001</c:v>
                </c:pt>
                <c:pt idx="5065">
                  <c:v>-0.23641499999999999</c:v>
                </c:pt>
                <c:pt idx="5066">
                  <c:v>-0.243032</c:v>
                </c:pt>
                <c:pt idx="5067">
                  <c:v>-0.24943799999999999</c:v>
                </c:pt>
                <c:pt idx="5068">
                  <c:v>-0.255635</c:v>
                </c:pt>
                <c:pt idx="5069">
                  <c:v>-0.261627</c:v>
                </c:pt>
                <c:pt idx="5070">
                  <c:v>-0.26741700000000002</c:v>
                </c:pt>
                <c:pt idx="5071">
                  <c:v>-0.273007</c:v>
                </c:pt>
                <c:pt idx="5072">
                  <c:v>-0.27840300000000001</c:v>
                </c:pt>
                <c:pt idx="5073">
                  <c:v>-0.283609</c:v>
                </c:pt>
                <c:pt idx="5074">
                  <c:v>-0.28863</c:v>
                </c:pt>
                <c:pt idx="5075">
                  <c:v>-0.29347200000000001</c:v>
                </c:pt>
                <c:pt idx="5076">
                  <c:v>-0.29814099999999999</c:v>
                </c:pt>
                <c:pt idx="5077">
                  <c:v>-0.30264400000000002</c:v>
                </c:pt>
                <c:pt idx="5078">
                  <c:v>-0.30698900000000001</c:v>
                </c:pt>
                <c:pt idx="5079">
                  <c:v>-0.31118299999999999</c:v>
                </c:pt>
                <c:pt idx="5080">
                  <c:v>-0.31523499999999999</c:v>
                </c:pt>
                <c:pt idx="5081">
                  <c:v>-0.31915199999999999</c:v>
                </c:pt>
                <c:pt idx="5082">
                  <c:v>-0.32294299999999998</c:v>
                </c:pt>
                <c:pt idx="5083">
                  <c:v>-0.32661299999999999</c:v>
                </c:pt>
                <c:pt idx="5084">
                  <c:v>-0.33016499999999999</c:v>
                </c:pt>
                <c:pt idx="5085">
                  <c:v>-0.33360499999999998</c:v>
                </c:pt>
                <c:pt idx="5086">
                  <c:v>-0.33693499999999998</c:v>
                </c:pt>
                <c:pt idx="5087">
                  <c:v>-0.34016000000000002</c:v>
                </c:pt>
                <c:pt idx="5088">
                  <c:v>-0.34328500000000001</c:v>
                </c:pt>
                <c:pt idx="5089">
                  <c:v>-0.34631200000000001</c:v>
                </c:pt>
                <c:pt idx="5090">
                  <c:v>-0.349242</c:v>
                </c:pt>
                <c:pt idx="5091">
                  <c:v>-0.35207699999999997</c:v>
                </c:pt>
                <c:pt idx="5092">
                  <c:v>-0.35481800000000002</c:v>
                </c:pt>
                <c:pt idx="5093">
                  <c:v>-0.35746699999999998</c:v>
                </c:pt>
                <c:pt idx="5094">
                  <c:v>-0.36002200000000001</c:v>
                </c:pt>
                <c:pt idx="5095" formatCode="0.00E+00">
                  <c:v>-0.36248399999999997</c:v>
                </c:pt>
                <c:pt idx="5096" formatCode="0.00E+00">
                  <c:v>-0.36484800000000001</c:v>
                </c:pt>
                <c:pt idx="5097">
                  <c:v>-0.36711300000000002</c:v>
                </c:pt>
                <c:pt idx="5098">
                  <c:v>-0.36927500000000002</c:v>
                </c:pt>
                <c:pt idx="5099">
                  <c:v>-0.37133100000000002</c:v>
                </c:pt>
                <c:pt idx="5100">
                  <c:v>-0.37327399999999999</c:v>
                </c:pt>
                <c:pt idx="5101">
                  <c:v>-0.37509900000000002</c:v>
                </c:pt>
                <c:pt idx="5102">
                  <c:v>-0.37680000000000002</c:v>
                </c:pt>
                <c:pt idx="5103">
                  <c:v>-0.37837199999999999</c:v>
                </c:pt>
                <c:pt idx="5104">
                  <c:v>-0.37980799999999998</c:v>
                </c:pt>
                <c:pt idx="5105">
                  <c:v>-0.38109999999999999</c:v>
                </c:pt>
                <c:pt idx="5106">
                  <c:v>-0.38224000000000002</c:v>
                </c:pt>
                <c:pt idx="5107">
                  <c:v>-0.38321899999999998</c:v>
                </c:pt>
                <c:pt idx="5108">
                  <c:v>-0.38402999999999998</c:v>
                </c:pt>
                <c:pt idx="5109">
                  <c:v>-0.384662</c:v>
                </c:pt>
                <c:pt idx="5110">
                  <c:v>-0.38510699999999998</c:v>
                </c:pt>
                <c:pt idx="5111">
                  <c:v>-0.38535700000000001</c:v>
                </c:pt>
              </c:numCache>
            </c:numRef>
          </c:yVal>
          <c:smooth val="1"/>
          <c:extLst>
            <c:ext xmlns:c16="http://schemas.microsoft.com/office/drawing/2014/chart" uri="{C3380CC4-5D6E-409C-BE32-E72D297353CC}">
              <c16:uniqueId val="{00000000-3784-4C64-B338-416973C4FDE7}"/>
            </c:ext>
          </c:extLst>
        </c:ser>
        <c:ser>
          <c:idx val="0"/>
          <c:order val="1"/>
          <c:spPr>
            <a:ln w="19050" cap="rnd">
              <a:solidFill>
                <a:schemeClr val="accent1"/>
              </a:solidFill>
              <a:round/>
            </a:ln>
            <a:effectLst/>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E$7:$E$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formatCode="0.00E+00">
                  <c:v>3.0000000000000002E-308</c:v>
                </c:pt>
                <c:pt idx="622" formatCode="0.00E+00">
                  <c:v>1.2000000000000001E-307</c:v>
                </c:pt>
                <c:pt idx="623" formatCode="0.00E+00">
                  <c:v>2.2E-307</c:v>
                </c:pt>
                <c:pt idx="624" formatCode="0.00E+00">
                  <c:v>2.6999999999999999E-307</c:v>
                </c:pt>
                <c:pt idx="625" formatCode="0.00E+00">
                  <c:v>2.5000000000000001E-307</c:v>
                </c:pt>
                <c:pt idx="626" formatCode="0.00E+00">
                  <c:v>9.9999999999999991E-308</c:v>
                </c:pt>
                <c:pt idx="627" formatCode="0.00E+00">
                  <c:v>-1.1E-307</c:v>
                </c:pt>
                <c:pt idx="628" formatCode="0.00E+00">
                  <c:v>-4.1000000000000003E-307</c:v>
                </c:pt>
                <c:pt idx="629" formatCode="0.00E+00">
                  <c:v>-6.4000000000000002E-307</c:v>
                </c:pt>
                <c:pt idx="630" formatCode="0.00E+00">
                  <c:v>-6.1999999999999996E-307</c:v>
                </c:pt>
                <c:pt idx="631" formatCode="0.00E+00">
                  <c:v>-1.4000000000000001E-307</c:v>
                </c:pt>
                <c:pt idx="632" formatCode="0.00E+00">
                  <c:v>8.4000000000000004E-307</c:v>
                </c:pt>
                <c:pt idx="633" formatCode="0.00E+00">
                  <c:v>2.2999999999999999E-306</c:v>
                </c:pt>
                <c:pt idx="634" formatCode="0.00E+00">
                  <c:v>3.7899999999999998E-306</c:v>
                </c:pt>
                <c:pt idx="635" formatCode="0.00E+00">
                  <c:v>4.8700000000000002E-306</c:v>
                </c:pt>
                <c:pt idx="636" formatCode="0.00E+00">
                  <c:v>4.9000000000000002E-306</c:v>
                </c:pt>
                <c:pt idx="637" formatCode="0.00E+00">
                  <c:v>3.4799999999999997E-306</c:v>
                </c:pt>
                <c:pt idx="638" formatCode="0.00E+00">
                  <c:v>5.8000000000000001E-307</c:v>
                </c:pt>
                <c:pt idx="639" formatCode="0.00E+00">
                  <c:v>-3.2200000000000002E-306</c:v>
                </c:pt>
                <c:pt idx="640" formatCode="0.00E+00">
                  <c:v>-6.5299999999999998E-306</c:v>
                </c:pt>
                <c:pt idx="641" formatCode="0.00E+00">
                  <c:v>-7.2800000000000004E-306</c:v>
                </c:pt>
                <c:pt idx="642" formatCode="0.00E+00">
                  <c:v>-3.4799999999999997E-306</c:v>
                </c:pt>
                <c:pt idx="643" formatCode="0.00E+00">
                  <c:v>5.7700000000000003E-306</c:v>
                </c:pt>
                <c:pt idx="644" formatCode="0.00E+00">
                  <c:v>1.941E-305</c:v>
                </c:pt>
                <c:pt idx="645" formatCode="0.00E+00">
                  <c:v>3.4259999999999999E-305</c:v>
                </c:pt>
                <c:pt idx="646" formatCode="0.00E+00">
                  <c:v>4.375E-305</c:v>
                </c:pt>
                <c:pt idx="647" formatCode="0.00E+00">
                  <c:v>3.8960000000000002E-305</c:v>
                </c:pt>
                <c:pt idx="648" formatCode="0.00E+00">
                  <c:v>1.2819999999999999E-305</c:v>
                </c:pt>
                <c:pt idx="649" formatCode="0.00E+00">
                  <c:v>-3.5429999999999999E-305</c:v>
                </c:pt>
                <c:pt idx="650" formatCode="0.00E+00">
                  <c:v>-9.811999999999999E-305</c:v>
                </c:pt>
                <c:pt idx="651" formatCode="0.00E+00">
                  <c:v>-1.5755E-304</c:v>
                </c:pt>
                <c:pt idx="652" formatCode="0.00E+00">
                  <c:v>-1.8730999999999999E-304</c:v>
                </c:pt>
                <c:pt idx="653" formatCode="0.00E+00">
                  <c:v>-1.5893E-304</c:v>
                </c:pt>
                <c:pt idx="654" formatCode="0.00E+00">
                  <c:v>-5.2870000000000004E-305</c:v>
                </c:pt>
                <c:pt idx="655" formatCode="0.00E+00">
                  <c:v>1.2671000000000001E-304</c:v>
                </c:pt>
                <c:pt idx="656" formatCode="0.00E+00">
                  <c:v>3.3682000000000001E-304</c:v>
                </c:pt>
                <c:pt idx="657" formatCode="0.00E+00">
                  <c:v>4.9116999999999998E-304</c:v>
                </c:pt>
                <c:pt idx="658" formatCode="0.00E+00">
                  <c:v>4.7708000000000004E-304</c:v>
                </c:pt>
                <c:pt idx="659" formatCode="0.00E+00">
                  <c:v>1.9179000000000001E-304</c:v>
                </c:pt>
                <c:pt idx="660" formatCode="0.00E+00">
                  <c:v>-4.0619E-304</c:v>
                </c:pt>
                <c:pt idx="661" formatCode="0.00E+00">
                  <c:v>-1.2373E-303</c:v>
                </c:pt>
                <c:pt idx="662" formatCode="0.00E+00">
                  <c:v>-2.0572800000000001E-303</c:v>
                </c:pt>
                <c:pt idx="663" formatCode="0.00E+00">
                  <c:v>-2.4849400000000001E-303</c:v>
                </c:pt>
                <c:pt idx="664" formatCode="0.00E+00">
                  <c:v>-2.1240499999999999E-303</c:v>
                </c:pt>
                <c:pt idx="665" formatCode="0.00E+00">
                  <c:v>-7.1798000000000001E-304</c:v>
                </c:pt>
                <c:pt idx="666" formatCode="0.00E+00">
                  <c:v>1.7024799999999999E-303</c:v>
                </c:pt>
                <c:pt idx="667" formatCode="0.00E+00">
                  <c:v>4.6153500000000002E-303</c:v>
                </c:pt>
                <c:pt idx="668" formatCode="0.00E+00">
                  <c:v>6.8117500000000005E-303</c:v>
                </c:pt>
                <c:pt idx="669" formatCode="0.00E+00">
                  <c:v>6.5697499999999995E-303</c:v>
                </c:pt>
                <c:pt idx="670" formatCode="0.00E+00">
                  <c:v>2.32984E-303</c:v>
                </c:pt>
                <c:pt idx="671" formatCode="0.00E+00">
                  <c:v>-6.4911800000000003E-303</c:v>
                </c:pt>
                <c:pt idx="672" formatCode="0.00E+00">
                  <c:v>-1.88151E-302</c:v>
                </c:pt>
                <c:pt idx="673" formatCode="0.00E+00">
                  <c:v>-3.1626400000000001E-302</c:v>
                </c:pt>
                <c:pt idx="674" formatCode="0.00E+00">
                  <c:v>-4.0747300000000002E-302</c:v>
                </c:pt>
                <c:pt idx="675" formatCode="0.00E+00">
                  <c:v>-4.22717E-302</c:v>
                </c:pt>
                <c:pt idx="676" formatCode="0.00E+00">
                  <c:v>-3.3431200000000002E-302</c:v>
                </c:pt>
                <c:pt idx="677" formatCode="0.00E+00">
                  <c:v>-1.36032E-302</c:v>
                </c:pt>
                <c:pt idx="678" formatCode="0.00E+00">
                  <c:v>1.2696200000000001E-302</c:v>
                </c:pt>
                <c:pt idx="679" formatCode="0.00E+00">
                  <c:v>3.1736699999999999E-302</c:v>
                </c:pt>
                <c:pt idx="680" formatCode="0.00E+00">
                  <c:v>2.16123E-302</c:v>
                </c:pt>
                <c:pt idx="681" formatCode="0.00E+00">
                  <c:v>-3.7321799999999998E-302</c:v>
                </c:pt>
                <c:pt idx="682" formatCode="0.00E+00">
                  <c:v>-1.5068600000000001E-301</c:v>
                </c:pt>
                <c:pt idx="683" formatCode="0.00E+00">
                  <c:v>-3.0569199999999999E-301</c:v>
                </c:pt>
                <c:pt idx="684" formatCode="0.00E+00">
                  <c:v>-4.6809200000000002E-301</c:v>
                </c:pt>
                <c:pt idx="685" formatCode="0.00E+00">
                  <c:v>-5.7949700000000003E-301</c:v>
                </c:pt>
                <c:pt idx="686" formatCode="0.00E+00">
                  <c:v>-5.6893099999999997E-301</c:v>
                </c:pt>
                <c:pt idx="687" formatCode="0.00E+00">
                  <c:v>-3.7757799999999998E-301</c:v>
                </c:pt>
                <c:pt idx="688" formatCode="0.00E+00">
                  <c:v>1.0961200000000001E-302</c:v>
                </c:pt>
                <c:pt idx="689" formatCode="0.00E+00">
                  <c:v>5.2743900000000002E-301</c:v>
                </c:pt>
                <c:pt idx="690" formatCode="0.00E+00">
                  <c:v>9.7756100000000006E-301</c:v>
                </c:pt>
                <c:pt idx="691" formatCode="0.00E+00">
                  <c:v>1.07096E-300</c:v>
                </c:pt>
                <c:pt idx="692" formatCode="0.00E+00">
                  <c:v>5.4271900000000002E-301</c:v>
                </c:pt>
                <c:pt idx="693" formatCode="0.00E+00">
                  <c:v>-7.1642600000000002E-301</c:v>
                </c:pt>
                <c:pt idx="694" formatCode="0.00E+00">
                  <c:v>-2.5878599999999999E-300</c:v>
                </c:pt>
                <c:pt idx="695" formatCode="0.00E+00">
                  <c:v>-4.6336900000000003E-300</c:v>
                </c:pt>
                <c:pt idx="696" formatCode="0.00E+00">
                  <c:v>-6.0143299999999998E-300</c:v>
                </c:pt>
                <c:pt idx="697" formatCode="0.00E+00">
                  <c:v>-5.7052900000000002E-300</c:v>
                </c:pt>
                <c:pt idx="698" formatCode="0.00E+00">
                  <c:v>-2.9804200000000001E-300</c:v>
                </c:pt>
                <c:pt idx="699" formatCode="0.00E+00">
                  <c:v>2.2355799999999999E-300</c:v>
                </c:pt>
                <c:pt idx="700" formatCode="0.00E+00">
                  <c:v>9.1078100000000004E-300</c:v>
                </c:pt>
                <c:pt idx="701" formatCode="0.00E+00">
                  <c:v>1.5588500000000001E-299</c:v>
                </c:pt>
                <c:pt idx="702" formatCode="0.00E+00">
                  <c:v>1.8446600000000001E-299</c:v>
                </c:pt>
                <c:pt idx="703" formatCode="0.00E+00">
                  <c:v>1.38774E-299</c:v>
                </c:pt>
                <c:pt idx="704" formatCode="0.00E+00">
                  <c:v>-9.5123800000000006E-301</c:v>
                </c:pt>
                <c:pt idx="705" formatCode="0.00E+00">
                  <c:v>-2.5374800000000001E-299</c:v>
                </c:pt>
                <c:pt idx="706" formatCode="0.00E+00">
                  <c:v>-5.3876500000000001E-299</c:v>
                </c:pt>
                <c:pt idx="707" formatCode="0.00E+00">
                  <c:v>-7.7461300000000004E-299</c:v>
                </c:pt>
                <c:pt idx="708" formatCode="0.00E+00">
                  <c:v>-8.5577400000000004E-299</c:v>
                </c:pt>
                <c:pt idx="709" formatCode="0.00E+00">
                  <c:v>-6.7990000000000003E-299</c:v>
                </c:pt>
                <c:pt idx="710" formatCode="0.00E+00">
                  <c:v>-1.9857799999999999E-299</c:v>
                </c:pt>
                <c:pt idx="711" formatCode="0.00E+00">
                  <c:v>5.1231000000000002E-299</c:v>
                </c:pt>
                <c:pt idx="712" formatCode="0.00E+00">
                  <c:v>1.22397E-298</c:v>
                </c:pt>
                <c:pt idx="713" formatCode="0.00E+00">
                  <c:v>1.5952600000000001E-298</c:v>
                </c:pt>
                <c:pt idx="714" formatCode="0.00E+00">
                  <c:v>1.2567E-298</c:v>
                </c:pt>
                <c:pt idx="715" formatCode="0.00E+00">
                  <c:v>-7.3912400000000005E-300</c:v>
                </c:pt>
                <c:pt idx="716" formatCode="0.00E+00">
                  <c:v>-2.40182E-298</c:v>
                </c:pt>
                <c:pt idx="717" formatCode="0.00E+00">
                  <c:v>-5.2302499999999999E-298</c:v>
                </c:pt>
                <c:pt idx="718" formatCode="0.00E+00">
                  <c:v>-7.5090599999999998E-298</c:v>
                </c:pt>
                <c:pt idx="719" formatCode="0.00E+00">
                  <c:v>-7.8635799999999998E-298</c:v>
                </c:pt>
                <c:pt idx="720" formatCode="0.00E+00">
                  <c:v>-4.9595200000000003E-298</c:v>
                </c:pt>
                <c:pt idx="721" formatCode="0.00E+00">
                  <c:v>1.9163999999999998E-298</c:v>
                </c:pt>
                <c:pt idx="722" formatCode="0.00E+00">
                  <c:v>1.1981099999999999E-297</c:v>
                </c:pt>
                <c:pt idx="723" formatCode="0.00E+00">
                  <c:v>2.25566E-297</c:v>
                </c:pt>
                <c:pt idx="724" formatCode="0.00E+00">
                  <c:v>2.99469E-297</c:v>
                </c:pt>
                <c:pt idx="725" formatCode="0.00E+00">
                  <c:v>3.0935000000000002E-297</c:v>
                </c:pt>
                <c:pt idx="726" formatCode="0.00E+00">
                  <c:v>2.38158E-297</c:v>
                </c:pt>
                <c:pt idx="727" formatCode="0.00E+00">
                  <c:v>8.9757200000000003E-298</c:v>
                </c:pt>
                <c:pt idx="728" formatCode="0.00E+00">
                  <c:v>-1.00797E-297</c:v>
                </c:pt>
                <c:pt idx="729" formatCode="0.00E+00">
                  <c:v>-2.4753899999999999E-297</c:v>
                </c:pt>
                <c:pt idx="730" formatCode="0.00E+00">
                  <c:v>-2.1203200000000001E-297</c:v>
                </c:pt>
                <c:pt idx="731" formatCode="0.00E+00">
                  <c:v>1.5510500000000001E-297</c:v>
                </c:pt>
                <c:pt idx="732" formatCode="0.00E+00">
                  <c:v>9.48698E-297</c:v>
                </c:pt>
                <c:pt idx="733" formatCode="0.00E+00">
                  <c:v>2.1178E-296</c:v>
                </c:pt>
                <c:pt idx="734" formatCode="0.00E+00">
                  <c:v>3.3756499999999999E-296</c:v>
                </c:pt>
                <c:pt idx="735" formatCode="0.00E+00">
                  <c:v>4.2339300000000002E-296</c:v>
                </c:pt>
                <c:pt idx="736" formatCode="0.00E+00">
                  <c:v>4.1376900000000001E-296</c:v>
                </c:pt>
                <c:pt idx="737" formatCode="0.00E+00">
                  <c:v>2.6242E-296</c:v>
                </c:pt>
                <c:pt idx="738" formatCode="0.00E+00">
                  <c:v>-3.7523900000000002E-297</c:v>
                </c:pt>
                <c:pt idx="739" formatCode="0.00E+00">
                  <c:v>-4.2747399999999998E-296</c:v>
                </c:pt>
                <c:pt idx="740" formatCode="0.00E+00">
                  <c:v>-7.8731699999999998E-296</c:v>
                </c:pt>
                <c:pt idx="741" formatCode="0.00E+00">
                  <c:v>-9.4699500000000001E-296</c:v>
                </c:pt>
                <c:pt idx="742" formatCode="0.00E+00">
                  <c:v>-7.2041700000000002E-296</c:v>
                </c:pt>
                <c:pt idx="743" formatCode="0.00E+00">
                  <c:v>1.09399E-297</c:v>
                </c:pt>
                <c:pt idx="744" formatCode="0.00E+00">
                  <c:v>1.2002699999999999E-295</c:v>
                </c:pt>
                <c:pt idx="745" formatCode="0.00E+00">
                  <c:v>2.54145E-295</c:v>
                </c:pt>
                <c:pt idx="746" formatCode="0.00E+00">
                  <c:v>3.53125E-295</c:v>
                </c:pt>
                <c:pt idx="747" formatCode="0.00E+00">
                  <c:v>3.8096000000000001E-295</c:v>
                </c:pt>
                <c:pt idx="748" formatCode="0.00E+00">
                  <c:v>3.3105300000000002E-295</c:v>
                </c:pt>
                <c:pt idx="749" formatCode="0.00E+00">
                  <c:v>2.0380199999999999E-295</c:v>
                </c:pt>
                <c:pt idx="750" formatCode="0.00E+00">
                  <c:v>1.6780200000000001E-296</c:v>
                </c:pt>
                <c:pt idx="751" formatCode="0.00E+00">
                  <c:v>-1.69363E-295</c:v>
                </c:pt>
                <c:pt idx="752" formatCode="0.00E+00">
                  <c:v>-2.8861600000000001E-295</c:v>
                </c:pt>
                <c:pt idx="753" formatCode="0.00E+00">
                  <c:v>-2.8746700000000001E-295</c:v>
                </c:pt>
                <c:pt idx="754" formatCode="0.00E+00">
                  <c:v>-6.8762300000000001E-296</c:v>
                </c:pt>
                <c:pt idx="755" formatCode="0.00E+00">
                  <c:v>4.5491500000000002E-295</c:v>
                </c:pt>
                <c:pt idx="756" formatCode="0.00E+00">
                  <c:v>1.12484E-294</c:v>
                </c:pt>
                <c:pt idx="757" formatCode="0.00E+00">
                  <c:v>1.4024E-294</c:v>
                </c:pt>
                <c:pt idx="758" formatCode="0.00E+00">
                  <c:v>5.64711E-295</c:v>
                </c:pt>
                <c:pt idx="759" formatCode="0.00E+00">
                  <c:v>-1.9804599999999998E-294</c:v>
                </c:pt>
                <c:pt idx="760" formatCode="0.00E+00">
                  <c:v>-6.4002999999999997E-294</c:v>
                </c:pt>
                <c:pt idx="761" formatCode="0.00E+00">
                  <c:v>-1.2135199999999999E-293</c:v>
                </c:pt>
                <c:pt idx="762" formatCode="0.00E+00">
                  <c:v>-1.80425E-293</c:v>
                </c:pt>
                <c:pt idx="763" formatCode="0.00E+00">
                  <c:v>-2.2865299999999999E-293</c:v>
                </c:pt>
                <c:pt idx="764" formatCode="0.00E+00">
                  <c:v>-2.5102700000000001E-293</c:v>
                </c:pt>
                <c:pt idx="765" formatCode="0.00E+00">
                  <c:v>-2.3071600000000001E-293</c:v>
                </c:pt>
                <c:pt idx="766" formatCode="0.00E+00">
                  <c:v>-1.62383E-293</c:v>
                </c:pt>
                <c:pt idx="767" formatCode="0.00E+00">
                  <c:v>-6.9748700000000006E-294</c:v>
                </c:pt>
                <c:pt idx="768" formatCode="0.00E+00">
                  <c:v>-2.36453E-294</c:v>
                </c:pt>
                <c:pt idx="769" formatCode="0.00E+00">
                  <c:v>-1.3436399999999999E-293</c:v>
                </c:pt>
                <c:pt idx="770" formatCode="0.00E+00">
                  <c:v>-4.8336199999999998E-293</c:v>
                </c:pt>
                <c:pt idx="771" formatCode="0.00E+00">
                  <c:v>-1.0626100000000001E-292</c:v>
                </c:pt>
                <c:pt idx="772" formatCode="0.00E+00">
                  <c:v>-1.79085E-292</c:v>
                </c:pt>
                <c:pt idx="773" formatCode="0.00E+00">
                  <c:v>-2.5134E-292</c:v>
                </c:pt>
                <c:pt idx="774" formatCode="0.00E+00">
                  <c:v>-2.97375E-292</c:v>
                </c:pt>
                <c:pt idx="775" formatCode="0.00E+00">
                  <c:v>-2.9117999999999999E-292</c:v>
                </c:pt>
                <c:pt idx="776" formatCode="0.00E+00">
                  <c:v>-2.2006800000000001E-292</c:v>
                </c:pt>
                <c:pt idx="777" formatCode="0.00E+00">
                  <c:v>-8.6478000000000003E-293</c:v>
                </c:pt>
                <c:pt idx="778" formatCode="0.00E+00">
                  <c:v>8.31396E-293</c:v>
                </c:pt>
                <c:pt idx="779" formatCode="0.00E+00">
                  <c:v>2.2707100000000001E-292</c:v>
                </c:pt>
                <c:pt idx="780" formatCode="0.00E+00">
                  <c:v>2.75638E-292</c:v>
                </c:pt>
                <c:pt idx="781" formatCode="0.00E+00">
                  <c:v>1.8356700000000001E-292</c:v>
                </c:pt>
                <c:pt idx="782" formatCode="0.00E+00">
                  <c:v>-8.1555799999999998E-293</c:v>
                </c:pt>
                <c:pt idx="783" formatCode="0.00E+00">
                  <c:v>-5.1614600000000003E-292</c:v>
                </c:pt>
                <c:pt idx="784" formatCode="0.00E+00">
                  <c:v>-9.8695800000000001E-292</c:v>
                </c:pt>
                <c:pt idx="785" formatCode="0.00E+00">
                  <c:v>-1.1914600000000001E-291</c:v>
                </c:pt>
                <c:pt idx="786" formatCode="0.00E+00">
                  <c:v>-6.7038200000000003E-292</c:v>
                </c:pt>
                <c:pt idx="787" formatCode="0.00E+00">
                  <c:v>1.16592E-291</c:v>
                </c:pt>
                <c:pt idx="788" formatCode="0.00E+00">
                  <c:v>4.7046499999999998E-291</c:v>
                </c:pt>
                <c:pt idx="789" formatCode="0.00E+00">
                  <c:v>9.4431500000000007E-291</c:v>
                </c:pt>
                <c:pt idx="790" formatCode="0.00E+00">
                  <c:v>1.36309E-290</c:v>
                </c:pt>
                <c:pt idx="791" formatCode="0.00E+00">
                  <c:v>1.48201E-290</c:v>
                </c:pt>
                <c:pt idx="792" formatCode="0.00E+00">
                  <c:v>1.09929E-290</c:v>
                </c:pt>
                <c:pt idx="793" formatCode="0.00E+00">
                  <c:v>1.50991E-291</c:v>
                </c:pt>
                <c:pt idx="794" formatCode="0.00E+00">
                  <c:v>-1.247E-290</c:v>
                </c:pt>
                <c:pt idx="795" formatCode="0.00E+00">
                  <c:v>-2.7761299999999998E-290</c:v>
                </c:pt>
                <c:pt idx="796" formatCode="0.00E+00">
                  <c:v>-3.8785700000000001E-290</c:v>
                </c:pt>
                <c:pt idx="797" formatCode="0.00E+00">
                  <c:v>-3.8186599999999998E-290</c:v>
                </c:pt>
                <c:pt idx="798" formatCode="0.00E+00">
                  <c:v>-1.91383E-290</c:v>
                </c:pt>
                <c:pt idx="799" formatCode="0.00E+00">
                  <c:v>2.15244E-290</c:v>
                </c:pt>
                <c:pt idx="800" formatCode="0.00E+00">
                  <c:v>7.8098699999999995E-290</c:v>
                </c:pt>
                <c:pt idx="801" formatCode="0.00E+00">
                  <c:v>1.3270500000000001E-289</c:v>
                </c:pt>
                <c:pt idx="802" formatCode="0.00E+00">
                  <c:v>1.6685199999999999E-289</c:v>
                </c:pt>
                <c:pt idx="803" formatCode="0.00E+00">
                  <c:v>1.7568200000000001E-289</c:v>
                </c:pt>
                <c:pt idx="804" formatCode="0.00E+00">
                  <c:v>1.5716200000000001E-289</c:v>
                </c:pt>
                <c:pt idx="805" formatCode="0.00E+00">
                  <c:v>1.0333E-289</c:v>
                </c:pt>
                <c:pt idx="806" formatCode="0.00E+00">
                  <c:v>3.1286799999999999E-290</c:v>
                </c:pt>
                <c:pt idx="807" formatCode="0.00E+00">
                  <c:v>3.43258E-291</c:v>
                </c:pt>
                <c:pt idx="808" formatCode="0.00E+00">
                  <c:v>8.7602999999999998E-290</c:v>
                </c:pt>
                <c:pt idx="809" formatCode="0.00E+00">
                  <c:v>3.1871699999999999E-289</c:v>
                </c:pt>
                <c:pt idx="810" formatCode="0.00E+00">
                  <c:v>7.0806400000000002E-289</c:v>
                </c:pt>
                <c:pt idx="811" formatCode="0.00E+00">
                  <c:v>1.22641E-288</c:v>
                </c:pt>
                <c:pt idx="812" formatCode="0.00E+00">
                  <c:v>1.66934E-288</c:v>
                </c:pt>
                <c:pt idx="813" formatCode="0.00E+00">
                  <c:v>1.5024599999999999E-288</c:v>
                </c:pt>
                <c:pt idx="814" formatCode="0.00E+00">
                  <c:v>-2.8987899999999999E-290</c:v>
                </c:pt>
                <c:pt idx="815" formatCode="0.00E+00">
                  <c:v>-3.5024800000000002E-288</c:v>
                </c:pt>
                <c:pt idx="816" formatCode="0.00E+00">
                  <c:v>-8.9098800000000002E-288</c:v>
                </c:pt>
                <c:pt idx="817" formatCode="0.00E+00">
                  <c:v>-1.52489E-287</c:v>
                </c:pt>
                <c:pt idx="818" formatCode="0.00E+00">
                  <c:v>-2.01644E-287</c:v>
                </c:pt>
                <c:pt idx="819" formatCode="0.00E+00">
                  <c:v>-2.0318499999999999E-287</c:v>
                </c:pt>
                <c:pt idx="820" formatCode="0.00E+00">
                  <c:v>-1.27432E-287</c:v>
                </c:pt>
                <c:pt idx="821" formatCode="0.00E+00">
                  <c:v>3.5430800000000003E-288</c:v>
                </c:pt>
                <c:pt idx="822" formatCode="0.00E+00">
                  <c:v>2.6351300000000001E-287</c:v>
                </c:pt>
                <c:pt idx="823" formatCode="0.00E+00">
                  <c:v>4.9979400000000002E-287</c:v>
                </c:pt>
                <c:pt idx="824" formatCode="0.00E+00">
                  <c:v>6.5628500000000005E-287</c:v>
                </c:pt>
                <c:pt idx="825" formatCode="0.00E+00">
                  <c:v>6.2352100000000004E-287</c:v>
                </c:pt>
                <c:pt idx="826" formatCode="0.00E+00">
                  <c:v>3.01831E-287</c:v>
                </c:pt>
                <c:pt idx="827" formatCode="0.00E+00">
                  <c:v>-3.3336399999999999E-287</c:v>
                </c:pt>
                <c:pt idx="828" formatCode="0.00E+00">
                  <c:v>-1.1495699999999999E-286</c:v>
                </c:pt>
                <c:pt idx="829" formatCode="0.00E+00">
                  <c:v>-1.7818399999999999E-286</c:v>
                </c:pt>
                <c:pt idx="830" formatCode="0.00E+00">
                  <c:v>-1.6572799999999999E-286</c:v>
                </c:pt>
                <c:pt idx="831" formatCode="0.00E+00">
                  <c:v>-2.1241099999999999E-287</c:v>
                </c:pt>
                <c:pt idx="832" formatCode="0.00E+00">
                  <c:v>2.81897E-286</c:v>
                </c:pt>
                <c:pt idx="833" formatCode="0.00E+00">
                  <c:v>7.1694900000000003E-286</c:v>
                </c:pt>
                <c:pt idx="834" formatCode="0.00E+00">
                  <c:v>1.1778400000000001E-285</c:v>
                </c:pt>
                <c:pt idx="835" formatCode="0.00E+00">
                  <c:v>1.47674E-285</c:v>
                </c:pt>
                <c:pt idx="836" formatCode="0.00E+00">
                  <c:v>1.39941E-285</c:v>
                </c:pt>
                <c:pt idx="837" formatCode="0.00E+00">
                  <c:v>7.75042E-286</c:v>
                </c:pt>
                <c:pt idx="838" formatCode="0.00E+00">
                  <c:v>-4.4795899999999998E-286</c:v>
                </c:pt>
                <c:pt idx="839" formatCode="0.00E+00">
                  <c:v>-2.06308E-285</c:v>
                </c:pt>
                <c:pt idx="840" formatCode="0.00E+00">
                  <c:v>-3.4998600000000001E-285</c:v>
                </c:pt>
                <c:pt idx="841" formatCode="0.00E+00">
                  <c:v>-3.9355199999999997E-285</c:v>
                </c:pt>
                <c:pt idx="842" formatCode="0.00E+00">
                  <c:v>-2.5877100000000002E-285</c:v>
                </c:pt>
                <c:pt idx="843" formatCode="0.00E+00">
                  <c:v>9.4955299999999991E-286</c:v>
                </c:pt>
                <c:pt idx="844" formatCode="0.00E+00">
                  <c:v>6.3704600000000003E-285</c:v>
                </c:pt>
                <c:pt idx="845" formatCode="0.00E+00">
                  <c:v>1.23671E-284</c:v>
                </c:pt>
                <c:pt idx="846" formatCode="0.00E+00">
                  <c:v>1.6461400000000001E-284</c:v>
                </c:pt>
                <c:pt idx="847" formatCode="0.00E+00">
                  <c:v>1.5254899999999999E-284</c:v>
                </c:pt>
                <c:pt idx="848" formatCode="0.00E+00">
                  <c:v>5.51013E-285</c:v>
                </c:pt>
                <c:pt idx="849" formatCode="0.00E+00">
                  <c:v>-1.4003700000000001E-284</c:v>
                </c:pt>
                <c:pt idx="850" formatCode="0.00E+00">
                  <c:v>-4.0383200000000003E-284</c:v>
                </c:pt>
                <c:pt idx="851" formatCode="0.00E+00">
                  <c:v>-6.5217899999999997E-284</c:v>
                </c:pt>
                <c:pt idx="852" formatCode="0.00E+00">
                  <c:v>-7.6364899999999994E-284</c:v>
                </c:pt>
                <c:pt idx="853" formatCode="0.00E+00">
                  <c:v>-6.2692499999999998E-284</c:v>
                </c:pt>
                <c:pt idx="854" formatCode="0.00E+00">
                  <c:v>-1.78494E-284</c:v>
                </c:pt>
                <c:pt idx="855" formatCode="0.00E+00">
                  <c:v>5.6166500000000004E-284</c:v>
                </c:pt>
                <c:pt idx="856" formatCode="0.00E+00">
                  <c:v>1.42293E-283</c:v>
                </c:pt>
                <c:pt idx="857" formatCode="0.00E+00">
                  <c:v>2.04886E-283</c:v>
                </c:pt>
                <c:pt idx="858" formatCode="0.00E+00">
                  <c:v>1.96931E-283</c:v>
                </c:pt>
                <c:pt idx="859" formatCode="0.00E+00">
                  <c:v>7.3994299999999996E-284</c:v>
                </c:pt>
                <c:pt idx="860" formatCode="0.00E+00">
                  <c:v>-1.8468399999999999E-283</c:v>
                </c:pt>
                <c:pt idx="861" formatCode="0.00E+00">
                  <c:v>-5.4610800000000003E-283</c:v>
                </c:pt>
                <c:pt idx="862" formatCode="0.00E+00">
                  <c:v>-9.0732800000000001E-283</c:v>
                </c:pt>
                <c:pt idx="863" formatCode="0.00E+00">
                  <c:v>-1.11785E-282</c:v>
                </c:pt>
                <c:pt idx="864" formatCode="0.00E+00">
                  <c:v>-1.0257899999999999E-282</c:v>
                </c:pt>
                <c:pt idx="865" formatCode="0.00E+00">
                  <c:v>-5.23789E-283</c:v>
                </c:pt>
                <c:pt idx="866" formatCode="0.00E+00">
                  <c:v>3.9008600000000001E-283</c:v>
                </c:pt>
                <c:pt idx="867" formatCode="0.00E+00">
                  <c:v>1.50794E-282</c:v>
                </c:pt>
                <c:pt idx="868" formatCode="0.00E+00">
                  <c:v>2.3062899999999999E-282</c:v>
                </c:pt>
                <c:pt idx="869" formatCode="0.00E+00">
                  <c:v>2.00099E-282</c:v>
                </c:pt>
                <c:pt idx="870" formatCode="0.00E+00">
                  <c:v>-1.5352699999999999E-283</c:v>
                </c:pt>
                <c:pt idx="871" formatCode="0.00E+00">
                  <c:v>-4.4693800000000004E-282</c:v>
                </c:pt>
                <c:pt idx="872" formatCode="0.00E+00">
                  <c:v>-1.04724E-281</c:v>
                </c:pt>
                <c:pt idx="873" formatCode="0.00E+00">
                  <c:v>-1.6612999999999999E-281</c:v>
                </c:pt>
                <c:pt idx="874" formatCode="0.00E+00">
                  <c:v>-2.0346600000000001E-281</c:v>
                </c:pt>
                <c:pt idx="875" formatCode="0.00E+00">
                  <c:v>-1.8912199999999999E-281</c:v>
                </c:pt>
                <c:pt idx="876" formatCode="0.00E+00">
                  <c:v>-1.03908E-281</c:v>
                </c:pt>
                <c:pt idx="877" formatCode="0.00E+00">
                  <c:v>5.3096699999999999E-282</c:v>
                </c:pt>
                <c:pt idx="878" formatCode="0.00E+00">
                  <c:v>2.5079899999999999E-281</c:v>
                </c:pt>
                <c:pt idx="879" formatCode="0.00E+00">
                  <c:v>4.1297900000000003E-281</c:v>
                </c:pt>
                <c:pt idx="880" formatCode="0.00E+00">
                  <c:v>4.2827299999999999E-281</c:v>
                </c:pt>
                <c:pt idx="881" formatCode="0.00E+00">
                  <c:v>1.8902799999999999E-281</c:v>
                </c:pt>
                <c:pt idx="882" formatCode="0.00E+00">
                  <c:v>-3.6015500000000002E-281</c:v>
                </c:pt>
                <c:pt idx="883" formatCode="0.00E+00">
                  <c:v>-1.1704200000000001E-280</c:v>
                </c:pt>
                <c:pt idx="884" formatCode="0.00E+00">
                  <c:v>-2.0325900000000001E-280</c:v>
                </c:pt>
                <c:pt idx="885" formatCode="0.00E+00">
                  <c:v>-2.56315E-280</c:v>
                </c:pt>
                <c:pt idx="886" formatCode="0.00E+00">
                  <c:v>-2.3118600000000001E-280</c:v>
                </c:pt>
                <c:pt idx="887" formatCode="0.00E+00">
                  <c:v>-9.7549999999999998E-281</c:v>
                </c:pt>
                <c:pt idx="888" formatCode="0.00E+00">
                  <c:v>1.42358E-280</c:v>
                </c:pt>
                <c:pt idx="889" formatCode="0.00E+00">
                  <c:v>4.44921E-280</c:v>
                </c:pt>
                <c:pt idx="890" formatCode="0.00E+00">
                  <c:v>7.1719800000000003E-280</c:v>
                </c:pt>
                <c:pt idx="891" formatCode="0.00E+00">
                  <c:v>8.22813E-280</c:v>
                </c:pt>
                <c:pt idx="892" formatCode="0.00E+00">
                  <c:v>6.21479E-280</c:v>
                </c:pt>
                <c:pt idx="893" formatCode="0.00E+00">
                  <c:v>2.9169600000000002E-281</c:v>
                </c:pt>
                <c:pt idx="894" formatCode="0.00E+00">
                  <c:v>-9.1238199999999995E-280</c:v>
                </c:pt>
                <c:pt idx="895" formatCode="0.00E+00">
                  <c:v>-1.9675400000000002E-279</c:v>
                </c:pt>
                <c:pt idx="896" formatCode="0.00E+00">
                  <c:v>-2.6979199999999998E-279</c:v>
                </c:pt>
                <c:pt idx="897" formatCode="0.00E+00">
                  <c:v>-2.5471200000000001E-279</c:v>
                </c:pt>
                <c:pt idx="898" formatCode="0.00E+00">
                  <c:v>-1.01185E-279</c:v>
                </c:pt>
                <c:pt idx="899" formatCode="0.00E+00">
                  <c:v>2.07368E-279</c:v>
                </c:pt>
                <c:pt idx="900" formatCode="0.00E+00">
                  <c:v>6.2232100000000002E-279</c:v>
                </c:pt>
                <c:pt idx="901" formatCode="0.00E+00">
                  <c:v>1.01246E-278</c:v>
                </c:pt>
                <c:pt idx="902" formatCode="0.00E+00">
                  <c:v>1.1753E-278</c:v>
                </c:pt>
                <c:pt idx="903" formatCode="0.00E+00">
                  <c:v>8.9536200000000007E-279</c:v>
                </c:pt>
                <c:pt idx="904" formatCode="0.00E+00">
                  <c:v>3.8381499999999999E-280</c:v>
                </c:pt>
                <c:pt idx="905" formatCode="0.00E+00">
                  <c:v>-1.354E-278</c:v>
                </c:pt>
                <c:pt idx="906" formatCode="0.00E+00">
                  <c:v>-2.9606399999999998E-278</c:v>
                </c:pt>
                <c:pt idx="907" formatCode="0.00E+00">
                  <c:v>-4.1210500000000002E-278</c:v>
                </c:pt>
                <c:pt idx="908" formatCode="0.00E+00">
                  <c:v>-4.0029300000000001E-278</c:v>
                </c:pt>
                <c:pt idx="909" formatCode="0.00E+00">
                  <c:v>-1.9601999999999999E-278</c:v>
                </c:pt>
                <c:pt idx="910" formatCode="0.00E+00">
                  <c:v>2.1767800000000001E-278</c:v>
                </c:pt>
                <c:pt idx="911" formatCode="0.00E+00">
                  <c:v>7.8416200000000002E-278</c:v>
                </c:pt>
                <c:pt idx="912" formatCode="0.00E+00">
                  <c:v>1.33742E-277</c:v>
                </c:pt>
                <c:pt idx="913" formatCode="0.00E+00">
                  <c:v>1.6043100000000001E-277</c:v>
                </c:pt>
                <c:pt idx="914" formatCode="0.00E+00">
                  <c:v>1.2948399999999999E-277</c:v>
                </c:pt>
                <c:pt idx="915" formatCode="0.00E+00">
                  <c:v>2.38673E-278</c:v>
                </c:pt>
                <c:pt idx="916" formatCode="0.00E+00">
                  <c:v>-1.50182E-277</c:v>
                </c:pt>
                <c:pt idx="917" formatCode="0.00E+00">
                  <c:v>-3.5652399999999998E-277</c:v>
                </c:pt>
                <c:pt idx="918" formatCode="0.00E+00">
                  <c:v>-5.2904700000000004E-277</c:v>
                </c:pt>
                <c:pt idx="919" formatCode="0.00E+00">
                  <c:v>-5.8270100000000002E-277</c:v>
                </c:pt>
                <c:pt idx="920" formatCode="0.00E+00">
                  <c:v>-4.3593E-277</c:v>
                </c:pt>
                <c:pt idx="921" formatCode="0.00E+00">
                  <c:v>-4.4656499999999999E-278</c:v>
                </c:pt>
                <c:pt idx="922" formatCode="0.00E+00">
                  <c:v>5.4717700000000001E-277</c:v>
                </c:pt>
                <c:pt idx="923" formatCode="0.00E+00">
                  <c:v>1.16028E-276</c:v>
                </c:pt>
                <c:pt idx="924" formatCode="0.00E+00">
                  <c:v>1.4991899999999999E-276</c:v>
                </c:pt>
                <c:pt idx="925" formatCode="0.00E+00">
                  <c:v>1.2537300000000001E-276</c:v>
                </c:pt>
                <c:pt idx="926" formatCode="0.00E+00">
                  <c:v>2.14372E-277</c:v>
                </c:pt>
                <c:pt idx="927" formatCode="0.00E+00">
                  <c:v>-1.6144299999999999E-276</c:v>
                </c:pt>
                <c:pt idx="928" formatCode="0.00E+00">
                  <c:v>-3.8826700000000003E-276</c:v>
                </c:pt>
                <c:pt idx="929" formatCode="0.00E+00">
                  <c:v>-5.8271200000000001E-276</c:v>
                </c:pt>
                <c:pt idx="930" formatCode="0.00E+00">
                  <c:v>-6.3844700000000001E-276</c:v>
                </c:pt>
                <c:pt idx="931" formatCode="0.00E+00">
                  <c:v>-4.4813900000000002E-276</c:v>
                </c:pt>
                <c:pt idx="932" formatCode="0.00E+00">
                  <c:v>5.2207799999999998E-277</c:v>
                </c:pt>
                <c:pt idx="933" formatCode="0.00E+00">
                  <c:v>8.2053800000000004E-276</c:v>
                </c:pt>
                <c:pt idx="934" formatCode="0.00E+00">
                  <c:v>1.6479200000000001E-275</c:v>
                </c:pt>
                <c:pt idx="935" formatCode="0.00E+00">
                  <c:v>2.1647499999999999E-275</c:v>
                </c:pt>
                <c:pt idx="936" formatCode="0.00E+00">
                  <c:v>1.9483499999999999E-275</c:v>
                </c:pt>
                <c:pt idx="937" formatCode="0.00E+00">
                  <c:v>6.7604899999999998E-276</c:v>
                </c:pt>
                <c:pt idx="938" formatCode="0.00E+00">
                  <c:v>-1.7027899999999999E-275</c:v>
                </c:pt>
                <c:pt idx="939" formatCode="0.00E+00">
                  <c:v>-4.7726500000000001E-275</c:v>
                </c:pt>
                <c:pt idx="940" formatCode="0.00E+00">
                  <c:v>-7.5578299999999995E-275</c:v>
                </c:pt>
                <c:pt idx="941" formatCode="0.00E+00">
                  <c:v>-8.7010500000000001E-275</c:v>
                </c:pt>
                <c:pt idx="942" formatCode="0.00E+00">
                  <c:v>-6.9037600000000005E-275</c:v>
                </c:pt>
                <c:pt idx="943" formatCode="0.00E+00">
                  <c:v>-1.4914200000000001E-275</c:v>
                </c:pt>
                <c:pt idx="944" formatCode="0.00E+00">
                  <c:v>7.0256900000000003E-275</c:v>
                </c:pt>
                <c:pt idx="945" formatCode="0.00E+00">
                  <c:v>1.65196E-274</c:v>
                </c:pt>
                <c:pt idx="946" formatCode="0.00E+00">
                  <c:v>2.3176199999999999E-274</c:v>
                </c:pt>
                <c:pt idx="947" formatCode="0.00E+00">
                  <c:v>2.22508E-274</c:v>
                </c:pt>
                <c:pt idx="948" formatCode="0.00E+00">
                  <c:v>9.6615699999999998E-275</c:v>
                </c:pt>
                <c:pt idx="949" formatCode="0.00E+00">
                  <c:v>-1.5939700000000001E-274</c:v>
                </c:pt>
                <c:pt idx="950" formatCode="0.00E+00">
                  <c:v>-5.0619399999999999E-274</c:v>
                </c:pt>
                <c:pt idx="951" formatCode="0.00E+00">
                  <c:v>-8.36457E-274</c:v>
                </c:pt>
                <c:pt idx="952" formatCode="0.00E+00">
                  <c:v>-9.9936300000000007E-274</c:v>
                </c:pt>
                <c:pt idx="953" formatCode="0.00E+00">
                  <c:v>-8.5216900000000002E-274</c:v>
                </c:pt>
                <c:pt idx="954" formatCode="0.00E+00">
                  <c:v>-3.1581800000000001E-274</c:v>
                </c:pt>
                <c:pt idx="955" formatCode="0.00E+00">
                  <c:v>5.5972499999999995E-274</c:v>
                </c:pt>
                <c:pt idx="956" formatCode="0.00E+00">
                  <c:v>1.5768899999999999E-273</c:v>
                </c:pt>
                <c:pt idx="957" formatCode="0.00E+00">
                  <c:v>2.4478999999999998E-273</c:v>
                </c:pt>
                <c:pt idx="958" formatCode="0.00E+00">
                  <c:v>2.8207799999999999E-273</c:v>
                </c:pt>
                <c:pt idx="959" formatCode="0.00E+00">
                  <c:v>2.32077E-273</c:v>
                </c:pt>
                <c:pt idx="960" formatCode="0.00E+00">
                  <c:v>7.7879199999999999E-274</c:v>
                </c:pt>
                <c:pt idx="961" formatCode="0.00E+00">
                  <c:v>-1.5243299999999999E-273</c:v>
                </c:pt>
                <c:pt idx="962" formatCode="0.00E+00">
                  <c:v>-3.8361700000000002E-273</c:v>
                </c:pt>
                <c:pt idx="963" formatCode="0.00E+00">
                  <c:v>-5.1459300000000003E-273</c:v>
                </c:pt>
                <c:pt idx="964" formatCode="0.00E+00">
                  <c:v>-4.6829999999999996E-273</c:v>
                </c:pt>
                <c:pt idx="965" formatCode="0.00E+00">
                  <c:v>-2.35485E-273</c:v>
                </c:pt>
                <c:pt idx="966" formatCode="0.00E+00">
                  <c:v>1.4052799999999999E-273</c:v>
                </c:pt>
                <c:pt idx="967" formatCode="0.00E+00">
                  <c:v>5.7388399999999997E-273</c:v>
                </c:pt>
                <c:pt idx="968" formatCode="0.00E+00">
                  <c:v>8.6243400000000004E-273</c:v>
                </c:pt>
                <c:pt idx="969" formatCode="0.00E+00">
                  <c:v>6.6384099999999996E-273</c:v>
                </c:pt>
                <c:pt idx="970" formatCode="0.00E+00">
                  <c:v>-3.3774300000000001E-273</c:v>
                </c:pt>
                <c:pt idx="971" formatCode="0.00E+00">
                  <c:v>-2.2144299999999999E-272</c:v>
                </c:pt>
                <c:pt idx="972" formatCode="0.00E+00">
                  <c:v>-4.71527E-272</c:v>
                </c:pt>
                <c:pt idx="973" formatCode="0.00E+00">
                  <c:v>-7.2336300000000004E-272</c:v>
                </c:pt>
                <c:pt idx="974" formatCode="0.00E+00">
                  <c:v>-8.5819999999999998E-272</c:v>
                </c:pt>
                <c:pt idx="975" formatCode="0.00E+00">
                  <c:v>-6.9364399999999995E-272</c:v>
                </c:pt>
                <c:pt idx="976" formatCode="0.00E+00">
                  <c:v>-8.9105399999999996E-273</c:v>
                </c:pt>
                <c:pt idx="977" formatCode="0.00E+00">
                  <c:v>9.0867399999999998E-272</c:v>
                </c:pt>
                <c:pt idx="978" formatCode="0.00E+00">
                  <c:v>2.08957E-271</c:v>
                </c:pt>
                <c:pt idx="979" formatCode="0.00E+00">
                  <c:v>3.1721099999999998E-271</c:v>
                </c:pt>
                <c:pt idx="980" formatCode="0.00E+00">
                  <c:v>3.7443099999999998E-271</c:v>
                </c:pt>
                <c:pt idx="981" formatCode="0.00E+00">
                  <c:v>3.3132300000000001E-271</c:v>
                </c:pt>
                <c:pt idx="982" formatCode="0.00E+00">
                  <c:v>1.6207999999999999E-271</c:v>
                </c:pt>
                <c:pt idx="983" formatCode="0.00E+00">
                  <c:v>-1.12768E-271</c:v>
                </c:pt>
                <c:pt idx="984" formatCode="0.00E+00">
                  <c:v>-4.0140599999999999E-271</c:v>
                </c:pt>
                <c:pt idx="985" formatCode="0.00E+00">
                  <c:v>-5.0794300000000004E-271</c:v>
                </c:pt>
                <c:pt idx="986" formatCode="0.00E+00">
                  <c:v>-1.85174E-271</c:v>
                </c:pt>
                <c:pt idx="987" formatCode="0.00E+00">
                  <c:v>7.1987700000000004E-271</c:v>
                </c:pt>
                <c:pt idx="988" formatCode="0.00E+00">
                  <c:v>2.1595999999999998E-270</c:v>
                </c:pt>
                <c:pt idx="989" formatCode="0.00E+00">
                  <c:v>3.8908699999999996E-270</c:v>
                </c:pt>
                <c:pt idx="990" formatCode="0.00E+00">
                  <c:v>5.5490099999999997E-270</c:v>
                </c:pt>
                <c:pt idx="991" formatCode="0.00E+00">
                  <c:v>6.6878499999999999E-270</c:v>
                </c:pt>
                <c:pt idx="992" formatCode="0.00E+00">
                  <c:v>6.8140999999999998E-270</c:v>
                </c:pt>
                <c:pt idx="993" formatCode="0.00E+00">
                  <c:v>5.5788000000000001E-270</c:v>
                </c:pt>
                <c:pt idx="994" formatCode="0.00E+00">
                  <c:v>3.0851000000000001E-270</c:v>
                </c:pt>
                <c:pt idx="995" formatCode="0.00E+00">
                  <c:v>1.4877300000000001E-271</c:v>
                </c:pt>
                <c:pt idx="996" formatCode="0.00E+00">
                  <c:v>-1.9826500000000002E-270</c:v>
                </c:pt>
                <c:pt idx="997" formatCode="0.00E+00">
                  <c:v>-2.7068700000000002E-270</c:v>
                </c:pt>
                <c:pt idx="998" formatCode="0.00E+00">
                  <c:v>-2.1207599999999999E-270</c:v>
                </c:pt>
                <c:pt idx="999" formatCode="0.00E+00">
                  <c:v>3.6570199999999998E-271</c:v>
                </c:pt>
                <c:pt idx="1000" formatCode="0.00E+00">
                  <c:v>4.9978300000000002E-270</c:v>
                </c:pt>
                <c:pt idx="1001" formatCode="0.00E+00">
                  <c:v>8.5976600000000008E-270</c:v>
                </c:pt>
                <c:pt idx="1002" formatCode="0.00E+00">
                  <c:v>4.2692900000000004E-270</c:v>
                </c:pt>
                <c:pt idx="1003" formatCode="0.00E+00">
                  <c:v>-1.72357E-269</c:v>
                </c:pt>
                <c:pt idx="1004" formatCode="0.00E+00">
                  <c:v>-6.3890400000000006E-269</c:v>
                </c:pt>
                <c:pt idx="1005" formatCode="0.00E+00">
                  <c:v>-1.3406799999999999E-268</c:v>
                </c:pt>
                <c:pt idx="1006" formatCode="0.00E+00">
                  <c:v>-2.1405399999999999E-268</c:v>
                </c:pt>
                <c:pt idx="1007" formatCode="0.00E+00">
                  <c:v>-2.8401499999999998E-268</c:v>
                </c:pt>
                <c:pt idx="1008" formatCode="0.00E+00">
                  <c:v>-3.2175800000000003E-268</c:v>
                </c:pt>
                <c:pt idx="1009" formatCode="0.00E+00">
                  <c:v>-3.1381500000000002E-268</c:v>
                </c:pt>
                <c:pt idx="1010" formatCode="0.00E+00">
                  <c:v>-2.69739E-268</c:v>
                </c:pt>
                <c:pt idx="1011" formatCode="0.00E+00">
                  <c:v>-2.0995699999999999E-268</c:v>
                </c:pt>
                <c:pt idx="1012" formatCode="0.00E+00">
                  <c:v>-1.6755599999999999E-268</c:v>
                </c:pt>
                <c:pt idx="1013" formatCode="0.00E+00">
                  <c:v>-2.3974100000000001E-268</c:v>
                </c:pt>
                <c:pt idx="1014" formatCode="0.00E+00">
                  <c:v>-5.7712399999999995E-268</c:v>
                </c:pt>
                <c:pt idx="1015" formatCode="0.00E+00">
                  <c:v>-1.2594899999999999E-267</c:v>
                </c:pt>
                <c:pt idx="1016" formatCode="0.00E+00">
                  <c:v>-2.2167599999999999E-267</c:v>
                </c:pt>
                <c:pt idx="1017" formatCode="0.00E+00">
                  <c:v>-3.2807500000000002E-267</c:v>
                </c:pt>
                <c:pt idx="1018" formatCode="0.00E+00">
                  <c:v>-4.19955E-267</c:v>
                </c:pt>
                <c:pt idx="1019" formatCode="0.00E+00">
                  <c:v>-4.4966099999999996E-267</c:v>
                </c:pt>
                <c:pt idx="1020" formatCode="0.00E+00">
                  <c:v>-3.4885800000000001E-267</c:v>
                </c:pt>
                <c:pt idx="1021" formatCode="0.00E+00">
                  <c:v>-7.6859000000000005E-268</c:v>
                </c:pt>
                <c:pt idx="1022" formatCode="0.00E+00">
                  <c:v>3.29336E-267</c:v>
                </c:pt>
                <c:pt idx="1023" formatCode="0.00E+00">
                  <c:v>7.5504899999999998E-267</c:v>
                </c:pt>
                <c:pt idx="1024" formatCode="0.00E+00">
                  <c:v>1.03413E-266</c:v>
                </c:pt>
                <c:pt idx="1025" formatCode="0.00E+00">
                  <c:v>9.7915399999999998E-267</c:v>
                </c:pt>
                <c:pt idx="1026" formatCode="0.00E+00">
                  <c:v>4.3056099999999998E-267</c:v>
                </c:pt>
                <c:pt idx="1027" formatCode="0.00E+00">
                  <c:v>-6.5661400000000004E-267</c:v>
                </c:pt>
                <c:pt idx="1028" formatCode="0.00E+00">
                  <c:v>-2.0637499999999999E-266</c:v>
                </c:pt>
                <c:pt idx="1029" formatCode="0.00E+00">
                  <c:v>-3.1902199999999997E-266</c:v>
                </c:pt>
                <c:pt idx="1030" formatCode="0.00E+00">
                  <c:v>-3.1653499999999999E-266</c:v>
                </c:pt>
                <c:pt idx="1031" formatCode="0.00E+00">
                  <c:v>-1.1762299999999999E-266</c:v>
                </c:pt>
                <c:pt idx="1032" formatCode="0.00E+00">
                  <c:v>3.1460200000000002E-266</c:v>
                </c:pt>
                <c:pt idx="1033" formatCode="0.00E+00">
                  <c:v>9.3721400000000002E-266</c:v>
                </c:pt>
                <c:pt idx="1034" formatCode="0.00E+00">
                  <c:v>1.58996E-265</c:v>
                </c:pt>
                <c:pt idx="1035" formatCode="0.00E+00">
                  <c:v>1.9412E-265</c:v>
                </c:pt>
                <c:pt idx="1036" formatCode="0.00E+00">
                  <c:v>1.51363E-265</c:v>
                </c:pt>
                <c:pt idx="1037" formatCode="0.00E+00">
                  <c:v>-7.7401300000000002E-267</c:v>
                </c:pt>
                <c:pt idx="1038" formatCode="0.00E+00">
                  <c:v>-2.8411200000000001E-265</c:v>
                </c:pt>
                <c:pt idx="1039" formatCode="0.00E+00">
                  <c:v>-6.2940200000000003E-265</c:v>
                </c:pt>
                <c:pt idx="1040" formatCode="0.00E+00">
                  <c:v>-9.34459E-265</c:v>
                </c:pt>
                <c:pt idx="1041" formatCode="0.00E+00">
                  <c:v>-1.0247600000000001E-264</c:v>
                </c:pt>
                <c:pt idx="1042" formatCode="0.00E+00">
                  <c:v>-7.0463199999999998E-265</c:v>
                </c:pt>
                <c:pt idx="1043" formatCode="0.00E+00">
                  <c:v>1.5182500000000001E-265</c:v>
                </c:pt>
                <c:pt idx="1044" formatCode="0.00E+00">
                  <c:v>1.49252E-264</c:v>
                </c:pt>
                <c:pt idx="1045" formatCode="0.00E+00">
                  <c:v>2.9884499999999998E-264</c:v>
                </c:pt>
                <c:pt idx="1046" formatCode="0.00E+00">
                  <c:v>4.0185700000000002E-264</c:v>
                </c:pt>
                <c:pt idx="1047" formatCode="0.00E+00">
                  <c:v>3.81918E-264</c:v>
                </c:pt>
                <c:pt idx="1048" formatCode="0.00E+00">
                  <c:v>1.78861E-264</c:v>
                </c:pt>
                <c:pt idx="1049" formatCode="0.00E+00">
                  <c:v>-2.1649900000000002E-264</c:v>
                </c:pt>
                <c:pt idx="1050" formatCode="0.00E+00">
                  <c:v>-7.3786499999999996E-264</c:v>
                </c:pt>
                <c:pt idx="1051" formatCode="0.00E+00">
                  <c:v>-1.2266799999999999E-263</c:v>
                </c:pt>
                <c:pt idx="1052" formatCode="0.00E+00">
                  <c:v>-1.43646E-263</c:v>
                </c:pt>
                <c:pt idx="1053" formatCode="0.00E+00">
                  <c:v>-1.11081E-263</c:v>
                </c:pt>
                <c:pt idx="1054" formatCode="0.00E+00">
                  <c:v>-1.1436799999999999E-264</c:v>
                </c:pt>
                <c:pt idx="1055" formatCode="0.00E+00">
                  <c:v>1.4764499999999999E-263</c:v>
                </c:pt>
                <c:pt idx="1056" formatCode="0.00E+00">
                  <c:v>3.2922200000000002E-263</c:v>
                </c:pt>
                <c:pt idx="1057" formatCode="0.00E+00">
                  <c:v>4.55064E-263</c:v>
                </c:pt>
                <c:pt idx="1058" formatCode="0.00E+00">
                  <c:v>4.1412099999999999E-263</c:v>
                </c:pt>
                <c:pt idx="1059" formatCode="0.00E+00">
                  <c:v>1.0809799999999999E-263</c:v>
                </c:pt>
                <c:pt idx="1060" formatCode="0.00E+00">
                  <c:v>-4.9461299999999998E-263</c:v>
                </c:pt>
                <c:pt idx="1061" formatCode="0.00E+00">
                  <c:v>-1.31431E-262</c:v>
                </c:pt>
                <c:pt idx="1062" formatCode="0.00E+00">
                  <c:v>-2.1165400000000001E-262</c:v>
                </c:pt>
                <c:pt idx="1063" formatCode="0.00E+00">
                  <c:v>-2.5113400000000001E-262</c:v>
                </c:pt>
                <c:pt idx="1064" formatCode="0.00E+00">
                  <c:v>-2.0379499999999999E-262</c:v>
                </c:pt>
                <c:pt idx="1065" formatCode="0.00E+00">
                  <c:v>-3.29919E-263</c:v>
                </c:pt>
                <c:pt idx="1066" formatCode="0.00E+00">
                  <c:v>2.6234700000000002E-262</c:v>
                </c:pt>
                <c:pt idx="1067" formatCode="0.00E+00">
                  <c:v>6.2031000000000004E-262</c:v>
                </c:pt>
                <c:pt idx="1068" formatCode="0.00E+00">
                  <c:v>9.14795E-262</c:v>
                </c:pt>
                <c:pt idx="1069" formatCode="0.00E+00">
                  <c:v>9.9286900000000005E-262</c:v>
                </c:pt>
                <c:pt idx="1070" formatCode="0.00E+00">
                  <c:v>7.1897700000000005E-262</c:v>
                </c:pt>
                <c:pt idx="1071" formatCode="0.00E+00">
                  <c:v>9.5600400000000003E-264</c:v>
                </c:pt>
                <c:pt idx="1072" formatCode="0.00E+00">
                  <c:v>-1.07864E-261</c:v>
                </c:pt>
                <c:pt idx="1073" formatCode="0.00E+00">
                  <c:v>-2.1757199999999999E-261</c:v>
                </c:pt>
                <c:pt idx="1074" formatCode="0.00E+00">
                  <c:v>-2.55467E-261</c:v>
                </c:pt>
                <c:pt idx="1075" formatCode="0.00E+00">
                  <c:v>-1.41654E-261</c:v>
                </c:pt>
                <c:pt idx="1076" formatCode="0.00E+00">
                  <c:v>1.7402399999999999E-261</c:v>
                </c:pt>
                <c:pt idx="1077" formatCode="0.00E+00">
                  <c:v>6.8861999999999999E-261</c:v>
                </c:pt>
                <c:pt idx="1078" formatCode="0.00E+00">
                  <c:v>1.31333E-260</c:v>
                </c:pt>
                <c:pt idx="1079" formatCode="0.00E+00">
                  <c:v>1.83273E-260</c:v>
                </c:pt>
                <c:pt idx="1080" formatCode="0.00E+00">
                  <c:v>1.92589E-260</c:v>
                </c:pt>
                <c:pt idx="1081" formatCode="0.00E+00">
                  <c:v>1.28923E-260</c:v>
                </c:pt>
                <c:pt idx="1082" formatCode="0.00E+00">
                  <c:v>-2.07564E-261</c:v>
                </c:pt>
                <c:pt idx="1083" formatCode="0.00E+00">
                  <c:v>-2.4041599999999999E-260</c:v>
                </c:pt>
                <c:pt idx="1084" formatCode="0.00E+00">
                  <c:v>-4.7325299999999999E-260</c:v>
                </c:pt>
                <c:pt idx="1085" formatCode="0.00E+00">
                  <c:v>-6.1551E-260</c:v>
                </c:pt>
                <c:pt idx="1086" formatCode="0.00E+00">
                  <c:v>-5.4247600000000002E-260</c:v>
                </c:pt>
                <c:pt idx="1087" formatCode="0.00E+00">
                  <c:v>-1.6538600000000002E-260</c:v>
                </c:pt>
                <c:pt idx="1088" formatCode="0.00E+00">
                  <c:v>5.1802900000000002E-260</c:v>
                </c:pt>
                <c:pt idx="1089" formatCode="0.00E+00">
                  <c:v>1.38706E-259</c:v>
                </c:pt>
                <c:pt idx="1090" formatCode="0.00E+00">
                  <c:v>2.1705300000000001E-259</c:v>
                </c:pt>
                <c:pt idx="1091" formatCode="0.00E+00">
                  <c:v>2.47565E-259</c:v>
                </c:pt>
                <c:pt idx="1092" formatCode="0.00E+00">
                  <c:v>1.9018700000000001E-259</c:v>
                </c:pt>
                <c:pt idx="1093" formatCode="0.00E+00">
                  <c:v>2.03033E-260</c:v>
                </c:pt>
                <c:pt idx="1094" formatCode="0.00E+00">
                  <c:v>-2.51652E-259</c:v>
                </c:pt>
                <c:pt idx="1095" formatCode="0.00E+00">
                  <c:v>-5.53995E-259</c:v>
                </c:pt>
                <c:pt idx="1096" formatCode="0.00E+00">
                  <c:v>-7.3399300000000002E-259</c:v>
                </c:pt>
                <c:pt idx="1097" formatCode="0.00E+00">
                  <c:v>-5.8838800000000001E-259</c:v>
                </c:pt>
                <c:pt idx="1098" formatCode="0.00E+00">
                  <c:v>4.2496500000000002E-260</c:v>
                </c:pt>
                <c:pt idx="1099" formatCode="0.00E+00">
                  <c:v>1.1797400000000001E-258</c:v>
                </c:pt>
                <c:pt idx="1100" formatCode="0.00E+00">
                  <c:v>2.64855E-258</c:v>
                </c:pt>
                <c:pt idx="1101" formatCode="0.00E+00">
                  <c:v>4.0272599999999999E-258</c:v>
                </c:pt>
                <c:pt idx="1102" formatCode="0.00E+00">
                  <c:v>4.6512299999999998E-258</c:v>
                </c:pt>
                <c:pt idx="1103" formatCode="0.00E+00">
                  <c:v>3.7669199999999999E-258</c:v>
                </c:pt>
                <c:pt idx="1104" formatCode="0.00E+00">
                  <c:v>8.3833699999999996E-259</c:v>
                </c:pt>
                <c:pt idx="1105" formatCode="0.00E+00">
                  <c:v>-4.0278999999999998E-258</c:v>
                </c:pt>
                <c:pt idx="1106" formatCode="0.00E+00">
                  <c:v>-9.7048299999999995E-258</c:v>
                </c:pt>
                <c:pt idx="1107" formatCode="0.00E+00">
                  <c:v>-1.4022800000000001E-257</c:v>
                </c:pt>
                <c:pt idx="1108" formatCode="0.00E+00">
                  <c:v>-1.4211800000000001E-257</c:v>
                </c:pt>
                <c:pt idx="1109" formatCode="0.00E+00">
                  <c:v>-7.7834100000000004E-258</c:v>
                </c:pt>
                <c:pt idx="1110" formatCode="0.00E+00">
                  <c:v>6.1525099999999998E-258</c:v>
                </c:pt>
                <c:pt idx="1111" formatCode="0.00E+00">
                  <c:v>2.5565100000000002E-257</c:v>
                </c:pt>
                <c:pt idx="1112" formatCode="0.00E+00">
                  <c:v>4.4683199999999998E-257</c:v>
                </c:pt>
                <c:pt idx="1113" formatCode="0.00E+00">
                  <c:v>5.4256099999999997E-257</c:v>
                </c:pt>
                <c:pt idx="1114" formatCode="0.00E+00">
                  <c:v>4.3704800000000002E-257</c:v>
                </c:pt>
                <c:pt idx="1115" formatCode="0.00E+00">
                  <c:v>4.98964E-258</c:v>
                </c:pt>
                <c:pt idx="1116" formatCode="0.00E+00">
                  <c:v>-6.2000000000000002E-257</c:v>
                </c:pt>
                <c:pt idx="1117" formatCode="0.00E+00">
                  <c:v>-1.4320799999999999E-256</c:v>
                </c:pt>
                <c:pt idx="1118" formatCode="0.00E+00">
                  <c:v>-2.0915099999999999E-256</c:v>
                </c:pt>
                <c:pt idx="1119" formatCode="0.00E+00">
                  <c:v>-2.2357699999999999E-256</c:v>
                </c:pt>
                <c:pt idx="1120" formatCode="0.00E+00">
                  <c:v>-1.5584900000000001E-256</c:v>
                </c:pt>
                <c:pt idx="1121" formatCode="0.00E+00">
                  <c:v>7.9120200000000004E-258</c:v>
                </c:pt>
                <c:pt idx="1122" formatCode="0.00E+00">
                  <c:v>2.4912899999999999E-256</c:v>
                </c:pt>
                <c:pt idx="1123" formatCode="0.00E+00">
                  <c:v>4.9417700000000002E-256</c:v>
                </c:pt>
                <c:pt idx="1124" formatCode="0.00E+00">
                  <c:v>6.0650200000000001E-256</c:v>
                </c:pt>
                <c:pt idx="1125" formatCode="0.00E+00">
                  <c:v>4.2996299999999999E-256</c:v>
                </c:pt>
                <c:pt idx="1126" formatCode="0.00E+00">
                  <c:v>-1.2805499999999999E-256</c:v>
                </c:pt>
                <c:pt idx="1127" formatCode="0.00E+00">
                  <c:v>-1.03791E-255</c:v>
                </c:pt>
                <c:pt idx="1128" formatCode="0.00E+00">
                  <c:v>-2.1304100000000001E-255</c:v>
                </c:pt>
                <c:pt idx="1129" formatCode="0.00E+00">
                  <c:v>-3.0923599999999999E-255</c:v>
                </c:pt>
                <c:pt idx="1130" formatCode="0.00E+00">
                  <c:v>-3.5152200000000001E-255</c:v>
                </c:pt>
                <c:pt idx="1131" formatCode="0.00E+00">
                  <c:v>-3.0260800000000002E-255</c:v>
                </c:pt>
                <c:pt idx="1132" formatCode="0.00E+00">
                  <c:v>-1.4345599999999999E-255</c:v>
                </c:pt>
                <c:pt idx="1133" formatCode="0.00E+00">
                  <c:v>1.0967799999999999E-255</c:v>
                </c:pt>
                <c:pt idx="1134" formatCode="0.00E+00">
                  <c:v>3.8313299999999999E-255</c:v>
                </c:pt>
                <c:pt idx="1135" formatCode="0.00E+00">
                  <c:v>5.4318999999999999E-255</c:v>
                </c:pt>
                <c:pt idx="1136" formatCode="0.00E+00">
                  <c:v>4.3421599999999996E-255</c:v>
                </c:pt>
                <c:pt idx="1137" formatCode="0.00E+00">
                  <c:v>-6.4574700000000002E-256</c:v>
                </c:pt>
                <c:pt idx="1138" formatCode="0.00E+00">
                  <c:v>-9.7545300000000005E-255</c:v>
                </c:pt>
                <c:pt idx="1139" formatCode="0.00E+00">
                  <c:v>-2.1453499999999999E-254</c:v>
                </c:pt>
                <c:pt idx="1140" formatCode="0.00E+00">
                  <c:v>-3.2099800000000001E-254</c:v>
                </c:pt>
                <c:pt idx="1141" formatCode="0.00E+00">
                  <c:v>-3.6688500000000003E-254</c:v>
                </c:pt>
                <c:pt idx="1142" formatCode="0.00E+00">
                  <c:v>-3.02892E-254</c:v>
                </c:pt>
                <c:pt idx="1143" formatCode="0.00E+00">
                  <c:v>-9.7092099999999993E-255</c:v>
                </c:pt>
                <c:pt idx="1144" formatCode="0.00E+00">
                  <c:v>2.3916200000000002E-254</c:v>
                </c:pt>
                <c:pt idx="1145" formatCode="0.00E+00">
                  <c:v>6.1588000000000002E-254</c:v>
                </c:pt>
                <c:pt idx="1146" formatCode="0.00E+00">
                  <c:v>8.4367500000000004E-254</c:v>
                </c:pt>
                <c:pt idx="1147" formatCode="0.00E+00">
                  <c:v>6.7045200000000001E-254</c:v>
                </c:pt>
                <c:pt idx="1148" formatCode="0.00E+00">
                  <c:v>-1.09542E-254</c:v>
                </c:pt>
                <c:pt idx="1149" formatCode="0.00E+00">
                  <c:v>-1.5298599999999999E-253</c:v>
                </c:pt>
                <c:pt idx="1150" formatCode="0.00E+00">
                  <c:v>-3.3697900000000001E-253</c:v>
                </c:pt>
                <c:pt idx="1151" formatCode="0.00E+00">
                  <c:v>-5.1326000000000001E-253</c:v>
                </c:pt>
                <c:pt idx="1152" formatCode="0.00E+00">
                  <c:v>-6.1593899999999996E-253</c:v>
                </c:pt>
                <c:pt idx="1153" formatCode="0.00E+00">
                  <c:v>-5.8630599999999996E-253</c:v>
                </c:pt>
                <c:pt idx="1154" formatCode="0.00E+00">
                  <c:v>-3.8854799999999998E-253</c:v>
                </c:pt>
                <c:pt idx="1155" formatCode="0.00E+00">
                  <c:v>-2.8475500000000001E-254</c:v>
                </c:pt>
                <c:pt idx="1156" formatCode="0.00E+00">
                  <c:v>4.0172200000000003E-253</c:v>
                </c:pt>
                <c:pt idx="1157" formatCode="0.00E+00">
                  <c:v>7.0982899999999997E-253</c:v>
                </c:pt>
                <c:pt idx="1158" formatCode="0.00E+00">
                  <c:v>6.8186799999999994E-253</c:v>
                </c:pt>
                <c:pt idx="1159" formatCode="0.00E+00">
                  <c:v>1.7255300000000001E-253</c:v>
                </c:pt>
                <c:pt idx="1160" formatCode="0.00E+00">
                  <c:v>-8.6197999999999995E-253</c:v>
                </c:pt>
                <c:pt idx="1161" formatCode="0.00E+00">
                  <c:v>-2.2944499999999999E-252</c:v>
                </c:pt>
                <c:pt idx="1162" formatCode="0.00E+00">
                  <c:v>-3.6680800000000002E-252</c:v>
                </c:pt>
                <c:pt idx="1163" formatCode="0.00E+00">
                  <c:v>-4.1687699999999999E-252</c:v>
                </c:pt>
                <c:pt idx="1164" formatCode="0.00E+00">
                  <c:v>-2.9620299999999999E-252</c:v>
                </c:pt>
                <c:pt idx="1165" formatCode="0.00E+00">
                  <c:v>3.2126599999999999E-253</c:v>
                </c:pt>
                <c:pt idx="1166" formatCode="0.00E+00">
                  <c:v>5.3773900000000001E-252</c:v>
                </c:pt>
                <c:pt idx="1167" formatCode="0.00E+00">
                  <c:v>1.12094E-251</c:v>
                </c:pt>
                <c:pt idx="1168" formatCode="0.00E+00">
                  <c:v>1.58903E-251</c:v>
                </c:pt>
                <c:pt idx="1169" formatCode="0.00E+00">
                  <c:v>1.64857E-251</c:v>
                </c:pt>
                <c:pt idx="1170" formatCode="0.00E+00">
                  <c:v>9.9863999999999993E-252</c:v>
                </c:pt>
                <c:pt idx="1171" formatCode="0.00E+00">
                  <c:v>-4.9223399999999998E-252</c:v>
                </c:pt>
                <c:pt idx="1172" formatCode="0.00E+00">
                  <c:v>-2.6334600000000001E-251</c:v>
                </c:pt>
                <c:pt idx="1173" formatCode="0.00E+00">
                  <c:v>-4.8411199999999996E-251</c:v>
                </c:pt>
                <c:pt idx="1174" formatCode="0.00E+00">
                  <c:v>-6.1808000000000003E-251</c:v>
                </c:pt>
                <c:pt idx="1175" formatCode="0.00E+00">
                  <c:v>-5.6498500000000003E-251</c:v>
                </c:pt>
                <c:pt idx="1176" formatCode="0.00E+00">
                  <c:v>-2.70471E-251</c:v>
                </c:pt>
                <c:pt idx="1177" formatCode="0.00E+00">
                  <c:v>2.3730699999999998E-251</c:v>
                </c:pt>
                <c:pt idx="1178" formatCode="0.00E+00">
                  <c:v>8.5003499999999995E-251</c:v>
                </c:pt>
                <c:pt idx="1179" formatCode="0.00E+00">
                  <c:v>1.35629E-250</c:v>
                </c:pt>
                <c:pt idx="1180" formatCode="0.00E+00">
                  <c:v>1.4005399999999999E-250</c:v>
                </c:pt>
                <c:pt idx="1181" formatCode="0.00E+00">
                  <c:v>5.8373400000000002E-251</c:v>
                </c:pt>
                <c:pt idx="1182" formatCode="0.00E+00">
                  <c:v>-1.3033899999999999E-250</c:v>
                </c:pt>
                <c:pt idx="1183" formatCode="0.00E+00">
                  <c:v>-4.0913499999999999E-250</c:v>
                </c:pt>
                <c:pt idx="1184" formatCode="0.00E+00">
                  <c:v>-7.0324900000000001E-250</c:v>
                </c:pt>
                <c:pt idx="1185" formatCode="0.00E+00">
                  <c:v>-8.72591E-250</c:v>
                </c:pt>
                <c:pt idx="1186" formatCode="0.00E+00">
                  <c:v>-7.6767000000000006E-250</c:v>
                </c:pt>
                <c:pt idx="1187" formatCode="0.00E+00">
                  <c:v>-3.1089300000000001E-250</c:v>
                </c:pt>
                <c:pt idx="1188" formatCode="0.00E+00">
                  <c:v>4.81408E-250</c:v>
                </c:pt>
                <c:pt idx="1189" formatCode="0.00E+00">
                  <c:v>1.4758599999999999E-249</c:v>
                </c:pt>
                <c:pt idx="1190" formatCode="0.00E+00">
                  <c:v>2.3005200000000002E-249</c:v>
                </c:pt>
                <c:pt idx="1191" formatCode="0.00E+00">
                  <c:v>2.2574699999999999E-249</c:v>
                </c:pt>
                <c:pt idx="1192" formatCode="0.00E+00">
                  <c:v>5.2762899999999999E-250</c:v>
                </c:pt>
                <c:pt idx="1193" formatCode="0.00E+00">
                  <c:v>-3.3440100000000002E-249</c:v>
                </c:pt>
                <c:pt idx="1194" formatCode="0.00E+00">
                  <c:v>-9.0306600000000003E-249</c:v>
                </c:pt>
                <c:pt idx="1195" formatCode="0.00E+00">
                  <c:v>-1.5265899999999999E-248</c:v>
                </c:pt>
                <c:pt idx="1196" formatCode="0.00E+00">
                  <c:v>-1.98575E-248</c:v>
                </c:pt>
                <c:pt idx="1197" formatCode="0.00E+00">
                  <c:v>-2.01495E-248</c:v>
                </c:pt>
                <c:pt idx="1198" formatCode="0.00E+00">
                  <c:v>-1.41476E-248</c:v>
                </c:pt>
                <c:pt idx="1199" formatCode="0.00E+00">
                  <c:v>-1.57291E-249</c:v>
                </c:pt>
                <c:pt idx="1200" formatCode="0.00E+00">
                  <c:v>1.5397699999999999E-248</c:v>
                </c:pt>
                <c:pt idx="1201" formatCode="0.00E+00">
                  <c:v>3.1158299999999999E-248</c:v>
                </c:pt>
                <c:pt idx="1202" formatCode="0.00E+00">
                  <c:v>3.7254600000000002E-248</c:v>
                </c:pt>
                <c:pt idx="1203" formatCode="0.00E+00">
                  <c:v>2.6128000000000001E-248</c:v>
                </c:pt>
                <c:pt idx="1204" formatCode="0.00E+00">
                  <c:v>-5.1416399999999998E-249</c:v>
                </c:pt>
                <c:pt idx="1205" formatCode="0.00E+00">
                  <c:v>-5.3478399999999997E-248</c:v>
                </c:pt>
                <c:pt idx="1206" formatCode="0.00E+00">
                  <c:v>-1.0832100000000001E-247</c:v>
                </c:pt>
                <c:pt idx="1207" formatCode="0.00E+00">
                  <c:v>-1.49192E-247</c:v>
                </c:pt>
                <c:pt idx="1208" formatCode="0.00E+00">
                  <c:v>-1.4747000000000001E-247</c:v>
                </c:pt>
                <c:pt idx="1209" formatCode="0.00E+00">
                  <c:v>-7.7142100000000003E-248</c:v>
                </c:pt>
                <c:pt idx="1210" formatCode="0.00E+00">
                  <c:v>6.9464199999999999E-248</c:v>
                </c:pt>
                <c:pt idx="1211" formatCode="0.00E+00">
                  <c:v>2.70352E-247</c:v>
                </c:pt>
                <c:pt idx="1212" formatCode="0.00E+00">
                  <c:v>4.6851000000000001E-247</c:v>
                </c:pt>
                <c:pt idx="1213" formatCode="0.00E+00">
                  <c:v>5.7911299999999999E-247</c:v>
                </c:pt>
                <c:pt idx="1214" formatCode="0.00E+00">
                  <c:v>5.2511500000000001E-247</c:v>
                </c:pt>
                <c:pt idx="1215" formatCode="0.00E+00">
                  <c:v>2.7907899999999999E-247</c:v>
                </c:pt>
                <c:pt idx="1216" formatCode="0.00E+00">
                  <c:v>-1.2885399999999999E-247</c:v>
                </c:pt>
                <c:pt idx="1217" formatCode="0.00E+00">
                  <c:v>-6.07978E-247</c:v>
                </c:pt>
                <c:pt idx="1218" formatCode="0.00E+00">
                  <c:v>-9.6689599999999994E-247</c:v>
                </c:pt>
                <c:pt idx="1219" formatCode="0.00E+00">
                  <c:v>-9.0978600000000004E-247</c:v>
                </c:pt>
                <c:pt idx="1220" formatCode="0.00E+00">
                  <c:v>-1.5150800000000001E-247</c:v>
                </c:pt>
                <c:pt idx="1221" formatCode="0.00E+00">
                  <c:v>1.4182000000000001E-246</c:v>
                </c:pt>
                <c:pt idx="1222" formatCode="0.00E+00">
                  <c:v>3.6151299999999998E-246</c:v>
                </c:pt>
                <c:pt idx="1223" formatCode="0.00E+00">
                  <c:v>5.8232699999999999E-246</c:v>
                </c:pt>
                <c:pt idx="1224" formatCode="0.00E+00">
                  <c:v>6.8470599999999999E-246</c:v>
                </c:pt>
                <c:pt idx="1225" formatCode="0.00E+00">
                  <c:v>5.1231399999999997E-246</c:v>
                </c:pt>
                <c:pt idx="1226" formatCode="0.00E+00">
                  <c:v>-5.09557E-247</c:v>
                </c:pt>
                <c:pt idx="1227" formatCode="0.00E+00">
                  <c:v>-9.9959599999999991E-246</c:v>
                </c:pt>
                <c:pt idx="1228" formatCode="0.00E+00">
                  <c:v>-2.1557200000000001E-245</c:v>
                </c:pt>
                <c:pt idx="1229" formatCode="0.00E+00">
                  <c:v>-3.1169999999999999E-245</c:v>
                </c:pt>
                <c:pt idx="1230" formatCode="0.00E+00">
                  <c:v>-3.2614000000000002E-245</c:v>
                </c:pt>
                <c:pt idx="1231" formatCode="0.00E+00">
                  <c:v>-1.9386699999999998E-245</c:v>
                </c:pt>
                <c:pt idx="1232" formatCode="0.00E+00">
                  <c:v>1.1909799999999999E-245</c:v>
                </c:pt>
                <c:pt idx="1233" formatCode="0.00E+00">
                  <c:v>5.8280699999999996E-245</c:v>
                </c:pt>
                <c:pt idx="1234" formatCode="0.00E+00">
                  <c:v>1.0771900000000001E-244</c:v>
                </c:pt>
                <c:pt idx="1235" formatCode="0.00E+00">
                  <c:v>1.3870100000000001E-244</c:v>
                </c:pt>
                <c:pt idx="1236" formatCode="0.00E+00">
                  <c:v>1.25278E-244</c:v>
                </c:pt>
                <c:pt idx="1237" formatCode="0.00E+00">
                  <c:v>4.7594300000000003E-245</c:v>
                </c:pt>
                <c:pt idx="1238" formatCode="0.00E+00">
                  <c:v>-9.7134599999999997E-245</c:v>
                </c:pt>
                <c:pt idx="1239" formatCode="0.00E+00">
                  <c:v>-2.8360399999999999E-244</c:v>
                </c:pt>
                <c:pt idx="1240" formatCode="0.00E+00">
                  <c:v>-4.4575000000000002E-244</c:v>
                </c:pt>
                <c:pt idx="1241" formatCode="0.00E+00">
                  <c:v>-4.80106E-244</c:v>
                </c:pt>
                <c:pt idx="1242" formatCode="0.00E+00">
                  <c:v>-2.8274E-244</c:v>
                </c:pt>
                <c:pt idx="1243" formatCode="0.00E+00">
                  <c:v>1.9968400000000001E-244</c:v>
                </c:pt>
                <c:pt idx="1244" formatCode="0.00E+00">
                  <c:v>9.2797699999999999E-244</c:v>
                </c:pt>
                <c:pt idx="1245" formatCode="0.00E+00">
                  <c:v>1.72987E-243</c:v>
                </c:pt>
                <c:pt idx="1246" formatCode="0.00E+00">
                  <c:v>2.2687900000000001E-243</c:v>
                </c:pt>
                <c:pt idx="1247" formatCode="0.00E+00">
                  <c:v>2.08759E-243</c:v>
                </c:pt>
                <c:pt idx="1248" formatCode="0.00E+00">
                  <c:v>7.9360100000000005E-244</c:v>
                </c:pt>
                <c:pt idx="1249" formatCode="0.00E+00">
                  <c:v>-1.6740699999999999E-243</c:v>
                </c:pt>
                <c:pt idx="1250" formatCode="0.00E+00">
                  <c:v>-4.8943100000000001E-243</c:v>
                </c:pt>
                <c:pt idx="1251" formatCode="0.00E+00">
                  <c:v>-8.0225000000000004E-243</c:v>
                </c:pt>
                <c:pt idx="1252" formatCode="0.00E+00">
                  <c:v>-9.962170000000001E-243</c:v>
                </c:pt>
                <c:pt idx="1253" formatCode="0.00E+00">
                  <c:v>-9.6081400000000002E-243</c:v>
                </c:pt>
                <c:pt idx="1254" formatCode="0.00E+00">
                  <c:v>-6.2299899999999997E-243</c:v>
                </c:pt>
                <c:pt idx="1255" formatCode="0.00E+00">
                  <c:v>-7.1161199999999997E-246</c:v>
                </c:pt>
                <c:pt idx="1256" formatCode="0.00E+00">
                  <c:v>7.3766500000000004E-243</c:v>
                </c:pt>
                <c:pt idx="1257" formatCode="0.00E+00">
                  <c:v>1.2245900000000001E-242</c:v>
                </c:pt>
                <c:pt idx="1258" formatCode="0.00E+00">
                  <c:v>9.0003000000000002E-243</c:v>
                </c:pt>
                <c:pt idx="1259" formatCode="0.00E+00">
                  <c:v>-8.3566900000000004E-243</c:v>
                </c:pt>
                <c:pt idx="1260" formatCode="0.00E+00">
                  <c:v>-4.2585000000000004E-242</c:v>
                </c:pt>
                <c:pt idx="1261" formatCode="0.00E+00">
                  <c:v>-8.9280799999999993E-242</c:v>
                </c:pt>
                <c:pt idx="1262" formatCode="0.00E+00">
                  <c:v>-1.3608400000000001E-241</c:v>
                </c:pt>
                <c:pt idx="1263" formatCode="0.00E+00">
                  <c:v>-1.6487799999999998E-241</c:v>
                </c:pt>
                <c:pt idx="1264" formatCode="0.00E+00">
                  <c:v>-1.5405200000000001E-241</c:v>
                </c:pt>
                <c:pt idx="1265" formatCode="0.00E+00">
                  <c:v>-8.4179000000000002E-242</c:v>
                </c:pt>
                <c:pt idx="1266" formatCode="0.00E+00">
                  <c:v>4.7181199999999999E-242</c:v>
                </c:pt>
                <c:pt idx="1267" formatCode="0.00E+00">
                  <c:v>2.10008E-241</c:v>
                </c:pt>
                <c:pt idx="1268" formatCode="0.00E+00">
                  <c:v>3.4109499999999997E-241</c:v>
                </c:pt>
                <c:pt idx="1269" formatCode="0.00E+00">
                  <c:v>3.5906499999999997E-241</c:v>
                </c:pt>
                <c:pt idx="1270" formatCode="0.00E+00">
                  <c:v>1.8818199999999999E-241</c:v>
                </c:pt>
                <c:pt idx="1271" formatCode="0.00E+00">
                  <c:v>-2.0703899999999999E-241</c:v>
                </c:pt>
                <c:pt idx="1272" formatCode="0.00E+00">
                  <c:v>-7.7987199999999998E-241</c:v>
                </c:pt>
                <c:pt idx="1273" formatCode="0.00E+00">
                  <c:v>-1.36766E-240</c:v>
                </c:pt>
                <c:pt idx="1274" formatCode="0.00E+00">
                  <c:v>-1.6897899999999999E-240</c:v>
                </c:pt>
                <c:pt idx="1275" formatCode="0.00E+00">
                  <c:v>-1.4060299999999999E-240</c:v>
                </c:pt>
                <c:pt idx="1276" formatCode="0.00E+00">
                  <c:v>-2.46037E-241</c:v>
                </c:pt>
                <c:pt idx="1277" formatCode="0.00E+00">
                  <c:v>1.81139E-240</c:v>
                </c:pt>
                <c:pt idx="1278" formatCode="0.00E+00">
                  <c:v>4.3705600000000002E-240</c:v>
                </c:pt>
                <c:pt idx="1279" formatCode="0.00E+00">
                  <c:v>6.5362499999999997E-240</c:v>
                </c:pt>
                <c:pt idx="1280" formatCode="0.00E+00">
                  <c:v>7.0021300000000001E-240</c:v>
                </c:pt>
                <c:pt idx="1281" formatCode="0.00E+00">
                  <c:v>4.45337E-240</c:v>
                </c:pt>
                <c:pt idx="1282" formatCode="0.00E+00">
                  <c:v>-1.7198000000000001E-240</c:v>
                </c:pt>
                <c:pt idx="1283" formatCode="0.00E+00">
                  <c:v>-1.0801999999999999E-239</c:v>
                </c:pt>
                <c:pt idx="1284" formatCode="0.00E+00">
                  <c:v>-2.04929E-239</c:v>
                </c:pt>
                <c:pt idx="1285" formatCode="0.00E+00">
                  <c:v>-2.6934599999999999E-239</c:v>
                </c:pt>
                <c:pt idx="1286" formatCode="0.00E+00">
                  <c:v>-2.54831E-239</c:v>
                </c:pt>
                <c:pt idx="1287" formatCode="0.00E+00">
                  <c:v>-1.25138E-239</c:v>
                </c:pt>
                <c:pt idx="1288" formatCode="0.00E+00">
                  <c:v>1.2531599999999999E-239</c:v>
                </c:pt>
                <c:pt idx="1289" formatCode="0.00E+00">
                  <c:v>4.51244E-239</c:v>
                </c:pt>
                <c:pt idx="1290" formatCode="0.00E+00">
                  <c:v>7.3719899999999999E-239</c:v>
                </c:pt>
                <c:pt idx="1291" formatCode="0.00E+00">
                  <c:v>8.0917700000000003E-239</c:v>
                </c:pt>
                <c:pt idx="1292" formatCode="0.00E+00">
                  <c:v>5.0161100000000001E-239</c:v>
                </c:pt>
                <c:pt idx="1293" formatCode="0.00E+00">
                  <c:v>-2.5786100000000002E-239</c:v>
                </c:pt>
                <c:pt idx="1294" formatCode="0.00E+00">
                  <c:v>-1.39514E-238</c:v>
                </c:pt>
                <c:pt idx="1295" formatCode="0.00E+00">
                  <c:v>-2.63828E-238</c:v>
                </c:pt>
                <c:pt idx="1296" formatCode="0.00E+00">
                  <c:v>-3.4482900000000001E-238</c:v>
                </c:pt>
                <c:pt idx="1297" formatCode="0.00E+00">
                  <c:v>-3.1001800000000003E-238</c:v>
                </c:pt>
                <c:pt idx="1298" formatCode="0.00E+00">
                  <c:v>-1.0189200000000001E-238</c:v>
                </c:pt>
                <c:pt idx="1299" formatCode="0.00E+00">
                  <c:v>2.8725E-238</c:v>
                </c:pt>
                <c:pt idx="1300" formatCode="0.00E+00">
                  <c:v>7.9524300000000006E-238</c:v>
                </c:pt>
                <c:pt idx="1301" formatCode="0.00E+00">
                  <c:v>1.27562E-237</c:v>
                </c:pt>
                <c:pt idx="1302" formatCode="0.00E+00">
                  <c:v>1.5084600000000001E-237</c:v>
                </c:pt>
                <c:pt idx="1303" formatCode="0.00E+00">
                  <c:v>1.25306E-237</c:v>
                </c:pt>
                <c:pt idx="1304" formatCode="0.00E+00">
                  <c:v>3.3305899999999998E-238</c:v>
                </c:pt>
                <c:pt idx="1305" formatCode="0.00E+00">
                  <c:v>-1.2287300000000001E-237</c:v>
                </c:pt>
                <c:pt idx="1306" formatCode="0.00E+00">
                  <c:v>-3.0602899999999998E-237</c:v>
                </c:pt>
                <c:pt idx="1307" formatCode="0.00E+00">
                  <c:v>-4.3998799999999999E-237</c:v>
                </c:pt>
                <c:pt idx="1308" formatCode="0.00E+00">
                  <c:v>-4.2394800000000002E-237</c:v>
                </c:pt>
                <c:pt idx="1309" formatCode="0.00E+00">
                  <c:v>-1.66025E-237</c:v>
                </c:pt>
                <c:pt idx="1310" formatCode="0.00E+00">
                  <c:v>3.6609399999999998E-237</c:v>
                </c:pt>
                <c:pt idx="1311" formatCode="0.00E+00">
                  <c:v>1.0967899999999999E-236</c:v>
                </c:pt>
                <c:pt idx="1312" formatCode="0.00E+00">
                  <c:v>1.8231899999999999E-236</c:v>
                </c:pt>
                <c:pt idx="1313" formatCode="0.00E+00">
                  <c:v>2.2400399999999999E-236</c:v>
                </c:pt>
                <c:pt idx="1314" formatCode="0.00E+00">
                  <c:v>2.00631E-236</c:v>
                </c:pt>
                <c:pt idx="1315" formatCode="0.00E+00">
                  <c:v>8.5822999999999999E-237</c:v>
                </c:pt>
                <c:pt idx="1316" formatCode="0.00E+00">
                  <c:v>-1.2050499999999999E-236</c:v>
                </c:pt>
                <c:pt idx="1317" formatCode="0.00E+00">
                  <c:v>-3.7256899999999999E-236</c:v>
                </c:pt>
                <c:pt idx="1318" formatCode="0.00E+00">
                  <c:v>-5.7340099999999996E-236</c:v>
                </c:pt>
                <c:pt idx="1319" formatCode="0.00E+00">
                  <c:v>-5.9055400000000001E-236</c:v>
                </c:pt>
                <c:pt idx="1320" formatCode="0.00E+00">
                  <c:v>-2.9730100000000002E-236</c:v>
                </c:pt>
                <c:pt idx="1321" formatCode="0.00E+00">
                  <c:v>3.5807800000000001E-236</c:v>
                </c:pt>
                <c:pt idx="1322" formatCode="0.00E+00">
                  <c:v>1.28982E-235</c:v>
                </c:pt>
                <c:pt idx="1323" formatCode="0.00E+00">
                  <c:v>2.24248E-235</c:v>
                </c:pt>
                <c:pt idx="1324" formatCode="0.00E+00">
                  <c:v>2.7847399999999999E-235</c:v>
                </c:pt>
                <c:pt idx="1325" formatCode="0.00E+00">
                  <c:v>2.4224799999999999E-235</c:v>
                </c:pt>
                <c:pt idx="1326" formatCode="0.00E+00">
                  <c:v>8.6932700000000008E-236</c:v>
                </c:pt>
                <c:pt idx="1327" formatCode="0.00E+00">
                  <c:v>-1.7549699999999999E-235</c:v>
                </c:pt>
                <c:pt idx="1328" formatCode="0.00E+00">
                  <c:v>-4.9197500000000003E-235</c:v>
                </c:pt>
                <c:pt idx="1329" formatCode="0.00E+00">
                  <c:v>-7.6659400000000006E-235</c:v>
                </c:pt>
                <c:pt idx="1330" formatCode="0.00E+00">
                  <c:v>-8.6301300000000001E-235</c:v>
                </c:pt>
                <c:pt idx="1331" formatCode="0.00E+00">
                  <c:v>-6.4485599999999994E-235</c:v>
                </c:pt>
                <c:pt idx="1332" formatCode="0.00E+00">
                  <c:v>-4.51223E-236</c:v>
                </c:pt>
                <c:pt idx="1333" formatCode="0.00E+00">
                  <c:v>8.6991499999999993E-235</c:v>
                </c:pt>
                <c:pt idx="1334" formatCode="0.00E+00">
                  <c:v>1.8554400000000001E-234</c:v>
                </c:pt>
                <c:pt idx="1335" formatCode="0.00E+00">
                  <c:v>2.50829E-234</c:v>
                </c:pt>
                <c:pt idx="1336" formatCode="0.00E+00">
                  <c:v>2.39303E-234</c:v>
                </c:pt>
                <c:pt idx="1337" formatCode="0.00E+00">
                  <c:v>1.19583E-234</c:v>
                </c:pt>
                <c:pt idx="1338" formatCode="0.00E+00">
                  <c:v>-1.12967E-234</c:v>
                </c:pt>
                <c:pt idx="1339" formatCode="0.00E+00">
                  <c:v>-4.1659200000000002E-234</c:v>
                </c:pt>
                <c:pt idx="1340" formatCode="0.00E+00">
                  <c:v>-6.9189200000000002E-234</c:v>
                </c:pt>
                <c:pt idx="1341" formatCode="0.00E+00">
                  <c:v>-7.9799300000000002E-234</c:v>
                </c:pt>
                <c:pt idx="1342" formatCode="0.00E+00">
                  <c:v>-5.7985100000000003E-234</c:v>
                </c:pt>
                <c:pt idx="1343" formatCode="0.00E+00">
                  <c:v>8.5644399999999994E-235</c:v>
                </c:pt>
                <c:pt idx="1344" formatCode="0.00E+00">
                  <c:v>1.1773200000000001E-233</c:v>
                </c:pt>
                <c:pt idx="1345" formatCode="0.00E+00">
                  <c:v>2.4214700000000001E-233</c:v>
                </c:pt>
                <c:pt idx="1346" formatCode="0.00E+00">
                  <c:v>3.3508400000000001E-233</c:v>
                </c:pt>
                <c:pt idx="1347" formatCode="0.00E+00">
                  <c:v>3.4770599999999998E-233</c:v>
                </c:pt>
                <c:pt idx="1348" formatCode="0.00E+00">
                  <c:v>2.3806400000000001E-233</c:v>
                </c:pt>
                <c:pt idx="1349" formatCode="0.00E+00">
                  <c:v>-1.56592E-234</c:v>
                </c:pt>
                <c:pt idx="1350" formatCode="0.00E+00">
                  <c:v>-3.7602699999999999E-233</c:v>
                </c:pt>
                <c:pt idx="1351" formatCode="0.00E+00">
                  <c:v>-7.1087599999999998E-233</c:v>
                </c:pt>
                <c:pt idx="1352" formatCode="0.00E+00">
                  <c:v>-8.15158E-233</c:v>
                </c:pt>
                <c:pt idx="1353" formatCode="0.00E+00">
                  <c:v>-4.8395600000000004E-233</c:v>
                </c:pt>
                <c:pt idx="1354" formatCode="0.00E+00">
                  <c:v>4.0645500000000004E-233</c:v>
                </c:pt>
                <c:pt idx="1355" formatCode="0.00E+00">
                  <c:v>1.8099900000000001E-232</c:v>
                </c:pt>
                <c:pt idx="1356" formatCode="0.00E+00">
                  <c:v>3.4213E-232</c:v>
                </c:pt>
                <c:pt idx="1357" formatCode="0.00E+00">
                  <c:v>4.64916E-232</c:v>
                </c:pt>
                <c:pt idx="1358" formatCode="0.00E+00">
                  <c:v>4.7288200000000001E-232</c:v>
                </c:pt>
                <c:pt idx="1359" formatCode="0.00E+00">
                  <c:v>3.0105400000000001E-232</c:v>
                </c:pt>
                <c:pt idx="1360" formatCode="0.00E+00">
                  <c:v>-6.5930500000000003E-233</c:v>
                </c:pt>
                <c:pt idx="1361" formatCode="0.00E+00">
                  <c:v>-5.6861900000000003E-232</c:v>
                </c:pt>
                <c:pt idx="1362" formatCode="0.00E+00">
                  <c:v>-1.07182E-231</c:v>
                </c:pt>
                <c:pt idx="1363" formatCode="0.00E+00">
                  <c:v>-1.38693E-231</c:v>
                </c:pt>
                <c:pt idx="1364" formatCode="0.00E+00">
                  <c:v>-1.3172300000000001E-231</c:v>
                </c:pt>
                <c:pt idx="1365" formatCode="0.00E+00">
                  <c:v>-7.2020500000000001E-232</c:v>
                </c:pt>
                <c:pt idx="1366" formatCode="0.00E+00">
                  <c:v>4.04231E-232</c:v>
                </c:pt>
                <c:pt idx="1367" formatCode="0.00E+00">
                  <c:v>1.7904299999999999E-231</c:v>
                </c:pt>
                <c:pt idx="1368" formatCode="0.00E+00">
                  <c:v>2.7959900000000001E-231</c:v>
                </c:pt>
                <c:pt idx="1369" formatCode="0.00E+00">
                  <c:v>2.4224400000000001E-231</c:v>
                </c:pt>
                <c:pt idx="1370" formatCode="0.00E+00">
                  <c:v>-3.7087599999999998E-232</c:v>
                </c:pt>
                <c:pt idx="1371" formatCode="0.00E+00">
                  <c:v>-6.0407399999999999E-231</c:v>
                </c:pt>
                <c:pt idx="1372" formatCode="0.00E+00">
                  <c:v>-1.3904299999999999E-230</c:v>
                </c:pt>
                <c:pt idx="1373" formatCode="0.00E+00">
                  <c:v>-2.1971399999999998E-230</c:v>
                </c:pt>
                <c:pt idx="1374" formatCode="0.00E+00">
                  <c:v>-2.6932899999999998E-230</c:v>
                </c:pt>
                <c:pt idx="1375" formatCode="0.00E+00">
                  <c:v>-2.4549999999999998E-230</c:v>
                </c:pt>
                <c:pt idx="1376" formatCode="0.00E+00">
                  <c:v>-1.14301E-230</c:v>
                </c:pt>
                <c:pt idx="1377" formatCode="0.00E+00">
                  <c:v>1.23309E-230</c:v>
                </c:pt>
                <c:pt idx="1378" formatCode="0.00E+00">
                  <c:v>4.1824200000000004E-230</c:v>
                </c:pt>
                <c:pt idx="1379" formatCode="0.00E+00">
                  <c:v>6.7468500000000001E-230</c:v>
                </c:pt>
                <c:pt idx="1380" formatCode="0.00E+00">
                  <c:v>7.5226400000000001E-230</c:v>
                </c:pt>
                <c:pt idx="1381" formatCode="0.00E+00">
                  <c:v>4.9456400000000002E-230</c:v>
                </c:pt>
                <c:pt idx="1382" formatCode="0.00E+00">
                  <c:v>-1.8287300000000001E-230</c:v>
                </c:pt>
                <c:pt idx="1383" formatCode="0.00E+00">
                  <c:v>-1.2013000000000001E-229</c:v>
                </c:pt>
                <c:pt idx="1384" formatCode="0.00E+00">
                  <c:v>-2.29668E-229</c:v>
                </c:pt>
                <c:pt idx="1385" formatCode="0.00E+00">
                  <c:v>-3.04917E-229</c:v>
                </c:pt>
                <c:pt idx="1386" formatCode="0.00E+00">
                  <c:v>-2.9802200000000001E-229</c:v>
                </c:pt>
                <c:pt idx="1387" formatCode="0.00E+00">
                  <c:v>-1.7661000000000001E-229</c:v>
                </c:pt>
                <c:pt idx="1388" formatCode="0.00E+00">
                  <c:v>5.5406799999999999E-230</c:v>
                </c:pt>
                <c:pt idx="1389" formatCode="0.00E+00">
                  <c:v>3.5125300000000003E-229</c:v>
                </c:pt>
                <c:pt idx="1390" formatCode="0.00E+00">
                  <c:v>6.1549200000000002E-229</c:v>
                </c:pt>
                <c:pt idx="1391" formatCode="0.00E+00">
                  <c:v>6.8522200000000004E-229</c:v>
                </c:pt>
                <c:pt idx="1392" formatCode="0.00E+00">
                  <c:v>3.3032200000000001E-229</c:v>
                </c:pt>
                <c:pt idx="1393" formatCode="0.00E+00">
                  <c:v>-6.5359399999999997E-229</c:v>
                </c:pt>
                <c:pt idx="1394" formatCode="0.00E+00">
                  <c:v>-2.24773E-228</c:v>
                </c:pt>
                <c:pt idx="1395" formatCode="0.00E+00">
                  <c:v>-4.05453E-228</c:v>
                </c:pt>
                <c:pt idx="1396" formatCode="0.00E+00">
                  <c:v>-5.3762800000000003E-228</c:v>
                </c:pt>
                <c:pt idx="1397" formatCode="0.00E+00">
                  <c:v>-5.5015899999999999E-228</c:v>
                </c:pt>
                <c:pt idx="1398" formatCode="0.00E+00">
                  <c:v>-3.9703299999999999E-228</c:v>
                </c:pt>
                <c:pt idx="1399" formatCode="0.00E+00">
                  <c:v>-7.5005999999999997E-229</c:v>
                </c:pt>
                <c:pt idx="1400" formatCode="0.00E+00">
                  <c:v>3.5818199999999999E-228</c:v>
                </c:pt>
                <c:pt idx="1401" formatCode="0.00E+00">
                  <c:v>7.75412E-228</c:v>
                </c:pt>
                <c:pt idx="1402" formatCode="0.00E+00">
                  <c:v>1.00165E-227</c:v>
                </c:pt>
                <c:pt idx="1403" formatCode="0.00E+00">
                  <c:v>8.5276600000000001E-228</c:v>
                </c:pt>
                <c:pt idx="1404" formatCode="0.00E+00">
                  <c:v>1.8913599999999999E-228</c:v>
                </c:pt>
                <c:pt idx="1405" formatCode="0.00E+00">
                  <c:v>-9.78501E-228</c:v>
                </c:pt>
                <c:pt idx="1406" formatCode="0.00E+00">
                  <c:v>-2.3571799999999999E-227</c:v>
                </c:pt>
                <c:pt idx="1407" formatCode="0.00E+00">
                  <c:v>-3.3125299999999999E-227</c:v>
                </c:pt>
                <c:pt idx="1408" formatCode="0.00E+00">
                  <c:v>-2.9607300000000001E-227</c:v>
                </c:pt>
                <c:pt idx="1409" formatCode="0.00E+00">
                  <c:v>-4.6512099999999998E-228</c:v>
                </c:pt>
                <c:pt idx="1410" formatCode="0.00E+00">
                  <c:v>4.4715100000000004E-227</c:v>
                </c:pt>
                <c:pt idx="1411" formatCode="0.00E+00">
                  <c:v>1.11582E-226</c:v>
                </c:pt>
                <c:pt idx="1412" formatCode="0.00E+00">
                  <c:v>1.7978299999999999E-226</c:v>
                </c:pt>
                <c:pt idx="1413" formatCode="0.00E+00">
                  <c:v>2.3144900000000002E-226</c:v>
                </c:pt>
                <c:pt idx="1414" formatCode="0.00E+00">
                  <c:v>2.52799E-226</c:v>
                </c:pt>
                <c:pt idx="1415" formatCode="0.00E+00">
                  <c:v>2.3137899999999999E-226</c:v>
                </c:pt>
                <c:pt idx="1416" formatCode="0.00E+00">
                  <c:v>1.6008000000000001E-226</c:v>
                </c:pt>
                <c:pt idx="1417" formatCode="0.00E+00">
                  <c:v>6.1033700000000004E-227</c:v>
                </c:pt>
                <c:pt idx="1418" formatCode="0.00E+00">
                  <c:v>8.3884600000000002E-228</c:v>
                </c:pt>
                <c:pt idx="1419" formatCode="0.00E+00">
                  <c:v>1.23546E-226</c:v>
                </c:pt>
                <c:pt idx="1420" formatCode="0.00E+00">
                  <c:v>5.4485200000000002E-226</c:v>
                </c:pt>
                <c:pt idx="1421" formatCode="0.00E+00">
                  <c:v>1.36772E-225</c:v>
                </c:pt>
                <c:pt idx="1422" formatCode="0.00E+00">
                  <c:v>2.5358900000000001E-225</c:v>
                </c:pt>
                <c:pt idx="1423" formatCode="0.00E+00">
                  <c:v>3.7325E-225</c:v>
                </c:pt>
                <c:pt idx="1424" formatCode="0.00E+00">
                  <c:v>4.4205699999999998E-225</c:v>
                </c:pt>
                <c:pt idx="1425" formatCode="0.00E+00">
                  <c:v>4.0674500000000001E-225</c:v>
                </c:pt>
                <c:pt idx="1426" formatCode="0.00E+00">
                  <c:v>2.3639000000000001E-225</c:v>
                </c:pt>
                <c:pt idx="1427" formatCode="0.00E+00">
                  <c:v>-6.4073799999999999E-226</c:v>
                </c:pt>
                <c:pt idx="1428" formatCode="0.00E+00">
                  <c:v>-4.3610300000000002E-225</c:v>
                </c:pt>
                <c:pt idx="1429" formatCode="0.00E+00">
                  <c:v>-7.4823200000000001E-225</c:v>
                </c:pt>
                <c:pt idx="1430" formatCode="0.00E+00">
                  <c:v>-8.0966699999999997E-225</c:v>
                </c:pt>
                <c:pt idx="1431" formatCode="0.00E+00">
                  <c:v>-4.37717E-225</c:v>
                </c:pt>
                <c:pt idx="1432" formatCode="0.00E+00">
                  <c:v>4.5524800000000002E-225</c:v>
                </c:pt>
                <c:pt idx="1433" formatCode="0.00E+00">
                  <c:v>1.7848599999999999E-224</c:v>
                </c:pt>
                <c:pt idx="1434" formatCode="0.00E+00">
                  <c:v>3.18819E-224</c:v>
                </c:pt>
                <c:pt idx="1435" formatCode="0.00E+00">
                  <c:v>3.9495300000000001E-224</c:v>
                </c:pt>
                <c:pt idx="1436" formatCode="0.00E+00">
                  <c:v>3.1899200000000001E-224</c:v>
                </c:pt>
                <c:pt idx="1437" formatCode="0.00E+00">
                  <c:v>2.8200599999999997E-225</c:v>
                </c:pt>
                <c:pt idx="1438" formatCode="0.00E+00">
                  <c:v>-4.8162000000000002E-224</c:v>
                </c:pt>
                <c:pt idx="1439" formatCode="0.00E+00">
                  <c:v>-1.12632E-223</c:v>
                </c:pt>
                <c:pt idx="1440" formatCode="0.00E+00">
                  <c:v>-1.70145E-223</c:v>
                </c:pt>
                <c:pt idx="1441" formatCode="0.00E+00">
                  <c:v>-1.9170000000000001E-223</c:v>
                </c:pt>
                <c:pt idx="1442" formatCode="0.00E+00">
                  <c:v>-1.5063E-223</c:v>
                </c:pt>
                <c:pt idx="1443" formatCode="0.00E+00">
                  <c:v>-2.9723399999999999E-224</c:v>
                </c:pt>
                <c:pt idx="1444" formatCode="0.00E+00">
                  <c:v>1.68567E-223</c:v>
                </c:pt>
                <c:pt idx="1445" formatCode="0.00E+00">
                  <c:v>3.9062300000000003E-223</c:v>
                </c:pt>
                <c:pt idx="1446" formatCode="0.00E+00">
                  <c:v>5.1555400000000002E-223</c:v>
                </c:pt>
                <c:pt idx="1447" formatCode="0.00E+00">
                  <c:v>4.0766600000000001E-223</c:v>
                </c:pt>
                <c:pt idx="1448" formatCode="0.00E+00">
                  <c:v>-1.7400400000000001E-224</c:v>
                </c:pt>
                <c:pt idx="1449" formatCode="0.00E+00">
                  <c:v>-7.7452199999999998E-223</c:v>
                </c:pt>
                <c:pt idx="1450" formatCode="0.00E+00">
                  <c:v>-1.7640499999999999E-222</c:v>
                </c:pt>
                <c:pt idx="1451" formatCode="0.00E+00">
                  <c:v>-2.6866099999999999E-222</c:v>
                </c:pt>
                <c:pt idx="1452" formatCode="0.00E+00">
                  <c:v>-3.0809500000000001E-222</c:v>
                </c:pt>
                <c:pt idx="1453" formatCode="0.00E+00">
                  <c:v>-2.5052E-222</c:v>
                </c:pt>
                <c:pt idx="1454" formatCode="0.00E+00">
                  <c:v>-6.9998800000000007E-223</c:v>
                </c:pt>
                <c:pt idx="1455" formatCode="0.00E+00">
                  <c:v>2.2495200000000001E-222</c:v>
                </c:pt>
                <c:pt idx="1456" formatCode="0.00E+00">
                  <c:v>5.6686100000000002E-222</c:v>
                </c:pt>
                <c:pt idx="1457" formatCode="0.00E+00">
                  <c:v>8.1570900000000003E-222</c:v>
                </c:pt>
                <c:pt idx="1458" formatCode="0.00E+00">
                  <c:v>7.8369100000000003E-222</c:v>
                </c:pt>
                <c:pt idx="1459" formatCode="0.00E+00">
                  <c:v>3.0300200000000001E-222</c:v>
                </c:pt>
                <c:pt idx="1460" formatCode="0.00E+00">
                  <c:v>-6.7680100000000005E-222</c:v>
                </c:pt>
                <c:pt idx="1461" formatCode="0.00E+00">
                  <c:v>-2.00957E-221</c:v>
                </c:pt>
                <c:pt idx="1462" formatCode="0.00E+00">
                  <c:v>-3.3352700000000002E-221</c:v>
                </c:pt>
                <c:pt idx="1463" formatCode="0.00E+00">
                  <c:v>-4.0984099999999999E-221</c:v>
                </c:pt>
                <c:pt idx="1464" formatCode="0.00E+00">
                  <c:v>-3.6178000000000002E-221</c:v>
                </c:pt>
                <c:pt idx="1465" formatCode="0.00E+00">
                  <c:v>-1.3228E-221</c:v>
                </c:pt>
                <c:pt idx="1466" formatCode="0.00E+00">
                  <c:v>2.8349299999999999E-221</c:v>
                </c:pt>
                <c:pt idx="1467" formatCode="0.00E+00">
                  <c:v>7.9191200000000003E-221</c:v>
                </c:pt>
                <c:pt idx="1468" formatCode="0.00E+00">
                  <c:v>1.1711E-220</c:v>
                </c:pt>
                <c:pt idx="1469" formatCode="0.00E+00">
                  <c:v>1.10694E-220</c:v>
                </c:pt>
                <c:pt idx="1470" formatCode="0.00E+00">
                  <c:v>3.1148000000000001E-221</c:v>
                </c:pt>
                <c:pt idx="1471" formatCode="0.00E+00">
                  <c:v>-1.3393E-220</c:v>
                </c:pt>
                <c:pt idx="1472" formatCode="0.00E+00">
                  <c:v>-3.6709999999999997E-220</c:v>
                </c:pt>
                <c:pt idx="1473" formatCode="0.00E+00">
                  <c:v>-6.0268E-220</c:v>
                </c:pt>
                <c:pt idx="1474" formatCode="0.00E+00">
                  <c:v>-7.1833400000000006E-220</c:v>
                </c:pt>
                <c:pt idx="1475" formatCode="0.00E+00">
                  <c:v>-5.7000799999999997E-220</c:v>
                </c:pt>
                <c:pt idx="1476" formatCode="0.00E+00">
                  <c:v>-6.3552899999999996E-221</c:v>
                </c:pt>
                <c:pt idx="1477" formatCode="0.00E+00">
                  <c:v>7.8471399999999996E-220</c:v>
                </c:pt>
                <c:pt idx="1478" formatCode="0.00E+00">
                  <c:v>1.81509E-219</c:v>
                </c:pt>
                <c:pt idx="1479" formatCode="0.00E+00">
                  <c:v>2.7043800000000001E-219</c:v>
                </c:pt>
                <c:pt idx="1480" formatCode="0.00E+00">
                  <c:v>3.0014900000000003E-219</c:v>
                </c:pt>
                <c:pt idx="1481" formatCode="0.00E+00">
                  <c:v>2.2783699999999999E-219</c:v>
                </c:pt>
                <c:pt idx="1482" formatCode="0.00E+00">
                  <c:v>3.4818000000000002E-220</c:v>
                </c:pt>
                <c:pt idx="1483" formatCode="0.00E+00">
                  <c:v>-2.5549400000000001E-219</c:v>
                </c:pt>
                <c:pt idx="1484" formatCode="0.00E+00">
                  <c:v>-5.6693900000000004E-219</c:v>
                </c:pt>
                <c:pt idx="1485" formatCode="0.00E+00">
                  <c:v>-7.7161399999999995E-219</c:v>
                </c:pt>
                <c:pt idx="1486" formatCode="0.00E+00">
                  <c:v>-7.1672400000000006E-219</c:v>
                </c:pt>
                <c:pt idx="1487" formatCode="0.00E+00">
                  <c:v>-2.81292E-219</c:v>
                </c:pt>
                <c:pt idx="1488" formatCode="0.00E+00">
                  <c:v>5.5426199999999997E-219</c:v>
                </c:pt>
                <c:pt idx="1489" formatCode="0.00E+00">
                  <c:v>1.6392099999999999E-218</c:v>
                </c:pt>
                <c:pt idx="1490" formatCode="0.00E+00">
                  <c:v>2.6007599999999998E-218</c:v>
                </c:pt>
                <c:pt idx="1491" formatCode="0.00E+00">
                  <c:v>2.8824699999999998E-218</c:v>
                </c:pt>
                <c:pt idx="1492" formatCode="0.00E+00">
                  <c:v>1.9120799999999999E-218</c:v>
                </c:pt>
                <c:pt idx="1493" formatCode="0.00E+00">
                  <c:v>-6.6305999999999996E-219</c:v>
                </c:pt>
                <c:pt idx="1494" formatCode="0.00E+00">
                  <c:v>-4.6860599999999995E-218</c:v>
                </c:pt>
                <c:pt idx="1495" formatCode="0.00E+00">
                  <c:v>-9.174559999999999E-218</c:v>
                </c:pt>
                <c:pt idx="1496" formatCode="0.00E+00">
                  <c:v>-1.22768E-217</c:v>
                </c:pt>
                <c:pt idx="1497" formatCode="0.00E+00">
                  <c:v>-1.17356E-217</c:v>
                </c:pt>
                <c:pt idx="1498" formatCode="0.00E+00">
                  <c:v>-5.6365600000000003E-218</c:v>
                </c:pt>
                <c:pt idx="1499" formatCode="0.00E+00">
                  <c:v>6.6579499999999998E-218</c:v>
                </c:pt>
                <c:pt idx="1500" formatCode="0.00E+00">
                  <c:v>2.3273799999999999E-217</c:v>
                </c:pt>
                <c:pt idx="1501" formatCode="0.00E+00">
                  <c:v>3.8942199999999997E-217</c:v>
                </c:pt>
                <c:pt idx="1502" formatCode="0.00E+00">
                  <c:v>4.58997E-217</c:v>
                </c:pt>
                <c:pt idx="1503" formatCode="0.00E+00">
                  <c:v>3.6643299999999997E-217</c:v>
                </c:pt>
                <c:pt idx="1504" formatCode="0.00E+00">
                  <c:v>6.8247199999999997E-218</c:v>
                </c:pt>
                <c:pt idx="1505" formatCode="0.00E+00">
                  <c:v>-4.1993500000000003E-217</c:v>
                </c:pt>
                <c:pt idx="1506" formatCode="0.00E+00">
                  <c:v>-9.8447000000000005E-217</c:v>
                </c:pt>
                <c:pt idx="1507" formatCode="0.00E+00">
                  <c:v>-1.38561E-216</c:v>
                </c:pt>
                <c:pt idx="1508" formatCode="0.00E+00">
                  <c:v>-1.30227E-216</c:v>
                </c:pt>
                <c:pt idx="1509" formatCode="0.00E+00">
                  <c:v>-4.6047300000000002E-217</c:v>
                </c:pt>
                <c:pt idx="1510" formatCode="0.00E+00">
                  <c:v>1.21512E-216</c:v>
                </c:pt>
                <c:pt idx="1511" formatCode="0.00E+00">
                  <c:v>3.4836300000000002E-216</c:v>
                </c:pt>
                <c:pt idx="1512" formatCode="0.00E+00">
                  <c:v>5.73112E-216</c:v>
                </c:pt>
                <c:pt idx="1513" formatCode="0.00E+00">
                  <c:v>6.9953099999999999E-216</c:v>
                </c:pt>
                <c:pt idx="1514" formatCode="0.00E+00">
                  <c:v>6.1291400000000005E-216</c:v>
                </c:pt>
                <c:pt idx="1515" formatCode="0.00E+00">
                  <c:v>2.2365999999999999E-216</c:v>
                </c:pt>
                <c:pt idx="1516" formatCode="0.00E+00">
                  <c:v>-4.6499800000000003E-216</c:v>
                </c:pt>
                <c:pt idx="1517" formatCode="0.00E+00">
                  <c:v>-1.2997600000000001E-215</c:v>
                </c:pt>
                <c:pt idx="1518" formatCode="0.00E+00">
                  <c:v>-1.9557E-215</c:v>
                </c:pt>
                <c:pt idx="1519" formatCode="0.00E+00">
                  <c:v>-1.98633E-215</c:v>
                </c:pt>
                <c:pt idx="1520" formatCode="0.00E+00">
                  <c:v>-9.9156400000000003E-216</c:v>
                </c:pt>
                <c:pt idx="1521" formatCode="0.00E+00">
                  <c:v>1.17101E-215</c:v>
                </c:pt>
                <c:pt idx="1522" formatCode="0.00E+00">
                  <c:v>4.2326599999999998E-215</c:v>
                </c:pt>
                <c:pt idx="1523" formatCode="0.00E+00">
                  <c:v>7.34143E-215</c:v>
                </c:pt>
                <c:pt idx="1524" formatCode="0.00E+00">
                  <c:v>9.0250899999999997E-215</c:v>
                </c:pt>
                <c:pt idx="1525" formatCode="0.00E+00">
                  <c:v>7.6339499999999999E-215</c:v>
                </c:pt>
                <c:pt idx="1526" formatCode="0.00E+00">
                  <c:v>1.9713299999999999E-215</c:v>
                </c:pt>
                <c:pt idx="1527" formatCode="0.00E+00">
                  <c:v>-8.1133999999999996E-215</c:v>
                </c:pt>
                <c:pt idx="1528" formatCode="0.00E+00">
                  <c:v>-2.0762100000000001E-214</c:v>
                </c:pt>
                <c:pt idx="1529" formatCode="0.00E+00">
                  <c:v>-3.1568799999999998E-214</c:v>
                </c:pt>
                <c:pt idx="1530" formatCode="0.00E+00">
                  <c:v>-3.4895700000000001E-214</c:v>
                </c:pt>
                <c:pt idx="1531" formatCode="0.00E+00">
                  <c:v>-2.5751299999999999E-214</c:v>
                </c:pt>
                <c:pt idx="1532" formatCode="0.00E+00">
                  <c:v>-9.3288000000000003E-216</c:v>
                </c:pt>
                <c:pt idx="1533" formatCode="0.00E+00">
                  <c:v>3.8081099999999999E-214</c:v>
                </c:pt>
                <c:pt idx="1534" formatCode="0.00E+00">
                  <c:v>8.0029599999999998E-214</c:v>
                </c:pt>
                <c:pt idx="1535" formatCode="0.00E+00">
                  <c:v>1.0276999999999999E-213</c:v>
                </c:pt>
                <c:pt idx="1536" formatCode="0.00E+00">
                  <c:v>8.0581100000000002E-214</c:v>
                </c:pt>
                <c:pt idx="1537" formatCode="0.00E+00">
                  <c:v>-4.4237000000000002E-215</c:v>
                </c:pt>
                <c:pt idx="1538" formatCode="0.00E+00">
                  <c:v>-1.5215700000000001E-213</c:v>
                </c:pt>
                <c:pt idx="1539" formatCode="0.00E+00">
                  <c:v>-3.3736600000000002E-213</c:v>
                </c:pt>
                <c:pt idx="1540" formatCode="0.00E+00">
                  <c:v>-5.0693200000000002E-213</c:v>
                </c:pt>
                <c:pt idx="1541" formatCode="0.00E+00">
                  <c:v>-5.8637700000000002E-213</c:v>
                </c:pt>
                <c:pt idx="1542" formatCode="0.00E+00">
                  <c:v>-4.99466E-213</c:v>
                </c:pt>
                <c:pt idx="1543" formatCode="0.00E+00">
                  <c:v>-2.00051E-213</c:v>
                </c:pt>
                <c:pt idx="1544" formatCode="0.00E+00">
                  <c:v>2.8775299999999999E-213</c:v>
                </c:pt>
                <c:pt idx="1545" formatCode="0.00E+00">
                  <c:v>8.3956899999999997E-213</c:v>
                </c:pt>
                <c:pt idx="1546" formatCode="0.00E+00">
                  <c:v>1.24702E-212</c:v>
                </c:pt>
                <c:pt idx="1547" formatCode="0.00E+00">
                  <c:v>1.27311E-212</c:v>
                </c:pt>
                <c:pt idx="1548" formatCode="0.00E+00">
                  <c:v>6.9794000000000001E-213</c:v>
                </c:pt>
                <c:pt idx="1549" formatCode="0.00E+00">
                  <c:v>-5.9471399999999998E-213</c:v>
                </c:pt>
                <c:pt idx="1550" formatCode="0.00E+00">
                  <c:v>-2.4178099999999999E-212</c:v>
                </c:pt>
                <c:pt idx="1551" formatCode="0.00E+00">
                  <c:v>-4.1101400000000002E-212</c:v>
                </c:pt>
                <c:pt idx="1552" formatCode="0.00E+00">
                  <c:v>-4.6418799999999998E-212</c:v>
                </c:pt>
                <c:pt idx="1553" formatCode="0.00E+00">
                  <c:v>-2.9937800000000003E-212</c:v>
                </c:pt>
                <c:pt idx="1554" formatCode="0.00E+00">
                  <c:v>1.4090700000000001E-212</c:v>
                </c:pt>
                <c:pt idx="1555" formatCode="0.00E+00">
                  <c:v>8.2960700000000005E-212</c:v>
                </c:pt>
                <c:pt idx="1556" formatCode="0.00E+00">
                  <c:v>1.6189600000000001E-211</c:v>
                </c:pt>
                <c:pt idx="1557" formatCode="0.00E+00">
                  <c:v>2.24436E-211</c:v>
                </c:pt>
                <c:pt idx="1558" formatCode="0.00E+00">
                  <c:v>2.4123099999999999E-211</c:v>
                </c:pt>
                <c:pt idx="1559" formatCode="0.00E+00">
                  <c:v>1.9164399999999998E-211</c:v>
                </c:pt>
                <c:pt idx="1560" formatCode="0.00E+00">
                  <c:v>7.0928500000000005E-212</c:v>
                </c:pt>
                <c:pt idx="1561" formatCode="0.00E+00">
                  <c:v>-1.0150300000000001E-211</c:v>
                </c:pt>
                <c:pt idx="1562" formatCode="0.00E+00">
                  <c:v>-2.7382899999999998E-211</c:v>
                </c:pt>
                <c:pt idx="1563" formatCode="0.00E+00">
                  <c:v>-3.6631599999999999E-211</c:v>
                </c:pt>
                <c:pt idx="1564" formatCode="0.00E+00">
                  <c:v>-2.8256000000000001E-211</c:v>
                </c:pt>
                <c:pt idx="1565" formatCode="0.00E+00">
                  <c:v>6.8773199999999997E-212</c:v>
                </c:pt>
                <c:pt idx="1566" formatCode="0.00E+00">
                  <c:v>7.0974700000000004E-211</c:v>
                </c:pt>
                <c:pt idx="1567" formatCode="0.00E+00">
                  <c:v>1.49839E-210</c:v>
                </c:pt>
                <c:pt idx="1568" formatCode="0.00E+00">
                  <c:v>2.0642299999999999E-210</c:v>
                </c:pt>
                <c:pt idx="1569" formatCode="0.00E+00">
                  <c:v>1.85934E-210</c:v>
                </c:pt>
                <c:pt idx="1570" formatCode="0.00E+00">
                  <c:v>3.7573499999999999E-211</c:v>
                </c:pt>
                <c:pt idx="1571" formatCode="0.00E+00">
                  <c:v>-2.5921099999999999E-210</c:v>
                </c:pt>
                <c:pt idx="1572" formatCode="0.00E+00">
                  <c:v>-6.7311699999999999E-210</c:v>
                </c:pt>
                <c:pt idx="1573" formatCode="0.00E+00">
                  <c:v>-1.0941399999999999E-209</c:v>
                </c:pt>
                <c:pt idx="1574" formatCode="0.00E+00">
                  <c:v>-1.34497E-209</c:v>
                </c:pt>
                <c:pt idx="1575" formatCode="0.00E+00">
                  <c:v>-1.2714900000000001E-209</c:v>
                </c:pt>
                <c:pt idx="1576" formatCode="0.00E+00">
                  <c:v>-8.0542699999999997E-210</c:v>
                </c:pt>
                <c:pt idx="1577" formatCode="0.00E+00">
                  <c:v>4.4724100000000001E-211</c:v>
                </c:pt>
                <c:pt idx="1578" formatCode="0.00E+00">
                  <c:v>1.11763E-209</c:v>
                </c:pt>
                <c:pt idx="1579" formatCode="0.00E+00">
                  <c:v>1.9414799999999999E-209</c:v>
                </c:pt>
                <c:pt idx="1580" formatCode="0.00E+00">
                  <c:v>1.7380799999999999E-209</c:v>
                </c:pt>
                <c:pt idx="1581" formatCode="0.00E+00">
                  <c:v>-3.0658400000000003E-210</c:v>
                </c:pt>
                <c:pt idx="1582" formatCode="0.00E+00">
                  <c:v>-4.5922500000000001E-209</c:v>
                </c:pt>
                <c:pt idx="1583" formatCode="0.00E+00">
                  <c:v>-1.0689500000000001E-208</c:v>
                </c:pt>
                <c:pt idx="1584" formatCode="0.00E+00">
                  <c:v>-1.7139600000000001E-208</c:v>
                </c:pt>
                <c:pt idx="1585" formatCode="0.00E+00">
                  <c:v>-2.1316900000000002E-208</c:v>
                </c:pt>
                <c:pt idx="1586" formatCode="0.00E+00">
                  <c:v>-1.97284E-208</c:v>
                </c:pt>
                <c:pt idx="1587" formatCode="0.00E+00">
                  <c:v>-9.6667599999999998E-209</c:v>
                </c:pt>
                <c:pt idx="1588" formatCode="0.00E+00">
                  <c:v>8.7513299999999997E-209</c:v>
                </c:pt>
                <c:pt idx="1589" formatCode="0.00E+00">
                  <c:v>3.1970200000000001E-208</c:v>
                </c:pt>
                <c:pt idx="1590" formatCode="0.00E+00">
                  <c:v>5.2615300000000003E-208</c:v>
                </c:pt>
                <c:pt idx="1591" formatCode="0.00E+00">
                  <c:v>5.8705899999999996E-208</c:v>
                </c:pt>
                <c:pt idx="1592" formatCode="0.00E+00">
                  <c:v>3.6528899999999999E-208</c:v>
                </c:pt>
                <c:pt idx="1593" formatCode="0.00E+00">
                  <c:v>-2.1450099999999999E-208</c:v>
                </c:pt>
                <c:pt idx="1594" formatCode="0.00E+00">
                  <c:v>-1.0979399999999999E-207</c:v>
                </c:pt>
                <c:pt idx="1595" formatCode="0.00E+00">
                  <c:v>-2.0699399999999999E-207</c:v>
                </c:pt>
                <c:pt idx="1596" formatCode="0.00E+00">
                  <c:v>-2.7247E-207</c:v>
                </c:pt>
                <c:pt idx="1597" formatCode="0.00E+00">
                  <c:v>-2.5142200000000001E-207</c:v>
                </c:pt>
                <c:pt idx="1598" formatCode="0.00E+00">
                  <c:v>-9.8712400000000005E-208</c:v>
                </c:pt>
                <c:pt idx="1599" formatCode="0.00E+00">
                  <c:v>1.9248500000000001E-207</c:v>
                </c:pt>
                <c:pt idx="1600" formatCode="0.00E+00">
                  <c:v>5.7443999999999999E-207</c:v>
                </c:pt>
                <c:pt idx="1601" formatCode="0.00E+00">
                  <c:v>9.3042100000000006E-207</c:v>
                </c:pt>
                <c:pt idx="1602" formatCode="0.00E+00">
                  <c:v>1.07899E-206</c:v>
                </c:pt>
                <c:pt idx="1603" formatCode="0.00E+00">
                  <c:v>8.4207400000000005E-207</c:v>
                </c:pt>
                <c:pt idx="1604" formatCode="0.00E+00">
                  <c:v>1.4301900000000001E-207</c:v>
                </c:pt>
                <c:pt idx="1605" formatCode="0.00E+00">
                  <c:v>-9.4529400000000001E-207</c:v>
                </c:pt>
                <c:pt idx="1606" formatCode="0.00E+00">
                  <c:v>-2.1779599999999999E-206</c:v>
                </c:pt>
                <c:pt idx="1607" formatCode="0.00E+00">
                  <c:v>-3.0772900000000001E-206</c:v>
                </c:pt>
                <c:pt idx="1608" formatCode="0.00E+00">
                  <c:v>-2.9580300000000001E-206</c:v>
                </c:pt>
                <c:pt idx="1609" formatCode="0.00E+00">
                  <c:v>-1.2021199999999999E-206</c:v>
                </c:pt>
                <c:pt idx="1610" formatCode="0.00E+00">
                  <c:v>2.3700000000000001E-206</c:v>
                </c:pt>
                <c:pt idx="1611" formatCode="0.00E+00">
                  <c:v>7.2463100000000001E-206</c:v>
                </c:pt>
                <c:pt idx="1612" formatCode="0.00E+00">
                  <c:v>1.2024399999999999E-205</c:v>
                </c:pt>
                <c:pt idx="1613" formatCode="0.00E+00">
                  <c:v>1.45327E-205</c:v>
                </c:pt>
                <c:pt idx="1614" formatCode="0.00E+00">
                  <c:v>1.2675800000000001E-205</c:v>
                </c:pt>
                <c:pt idx="1615" formatCode="0.00E+00">
                  <c:v>5.3400499999999996E-206</c:v>
                </c:pt>
                <c:pt idx="1616" formatCode="0.00E+00">
                  <c:v>-7.1846300000000004E-206</c:v>
                </c:pt>
                <c:pt idx="1617" formatCode="0.00E+00">
                  <c:v>-2.2209200000000002E-205</c:v>
                </c:pt>
                <c:pt idx="1618" formatCode="0.00E+00">
                  <c:v>-3.3222799999999998E-205</c:v>
                </c:pt>
                <c:pt idx="1619" formatCode="0.00E+00">
                  <c:v>-3.11455E-205</c:v>
                </c:pt>
                <c:pt idx="1620" formatCode="0.00E+00">
                  <c:v>-8.6514799999999997E-206</c:v>
                </c:pt>
                <c:pt idx="1621" formatCode="0.00E+00">
                  <c:v>3.6369E-205</c:v>
                </c:pt>
                <c:pt idx="1622" formatCode="0.00E+00">
                  <c:v>9.8639199999999997E-205</c:v>
                </c:pt>
                <c:pt idx="1623" formatCode="0.00E+00">
                  <c:v>1.6193699999999999E-204</c:v>
                </c:pt>
                <c:pt idx="1624" formatCode="0.00E+00">
                  <c:v>1.98066E-204</c:v>
                </c:pt>
                <c:pt idx="1625" formatCode="0.00E+00">
                  <c:v>1.7412199999999998E-204</c:v>
                </c:pt>
                <c:pt idx="1626" formatCode="0.00E+00">
                  <c:v>6.5244199999999997E-205</c:v>
                </c:pt>
                <c:pt idx="1627" formatCode="0.00E+00">
                  <c:v>-1.30467E-204</c:v>
                </c:pt>
                <c:pt idx="1628" formatCode="0.00E+00">
                  <c:v>-3.7528899999999999E-204</c:v>
                </c:pt>
                <c:pt idx="1629" formatCode="0.00E+00">
                  <c:v>-5.8394400000000001E-204</c:v>
                </c:pt>
                <c:pt idx="1630" formatCode="0.00E+00">
                  <c:v>-6.4197200000000007E-204</c:v>
                </c:pt>
                <c:pt idx="1631" formatCode="0.00E+00">
                  <c:v>-4.4879499999999997E-204</c:v>
                </c:pt>
                <c:pt idx="1632" formatCode="0.00E+00">
                  <c:v>3.3828900000000002E-205</c:v>
                </c:pt>
                <c:pt idx="1633" formatCode="0.00E+00">
                  <c:v>7.4417099999999996E-204</c:v>
                </c:pt>
                <c:pt idx="1634" formatCode="0.00E+00">
                  <c:v>1.5058400000000001E-203</c:v>
                </c:pt>
                <c:pt idx="1635" formatCode="0.00E+00">
                  <c:v>2.0278400000000001E-203</c:v>
                </c:pt>
                <c:pt idx="1636" formatCode="0.00E+00">
                  <c:v>1.9230800000000001E-203</c:v>
                </c:pt>
                <c:pt idx="1637" formatCode="0.00E+00">
                  <c:v>8.4782999999999999E-204</c:v>
                </c:pt>
                <c:pt idx="1638" formatCode="0.00E+00">
                  <c:v>-1.22613E-203</c:v>
                </c:pt>
                <c:pt idx="1639" formatCode="0.00E+00">
                  <c:v>-3.8836400000000002E-203</c:v>
                </c:pt>
                <c:pt idx="1640" formatCode="0.00E+00">
                  <c:v>-6.3837E-203</c:v>
                </c:pt>
                <c:pt idx="1641" formatCode="0.00E+00">
                  <c:v>-7.7407999999999999E-203</c:v>
                </c:pt>
                <c:pt idx="1642" formatCode="0.00E+00">
                  <c:v>-6.8442599999999998E-203</c:v>
                </c:pt>
                <c:pt idx="1643" formatCode="0.00E+00">
                  <c:v>-2.9867399999999997E-203</c:v>
                </c:pt>
                <c:pt idx="1644" formatCode="0.00E+00">
                  <c:v>3.4764000000000002E-203</c:v>
                </c:pt>
                <c:pt idx="1645" formatCode="0.00E+00">
                  <c:v>1.0749100000000001E-202</c:v>
                </c:pt>
                <c:pt idx="1646" formatCode="0.00E+00">
                  <c:v>1.5513300000000001E-202</c:v>
                </c:pt>
                <c:pt idx="1647" formatCode="0.00E+00">
                  <c:v>1.3608400000000001E-202</c:v>
                </c:pt>
                <c:pt idx="1648" formatCode="0.00E+00">
                  <c:v>1.4628700000000001E-203</c:v>
                </c:pt>
                <c:pt idx="1649" formatCode="0.00E+00">
                  <c:v>-2.2437300000000001E-202</c:v>
                </c:pt>
                <c:pt idx="1650" formatCode="0.00E+00">
                  <c:v>-5.4932999999999997E-202</c:v>
                </c:pt>
                <c:pt idx="1651" formatCode="0.00E+00">
                  <c:v>-8.4356699999999998E-202</c:v>
                </c:pt>
                <c:pt idx="1652" formatCode="0.00E+00">
                  <c:v>-9.1861000000000008E-202</c:v>
                </c:pt>
                <c:pt idx="1653" formatCode="0.00E+00">
                  <c:v>-6.0942800000000002E-202</c:v>
                </c:pt>
                <c:pt idx="1654" formatCode="0.00E+00">
                  <c:v>1.4016400000000001E-202</c:v>
                </c:pt>
                <c:pt idx="1655" formatCode="0.00E+00">
                  <c:v>1.2581E-201</c:v>
                </c:pt>
                <c:pt idx="1656" formatCode="0.00E+00">
                  <c:v>2.51147E-201</c:v>
                </c:pt>
                <c:pt idx="1657" formatCode="0.00E+00">
                  <c:v>3.4132800000000001E-201</c:v>
                </c:pt>
                <c:pt idx="1658" formatCode="0.00E+00">
                  <c:v>3.2015799999999999E-201</c:v>
                </c:pt>
                <c:pt idx="1659" formatCode="0.00E+00">
                  <c:v>1.0768E-201</c:v>
                </c:pt>
                <c:pt idx="1660" formatCode="0.00E+00">
                  <c:v>-3.3194799999999999E-201</c:v>
                </c:pt>
                <c:pt idx="1661" formatCode="0.00E+00">
                  <c:v>-9.4169900000000001E-201</c:v>
                </c:pt>
                <c:pt idx="1662" formatCode="0.00E+00">
                  <c:v>-1.53846E-200</c:v>
                </c:pt>
                <c:pt idx="1663" formatCode="0.00E+00">
                  <c:v>-1.82517E-200</c:v>
                </c:pt>
                <c:pt idx="1664" formatCode="0.00E+00">
                  <c:v>-1.4992799999999999E-200</c:v>
                </c:pt>
                <c:pt idx="1665" formatCode="0.00E+00">
                  <c:v>-4.1436999999999999E-201</c:v>
                </c:pt>
                <c:pt idx="1666" formatCode="0.00E+00">
                  <c:v>1.3303800000000001E-200</c:v>
                </c:pt>
                <c:pt idx="1667" formatCode="0.00E+00">
                  <c:v>3.3737699999999998E-200</c:v>
                </c:pt>
                <c:pt idx="1668" formatCode="0.00E+00">
                  <c:v>5.0825800000000001E-200</c:v>
                </c:pt>
                <c:pt idx="1669" formatCode="0.00E+00">
                  <c:v>5.64823E-200</c:v>
                </c:pt>
                <c:pt idx="1670" formatCode="0.00E+00">
                  <c:v>4.3210200000000002E-200</c:v>
                </c:pt>
                <c:pt idx="1671" formatCode="0.00E+00">
                  <c:v>6.8611800000000005E-201</c:v>
                </c:pt>
                <c:pt idx="1672" formatCode="0.00E+00">
                  <c:v>-4.87331E-200</c:v>
                </c:pt>
                <c:pt idx="1673" formatCode="0.00E+00">
                  <c:v>-1.0647800000000001E-199</c:v>
                </c:pt>
                <c:pt idx="1674" formatCode="0.00E+00">
                  <c:v>-1.3761700000000001E-199</c:v>
                </c:pt>
                <c:pt idx="1675" formatCode="0.00E+00">
                  <c:v>-1.10807E-199</c:v>
                </c:pt>
                <c:pt idx="1676" formatCode="0.00E+00">
                  <c:v>-3.3202499999999998E-201</c:v>
                </c:pt>
                <c:pt idx="1677" formatCode="0.00E+00">
                  <c:v>1.84765E-199</c:v>
                </c:pt>
                <c:pt idx="1678" formatCode="0.00E+00">
                  <c:v>4.1712799999999998E-199</c:v>
                </c:pt>
                <c:pt idx="1679" formatCode="0.00E+00">
                  <c:v>6.1526099999999998E-199</c:v>
                </c:pt>
                <c:pt idx="1680" formatCode="0.00E+00">
                  <c:v>6.6818099999999998E-199</c:v>
                </c:pt>
                <c:pt idx="1681" formatCode="0.00E+00">
                  <c:v>4.73532E-199</c:v>
                </c:pt>
                <c:pt idx="1682" formatCode="0.00E+00">
                  <c:v>-6.89421E-201</c:v>
                </c:pt>
                <c:pt idx="1683" formatCode="0.00E+00">
                  <c:v>-7.1504799999999999E-199</c:v>
                </c:pt>
                <c:pt idx="1684" formatCode="0.00E+00">
                  <c:v>-1.46251E-198</c:v>
                </c:pt>
                <c:pt idx="1685" formatCode="0.00E+00">
                  <c:v>-1.90147E-198</c:v>
                </c:pt>
                <c:pt idx="1686" formatCode="0.00E+00">
                  <c:v>-1.62193E-198</c:v>
                </c:pt>
                <c:pt idx="1687" formatCode="0.00E+00">
                  <c:v>-3.6782399999999999E-199</c:v>
                </c:pt>
                <c:pt idx="1688" formatCode="0.00E+00">
                  <c:v>1.8021599999999999E-198</c:v>
                </c:pt>
                <c:pt idx="1689" formatCode="0.00E+00">
                  <c:v>4.48901E-198</c:v>
                </c:pt>
                <c:pt idx="1690" formatCode="0.00E+00">
                  <c:v>6.9618300000000005E-198</c:v>
                </c:pt>
                <c:pt idx="1691" formatCode="0.00E+00">
                  <c:v>8.0476899999999996E-198</c:v>
                </c:pt>
                <c:pt idx="1692" formatCode="0.00E+00">
                  <c:v>6.1684699999999997E-198</c:v>
                </c:pt>
                <c:pt idx="1693" formatCode="0.00E+00">
                  <c:v>1.3337600000000001E-199</c:v>
                </c:pt>
                <c:pt idx="1694" formatCode="0.00E+00">
                  <c:v>-9.6675399999999996E-198</c:v>
                </c:pt>
                <c:pt idx="1695" formatCode="0.00E+00">
                  <c:v>-2.06317E-197</c:v>
                </c:pt>
                <c:pt idx="1696" formatCode="0.00E+00">
                  <c:v>-2.76209E-197</c:v>
                </c:pt>
                <c:pt idx="1697" formatCode="0.00E+00">
                  <c:v>-2.3319999999999999E-197</c:v>
                </c:pt>
                <c:pt idx="1698" formatCode="0.00E+00">
                  <c:v>-1.6576999999999999E-198</c:v>
                </c:pt>
                <c:pt idx="1699" formatCode="0.00E+00">
                  <c:v>3.7149400000000002E-197</c:v>
                </c:pt>
                <c:pt idx="1700" formatCode="0.00E+00">
                  <c:v>8.5919799999999999E-197</c:v>
                </c:pt>
                <c:pt idx="1701" formatCode="0.00E+00">
                  <c:v>1.3328899999999999E-196</c:v>
                </c:pt>
                <c:pt idx="1702" formatCode="0.00E+00">
                  <c:v>1.63075E-196</c:v>
                </c:pt>
                <c:pt idx="1703" formatCode="0.00E+00">
                  <c:v>1.5427199999999999E-196</c:v>
                </c:pt>
                <c:pt idx="1704" formatCode="0.00E+00">
                  <c:v>9.1893600000000002E-197</c:v>
                </c:pt>
                <c:pt idx="1705" formatCode="0.00E+00">
                  <c:v>-1.8378399999999999E-197</c:v>
                </c:pt>
                <c:pt idx="1706" formatCode="0.00E+00">
                  <c:v>-1.4833399999999999E-196</c:v>
                </c:pt>
                <c:pt idx="1707" formatCode="0.00E+00">
                  <c:v>-2.5491100000000001E-196</c:v>
                </c:pt>
                <c:pt idx="1708" formatCode="0.00E+00">
                  <c:v>-2.8303500000000002E-196</c:v>
                </c:pt>
                <c:pt idx="1709" formatCode="0.00E+00">
                  <c:v>-1.7550600000000001E-196</c:v>
                </c:pt>
                <c:pt idx="1710" formatCode="0.00E+00">
                  <c:v>9.03775E-197</c:v>
                </c:pt>
                <c:pt idx="1711" formatCode="0.00E+00">
                  <c:v>4.6900999999999997E-196</c:v>
                </c:pt>
                <c:pt idx="1712" formatCode="0.00E+00">
                  <c:v>8.4887599999999998E-196</c:v>
                </c:pt>
                <c:pt idx="1713" formatCode="0.00E+00">
                  <c:v>1.07026E-195</c:v>
                </c:pt>
                <c:pt idx="1714" formatCode="0.00E+00">
                  <c:v>9.6048200000000002E-196</c:v>
                </c:pt>
                <c:pt idx="1715" formatCode="0.00E+00">
                  <c:v>4.0609199999999998E-196</c:v>
                </c:pt>
                <c:pt idx="1716" formatCode="0.00E+00">
                  <c:v>-5.7579199999999999E-196</c:v>
                </c:pt>
                <c:pt idx="1717" formatCode="0.00E+00">
                  <c:v>-1.7655099999999998E-195</c:v>
                </c:pt>
                <c:pt idx="1718" formatCode="0.00E+00">
                  <c:v>-2.7066199999999999E-195</c:v>
                </c:pt>
                <c:pt idx="1719" formatCode="0.00E+00">
                  <c:v>-2.8703799999999999E-195</c:v>
                </c:pt>
                <c:pt idx="1720" formatCode="0.00E+00">
                  <c:v>-1.85052E-195</c:v>
                </c:pt>
                <c:pt idx="1721" formatCode="0.00E+00">
                  <c:v>6.2543799999999998E-196</c:v>
                </c:pt>
                <c:pt idx="1722" formatCode="0.00E+00">
                  <c:v>4.4092799999999999E-195</c:v>
                </c:pt>
                <c:pt idx="1723" formatCode="0.00E+00">
                  <c:v>8.28381E-195</c:v>
                </c:pt>
                <c:pt idx="1724" formatCode="0.00E+00">
                  <c:v>9.8404799999999995E-195</c:v>
                </c:pt>
                <c:pt idx="1725" formatCode="0.00E+00">
                  <c:v>6.1168399999999998E-195</c:v>
                </c:pt>
                <c:pt idx="1726" formatCode="0.00E+00">
                  <c:v>-5.3191099999999998E-195</c:v>
                </c:pt>
                <c:pt idx="1727" formatCode="0.00E+00">
                  <c:v>-2.4756700000000001E-194</c:v>
                </c:pt>
                <c:pt idx="1728" formatCode="0.00E+00">
                  <c:v>-4.8664200000000002E-194</c:v>
                </c:pt>
                <c:pt idx="1729" formatCode="0.00E+00">
                  <c:v>-6.8602200000000005E-194</c:v>
                </c:pt>
                <c:pt idx="1730" formatCode="0.00E+00">
                  <c:v>-7.1897399999999994E-194</c:v>
                </c:pt>
                <c:pt idx="1731" formatCode="0.00E+00">
                  <c:v>-4.5508300000000002E-194</c:v>
                </c:pt>
                <c:pt idx="1732" formatCode="0.00E+00">
                  <c:v>1.78324E-194</c:v>
                </c:pt>
                <c:pt idx="1733" formatCode="0.00E+00">
                  <c:v>1.1268699999999999E-193</c:v>
                </c:pt>
                <c:pt idx="1734" formatCode="0.00E+00">
                  <c:v>2.1396399999999999E-193</c:v>
                </c:pt>
                <c:pt idx="1735" formatCode="0.00E+00">
                  <c:v>2.7370300000000001E-193</c:v>
                </c:pt>
                <c:pt idx="1736" formatCode="0.00E+00">
                  <c:v>2.2647699999999998E-193</c:v>
                </c:pt>
                <c:pt idx="1737" formatCode="0.00E+00">
                  <c:v>1.07495E-194</c:v>
                </c:pt>
                <c:pt idx="1738" formatCode="0.00E+00">
                  <c:v>-3.9025999999999998E-193</c:v>
                </c:pt>
                <c:pt idx="1739" formatCode="0.00E+00">
                  <c:v>-9.0800800000000006E-193</c:v>
                </c:pt>
                <c:pt idx="1740" formatCode="0.00E+00">
                  <c:v>-1.3706699999999999E-192</c:v>
                </c:pt>
                <c:pt idx="1741" formatCode="0.00E+00">
                  <c:v>-1.52521E-192</c:v>
                </c:pt>
                <c:pt idx="1742" formatCode="0.00E+00">
                  <c:v>-1.1211300000000001E-192</c:v>
                </c:pt>
                <c:pt idx="1743" formatCode="0.00E+00">
                  <c:v>-2.5976500000000001E-194</c:v>
                </c:pt>
                <c:pt idx="1744" formatCode="0.00E+00">
                  <c:v>1.6756000000000001E-192</c:v>
                </c:pt>
                <c:pt idx="1745" formatCode="0.00E+00">
                  <c:v>3.5555800000000003E-192</c:v>
                </c:pt>
                <c:pt idx="1746" formatCode="0.00E+00">
                  <c:v>4.7534000000000002E-192</c:v>
                </c:pt>
                <c:pt idx="1747" formatCode="0.00E+00">
                  <c:v>4.2107200000000001E-192</c:v>
                </c:pt>
                <c:pt idx="1748" formatCode="0.00E+00">
                  <c:v>1.1785E-192</c:v>
                </c:pt>
                <c:pt idx="1749" formatCode="0.00E+00">
                  <c:v>-4.4291800000000003E-192</c:v>
                </c:pt>
                <c:pt idx="1750" formatCode="0.00E+00">
                  <c:v>-1.1761200000000001E-191</c:v>
                </c:pt>
                <c:pt idx="1751" formatCode="0.00E+00">
                  <c:v>-1.8468199999999999E-191</c:v>
                </c:pt>
                <c:pt idx="1752" formatCode="0.00E+00">
                  <c:v>-2.0570700000000002E-191</c:v>
                </c:pt>
                <c:pt idx="1753" formatCode="0.00E+00">
                  <c:v>-1.3870899999999999E-191</c:v>
                </c:pt>
                <c:pt idx="1754" formatCode="0.00E+00">
                  <c:v>3.7926299999999998E-192</c:v>
                </c:pt>
                <c:pt idx="1755" formatCode="0.00E+00">
                  <c:v>3.1057700000000003E-191</c:v>
                </c:pt>
                <c:pt idx="1756" formatCode="0.00E+00">
                  <c:v>6.1965800000000002E-191</c:v>
                </c:pt>
                <c:pt idx="1757" formatCode="0.00E+00">
                  <c:v>8.4611100000000006E-191</c:v>
                </c:pt>
                <c:pt idx="1758" formatCode="0.00E+00">
                  <c:v>8.2827600000000006E-191</c:v>
                </c:pt>
                <c:pt idx="1759" formatCode="0.00E+00">
                  <c:v>4.3525800000000003E-191</c:v>
                </c:pt>
                <c:pt idx="1760" formatCode="0.00E+00">
                  <c:v>-3.5688799999999999E-191</c:v>
                </c:pt>
                <c:pt idx="1761" formatCode="0.00E+00">
                  <c:v>-1.4288500000000001E-190</c:v>
                </c:pt>
                <c:pt idx="1762" formatCode="0.00E+00">
                  <c:v>-2.4612699999999999E-190</c:v>
                </c:pt>
                <c:pt idx="1763" formatCode="0.00E+00">
                  <c:v>-2.8780899999999999E-190</c:v>
                </c:pt>
                <c:pt idx="1764" formatCode="0.00E+00">
                  <c:v>-1.95683E-190</c:v>
                </c:pt>
                <c:pt idx="1765" formatCode="0.00E+00">
                  <c:v>8.6079300000000003E-191</c:v>
                </c:pt>
                <c:pt idx="1766" formatCode="0.00E+00">
                  <c:v>5.5746600000000004E-190</c:v>
                </c:pt>
                <c:pt idx="1767" formatCode="0.00E+00">
                  <c:v>1.1220400000000001E-189</c:v>
                </c:pt>
                <c:pt idx="1768" formatCode="0.00E+00">
                  <c:v>1.56486E-189</c:v>
                </c:pt>
                <c:pt idx="1769" formatCode="0.00E+00">
                  <c:v>1.59285E-189</c:v>
                </c:pt>
                <c:pt idx="1770" formatCode="0.00E+00">
                  <c:v>9.4698400000000009E-190</c:v>
                </c:pt>
                <c:pt idx="1771" formatCode="0.00E+00">
                  <c:v>-4.6662099999999999E-190</c:v>
                </c:pt>
                <c:pt idx="1772" formatCode="0.00E+00">
                  <c:v>-2.4698199999999999E-189</c:v>
                </c:pt>
                <c:pt idx="1773" formatCode="0.00E+00">
                  <c:v>-4.5162299999999996E-189</c:v>
                </c:pt>
                <c:pt idx="1774" formatCode="0.00E+00">
                  <c:v>-5.6733E-189</c:v>
                </c:pt>
                <c:pt idx="1775" formatCode="0.00E+00">
                  <c:v>-4.8601499999999997E-189</c:v>
                </c:pt>
                <c:pt idx="1776" formatCode="0.00E+00">
                  <c:v>-1.30645E-189</c:v>
                </c:pt>
                <c:pt idx="1777" formatCode="0.00E+00">
                  <c:v>4.9964199999999999E-189</c:v>
                </c:pt>
                <c:pt idx="1778" formatCode="0.00E+00">
                  <c:v>1.2825999999999999E-188</c:v>
                </c:pt>
                <c:pt idx="1779" formatCode="0.00E+00">
                  <c:v>1.9237900000000001E-188</c:v>
                </c:pt>
                <c:pt idx="1780" formatCode="0.00E+00">
                  <c:v>1.9903399999999999E-188</c:v>
                </c:pt>
                <c:pt idx="1781" formatCode="0.00E+00">
                  <c:v>1.0901800000000001E-188</c:v>
                </c:pt>
                <c:pt idx="1782" formatCode="0.00E+00">
                  <c:v>-9.1581600000000003E-189</c:v>
                </c:pt>
                <c:pt idx="1783" formatCode="0.00E+00">
                  <c:v>-3.78972E-188</c:v>
                </c:pt>
                <c:pt idx="1784" formatCode="0.00E+00">
                  <c:v>-6.8446500000000005E-188</c:v>
                </c:pt>
                <c:pt idx="1785" formatCode="0.00E+00">
                  <c:v>-8.9402100000000004E-188</c:v>
                </c:pt>
                <c:pt idx="1786" formatCode="0.00E+00">
                  <c:v>-8.6629999999999997E-188</c:v>
                </c:pt>
                <c:pt idx="1787" formatCode="0.00E+00">
                  <c:v>-4.75014E-188</c:v>
                </c:pt>
                <c:pt idx="1788" formatCode="0.00E+00">
                  <c:v>3.16052E-188</c:v>
                </c:pt>
                <c:pt idx="1789" formatCode="0.00E+00">
                  <c:v>1.3633300000000001E-187</c:v>
                </c:pt>
                <c:pt idx="1790" formatCode="0.00E+00">
                  <c:v>2.30831E-187</c:v>
                </c:pt>
                <c:pt idx="1791" formatCode="0.00E+00">
                  <c:v>2.6519500000000001E-187</c:v>
                </c:pt>
                <c:pt idx="1792" formatCode="0.00E+00">
                  <c:v>1.9172100000000001E-187</c:v>
                </c:pt>
                <c:pt idx="1793" formatCode="0.00E+00">
                  <c:v>-1.56915E-188</c:v>
                </c:pt>
                <c:pt idx="1794" formatCode="0.00E+00">
                  <c:v>-3.4091200000000002E-187</c:v>
                </c:pt>
                <c:pt idx="1795" formatCode="0.00E+00">
                  <c:v>-7.0279700000000004E-187</c:v>
                </c:pt>
                <c:pt idx="1796" formatCode="0.00E+00">
                  <c:v>-9.4990399999999996E-187</c:v>
                </c:pt>
                <c:pt idx="1797" formatCode="0.00E+00">
                  <c:v>-9.0395599999999997E-187</c:v>
                </c:pt>
                <c:pt idx="1798" formatCode="0.00E+00">
                  <c:v>-4.24782E-187</c:v>
                </c:pt>
                <c:pt idx="1799" formatCode="0.00E+00">
                  <c:v>5.3463099999999997E-187</c:v>
                </c:pt>
                <c:pt idx="1800" formatCode="0.00E+00">
                  <c:v>1.83513E-186</c:v>
                </c:pt>
                <c:pt idx="1801" formatCode="0.00E+00">
                  <c:v>3.0399700000000001E-186</c:v>
                </c:pt>
                <c:pt idx="1802" formatCode="0.00E+00">
                  <c:v>3.4484600000000002E-186</c:v>
                </c:pt>
                <c:pt idx="1803" formatCode="0.00E+00">
                  <c:v>2.3535599999999998E-186</c:v>
                </c:pt>
                <c:pt idx="1804" formatCode="0.00E+00">
                  <c:v>-5.9905399999999998E-187</c:v>
                </c:pt>
                <c:pt idx="1805" formatCode="0.00E+00">
                  <c:v>-5.1555400000000002E-186</c:v>
                </c:pt>
                <c:pt idx="1806" formatCode="0.00E+00">
                  <c:v>-1.0309300000000001E-185</c:v>
                </c:pt>
                <c:pt idx="1807" formatCode="0.00E+00">
                  <c:v>-1.4078100000000001E-185</c:v>
                </c:pt>
                <c:pt idx="1808" formatCode="0.00E+00">
                  <c:v>-1.3736699999999999E-185</c:v>
                </c:pt>
                <c:pt idx="1809" formatCode="0.00E+00">
                  <c:v>-7.2073900000000001E-186</c:v>
                </c:pt>
                <c:pt idx="1810" formatCode="0.00E+00">
                  <c:v>5.5308599999999998E-186</c:v>
                </c:pt>
                <c:pt idx="1811" formatCode="0.00E+00">
                  <c:v>2.2305299999999999E-185</c:v>
                </c:pt>
                <c:pt idx="1812" formatCode="0.00E+00">
                  <c:v>3.8839900000000003E-185</c:v>
                </c:pt>
                <c:pt idx="1813" formatCode="0.00E+00">
                  <c:v>4.8648199999999997E-185</c:v>
                </c:pt>
                <c:pt idx="1814" formatCode="0.00E+00">
                  <c:v>4.4104200000000001E-185</c:v>
                </c:pt>
                <c:pt idx="1815" formatCode="0.00E+00">
                  <c:v>1.9087499999999998E-185</c:v>
                </c:pt>
                <c:pt idx="1816" formatCode="0.00E+00">
                  <c:v>-2.67031E-185</c:v>
                </c:pt>
                <c:pt idx="1817" formatCode="0.00E+00">
                  <c:v>-8.3036399999999996E-185</c:v>
                </c:pt>
                <c:pt idx="1818" formatCode="0.00E+00">
                  <c:v>-1.28691E-184</c:v>
                </c:pt>
                <c:pt idx="1819" formatCode="0.00E+00">
                  <c:v>-1.3738499999999999E-184</c:v>
                </c:pt>
                <c:pt idx="1820" formatCode="0.00E+00">
                  <c:v>-8.6769200000000002E-185</c:v>
                </c:pt>
                <c:pt idx="1821" formatCode="0.00E+00">
                  <c:v>3.1544900000000003E-185</c:v>
                </c:pt>
                <c:pt idx="1822" formatCode="0.00E+00">
                  <c:v>2.01952E-184</c:v>
                </c:pt>
                <c:pt idx="1823" formatCode="0.00E+00">
                  <c:v>3.7574200000000001E-184</c:v>
                </c:pt>
                <c:pt idx="1824" formatCode="0.00E+00">
                  <c:v>4.64172E-184</c:v>
                </c:pt>
                <c:pt idx="1825" formatCode="0.00E+00">
                  <c:v>3.4866600000000001E-184</c:v>
                </c:pt>
                <c:pt idx="1826" formatCode="0.00E+00">
                  <c:v>-7.3660599999999994E-185</c:v>
                </c:pt>
                <c:pt idx="1827" formatCode="0.00E+00">
                  <c:v>-8.1919000000000004E-184</c:v>
                </c:pt>
                <c:pt idx="1828" formatCode="0.00E+00">
                  <c:v>-1.7478900000000001E-183</c:v>
                </c:pt>
                <c:pt idx="1829" formatCode="0.00E+00">
                  <c:v>-2.5259200000000001E-183</c:v>
                </c:pt>
                <c:pt idx="1830" formatCode="0.00E+00">
                  <c:v>-2.6941199999999999E-183</c:v>
                </c:pt>
                <c:pt idx="1831" formatCode="0.00E+00">
                  <c:v>-1.86225E-183</c:v>
                </c:pt>
                <c:pt idx="1832" formatCode="0.00E+00">
                  <c:v>1.00439E-184</c:v>
                </c:pt>
                <c:pt idx="1833" formatCode="0.00E+00">
                  <c:v>2.9581000000000002E-183</c:v>
                </c:pt>
                <c:pt idx="1834" formatCode="0.00E+00">
                  <c:v>5.9833700000000003E-183</c:v>
                </c:pt>
                <c:pt idx="1835" formatCode="0.00E+00">
                  <c:v>7.8313999999999997E-183</c:v>
                </c:pt>
                <c:pt idx="1836" formatCode="0.00E+00">
                  <c:v>6.7058600000000001E-183</c:v>
                </c:pt>
                <c:pt idx="1837" formatCode="0.00E+00">
                  <c:v>1.0362E-183</c:v>
                </c:pt>
                <c:pt idx="1838" formatCode="0.00E+00">
                  <c:v>-9.4769300000000004E-183</c:v>
                </c:pt>
                <c:pt idx="1839" formatCode="0.00E+00">
                  <c:v>-2.2988899999999999E-182</c:v>
                </c:pt>
                <c:pt idx="1840" formatCode="0.00E+00">
                  <c:v>-3.5468900000000001E-182</c:v>
                </c:pt>
                <c:pt idx="1841" formatCode="0.00E+00">
                  <c:v>-4.1774500000000001E-182</c:v>
                </c:pt>
                <c:pt idx="1842" formatCode="0.00E+00">
                  <c:v>-3.7453200000000002E-182</c:v>
                </c:pt>
                <c:pt idx="1843" formatCode="0.00E+00">
                  <c:v>-2.0505299999999999E-182</c:v>
                </c:pt>
                <c:pt idx="1844" formatCode="0.00E+00">
                  <c:v>7.2599800000000003E-183</c:v>
                </c:pt>
                <c:pt idx="1845" formatCode="0.00E+00">
                  <c:v>3.7990800000000002E-182</c:v>
                </c:pt>
                <c:pt idx="1846" formatCode="0.00E+00">
                  <c:v>5.4189599999999999E-182</c:v>
                </c:pt>
                <c:pt idx="1847" formatCode="0.00E+00">
                  <c:v>2.9902099999999999E-182</c:v>
                </c:pt>
                <c:pt idx="1848" formatCode="0.00E+00">
                  <c:v>-5.8285600000000001E-182</c:v>
                </c:pt>
                <c:pt idx="1849" formatCode="0.00E+00">
                  <c:v>-2.17018E-181</c:v>
                </c:pt>
                <c:pt idx="1850" formatCode="0.00E+00">
                  <c:v>-4.23968E-181</c:v>
                </c:pt>
                <c:pt idx="1851" formatCode="0.00E+00">
                  <c:v>-6.2103600000000001E-181</c:v>
                </c:pt>
                <c:pt idx="1852" formatCode="0.00E+00">
                  <c:v>-7.3128899999999997E-181</c:v>
                </c:pt>
                <c:pt idx="1853" formatCode="0.00E+00">
                  <c:v>-6.9341700000000005E-181</c:v>
                </c:pt>
                <c:pt idx="1854" formatCode="0.00E+00">
                  <c:v>-4.76731E-181</c:v>
                </c:pt>
                <c:pt idx="1855" formatCode="0.00E+00">
                  <c:v>-9.2960600000000001E-182</c:v>
                </c:pt>
                <c:pt idx="1856" formatCode="0.00E+00">
                  <c:v>3.6275599999999999E-181</c:v>
                </c:pt>
                <c:pt idx="1857" formatCode="0.00E+00">
                  <c:v>6.9837400000000005E-181</c:v>
                </c:pt>
                <c:pt idx="1858" formatCode="0.00E+00">
                  <c:v>6.9402099999999998E-181</c:v>
                </c:pt>
                <c:pt idx="1859" formatCode="0.00E+00">
                  <c:v>2.02742E-181</c:v>
                </c:pt>
                <c:pt idx="1860" formatCode="0.00E+00">
                  <c:v>-7.8625399999999998E-181</c:v>
                </c:pt>
                <c:pt idx="1861" formatCode="0.00E+00">
                  <c:v>-2.1178800000000001E-180</c:v>
                </c:pt>
                <c:pt idx="1862" formatCode="0.00E+00">
                  <c:v>-3.4061800000000001E-180</c:v>
                </c:pt>
                <c:pt idx="1863" formatCode="0.00E+00">
                  <c:v>-3.96863E-180</c:v>
                </c:pt>
                <c:pt idx="1864" formatCode="0.00E+00">
                  <c:v>-2.9385899999999999E-180</c:v>
                </c:pt>
                <c:pt idx="1865" formatCode="0.00E+00">
                  <c:v>3.6335299999999999E-181</c:v>
                </c:pt>
                <c:pt idx="1866" formatCode="0.00E+00">
                  <c:v>5.8938599999999997E-180</c:v>
                </c:pt>
                <c:pt idx="1867" formatCode="0.00E+00">
                  <c:v>1.2527000000000001E-179</c:v>
                </c:pt>
                <c:pt idx="1868" formatCode="0.00E+00">
                  <c:v>1.8210799999999998E-179</c:v>
                </c:pt>
                <c:pt idx="1869" formatCode="0.00E+00">
                  <c:v>2.0246400000000001E-179</c:v>
                </c:pt>
                <c:pt idx="1870" formatCode="0.00E+00">
                  <c:v>1.56604E-179</c:v>
                </c:pt>
                <c:pt idx="1871" formatCode="0.00E+00">
                  <c:v>2.89245E-180</c:v>
                </c:pt>
                <c:pt idx="1872" formatCode="0.00E+00">
                  <c:v>-1.6156500000000001E-179</c:v>
                </c:pt>
                <c:pt idx="1873" formatCode="0.00E+00">
                  <c:v>-3.6007299999999997E-179</c:v>
                </c:pt>
                <c:pt idx="1874" formatCode="0.00E+00">
                  <c:v>-4.7955000000000001E-179</c:v>
                </c:pt>
                <c:pt idx="1875" formatCode="0.00E+00">
                  <c:v>-4.0808600000000002E-179</c:v>
                </c:pt>
                <c:pt idx="1876" formatCode="0.00E+00">
                  <c:v>-5.6627599999999999E-180</c:v>
                </c:pt>
                <c:pt idx="1877" formatCode="0.00E+00">
                  <c:v>5.75396E-179</c:v>
                </c:pt>
                <c:pt idx="1878" formatCode="0.00E+00">
                  <c:v>1.35981E-178</c:v>
                </c:pt>
                <c:pt idx="1879" formatCode="0.00E+00">
                  <c:v>2.0133699999999999E-178</c:v>
                </c:pt>
                <c:pt idx="1880" formatCode="0.00E+00">
                  <c:v>2.1367400000000001E-178</c:v>
                </c:pt>
                <c:pt idx="1881" formatCode="0.00E+00">
                  <c:v>1.3874600000000001E-178</c:v>
                </c:pt>
                <c:pt idx="1882" formatCode="0.00E+00">
                  <c:v>-3.23289E-179</c:v>
                </c:pt>
                <c:pt idx="1883" formatCode="0.00E+00">
                  <c:v>-2.75823E-178</c:v>
                </c:pt>
                <c:pt idx="1884" formatCode="0.00E+00">
                  <c:v>-5.3251900000000005E-178</c:v>
                </c:pt>
                <c:pt idx="1885" formatCode="0.00E+00">
                  <c:v>-7.0191200000000005E-178</c:v>
                </c:pt>
                <c:pt idx="1886" formatCode="0.00E+00">
                  <c:v>-6.6668200000000003E-178</c:v>
                </c:pt>
                <c:pt idx="1887" formatCode="0.00E+00">
                  <c:v>-3.5356399999999998E-178</c:v>
                </c:pt>
                <c:pt idx="1888" formatCode="0.00E+00">
                  <c:v>2.3405499999999999E-178</c:v>
                </c:pt>
                <c:pt idx="1889" formatCode="0.00E+00">
                  <c:v>9.898140000000001E-178</c:v>
                </c:pt>
                <c:pt idx="1890" formatCode="0.00E+00">
                  <c:v>1.5939800000000001E-177</c:v>
                </c:pt>
                <c:pt idx="1891" formatCode="0.00E+00">
                  <c:v>1.48114E-177</c:v>
                </c:pt>
                <c:pt idx="1892" formatCode="0.00E+00">
                  <c:v>9.2549799999999996E-179</c:v>
                </c:pt>
                <c:pt idx="1893" formatCode="0.00E+00">
                  <c:v>-2.80438E-177</c:v>
                </c:pt>
                <c:pt idx="1894" formatCode="0.00E+00">
                  <c:v>-6.9645799999999999E-177</c:v>
                </c:pt>
                <c:pt idx="1895" formatCode="0.00E+00">
                  <c:v>-1.14559E-176</c:v>
                </c:pt>
                <c:pt idx="1896" formatCode="0.00E+00">
                  <c:v>-1.42369E-176</c:v>
                </c:pt>
                <c:pt idx="1897" formatCode="0.00E+00">
                  <c:v>-1.2248600000000001E-176</c:v>
                </c:pt>
                <c:pt idx="1898" formatCode="0.00E+00">
                  <c:v>-2.94316E-177</c:v>
                </c:pt>
                <c:pt idx="1899" formatCode="0.00E+00">
                  <c:v>1.3778300000000001E-176</c:v>
                </c:pt>
                <c:pt idx="1900" formatCode="0.00E+00">
                  <c:v>3.5068099999999998E-176</c:v>
                </c:pt>
                <c:pt idx="1901" formatCode="0.00E+00">
                  <c:v>5.4872800000000001E-176</c:v>
                </c:pt>
                <c:pt idx="1902" formatCode="0.00E+00">
                  <c:v>6.3290699999999997E-176</c:v>
                </c:pt>
                <c:pt idx="1903" formatCode="0.00E+00">
                  <c:v>4.9739399999999998E-176</c:v>
                </c:pt>
                <c:pt idx="1904" formatCode="0.00E+00">
                  <c:v>9.7297299999999997E-177</c:v>
                </c:pt>
                <c:pt idx="1905" formatCode="0.00E+00">
                  <c:v>-5.2010299999999997E-176</c:v>
                </c:pt>
                <c:pt idx="1906" formatCode="0.00E+00">
                  <c:v>-1.2154099999999999E-175</c:v>
                </c:pt>
                <c:pt idx="1907" formatCode="0.00E+00">
                  <c:v>-1.7248199999999999E-175</c:v>
                </c:pt>
                <c:pt idx="1908" formatCode="0.00E+00">
                  <c:v>-1.6761999999999999E-175</c:v>
                </c:pt>
                <c:pt idx="1909" formatCode="0.00E+00">
                  <c:v>-7.6547700000000003E-176</c:v>
                </c:pt>
                <c:pt idx="1910" formatCode="0.00E+00">
                  <c:v>1.04936E-175</c:v>
                </c:pt>
                <c:pt idx="1911" formatCode="0.00E+00">
                  <c:v>3.48684E-175</c:v>
                </c:pt>
                <c:pt idx="1912" formatCode="0.00E+00">
                  <c:v>5.7995800000000003E-175</c:v>
                </c:pt>
                <c:pt idx="1913" formatCode="0.00E+00">
                  <c:v>6.6092499999999996E-175</c:v>
                </c:pt>
                <c:pt idx="1914" formatCode="0.00E+00">
                  <c:v>4.3703999999999998E-175</c:v>
                </c:pt>
                <c:pt idx="1915" formatCode="0.00E+00">
                  <c:v>-1.69297E-175</c:v>
                </c:pt>
                <c:pt idx="1916" formatCode="0.00E+00">
                  <c:v>-1.11494E-174</c:v>
                </c:pt>
                <c:pt idx="1917" formatCode="0.00E+00">
                  <c:v>-2.2113600000000002E-174</c:v>
                </c:pt>
                <c:pt idx="1918" formatCode="0.00E+00">
                  <c:v>-3.0273000000000002E-174</c:v>
                </c:pt>
                <c:pt idx="1919" formatCode="0.00E+00">
                  <c:v>-2.8377300000000002E-174</c:v>
                </c:pt>
                <c:pt idx="1920" formatCode="0.00E+00">
                  <c:v>-8.3581300000000003E-175</c:v>
                </c:pt>
                <c:pt idx="1921" formatCode="0.00E+00">
                  <c:v>3.3810999999999998E-174</c:v>
                </c:pt>
                <c:pt idx="1922" formatCode="0.00E+00">
                  <c:v>9.33022E-174</c:v>
                </c:pt>
                <c:pt idx="1923" formatCode="0.00E+00">
                  <c:v>1.5476E-173</c:v>
                </c:pt>
                <c:pt idx="1924" formatCode="0.00E+00">
                  <c:v>1.9427999999999999E-173</c:v>
                </c:pt>
                <c:pt idx="1925" formatCode="0.00E+00">
                  <c:v>1.8614099999999999E-173</c:v>
                </c:pt>
                <c:pt idx="1926" formatCode="0.00E+00">
                  <c:v>1.14847E-173</c:v>
                </c:pt>
                <c:pt idx="1927" formatCode="0.00E+00">
                  <c:v>-1.5237600000000001E-174</c:v>
                </c:pt>
                <c:pt idx="1928" formatCode="0.00E+00">
                  <c:v>-1.7600000000000002E-173</c:v>
                </c:pt>
                <c:pt idx="1929" formatCode="0.00E+00">
                  <c:v>-3.0753800000000001E-173</c:v>
                </c:pt>
                <c:pt idx="1930" formatCode="0.00E+00">
                  <c:v>-3.1775599999999998E-173</c:v>
                </c:pt>
                <c:pt idx="1931" formatCode="0.00E+00">
                  <c:v>-1.14269E-173</c:v>
                </c:pt>
                <c:pt idx="1932" formatCode="0.00E+00">
                  <c:v>3.4828599999999998E-173</c:v>
                </c:pt>
                <c:pt idx="1933" formatCode="0.00E+00">
                  <c:v>1.02726E-172</c:v>
                </c:pt>
                <c:pt idx="1934" formatCode="0.00E+00">
                  <c:v>1.7512899999999999E-172</c:v>
                </c:pt>
                <c:pt idx="1935" formatCode="0.00E+00">
                  <c:v>2.2202999999999999E-172</c:v>
                </c:pt>
                <c:pt idx="1936" formatCode="0.00E+00">
                  <c:v>2.0886499999999999E-172</c:v>
                </c:pt>
                <c:pt idx="1937" formatCode="0.00E+00">
                  <c:v>1.09197E-172</c:v>
                </c:pt>
                <c:pt idx="1938" formatCode="0.00E+00">
                  <c:v>-7.9841399999999995E-173</c:v>
                </c:pt>
                <c:pt idx="1939" formatCode="0.00E+00">
                  <c:v>-3.23653E-172</c:v>
                </c:pt>
                <c:pt idx="1940" formatCode="0.00E+00">
                  <c:v>-5.5195999999999999E-172</c:v>
                </c:pt>
                <c:pt idx="1941" formatCode="0.00E+00">
                  <c:v>-6.7181900000000002E-172</c:v>
                </c:pt>
                <c:pt idx="1942" formatCode="0.00E+00">
                  <c:v>-5.7858900000000003E-172</c:v>
                </c:pt>
                <c:pt idx="1943" formatCode="0.00E+00">
                  <c:v>-1.9428E-172</c:v>
                </c:pt>
                <c:pt idx="1944" formatCode="0.00E+00">
                  <c:v>4.5548700000000001E-172</c:v>
                </c:pt>
                <c:pt idx="1945" formatCode="0.00E+00">
                  <c:v>1.1945500000000001E-171</c:v>
                </c:pt>
                <c:pt idx="1946" formatCode="0.00E+00">
                  <c:v>1.7043900000000001E-171</c:v>
                </c:pt>
                <c:pt idx="1947" formatCode="0.00E+00">
                  <c:v>1.5581E-171</c:v>
                </c:pt>
                <c:pt idx="1948" formatCode="0.00E+00">
                  <c:v>3.4663099999999998E-172</c:v>
                </c:pt>
                <c:pt idx="1949" formatCode="0.00E+00">
                  <c:v>-2.0743800000000001E-171</c:v>
                </c:pt>
                <c:pt idx="1950" formatCode="0.00E+00">
                  <c:v>-5.3331799999999999E-171</c:v>
                </c:pt>
                <c:pt idx="1951" formatCode="0.00E+00">
                  <c:v>-8.3691299999999997E-171</c:v>
                </c:pt>
                <c:pt idx="1952" formatCode="0.00E+00">
                  <c:v>-9.5965699999999998E-171</c:v>
                </c:pt>
                <c:pt idx="1953" formatCode="0.00E+00">
                  <c:v>-7.5926300000000004E-171</c:v>
                </c:pt>
                <c:pt idx="1954" formatCode="0.00E+00">
                  <c:v>-1.7720100000000001E-171</c:v>
                </c:pt>
                <c:pt idx="1955" formatCode="0.00E+00">
                  <c:v>7.3356699999999999E-171</c:v>
                </c:pt>
                <c:pt idx="1956" formatCode="0.00E+00">
                  <c:v>1.7706999999999998E-170</c:v>
                </c:pt>
                <c:pt idx="1957" formatCode="0.00E+00">
                  <c:v>2.5178699999999999E-170</c:v>
                </c:pt>
                <c:pt idx="1958" formatCode="0.00E+00">
                  <c:v>2.3398E-170</c:v>
                </c:pt>
                <c:pt idx="1959" formatCode="0.00E+00">
                  <c:v>5.5801600000000001E-171</c:v>
                </c:pt>
                <c:pt idx="1960" formatCode="0.00E+00">
                  <c:v>-3.1412899999999998E-170</c:v>
                </c:pt>
                <c:pt idx="1961" formatCode="0.00E+00">
                  <c:v>-8.2675499999999994E-170</c:v>
                </c:pt>
                <c:pt idx="1962" formatCode="0.00E+00">
                  <c:v>-1.3363700000000001E-169</c:v>
                </c:pt>
                <c:pt idx="1963" formatCode="0.00E+00">
                  <c:v>-1.6224000000000001E-169</c:v>
                </c:pt>
                <c:pt idx="1964" formatCode="0.00E+00">
                  <c:v>-1.4476099999999999E-169</c:v>
                </c:pt>
                <c:pt idx="1965" formatCode="0.00E+00">
                  <c:v>-6.5022599999999998E-170</c:v>
                </c:pt>
                <c:pt idx="1966" formatCode="0.00E+00">
                  <c:v>7.4661699999999995E-170</c:v>
                </c:pt>
                <c:pt idx="1967" formatCode="0.00E+00">
                  <c:v>2.4337499999999999E-169</c:v>
                </c:pt>
                <c:pt idx="1968" formatCode="0.00E+00">
                  <c:v>3.7629599999999999E-169</c:v>
                </c:pt>
                <c:pt idx="1969" formatCode="0.00E+00">
                  <c:v>3.84614E-169</c:v>
                </c:pt>
                <c:pt idx="1970" formatCode="0.00E+00">
                  <c:v>1.8489500000000001E-169</c:v>
                </c:pt>
                <c:pt idx="1971" formatCode="0.00E+00">
                  <c:v>-2.6519199999999999E-169</c:v>
                </c:pt>
                <c:pt idx="1972" formatCode="0.00E+00">
                  <c:v>-9.2206400000000005E-169</c:v>
                </c:pt>
                <c:pt idx="1973" formatCode="0.00E+00">
                  <c:v>-1.58703E-168</c:v>
                </c:pt>
                <c:pt idx="1974" formatCode="0.00E+00">
                  <c:v>-1.90141E-168</c:v>
                </c:pt>
                <c:pt idx="1975" formatCode="0.00E+00">
                  <c:v>-1.5067999999999999E-168</c:v>
                </c:pt>
                <c:pt idx="1976" formatCode="0.00E+00">
                  <c:v>-2.19616E-169</c:v>
                </c:pt>
                <c:pt idx="1977" formatCode="0.00E+00">
                  <c:v>1.9205600000000001E-168</c:v>
                </c:pt>
                <c:pt idx="1978" formatCode="0.00E+00">
                  <c:v>4.53355E-168</c:v>
                </c:pt>
                <c:pt idx="1979" formatCode="0.00E+00">
                  <c:v>6.6955400000000004E-168</c:v>
                </c:pt>
                <c:pt idx="1980" formatCode="0.00E+00">
                  <c:v>7.1063800000000002E-168</c:v>
                </c:pt>
                <c:pt idx="1981" formatCode="0.00E+00">
                  <c:v>4.6687099999999996E-168</c:v>
                </c:pt>
                <c:pt idx="1982" formatCode="0.00E+00">
                  <c:v>-1.03727E-168</c:v>
                </c:pt>
                <c:pt idx="1983" formatCode="0.00E+00">
                  <c:v>-9.4089299999999991E-168</c:v>
                </c:pt>
                <c:pt idx="1984" formatCode="0.00E+00">
                  <c:v>-1.8310199999999998E-167</c:v>
                </c:pt>
                <c:pt idx="1985" formatCode="0.00E+00">
                  <c:v>-2.38746E-167</c:v>
                </c:pt>
                <c:pt idx="1986" formatCode="0.00E+00">
                  <c:v>-2.14637E-167</c:v>
                </c:pt>
                <c:pt idx="1987" formatCode="0.00E+00">
                  <c:v>-7.5452299999999998E-168</c:v>
                </c:pt>
                <c:pt idx="1988" formatCode="0.00E+00">
                  <c:v>1.83829E-167</c:v>
                </c:pt>
                <c:pt idx="1989" formatCode="0.00E+00">
                  <c:v>5.1796800000000004E-167</c:v>
                </c:pt>
                <c:pt idx="1990" formatCode="0.00E+00">
                  <c:v>8.1179300000000005E-167</c:v>
                </c:pt>
                <c:pt idx="1991" formatCode="0.00E+00">
                  <c:v>8.8930800000000001E-167</c:v>
                </c:pt>
                <c:pt idx="1992" formatCode="0.00E+00">
                  <c:v>5.7574499999999998E-167</c:v>
                </c:pt>
                <c:pt idx="1993" formatCode="0.00E+00">
                  <c:v>-2.15559E-167</c:v>
                </c:pt>
                <c:pt idx="1994" formatCode="0.00E+00">
                  <c:v>-1.4135699999999999E-166</c:v>
                </c:pt>
                <c:pt idx="1995" formatCode="0.00E+00">
                  <c:v>-2.73261E-166</c:v>
                </c:pt>
                <c:pt idx="1996" formatCode="0.00E+00">
                  <c:v>-3.6266299999999999E-166</c:v>
                </c:pt>
                <c:pt idx="1997" formatCode="0.00E+00">
                  <c:v>-3.35955E-166</c:v>
                </c:pt>
                <c:pt idx="1998" formatCode="0.00E+00">
                  <c:v>-1.29485E-166</c:v>
                </c:pt>
                <c:pt idx="1999" formatCode="0.00E+00">
                  <c:v>2.6970500000000001E-166</c:v>
                </c:pt>
                <c:pt idx="2000" formatCode="0.00E+00">
                  <c:v>7.9567200000000002E-166</c:v>
                </c:pt>
                <c:pt idx="2001" formatCode="0.00E+00">
                  <c:v>1.3052700000000001E-165</c:v>
                </c:pt>
                <c:pt idx="2002" formatCode="0.00E+00">
                  <c:v>1.6078500000000001E-165</c:v>
                </c:pt>
                <c:pt idx="2003" formatCode="0.00E+00">
                  <c:v>1.5023199999999999E-165</c:v>
                </c:pt>
                <c:pt idx="2004" formatCode="0.00E+00">
                  <c:v>8.3470499999999995E-166</c:v>
                </c:pt>
                <c:pt idx="2005" formatCode="0.00E+00">
                  <c:v>-3.8471700000000001E-166</c:v>
                </c:pt>
                <c:pt idx="2006" formatCode="0.00E+00">
                  <c:v>-1.83069E-165</c:v>
                </c:pt>
                <c:pt idx="2007" formatCode="0.00E+00">
                  <c:v>-2.7366300000000001E-165</c:v>
                </c:pt>
                <c:pt idx="2008" formatCode="0.00E+00">
                  <c:v>-1.9091600000000001E-165</c:v>
                </c:pt>
                <c:pt idx="2009" formatCode="0.00E+00">
                  <c:v>1.8611700000000001E-165</c:v>
                </c:pt>
                <c:pt idx="2010" formatCode="0.00E+00">
                  <c:v>8.9875599999999997E-165</c:v>
                </c:pt>
                <c:pt idx="2011" formatCode="0.00E+00">
                  <c:v>1.84755E-164</c:v>
                </c:pt>
                <c:pt idx="2012" formatCode="0.00E+00">
                  <c:v>2.8032400000000001E-164</c:v>
                </c:pt>
                <c:pt idx="2013" formatCode="0.00E+00">
                  <c:v>3.4639600000000001E-164</c:v>
                </c:pt>
                <c:pt idx="2014" formatCode="0.00E+00">
                  <c:v>3.5082099999999997E-164</c:v>
                </c:pt>
                <c:pt idx="2015" formatCode="0.00E+00">
                  <c:v>2.6765E-164</c:v>
                </c:pt>
                <c:pt idx="2016" formatCode="0.00E+00">
                  <c:v>9.5122300000000001E-165</c:v>
                </c:pt>
                <c:pt idx="2017" formatCode="0.00E+00">
                  <c:v>-1.2272799999999999E-164</c:v>
                </c:pt>
                <c:pt idx="2018" formatCode="0.00E+00">
                  <c:v>-2.88268E-164</c:v>
                </c:pt>
                <c:pt idx="2019" formatCode="0.00E+00">
                  <c:v>-2.7422600000000001E-164</c:v>
                </c:pt>
                <c:pt idx="2020" formatCode="0.00E+00">
                  <c:v>2.2114700000000001E-165</c:v>
                </c:pt>
                <c:pt idx="2021" formatCode="0.00E+00">
                  <c:v>6.3037400000000003E-164</c:v>
                </c:pt>
                <c:pt idx="2022" formatCode="0.00E+00">
                  <c:v>1.4767200000000001E-163</c:v>
                </c:pt>
                <c:pt idx="2023" formatCode="0.00E+00">
                  <c:v>2.33123E-163</c:v>
                </c:pt>
                <c:pt idx="2024" formatCode="0.00E+00">
                  <c:v>2.7770200000000001E-163</c:v>
                </c:pt>
                <c:pt idx="2025" formatCode="0.00E+00">
                  <c:v>2.3038000000000001E-163</c:v>
                </c:pt>
                <c:pt idx="2026" formatCode="0.00E+00">
                  <c:v>4.9436900000000002E-164</c:v>
                </c:pt>
                <c:pt idx="2027" formatCode="0.00E+00">
                  <c:v>-2.7267999999999999E-163</c:v>
                </c:pt>
                <c:pt idx="2028" formatCode="0.00E+00">
                  <c:v>-6.7621099999999996E-163</c:v>
                </c:pt>
                <c:pt idx="2029" formatCode="0.00E+00">
                  <c:v>-1.01124E-162</c:v>
                </c:pt>
                <c:pt idx="2030" formatCode="0.00E+00">
                  <c:v>-1.05759E-162</c:v>
                </c:pt>
                <c:pt idx="2031" formatCode="0.00E+00">
                  <c:v>-6.0158799999999999E-163</c:v>
                </c:pt>
                <c:pt idx="2032" formatCode="0.00E+00">
                  <c:v>4.4776599999999998E-163</c:v>
                </c:pt>
                <c:pt idx="2033" formatCode="0.00E+00">
                  <c:v>1.9650299999999999E-162</c:v>
                </c:pt>
                <c:pt idx="2034" formatCode="0.00E+00">
                  <c:v>3.58507E-162</c:v>
                </c:pt>
                <c:pt idx="2035" formatCode="0.00E+00">
                  <c:v>4.7251599999999997E-162</c:v>
                </c:pt>
                <c:pt idx="2036" formatCode="0.00E+00">
                  <c:v>4.6755E-162</c:v>
                </c:pt>
                <c:pt idx="2037" formatCode="0.00E+00">
                  <c:v>2.8526100000000001E-162</c:v>
                </c:pt>
                <c:pt idx="2038" formatCode="0.00E+00">
                  <c:v>-8.3056200000000004E-163</c:v>
                </c:pt>
                <c:pt idx="2039" formatCode="0.00E+00">
                  <c:v>-5.6606999999999996E-162</c:v>
                </c:pt>
                <c:pt idx="2040" formatCode="0.00E+00">
                  <c:v>-9.9796299999999995E-162</c:v>
                </c:pt>
                <c:pt idx="2041" formatCode="0.00E+00">
                  <c:v>-1.1347699999999999E-161</c:v>
                </c:pt>
                <c:pt idx="2042" formatCode="0.00E+00">
                  <c:v>-7.2878200000000001E-162</c:v>
                </c:pt>
                <c:pt idx="2043" formatCode="0.00E+00">
                  <c:v>3.4878600000000002E-162</c:v>
                </c:pt>
                <c:pt idx="2044" formatCode="0.00E+00">
                  <c:v>1.9982899999999999E-161</c:v>
                </c:pt>
                <c:pt idx="2045" formatCode="0.00E+00">
                  <c:v>3.8184799999999997E-161</c:v>
                </c:pt>
                <c:pt idx="2046" formatCode="0.00E+00">
                  <c:v>5.04809E-161</c:v>
                </c:pt>
                <c:pt idx="2047" formatCode="0.00E+00">
                  <c:v>4.6426700000000002E-161</c:v>
                </c:pt>
                <c:pt idx="2048" formatCode="0.00E+00">
                  <c:v>1.6679099999999999E-161</c:v>
                </c:pt>
                <c:pt idx="2049" formatCode="0.00E+00">
                  <c:v>-4.1291800000000004E-161</c:v>
                </c:pt>
                <c:pt idx="2050" formatCode="0.00E+00">
                  <c:v>-1.1841E-160</c:v>
                </c:pt>
                <c:pt idx="2051" formatCode="0.00E+00">
                  <c:v>-1.8972100000000001E-160</c:v>
                </c:pt>
                <c:pt idx="2052" formatCode="0.00E+00">
                  <c:v>-2.1495700000000001E-160</c:v>
                </c:pt>
                <c:pt idx="2053" formatCode="0.00E+00">
                  <c:v>-1.5272199999999999E-160</c:v>
                </c:pt>
                <c:pt idx="2054" formatCode="0.00E+00">
                  <c:v>1.7924100000000001E-161</c:v>
                </c:pt>
                <c:pt idx="2055" formatCode="0.00E+00">
                  <c:v>2.83051E-160</c:v>
                </c:pt>
                <c:pt idx="2056" formatCode="0.00E+00">
                  <c:v>5.8536899999999996E-160</c:v>
                </c:pt>
                <c:pt idx="2057" formatCode="0.00E+00">
                  <c:v>8.2296900000000004E-160</c:v>
                </c:pt>
                <c:pt idx="2058" formatCode="0.00E+00">
                  <c:v>8.7111399999999994E-160</c:v>
                </c:pt>
                <c:pt idx="2059" formatCode="0.00E+00">
                  <c:v>6.1781700000000003E-160</c:v>
                </c:pt>
                <c:pt idx="2060" formatCode="0.00E+00">
                  <c:v>6.1374699999999995E-162</c:v>
                </c:pt>
                <c:pt idx="2061" formatCode="0.00E+00">
                  <c:v>-8.8668399999999999E-160</c:v>
                </c:pt>
                <c:pt idx="2062" formatCode="0.00E+00">
                  <c:v>-1.75936E-159</c:v>
                </c:pt>
                <c:pt idx="2063" formatCode="0.00E+00">
                  <c:v>-2.1098500000000001E-159</c:v>
                </c:pt>
                <c:pt idx="2064" formatCode="0.00E+00">
                  <c:v>-1.4224299999999999E-159</c:v>
                </c:pt>
                <c:pt idx="2065" formatCode="0.00E+00">
                  <c:v>6.04162E-160</c:v>
                </c:pt>
                <c:pt idx="2066" formatCode="0.00E+00">
                  <c:v>3.8856100000000002E-159</c:v>
                </c:pt>
                <c:pt idx="2067" formatCode="0.00E+00">
                  <c:v>7.7618799999999995E-159</c:v>
                </c:pt>
                <c:pt idx="2068" formatCode="0.00E+00">
                  <c:v>1.0830400000000001E-158</c:v>
                </c:pt>
                <c:pt idx="2069" formatCode="0.00E+00">
                  <c:v>1.1184999999999999E-158</c:v>
                </c:pt>
                <c:pt idx="2070" formatCode="0.00E+00">
                  <c:v>7.0835599999999996E-159</c:v>
                </c:pt>
                <c:pt idx="2071" formatCode="0.00E+00">
                  <c:v>-2.33221E-159</c:v>
                </c:pt>
                <c:pt idx="2072" formatCode="0.00E+00">
                  <c:v>-1.60741E-158</c:v>
                </c:pt>
                <c:pt idx="2073" formatCode="0.00E+00">
                  <c:v>-3.0304900000000002E-158</c:v>
                </c:pt>
                <c:pt idx="2074" formatCode="0.00E+00">
                  <c:v>-3.8797299999999998E-158</c:v>
                </c:pt>
                <c:pt idx="2075" formatCode="0.00E+00">
                  <c:v>-3.4933700000000001E-158</c:v>
                </c:pt>
                <c:pt idx="2076" formatCode="0.00E+00">
                  <c:v>-1.3886999999999999E-158</c:v>
                </c:pt>
                <c:pt idx="2077" formatCode="0.00E+00">
                  <c:v>2.4619000000000002E-158</c:v>
                </c:pt>
                <c:pt idx="2078" formatCode="0.00E+00">
                  <c:v>7.2959400000000004E-158</c:v>
                </c:pt>
                <c:pt idx="2079" formatCode="0.00E+00">
                  <c:v>1.1422499999999999E-157</c:v>
                </c:pt>
                <c:pt idx="2080" formatCode="0.00E+00">
                  <c:v>1.25837E-157</c:v>
                </c:pt>
                <c:pt idx="2081" formatCode="0.00E+00">
                  <c:v>8.8267199999999998E-158</c:v>
                </c:pt>
                <c:pt idx="2082" formatCode="0.00E+00">
                  <c:v>-5.5516000000000005E-159</c:v>
                </c:pt>
                <c:pt idx="2083" formatCode="0.00E+00">
                  <c:v>-1.4384200000000001E-157</c:v>
                </c:pt>
                <c:pt idx="2084" formatCode="0.00E+00">
                  <c:v>-2.91728E-157</c:v>
                </c:pt>
                <c:pt idx="2085" formatCode="0.00E+00">
                  <c:v>-3.9055599999999997E-157</c:v>
                </c:pt>
                <c:pt idx="2086" formatCode="0.00E+00">
                  <c:v>-3.6354099999999997E-157</c:v>
                </c:pt>
                <c:pt idx="2087" formatCode="0.00E+00">
                  <c:v>-1.3354899999999999E-157</c:v>
                </c:pt>
                <c:pt idx="2088" formatCode="0.00E+00">
                  <c:v>3.2990199999999998E-157</c:v>
                </c:pt>
                <c:pt idx="2089" formatCode="0.00E+00">
                  <c:v>9.4667599999999998E-157</c:v>
                </c:pt>
                <c:pt idx="2090" formatCode="0.00E+00">
                  <c:v>1.50599E-156</c:v>
                </c:pt>
                <c:pt idx="2091" formatCode="0.00E+00">
                  <c:v>1.7268999999999999E-156</c:v>
                </c:pt>
                <c:pt idx="2092" formatCode="0.00E+00">
                  <c:v>1.36172E-156</c:v>
                </c:pt>
                <c:pt idx="2093" formatCode="0.00E+00">
                  <c:v>2.9068400000000001E-157</c:v>
                </c:pt>
                <c:pt idx="2094" formatCode="0.00E+00">
                  <c:v>-1.3912E-156</c:v>
                </c:pt>
                <c:pt idx="2095" formatCode="0.00E+00">
                  <c:v>-3.2600800000000001E-156</c:v>
                </c:pt>
                <c:pt idx="2096" formatCode="0.00E+00">
                  <c:v>-4.5163E-156</c:v>
                </c:pt>
                <c:pt idx="2097" formatCode="0.00E+00">
                  <c:v>-4.20921E-156</c:v>
                </c:pt>
                <c:pt idx="2098" formatCode="0.00E+00">
                  <c:v>-1.6204100000000001E-156</c:v>
                </c:pt>
                <c:pt idx="2099" formatCode="0.00E+00">
                  <c:v>3.4246500000000001E-156</c:v>
                </c:pt>
                <c:pt idx="2100" formatCode="0.00E+00">
                  <c:v>1.01639E-155</c:v>
                </c:pt>
                <c:pt idx="2101" formatCode="0.00E+00">
                  <c:v>1.64786E-155</c:v>
                </c:pt>
                <c:pt idx="2102" formatCode="0.00E+00">
                  <c:v>1.89313E-155</c:v>
                </c:pt>
                <c:pt idx="2103" formatCode="0.00E+00">
                  <c:v>1.3308600000000001E-155</c:v>
                </c:pt>
                <c:pt idx="2104" formatCode="0.00E+00">
                  <c:v>-3.9960199999999998E-156</c:v>
                </c:pt>
                <c:pt idx="2105" formatCode="0.00E+00">
                  <c:v>-3.2967400000000001E-155</c:v>
                </c:pt>
                <c:pt idx="2106" formatCode="0.00E+00">
                  <c:v>-6.7011400000000004E-155</c:v>
                </c:pt>
                <c:pt idx="2107" formatCode="0.00E+00">
                  <c:v>-9.3514400000000004E-155</c:v>
                </c:pt>
                <c:pt idx="2108" formatCode="0.00E+00">
                  <c:v>-9.7398599999999999E-155</c:v>
                </c:pt>
                <c:pt idx="2109" formatCode="0.00E+00">
                  <c:v>-6.4865499999999999E-155</c:v>
                </c:pt>
                <c:pt idx="2110" formatCode="0.00E+00">
                  <c:v>1.0459999999999999E-155</c:v>
                </c:pt>
                <c:pt idx="2111" formatCode="0.00E+00">
                  <c:v>1.18097E-154</c:v>
                </c:pt>
                <c:pt idx="2112" formatCode="0.00E+00">
                  <c:v>2.2506700000000001E-154</c:v>
                </c:pt>
                <c:pt idx="2113" formatCode="0.00E+00">
                  <c:v>2.8122300000000001E-154</c:v>
                </c:pt>
                <c:pt idx="2114" formatCode="0.00E+00">
                  <c:v>2.36835E-154</c:v>
                </c:pt>
                <c:pt idx="2115" formatCode="0.00E+00">
                  <c:v>6.4862299999999997E-155</c:v>
                </c:pt>
                <c:pt idx="2116" formatCode="0.00E+00">
                  <c:v>-2.2442699999999998E-154</c:v>
                </c:pt>
                <c:pt idx="2117" formatCode="0.00E+00">
                  <c:v>-5.6767000000000003E-154</c:v>
                </c:pt>
                <c:pt idx="2118" formatCode="0.00E+00">
                  <c:v>-8.1836199999999994E-154</c:v>
                </c:pt>
                <c:pt idx="2119" formatCode="0.00E+00">
                  <c:v>-7.5680799999999998E-154</c:v>
                </c:pt>
                <c:pt idx="2120" formatCode="0.00E+00">
                  <c:v>-1.8637899999999999E-154</c:v>
                </c:pt>
                <c:pt idx="2121" formatCode="0.00E+00">
                  <c:v>9.5717099999999998E-154</c:v>
                </c:pt>
                <c:pt idx="2122" formatCode="0.00E+00">
                  <c:v>2.5364100000000001E-153</c:v>
                </c:pt>
                <c:pt idx="2123" formatCode="0.00E+00">
                  <c:v>4.1628500000000002E-153</c:v>
                </c:pt>
                <c:pt idx="2124" formatCode="0.00E+00">
                  <c:v>5.2634099999999997E-153</c:v>
                </c:pt>
                <c:pt idx="2125" formatCode="0.00E+00">
                  <c:v>5.3154800000000004E-153</c:v>
                </c:pt>
                <c:pt idx="2126" formatCode="0.00E+00">
                  <c:v>4.0535299999999999E-153</c:v>
                </c:pt>
                <c:pt idx="2127" formatCode="0.00E+00">
                  <c:v>1.55255E-153</c:v>
                </c:pt>
                <c:pt idx="2128" formatCode="0.00E+00">
                  <c:v>-1.62353E-153</c:v>
                </c:pt>
                <c:pt idx="2129" formatCode="0.00E+00">
                  <c:v>-4.0854799999999998E-153</c:v>
                </c:pt>
                <c:pt idx="2130" formatCode="0.00E+00">
                  <c:v>-3.4761199999999999E-153</c:v>
                </c:pt>
                <c:pt idx="2131" formatCode="0.00E+00">
                  <c:v>2.80883E-153</c:v>
                </c:pt>
                <c:pt idx="2132" formatCode="0.00E+00">
                  <c:v>1.6036000000000001E-152</c:v>
                </c:pt>
                <c:pt idx="2133" formatCode="0.00E+00">
                  <c:v>3.47551E-152</c:v>
                </c:pt>
                <c:pt idx="2134" formatCode="0.00E+00">
                  <c:v>5.48392E-152</c:v>
                </c:pt>
                <c:pt idx="2135" formatCode="0.00E+00">
                  <c:v>7.0153000000000003E-152</c:v>
                </c:pt>
                <c:pt idx="2136" formatCode="0.00E+00">
                  <c:v>7.1699600000000001E-152</c:v>
                </c:pt>
                <c:pt idx="2137" formatCode="0.00E+00">
                  <c:v>4.8509799999999998E-152</c:v>
                </c:pt>
                <c:pt idx="2138" formatCode="0.00E+00">
                  <c:v>-3.96372E-153</c:v>
                </c:pt>
                <c:pt idx="2139" formatCode="0.00E+00">
                  <c:v>-7.53505E-152</c:v>
                </c:pt>
                <c:pt idx="2140" formatCode="0.00E+00">
                  <c:v>-1.44208E-151</c:v>
                </c:pt>
                <c:pt idx="2141" formatCode="0.00E+00">
                  <c:v>-1.87045E-151</c:v>
                </c:pt>
                <c:pt idx="2142" formatCode="0.00E+00">
                  <c:v>-1.8160200000000001E-151</c:v>
                </c:pt>
                <c:pt idx="2143" formatCode="0.00E+00">
                  <c:v>-1.1451400000000001E-151</c:v>
                </c:pt>
                <c:pt idx="2144" formatCode="0.00E+00">
                  <c:v>5.2648100000000002E-153</c:v>
                </c:pt>
                <c:pt idx="2145" formatCode="0.00E+00">
                  <c:v>1.40415E-151</c:v>
                </c:pt>
                <c:pt idx="2146" formatCode="0.00E+00">
                  <c:v>2.15584E-151</c:v>
                </c:pt>
                <c:pt idx="2147" formatCode="0.00E+00">
                  <c:v>1.1772199999999999E-151</c:v>
                </c:pt>
                <c:pt idx="2148" formatCode="0.00E+00">
                  <c:v>-2.3844399999999999E-151</c:v>
                </c:pt>
                <c:pt idx="2149" formatCode="0.00E+00">
                  <c:v>-8.2797500000000001E-151</c:v>
                </c:pt>
                <c:pt idx="2150" formatCode="0.00E+00">
                  <c:v>-1.53668E-150</c:v>
                </c:pt>
                <c:pt idx="2151" formatCode="0.00E+00">
                  <c:v>-2.24575E-150</c:v>
                </c:pt>
                <c:pt idx="2152" formatCode="0.00E+00">
                  <c:v>-2.8450699999999998E-150</c:v>
                </c:pt>
                <c:pt idx="2153" formatCode="0.00E+00">
                  <c:v>-3.1921999999999999E-150</c:v>
                </c:pt>
                <c:pt idx="2154" formatCode="0.00E+00">
                  <c:v>-3.1295100000000001E-150</c:v>
                </c:pt>
                <c:pt idx="2155" formatCode="0.00E+00">
                  <c:v>-2.6021599999999998E-150</c:v>
                </c:pt>
                <c:pt idx="2156" formatCode="0.00E+00">
                  <c:v>-1.8684599999999999E-150</c:v>
                </c:pt>
                <c:pt idx="2157" formatCode="0.00E+00">
                  <c:v>-1.6605999999999999E-150</c:v>
                </c:pt>
                <c:pt idx="2158" formatCode="0.00E+00">
                  <c:v>-3.0076799999999997E-150</c:v>
                </c:pt>
                <c:pt idx="2159" formatCode="0.00E+00">
                  <c:v>-6.6711000000000004E-150</c:v>
                </c:pt>
                <c:pt idx="2160" formatCode="0.00E+00">
                  <c:v>-1.2571400000000001E-149</c:v>
                </c:pt>
                <c:pt idx="2161" formatCode="0.00E+00">
                  <c:v>-1.9779499999999999E-149</c:v>
                </c:pt>
                <c:pt idx="2162" formatCode="0.00E+00">
                  <c:v>-2.6996299999999998E-149</c:v>
                </c:pt>
                <c:pt idx="2163" formatCode="0.00E+00">
                  <c:v>-3.2138099999999998E-149</c:v>
                </c:pt>
                <c:pt idx="2164" formatCode="0.00E+00">
                  <c:v>-3.1115200000000001E-149</c:v>
                </c:pt>
                <c:pt idx="2165" formatCode="0.00E+00">
                  <c:v>-1.92526E-149</c:v>
                </c:pt>
                <c:pt idx="2166" formatCode="0.00E+00">
                  <c:v>4.19306E-150</c:v>
                </c:pt>
                <c:pt idx="2167" formatCode="0.00E+00">
                  <c:v>3.3395299999999998E-149</c:v>
                </c:pt>
                <c:pt idx="2168" formatCode="0.00E+00">
                  <c:v>5.6085700000000004E-149</c:v>
                </c:pt>
                <c:pt idx="2169" formatCode="0.00E+00">
                  <c:v>5.4375800000000003E-149</c:v>
                </c:pt>
                <c:pt idx="2170" formatCode="0.00E+00">
                  <c:v>1.09807E-149</c:v>
                </c:pt>
                <c:pt idx="2171" formatCode="0.00E+00">
                  <c:v>-7.9541799999999999E-149</c:v>
                </c:pt>
                <c:pt idx="2172" formatCode="0.00E+00">
                  <c:v>-2.05016E-148</c:v>
                </c:pt>
                <c:pt idx="2173" formatCode="0.00E+00">
                  <c:v>-3.2986E-148</c:v>
                </c:pt>
                <c:pt idx="2174" formatCode="0.00E+00">
                  <c:v>-3.8492900000000002E-148</c:v>
                </c:pt>
                <c:pt idx="2175" formatCode="0.00E+00">
                  <c:v>-2.8130300000000002E-148</c:v>
                </c:pt>
                <c:pt idx="2176" formatCode="0.00E+00">
                  <c:v>4.5053300000000004E-149</c:v>
                </c:pt>
                <c:pt idx="2177" formatCode="0.00E+00">
                  <c:v>5.9084900000000002E-148</c:v>
                </c:pt>
                <c:pt idx="2178" formatCode="0.00E+00">
                  <c:v>1.25734E-147</c:v>
                </c:pt>
                <c:pt idx="2179" formatCode="0.00E+00">
                  <c:v>1.8551399999999999E-147</c:v>
                </c:pt>
                <c:pt idx="2180" formatCode="0.00E+00">
                  <c:v>2.1747599999999999E-147</c:v>
                </c:pt>
                <c:pt idx="2181" formatCode="0.00E+00">
                  <c:v>2.0552499999999999E-147</c:v>
                </c:pt>
                <c:pt idx="2182" formatCode="0.00E+00">
                  <c:v>1.3921800000000001E-147</c:v>
                </c:pt>
                <c:pt idx="2183" formatCode="0.00E+00">
                  <c:v>2.1897000000000001E-148</c:v>
                </c:pt>
                <c:pt idx="2184" formatCode="0.00E+00">
                  <c:v>-1.03633E-147</c:v>
                </c:pt>
                <c:pt idx="2185" formatCode="0.00E+00">
                  <c:v>-1.3686099999999999E-147</c:v>
                </c:pt>
                <c:pt idx="2186" formatCode="0.00E+00">
                  <c:v>5.1994299999999999E-148</c:v>
                </c:pt>
                <c:pt idx="2187" formatCode="0.00E+00">
                  <c:v>5.5528400000000005E-147</c:v>
                </c:pt>
                <c:pt idx="2188" formatCode="0.00E+00">
                  <c:v>1.3756099999999999E-146</c:v>
                </c:pt>
                <c:pt idx="2189" formatCode="0.00E+00">
                  <c:v>2.3871199999999998E-146</c:v>
                </c:pt>
                <c:pt idx="2190" formatCode="0.00E+00">
                  <c:v>3.26789E-146</c:v>
                </c:pt>
                <c:pt idx="2191" formatCode="0.00E+00">
                  <c:v>3.5192399999999999E-146</c:v>
                </c:pt>
                <c:pt idx="2192" formatCode="0.00E+00">
                  <c:v>2.7132900000000002E-146</c:v>
                </c:pt>
                <c:pt idx="2193" formatCode="0.00E+00">
                  <c:v>7.4927100000000005E-147</c:v>
                </c:pt>
                <c:pt idx="2194" formatCode="0.00E+00">
                  <c:v>-2.1235499999999998E-146</c:v>
                </c:pt>
                <c:pt idx="2195" formatCode="0.00E+00">
                  <c:v>-5.2225399999999998E-146</c:v>
                </c:pt>
                <c:pt idx="2196" formatCode="0.00E+00">
                  <c:v>-7.1328000000000002E-146</c:v>
                </c:pt>
                <c:pt idx="2197" formatCode="0.00E+00">
                  <c:v>-5.9767199999999998E-146</c:v>
                </c:pt>
                <c:pt idx="2198" formatCode="0.00E+00">
                  <c:v>-5.7743900000000005E-147</c:v>
                </c:pt>
                <c:pt idx="2199" formatCode="0.00E+00">
                  <c:v>8.7503399999999998E-146</c:v>
                </c:pt>
                <c:pt idx="2200" formatCode="0.00E+00">
                  <c:v>2.03843E-145</c:v>
                </c:pt>
                <c:pt idx="2201" formatCode="0.00E+00">
                  <c:v>3.1329999999999999E-145</c:v>
                </c:pt>
                <c:pt idx="2202" formatCode="0.00E+00">
                  <c:v>3.6980800000000001E-145</c:v>
                </c:pt>
                <c:pt idx="2203" formatCode="0.00E+00">
                  <c:v>3.2351500000000001E-145</c:v>
                </c:pt>
                <c:pt idx="2204" formatCode="0.00E+00">
                  <c:v>1.4453300000000001E-145</c:v>
                </c:pt>
                <c:pt idx="2205" formatCode="0.00E+00">
                  <c:v>-1.5525499999999999E-145</c:v>
                </c:pt>
                <c:pt idx="2206" formatCode="0.00E+00">
                  <c:v>-5.0451399999999998E-145</c:v>
                </c:pt>
                <c:pt idx="2207" formatCode="0.00E+00">
                  <c:v>-7.6451499999999998E-145</c:v>
                </c:pt>
                <c:pt idx="2208" formatCode="0.00E+00">
                  <c:v>-7.34737E-145</c:v>
                </c:pt>
                <c:pt idx="2209" formatCode="0.00E+00">
                  <c:v>-1.9246800000000002E-145</c:v>
                </c:pt>
                <c:pt idx="2210" formatCode="0.00E+00">
                  <c:v>9.8730000000000003E-145</c:v>
                </c:pt>
                <c:pt idx="2211" formatCode="0.00E+00">
                  <c:v>2.6620000000000001E-144</c:v>
                </c:pt>
                <c:pt idx="2212" formatCode="0.00E+00">
                  <c:v>4.2933800000000002E-144</c:v>
                </c:pt>
                <c:pt idx="2213" formatCode="0.00E+00">
                  <c:v>4.9786100000000001E-144</c:v>
                </c:pt>
                <c:pt idx="2214" formatCode="0.00E+00">
                  <c:v>3.7523099999999999E-144</c:v>
                </c:pt>
                <c:pt idx="2215" formatCode="0.00E+00">
                  <c:v>-5.8432600000000005E-147</c:v>
                </c:pt>
                <c:pt idx="2216" formatCode="0.00E+00">
                  <c:v>-6.2460600000000003E-144</c:v>
                </c:pt>
                <c:pt idx="2217" formatCode="0.00E+00">
                  <c:v>-1.3691599999999999E-143</c:v>
                </c:pt>
                <c:pt idx="2218" formatCode="0.00E+00">
                  <c:v>-1.9168700000000001E-143</c:v>
                </c:pt>
                <c:pt idx="2219" formatCode="0.00E+00">
                  <c:v>-1.81556E-143</c:v>
                </c:pt>
                <c:pt idx="2220" formatCode="0.00E+00">
                  <c:v>-6.8711699999999999E-144</c:v>
                </c:pt>
                <c:pt idx="2221" formatCode="0.00E+00">
                  <c:v>1.5776700000000001E-143</c:v>
                </c:pt>
                <c:pt idx="2222" formatCode="0.00E+00">
                  <c:v>4.7023399999999996E-143</c:v>
                </c:pt>
                <c:pt idx="2223" formatCode="0.00E+00">
                  <c:v>7.8872800000000001E-143</c:v>
                </c:pt>
                <c:pt idx="2224" formatCode="0.00E+00">
                  <c:v>9.8182500000000005E-143</c:v>
                </c:pt>
                <c:pt idx="2225" formatCode="0.00E+00">
                  <c:v>9.0902100000000008E-143</c:v>
                </c:pt>
                <c:pt idx="2226" formatCode="0.00E+00">
                  <c:v>4.7387099999999996E-143</c:v>
                </c:pt>
                <c:pt idx="2227" formatCode="0.00E+00">
                  <c:v>-3.3491299999999999E-143</c:v>
                </c:pt>
                <c:pt idx="2228" formatCode="0.00E+00">
                  <c:v>-1.3599899999999999E-142</c:v>
                </c:pt>
                <c:pt idx="2229" formatCode="0.00E+00">
                  <c:v>-2.1737400000000001E-142</c:v>
                </c:pt>
                <c:pt idx="2230" formatCode="0.00E+00">
                  <c:v>-2.1208099999999999E-142</c:v>
                </c:pt>
                <c:pt idx="2231" formatCode="0.00E+00">
                  <c:v>-5.42781E-143</c:v>
                </c:pt>
                <c:pt idx="2232" formatCode="0.00E+00">
                  <c:v>2.9120500000000001E-142</c:v>
                </c:pt>
                <c:pt idx="2233" formatCode="0.00E+00">
                  <c:v>7.9386199999999999E-142</c:v>
                </c:pt>
                <c:pt idx="2234" formatCode="0.00E+00">
                  <c:v>1.3313500000000001E-141</c:v>
                </c:pt>
                <c:pt idx="2235" formatCode="0.00E+00">
                  <c:v>1.6979199999999999E-141</c:v>
                </c:pt>
                <c:pt idx="2236" formatCode="0.00E+00">
                  <c:v>1.6575300000000001E-141</c:v>
                </c:pt>
                <c:pt idx="2237" formatCode="0.00E+00">
                  <c:v>1.0263199999999999E-141</c:v>
                </c:pt>
                <c:pt idx="2238" formatCode="0.00E+00">
                  <c:v>-2.29309E-142</c:v>
                </c:pt>
                <c:pt idx="2239" formatCode="0.00E+00">
                  <c:v>-1.87859E-141</c:v>
                </c:pt>
                <c:pt idx="2240" formatCode="0.00E+00">
                  <c:v>-3.3327900000000002E-141</c:v>
                </c:pt>
                <c:pt idx="2241" formatCode="0.00E+00">
                  <c:v>-3.7058599999999998E-141</c:v>
                </c:pt>
                <c:pt idx="2242" formatCode="0.00E+00">
                  <c:v>-2.1124400000000001E-141</c:v>
                </c:pt>
                <c:pt idx="2243" formatCode="0.00E+00">
                  <c:v>1.90421E-141</c:v>
                </c:pt>
                <c:pt idx="2244" formatCode="0.00E+00">
                  <c:v>7.9935299999999999E-141</c:v>
                </c:pt>
                <c:pt idx="2245" formatCode="0.00E+00">
                  <c:v>1.46879E-140</c:v>
                </c:pt>
                <c:pt idx="2246" formatCode="0.00E+00">
                  <c:v>1.90822E-140</c:v>
                </c:pt>
                <c:pt idx="2247" formatCode="0.00E+00">
                  <c:v>1.70843E-140</c:v>
                </c:pt>
                <c:pt idx="2248" formatCode="0.00E+00">
                  <c:v>5.1074399999999998E-141</c:v>
                </c:pt>
                <c:pt idx="2249" formatCode="0.00E+00">
                  <c:v>-1.7537900000000001E-140</c:v>
                </c:pt>
                <c:pt idx="2250" formatCode="0.00E+00">
                  <c:v>-4.7174899999999998E-140</c:v>
                </c:pt>
                <c:pt idx="2251" formatCode="0.00E+00">
                  <c:v>-7.5558600000000002E-140</c:v>
                </c:pt>
                <c:pt idx="2252" formatCode="0.00E+00">
                  <c:v>-9.1378200000000009E-140</c:v>
                </c:pt>
                <c:pt idx="2253" formatCode="0.00E+00">
                  <c:v>-8.3845299999999997E-140</c:v>
                </c:pt>
                <c:pt idx="2254" formatCode="0.00E+00">
                  <c:v>-4.7029299999999999E-140</c:v>
                </c:pt>
                <c:pt idx="2255" formatCode="0.00E+00">
                  <c:v>1.6084900000000001E-140</c:v>
                </c:pt>
                <c:pt idx="2256" formatCode="0.00E+00">
                  <c:v>8.9673600000000002E-140</c:v>
                </c:pt>
                <c:pt idx="2257" formatCode="0.00E+00">
                  <c:v>1.41242E-139</c:v>
                </c:pt>
                <c:pt idx="2258" formatCode="0.00E+00">
                  <c:v>1.2181200000000001E-139</c:v>
                </c:pt>
                <c:pt idx="2259" formatCode="0.00E+00">
                  <c:v>-2.04704E-140</c:v>
                </c:pt>
                <c:pt idx="2260" formatCode="0.00E+00">
                  <c:v>-3.1080799999999998E-139</c:v>
                </c:pt>
                <c:pt idx="2261" formatCode="0.00E+00">
                  <c:v>-7.1375599999999997E-139</c:v>
                </c:pt>
                <c:pt idx="2262" formatCode="0.00E+00">
                  <c:v>-1.1065E-138</c:v>
                </c:pt>
                <c:pt idx="2263" formatCode="0.00E+00">
                  <c:v>-1.27968E-138</c:v>
                </c:pt>
                <c:pt idx="2264" formatCode="0.00E+00">
                  <c:v>-9.8887500000000002E-139</c:v>
                </c:pt>
                <c:pt idx="2265" formatCode="0.00E+00">
                  <c:v>-5.1662699999999997E-140</c:v>
                </c:pt>
                <c:pt idx="2266" formatCode="0.00E+00">
                  <c:v>1.52494E-138</c:v>
                </c:pt>
                <c:pt idx="2267" formatCode="0.00E+00">
                  <c:v>3.4159799999999999E-138</c:v>
                </c:pt>
                <c:pt idx="2268" formatCode="0.00E+00">
                  <c:v>4.9278800000000002E-138</c:v>
                </c:pt>
                <c:pt idx="2269" formatCode="0.00E+00">
                  <c:v>5.1215300000000002E-138</c:v>
                </c:pt>
                <c:pt idx="2270" formatCode="0.00E+00">
                  <c:v>3.1284500000000002E-138</c:v>
                </c:pt>
                <c:pt idx="2271" formatCode="0.00E+00">
                  <c:v>-1.41511E-138</c:v>
                </c:pt>
                <c:pt idx="2272" formatCode="0.00E+00">
                  <c:v>-7.94141E-138</c:v>
                </c:pt>
                <c:pt idx="2273" formatCode="0.00E+00">
                  <c:v>-1.46678E-137</c:v>
                </c:pt>
                <c:pt idx="2274" formatCode="0.00E+00">
                  <c:v>-1.8699300000000001E-137</c:v>
                </c:pt>
                <c:pt idx="2275" formatCode="0.00E+00">
                  <c:v>-1.6726099999999999E-137</c:v>
                </c:pt>
                <c:pt idx="2276" formatCode="0.00E+00">
                  <c:v>-6.2362600000000003E-138</c:v>
                </c:pt>
                <c:pt idx="2277" formatCode="0.00E+00">
                  <c:v>1.2891299999999999E-137</c:v>
                </c:pt>
                <c:pt idx="2278" formatCode="0.00E+00">
                  <c:v>3.6848300000000001E-137</c:v>
                </c:pt>
                <c:pt idx="2279" formatCode="0.00E+00">
                  <c:v>5.7285400000000003E-137</c:v>
                </c:pt>
                <c:pt idx="2280" formatCode="0.00E+00">
                  <c:v>6.2450099999999998E-137</c:v>
                </c:pt>
                <c:pt idx="2281" formatCode="0.00E+00">
                  <c:v>4.0700199999999998E-137</c:v>
                </c:pt>
                <c:pt idx="2282" formatCode="0.00E+00">
                  <c:v>-1.38934E-137</c:v>
                </c:pt>
                <c:pt idx="2283" formatCode="0.00E+00">
                  <c:v>-9.5811400000000009E-137</c:v>
                </c:pt>
                <c:pt idx="2284" formatCode="0.00E+00">
                  <c:v>-1.8300100000000001E-136</c:v>
                </c:pt>
                <c:pt idx="2285" formatCode="0.00E+00">
                  <c:v>-2.34724E-136</c:v>
                </c:pt>
                <c:pt idx="2286" formatCode="0.00E+00">
                  <c:v>-2.0004000000000001E-136</c:v>
                </c:pt>
                <c:pt idx="2287" formatCode="0.00E+00">
                  <c:v>-3.7025700000000002E-137</c:v>
                </c:pt>
                <c:pt idx="2288" formatCode="0.00E+00">
                  <c:v>2.6407200000000001E-136</c:v>
                </c:pt>
                <c:pt idx="2289" formatCode="0.00E+00">
                  <c:v>6.5316199999999998E-136</c:v>
                </c:pt>
                <c:pt idx="2290" formatCode="0.00E+00">
                  <c:v>1.0006E-135</c:v>
                </c:pt>
                <c:pt idx="2291" formatCode="0.00E+00">
                  <c:v>1.1186199999999999E-135</c:v>
                </c:pt>
                <c:pt idx="2292" formatCode="0.00E+00">
                  <c:v>8.2450500000000001E-136</c:v>
                </c:pt>
                <c:pt idx="2293" formatCode="0.00E+00">
                  <c:v>2.1606699999999998E-137</c:v>
                </c:pt>
                <c:pt idx="2294" formatCode="0.00E+00">
                  <c:v>-1.21508E-135</c:v>
                </c:pt>
                <c:pt idx="2295" formatCode="0.00E+00">
                  <c:v>-2.5964400000000001E-135</c:v>
                </c:pt>
                <c:pt idx="2296" formatCode="0.00E+00">
                  <c:v>-3.6592300000000002E-135</c:v>
                </c:pt>
                <c:pt idx="2297" formatCode="0.00E+00">
                  <c:v>-3.8420399999999997E-135</c:v>
                </c:pt>
                <c:pt idx="2298" formatCode="0.00E+00">
                  <c:v>-2.6039400000000001E-135</c:v>
                </c:pt>
                <c:pt idx="2299" formatCode="0.00E+00">
                  <c:v>2.9502599999999999E-136</c:v>
                </c:pt>
                <c:pt idx="2300" formatCode="0.00E+00">
                  <c:v>4.3821200000000002E-135</c:v>
                </c:pt>
                <c:pt idx="2301" formatCode="0.00E+00">
                  <c:v>8.1841599999999999E-135</c:v>
                </c:pt>
                <c:pt idx="2302" formatCode="0.00E+00">
                  <c:v>9.3651799999999994E-135</c:v>
                </c:pt>
                <c:pt idx="2303" formatCode="0.00E+00">
                  <c:v>5.3910399999999998E-135</c:v>
                </c:pt>
                <c:pt idx="2304" formatCode="0.00E+00">
                  <c:v>-5.3549899999999998E-135</c:v>
                </c:pt>
                <c:pt idx="2305" formatCode="0.00E+00">
                  <c:v>-2.2245199999999998E-134</c:v>
                </c:pt>
                <c:pt idx="2306" formatCode="0.00E+00">
                  <c:v>-4.1670600000000002E-134</c:v>
                </c:pt>
                <c:pt idx="2307" formatCode="0.00E+00">
                  <c:v>-5.77255E-134</c:v>
                </c:pt>
                <c:pt idx="2308" formatCode="0.00E+00">
                  <c:v>-6.4001999999999998E-134</c:v>
                </c:pt>
                <c:pt idx="2309" formatCode="0.00E+00">
                  <c:v>-5.5392300000000004E-134</c:v>
                </c:pt>
                <c:pt idx="2310" formatCode="0.00E+00">
                  <c:v>-2.9820299999999998E-134</c:v>
                </c:pt>
                <c:pt idx="2311" formatCode="0.00E+00">
                  <c:v>8.7543099999999995E-135</c:v>
                </c:pt>
                <c:pt idx="2312" formatCode="0.00E+00">
                  <c:v>4.6093199999999996E-134</c:v>
                </c:pt>
                <c:pt idx="2313" formatCode="0.00E+00">
                  <c:v>5.7190799999999996E-134</c:v>
                </c:pt>
                <c:pt idx="2314" formatCode="0.00E+00">
                  <c:v>1.3802400000000001E-134</c:v>
                </c:pt>
                <c:pt idx="2315" formatCode="0.00E+00">
                  <c:v>-1.02949E-133</c:v>
                </c:pt>
                <c:pt idx="2316" formatCode="0.00E+00">
                  <c:v>-2.8927000000000001E-133</c:v>
                </c:pt>
                <c:pt idx="2317" formatCode="0.00E+00">
                  <c:v>-5.0872400000000002E-133</c:v>
                </c:pt>
                <c:pt idx="2318" formatCode="0.00E+00">
                  <c:v>-6.9010799999999999E-133</c:v>
                </c:pt>
                <c:pt idx="2319" formatCode="0.00E+00">
                  <c:v>-7.3867100000000002E-133</c:v>
                </c:pt>
                <c:pt idx="2320" formatCode="0.00E+00">
                  <c:v>-5.6859100000000004E-133</c:v>
                </c:pt>
                <c:pt idx="2321" formatCode="0.00E+00">
                  <c:v>-1.4655599999999999E-133</c:v>
                </c:pt>
                <c:pt idx="2322" formatCode="0.00E+00">
                  <c:v>4.7285599999999998E-133</c:v>
                </c:pt>
                <c:pt idx="2323" formatCode="0.00E+00">
                  <c:v>1.0957399999999999E-132</c:v>
                </c:pt>
                <c:pt idx="2324" formatCode="0.00E+00">
                  <c:v>1.35432E-132</c:v>
                </c:pt>
                <c:pt idx="2325" formatCode="0.00E+00">
                  <c:v>8.1961199999999993E-133</c:v>
                </c:pt>
                <c:pt idx="2326" formatCode="0.00E+00">
                  <c:v>-7.8093600000000004E-133</c:v>
                </c:pt>
                <c:pt idx="2327" formatCode="0.00E+00">
                  <c:v>-3.4053000000000002E-132</c:v>
                </c:pt>
                <c:pt idx="2328" formatCode="0.00E+00">
                  <c:v>-6.5854699999999999E-132</c:v>
                </c:pt>
                <c:pt idx="2329" formatCode="0.00E+00">
                  <c:v>-9.4006900000000006E-132</c:v>
                </c:pt>
                <c:pt idx="2330" formatCode="0.00E+00">
                  <c:v>-1.0708500000000001E-131</c:v>
                </c:pt>
                <c:pt idx="2331" formatCode="0.00E+00">
                  <c:v>-9.4811599999999999E-132</c:v>
                </c:pt>
                <c:pt idx="2332" formatCode="0.00E+00">
                  <c:v>-5.12431E-132</c:v>
                </c:pt>
                <c:pt idx="2333" formatCode="0.00E+00">
                  <c:v>1.93781E-132</c:v>
                </c:pt>
                <c:pt idx="2334" formatCode="0.00E+00">
                  <c:v>9.6937300000000004E-132</c:v>
                </c:pt>
                <c:pt idx="2335" formatCode="0.00E+00">
                  <c:v>1.4874999999999999E-131</c:v>
                </c:pt>
                <c:pt idx="2336" formatCode="0.00E+00">
                  <c:v>1.3953799999999999E-131</c:v>
                </c:pt>
                <c:pt idx="2337" formatCode="0.00E+00">
                  <c:v>4.05271E-132</c:v>
                </c:pt>
                <c:pt idx="2338" formatCode="0.00E+00">
                  <c:v>-1.5612300000000001E-131</c:v>
                </c:pt>
                <c:pt idx="2339" formatCode="0.00E+00">
                  <c:v>-4.1525699999999999E-131</c:v>
                </c:pt>
                <c:pt idx="2340" formatCode="0.00E+00">
                  <c:v>-6.4229800000000002E-131</c:v>
                </c:pt>
                <c:pt idx="2341" formatCode="0.00E+00">
                  <c:v>-6.8816699999999996E-131</c:v>
                </c:pt>
                <c:pt idx="2342" formatCode="0.00E+00">
                  <c:v>-3.9426000000000001E-131</c:v>
                </c:pt>
                <c:pt idx="2343" formatCode="0.00E+00">
                  <c:v>3.2443699999999999E-131</c:v>
                </c:pt>
                <c:pt idx="2344" formatCode="0.00E+00">
                  <c:v>1.4067499999999999E-130</c:v>
                </c:pt>
                <c:pt idx="2345" formatCode="0.00E+00">
                  <c:v>2.5916199999999998E-130</c:v>
                </c:pt>
                <c:pt idx="2346" formatCode="0.00E+00">
                  <c:v>3.3554300000000001E-130</c:v>
                </c:pt>
                <c:pt idx="2347" formatCode="0.00E+00">
                  <c:v>2.9697899999999998E-130</c:v>
                </c:pt>
                <c:pt idx="2348" formatCode="0.00E+00">
                  <c:v>8.0235299999999996E-131</c:v>
                </c:pt>
                <c:pt idx="2349" formatCode="0.00E+00">
                  <c:v>-3.29478E-130</c:v>
                </c:pt>
                <c:pt idx="2350" formatCode="0.00E+00">
                  <c:v>-8.6862799999999994E-130</c:v>
                </c:pt>
                <c:pt idx="2351" formatCode="0.00E+00">
                  <c:v>-1.38968E-129</c:v>
                </c:pt>
                <c:pt idx="2352" formatCode="0.00E+00">
                  <c:v>-1.7046800000000001E-129</c:v>
                </c:pt>
                <c:pt idx="2353" formatCode="0.00E+00">
                  <c:v>-1.6477100000000001E-129</c:v>
                </c:pt>
                <c:pt idx="2354" formatCode="0.00E+00">
                  <c:v>-1.11163E-129</c:v>
                </c:pt>
                <c:pt idx="2355" formatCode="0.00E+00">
                  <c:v>-1.1601299999999999E-130</c:v>
                </c:pt>
                <c:pt idx="2356" formatCode="0.00E+00">
                  <c:v>1.07825E-129</c:v>
                </c:pt>
                <c:pt idx="2357" formatCode="0.00E+00">
                  <c:v>1.93912E-129</c:v>
                </c:pt>
                <c:pt idx="2358" formatCode="0.00E+00">
                  <c:v>1.7514899999999999E-129</c:v>
                </c:pt>
                <c:pt idx="2359" formatCode="0.00E+00">
                  <c:v>-2.57934E-130</c:v>
                </c:pt>
                <c:pt idx="2360" formatCode="0.00E+00">
                  <c:v>-4.57753E-129</c:v>
                </c:pt>
                <c:pt idx="2361" formatCode="0.00E+00">
                  <c:v>-1.07322E-128</c:v>
                </c:pt>
                <c:pt idx="2362" formatCode="0.00E+00">
                  <c:v>-1.6937900000000001E-128</c:v>
                </c:pt>
                <c:pt idx="2363" formatCode="0.00E+00">
                  <c:v>-2.07358E-128</c:v>
                </c:pt>
                <c:pt idx="2364" formatCode="0.00E+00">
                  <c:v>-1.97218E-128</c:v>
                </c:pt>
                <c:pt idx="2365" formatCode="0.00E+00">
                  <c:v>-1.1668599999999999E-128</c:v>
                </c:pt>
                <c:pt idx="2366" formatCode="0.00E+00">
                  <c:v>4.2197899999999997E-129</c:v>
                </c:pt>
                <c:pt idx="2367" formatCode="0.00E+00">
                  <c:v>2.4359900000000002E-128</c:v>
                </c:pt>
                <c:pt idx="2368" formatCode="0.00E+00">
                  <c:v>3.9862300000000002E-128</c:v>
                </c:pt>
                <c:pt idx="2369" formatCode="0.00E+00">
                  <c:v>3.9739299999999998E-128</c:v>
                </c:pt>
                <c:pt idx="2370" formatCode="0.00E+00">
                  <c:v>1.48608E-128</c:v>
                </c:pt>
                <c:pt idx="2371" formatCode="0.00E+00">
                  <c:v>-3.8538800000000002E-128</c:v>
                </c:pt>
                <c:pt idx="2372" formatCode="0.00E+00">
                  <c:v>-1.14055E-127</c:v>
                </c:pt>
                <c:pt idx="2373" formatCode="0.00E+00">
                  <c:v>-1.9263000000000001E-127</c:v>
                </c:pt>
                <c:pt idx="2374" formatCode="0.00E+00">
                  <c:v>-2.4572400000000001E-127</c:v>
                </c:pt>
                <c:pt idx="2375" formatCode="0.00E+00">
                  <c:v>-2.4113399999999999E-127</c:v>
                </c:pt>
                <c:pt idx="2376" formatCode="0.00E+00">
                  <c:v>-1.5283899999999999E-127</c:v>
                </c:pt>
                <c:pt idx="2377" formatCode="0.00E+00">
                  <c:v>2.1728500000000001E-128</c:v>
                </c:pt>
                <c:pt idx="2378" formatCode="0.00E+00">
                  <c:v>2.44759E-127</c:v>
                </c:pt>
                <c:pt idx="2379" formatCode="0.00E+00">
                  <c:v>4.2929700000000001E-127</c:v>
                </c:pt>
                <c:pt idx="2380" formatCode="0.00E+00">
                  <c:v>4.4765800000000003E-127</c:v>
                </c:pt>
                <c:pt idx="2381" formatCode="0.00E+00">
                  <c:v>1.7546600000000001E-127</c:v>
                </c:pt>
                <c:pt idx="2382" formatCode="0.00E+00">
                  <c:v>-4.3996999999999996E-127</c:v>
                </c:pt>
                <c:pt idx="2383" formatCode="0.00E+00">
                  <c:v>-1.33048E-126</c:v>
                </c:pt>
                <c:pt idx="2384" formatCode="0.00E+00">
                  <c:v>-2.2684500000000002E-126</c:v>
                </c:pt>
                <c:pt idx="2385" formatCode="0.00E+00">
                  <c:v>-2.8300400000000001E-126</c:v>
                </c:pt>
                <c:pt idx="2386" formatCode="0.00E+00">
                  <c:v>-2.4791300000000001E-126</c:v>
                </c:pt>
                <c:pt idx="2387" formatCode="0.00E+00">
                  <c:v>-8.1311600000000003E-127</c:v>
                </c:pt>
                <c:pt idx="2388" formatCode="0.00E+00">
                  <c:v>2.1980900000000001E-126</c:v>
                </c:pt>
                <c:pt idx="2389" formatCode="0.00E+00">
                  <c:v>6.0326300000000005E-126</c:v>
                </c:pt>
                <c:pt idx="2390" formatCode="0.00E+00">
                  <c:v>9.4809700000000001E-126</c:v>
                </c:pt>
                <c:pt idx="2391" formatCode="0.00E+00">
                  <c:v>1.08515E-125</c:v>
                </c:pt>
                <c:pt idx="2392" formatCode="0.00E+00">
                  <c:v>8.5891500000000005E-126</c:v>
                </c:pt>
                <c:pt idx="2393" formatCode="0.00E+00">
                  <c:v>1.88353E-126</c:v>
                </c:pt>
                <c:pt idx="2394" formatCode="0.00E+00">
                  <c:v>-8.7337799999999994E-126</c:v>
                </c:pt>
                <c:pt idx="2395" formatCode="0.00E+00">
                  <c:v>-2.0584399999999999E-125</c:v>
                </c:pt>
                <c:pt idx="2396" formatCode="0.00E+00">
                  <c:v>-2.8465399999999998E-125</c:v>
                </c:pt>
                <c:pt idx="2397" formatCode="0.00E+00">
                  <c:v>-2.56207E-125</c:v>
                </c:pt>
                <c:pt idx="2398" formatCode="0.00E+00">
                  <c:v>-6.2019599999999999E-126</c:v>
                </c:pt>
                <c:pt idx="2399" formatCode="0.00E+00">
                  <c:v>3.1444299999999999E-125</c:v>
                </c:pt>
                <c:pt idx="2400" formatCode="0.00E+00">
                  <c:v>8.15348E-125</c:v>
                </c:pt>
                <c:pt idx="2401" formatCode="0.00E+00">
                  <c:v>1.27644E-124</c:v>
                </c:pt>
                <c:pt idx="2402" formatCode="0.00E+00">
                  <c:v>1.4217999999999999E-124</c:v>
                </c:pt>
                <c:pt idx="2403" formatCode="0.00E+00">
                  <c:v>9.4810999999999994E-125</c:v>
                </c:pt>
                <c:pt idx="2404" formatCode="0.00E+00">
                  <c:v>-3.1286899999999999E-125</c:v>
                </c:pt>
                <c:pt idx="2405" formatCode="0.00E+00">
                  <c:v>-2.2628100000000001E-124</c:v>
                </c:pt>
                <c:pt idx="2406" formatCode="0.00E+00">
                  <c:v>-4.4796000000000003E-124</c:v>
                </c:pt>
                <c:pt idx="2407" formatCode="0.00E+00">
                  <c:v>-6.1858500000000003E-124</c:v>
                </c:pt>
                <c:pt idx="2408" formatCode="0.00E+00">
                  <c:v>-6.30857E-124</c:v>
                </c:pt>
                <c:pt idx="2409" formatCode="0.00E+00">
                  <c:v>-3.7917100000000004E-124</c:v>
                </c:pt>
                <c:pt idx="2410" formatCode="0.00E+00">
                  <c:v>1.83368E-124</c:v>
                </c:pt>
                <c:pt idx="2411" formatCode="0.00E+00">
                  <c:v>9.8024500000000006E-124</c:v>
                </c:pt>
                <c:pt idx="2412" formatCode="0.00E+00">
                  <c:v>1.7636700000000001E-123</c:v>
                </c:pt>
                <c:pt idx="2413" formatCode="0.00E+00">
                  <c:v>2.1441699999999999E-123</c:v>
                </c:pt>
                <c:pt idx="2414" formatCode="0.00E+00">
                  <c:v>1.7516600000000001E-123</c:v>
                </c:pt>
                <c:pt idx="2415" formatCode="0.00E+00">
                  <c:v>4.3496600000000001E-124</c:v>
                </c:pt>
                <c:pt idx="2416" formatCode="0.00E+00">
                  <c:v>-1.6654399999999999E-123</c:v>
                </c:pt>
                <c:pt idx="2417" formatCode="0.00E+00">
                  <c:v>-4.1034699999999999E-123</c:v>
                </c:pt>
                <c:pt idx="2418" formatCode="0.00E+00">
                  <c:v>-5.93583E-123</c:v>
                </c:pt>
                <c:pt idx="2419" formatCode="0.00E+00">
                  <c:v>-5.61778E-123</c:v>
                </c:pt>
                <c:pt idx="2420" formatCode="0.00E+00">
                  <c:v>-1.5466999999999999E-123</c:v>
                </c:pt>
                <c:pt idx="2421" formatCode="0.00E+00">
                  <c:v>7.0150699999999997E-123</c:v>
                </c:pt>
                <c:pt idx="2422" formatCode="0.00E+00">
                  <c:v>1.9154999999999999E-122</c:v>
                </c:pt>
                <c:pt idx="2423" formatCode="0.00E+00">
                  <c:v>3.1553400000000002E-122</c:v>
                </c:pt>
                <c:pt idx="2424" formatCode="0.00E+00">
                  <c:v>3.87698E-122</c:v>
                </c:pt>
                <c:pt idx="2425" formatCode="0.00E+00">
                  <c:v>3.5572500000000001E-122</c:v>
                </c:pt>
                <c:pt idx="2426" formatCode="0.00E+00">
                  <c:v>1.91062E-122</c:v>
                </c:pt>
                <c:pt idx="2427" formatCode="0.00E+00">
                  <c:v>-1.0310300000000001E-122</c:v>
                </c:pt>
                <c:pt idx="2428" formatCode="0.00E+00">
                  <c:v>-4.7007200000000001E-122</c:v>
                </c:pt>
                <c:pt idx="2429" formatCode="0.00E+00">
                  <c:v>-7.6375100000000001E-122</c:v>
                </c:pt>
                <c:pt idx="2430" formatCode="0.00E+00">
                  <c:v>-7.5715099999999999E-122</c:v>
                </c:pt>
                <c:pt idx="2431" formatCode="0.00E+00">
                  <c:v>-2.3077699999999999E-122</c:v>
                </c:pt>
                <c:pt idx="2432" formatCode="0.00E+00">
                  <c:v>9.0316099999999999E-122</c:v>
                </c:pt>
                <c:pt idx="2433" formatCode="0.00E+00">
                  <c:v>2.5138100000000002E-121</c:v>
                </c:pt>
                <c:pt idx="2434" formatCode="0.00E+00">
                  <c:v>4.2308000000000002E-121</c:v>
                </c:pt>
                <c:pt idx="2435" formatCode="0.00E+00">
                  <c:v>5.4918299999999996E-121</c:v>
                </c:pt>
                <c:pt idx="2436" formatCode="0.00E+00">
                  <c:v>5.6675699999999997E-121</c:v>
                </c:pt>
                <c:pt idx="2437" formatCode="0.00E+00">
                  <c:v>4.2407900000000002E-121</c:v>
                </c:pt>
                <c:pt idx="2438" formatCode="0.00E+00">
                  <c:v>1.06592E-121</c:v>
                </c:pt>
                <c:pt idx="2439" formatCode="0.00E+00">
                  <c:v>-3.2440600000000001E-121</c:v>
                </c:pt>
                <c:pt idx="2440" formatCode="0.00E+00">
                  <c:v>-7.0523300000000002E-121</c:v>
                </c:pt>
                <c:pt idx="2441" formatCode="0.00E+00">
                  <c:v>-8.0149300000000003E-121</c:v>
                </c:pt>
                <c:pt idx="2442" formatCode="0.00E+00">
                  <c:v>-4.0111699999999998E-121</c:v>
                </c:pt>
                <c:pt idx="2443" formatCode="0.00E+00">
                  <c:v>5.7664900000000003E-121</c:v>
                </c:pt>
                <c:pt idx="2444" formatCode="0.00E+00">
                  <c:v>2.0169399999999998E-120</c:v>
                </c:pt>
                <c:pt idx="2445" formatCode="0.00E+00">
                  <c:v>3.5781799999999998E-120</c:v>
                </c:pt>
                <c:pt idx="2446" formatCode="0.00E+00">
                  <c:v>4.5537400000000001E-120</c:v>
                </c:pt>
                <c:pt idx="2447" formatCode="0.00E+00">
                  <c:v>3.8038500000000003E-120</c:v>
                </c:pt>
                <c:pt idx="2448" formatCode="0.00E+00">
                  <c:v>2.9642300000000001E-121</c:v>
                </c:pt>
                <c:pt idx="2449" formatCode="0.00E+00">
                  <c:v>-6.0415E-120</c:v>
                </c:pt>
                <c:pt idx="2450" formatCode="0.00E+00">
                  <c:v>-1.41062E-119</c:v>
                </c:pt>
                <c:pt idx="2451" formatCode="0.00E+00">
                  <c:v>-2.1795399999999999E-119</c:v>
                </c:pt>
                <c:pt idx="2452" formatCode="0.00E+00">
                  <c:v>-2.6001800000000001E-119</c:v>
                </c:pt>
                <c:pt idx="2453" formatCode="0.00E+00">
                  <c:v>-2.3173799999999999E-119</c:v>
                </c:pt>
                <c:pt idx="2454" formatCode="0.00E+00">
                  <c:v>-1.08782E-119</c:v>
                </c:pt>
                <c:pt idx="2455" formatCode="0.00E+00">
                  <c:v>1.03588E-119</c:v>
                </c:pt>
                <c:pt idx="2456" formatCode="0.00E+00">
                  <c:v>3.53098E-119</c:v>
                </c:pt>
                <c:pt idx="2457" formatCode="0.00E+00">
                  <c:v>5.3744299999999998E-119</c:v>
                </c:pt>
                <c:pt idx="2458" formatCode="0.00E+00">
                  <c:v>5.3599500000000003E-119</c:v>
                </c:pt>
                <c:pt idx="2459" formatCode="0.00E+00">
                  <c:v>2.5673E-119</c:v>
                </c:pt>
                <c:pt idx="2460" formatCode="0.00E+00">
                  <c:v>-3.26397E-119</c:v>
                </c:pt>
                <c:pt idx="2461" formatCode="0.00E+00">
                  <c:v>-1.1304600000000001E-118</c:v>
                </c:pt>
                <c:pt idx="2462" formatCode="0.00E+00">
                  <c:v>-1.93475E-118</c:v>
                </c:pt>
                <c:pt idx="2463" formatCode="0.00E+00">
                  <c:v>-2.4180900000000001E-118</c:v>
                </c:pt>
                <c:pt idx="2464" formatCode="0.00E+00">
                  <c:v>-2.2255100000000001E-118</c:v>
                </c:pt>
                <c:pt idx="2465" formatCode="0.00E+00">
                  <c:v>-1.0433400000000001E-118</c:v>
                </c:pt>
                <c:pt idx="2466" formatCode="0.00E+00">
                  <c:v>1.1916199999999999E-118</c:v>
                </c:pt>
                <c:pt idx="2467" formatCode="0.00E+00">
                  <c:v>3.9773799999999998E-118</c:v>
                </c:pt>
                <c:pt idx="2468" formatCode="0.00E+00">
                  <c:v>6.1888000000000003E-118</c:v>
                </c:pt>
                <c:pt idx="2469" formatCode="0.00E+00">
                  <c:v>6.4598200000000001E-118</c:v>
                </c:pt>
                <c:pt idx="2470" formatCode="0.00E+00">
                  <c:v>3.67616E-118</c:v>
                </c:pt>
                <c:pt idx="2471" formatCode="0.00E+00">
                  <c:v>-2.59756E-118</c:v>
                </c:pt>
                <c:pt idx="2472" formatCode="0.00E+00">
                  <c:v>-1.15804E-117</c:v>
                </c:pt>
                <c:pt idx="2473" formatCode="0.00E+00">
                  <c:v>-2.09434E-117</c:v>
                </c:pt>
                <c:pt idx="2474" formatCode="0.00E+00">
                  <c:v>-2.7304399999999998E-117</c:v>
                </c:pt>
                <c:pt idx="2475" formatCode="0.00E+00">
                  <c:v>-2.7050599999999999E-117</c:v>
                </c:pt>
                <c:pt idx="2476" formatCode="0.00E+00">
                  <c:v>-1.6746100000000002E-117</c:v>
                </c:pt>
                <c:pt idx="2477" formatCode="0.00E+00">
                  <c:v>5.2335600000000001E-118</c:v>
                </c:pt>
                <c:pt idx="2478" formatCode="0.00E+00">
                  <c:v>3.4499500000000001E-117</c:v>
                </c:pt>
                <c:pt idx="2479" formatCode="0.00E+00">
                  <c:v>5.8470899999999999E-117</c:v>
                </c:pt>
                <c:pt idx="2480" formatCode="0.00E+00">
                  <c:v>6.1795000000000003E-117</c:v>
                </c:pt>
                <c:pt idx="2481" formatCode="0.00E+00">
                  <c:v>3.4266800000000001E-117</c:v>
                </c:pt>
                <c:pt idx="2482" formatCode="0.00E+00">
                  <c:v>-2.69319E-117</c:v>
                </c:pt>
                <c:pt idx="2483" formatCode="0.00E+00">
                  <c:v>-1.15879E-116</c:v>
                </c:pt>
                <c:pt idx="2484" formatCode="0.00E+00">
                  <c:v>-2.0959300000000001E-116</c:v>
                </c:pt>
                <c:pt idx="2485" formatCode="0.00E+00">
                  <c:v>-2.6334300000000002E-116</c:v>
                </c:pt>
                <c:pt idx="2486" formatCode="0.00E+00">
                  <c:v>-2.2383499999999999E-116</c:v>
                </c:pt>
                <c:pt idx="2487" formatCode="0.00E+00">
                  <c:v>-4.5448300000000002E-117</c:v>
                </c:pt>
                <c:pt idx="2488" formatCode="0.00E+00">
                  <c:v>2.9486900000000002E-116</c:v>
                </c:pt>
                <c:pt idx="2489" formatCode="0.00E+00">
                  <c:v>7.4793700000000003E-116</c:v>
                </c:pt>
                <c:pt idx="2490" formatCode="0.00E+00">
                  <c:v>1.1381500000000001E-115</c:v>
                </c:pt>
                <c:pt idx="2491" formatCode="0.00E+00">
                  <c:v>1.1974999999999999E-115</c:v>
                </c:pt>
                <c:pt idx="2492" formatCode="0.00E+00">
                  <c:v>6.4152499999999995E-116</c:v>
                </c:pt>
                <c:pt idx="2493" formatCode="0.00E+00">
                  <c:v>-7.6372099999999999E-116</c:v>
                </c:pt>
                <c:pt idx="2494" formatCode="0.00E+00">
                  <c:v>-3.0026900000000002E-115</c:v>
                </c:pt>
                <c:pt idx="2495" formatCode="0.00E+00">
                  <c:v>-5.5229300000000002E-115</c:v>
                </c:pt>
                <c:pt idx="2496" formatCode="0.00E+00">
                  <c:v>-7.2071000000000001E-115</c:v>
                </c:pt>
                <c:pt idx="2497" formatCode="0.00E+00">
                  <c:v>-6.7462999999999997E-115</c:v>
                </c:pt>
                <c:pt idx="2498" formatCode="0.00E+00">
                  <c:v>-3.1941400000000002E-115</c:v>
                </c:pt>
                <c:pt idx="2499" formatCode="0.00E+00">
                  <c:v>3.5905399999999998E-115</c:v>
                </c:pt>
                <c:pt idx="2500" formatCode="0.00E+00">
                  <c:v>1.25475E-114</c:v>
                </c:pt>
                <c:pt idx="2501" formatCode="0.00E+00">
                  <c:v>2.0599500000000002E-114</c:v>
                </c:pt>
                <c:pt idx="2502" formatCode="0.00E+00">
                  <c:v>2.2146000000000001E-114</c:v>
                </c:pt>
                <c:pt idx="2503" formatCode="0.00E+00">
                  <c:v>1.0554400000000001E-114</c:v>
                </c:pt>
                <c:pt idx="2504" formatCode="0.00E+00">
                  <c:v>-1.8645700000000001E-114</c:v>
                </c:pt>
                <c:pt idx="2505" formatCode="0.00E+00">
                  <c:v>-6.4360100000000001E-114</c:v>
                </c:pt>
                <c:pt idx="2506" formatCode="0.00E+00">
                  <c:v>-1.1671000000000001E-113</c:v>
                </c:pt>
                <c:pt idx="2507" formatCode="0.00E+00">
                  <c:v>-1.55428E-113</c:v>
                </c:pt>
                <c:pt idx="2508" formatCode="0.00E+00">
                  <c:v>-1.5377300000000001E-113</c:v>
                </c:pt>
                <c:pt idx="2509" formatCode="0.00E+00">
                  <c:v>-8.9405100000000006E-114</c:v>
                </c:pt>
                <c:pt idx="2510" formatCode="0.00E+00">
                  <c:v>4.3230100000000001E-114</c:v>
                </c:pt>
                <c:pt idx="2511" formatCode="0.00E+00">
                  <c:v>2.24483E-113</c:v>
                </c:pt>
                <c:pt idx="2512" formatCode="0.00E+00">
                  <c:v>3.9952999999999999E-113</c:v>
                </c:pt>
                <c:pt idx="2513" formatCode="0.00E+00">
                  <c:v>4.6926000000000001E-113</c:v>
                </c:pt>
                <c:pt idx="2514" formatCode="0.00E+00">
                  <c:v>3.0880800000000002E-113</c:v>
                </c:pt>
                <c:pt idx="2515" formatCode="0.00E+00">
                  <c:v>-1.7348500000000001E-113</c:v>
                </c:pt>
                <c:pt idx="2516" formatCode="0.00E+00">
                  <c:v>-9.6593500000000005E-113</c:v>
                </c:pt>
                <c:pt idx="2517" formatCode="0.00E+00">
                  <c:v>-1.9065899999999999E-112</c:v>
                </c:pt>
                <c:pt idx="2518" formatCode="0.00E+00">
                  <c:v>-2.6687499999999998E-112</c:v>
                </c:pt>
                <c:pt idx="2519" formatCode="0.00E+00">
                  <c:v>-2.8134000000000001E-112</c:v>
                </c:pt>
                <c:pt idx="2520" formatCode="0.00E+00">
                  <c:v>-1.9606099999999999E-112</c:v>
                </c:pt>
                <c:pt idx="2521" formatCode="0.00E+00">
                  <c:v>-5.6792499999999999E-116</c:v>
                </c:pt>
                <c:pt idx="2522" formatCode="0.00E+00">
                  <c:v>2.7903699999999998E-112</c:v>
                </c:pt>
                <c:pt idx="2523" formatCode="0.00E+00">
                  <c:v>5.5962400000000004E-112</c:v>
                </c:pt>
                <c:pt idx="2524" formatCode="0.00E+00">
                  <c:v>6.9128600000000002E-112</c:v>
                </c:pt>
                <c:pt idx="2525" formatCode="0.00E+00">
                  <c:v>4.9802300000000002E-112</c:v>
                </c:pt>
                <c:pt idx="2526" formatCode="0.00E+00">
                  <c:v>-1.3219099999999999E-112</c:v>
                </c:pt>
                <c:pt idx="2527" formatCode="0.00E+00">
                  <c:v>-1.1902599999999999E-111</c:v>
                </c:pt>
                <c:pt idx="2528" formatCode="0.00E+00">
                  <c:v>-2.4838100000000001E-111</c:v>
                </c:pt>
                <c:pt idx="2529" formatCode="0.00E+00">
                  <c:v>-3.5384599999999999E-111</c:v>
                </c:pt>
                <c:pt idx="2530" formatCode="0.00E+00">
                  <c:v>-3.6593999999999999E-111</c:v>
                </c:pt>
                <c:pt idx="2531" formatCode="0.00E+00">
                  <c:v>-2.2355399999999999E-111</c:v>
                </c:pt>
                <c:pt idx="2532" formatCode="0.00E+00">
                  <c:v>9.6065800000000003E-112</c:v>
                </c:pt>
                <c:pt idx="2533" formatCode="0.00E+00">
                  <c:v>5.5814999999999999E-111</c:v>
                </c:pt>
                <c:pt idx="2534" formatCode="0.00E+00">
                  <c:v>1.0477500000000001E-110</c:v>
                </c:pt>
                <c:pt idx="2535" formatCode="0.00E+00">
                  <c:v>1.35488E-110</c:v>
                </c:pt>
                <c:pt idx="2536" formatCode="0.00E+00">
                  <c:v>1.2152799999999999E-110</c:v>
                </c:pt>
                <c:pt idx="2537" formatCode="0.00E+00">
                  <c:v>4.3062499999999997E-111</c:v>
                </c:pt>
                <c:pt idx="2538" formatCode="0.00E+00">
                  <c:v>-9.9584600000000006E-111</c:v>
                </c:pt>
                <c:pt idx="2539" formatCode="0.00E+00">
                  <c:v>-2.7978199999999998E-110</c:v>
                </c:pt>
                <c:pt idx="2540" formatCode="0.00E+00">
                  <c:v>-4.4223899999999999E-110</c:v>
                </c:pt>
                <c:pt idx="2541" formatCode="0.00E+00">
                  <c:v>-5.0207899999999999E-110</c:v>
                </c:pt>
                <c:pt idx="2542" formatCode="0.00E+00">
                  <c:v>-3.6364600000000001E-110</c:v>
                </c:pt>
                <c:pt idx="2543" formatCode="0.00E+00">
                  <c:v>3.2557700000000002E-111</c:v>
                </c:pt>
                <c:pt idx="2544" formatCode="0.00E+00">
                  <c:v>6.5715099999999995E-110</c:v>
                </c:pt>
                <c:pt idx="2545" formatCode="0.00E+00">
                  <c:v>1.35521E-109</c:v>
                </c:pt>
                <c:pt idx="2546" formatCode="0.00E+00">
                  <c:v>1.8505400000000001E-109</c:v>
                </c:pt>
                <c:pt idx="2547" formatCode="0.00E+00">
                  <c:v>1.80997E-109</c:v>
                </c:pt>
                <c:pt idx="2548" formatCode="0.00E+00">
                  <c:v>9.3858499999999998E-110</c:v>
                </c:pt>
                <c:pt idx="2549" formatCode="0.00E+00">
                  <c:v>-8.8466E-110</c:v>
                </c:pt>
                <c:pt idx="2550" formatCode="0.00E+00">
                  <c:v>-3.3880800000000002E-109</c:v>
                </c:pt>
                <c:pt idx="2551" formatCode="0.00E+00">
                  <c:v>-5.7541799999999997E-109</c:v>
                </c:pt>
                <c:pt idx="2552" formatCode="0.00E+00">
                  <c:v>-6.8047099999999999E-109</c:v>
                </c:pt>
                <c:pt idx="2553" formatCode="0.00E+00">
                  <c:v>-5.4001799999999995E-109</c:v>
                </c:pt>
                <c:pt idx="2554" formatCode="0.00E+00">
                  <c:v>-7.1824500000000001E-110</c:v>
                </c:pt>
                <c:pt idx="2555" formatCode="0.00E+00">
                  <c:v>7.2562499999999998E-109</c:v>
                </c:pt>
                <c:pt idx="2556" formatCode="0.00E+00">
                  <c:v>1.6627E-108</c:v>
                </c:pt>
                <c:pt idx="2557" formatCode="0.00E+00">
                  <c:v>2.3009399999999998E-108</c:v>
                </c:pt>
                <c:pt idx="2558" formatCode="0.00E+00">
                  <c:v>2.09611E-108</c:v>
                </c:pt>
                <c:pt idx="2559" formatCode="0.00E+00">
                  <c:v>6.3687700000000005E-109</c:v>
                </c:pt>
                <c:pt idx="2560" formatCode="0.00E+00">
                  <c:v>-2.1811E-108</c:v>
                </c:pt>
                <c:pt idx="2561" formatCode="0.00E+00">
                  <c:v>-5.9809699999999998E-108</c:v>
                </c:pt>
                <c:pt idx="2562" formatCode="0.00E+00">
                  <c:v>-9.7520299999999999E-108</c:v>
                </c:pt>
                <c:pt idx="2563" formatCode="0.00E+00">
                  <c:v>-1.1978E-107</c:v>
                </c:pt>
                <c:pt idx="2564" formatCode="0.00E+00">
                  <c:v>-1.1011800000000001E-107</c:v>
                </c:pt>
                <c:pt idx="2565" formatCode="0.00E+00">
                  <c:v>-5.4604299999999998E-108</c:v>
                </c:pt>
                <c:pt idx="2566" formatCode="0.00E+00">
                  <c:v>4.9855199999999997E-108</c:v>
                </c:pt>
                <c:pt idx="2567" formatCode="0.00E+00">
                  <c:v>1.80101E-107</c:v>
                </c:pt>
                <c:pt idx="2568" formatCode="0.00E+00">
                  <c:v>2.8142600000000003E-107</c:v>
                </c:pt>
                <c:pt idx="2569" formatCode="0.00E+00">
                  <c:v>2.8672E-107</c:v>
                </c:pt>
                <c:pt idx="2570" formatCode="0.00E+00">
                  <c:v>1.38066E-107</c:v>
                </c:pt>
                <c:pt idx="2571" formatCode="0.00E+00">
                  <c:v>-1.96823E-107</c:v>
                </c:pt>
                <c:pt idx="2572" formatCode="0.00E+00">
                  <c:v>-6.85555E-107</c:v>
                </c:pt>
                <c:pt idx="2573" formatCode="0.00E+00">
                  <c:v>-1.19369E-106</c:v>
                </c:pt>
                <c:pt idx="2574" formatCode="0.00E+00">
                  <c:v>-1.4948300000000001E-106</c:v>
                </c:pt>
                <c:pt idx="2575" formatCode="0.00E+00">
                  <c:v>-1.3031099999999999E-106</c:v>
                </c:pt>
                <c:pt idx="2576" formatCode="0.00E+00">
                  <c:v>-3.4753399999999997E-107</c:v>
                </c:pt>
                <c:pt idx="2577" formatCode="0.00E+00">
                  <c:v>1.43897E-106</c:v>
                </c:pt>
                <c:pt idx="2578" formatCode="0.00E+00">
                  <c:v>3.7060600000000001E-106</c:v>
                </c:pt>
                <c:pt idx="2579" formatCode="0.00E+00">
                  <c:v>5.6244199999999998E-106</c:v>
                </c:pt>
                <c:pt idx="2580" formatCode="0.00E+00">
                  <c:v>6.0486700000000004E-106</c:v>
                </c:pt>
                <c:pt idx="2581" formatCode="0.00E+00">
                  <c:v>3.9055899999999998E-106</c:v>
                </c:pt>
                <c:pt idx="2582" formatCode="0.00E+00">
                  <c:v>-1.2684899999999999E-106</c:v>
                </c:pt>
                <c:pt idx="2583" formatCode="0.00E+00">
                  <c:v>-8.86207E-106</c:v>
                </c:pt>
                <c:pt idx="2584" formatCode="0.00E+00">
                  <c:v>-1.6994599999999999E-105</c:v>
                </c:pt>
                <c:pt idx="2585" formatCode="0.00E+00">
                  <c:v>-2.2590600000000001E-105</c:v>
                </c:pt>
                <c:pt idx="2586" formatCode="0.00E+00">
                  <c:v>-2.1791000000000002E-105</c:v>
                </c:pt>
                <c:pt idx="2587" formatCode="0.00E+00">
                  <c:v>-1.11855E-105</c:v>
                </c:pt>
                <c:pt idx="2588" formatCode="0.00E+00">
                  <c:v>9.9262800000000004E-106</c:v>
                </c:pt>
                <c:pt idx="2589" formatCode="0.00E+00">
                  <c:v>3.7566800000000001E-105</c:v>
                </c:pt>
                <c:pt idx="2590" formatCode="0.00E+00">
                  <c:v>6.3218300000000003E-105</c:v>
                </c:pt>
                <c:pt idx="2591" formatCode="0.00E+00">
                  <c:v>7.5749699999999992E-105</c:v>
                </c:pt>
                <c:pt idx="2592" formatCode="0.00E+00">
                  <c:v>6.3267699999999997E-105</c:v>
                </c:pt>
                <c:pt idx="2593" formatCode="0.00E+00">
                  <c:v>1.6499199999999999E-105</c:v>
                </c:pt>
                <c:pt idx="2594" formatCode="0.00E+00">
                  <c:v>-6.2890299999999997E-105</c:v>
                </c:pt>
                <c:pt idx="2595" formatCode="0.00E+00">
                  <c:v>-1.5347099999999999E-104</c:v>
                </c:pt>
                <c:pt idx="2596" formatCode="0.00E+00">
                  <c:v>-2.1505099999999999E-104</c:v>
                </c:pt>
                <c:pt idx="2597" formatCode="0.00E+00">
                  <c:v>-2.0074200000000001E-104</c:v>
                </c:pt>
                <c:pt idx="2598" formatCode="0.00E+00">
                  <c:v>-7.2344599999999997E-105</c:v>
                </c:pt>
                <c:pt idx="2599" formatCode="0.00E+00">
                  <c:v>1.8179E-104</c:v>
                </c:pt>
                <c:pt idx="2600" formatCode="0.00E+00">
                  <c:v>5.2306499999999998E-104</c:v>
                </c:pt>
                <c:pt idx="2601" formatCode="0.00E+00">
                  <c:v>8.3895900000000005E-104</c:v>
                </c:pt>
                <c:pt idx="2602" formatCode="0.00E+00">
                  <c:v>9.4731300000000002E-104</c:v>
                </c:pt>
                <c:pt idx="2603" formatCode="0.00E+00">
                  <c:v>6.5524499999999996E-104</c:v>
                </c:pt>
                <c:pt idx="2604" formatCode="0.00E+00">
                  <c:v>-1.4815800000000001E-104</c:v>
                </c:pt>
                <c:pt idx="2605" formatCode="0.00E+00">
                  <c:v>-1.40848E-103</c:v>
                </c:pt>
                <c:pt idx="2606" formatCode="0.00E+00">
                  <c:v>-2.8521700000000002E-103</c:v>
                </c:pt>
                <c:pt idx="2607" formatCode="0.00E+00">
                  <c:v>-3.99254E-103</c:v>
                </c:pt>
                <c:pt idx="2608" formatCode="0.00E+00">
                  <c:v>-4.2460199999999999E-103</c:v>
                </c:pt>
                <c:pt idx="2609" formatCode="0.00E+00">
                  <c:v>-3.1290399999999998E-103</c:v>
                </c:pt>
                <c:pt idx="2610" formatCode="0.00E+00">
                  <c:v>-4.6491599999999997E-104</c:v>
                </c:pt>
                <c:pt idx="2611" formatCode="0.00E+00">
                  <c:v>3.3604899999999999E-103</c:v>
                </c:pt>
                <c:pt idx="2612" formatCode="0.00E+00">
                  <c:v>7.0733899999999995E-103</c:v>
                </c:pt>
                <c:pt idx="2613" formatCode="0.00E+00">
                  <c:v>8.45669E-103</c:v>
                </c:pt>
                <c:pt idx="2614" formatCode="0.00E+00">
                  <c:v>4.95031E-103</c:v>
                </c:pt>
                <c:pt idx="2615" formatCode="0.00E+00">
                  <c:v>-5.2466400000000001E-103</c:v>
                </c:pt>
                <c:pt idx="2616" formatCode="0.00E+00">
                  <c:v>-2.19212E-102</c:v>
                </c:pt>
                <c:pt idx="2617" formatCode="0.00E+00">
                  <c:v>-4.1738499999999999E-102</c:v>
                </c:pt>
                <c:pt idx="2618" formatCode="0.00E+00">
                  <c:v>-5.7984900000000003E-102</c:v>
                </c:pt>
                <c:pt idx="2619" formatCode="0.00E+00">
                  <c:v>-6.2003499999999998E-102</c:v>
                </c:pt>
                <c:pt idx="2620" formatCode="0.00E+00">
                  <c:v>-4.6169400000000001E-102</c:v>
                </c:pt>
                <c:pt idx="2621" formatCode="0.00E+00">
                  <c:v>-7.52697E-103</c:v>
                </c:pt>
                <c:pt idx="2622" formatCode="0.00E+00">
                  <c:v>4.8712499999999997E-102</c:v>
                </c:pt>
                <c:pt idx="2623" formatCode="0.00E+00">
                  <c:v>1.0687299999999999E-101</c:v>
                </c:pt>
                <c:pt idx="2624" formatCode="0.00E+00">
                  <c:v>1.41577E-101</c:v>
                </c:pt>
                <c:pt idx="2625" formatCode="0.00E+00">
                  <c:v>1.2293100000000001E-101</c:v>
                </c:pt>
                <c:pt idx="2626" formatCode="0.00E+00">
                  <c:v>2.69646E-102</c:v>
                </c:pt>
                <c:pt idx="2627" formatCode="0.00E+00">
                  <c:v>-1.4854800000000001E-101</c:v>
                </c:pt>
                <c:pt idx="2628" formatCode="0.00E+00">
                  <c:v>-3.6865000000000001E-101</c:v>
                </c:pt>
                <c:pt idx="2629" formatCode="0.00E+00">
                  <c:v>-5.5380399999999998E-101</c:v>
                </c:pt>
                <c:pt idx="2630" formatCode="0.00E+00">
                  <c:v>-5.8884099999999996E-101</c:v>
                </c:pt>
                <c:pt idx="2631" formatCode="0.00E+00">
                  <c:v>-3.6337200000000001E-101</c:v>
                </c:pt>
                <c:pt idx="2632" formatCode="0.00E+00">
                  <c:v>1.6496800000000001E-101</c:v>
                </c:pt>
                <c:pt idx="2633" formatCode="0.00E+00">
                  <c:v>9.3022299999999996E-101</c:v>
                </c:pt>
                <c:pt idx="2634" formatCode="0.00E+00">
                  <c:v>1.7383499999999999E-100</c:v>
                </c:pt>
                <c:pt idx="2635" formatCode="0.00E+00">
                  <c:v>2.2494299999999999E-100</c:v>
                </c:pt>
                <c:pt idx="2636" formatCode="0.00E+00">
                  <c:v>2.05255E-100</c:v>
                </c:pt>
                <c:pt idx="2637" formatCode="0.00E+00">
                  <c:v>8.5012099999999997E-101</c:v>
                </c:pt>
                <c:pt idx="2638" formatCode="0.00E+00">
                  <c:v>-1.3857900000000001E-100</c:v>
                </c:pt>
                <c:pt idx="2639" formatCode="0.00E+00">
                  <c:v>-4.26431E-100</c:v>
                </c:pt>
                <c:pt idx="2640" formatCode="0.00E+00">
                  <c:v>-6.7763000000000003E-100</c:v>
                </c:pt>
                <c:pt idx="2641" formatCode="0.00E+00">
                  <c:v>-7.3533299999999996E-100</c:v>
                </c:pt>
                <c:pt idx="2642" formatCode="0.00E+00">
                  <c:v>-4.4090900000000001E-100</c:v>
                </c:pt>
                <c:pt idx="2643" formatCode="0.00E+00">
                  <c:v>2.88238E-100</c:v>
                </c:pt>
                <c:pt idx="2644" formatCode="0.00E+00">
                  <c:v>1.3873000000000001E-99</c:v>
                </c:pt>
                <c:pt idx="2645" formatCode="0.00E+00">
                  <c:v>2.6040499999999999E-99</c:v>
                </c:pt>
                <c:pt idx="2646" formatCode="0.00E+00">
                  <c:v>3.5052700000000001E-99</c:v>
                </c:pt>
                <c:pt idx="2647" formatCode="0.00E+00">
                  <c:v>3.5456800000000002E-99</c:v>
                </c:pt>
                <c:pt idx="2648" formatCode="0.00E+00">
                  <c:v>2.2620499999999999E-99</c:v>
                </c:pt>
                <c:pt idx="2649" formatCode="0.00E+00">
                  <c:v>-4.2883200000000002E-100</c:v>
                </c:pt>
                <c:pt idx="2650" formatCode="0.00E+00">
                  <c:v>-4.0356000000000002E-99</c:v>
                </c:pt>
                <c:pt idx="2651" formatCode="0.00E+00">
                  <c:v>-7.4612400000000006E-99</c:v>
                </c:pt>
                <c:pt idx="2652" formatCode="0.00E+00">
                  <c:v>-8.9794800000000006E-99</c:v>
                </c:pt>
                <c:pt idx="2653" formatCode="0.00E+00">
                  <c:v>-6.4075300000000001E-99</c:v>
                </c:pt>
                <c:pt idx="2654" formatCode="0.00E+00">
                  <c:v>1.98871E-99</c:v>
                </c:pt>
                <c:pt idx="2655" formatCode="0.00E+00">
                  <c:v>1.5982600000000002E-98</c:v>
                </c:pt>
                <c:pt idx="2656" formatCode="0.00E+00">
                  <c:v>3.2326099999999997E-98</c:v>
                </c:pt>
                <c:pt idx="2657" formatCode="0.00E+00">
                  <c:v>4.5136700000000001E-98</c:v>
                </c:pt>
                <c:pt idx="2658" formatCode="0.00E+00">
                  <c:v>4.8073799999999999E-98</c:v>
                </c:pt>
                <c:pt idx="2659" formatCode="0.00E+00">
                  <c:v>3.7414899999999997E-98</c:v>
                </c:pt>
                <c:pt idx="2660" formatCode="0.00E+00">
                  <c:v>1.3887600000000001E-98</c:v>
                </c:pt>
                <c:pt idx="2661" formatCode="0.00E+00">
                  <c:v>-1.7703600000000001E-98</c:v>
                </c:pt>
                <c:pt idx="2662" formatCode="0.00E+00">
                  <c:v>-4.9631899999999999E-98</c:v>
                </c:pt>
                <c:pt idx="2663" formatCode="0.00E+00">
                  <c:v>-7.1966100000000006E-98</c:v>
                </c:pt>
                <c:pt idx="2664" formatCode="0.00E+00">
                  <c:v>-7.16624E-98</c:v>
                </c:pt>
                <c:pt idx="2665" formatCode="0.00E+00">
                  <c:v>-3.1980900000000001E-98</c:v>
                </c:pt>
                <c:pt idx="2666" formatCode="0.00E+00">
                  <c:v>5.6579800000000002E-98</c:v>
                </c:pt>
                <c:pt idx="2667" formatCode="0.00E+00">
                  <c:v>1.7290199999999999E-97</c:v>
                </c:pt>
                <c:pt idx="2668" formatCode="0.00E+00">
                  <c:v>2.58464E-97</c:v>
                </c:pt>
                <c:pt idx="2669" formatCode="0.00E+00">
                  <c:v>2.44095E-97</c:v>
                </c:pt>
                <c:pt idx="2670" formatCode="0.00E+00">
                  <c:v>8.1355399999999994E-98</c:v>
                </c:pt>
                <c:pt idx="2671" formatCode="0.00E+00">
                  <c:v>-2.4031499999999999E-97</c:v>
                </c:pt>
                <c:pt idx="2672" formatCode="0.00E+00">
                  <c:v>-6.7932499999999999E-97</c:v>
                </c:pt>
                <c:pt idx="2673" formatCode="0.00E+00">
                  <c:v>-1.12838E-96</c:v>
                </c:pt>
                <c:pt idx="2674" formatCode="0.00E+00">
                  <c:v>-1.42111E-96</c:v>
                </c:pt>
                <c:pt idx="2675" formatCode="0.00E+00">
                  <c:v>-1.39905E-96</c:v>
                </c:pt>
                <c:pt idx="2676" formatCode="0.00E+00">
                  <c:v>-1.00417E-96</c:v>
                </c:pt>
                <c:pt idx="2677" formatCode="0.00E+00">
                  <c:v>-2.8737299999999998E-97</c:v>
                </c:pt>
                <c:pt idx="2678" formatCode="0.00E+00">
                  <c:v>5.9469200000000004E-97</c:v>
                </c:pt>
                <c:pt idx="2679" formatCode="0.00E+00">
                  <c:v>1.2824499999999999E-96</c:v>
                </c:pt>
                <c:pt idx="2680" formatCode="0.00E+00">
                  <c:v>1.2947099999999999E-96</c:v>
                </c:pt>
                <c:pt idx="2681" formatCode="0.00E+00">
                  <c:v>3.9542500000000001E-97</c:v>
                </c:pt>
                <c:pt idx="2682" formatCode="0.00E+00">
                  <c:v>-1.27537E-96</c:v>
                </c:pt>
                <c:pt idx="2683" formatCode="0.00E+00">
                  <c:v>-3.4278899999999998E-96</c:v>
                </c:pt>
                <c:pt idx="2684" formatCode="0.00E+00">
                  <c:v>-5.5774700000000003E-96</c:v>
                </c:pt>
                <c:pt idx="2685" formatCode="0.00E+00">
                  <c:v>-6.4969900000000004E-96</c:v>
                </c:pt>
                <c:pt idx="2686" formatCode="0.00E+00">
                  <c:v>-4.06887E-96</c:v>
                </c:pt>
                <c:pt idx="2687" formatCode="0.00E+00">
                  <c:v>3.4532400000000001E-96</c:v>
                </c:pt>
                <c:pt idx="2688" formatCode="0.00E+00">
                  <c:v>1.5780500000000001E-95</c:v>
                </c:pt>
                <c:pt idx="2689" formatCode="0.00E+00">
                  <c:v>3.0634199999999998E-95</c:v>
                </c:pt>
                <c:pt idx="2690" formatCode="0.00E+00">
                  <c:v>4.5175899999999997E-95</c:v>
                </c:pt>
                <c:pt idx="2691" formatCode="0.00E+00">
                  <c:v>5.7109000000000001E-95</c:v>
                </c:pt>
                <c:pt idx="2692" formatCode="0.00E+00">
                  <c:v>6.5162199999999994E-95</c:v>
                </c:pt>
                <c:pt idx="2693" formatCode="0.00E+00">
                  <c:v>6.8811299999999997E-95</c:v>
                </c:pt>
                <c:pt idx="2694" formatCode="0.00E+00">
                  <c:v>6.8052700000000001E-95</c:v>
                </c:pt>
                <c:pt idx="2695" formatCode="0.00E+00">
                  <c:v>6.6143000000000002E-95</c:v>
                </c:pt>
                <c:pt idx="2696" formatCode="0.00E+00">
                  <c:v>7.3703600000000002E-95</c:v>
                </c:pt>
                <c:pt idx="2697" formatCode="0.00E+00">
                  <c:v>1.05146E-94</c:v>
                </c:pt>
                <c:pt idx="2698" formatCode="0.00E+00">
                  <c:v>1.6597000000000001E-94</c:v>
                </c:pt>
                <c:pt idx="2699" formatCode="0.00E+00">
                  <c:v>2.4790699999999998E-94</c:v>
                </c:pt>
                <c:pt idx="2700" formatCode="0.00E+00">
                  <c:v>3.3839600000000002E-94</c:v>
                </c:pt>
                <c:pt idx="2701" formatCode="0.00E+00">
                  <c:v>4.13614E-94</c:v>
                </c:pt>
                <c:pt idx="2702" formatCode="0.00E+00">
                  <c:v>4.0820500000000001E-94</c:v>
                </c:pt>
                <c:pt idx="2703" formatCode="0.00E+00">
                  <c:v>2.2372600000000001E-94</c:v>
                </c:pt>
                <c:pt idx="2704" formatCode="0.00E+00">
                  <c:v>-2.0250999999999999E-94</c:v>
                </c:pt>
                <c:pt idx="2705" formatCode="0.00E+00">
                  <c:v>-8.3970299999999996E-94</c:v>
                </c:pt>
                <c:pt idx="2706" formatCode="0.00E+00">
                  <c:v>-1.5590699999999999E-93</c:v>
                </c:pt>
                <c:pt idx="2707" formatCode="0.00E+00">
                  <c:v>-2.1490300000000001E-93</c:v>
                </c:pt>
                <c:pt idx="2708" formatCode="0.00E+00">
                  <c:v>-2.32776E-93</c:v>
                </c:pt>
                <c:pt idx="2709" formatCode="0.00E+00">
                  <c:v>-1.8014700000000001E-93</c:v>
                </c:pt>
                <c:pt idx="2710" formatCode="0.00E+00">
                  <c:v>-4.2154999999999999E-94</c:v>
                </c:pt>
                <c:pt idx="2711" formatCode="0.00E+00">
                  <c:v>1.61099E-93</c:v>
                </c:pt>
                <c:pt idx="2712" formatCode="0.00E+00">
                  <c:v>3.6741000000000001E-93</c:v>
                </c:pt>
                <c:pt idx="2713" formatCode="0.00E+00">
                  <c:v>5.0487800000000001E-93</c:v>
                </c:pt>
                <c:pt idx="2714" formatCode="0.00E+00">
                  <c:v>5.3891899999999999E-93</c:v>
                </c:pt>
                <c:pt idx="2715" formatCode="0.00E+00">
                  <c:v>4.6074999999999997E-93</c:v>
                </c:pt>
                <c:pt idx="2716" formatCode="0.00E+00">
                  <c:v>2.6212800000000002E-93</c:v>
                </c:pt>
                <c:pt idx="2717" formatCode="0.00E+00">
                  <c:v>-7.6380099999999999E-95</c:v>
                </c:pt>
                <c:pt idx="2718" formatCode="0.00E+00">
                  <c:v>-1.9990099999999998E-93</c:v>
                </c:pt>
                <c:pt idx="2719" formatCode="0.00E+00">
                  <c:v>-1.2598300000000001E-93</c:v>
                </c:pt>
                <c:pt idx="2720" formatCode="0.00E+00">
                  <c:v>3.72178E-93</c:v>
                </c:pt>
                <c:pt idx="2721" formatCode="0.00E+00">
                  <c:v>1.32489E-92</c:v>
                </c:pt>
                <c:pt idx="2722" formatCode="0.00E+00">
                  <c:v>2.5658900000000001E-92</c:v>
                </c:pt>
                <c:pt idx="2723" formatCode="0.00E+00">
                  <c:v>3.8942299999999998E-92</c:v>
                </c:pt>
                <c:pt idx="2724" formatCode="0.00E+00">
                  <c:v>5.2315200000000003E-92</c:v>
                </c:pt>
                <c:pt idx="2725" formatCode="0.00E+00">
                  <c:v>6.2828799999999998E-92</c:v>
                </c:pt>
                <c:pt idx="2726" formatCode="0.00E+00">
                  <c:v>5.9945799999999998E-92</c:v>
                </c:pt>
                <c:pt idx="2727" formatCode="0.00E+00">
                  <c:v>3.2214299999999997E-92</c:v>
                </c:pt>
                <c:pt idx="2728" formatCode="0.00E+00">
                  <c:v>-1.4654699999999999E-92</c:v>
                </c:pt>
                <c:pt idx="2729" formatCode="0.00E+00">
                  <c:v>-6.2302899999999994E-92</c:v>
                </c:pt>
                <c:pt idx="2730" formatCode="0.00E+00">
                  <c:v>-1.00156E-91</c:v>
                </c:pt>
                <c:pt idx="2731" formatCode="0.00E+00">
                  <c:v>-1.0469399999999999E-91</c:v>
                </c:pt>
                <c:pt idx="2732" formatCode="0.00E+00">
                  <c:v>-2.3777E-92</c:v>
                </c:pt>
                <c:pt idx="2733" formatCode="0.00E+00">
                  <c:v>1.59976E-91</c:v>
                </c:pt>
                <c:pt idx="2734" formatCode="0.00E+00">
                  <c:v>3.7031400000000001E-91</c:v>
                </c:pt>
                <c:pt idx="2735" formatCode="0.00E+00">
                  <c:v>4.3283600000000001E-91</c:v>
                </c:pt>
                <c:pt idx="2736" formatCode="0.00E+00">
                  <c:v>9.8218699999999998E-92</c:v>
                </c:pt>
                <c:pt idx="2737" formatCode="0.00E+00">
                  <c:v>-8.4863899999999998E-91</c:v>
                </c:pt>
                <c:pt idx="2738" formatCode="0.00E+00">
                  <c:v>-2.4581100000000001E-90</c:v>
                </c:pt>
                <c:pt idx="2739" formatCode="0.00E+00">
                  <c:v>-4.4878099999999996E-90</c:v>
                </c:pt>
                <c:pt idx="2740" formatCode="0.00E+00">
                  <c:v>-6.1137400000000001E-90</c:v>
                </c:pt>
                <c:pt idx="2741" formatCode="0.00E+00">
                  <c:v>-5.9794300000000003E-90</c:v>
                </c:pt>
                <c:pt idx="2742" formatCode="0.00E+00">
                  <c:v>-3.0155199999999998E-90</c:v>
                </c:pt>
                <c:pt idx="2743" formatCode="0.00E+00">
                  <c:v>3.019E-90</c:v>
                </c:pt>
                <c:pt idx="2744" formatCode="0.00E+00">
                  <c:v>1.163E-89</c:v>
                </c:pt>
                <c:pt idx="2745" formatCode="0.00E+00">
                  <c:v>2.0933E-89</c:v>
                </c:pt>
                <c:pt idx="2746" formatCode="0.00E+00">
                  <c:v>2.6731699999999999E-89</c:v>
                </c:pt>
                <c:pt idx="2747" formatCode="0.00E+00">
                  <c:v>2.3368499999999999E-89</c:v>
                </c:pt>
                <c:pt idx="2748" formatCode="0.00E+00">
                  <c:v>5.9381100000000002E-90</c:v>
                </c:pt>
                <c:pt idx="2749" formatCode="0.00E+00">
                  <c:v>-2.7150699999999999E-89</c:v>
                </c:pt>
                <c:pt idx="2750" formatCode="0.00E+00">
                  <c:v>-7.1099099999999994E-89</c:v>
                </c:pt>
                <c:pt idx="2751" formatCode="0.00E+00">
                  <c:v>-1.1258900000000001E-88</c:v>
                </c:pt>
                <c:pt idx="2752" formatCode="0.00E+00">
                  <c:v>-1.3187799999999999E-88</c:v>
                </c:pt>
                <c:pt idx="2753" formatCode="0.00E+00">
                  <c:v>-1.10161E-88</c:v>
                </c:pt>
                <c:pt idx="2754" formatCode="0.00E+00">
                  <c:v>-3.7583100000000003E-89</c:v>
                </c:pt>
                <c:pt idx="2755" formatCode="0.00E+00">
                  <c:v>8.1595200000000002E-89</c:v>
                </c:pt>
                <c:pt idx="2756" formatCode="0.00E+00">
                  <c:v>2.18651E-88</c:v>
                </c:pt>
                <c:pt idx="2757" formatCode="0.00E+00">
                  <c:v>3.0754999999999997E-88</c:v>
                </c:pt>
                <c:pt idx="2758" formatCode="0.00E+00">
                  <c:v>2.5953800000000002E-88</c:v>
                </c:pt>
                <c:pt idx="2759" formatCode="0.00E+00">
                  <c:v>-3.4043700000000001E-90</c:v>
                </c:pt>
                <c:pt idx="2760" formatCode="0.00E+00">
                  <c:v>-5.2870299999999995E-88</c:v>
                </c:pt>
                <c:pt idx="2761" formatCode="0.00E+00">
                  <c:v>-1.27267E-87</c:v>
                </c:pt>
                <c:pt idx="2762" formatCode="0.00E+00">
                  <c:v>-1.98479E-87</c:v>
                </c:pt>
                <c:pt idx="2763" formatCode="0.00E+00">
                  <c:v>-2.2283700000000002E-87</c:v>
                </c:pt>
                <c:pt idx="2764" formatCode="0.00E+00">
                  <c:v>-1.6153800000000001E-87</c:v>
                </c:pt>
                <c:pt idx="2765" formatCode="0.00E+00">
                  <c:v>-1.2981199999999999E-90</c:v>
                </c:pt>
                <c:pt idx="2766" formatCode="0.00E+00">
                  <c:v>2.4864300000000001E-87</c:v>
                </c:pt>
                <c:pt idx="2767" formatCode="0.00E+00">
                  <c:v>5.3733000000000003E-87</c:v>
                </c:pt>
                <c:pt idx="2768" formatCode="0.00E+00">
                  <c:v>7.6760600000000001E-87</c:v>
                </c:pt>
                <c:pt idx="2769" formatCode="0.00E+00">
                  <c:v>8.0653400000000003E-87</c:v>
                </c:pt>
                <c:pt idx="2770" formatCode="0.00E+00">
                  <c:v>5.4627600000000001E-87</c:v>
                </c:pt>
                <c:pt idx="2771" formatCode="0.00E+00">
                  <c:v>-4.63048E-88</c:v>
                </c:pt>
                <c:pt idx="2772" formatCode="0.00E+00">
                  <c:v>-8.9653E-87</c:v>
                </c:pt>
                <c:pt idx="2773" formatCode="0.00E+00">
                  <c:v>-1.75891E-86</c:v>
                </c:pt>
                <c:pt idx="2774" formatCode="0.00E+00">
                  <c:v>-2.16358E-86</c:v>
                </c:pt>
                <c:pt idx="2775" formatCode="0.00E+00">
                  <c:v>-1.47232E-86</c:v>
                </c:pt>
                <c:pt idx="2776" formatCode="0.00E+00">
                  <c:v>8.7781299999999998E-87</c:v>
                </c:pt>
                <c:pt idx="2777" formatCode="0.00E+00">
                  <c:v>4.9695099999999997E-86</c:v>
                </c:pt>
                <c:pt idx="2778" formatCode="0.00E+00">
                  <c:v>1.00348E-85</c:v>
                </c:pt>
                <c:pt idx="2779" formatCode="0.00E+00">
                  <c:v>1.4223499999999999E-85</c:v>
                </c:pt>
                <c:pt idx="2780" formatCode="0.00E+00">
                  <c:v>1.4784899999999999E-85</c:v>
                </c:pt>
                <c:pt idx="2781" formatCode="0.00E+00">
                  <c:v>9.2301900000000002E-86</c:v>
                </c:pt>
                <c:pt idx="2782" formatCode="0.00E+00">
                  <c:v>-3.1666399999999999E-86</c:v>
                </c:pt>
                <c:pt idx="2783" formatCode="0.00E+00">
                  <c:v>-2.08245E-85</c:v>
                </c:pt>
                <c:pt idx="2784" formatCode="0.00E+00">
                  <c:v>-3.9292900000000001E-85</c:v>
                </c:pt>
                <c:pt idx="2785" formatCode="0.00E+00">
                  <c:v>-5.0186E-85</c:v>
                </c:pt>
                <c:pt idx="2786" formatCode="0.00E+00">
                  <c:v>-4.2585499999999998E-85</c:v>
                </c:pt>
                <c:pt idx="2787" formatCode="0.00E+00">
                  <c:v>-7.5722800000000003E-86</c:v>
                </c:pt>
                <c:pt idx="2788" formatCode="0.00E+00">
                  <c:v>5.6516199999999996E-85</c:v>
                </c:pt>
                <c:pt idx="2789" formatCode="0.00E+00">
                  <c:v>1.3885199999999999E-84</c:v>
                </c:pt>
                <c:pt idx="2790" formatCode="0.00E+00">
                  <c:v>2.1322200000000001E-84</c:v>
                </c:pt>
                <c:pt idx="2791" formatCode="0.00E+00">
                  <c:v>2.4193600000000001E-84</c:v>
                </c:pt>
                <c:pt idx="2792" formatCode="0.00E+00">
                  <c:v>1.86893E-84</c:v>
                </c:pt>
                <c:pt idx="2793" formatCode="0.00E+00">
                  <c:v>2.62659E-85</c:v>
                </c:pt>
                <c:pt idx="2794" formatCode="0.00E+00">
                  <c:v>-2.2656100000000002E-84</c:v>
                </c:pt>
                <c:pt idx="2795" formatCode="0.00E+00">
                  <c:v>-5.0729900000000002E-84</c:v>
                </c:pt>
                <c:pt idx="2796" formatCode="0.00E+00">
                  <c:v>-6.8933999999999998E-84</c:v>
                </c:pt>
                <c:pt idx="2797" formatCode="0.00E+00">
                  <c:v>-5.9737600000000003E-84</c:v>
                </c:pt>
                <c:pt idx="2798" formatCode="0.00E+00">
                  <c:v>-7.7165000000000005E-85</c:v>
                </c:pt>
                <c:pt idx="2799" formatCode="0.00E+00">
                  <c:v>9.0718800000000008E-84</c:v>
                </c:pt>
                <c:pt idx="2800" formatCode="0.00E+00">
                  <c:v>2.2017000000000001E-83</c:v>
                </c:pt>
                <c:pt idx="2801" formatCode="0.00E+00">
                  <c:v>3.40822E-83</c:v>
                </c:pt>
                <c:pt idx="2802" formatCode="0.00E+00">
                  <c:v>3.8917800000000001E-83</c:v>
                </c:pt>
                <c:pt idx="2803" formatCode="0.00E+00">
                  <c:v>2.9654099999999999E-83</c:v>
                </c:pt>
                <c:pt idx="2804" formatCode="0.00E+00">
                  <c:v>2.0905400000000001E-84</c:v>
                </c:pt>
                <c:pt idx="2805" formatCode="0.00E+00">
                  <c:v>-4.2235200000000003E-83</c:v>
                </c:pt>
                <c:pt idx="2806" formatCode="0.00E+00">
                  <c:v>-9.3248899999999996E-83</c:v>
                </c:pt>
                <c:pt idx="2807" formatCode="0.00E+00">
                  <c:v>-1.3060900000000001E-82</c:v>
                </c:pt>
                <c:pt idx="2808" formatCode="0.00E+00">
                  <c:v>-1.26864E-82</c:v>
                </c:pt>
                <c:pt idx="2809" formatCode="0.00E+00">
                  <c:v>-5.7456599999999999E-83</c:v>
                </c:pt>
                <c:pt idx="2810" formatCode="0.00E+00">
                  <c:v>8.6301300000000006E-83</c:v>
                </c:pt>
                <c:pt idx="2811" formatCode="0.00E+00">
                  <c:v>2.8486000000000003E-82</c:v>
                </c:pt>
                <c:pt idx="2812" formatCode="0.00E+00">
                  <c:v>4.7880200000000002E-82</c:v>
                </c:pt>
                <c:pt idx="2813" formatCode="0.00E+00">
                  <c:v>5.71789E-82</c:v>
                </c:pt>
                <c:pt idx="2814" formatCode="0.00E+00">
                  <c:v>4.6425700000000002E-82</c:v>
                </c:pt>
                <c:pt idx="2815" formatCode="0.00E+00">
                  <c:v>9.5305499999999993E-83</c:v>
                </c:pt>
                <c:pt idx="2816" formatCode="0.00E+00">
                  <c:v>-5.2673699999999998E-82</c:v>
                </c:pt>
                <c:pt idx="2817" formatCode="0.00E+00">
                  <c:v>-1.2725299999999999E-81</c:v>
                </c:pt>
                <c:pt idx="2818" formatCode="0.00E+00">
                  <c:v>-1.84225E-81</c:v>
                </c:pt>
                <c:pt idx="2819" formatCode="0.00E+00">
                  <c:v>-1.83146E-81</c:v>
                </c:pt>
                <c:pt idx="2820" formatCode="0.00E+00">
                  <c:v>-8.8947200000000001E-82</c:v>
                </c:pt>
                <c:pt idx="2821" formatCode="0.00E+00">
                  <c:v>1.1398199999999999E-81</c:v>
                </c:pt>
                <c:pt idx="2822" formatCode="0.00E+00">
                  <c:v>4.0399799999999999E-81</c:v>
                </c:pt>
                <c:pt idx="2823" formatCode="0.00E+00">
                  <c:v>7.0381799999999996E-81</c:v>
                </c:pt>
                <c:pt idx="2824" formatCode="0.00E+00">
                  <c:v>8.9048799999999992E-81</c:v>
                </c:pt>
                <c:pt idx="2825" formatCode="0.00E+00">
                  <c:v>8.3468199999999997E-81</c:v>
                </c:pt>
                <c:pt idx="2826" formatCode="0.00E+00">
                  <c:v>4.3930300000000002E-81</c:v>
                </c:pt>
                <c:pt idx="2827" formatCode="0.00E+00">
                  <c:v>-3.1208099999999998E-81</c:v>
                </c:pt>
                <c:pt idx="2828" formatCode="0.00E+00">
                  <c:v>-1.26976E-80</c:v>
                </c:pt>
                <c:pt idx="2829" formatCode="0.00E+00">
                  <c:v>-2.04281E-80</c:v>
                </c:pt>
                <c:pt idx="2830" formatCode="0.00E+00">
                  <c:v>-2.0462000000000001E-80</c:v>
                </c:pt>
                <c:pt idx="2831" formatCode="0.00E+00">
                  <c:v>-7.0261999999999998E-81</c:v>
                </c:pt>
                <c:pt idx="2832" formatCode="0.00E+00">
                  <c:v>2.27671E-80</c:v>
                </c:pt>
                <c:pt idx="2833" formatCode="0.00E+00">
                  <c:v>6.6098099999999999E-80</c:v>
                </c:pt>
                <c:pt idx="2834" formatCode="0.00E+00">
                  <c:v>1.12149E-79</c:v>
                </c:pt>
                <c:pt idx="2835" formatCode="0.00E+00">
                  <c:v>1.41291E-79</c:v>
                </c:pt>
                <c:pt idx="2836" formatCode="0.00E+00">
                  <c:v>1.2846800000000001E-79</c:v>
                </c:pt>
                <c:pt idx="2837" formatCode="0.00E+00">
                  <c:v>5.3345700000000001E-80</c:v>
                </c:pt>
                <c:pt idx="2838" formatCode="0.00E+00">
                  <c:v>-8.6429400000000007E-80</c:v>
                </c:pt>
                <c:pt idx="2839" formatCode="0.00E+00">
                  <c:v>-2.6559500000000001E-79</c:v>
                </c:pt>
                <c:pt idx="2840" formatCode="0.00E+00">
                  <c:v>-4.2698699999999998E-79</c:v>
                </c:pt>
                <c:pt idx="2841" formatCode="0.00E+00">
                  <c:v>-4.9089100000000002E-79</c:v>
                </c:pt>
                <c:pt idx="2842" formatCode="0.00E+00">
                  <c:v>-3.8480500000000002E-79</c:v>
                </c:pt>
                <c:pt idx="2843" formatCode="0.00E+00">
                  <c:v>-7.3673999999999996E-80</c:v>
                </c:pt>
                <c:pt idx="2844" formatCode="0.00E+00">
                  <c:v>4.1747999999999998E-79</c:v>
                </c:pt>
                <c:pt idx="2845" formatCode="0.00E+00">
                  <c:v>9.6303499999999997E-79</c:v>
                </c:pt>
                <c:pt idx="2846" formatCode="0.00E+00">
                  <c:v>1.31091E-78</c:v>
                </c:pt>
                <c:pt idx="2847" formatCode="0.00E+00">
                  <c:v>1.1509100000000001E-78</c:v>
                </c:pt>
                <c:pt idx="2848" formatCode="0.00E+00">
                  <c:v>2.43009E-79</c:v>
                </c:pt>
                <c:pt idx="2849" formatCode="0.00E+00">
                  <c:v>-1.4744900000000001E-78</c:v>
                </c:pt>
                <c:pt idx="2850" formatCode="0.00E+00">
                  <c:v>-3.7520999999999999E-78</c:v>
                </c:pt>
                <c:pt idx="2851" formatCode="0.00E+00">
                  <c:v>-5.8539199999999999E-78</c:v>
                </c:pt>
                <c:pt idx="2852" formatCode="0.00E+00">
                  <c:v>-6.5925499999999999E-78</c:v>
                </c:pt>
                <c:pt idx="2853" formatCode="0.00E+00">
                  <c:v>-4.7619000000000001E-78</c:v>
                </c:pt>
                <c:pt idx="2854" formatCode="0.00E+00">
                  <c:v>3.1424099999999998E-79</c:v>
                </c:pt>
                <c:pt idx="2855" formatCode="0.00E+00">
                  <c:v>8.3403699999999999E-78</c:v>
                </c:pt>
                <c:pt idx="2856" formatCode="0.00E+00">
                  <c:v>1.75566E-77</c:v>
                </c:pt>
                <c:pt idx="2857" formatCode="0.00E+00">
                  <c:v>2.45439E-77</c:v>
                </c:pt>
                <c:pt idx="2858" formatCode="0.00E+00">
                  <c:v>2.5041800000000002E-77</c:v>
                </c:pt>
                <c:pt idx="2859" formatCode="0.00E+00">
                  <c:v>1.53668E-77</c:v>
                </c:pt>
                <c:pt idx="2860" formatCode="0.00E+00">
                  <c:v>-6.0634199999999996E-78</c:v>
                </c:pt>
                <c:pt idx="2861" formatCode="0.00E+00">
                  <c:v>-3.6462500000000002E-77</c:v>
                </c:pt>
                <c:pt idx="2862" formatCode="0.00E+00">
                  <c:v>-6.6214899999999998E-77</c:v>
                </c:pt>
                <c:pt idx="2863" formatCode="0.00E+00">
                  <c:v>-7.9378499999999998E-77</c:v>
                </c:pt>
                <c:pt idx="2864" formatCode="0.00E+00">
                  <c:v>-5.8974299999999996E-77</c:v>
                </c:pt>
                <c:pt idx="2865" formatCode="0.00E+00">
                  <c:v>5.35384E-78</c:v>
                </c:pt>
                <c:pt idx="2866" formatCode="0.00E+00">
                  <c:v>1.1052499999999999E-76</c:v>
                </c:pt>
                <c:pt idx="2867" formatCode="0.00E+00">
                  <c:v>2.34978E-76</c:v>
                </c:pt>
                <c:pt idx="2868" formatCode="0.00E+00">
                  <c:v>3.3625300000000002E-76</c:v>
                </c:pt>
                <c:pt idx="2869" formatCode="0.00E+00">
                  <c:v>3.5706400000000003E-76</c:v>
                </c:pt>
                <c:pt idx="2870" formatCode="0.00E+00">
                  <c:v>2.45368E-76</c:v>
                </c:pt>
                <c:pt idx="2871" formatCode="0.00E+00">
                  <c:v>-1.7984699999999998E-77</c:v>
                </c:pt>
                <c:pt idx="2872" formatCode="0.00E+00">
                  <c:v>-3.96759E-76</c:v>
                </c:pt>
                <c:pt idx="2873" formatCode="0.00E+00">
                  <c:v>-7.8908500000000002E-76</c:v>
                </c:pt>
                <c:pt idx="2874" formatCode="0.00E+00">
                  <c:v>-1.0384799999999999E-75</c:v>
                </c:pt>
                <c:pt idx="2875" formatCode="0.00E+00">
                  <c:v>-9.6820900000000003E-76</c:v>
                </c:pt>
                <c:pt idx="2876" formatCode="0.00E+00">
                  <c:v>-4.3071700000000002E-76</c:v>
                </c:pt>
                <c:pt idx="2877" formatCode="0.00E+00">
                  <c:v>6.0596900000000002E-76</c:v>
                </c:pt>
                <c:pt idx="2878" formatCode="0.00E+00">
                  <c:v>1.9339500000000001E-75</c:v>
                </c:pt>
                <c:pt idx="2879" formatCode="0.00E+00">
                  <c:v>3.0425999999999998E-75</c:v>
                </c:pt>
                <c:pt idx="2880" formatCode="0.00E+00">
                  <c:v>3.2066800000000001E-75</c:v>
                </c:pt>
                <c:pt idx="2881" formatCode="0.00E+00">
                  <c:v>1.69938E-75</c:v>
                </c:pt>
                <c:pt idx="2882" formatCode="0.00E+00">
                  <c:v>-1.8738199999999999E-75</c:v>
                </c:pt>
                <c:pt idx="2883" formatCode="0.00E+00">
                  <c:v>-7.1664000000000004E-75</c:v>
                </c:pt>
                <c:pt idx="2884" formatCode="0.00E+00">
                  <c:v>-1.28473E-74</c:v>
                </c:pt>
                <c:pt idx="2885" formatCode="0.00E+00">
                  <c:v>-1.6696500000000001E-74</c:v>
                </c:pt>
                <c:pt idx="2886" formatCode="0.00E+00">
                  <c:v>-1.6073199999999999E-74</c:v>
                </c:pt>
                <c:pt idx="2887" formatCode="0.00E+00">
                  <c:v>-8.8474599999999999E-75</c:v>
                </c:pt>
                <c:pt idx="2888" formatCode="0.00E+00">
                  <c:v>5.3014899999999997E-75</c:v>
                </c:pt>
                <c:pt idx="2889" formatCode="0.00E+00">
                  <c:v>2.3729499999999998E-74</c:v>
                </c:pt>
                <c:pt idx="2890" formatCode="0.00E+00">
                  <c:v>4.04085E-74</c:v>
                </c:pt>
                <c:pt idx="2891" formatCode="0.00E+00">
                  <c:v>4.6898799999999998E-74</c:v>
                </c:pt>
                <c:pt idx="2892" formatCode="0.00E+00">
                  <c:v>3.4845E-74</c:v>
                </c:pt>
                <c:pt idx="2893" formatCode="0.00E+00">
                  <c:v>-7.1968300000000002E-76</c:v>
                </c:pt>
                <c:pt idx="2894" formatCode="0.00E+00">
                  <c:v>-5.7349000000000003E-74</c:v>
                </c:pt>
                <c:pt idx="2895" formatCode="0.00E+00">
                  <c:v>-1.20836E-73</c:v>
                </c:pt>
                <c:pt idx="2896" formatCode="0.00E+00">
                  <c:v>-1.6562100000000002E-73</c:v>
                </c:pt>
                <c:pt idx="2897" formatCode="0.00E+00">
                  <c:v>-1.6388100000000001E-73</c:v>
                </c:pt>
                <c:pt idx="2898" formatCode="0.00E+00">
                  <c:v>-9.57343E-74</c:v>
                </c:pt>
                <c:pt idx="2899" formatCode="0.00E+00">
                  <c:v>4.3921199999999997E-74</c:v>
                </c:pt>
                <c:pt idx="2900" formatCode="0.00E+00">
                  <c:v>2.3344E-73</c:v>
                </c:pt>
                <c:pt idx="2901" formatCode="0.00E+00">
                  <c:v>4.0978800000000002E-73</c:v>
                </c:pt>
                <c:pt idx="2902" formatCode="0.00E+00">
                  <c:v>4.7079300000000001E-73</c:v>
                </c:pt>
                <c:pt idx="2903" formatCode="0.00E+00">
                  <c:v>3.0183800000000001E-73</c:v>
                </c:pt>
                <c:pt idx="2904" formatCode="0.00E+00">
                  <c:v>-1.7665599999999999E-73</c:v>
                </c:pt>
                <c:pt idx="2905" formatCode="0.00E+00">
                  <c:v>-9.4595700000000004E-73</c:v>
                </c:pt>
                <c:pt idx="2906" formatCode="0.00E+00">
                  <c:v>-1.8342899999999999E-72</c:v>
                </c:pt>
                <c:pt idx="2907" formatCode="0.00E+00">
                  <c:v>-2.5137399999999999E-72</c:v>
                </c:pt>
                <c:pt idx="2908" formatCode="0.00E+00">
                  <c:v>-2.59203E-72</c:v>
                </c:pt>
                <c:pt idx="2909" formatCode="0.00E+00">
                  <c:v>-1.76392E-72</c:v>
                </c:pt>
                <c:pt idx="2910" formatCode="0.00E+00">
                  <c:v>7.4889700000000003E-74</c:v>
                </c:pt>
                <c:pt idx="2911" formatCode="0.00E+00">
                  <c:v>2.6820299999999999E-72</c:v>
                </c:pt>
                <c:pt idx="2912" formatCode="0.00E+00">
                  <c:v>5.1741099999999997E-72</c:v>
                </c:pt>
                <c:pt idx="2913" formatCode="0.00E+00">
                  <c:v>5.9518999999999998E-72</c:v>
                </c:pt>
                <c:pt idx="2914" formatCode="0.00E+00">
                  <c:v>3.2759499999999999E-72</c:v>
                </c:pt>
                <c:pt idx="2915" formatCode="0.00E+00">
                  <c:v>-3.8604600000000001E-72</c:v>
                </c:pt>
                <c:pt idx="2916" formatCode="0.00E+00">
                  <c:v>-1.5084300000000001E-71</c:v>
                </c:pt>
                <c:pt idx="2917" formatCode="0.00E+00">
                  <c:v>-2.82211E-71</c:v>
                </c:pt>
                <c:pt idx="2918" formatCode="0.00E+00">
                  <c:v>-3.9135E-71</c:v>
                </c:pt>
                <c:pt idx="2919" formatCode="0.00E+00">
                  <c:v>-4.2395300000000001E-71</c:v>
                </c:pt>
                <c:pt idx="2920" formatCode="0.00E+00">
                  <c:v>-3.3209500000000001E-71</c:v>
                </c:pt>
                <c:pt idx="2921" formatCode="0.00E+00">
                  <c:v>-9.9667300000000004E-72</c:v>
                </c:pt>
                <c:pt idx="2922" formatCode="0.00E+00">
                  <c:v>2.3874100000000001E-71</c:v>
                </c:pt>
                <c:pt idx="2923" formatCode="0.00E+00">
                  <c:v>5.8950199999999999E-71</c:v>
                </c:pt>
                <c:pt idx="2924" formatCode="0.00E+00">
                  <c:v>8.1363299999999997E-71</c:v>
                </c:pt>
                <c:pt idx="2925" formatCode="0.00E+00">
                  <c:v>7.7850500000000002E-71</c:v>
                </c:pt>
                <c:pt idx="2926" formatCode="0.00E+00">
                  <c:v>4.1382900000000001E-71</c:v>
                </c:pt>
                <c:pt idx="2927" formatCode="0.00E+00">
                  <c:v>-2.6621300000000002E-71</c:v>
                </c:pt>
                <c:pt idx="2928" formatCode="0.00E+00">
                  <c:v>-1.1194900000000001E-70</c:v>
                </c:pt>
                <c:pt idx="2929" formatCode="0.00E+00">
                  <c:v>-1.7748700000000001E-70</c:v>
                </c:pt>
                <c:pt idx="2930" formatCode="0.00E+00">
                  <c:v>-1.6322300000000001E-70</c:v>
                </c:pt>
                <c:pt idx="2931" formatCode="0.00E+00">
                  <c:v>-8.5983400000000002E-72</c:v>
                </c:pt>
                <c:pt idx="2932" formatCode="0.00E+00">
                  <c:v>3.1704899999999997E-70</c:v>
                </c:pt>
                <c:pt idx="2933" formatCode="0.00E+00">
                  <c:v>7.8624000000000001E-70</c:v>
                </c:pt>
                <c:pt idx="2934" formatCode="0.00E+00">
                  <c:v>1.28413E-69</c:v>
                </c:pt>
                <c:pt idx="2935" formatCode="0.00E+00">
                  <c:v>1.6051199999999999E-69</c:v>
                </c:pt>
                <c:pt idx="2936" formatCode="0.00E+00">
                  <c:v>1.5146200000000001E-69</c:v>
                </c:pt>
                <c:pt idx="2937" formatCode="0.00E+00">
                  <c:v>8.5346699999999997E-70</c:v>
                </c:pt>
                <c:pt idx="2938" formatCode="0.00E+00">
                  <c:v>-3.7800799999999999E-70</c:v>
                </c:pt>
                <c:pt idx="2939" formatCode="0.00E+00">
                  <c:v>-1.9547100000000001E-69</c:v>
                </c:pt>
                <c:pt idx="2940" formatCode="0.00E+00">
                  <c:v>-3.3485899999999999E-69</c:v>
                </c:pt>
                <c:pt idx="2941" formatCode="0.00E+00">
                  <c:v>-3.8092499999999998E-69</c:v>
                </c:pt>
                <c:pt idx="2942" formatCode="0.00E+00">
                  <c:v>-2.74017E-69</c:v>
                </c:pt>
                <c:pt idx="2943" formatCode="0.00E+00">
                  <c:v>-1.2572999999999999E-71</c:v>
                </c:pt>
                <c:pt idx="2944" formatCode="0.00E+00">
                  <c:v>4.01806E-69</c:v>
                </c:pt>
                <c:pt idx="2945" formatCode="0.00E+00">
                  <c:v>8.4464700000000001E-69</c:v>
                </c:pt>
                <c:pt idx="2946" formatCode="0.00E+00">
                  <c:v>1.1809000000000001E-68</c:v>
                </c:pt>
                <c:pt idx="2947" formatCode="0.00E+00">
                  <c:v>1.2484599999999999E-68</c:v>
                </c:pt>
                <c:pt idx="2948" formatCode="0.00E+00">
                  <c:v>8.9856000000000004E-69</c:v>
                </c:pt>
                <c:pt idx="2949" formatCode="0.00E+00">
                  <c:v>3.1738300000000003E-70</c:v>
                </c:pt>
                <c:pt idx="2950" formatCode="0.00E+00">
                  <c:v>-1.2379199999999999E-68</c:v>
                </c:pt>
                <c:pt idx="2951" formatCode="0.00E+00">
                  <c:v>-2.3637100000000002E-68</c:v>
                </c:pt>
                <c:pt idx="2952" formatCode="0.00E+00">
                  <c:v>-2.38163E-68</c:v>
                </c:pt>
                <c:pt idx="2953" formatCode="0.00E+00">
                  <c:v>-2.4605100000000002E-69</c:v>
                </c:pt>
                <c:pt idx="2954" formatCode="0.00E+00">
                  <c:v>4.7173399999999996E-68</c:v>
                </c:pt>
                <c:pt idx="2955" formatCode="0.00E+00">
                  <c:v>1.2302700000000001E-67</c:v>
                </c:pt>
                <c:pt idx="2956" formatCode="0.00E+00">
                  <c:v>2.1003199999999999E-67</c:v>
                </c:pt>
                <c:pt idx="2957" formatCode="0.00E+00">
                  <c:v>2.8388200000000001E-67</c:v>
                </c:pt>
                <c:pt idx="2958" formatCode="0.00E+00">
                  <c:v>3.2077399999999999E-67</c:v>
                </c:pt>
                <c:pt idx="2959" formatCode="0.00E+00">
                  <c:v>3.0011500000000003E-67</c:v>
                </c:pt>
                <c:pt idx="2960" formatCode="0.00E+00">
                  <c:v>2.1009E-67</c:v>
                </c:pt>
                <c:pt idx="2961" formatCode="0.00E+00">
                  <c:v>6.6589900000000002E-68</c:v>
                </c:pt>
                <c:pt idx="2962" formatCode="0.00E+00">
                  <c:v>-8.3331299999999995E-68</c:v>
                </c:pt>
                <c:pt idx="2963" formatCode="0.00E+00">
                  <c:v>-1.7936300000000001E-67</c:v>
                </c:pt>
                <c:pt idx="2964" formatCode="0.00E+00">
                  <c:v>-1.5940200000000002E-67</c:v>
                </c:pt>
                <c:pt idx="2965" formatCode="0.00E+00">
                  <c:v>1.8210800000000001E-68</c:v>
                </c:pt>
                <c:pt idx="2966" formatCode="0.00E+00">
                  <c:v>3.3772700000000002E-67</c:v>
                </c:pt>
                <c:pt idx="2967" formatCode="0.00E+00">
                  <c:v>7.2029299999999997E-67</c:v>
                </c:pt>
                <c:pt idx="2968" formatCode="0.00E+00">
                  <c:v>1.03073E-66</c:v>
                </c:pt>
                <c:pt idx="2969" formatCode="0.00E+00">
                  <c:v>1.06126E-66</c:v>
                </c:pt>
                <c:pt idx="2970" formatCode="0.00E+00">
                  <c:v>5.0848600000000001E-67</c:v>
                </c:pt>
                <c:pt idx="2971" formatCode="0.00E+00">
                  <c:v>-9.74991E-67</c:v>
                </c:pt>
                <c:pt idx="2972" formatCode="0.00E+00">
                  <c:v>-3.4129400000000002E-66</c:v>
                </c:pt>
                <c:pt idx="2973" formatCode="0.00E+00">
                  <c:v>-5.8652899999999998E-66</c:v>
                </c:pt>
                <c:pt idx="2974" formatCode="0.00E+00">
                  <c:v>-6.3448900000000004E-66</c:v>
                </c:pt>
                <c:pt idx="2975" formatCode="0.00E+00">
                  <c:v>-2.75602E-66</c:v>
                </c:pt>
                <c:pt idx="2976" formatCode="0.00E+00">
                  <c:v>6.0177900000000004E-66</c:v>
                </c:pt>
                <c:pt idx="2977" formatCode="0.00E+00">
                  <c:v>1.9585099999999998E-65</c:v>
                </c:pt>
                <c:pt idx="2978" formatCode="0.00E+00">
                  <c:v>3.56845E-65</c:v>
                </c:pt>
                <c:pt idx="2979" formatCode="0.00E+00">
                  <c:v>5.0026000000000004E-65</c:v>
                </c:pt>
                <c:pt idx="2980" formatCode="0.00E+00">
                  <c:v>5.7363300000000003E-65</c:v>
                </c:pt>
                <c:pt idx="2981" formatCode="0.00E+00">
                  <c:v>5.3413199999999998E-65</c:v>
                </c:pt>
                <c:pt idx="2982" formatCode="0.00E+00">
                  <c:v>3.6363200000000002E-65</c:v>
                </c:pt>
                <c:pt idx="2983" formatCode="0.00E+00">
                  <c:v>8.5973699999999996E-66</c:v>
                </c:pt>
                <c:pt idx="2984" formatCode="0.00E+00">
                  <c:v>-2.1910599999999999E-65</c:v>
                </c:pt>
                <c:pt idx="2985" formatCode="0.00E+00">
                  <c:v>-4.1445500000000001E-65</c:v>
                </c:pt>
                <c:pt idx="2986" formatCode="0.00E+00">
                  <c:v>-3.03395E-65</c:v>
                </c:pt>
                <c:pt idx="2987" formatCode="0.00E+00">
                  <c:v>3.1200800000000001E-65</c:v>
                </c:pt>
                <c:pt idx="2988" formatCode="0.00E+00">
                  <c:v>1.4763899999999999E-64</c:v>
                </c:pt>
                <c:pt idx="2989" formatCode="0.00E+00">
                  <c:v>2.9724199999999999E-64</c:v>
                </c:pt>
                <c:pt idx="2990" formatCode="0.00E+00">
                  <c:v>4.2561500000000003E-64</c:v>
                </c:pt>
                <c:pt idx="2991" formatCode="0.00E+00">
                  <c:v>4.4022500000000001E-64</c:v>
                </c:pt>
                <c:pt idx="2992" formatCode="0.00E+00">
                  <c:v>2.4344299999999999E-64</c:v>
                </c:pt>
                <c:pt idx="2993" formatCode="0.00E+00">
                  <c:v>-1.97645E-64</c:v>
                </c:pt>
                <c:pt idx="2994" formatCode="0.00E+00">
                  <c:v>-8.2155500000000005E-64</c:v>
                </c:pt>
                <c:pt idx="2995" formatCode="0.00E+00">
                  <c:v>-1.5014900000000001E-63</c:v>
                </c:pt>
                <c:pt idx="2996" formatCode="0.00E+00">
                  <c:v>-2.0714099999999999E-63</c:v>
                </c:pt>
                <c:pt idx="2997" formatCode="0.00E+00">
                  <c:v>-2.30475E-63</c:v>
                </c:pt>
                <c:pt idx="2998" formatCode="0.00E+00">
                  <c:v>-1.9044400000000001E-63</c:v>
                </c:pt>
                <c:pt idx="2999" formatCode="0.00E+00">
                  <c:v>-6.6461299999999994E-64</c:v>
                </c:pt>
                <c:pt idx="3000" formatCode="0.00E+00">
                  <c:v>1.21747E-63</c:v>
                </c:pt>
                <c:pt idx="3001" formatCode="0.00E+00">
                  <c:v>2.9521099999999999E-63</c:v>
                </c:pt>
                <c:pt idx="3002" formatCode="0.00E+00">
                  <c:v>3.2620300000000001E-63</c:v>
                </c:pt>
                <c:pt idx="3003" formatCode="0.00E+00">
                  <c:v>7.72576E-64</c:v>
                </c:pt>
                <c:pt idx="3004" formatCode="0.00E+00">
                  <c:v>-5.3781500000000002E-63</c:v>
                </c:pt>
                <c:pt idx="3005" formatCode="0.00E+00">
                  <c:v>-1.4869999999999999E-62</c:v>
                </c:pt>
                <c:pt idx="3006" formatCode="0.00E+00">
                  <c:v>-2.57213E-62</c:v>
                </c:pt>
                <c:pt idx="3007" formatCode="0.00E+00">
                  <c:v>-3.4411500000000002E-62</c:v>
                </c:pt>
                <c:pt idx="3008" formatCode="0.00E+00">
                  <c:v>-3.6671900000000002E-62</c:v>
                </c:pt>
                <c:pt idx="3009" formatCode="0.00E+00">
                  <c:v>-2.8464100000000001E-62</c:v>
                </c:pt>
                <c:pt idx="3010" formatCode="0.00E+00">
                  <c:v>-7.7680500000000005E-63</c:v>
                </c:pt>
                <c:pt idx="3011" formatCode="0.00E+00">
                  <c:v>2.2484900000000001E-62</c:v>
                </c:pt>
                <c:pt idx="3012" formatCode="0.00E+00">
                  <c:v>5.2464599999999998E-62</c:v>
                </c:pt>
                <c:pt idx="3013" formatCode="0.00E+00">
                  <c:v>6.6578700000000002E-62</c:v>
                </c:pt>
                <c:pt idx="3014" formatCode="0.00E+00">
                  <c:v>4.8736900000000003E-62</c:v>
                </c:pt>
                <c:pt idx="3015" formatCode="0.00E+00">
                  <c:v>-9.49579E-63</c:v>
                </c:pt>
                <c:pt idx="3016" formatCode="0.00E+00">
                  <c:v>-1.0347299999999999E-61</c:v>
                </c:pt>
                <c:pt idx="3017" formatCode="0.00E+00">
                  <c:v>-2.1343699999999999E-61</c:v>
                </c:pt>
                <c:pt idx="3018" formatCode="0.00E+00">
                  <c:v>-2.9994500000000002E-61</c:v>
                </c:pt>
                <c:pt idx="3019" formatCode="0.00E+00">
                  <c:v>-3.0425200000000001E-61</c:v>
                </c:pt>
                <c:pt idx="3020" formatCode="0.00E+00">
                  <c:v>-1.6671000000000001E-61</c:v>
                </c:pt>
                <c:pt idx="3021" formatCode="0.00E+00">
                  <c:v>1.4159400000000001E-61</c:v>
                </c:pt>
                <c:pt idx="3022" formatCode="0.00E+00">
                  <c:v>5.8602300000000003E-61</c:v>
                </c:pt>
                <c:pt idx="3023" formatCode="0.00E+00">
                  <c:v>1.03929E-60</c:v>
                </c:pt>
                <c:pt idx="3024" formatCode="0.00E+00">
                  <c:v>1.2734200000000001E-60</c:v>
                </c:pt>
                <c:pt idx="3025" formatCode="0.00E+00">
                  <c:v>1.02996E-60</c:v>
                </c:pt>
                <c:pt idx="3026" formatCode="0.00E+00">
                  <c:v>1.7758599999999998E-61</c:v>
                </c:pt>
                <c:pt idx="3027" formatCode="0.00E+00">
                  <c:v>-1.1951899999999999E-60</c:v>
                </c:pt>
                <c:pt idx="3028" formatCode="0.00E+00">
                  <c:v>-2.8125900000000001E-60</c:v>
                </c:pt>
                <c:pt idx="3029" formatCode="0.00E+00">
                  <c:v>-4.1284600000000001E-60</c:v>
                </c:pt>
                <c:pt idx="3030" formatCode="0.00E+00">
                  <c:v>-4.2166899999999999E-60</c:v>
                </c:pt>
                <c:pt idx="3031" formatCode="0.00E+00">
                  <c:v>-2.1358600000000001E-60</c:v>
                </c:pt>
                <c:pt idx="3032" formatCode="0.00E+00">
                  <c:v>2.4521400000000001E-60</c:v>
                </c:pt>
                <c:pt idx="3033" formatCode="0.00E+00">
                  <c:v>9.00472E-60</c:v>
                </c:pt>
                <c:pt idx="3034" formatCode="0.00E+00">
                  <c:v>1.5935500000000001E-59</c:v>
                </c:pt>
                <c:pt idx="3035" formatCode="0.00E+00">
                  <c:v>2.0542099999999999E-59</c:v>
                </c:pt>
                <c:pt idx="3036" formatCode="0.00E+00">
                  <c:v>1.9547399999999999E-59</c:v>
                </c:pt>
                <c:pt idx="3037" formatCode="0.00E+00">
                  <c:v>1.0061399999999999E-59</c:v>
                </c:pt>
                <c:pt idx="3038" formatCode="0.00E+00">
                  <c:v>-8.8978800000000004E-60</c:v>
                </c:pt>
                <c:pt idx="3039" formatCode="0.00E+00">
                  <c:v>-3.4057500000000002E-59</c:v>
                </c:pt>
                <c:pt idx="3040" formatCode="0.00E+00">
                  <c:v>-5.64569E-59</c:v>
                </c:pt>
                <c:pt idx="3041" formatCode="0.00E+00">
                  <c:v>-6.2350500000000002E-59</c:v>
                </c:pt>
                <c:pt idx="3042" formatCode="0.00E+00">
                  <c:v>-3.6015200000000001E-59</c:v>
                </c:pt>
                <c:pt idx="3043" formatCode="0.00E+00">
                  <c:v>3.35625E-59</c:v>
                </c:pt>
                <c:pt idx="3044" formatCode="0.00E+00">
                  <c:v>1.4208799999999999E-58</c:v>
                </c:pt>
                <c:pt idx="3045" formatCode="0.00E+00">
                  <c:v>2.63398E-58</c:v>
                </c:pt>
                <c:pt idx="3046" formatCode="0.00E+00">
                  <c:v>3.5103999999999998E-58</c:v>
                </c:pt>
                <c:pt idx="3047" formatCode="0.00E+00">
                  <c:v>3.4702899999999997E-58</c:v>
                </c:pt>
                <c:pt idx="3048" formatCode="0.00E+00">
                  <c:v>2.0389900000000001E-58</c:v>
                </c:pt>
                <c:pt idx="3049" formatCode="0.00E+00">
                  <c:v>-8.4714700000000006E-59</c:v>
                </c:pt>
                <c:pt idx="3050" formatCode="0.00E+00">
                  <c:v>-4.6699699999999999E-58</c:v>
                </c:pt>
                <c:pt idx="3051" formatCode="0.00E+00">
                  <c:v>-8.3350099999999993E-58</c:v>
                </c:pt>
                <c:pt idx="3052" formatCode="0.00E+00">
                  <c:v>-1.03147E-57</c:v>
                </c:pt>
                <c:pt idx="3053" formatCode="0.00E+00">
                  <c:v>-8.9385999999999993E-58</c:v>
                </c:pt>
                <c:pt idx="3054" formatCode="0.00E+00">
                  <c:v>-2.8231800000000002E-58</c:v>
                </c:pt>
                <c:pt idx="3055" formatCode="0.00E+00">
                  <c:v>8.1423799999999994E-58</c:v>
                </c:pt>
                <c:pt idx="3056" formatCode="0.00E+00">
                  <c:v>2.12228E-57</c:v>
                </c:pt>
                <c:pt idx="3057" formatCode="0.00E+00">
                  <c:v>3.0270899999999998E-57</c:v>
                </c:pt>
                <c:pt idx="3058" formatCode="0.00E+00">
                  <c:v>2.6986299999999998E-57</c:v>
                </c:pt>
                <c:pt idx="3059" formatCode="0.00E+00">
                  <c:v>3.2140299999999997E-58</c:v>
                </c:pt>
                <c:pt idx="3060" formatCode="0.00E+00">
                  <c:v>-4.4735999999999999E-57</c:v>
                </c:pt>
                <c:pt idx="3061" formatCode="0.00E+00">
                  <c:v>-1.1062E-56</c:v>
                </c:pt>
                <c:pt idx="3062" formatCode="0.00E+00">
                  <c:v>-1.7611000000000001E-56</c:v>
                </c:pt>
                <c:pt idx="3063" formatCode="0.00E+00">
                  <c:v>-2.1230799999999999E-56</c:v>
                </c:pt>
                <c:pt idx="3064" formatCode="0.00E+00">
                  <c:v>-1.84416E-56</c:v>
                </c:pt>
                <c:pt idx="3065" formatCode="0.00E+00">
                  <c:v>-6.53174E-57</c:v>
                </c:pt>
                <c:pt idx="3066" formatCode="0.00E+00">
                  <c:v>1.4283200000000001E-56</c:v>
                </c:pt>
                <c:pt idx="3067" formatCode="0.00E+00">
                  <c:v>3.9461699999999999E-56</c:v>
                </c:pt>
                <c:pt idx="3068" formatCode="0.00E+00">
                  <c:v>6.0638799999999998E-56</c:v>
                </c:pt>
                <c:pt idx="3069" formatCode="0.00E+00">
                  <c:v>6.7393999999999999E-56</c:v>
                </c:pt>
                <c:pt idx="3070" formatCode="0.00E+00">
                  <c:v>4.9480799999999996E-56</c:v>
                </c:pt>
                <c:pt idx="3071" formatCode="0.00E+00">
                  <c:v>8.4066799999999997E-58</c:v>
                </c:pt>
                <c:pt idx="3072" formatCode="0.00E+00">
                  <c:v>-7.3469100000000002E-56</c:v>
                </c:pt>
                <c:pt idx="3073" formatCode="0.00E+00">
                  <c:v>-1.4878300000000001E-55</c:v>
                </c:pt>
                <c:pt idx="3074" formatCode="0.00E+00">
                  <c:v>-1.7681200000000001E-55</c:v>
                </c:pt>
                <c:pt idx="3075" formatCode="0.00E+00">
                  <c:v>-9.8182999999999993E-56</c:v>
                </c:pt>
                <c:pt idx="3076" formatCode="0.00E+00">
                  <c:v>1.28319E-55</c:v>
                </c:pt>
                <c:pt idx="3077" formatCode="0.00E+00">
                  <c:v>4.9957599999999997E-55</c:v>
                </c:pt>
                <c:pt idx="3078" formatCode="0.00E+00">
                  <c:v>9.48981E-55</c:v>
                </c:pt>
                <c:pt idx="3079" formatCode="0.00E+00">
                  <c:v>1.32636E-54</c:v>
                </c:pt>
                <c:pt idx="3080" formatCode="0.00E+00">
                  <c:v>1.4193699999999999E-54</c:v>
                </c:pt>
                <c:pt idx="3081" formatCode="0.00E+00">
                  <c:v>1.04483E-54</c:v>
                </c:pt>
                <c:pt idx="3082" formatCode="0.00E+00">
                  <c:v>1.4205900000000001E-55</c:v>
                </c:pt>
                <c:pt idx="3083" formatCode="0.00E+00">
                  <c:v>-1.1763600000000001E-54</c:v>
                </c:pt>
                <c:pt idx="3084" formatCode="0.00E+00">
                  <c:v>-2.58026E-54</c:v>
                </c:pt>
                <c:pt idx="3085" formatCode="0.00E+00">
                  <c:v>-3.48363E-54</c:v>
                </c:pt>
                <c:pt idx="3086" formatCode="0.00E+00">
                  <c:v>-3.08898E-54</c:v>
                </c:pt>
                <c:pt idx="3087" formatCode="0.00E+00">
                  <c:v>-6.58019E-55</c:v>
                </c:pt>
                <c:pt idx="3088" formatCode="0.00E+00">
                  <c:v>3.9687599999999997E-54</c:v>
                </c:pt>
                <c:pt idx="3089" formatCode="0.00E+00">
                  <c:v>9.94978E-54</c:v>
                </c:pt>
                <c:pt idx="3090" formatCode="0.00E+00">
                  <c:v>1.53305E-53</c:v>
                </c:pt>
                <c:pt idx="3091" formatCode="0.00E+00">
                  <c:v>1.7089199999999999E-53</c:v>
                </c:pt>
                <c:pt idx="3092" formatCode="0.00E+00">
                  <c:v>1.17216E-53</c:v>
                </c:pt>
                <c:pt idx="3093" formatCode="0.00E+00">
                  <c:v>-3.0595299999999998E-54</c:v>
                </c:pt>
                <c:pt idx="3094" formatCode="0.00E+00">
                  <c:v>-2.62358E-53</c:v>
                </c:pt>
                <c:pt idx="3095" formatCode="0.00E+00">
                  <c:v>-5.2029500000000001E-53</c:v>
                </c:pt>
                <c:pt idx="3096" formatCode="0.00E+00">
                  <c:v>-6.9717399999999999E-53</c:v>
                </c:pt>
                <c:pt idx="3097" formatCode="0.00E+00">
                  <c:v>-6.6249900000000003E-53</c:v>
                </c:pt>
                <c:pt idx="3098" formatCode="0.00E+00">
                  <c:v>-3.1521399999999998E-53</c:v>
                </c:pt>
                <c:pt idx="3099" formatCode="0.00E+00">
                  <c:v>3.6400699999999998E-53</c:v>
                </c:pt>
                <c:pt idx="3100" formatCode="0.00E+00">
                  <c:v>1.2664200000000001E-52</c:v>
                </c:pt>
                <c:pt idx="3101" formatCode="0.00E+00">
                  <c:v>2.1185299999999998E-52</c:v>
                </c:pt>
                <c:pt idx="3102" formatCode="0.00E+00">
                  <c:v>2.5172500000000001E-52</c:v>
                </c:pt>
                <c:pt idx="3103" formatCode="0.00E+00">
                  <c:v>2.0772299999999999E-52</c:v>
                </c:pt>
                <c:pt idx="3104" formatCode="0.00E+00">
                  <c:v>6.1800699999999998E-53</c:v>
                </c:pt>
                <c:pt idx="3105" formatCode="0.00E+00">
                  <c:v>-1.7161300000000001E-52</c:v>
                </c:pt>
                <c:pt idx="3106" formatCode="0.00E+00">
                  <c:v>-4.3783400000000003E-52</c:v>
                </c:pt>
                <c:pt idx="3107" formatCode="0.00E+00">
                  <c:v>-6.2920800000000001E-52</c:v>
                </c:pt>
                <c:pt idx="3108" formatCode="0.00E+00">
                  <c:v>-6.0152999999999999E-52</c:v>
                </c:pt>
                <c:pt idx="3109" formatCode="0.00E+00">
                  <c:v>-2.50704E-52</c:v>
                </c:pt>
                <c:pt idx="3110" formatCode="0.00E+00">
                  <c:v>4.2622000000000001E-52</c:v>
                </c:pt>
                <c:pt idx="3111" formatCode="0.00E+00">
                  <c:v>1.32526E-51</c:v>
                </c:pt>
                <c:pt idx="3112" formatCode="0.00E+00">
                  <c:v>2.19024E-51</c:v>
                </c:pt>
                <c:pt idx="3113" formatCode="0.00E+00">
                  <c:v>2.5974700000000001E-51</c:v>
                </c:pt>
                <c:pt idx="3114" formatCode="0.00E+00">
                  <c:v>2.1370200000000001E-51</c:v>
                </c:pt>
                <c:pt idx="3115" formatCode="0.00E+00">
                  <c:v>6.2544199999999998E-52</c:v>
                </c:pt>
                <c:pt idx="3116" formatCode="0.00E+00">
                  <c:v>-1.8344599999999999E-51</c:v>
                </c:pt>
                <c:pt idx="3117" formatCode="0.00E+00">
                  <c:v>-4.7304999999999998E-51</c:v>
                </c:pt>
                <c:pt idx="3118" formatCode="0.00E+00">
                  <c:v>-6.7905400000000005E-51</c:v>
                </c:pt>
                <c:pt idx="3119" formatCode="0.00E+00">
                  <c:v>-5.8041899999999994E-51</c:v>
                </c:pt>
                <c:pt idx="3120" formatCode="0.00E+00">
                  <c:v>7.6206300000000007E-52</c:v>
                </c:pt>
                <c:pt idx="3121" formatCode="0.00E+00">
                  <c:v>1.43172E-50</c:v>
                </c:pt>
                <c:pt idx="3122" formatCode="0.00E+00">
                  <c:v>3.3528499999999999E-50</c:v>
                </c:pt>
                <c:pt idx="3123" formatCode="0.00E+00">
                  <c:v>5.3267999999999998E-50</c:v>
                </c:pt>
                <c:pt idx="3124" formatCode="0.00E+00">
                  <c:v>6.5255400000000003E-50</c:v>
                </c:pt>
                <c:pt idx="3125" formatCode="0.00E+00">
                  <c:v>6.1043599999999995E-50</c:v>
                </c:pt>
                <c:pt idx="3126" formatCode="0.00E+00">
                  <c:v>3.55767E-50</c:v>
                </c:pt>
                <c:pt idx="3127" formatCode="0.00E+00">
                  <c:v>-1.02616E-50</c:v>
                </c:pt>
                <c:pt idx="3128" formatCode="0.00E+00">
                  <c:v>-6.7205100000000004E-50</c:v>
                </c:pt>
                <c:pt idx="3129" formatCode="0.00E+00">
                  <c:v>-1.15329E-49</c:v>
                </c:pt>
                <c:pt idx="3130" formatCode="0.00E+00">
                  <c:v>-1.2622799999999999E-49</c:v>
                </c:pt>
                <c:pt idx="3131" formatCode="0.00E+00">
                  <c:v>-7.3231400000000002E-50</c:v>
                </c:pt>
                <c:pt idx="3132" formatCode="0.00E+00">
                  <c:v>5.4577500000000001E-50</c:v>
                </c:pt>
                <c:pt idx="3133" formatCode="0.00E+00">
                  <c:v>2.4207000000000002E-49</c:v>
                </c:pt>
                <c:pt idx="3134" formatCode="0.00E+00">
                  <c:v>4.4151999999999999E-49</c:v>
                </c:pt>
                <c:pt idx="3135" formatCode="0.00E+00">
                  <c:v>5.6799400000000001E-49</c:v>
                </c:pt>
                <c:pt idx="3136" formatCode="0.00E+00">
                  <c:v>5.0404200000000002E-49</c:v>
                </c:pt>
                <c:pt idx="3137" formatCode="0.00E+00">
                  <c:v>1.31281E-49</c:v>
                </c:pt>
                <c:pt idx="3138" formatCode="0.00E+00">
                  <c:v>-5.9191400000000001E-49</c:v>
                </c:pt>
                <c:pt idx="3139" formatCode="0.00E+00">
                  <c:v>-1.5415999999999999E-48</c:v>
                </c:pt>
                <c:pt idx="3140" formatCode="0.00E+00">
                  <c:v>-2.42228E-48</c:v>
                </c:pt>
                <c:pt idx="3141" formatCode="0.00E+00">
                  <c:v>-2.8503600000000001E-48</c:v>
                </c:pt>
                <c:pt idx="3142" formatCode="0.00E+00">
                  <c:v>-2.4330000000000001E-48</c:v>
                </c:pt>
                <c:pt idx="3143" formatCode="0.00E+00">
                  <c:v>-8.8220899999999993E-49</c:v>
                </c:pt>
                <c:pt idx="3144" formatCode="0.00E+00">
                  <c:v>1.73024E-48</c:v>
                </c:pt>
                <c:pt idx="3145" formatCode="0.00E+00">
                  <c:v>4.6875200000000002E-48</c:v>
                </c:pt>
                <c:pt idx="3146" formatCode="0.00E+00">
                  <c:v>6.5587699999999997E-48</c:v>
                </c:pt>
                <c:pt idx="3147" formatCode="0.00E+00">
                  <c:v>5.5412299999999997E-48</c:v>
                </c:pt>
                <c:pt idx="3148" formatCode="0.00E+00">
                  <c:v>1.6967E-49</c:v>
                </c:pt>
                <c:pt idx="3149" formatCode="0.00E+00">
                  <c:v>-9.9046300000000006E-48</c:v>
                </c:pt>
                <c:pt idx="3150" formatCode="0.00E+00">
                  <c:v>-2.3170300000000002E-47</c:v>
                </c:pt>
                <c:pt idx="3151" formatCode="0.00E+00">
                  <c:v>-3.5577199999999998E-47</c:v>
                </c:pt>
                <c:pt idx="3152" formatCode="0.00E+00">
                  <c:v>-4.0958200000000002E-47</c:v>
                </c:pt>
                <c:pt idx="3153" formatCode="0.00E+00">
                  <c:v>-3.3244699999999998E-47</c:v>
                </c:pt>
                <c:pt idx="3154" formatCode="0.00E+00">
                  <c:v>-8.8955900000000005E-48</c:v>
                </c:pt>
                <c:pt idx="3155" formatCode="0.00E+00">
                  <c:v>3.1032399999999999E-47</c:v>
                </c:pt>
                <c:pt idx="3156" formatCode="0.00E+00">
                  <c:v>7.7295499999999999E-47</c:v>
                </c:pt>
                <c:pt idx="3157" formatCode="0.00E+00">
                  <c:v>1.1025700000000001E-46</c:v>
                </c:pt>
                <c:pt idx="3158" formatCode="0.00E+00">
                  <c:v>1.05788E-46</c:v>
                </c:pt>
                <c:pt idx="3159" formatCode="0.00E+00">
                  <c:v>4.4973900000000002E-47</c:v>
                </c:pt>
                <c:pt idx="3160" formatCode="0.00E+00">
                  <c:v>-7.9697899999999998E-47</c:v>
                </c:pt>
                <c:pt idx="3161" formatCode="0.00E+00">
                  <c:v>-2.53537E-46</c:v>
                </c:pt>
                <c:pt idx="3162" formatCode="0.00E+00">
                  <c:v>-4.2324199999999996E-46</c:v>
                </c:pt>
                <c:pt idx="3163" formatCode="0.00E+00">
                  <c:v>-5.0044200000000001E-46</c:v>
                </c:pt>
                <c:pt idx="3164" formatCode="0.00E+00">
                  <c:v>-3.9339400000000002E-46</c:v>
                </c:pt>
                <c:pt idx="3165" formatCode="0.00E+00">
                  <c:v>-4.37897E-47</c:v>
                </c:pt>
                <c:pt idx="3166" formatCode="0.00E+00">
                  <c:v>5.3583399999999997E-46</c:v>
                </c:pt>
                <c:pt idx="3167" formatCode="0.00E+00">
                  <c:v>1.2271999999999999E-45</c:v>
                </c:pt>
                <c:pt idx="3168" formatCode="0.00E+00">
                  <c:v>1.8010699999999999E-45</c:v>
                </c:pt>
                <c:pt idx="3169" formatCode="0.00E+00">
                  <c:v>1.9448000000000001E-45</c:v>
                </c:pt>
                <c:pt idx="3170" formatCode="0.00E+00">
                  <c:v>1.33322E-45</c:v>
                </c:pt>
                <c:pt idx="3171" formatCode="0.00E+00">
                  <c:v>-2.0397899999999999E-46</c:v>
                </c:pt>
                <c:pt idx="3172" formatCode="0.00E+00">
                  <c:v>-2.4756999999999999E-45</c:v>
                </c:pt>
                <c:pt idx="3173" formatCode="0.00E+00">
                  <c:v>-4.8284299999999997E-45</c:v>
                </c:pt>
                <c:pt idx="3174" formatCode="0.00E+00">
                  <c:v>-6.20153E-45</c:v>
                </c:pt>
                <c:pt idx="3175" formatCode="0.00E+00">
                  <c:v>-5.3544000000000003E-45</c:v>
                </c:pt>
                <c:pt idx="3176" formatCode="0.00E+00">
                  <c:v>-1.2765900000000001E-45</c:v>
                </c:pt>
                <c:pt idx="3177" formatCode="0.00E+00">
                  <c:v>6.2010500000000002E-45</c:v>
                </c:pt>
                <c:pt idx="3178" formatCode="0.00E+00">
                  <c:v>1.5641400000000001E-44</c:v>
                </c:pt>
                <c:pt idx="3179" formatCode="0.00E+00">
                  <c:v>2.3722199999999998E-44</c:v>
                </c:pt>
                <c:pt idx="3180" formatCode="0.00E+00">
                  <c:v>2.6190399999999998E-44</c:v>
                </c:pt>
                <c:pt idx="3181" formatCode="0.00E+00">
                  <c:v>1.92644E-44</c:v>
                </c:pt>
                <c:pt idx="3182" formatCode="0.00E+00">
                  <c:v>7.8823500000000003E-46</c:v>
                </c:pt>
                <c:pt idx="3183" formatCode="0.00E+00">
                  <c:v>-2.7705900000000001E-44</c:v>
                </c:pt>
                <c:pt idx="3184" formatCode="0.00E+00">
                  <c:v>-5.8373799999999996E-44</c:v>
                </c:pt>
                <c:pt idx="3185" formatCode="0.00E+00">
                  <c:v>-7.63165E-44</c:v>
                </c:pt>
                <c:pt idx="3186" formatCode="0.00E+00">
                  <c:v>-6.1917600000000005E-44</c:v>
                </c:pt>
                <c:pt idx="3187" formatCode="0.00E+00">
                  <c:v>2.44554E-45</c:v>
                </c:pt>
                <c:pt idx="3188" formatCode="0.00E+00">
                  <c:v>1.2077899999999999E-43</c:v>
                </c:pt>
                <c:pt idx="3189" formatCode="0.00E+00">
                  <c:v>2.7276399999999999E-43</c:v>
                </c:pt>
                <c:pt idx="3190" formatCode="0.00E+00">
                  <c:v>4.1187099999999999E-43</c:v>
                </c:pt>
                <c:pt idx="3191" formatCode="0.00E+00">
                  <c:v>4.7518000000000001E-43</c:v>
                </c:pt>
                <c:pt idx="3192" formatCode="0.00E+00">
                  <c:v>4.0066399999999999E-43</c:v>
                </c:pt>
                <c:pt idx="3193" formatCode="0.00E+00">
                  <c:v>1.4826099999999999E-43</c:v>
                </c:pt>
                <c:pt idx="3194" formatCode="0.00E+00">
                  <c:v>-2.6779399999999999E-43</c:v>
                </c:pt>
                <c:pt idx="3195" formatCode="0.00E+00">
                  <c:v>-7.3713500000000001E-43</c:v>
                </c:pt>
                <c:pt idx="3196" formatCode="0.00E+00">
                  <c:v>-1.0449900000000001E-42</c:v>
                </c:pt>
                <c:pt idx="3197" formatCode="0.00E+00">
                  <c:v>-9.3461699999999993E-43</c:v>
                </c:pt>
                <c:pt idx="3198" formatCode="0.00E+00">
                  <c:v>-2.01755E-43</c:v>
                </c:pt>
                <c:pt idx="3199" formatCode="0.00E+00">
                  <c:v>1.2171400000000001E-42</c:v>
                </c:pt>
                <c:pt idx="3200" formatCode="0.00E+00">
                  <c:v>3.1175300000000002E-42</c:v>
                </c:pt>
                <c:pt idx="3201" formatCode="0.00E+00">
                  <c:v>4.8505499999999999E-42</c:v>
                </c:pt>
                <c:pt idx="3202" formatCode="0.00E+00">
                  <c:v>5.3255699999999998E-42</c:v>
                </c:pt>
                <c:pt idx="3203" formatCode="0.00E+00">
                  <c:v>3.4014499999999998E-42</c:v>
                </c:pt>
                <c:pt idx="3204" formatCode="0.00E+00">
                  <c:v>-1.5705500000000001E-42</c:v>
                </c:pt>
                <c:pt idx="3205" formatCode="0.00E+00">
                  <c:v>-9.3130900000000002E-42</c:v>
                </c:pt>
                <c:pt idx="3206" formatCode="0.00E+00">
                  <c:v>-1.8168400000000001E-41</c:v>
                </c:pt>
                <c:pt idx="3207" formatCode="0.00E+00">
                  <c:v>-2.4964400000000002E-41</c:v>
                </c:pt>
                <c:pt idx="3208" formatCode="0.00E+00">
                  <c:v>-2.5956400000000001E-41</c:v>
                </c:pt>
                <c:pt idx="3209" formatCode="0.00E+00">
                  <c:v>-1.8193600000000001E-41</c:v>
                </c:pt>
                <c:pt idx="3210" formatCode="0.00E+00">
                  <c:v>-5.11612E-43</c:v>
                </c:pt>
                <c:pt idx="3211" formatCode="0.00E+00">
                  <c:v>2.47584E-41</c:v>
                </c:pt>
                <c:pt idx="3212" formatCode="0.00E+00">
                  <c:v>4.9416399999999999E-41</c:v>
                </c:pt>
                <c:pt idx="3213" formatCode="0.00E+00">
                  <c:v>5.9295100000000002E-41</c:v>
                </c:pt>
                <c:pt idx="3214" formatCode="0.00E+00">
                  <c:v>3.80174E-41</c:v>
                </c:pt>
                <c:pt idx="3215" formatCode="0.00E+00">
                  <c:v>-2.6330500000000002E-41</c:v>
                </c:pt>
                <c:pt idx="3216" formatCode="0.00E+00">
                  <c:v>-1.32829E-40</c:v>
                </c:pt>
                <c:pt idx="3217" formatCode="0.00E+00">
                  <c:v>-2.5970099999999999E-40</c:v>
                </c:pt>
                <c:pt idx="3218" formatCode="0.00E+00">
                  <c:v>-3.6029799999999998E-40</c:v>
                </c:pt>
                <c:pt idx="3219" formatCode="0.00E+00">
                  <c:v>-3.7201900000000001E-40</c:v>
                </c:pt>
                <c:pt idx="3220" formatCode="0.00E+00">
                  <c:v>-2.4278300000000002E-40</c:v>
                </c:pt>
                <c:pt idx="3221" formatCode="0.00E+00">
                  <c:v>4.1312699999999998E-41</c:v>
                </c:pt>
                <c:pt idx="3222" formatCode="0.00E+00">
                  <c:v>4.4083199999999999E-40</c:v>
                </c:pt>
                <c:pt idx="3223" formatCode="0.00E+00">
                  <c:v>8.5043199999999994E-40</c:v>
                </c:pt>
                <c:pt idx="3224" formatCode="0.00E+00">
                  <c:v>1.0994600000000001E-39</c:v>
                </c:pt>
                <c:pt idx="3225" formatCode="0.00E+00">
                  <c:v>9.9231700000000001E-40</c:v>
                </c:pt>
                <c:pt idx="3226" formatCode="0.00E+00">
                  <c:v>3.7819999999999997E-40</c:v>
                </c:pt>
                <c:pt idx="3227" formatCode="0.00E+00">
                  <c:v>-7.5994599999999998E-40</c:v>
                </c:pt>
                <c:pt idx="3228" formatCode="0.00E+00">
                  <c:v>-2.19616E-39</c:v>
                </c:pt>
                <c:pt idx="3229" formatCode="0.00E+00">
                  <c:v>-3.3884000000000001E-39</c:v>
                </c:pt>
                <c:pt idx="3230" formatCode="0.00E+00">
                  <c:v>-3.5716999999999998E-39</c:v>
                </c:pt>
                <c:pt idx="3231" formatCode="0.00E+00">
                  <c:v>-2.07504E-39</c:v>
                </c:pt>
                <c:pt idx="3232" formatCode="0.00E+00">
                  <c:v>1.3081399999999999E-39</c:v>
                </c:pt>
                <c:pt idx="3233" formatCode="0.00E+00">
                  <c:v>6.1327400000000005E-39</c:v>
                </c:pt>
                <c:pt idx="3234" formatCode="0.00E+00">
                  <c:v>1.12388E-38</c:v>
                </c:pt>
                <c:pt idx="3235" formatCode="0.00E+00">
                  <c:v>1.4664899999999999E-38</c:v>
                </c:pt>
                <c:pt idx="3236" formatCode="0.00E+00">
                  <c:v>1.3868099999999999E-38</c:v>
                </c:pt>
                <c:pt idx="3237" formatCode="0.00E+00">
                  <c:v>6.6618599999999998E-39</c:v>
                </c:pt>
                <c:pt idx="3238" formatCode="0.00E+00">
                  <c:v>-7.3977099999999996E-39</c:v>
                </c:pt>
                <c:pt idx="3239" formatCode="0.00E+00">
                  <c:v>-2.5741099999999998E-38</c:v>
                </c:pt>
                <c:pt idx="3240" formatCode="0.00E+00">
                  <c:v>-4.18546E-38</c:v>
                </c:pt>
                <c:pt idx="3241" formatCode="0.00E+00">
                  <c:v>-4.5776800000000002E-38</c:v>
                </c:pt>
                <c:pt idx="3242" formatCode="0.00E+00">
                  <c:v>-2.7424999999999999E-38</c:v>
                </c:pt>
                <c:pt idx="3243" formatCode="0.00E+00">
                  <c:v>1.8696599999999999E-38</c:v>
                </c:pt>
                <c:pt idx="3244" formatCode="0.00E+00">
                  <c:v>8.9276199999999998E-38</c:v>
                </c:pt>
                <c:pt idx="3245" formatCode="0.00E+00">
                  <c:v>1.6747700000000001E-37</c:v>
                </c:pt>
                <c:pt idx="3246" formatCode="0.00E+00">
                  <c:v>2.2242600000000002E-37</c:v>
                </c:pt>
                <c:pt idx="3247" formatCode="0.00E+00">
                  <c:v>2.19763E-37</c:v>
                </c:pt>
                <c:pt idx="3248" formatCode="0.00E+00">
                  <c:v>1.3397999999999999E-37</c:v>
                </c:pt>
                <c:pt idx="3249" formatCode="0.00E+00">
                  <c:v>-4.3171399999999999E-38</c:v>
                </c:pt>
                <c:pt idx="3250" formatCode="0.00E+00">
                  <c:v>-2.8521600000000001E-37</c:v>
                </c:pt>
                <c:pt idx="3251" formatCode="0.00E+00">
                  <c:v>-5.1343100000000004E-37</c:v>
                </c:pt>
                <c:pt idx="3252" formatCode="0.00E+00">
                  <c:v>-6.0939400000000003E-37</c:v>
                </c:pt>
                <c:pt idx="3253" formatCode="0.00E+00">
                  <c:v>-4.5250199999999996E-37</c:v>
                </c:pt>
                <c:pt idx="3254" formatCode="0.00E+00">
                  <c:v>3.3530199999999998E-38</c:v>
                </c:pt>
                <c:pt idx="3255" formatCode="0.00E+00">
                  <c:v>8.2110199999999994E-37</c:v>
                </c:pt>
                <c:pt idx="3256" formatCode="0.00E+00">
                  <c:v>1.7307099999999999E-36</c:v>
                </c:pt>
                <c:pt idx="3257" formatCode="0.00E+00">
                  <c:v>2.41574E-36</c:v>
                </c:pt>
                <c:pt idx="3258" formatCode="0.00E+00">
                  <c:v>2.38776E-36</c:v>
                </c:pt>
                <c:pt idx="3259" formatCode="0.00E+00">
                  <c:v>1.16574E-36</c:v>
                </c:pt>
                <c:pt idx="3260" formatCode="0.00E+00">
                  <c:v>-1.42659E-36</c:v>
                </c:pt>
                <c:pt idx="3261" formatCode="0.00E+00">
                  <c:v>-5.0061599999999998E-36</c:v>
                </c:pt>
                <c:pt idx="3262" formatCode="0.00E+00">
                  <c:v>-8.5719599999999995E-36</c:v>
                </c:pt>
                <c:pt idx="3263" formatCode="0.00E+00">
                  <c:v>-1.06438E-35</c:v>
                </c:pt>
                <c:pt idx="3264" formatCode="0.00E+00">
                  <c:v>-9.6040000000000004E-36</c:v>
                </c:pt>
                <c:pt idx="3265" formatCode="0.00E+00">
                  <c:v>-4.2765700000000002E-36</c:v>
                </c:pt>
                <c:pt idx="3266" formatCode="0.00E+00">
                  <c:v>5.2625599999999998E-36</c:v>
                </c:pt>
                <c:pt idx="3267" formatCode="0.00E+00">
                  <c:v>1.6869800000000001E-35</c:v>
                </c:pt>
                <c:pt idx="3268" formatCode="0.00E+00">
                  <c:v>2.5971899999999999E-35</c:v>
                </c:pt>
                <c:pt idx="3269" formatCode="0.00E+00">
                  <c:v>2.6435899999999999E-35</c:v>
                </c:pt>
                <c:pt idx="3270" formatCode="0.00E+00">
                  <c:v>1.32946E-35</c:v>
                </c:pt>
                <c:pt idx="3271" formatCode="0.00E+00">
                  <c:v>-1.41858E-35</c:v>
                </c:pt>
                <c:pt idx="3272" formatCode="0.00E+00">
                  <c:v>-5.1710700000000002E-35</c:v>
                </c:pt>
                <c:pt idx="3273" formatCode="0.00E+00">
                  <c:v>-8.9285499999999997E-35</c:v>
                </c:pt>
                <c:pt idx="3274" formatCode="0.00E+00">
                  <c:v>-1.07962E-34</c:v>
                </c:pt>
                <c:pt idx="3275" formatCode="0.00E+00">
                  <c:v>-8.1541499999999995E-35</c:v>
                </c:pt>
                <c:pt idx="3276" formatCode="0.00E+00">
                  <c:v>9.9116499999999999E-36</c:v>
                </c:pt>
                <c:pt idx="3277" formatCode="0.00E+00">
                  <c:v>1.64096E-34</c:v>
                </c:pt>
                <c:pt idx="3278" formatCode="0.00E+00">
                  <c:v>3.5149799999999998E-34</c:v>
                </c:pt>
                <c:pt idx="3279" formatCode="0.00E+00">
                  <c:v>5.2304600000000004E-34</c:v>
                </c:pt>
                <c:pt idx="3280" formatCode="0.00E+00">
                  <c:v>6.2124E-34</c:v>
                </c:pt>
                <c:pt idx="3281" formatCode="0.00E+00">
                  <c:v>5.8644899999999996E-34</c:v>
                </c:pt>
                <c:pt idx="3282" formatCode="0.00E+00">
                  <c:v>3.7216999999999999E-34</c:v>
                </c:pt>
                <c:pt idx="3283" formatCode="0.00E+00">
                  <c:v>-8.6838900000000004E-36</c:v>
                </c:pt>
                <c:pt idx="3284" formatCode="0.00E+00">
                  <c:v>-4.2879300000000001E-34</c:v>
                </c:pt>
                <c:pt idx="3285" formatCode="0.00E+00">
                  <c:v>-6.56027E-34</c:v>
                </c:pt>
                <c:pt idx="3286" formatCode="0.00E+00">
                  <c:v>-4.5475000000000002E-34</c:v>
                </c:pt>
                <c:pt idx="3287" formatCode="0.00E+00">
                  <c:v>3.1266700000000001E-34</c:v>
                </c:pt>
                <c:pt idx="3288" formatCode="0.00E+00">
                  <c:v>1.6443799999999999E-33</c:v>
                </c:pt>
                <c:pt idx="3289" formatCode="0.00E+00">
                  <c:v>3.3255000000000002E-33</c:v>
                </c:pt>
                <c:pt idx="3290" formatCode="0.00E+00">
                  <c:v>4.8139499999999999E-33</c:v>
                </c:pt>
                <c:pt idx="3291" formatCode="0.00E+00">
                  <c:v>5.3332400000000002E-33</c:v>
                </c:pt>
                <c:pt idx="3292" formatCode="0.00E+00">
                  <c:v>4.2442699999999998E-33</c:v>
                </c:pt>
                <c:pt idx="3293" formatCode="0.00E+00">
                  <c:v>1.3734899999999999E-33</c:v>
                </c:pt>
                <c:pt idx="3294" formatCode="0.00E+00">
                  <c:v>-2.9003299999999999E-33</c:v>
                </c:pt>
                <c:pt idx="3295" formatCode="0.00E+00">
                  <c:v>-7.5402700000000004E-33</c:v>
                </c:pt>
                <c:pt idx="3296" formatCode="0.00E+00">
                  <c:v>-1.03548E-32</c:v>
                </c:pt>
                <c:pt idx="3297" formatCode="0.00E+00">
                  <c:v>-7.7432000000000004E-33</c:v>
                </c:pt>
                <c:pt idx="3298" formatCode="0.00E+00">
                  <c:v>3.9260499999999997E-33</c:v>
                </c:pt>
                <c:pt idx="3299" formatCode="0.00E+00">
                  <c:v>2.5693700000000003E-32</c:v>
                </c:pt>
                <c:pt idx="3300" formatCode="0.00E+00">
                  <c:v>5.4192500000000002E-32</c:v>
                </c:pt>
                <c:pt idx="3301" formatCode="0.00E+00">
                  <c:v>8.1642299999999995E-32</c:v>
                </c:pt>
                <c:pt idx="3302" formatCode="0.00E+00">
                  <c:v>9.78707E-32</c:v>
                </c:pt>
                <c:pt idx="3303" formatCode="0.00E+00">
                  <c:v>9.3366100000000001E-32</c:v>
                </c:pt>
                <c:pt idx="3304" formatCode="0.00E+00">
                  <c:v>6.16477E-32</c:v>
                </c:pt>
                <c:pt idx="3305" formatCode="0.00E+00">
                  <c:v>3.3826500000000002E-33</c:v>
                </c:pt>
                <c:pt idx="3306" formatCode="0.00E+00">
                  <c:v>-6.6586399999999999E-32</c:v>
                </c:pt>
                <c:pt idx="3307" formatCode="0.00E+00">
                  <c:v>-1.19186E-31</c:v>
                </c:pt>
                <c:pt idx="3308" formatCode="0.00E+00">
                  <c:v>-1.22074E-31</c:v>
                </c:pt>
                <c:pt idx="3309" formatCode="0.00E+00">
                  <c:v>-4.78709E-32</c:v>
                </c:pt>
                <c:pt idx="3310" formatCode="0.00E+00">
                  <c:v>1.1803400000000001E-31</c:v>
                </c:pt>
                <c:pt idx="3311" formatCode="0.00E+00">
                  <c:v>3.5542399999999998E-31</c:v>
                </c:pt>
                <c:pt idx="3312" formatCode="0.00E+00">
                  <c:v>5.9298900000000004E-31</c:v>
                </c:pt>
                <c:pt idx="3313" formatCode="0.00E+00">
                  <c:v>7.2048600000000003E-31</c:v>
                </c:pt>
                <c:pt idx="3314" formatCode="0.00E+00">
                  <c:v>6.0822800000000004E-31</c:v>
                </c:pt>
                <c:pt idx="3315" formatCode="0.00E+00">
                  <c:v>1.39104E-31</c:v>
                </c:pt>
                <c:pt idx="3316" formatCode="0.00E+00">
                  <c:v>-7.0427799999999999E-31</c:v>
                </c:pt>
                <c:pt idx="3317" formatCode="0.00E+00">
                  <c:v>-1.7384799999999999E-30</c:v>
                </c:pt>
                <c:pt idx="3318" formatCode="0.00E+00">
                  <c:v>-2.5582099999999999E-30</c:v>
                </c:pt>
                <c:pt idx="3319" formatCode="0.00E+00">
                  <c:v>-2.6082899999999999E-30</c:v>
                </c:pt>
                <c:pt idx="3320" formatCode="0.00E+00">
                  <c:v>-1.3125900000000001E-30</c:v>
                </c:pt>
                <c:pt idx="3321" formatCode="0.00E+00">
                  <c:v>1.6951400000000001E-30</c:v>
                </c:pt>
                <c:pt idx="3322" formatCode="0.00E+00">
                  <c:v>6.1527700000000002E-30</c:v>
                </c:pt>
                <c:pt idx="3323" formatCode="0.00E+00">
                  <c:v>1.07704E-29</c:v>
                </c:pt>
                <c:pt idx="3324" formatCode="0.00E+00">
                  <c:v>1.35315E-29</c:v>
                </c:pt>
                <c:pt idx="3325" formatCode="0.00E+00">
                  <c:v>1.27455E-29</c:v>
                </c:pt>
                <c:pt idx="3326" formatCode="0.00E+00">
                  <c:v>7.6447200000000003E-30</c:v>
                </c:pt>
                <c:pt idx="3327" formatCode="0.00E+00">
                  <c:v>-1.6514999999999998E-30</c:v>
                </c:pt>
                <c:pt idx="3328" formatCode="0.00E+00">
                  <c:v>-1.3367299999999999E-29</c:v>
                </c:pt>
                <c:pt idx="3329" formatCode="0.00E+00">
                  <c:v>-2.3129800000000001E-29</c:v>
                </c:pt>
                <c:pt idx="3330" formatCode="0.00E+00">
                  <c:v>-2.56813E-29</c:v>
                </c:pt>
                <c:pt idx="3331" formatCode="0.00E+00">
                  <c:v>-1.8137000000000001E-29</c:v>
                </c:pt>
                <c:pt idx="3332" formatCode="0.00E+00">
                  <c:v>-6.5525500000000001E-31</c:v>
                </c:pt>
                <c:pt idx="3333" formatCode="0.00E+00">
                  <c:v>2.4407600000000001E-29</c:v>
                </c:pt>
                <c:pt idx="3334" formatCode="0.00E+00">
                  <c:v>5.0388800000000001E-29</c:v>
                </c:pt>
                <c:pt idx="3335" formatCode="0.00E+00">
                  <c:v>6.2460599999999996E-29</c:v>
                </c:pt>
                <c:pt idx="3336" formatCode="0.00E+00">
                  <c:v>3.96937E-29</c:v>
                </c:pt>
                <c:pt idx="3337" formatCode="0.00E+00">
                  <c:v>-3.3284399999999998E-29</c:v>
                </c:pt>
                <c:pt idx="3338" formatCode="0.00E+00">
                  <c:v>-1.5454900000000001E-28</c:v>
                </c:pt>
                <c:pt idx="3339" formatCode="0.00E+00">
                  <c:v>-3.0289200000000002E-28</c:v>
                </c:pt>
                <c:pt idx="3340" formatCode="0.00E+00">
                  <c:v>-4.3989000000000001E-28</c:v>
                </c:pt>
                <c:pt idx="3341" formatCode="0.00E+00">
                  <c:v>-5.16095E-28</c:v>
                </c:pt>
                <c:pt idx="3342" formatCode="0.00E+00">
                  <c:v>-4.8670900000000004E-28</c:v>
                </c:pt>
                <c:pt idx="3343" formatCode="0.00E+00">
                  <c:v>-3.1945299999999999E-28</c:v>
                </c:pt>
                <c:pt idx="3344" formatCode="0.00E+00">
                  <c:v>-1.0313800000000001E-29</c:v>
                </c:pt>
                <c:pt idx="3345" formatCode="0.00E+00">
                  <c:v>3.4105399999999999E-28</c:v>
                </c:pt>
                <c:pt idx="3346" formatCode="0.00E+00">
                  <c:v>4.6974400000000004E-28</c:v>
                </c:pt>
                <c:pt idx="3347" formatCode="0.00E+00">
                  <c:v>2.4268899999999999E-29</c:v>
                </c:pt>
                <c:pt idx="3348" formatCode="0.00E+00">
                  <c:v>-1.27248E-27</c:v>
                </c:pt>
                <c:pt idx="3349" formatCode="0.00E+00">
                  <c:v>-3.4712799999999998E-27</c:v>
                </c:pt>
                <c:pt idx="3350" formatCode="0.00E+00">
                  <c:v>-6.26523E-27</c:v>
                </c:pt>
                <c:pt idx="3351" formatCode="0.00E+00">
                  <c:v>-8.8721699999999993E-27</c:v>
                </c:pt>
                <c:pt idx="3352" formatCode="0.00E+00">
                  <c:v>-9.9042600000000001E-27</c:v>
                </c:pt>
                <c:pt idx="3353" formatCode="0.00E+00">
                  <c:v>-7.5756499999999999E-27</c:v>
                </c:pt>
                <c:pt idx="3354" formatCode="0.00E+00">
                  <c:v>-7.30428E-28</c:v>
                </c:pt>
                <c:pt idx="3355" formatCode="0.00E+00">
                  <c:v>1.00444E-26</c:v>
                </c:pt>
                <c:pt idx="3356" formatCode="0.00E+00">
                  <c:v>2.2311900000000001E-26</c:v>
                </c:pt>
                <c:pt idx="3357" formatCode="0.00E+00">
                  <c:v>3.1799899999999998E-26</c:v>
                </c:pt>
                <c:pt idx="3358" formatCode="0.00E+00">
                  <c:v>3.2304099999999998E-26</c:v>
                </c:pt>
                <c:pt idx="3359" formatCode="0.00E+00">
                  <c:v>1.8141600000000001E-26</c:v>
                </c:pt>
                <c:pt idx="3360" formatCode="0.00E+00">
                  <c:v>-1.1636399999999999E-26</c:v>
                </c:pt>
                <c:pt idx="3361" formatCode="0.00E+00">
                  <c:v>-5.1842399999999995E-26</c:v>
                </c:pt>
                <c:pt idx="3362" formatCode="0.00E+00">
                  <c:v>-9.0985599999999999E-26</c:v>
                </c:pt>
                <c:pt idx="3363" formatCode="0.00E+00">
                  <c:v>-1.1097600000000001E-25</c:v>
                </c:pt>
                <c:pt idx="3364" formatCode="0.00E+00">
                  <c:v>-9.3651199999999998E-26</c:v>
                </c:pt>
                <c:pt idx="3365" formatCode="0.00E+00">
                  <c:v>-3.05727E-26</c:v>
                </c:pt>
                <c:pt idx="3366" formatCode="0.00E+00">
                  <c:v>7.44697E-26</c:v>
                </c:pt>
                <c:pt idx="3367" formatCode="0.00E+00">
                  <c:v>1.9945099999999999E-25</c:v>
                </c:pt>
                <c:pt idx="3368" formatCode="0.00E+00">
                  <c:v>2.9431000000000002E-25</c:v>
                </c:pt>
                <c:pt idx="3369" formatCode="0.00E+00">
                  <c:v>2.9971899999999998E-25</c:v>
                </c:pt>
                <c:pt idx="3370" formatCode="0.00E+00">
                  <c:v>1.7881399999999999E-25</c:v>
                </c:pt>
                <c:pt idx="3371" formatCode="0.00E+00">
                  <c:v>-8.2160699999999999E-26</c:v>
                </c:pt>
                <c:pt idx="3372" formatCode="0.00E+00">
                  <c:v>-4.6218600000000003E-25</c:v>
                </c:pt>
                <c:pt idx="3373" formatCode="0.00E+00">
                  <c:v>-8.4378799999999997E-25</c:v>
                </c:pt>
                <c:pt idx="3374" formatCode="0.00E+00">
                  <c:v>-9.8603900000000002E-25</c:v>
                </c:pt>
                <c:pt idx="3375" formatCode="0.00E+00">
                  <c:v>-6.0411399999999998E-25</c:v>
                </c:pt>
                <c:pt idx="3376" formatCode="0.00E+00">
                  <c:v>5.0152899999999999E-25</c:v>
                </c:pt>
                <c:pt idx="3377" formatCode="0.00E+00">
                  <c:v>2.32889E-24</c:v>
                </c:pt>
                <c:pt idx="3378" formatCode="0.00E+00">
                  <c:v>4.55573E-24</c:v>
                </c:pt>
                <c:pt idx="3379" formatCode="0.00E+00">
                  <c:v>6.4699E-24</c:v>
                </c:pt>
                <c:pt idx="3380" formatCode="0.00E+00">
                  <c:v>7.1467799999999997E-24</c:v>
                </c:pt>
                <c:pt idx="3381" formatCode="0.00E+00">
                  <c:v>5.8134700000000004E-24</c:v>
                </c:pt>
                <c:pt idx="3382" formatCode="0.00E+00">
                  <c:v>2.0885700000000002E-24</c:v>
                </c:pt>
                <c:pt idx="3383" formatCode="0.00E+00">
                  <c:v>-3.7008300000000002E-24</c:v>
                </c:pt>
                <c:pt idx="3384" formatCode="0.00E+00">
                  <c:v>-9.9960099999999997E-24</c:v>
                </c:pt>
                <c:pt idx="3385" formatCode="0.00E+00">
                  <c:v>-1.42074E-23</c:v>
                </c:pt>
                <c:pt idx="3386" formatCode="0.00E+00">
                  <c:v>-1.36467E-23</c:v>
                </c:pt>
                <c:pt idx="3387" formatCode="0.00E+00">
                  <c:v>-5.8966299999999996E-24</c:v>
                </c:pt>
                <c:pt idx="3388" formatCode="0.00E+00">
                  <c:v>1.03483E-23</c:v>
                </c:pt>
                <c:pt idx="3389" formatCode="0.00E+00">
                  <c:v>3.2455399999999999E-23</c:v>
                </c:pt>
                <c:pt idx="3390" formatCode="0.00E+00">
                  <c:v>5.1331099999999999E-23</c:v>
                </c:pt>
                <c:pt idx="3391" formatCode="0.00E+00">
                  <c:v>5.1861699999999999E-23</c:v>
                </c:pt>
                <c:pt idx="3392" formatCode="0.00E+00">
                  <c:v>1.7318999999999999E-23</c:v>
                </c:pt>
                <c:pt idx="3393" formatCode="0.00E+00">
                  <c:v>-6.1235400000000002E-23</c:v>
                </c:pt>
                <c:pt idx="3394" formatCode="0.00E+00">
                  <c:v>-1.76125E-22</c:v>
                </c:pt>
                <c:pt idx="3395" formatCode="0.00E+00">
                  <c:v>-3.0174699999999999E-22</c:v>
                </c:pt>
                <c:pt idx="3396" formatCode="0.00E+00">
                  <c:v>-3.94901E-22</c:v>
                </c:pt>
                <c:pt idx="3397" formatCode="0.00E+00">
                  <c:v>-4.0012099999999999E-22</c:v>
                </c:pt>
                <c:pt idx="3398" formatCode="0.00E+00">
                  <c:v>-2.749E-22</c:v>
                </c:pt>
                <c:pt idx="3399" formatCode="0.00E+00">
                  <c:v>-1.8897099999999999E-23</c:v>
                </c:pt>
                <c:pt idx="3400" formatCode="0.00E+00">
                  <c:v>3.1852699999999998E-22</c:v>
                </c:pt>
                <c:pt idx="3401" formatCode="0.00E+00">
                  <c:v>6.4596200000000004E-22</c:v>
                </c:pt>
                <c:pt idx="3402" formatCode="0.00E+00">
                  <c:v>8.45067E-22</c:v>
                </c:pt>
                <c:pt idx="3403" formatCode="0.00E+00">
                  <c:v>7.9239899999999996E-22</c:v>
                </c:pt>
                <c:pt idx="3404" formatCode="0.00E+00">
                  <c:v>3.9923600000000001E-22</c:v>
                </c:pt>
                <c:pt idx="3405" formatCode="0.00E+00">
                  <c:v>-3.1265199999999999E-22</c:v>
                </c:pt>
                <c:pt idx="3406" formatCode="0.00E+00">
                  <c:v>-1.1576999999999999E-21</c:v>
                </c:pt>
                <c:pt idx="3407" formatCode="0.00E+00">
                  <c:v>-1.76295E-21</c:v>
                </c:pt>
                <c:pt idx="3408" formatCode="0.00E+00">
                  <c:v>-1.4852E-21</c:v>
                </c:pt>
                <c:pt idx="3409" formatCode="0.00E+00">
                  <c:v>4.9127E-22</c:v>
                </c:pt>
                <c:pt idx="3410" formatCode="0.00E+00">
                  <c:v>4.6099199999999997E-21</c:v>
                </c:pt>
                <c:pt idx="3411" formatCode="0.00E+00">
                  <c:v>1.0354799999999999E-20</c:v>
                </c:pt>
                <c:pt idx="3412" formatCode="0.00E+00">
                  <c:v>1.5894700000000001E-20</c:v>
                </c:pt>
                <c:pt idx="3413" formatCode="0.00E+00">
                  <c:v>1.7888600000000001E-20</c:v>
                </c:pt>
                <c:pt idx="3414" formatCode="0.00E+00">
                  <c:v>1.2152E-20</c:v>
                </c:pt>
                <c:pt idx="3415" formatCode="0.00E+00">
                  <c:v>-4.3595600000000001E-21</c:v>
                </c:pt>
                <c:pt idx="3416" formatCode="0.00E+00">
                  <c:v>-3.1274599999999999E-20</c:v>
                </c:pt>
                <c:pt idx="3417" formatCode="0.00E+00">
                  <c:v>-6.3190299999999999E-20</c:v>
                </c:pt>
                <c:pt idx="3418" formatCode="0.00E+00">
                  <c:v>-8.91759E-20</c:v>
                </c:pt>
                <c:pt idx="3419" formatCode="0.00E+00">
                  <c:v>-9.4481099999999995E-20</c:v>
                </c:pt>
                <c:pt idx="3420" formatCode="0.00E+00">
                  <c:v>-6.5091099999999999E-20</c:v>
                </c:pt>
                <c:pt idx="3421" formatCode="0.00E+00">
                  <c:v>5.0207699999999999E-21</c:v>
                </c:pt>
                <c:pt idx="3422" formatCode="0.00E+00">
                  <c:v>1.06515E-19</c:v>
                </c:pt>
                <c:pt idx="3423" formatCode="0.00E+00">
                  <c:v>2.11667E-19</c:v>
                </c:pt>
                <c:pt idx="3424" formatCode="0.00E+00">
                  <c:v>2.7564800000000002E-19</c:v>
                </c:pt>
                <c:pt idx="3425" formatCode="0.00E+00">
                  <c:v>2.43872E-19</c:v>
                </c:pt>
                <c:pt idx="3426" formatCode="0.00E+00">
                  <c:v>7.5438400000000002E-20</c:v>
                </c:pt>
                <c:pt idx="3427" formatCode="0.00E+00">
                  <c:v>-2.2572099999999999E-19</c:v>
                </c:pt>
                <c:pt idx="3428" formatCode="0.00E+00">
                  <c:v>-5.9667099999999997E-19</c:v>
                </c:pt>
                <c:pt idx="3429" formatCode="0.00E+00">
                  <c:v>-9.0317800000000009E-19</c:v>
                </c:pt>
                <c:pt idx="3430" formatCode="0.00E+00">
                  <c:v>-9.16026E-19</c:v>
                </c:pt>
                <c:pt idx="3431" formatCode="0.00E+00">
                  <c:v>-3.4558199999999999E-19</c:v>
                </c:pt>
                <c:pt idx="3432" formatCode="0.00E+00">
                  <c:v>1.00636E-18</c:v>
                </c:pt>
                <c:pt idx="3433" formatCode="0.00E+00">
                  <c:v>3.0412700000000001E-18</c:v>
                </c:pt>
                <c:pt idx="3434" formatCode="0.00E+00">
                  <c:v>5.2299000000000002E-18</c:v>
                </c:pt>
                <c:pt idx="3435" formatCode="0.00E+00">
                  <c:v>6.6497600000000001E-18</c:v>
                </c:pt>
                <c:pt idx="3436" formatCode="0.00E+00">
                  <c:v>6.1868900000000001E-18</c:v>
                </c:pt>
                <c:pt idx="3437" formatCode="0.00E+00">
                  <c:v>2.8738000000000001E-18</c:v>
                </c:pt>
                <c:pt idx="3438" formatCode="0.00E+00">
                  <c:v>-3.5390399999999999E-18</c:v>
                </c:pt>
                <c:pt idx="3439" formatCode="0.00E+00">
                  <c:v>-1.1917999999999999E-17</c:v>
                </c:pt>
                <c:pt idx="3440" formatCode="0.00E+00">
                  <c:v>-1.94239E-17</c:v>
                </c:pt>
                <c:pt idx="3441" formatCode="0.00E+00">
                  <c:v>-2.1799400000000001E-17</c:v>
                </c:pt>
                <c:pt idx="3442" formatCode="0.00E+00">
                  <c:v>-1.43981E-17</c:v>
                </c:pt>
                <c:pt idx="3443" formatCode="0.00E+00">
                  <c:v>5.8398199999999998E-18</c:v>
                </c:pt>
                <c:pt idx="3444" formatCode="0.00E+00">
                  <c:v>3.7696200000000001E-17</c:v>
                </c:pt>
                <c:pt idx="3445" formatCode="0.00E+00">
                  <c:v>7.3265500000000002E-17</c:v>
                </c:pt>
                <c:pt idx="3446" formatCode="0.00E+00">
                  <c:v>9.7688700000000003E-17</c:v>
                </c:pt>
                <c:pt idx="3447" formatCode="0.00E+00">
                  <c:v>9.2899600000000001E-17</c:v>
                </c:pt>
                <c:pt idx="3448" formatCode="0.00E+00">
                  <c:v>4.4854899999999997E-17</c:v>
                </c:pt>
                <c:pt idx="3449" formatCode="0.00E+00">
                  <c:v>-4.8539800000000001E-17</c:v>
                </c:pt>
                <c:pt idx="3450" formatCode="0.00E+00">
                  <c:v>-1.7167400000000001E-16</c:v>
                </c:pt>
                <c:pt idx="3451" formatCode="0.00E+00">
                  <c:v>-2.8862199999999998E-16</c:v>
                </c:pt>
                <c:pt idx="3452" formatCode="0.00E+00">
                  <c:v>-3.46709E-16</c:v>
                </c:pt>
                <c:pt idx="3453" formatCode="0.00E+00">
                  <c:v>-2.9213599999999998E-16</c:v>
                </c:pt>
                <c:pt idx="3454" formatCode="0.00E+00">
                  <c:v>-9.2949199999999995E-17</c:v>
                </c:pt>
                <c:pt idx="3455" formatCode="0.00E+00">
                  <c:v>2.4025199999999999E-16</c:v>
                </c:pt>
                <c:pt idx="3456" formatCode="0.00E+00">
                  <c:v>6.2681600000000003E-16</c:v>
                </c:pt>
                <c:pt idx="3457" formatCode="0.00E+00">
                  <c:v>8.9523600000000006E-16</c:v>
                </c:pt>
                <c:pt idx="3458" formatCode="0.00E+00">
                  <c:v>8.2747100000000003E-16</c:v>
                </c:pt>
                <c:pt idx="3459" formatCode="0.00E+00">
                  <c:v>2.5152799999999998E-16</c:v>
                </c:pt>
                <c:pt idx="3460" formatCode="0.00E+00">
                  <c:v>-8.8610400000000001E-16</c:v>
                </c:pt>
                <c:pt idx="3461" formatCode="0.00E+00">
                  <c:v>-2.4392400000000002E-15</c:v>
                </c:pt>
                <c:pt idx="3462" formatCode="0.00E+00">
                  <c:v>-3.9638899999999998E-15</c:v>
                </c:pt>
                <c:pt idx="3463" formatCode="0.00E+00">
                  <c:v>-4.7199200000000004E-15</c:v>
                </c:pt>
                <c:pt idx="3464" formatCode="0.00E+00">
                  <c:v>-3.8431299999999998E-15</c:v>
                </c:pt>
                <c:pt idx="3465" formatCode="0.00E+00">
                  <c:v>-7.0522400000000002E-16</c:v>
                </c:pt>
                <c:pt idx="3466" formatCode="0.00E+00">
                  <c:v>4.6007E-15</c:v>
                </c:pt>
                <c:pt idx="3467" formatCode="0.00E+00">
                  <c:v>1.0949400000000001E-14</c:v>
                </c:pt>
                <c:pt idx="3468" formatCode="0.00E+00">
                  <c:v>1.6220900000000001E-14</c:v>
                </c:pt>
                <c:pt idx="3469" formatCode="0.00E+00">
                  <c:v>1.76711E-14</c:v>
                </c:pt>
                <c:pt idx="3470" formatCode="0.00E+00">
                  <c:v>1.27574E-14</c:v>
                </c:pt>
                <c:pt idx="3471" formatCode="0.00E+00">
                  <c:v>2.9424599999999998E-16</c:v>
                </c:pt>
                <c:pt idx="3472" formatCode="0.00E+00">
                  <c:v>-1.82506E-14</c:v>
                </c:pt>
                <c:pt idx="3473" formatCode="0.00E+00">
                  <c:v>-3.7143000000000003E-14</c:v>
                </c:pt>
                <c:pt idx="3474" formatCode="0.00E+00">
                  <c:v>-4.59858E-14</c:v>
                </c:pt>
                <c:pt idx="3475" formatCode="0.00E+00">
                  <c:v>-3.2851799999999998E-14</c:v>
                </c:pt>
                <c:pt idx="3476" formatCode="0.00E+00">
                  <c:v>1.0357E-14</c:v>
                </c:pt>
                <c:pt idx="3477" formatCode="0.00E+00">
                  <c:v>8.2972899999999994E-14</c:v>
                </c:pt>
                <c:pt idx="3478" formatCode="0.00E+00">
                  <c:v>1.7161100000000001E-13</c:v>
                </c:pt>
                <c:pt idx="3479" formatCode="0.00E+00">
                  <c:v>2.48237E-13</c:v>
                </c:pt>
                <c:pt idx="3480" formatCode="0.00E+00">
                  <c:v>2.7347300000000001E-13</c:v>
                </c:pt>
                <c:pt idx="3481" formatCode="0.00E+00">
                  <c:v>2.0834999999999999E-13</c:v>
                </c:pt>
                <c:pt idx="3482" formatCode="0.00E+00">
                  <c:v>3.4109600000000002E-14</c:v>
                </c:pt>
                <c:pt idx="3483" formatCode="0.00E+00">
                  <c:v>-2.2859199999999998E-13</c:v>
                </c:pt>
                <c:pt idx="3484" formatCode="0.00E+00">
                  <c:v>-5.1193199999999996E-13</c:v>
                </c:pt>
                <c:pt idx="3485" formatCode="0.00E+00">
                  <c:v>-7.1006899999999995E-13</c:v>
                </c:pt>
                <c:pt idx="3486" formatCode="0.00E+00">
                  <c:v>-7.0573299999999998E-13</c:v>
                </c:pt>
                <c:pt idx="3487" formatCode="0.00E+00">
                  <c:v>-4.0511999999999999E-13</c:v>
                </c:pt>
                <c:pt idx="3488" formatCode="0.00E+00">
                  <c:v>2.1776899999999999E-13</c:v>
                </c:pt>
                <c:pt idx="3489" formatCode="0.00E+00">
                  <c:v>1.0501300000000001E-12</c:v>
                </c:pt>
                <c:pt idx="3490" formatCode="0.00E+00">
                  <c:v>1.7897499999999999E-12</c:v>
                </c:pt>
                <c:pt idx="3491" formatCode="0.00E+00">
                  <c:v>2.0288199999999998E-12</c:v>
                </c:pt>
                <c:pt idx="3492" formatCode="0.00E+00">
                  <c:v>1.4330700000000001E-12</c:v>
                </c:pt>
                <c:pt idx="3493" formatCode="0.00E+00">
                  <c:v>-1.4373499999999999E-13</c:v>
                </c:pt>
                <c:pt idx="3494" formatCode="0.00E+00">
                  <c:v>-2.5693199999999998E-12</c:v>
                </c:pt>
                <c:pt idx="3495" formatCode="0.00E+00">
                  <c:v>-5.2575700000000002E-12</c:v>
                </c:pt>
                <c:pt idx="3496" formatCode="0.00E+00">
                  <c:v>-7.0731499999999996E-12</c:v>
                </c:pt>
                <c:pt idx="3497" formatCode="0.00E+00">
                  <c:v>-6.5760100000000004E-12</c:v>
                </c:pt>
                <c:pt idx="3498" formatCode="0.00E+00">
                  <c:v>-2.5794700000000001E-12</c:v>
                </c:pt>
                <c:pt idx="3499" formatCode="0.00E+00">
                  <c:v>5.2203700000000003E-12</c:v>
                </c:pt>
                <c:pt idx="3500" formatCode="0.00E+00">
                  <c:v>1.5618200000000001E-11</c:v>
                </c:pt>
                <c:pt idx="3501" formatCode="0.00E+00">
                  <c:v>2.5304399999999999E-11</c:v>
                </c:pt>
                <c:pt idx="3502" formatCode="0.00E+00">
                  <c:v>2.9229999999999999E-11</c:v>
                </c:pt>
                <c:pt idx="3503" formatCode="0.00E+00">
                  <c:v>2.2548100000000001E-11</c:v>
                </c:pt>
                <c:pt idx="3504" formatCode="0.00E+00">
                  <c:v>2.5013900000000001E-12</c:v>
                </c:pt>
                <c:pt idx="3505" formatCode="0.00E+00">
                  <c:v>-3.02364E-11</c:v>
                </c:pt>
                <c:pt idx="3506" formatCode="0.00E+00">
                  <c:v>-6.7984900000000005E-11</c:v>
                </c:pt>
                <c:pt idx="3507" formatCode="0.00E+00">
                  <c:v>-9.2164099999999997E-11</c:v>
                </c:pt>
                <c:pt idx="3508" formatCode="0.00E+00">
                  <c:v>-7.7990499999999998E-11</c:v>
                </c:pt>
                <c:pt idx="3509" formatCode="0.00E+00">
                  <c:v>-7.4505799999999995E-12</c:v>
                </c:pt>
                <c:pt idx="3510" formatCode="0.00E+00">
                  <c:v>1.2119400000000001E-10</c:v>
                </c:pt>
                <c:pt idx="3511" formatCode="0.00E+00">
                  <c:v>2.89785E-10</c:v>
                </c:pt>
                <c:pt idx="3512" formatCode="0.00E+00">
                  <c:v>4.5436000000000002E-10</c:v>
                </c:pt>
                <c:pt idx="3513" formatCode="0.00E+00">
                  <c:v>5.4162399999999997E-10</c:v>
                </c:pt>
                <c:pt idx="3514" formatCode="0.00E+00">
                  <c:v>4.66163E-10</c:v>
                </c:pt>
                <c:pt idx="3515" formatCode="0.00E+00">
                  <c:v>1.7034799999999999E-10</c:v>
                </c:pt>
                <c:pt idx="3516" formatCode="0.00E+00">
                  <c:v>-3.3494599999999998E-10</c:v>
                </c:pt>
                <c:pt idx="3517" formatCode="0.00E+00">
                  <c:v>-9.3977300000000008E-10</c:v>
                </c:pt>
                <c:pt idx="3518" formatCode="0.00E+00">
                  <c:v>-1.4134299999999999E-9</c:v>
                </c:pt>
                <c:pt idx="3519" formatCode="0.00E+00">
                  <c:v>-1.4416299999999999E-9</c:v>
                </c:pt>
                <c:pt idx="3520" formatCode="0.00E+00">
                  <c:v>-7.6020399999999995E-10</c:v>
                </c:pt>
                <c:pt idx="3521" formatCode="0.00E+00">
                  <c:v>7.0899800000000002E-10</c:v>
                </c:pt>
                <c:pt idx="3522" formatCode="0.00E+00">
                  <c:v>2.7785800000000001E-9</c:v>
                </c:pt>
                <c:pt idx="3523" formatCode="0.00E+00">
                  <c:v>4.8731200000000002E-9</c:v>
                </c:pt>
                <c:pt idx="3524" formatCode="0.00E+00">
                  <c:v>5.9485399999999998E-9</c:v>
                </c:pt>
                <c:pt idx="3525" formatCode="0.00E+00">
                  <c:v>4.7454599999999999E-9</c:v>
                </c:pt>
                <c:pt idx="3526" formatCode="0.00E+00">
                  <c:v>3.6881599999999999E-10</c:v>
                </c:pt>
                <c:pt idx="3527" formatCode="0.00E+00">
                  <c:v>-7.1071400000000003E-9</c:v>
                </c:pt>
                <c:pt idx="3528" formatCode="0.00E+00">
                  <c:v>-1.6259899999999999E-8</c:v>
                </c:pt>
                <c:pt idx="3529" formatCode="0.00E+00">
                  <c:v>-2.4245599999999999E-8</c:v>
                </c:pt>
                <c:pt idx="3530" formatCode="0.00E+00">
                  <c:v>-2.7023700000000001E-8</c:v>
                </c:pt>
                <c:pt idx="3531" formatCode="0.00E+00">
                  <c:v>-2.0175800000000001E-8</c:v>
                </c:pt>
                <c:pt idx="3532" formatCode="0.00E+00">
                  <c:v>-9.1493900000000004E-10</c:v>
                </c:pt>
                <c:pt idx="3533" formatCode="0.00E+00">
                  <c:v>2.9051200000000001E-8</c:v>
                </c:pt>
                <c:pt idx="3534" formatCode="0.00E+00">
                  <c:v>6.1456700000000003E-8</c:v>
                </c:pt>
                <c:pt idx="3535" formatCode="0.00E+00">
                  <c:v>8.2051999999999999E-8</c:v>
                </c:pt>
                <c:pt idx="3536" formatCode="0.00E+00">
                  <c:v>7.4528000000000004E-8</c:v>
                </c:pt>
                <c:pt idx="3537" formatCode="0.00E+00">
                  <c:v>2.6978499999999999E-8</c:v>
                </c:pt>
                <c:pt idx="3538" formatCode="0.00E+00">
                  <c:v>-6.0923400000000004E-8</c:v>
                </c:pt>
                <c:pt idx="3539" formatCode="0.00E+00">
                  <c:v>-1.72952E-7</c:v>
                </c:pt>
                <c:pt idx="3540" formatCode="0.00E+00">
                  <c:v>-2.7396600000000001E-7</c:v>
                </c:pt>
                <c:pt idx="3541" formatCode="0.00E+00">
                  <c:v>-3.1018199999999999E-7</c:v>
                </c:pt>
                <c:pt idx="3542" formatCode="0.00E+00">
                  <c:v>-2.2088800000000001E-7</c:v>
                </c:pt>
                <c:pt idx="3543" formatCode="0.00E+00">
                  <c:v>3.2655899999999999E-8</c:v>
                </c:pt>
                <c:pt idx="3544" formatCode="0.00E+00">
                  <c:v>4.33655E-7</c:v>
                </c:pt>
                <c:pt idx="3545" formatCode="0.00E+00">
                  <c:v>8.7884199999999995E-7</c:v>
                </c:pt>
                <c:pt idx="3546" formatCode="0.00E+00">
                  <c:v>1.1610599999999999E-6</c:v>
                </c:pt>
                <c:pt idx="3547" formatCode="0.00E+00">
                  <c:v>1.0191699999999999E-6</c:v>
                </c:pt>
                <c:pt idx="3548" formatCode="0.00E+00">
                  <c:v>2.6551899999999998E-7</c:v>
                </c:pt>
                <c:pt idx="3549" formatCode="0.00E+00">
                  <c:v>-1.1083099999999999E-6</c:v>
                </c:pt>
                <c:pt idx="3550" formatCode="0.00E+00">
                  <c:v>-2.88287E-6</c:v>
                </c:pt>
                <c:pt idx="3551" formatCode="0.00E+00">
                  <c:v>-4.4818400000000003E-6</c:v>
                </c:pt>
                <c:pt idx="3552" formatCode="0.00E+00">
                  <c:v>-4.8086E-6</c:v>
                </c:pt>
                <c:pt idx="3553" formatCode="0.00E+00">
                  <c:v>-2.4640500000000002E-6</c:v>
                </c:pt>
                <c:pt idx="3554" formatCode="0.00E+00">
                  <c:v>3.6253599999999998E-6</c:v>
                </c:pt>
                <c:pt idx="3555" formatCode="0.00E+00">
                  <c:v>1.39081E-5</c:v>
                </c:pt>
                <c:pt idx="3556" formatCode="0.00E+00">
                  <c:v>2.8563100000000001E-5</c:v>
                </c:pt>
                <c:pt idx="3557" formatCode="0.00E+00">
                  <c:v>4.7785199999999998E-5</c:v>
                </c:pt>
                <c:pt idx="3558" formatCode="0.00E+00">
                  <c:v>7.1581299999999999E-5</c:v>
                </c:pt>
                <c:pt idx="3559" formatCode="0.00E+00">
                  <c:v>9.9584899999999996E-5</c:v>
                </c:pt>
                <c:pt idx="3560" formatCode="0.00E+00">
                  <c:v>1.3110800000000001E-4</c:v>
                </c:pt>
                <c:pt idx="3561" formatCode="0.00E+00">
                  <c:v>1.6518199999999999E-4</c:v>
                </c:pt>
                <c:pt idx="3562" formatCode="0.00E+00">
                  <c:v>2.00643E-4</c:v>
                </c:pt>
                <c:pt idx="3563" formatCode="0.00E+00">
                  <c:v>2.3635799999999999E-4</c:v>
                </c:pt>
                <c:pt idx="3564" formatCode="0.00E+00">
                  <c:v>2.7136199999999998E-4</c:v>
                </c:pt>
                <c:pt idx="3565" formatCode="0.00E+00">
                  <c:v>3.0482399999999998E-4</c:v>
                </c:pt>
                <c:pt idx="3566" formatCode="0.00E+00">
                  <c:v>3.3594499999999998E-4</c:v>
                </c:pt>
                <c:pt idx="3567" formatCode="0.00E+00">
                  <c:v>3.6386799999999999E-4</c:v>
                </c:pt>
                <c:pt idx="3568" formatCode="0.00E+00">
                  <c:v>3.87663E-4</c:v>
                </c:pt>
                <c:pt idx="3569" formatCode="0.00E+00">
                  <c:v>4.06451E-4</c:v>
                </c:pt>
                <c:pt idx="3570" formatCode="0.00E+00">
                  <c:v>4.1951500000000002E-4</c:v>
                </c:pt>
                <c:pt idx="3571" formatCode="0.00E+00">
                  <c:v>4.2614999999999998E-4</c:v>
                </c:pt>
                <c:pt idx="3572" formatCode="0.00E+00">
                  <c:v>4.25456E-4</c:v>
                </c:pt>
                <c:pt idx="3573" formatCode="0.00E+00">
                  <c:v>4.1647599999999999E-4</c:v>
                </c:pt>
                <c:pt idx="3574" formatCode="0.00E+00">
                  <c:v>3.9847E-4</c:v>
                </c:pt>
                <c:pt idx="3575" formatCode="0.00E+00">
                  <c:v>3.7084299999999999E-4</c:v>
                </c:pt>
                <c:pt idx="3576" formatCode="0.00E+00">
                  <c:v>3.3292700000000001E-4</c:v>
                </c:pt>
                <c:pt idx="3577" formatCode="0.00E+00">
                  <c:v>2.8419900000000001E-4</c:v>
                </c:pt>
                <c:pt idx="3578" formatCode="0.00E+00">
                  <c:v>2.24668E-4</c:v>
                </c:pt>
                <c:pt idx="3579" formatCode="0.00E+00">
                  <c:v>1.5460800000000001E-4</c:v>
                </c:pt>
                <c:pt idx="3580" formatCode="0.00E+00">
                  <c:v>7.3761899999999996E-5</c:v>
                </c:pt>
                <c:pt idx="3581" formatCode="0.00E+00">
                  <c:v>-1.8799699999999999E-5</c:v>
                </c:pt>
                <c:pt idx="3582" formatCode="0.00E+00">
                  <c:v>-1.23872E-4</c:v>
                </c:pt>
                <c:pt idx="3583" formatCode="0.00E+00">
                  <c:v>-2.4162000000000001E-4</c:v>
                </c:pt>
                <c:pt idx="3584" formatCode="0.00E+00">
                  <c:v>-3.7212900000000001E-4</c:v>
                </c:pt>
                <c:pt idx="3585" formatCode="0.00E+00">
                  <c:v>-5.1595999999999999E-4</c:v>
                </c:pt>
                <c:pt idx="3586" formatCode="0.00E+00">
                  <c:v>-6.7365100000000005E-4</c:v>
                </c:pt>
                <c:pt idx="3587" formatCode="0.00E+00">
                  <c:v>-8.4478199999999998E-4</c:v>
                </c:pt>
                <c:pt idx="3588" formatCode="0.00E+00">
                  <c:v>-1.0277800000000001E-3</c:v>
                </c:pt>
                <c:pt idx="3589" formatCode="0.00E+00">
                  <c:v>-1.22054E-3</c:v>
                </c:pt>
                <c:pt idx="3590" formatCode="0.00E+00">
                  <c:v>-1.4212700000000001E-3</c:v>
                </c:pt>
                <c:pt idx="3591" formatCode="0.00E+00">
                  <c:v>-1.62882E-3</c:v>
                </c:pt>
                <c:pt idx="3592" formatCode="0.00E+00">
                  <c:v>-1.8424800000000001E-3</c:v>
                </c:pt>
                <c:pt idx="3593" formatCode="0.00E+00">
                  <c:v>-2.06156E-3</c:v>
                </c:pt>
                <c:pt idx="3594" formatCode="0.00E+00">
                  <c:v>-2.2855000000000002E-3</c:v>
                </c:pt>
                <c:pt idx="3595" formatCode="0.00E+00">
                  <c:v>-2.5146600000000002E-3</c:v>
                </c:pt>
                <c:pt idx="3596" formatCode="0.00E+00">
                  <c:v>-2.7506399999999999E-3</c:v>
                </c:pt>
                <c:pt idx="3597" formatCode="0.00E+00">
                  <c:v>-2.99505E-3</c:v>
                </c:pt>
                <c:pt idx="3598" formatCode="0.00E+00">
                  <c:v>-3.2480899999999999E-3</c:v>
                </c:pt>
                <c:pt idx="3599" formatCode="0.00E+00">
                  <c:v>-3.5080799999999998E-3</c:v>
                </c:pt>
                <c:pt idx="3600" formatCode="0.00E+00">
                  <c:v>-3.7725200000000001E-3</c:v>
                </c:pt>
                <c:pt idx="3601" formatCode="0.00E+00">
                  <c:v>-4.0393099999999999E-3</c:v>
                </c:pt>
                <c:pt idx="3602" formatCode="0.00E+00">
                  <c:v>-4.3078400000000003E-3</c:v>
                </c:pt>
                <c:pt idx="3603" formatCode="0.00E+00">
                  <c:v>-4.5790900000000001E-3</c:v>
                </c:pt>
                <c:pt idx="3604" formatCode="0.00E+00">
                  <c:v>-4.8544800000000004E-3</c:v>
                </c:pt>
                <c:pt idx="3605" formatCode="0.00E+00">
                  <c:v>-5.1336899999999998E-3</c:v>
                </c:pt>
                <c:pt idx="3606" formatCode="0.00E+00">
                  <c:v>-5.4138800000000003E-3</c:v>
                </c:pt>
                <c:pt idx="3607" formatCode="0.00E+00">
                  <c:v>-5.69127E-3</c:v>
                </c:pt>
                <c:pt idx="3608" formatCode="0.00E+00">
                  <c:v>-5.9633300000000002E-3</c:v>
                </c:pt>
                <c:pt idx="3609" formatCode="0.00E+00">
                  <c:v>-6.2297300000000002E-3</c:v>
                </c:pt>
                <c:pt idx="3610" formatCode="0.00E+00">
                  <c:v>-6.4919699999999997E-3</c:v>
                </c:pt>
                <c:pt idx="3611" formatCode="0.00E+00">
                  <c:v>-6.7525900000000002E-3</c:v>
                </c:pt>
                <c:pt idx="3612" formatCode="0.00E+00">
                  <c:v>-7.0135400000000004E-3</c:v>
                </c:pt>
                <c:pt idx="3613" formatCode="0.00E+00">
                  <c:v>-7.2747999999999997E-3</c:v>
                </c:pt>
                <c:pt idx="3614" formatCode="0.00E+00">
                  <c:v>-7.5347799999999996E-3</c:v>
                </c:pt>
                <c:pt idx="3615" formatCode="0.00E+00">
                  <c:v>-7.7920400000000001E-3</c:v>
                </c:pt>
                <c:pt idx="3616" formatCode="0.00E+00">
                  <c:v>-8.0461600000000001E-3</c:v>
                </c:pt>
                <c:pt idx="3617" formatCode="0.00E+00">
                  <c:v>-8.2974299999999997E-3</c:v>
                </c:pt>
                <c:pt idx="3618" formatCode="0.00E+00">
                  <c:v>-8.54713E-3</c:v>
                </c:pt>
                <c:pt idx="3619" formatCode="0.00E+00">
                  <c:v>-8.7987499999999993E-3</c:v>
                </c:pt>
                <c:pt idx="3620" formatCode="0.00E+00">
                  <c:v>-9.0573300000000006E-3</c:v>
                </c:pt>
                <c:pt idx="3621" formatCode="0.00E+00">
                  <c:v>-9.3266200000000007E-3</c:v>
                </c:pt>
                <c:pt idx="3622" formatCode="0.00E+00">
                  <c:v>-9.60774E-3</c:v>
                </c:pt>
                <c:pt idx="3623" formatCode="0.00E+00">
                  <c:v>-9.9011700000000008E-3</c:v>
                </c:pt>
                <c:pt idx="3624">
                  <c:v>-1.02091E-2</c:v>
                </c:pt>
                <c:pt idx="3625">
                  <c:v>-1.0534200000000001E-2</c:v>
                </c:pt>
                <c:pt idx="3626">
                  <c:v>-1.0877100000000001E-2</c:v>
                </c:pt>
                <c:pt idx="3627">
                  <c:v>-1.1234900000000001E-2</c:v>
                </c:pt>
                <c:pt idx="3628">
                  <c:v>-1.16037E-2</c:v>
                </c:pt>
                <c:pt idx="3629">
                  <c:v>-1.19822E-2</c:v>
                </c:pt>
                <c:pt idx="3630">
                  <c:v>-1.2371200000000001E-2</c:v>
                </c:pt>
                <c:pt idx="3631">
                  <c:v>-1.27715E-2</c:v>
                </c:pt>
                <c:pt idx="3632">
                  <c:v>-1.31834E-2</c:v>
                </c:pt>
                <c:pt idx="3633">
                  <c:v>-1.36084E-2</c:v>
                </c:pt>
                <c:pt idx="3634">
                  <c:v>-1.40497E-2</c:v>
                </c:pt>
                <c:pt idx="3635">
                  <c:v>-1.4509599999999999E-2</c:v>
                </c:pt>
                <c:pt idx="3636">
                  <c:v>-1.4988100000000001E-2</c:v>
                </c:pt>
                <c:pt idx="3637">
                  <c:v>-1.54834E-2</c:v>
                </c:pt>
                <c:pt idx="3638">
                  <c:v>-1.5992900000000001E-2</c:v>
                </c:pt>
                <c:pt idx="3639">
                  <c:v>-1.6513699999999999E-2</c:v>
                </c:pt>
                <c:pt idx="3640">
                  <c:v>-1.70435E-2</c:v>
                </c:pt>
                <c:pt idx="3641">
                  <c:v>-1.7583000000000001E-2</c:v>
                </c:pt>
                <c:pt idx="3642">
                  <c:v>-1.8134000000000001E-2</c:v>
                </c:pt>
                <c:pt idx="3643">
                  <c:v>-1.8697800000000001E-2</c:v>
                </c:pt>
                <c:pt idx="3644">
                  <c:v>-1.9274199999999998E-2</c:v>
                </c:pt>
                <c:pt idx="3645">
                  <c:v>-1.9863599999999999E-2</c:v>
                </c:pt>
                <c:pt idx="3646">
                  <c:v>-2.0466999999999999E-2</c:v>
                </c:pt>
                <c:pt idx="3647">
                  <c:v>-2.1084599999999998E-2</c:v>
                </c:pt>
                <c:pt idx="3648">
                  <c:v>-2.17158E-2</c:v>
                </c:pt>
                <c:pt idx="3649">
                  <c:v>-2.23608E-2</c:v>
                </c:pt>
                <c:pt idx="3650">
                  <c:v>-2.3021799999999999E-2</c:v>
                </c:pt>
                <c:pt idx="3651">
                  <c:v>-2.3700800000000001E-2</c:v>
                </c:pt>
                <c:pt idx="3652">
                  <c:v>-2.4397800000000001E-2</c:v>
                </c:pt>
                <c:pt idx="3653">
                  <c:v>-2.5111100000000001E-2</c:v>
                </c:pt>
                <c:pt idx="3654">
                  <c:v>-2.58379E-2</c:v>
                </c:pt>
                <c:pt idx="3655">
                  <c:v>-2.6573300000000001E-2</c:v>
                </c:pt>
                <c:pt idx="3656">
                  <c:v>-2.7312099999999999E-2</c:v>
                </c:pt>
                <c:pt idx="3657">
                  <c:v>-2.8050599999999998E-2</c:v>
                </c:pt>
                <c:pt idx="3658">
                  <c:v>-2.8786699999999998E-2</c:v>
                </c:pt>
                <c:pt idx="3659">
                  <c:v>-2.95184E-2</c:v>
                </c:pt>
                <c:pt idx="3660">
                  <c:v>-3.0243099999999998E-2</c:v>
                </c:pt>
                <c:pt idx="3661">
                  <c:v>-3.0959899999999999E-2</c:v>
                </c:pt>
                <c:pt idx="3662">
                  <c:v>-3.1669999999999997E-2</c:v>
                </c:pt>
                <c:pt idx="3663">
                  <c:v>-3.2371900000000002E-2</c:v>
                </c:pt>
                <c:pt idx="3664">
                  <c:v>-3.3060699999999998E-2</c:v>
                </c:pt>
                <c:pt idx="3665">
                  <c:v>-3.3732199999999997E-2</c:v>
                </c:pt>
                <c:pt idx="3666">
                  <c:v>-3.4389400000000001E-2</c:v>
                </c:pt>
                <c:pt idx="3667">
                  <c:v>-3.5042900000000002E-2</c:v>
                </c:pt>
                <c:pt idx="3668">
                  <c:v>-3.5704899999999998E-2</c:v>
                </c:pt>
                <c:pt idx="3669">
                  <c:v>-3.6383100000000002E-2</c:v>
                </c:pt>
                <c:pt idx="3670">
                  <c:v>-3.7080299999999997E-2</c:v>
                </c:pt>
                <c:pt idx="3671">
                  <c:v>-3.77959E-2</c:v>
                </c:pt>
                <c:pt idx="3672">
                  <c:v>-3.8527800000000001E-2</c:v>
                </c:pt>
                <c:pt idx="3673">
                  <c:v>-3.9271199999999999E-2</c:v>
                </c:pt>
                <c:pt idx="3674">
                  <c:v>-4.0019699999999998E-2</c:v>
                </c:pt>
                <c:pt idx="3675">
                  <c:v>-4.0768100000000002E-2</c:v>
                </c:pt>
                <c:pt idx="3676">
                  <c:v>-4.1516299999999999E-2</c:v>
                </c:pt>
                <c:pt idx="3677">
                  <c:v>-4.2269099999999997E-2</c:v>
                </c:pt>
                <c:pt idx="3678">
                  <c:v>-4.3030800000000001E-2</c:v>
                </c:pt>
                <c:pt idx="3679">
                  <c:v>-4.3801E-2</c:v>
                </c:pt>
                <c:pt idx="3680">
                  <c:v>-4.4575099999999999E-2</c:v>
                </c:pt>
                <c:pt idx="3681">
                  <c:v>-4.53509E-2</c:v>
                </c:pt>
                <c:pt idx="3682">
                  <c:v>-4.6133300000000002E-2</c:v>
                </c:pt>
                <c:pt idx="3683">
                  <c:v>-4.6931800000000003E-2</c:v>
                </c:pt>
                <c:pt idx="3684">
                  <c:v>-4.7751700000000001E-2</c:v>
                </c:pt>
                <c:pt idx="3685">
                  <c:v>-4.8590300000000003E-2</c:v>
                </c:pt>
                <c:pt idx="3686">
                  <c:v>-4.94403E-2</c:v>
                </c:pt>
                <c:pt idx="3687">
                  <c:v>-5.02984E-2</c:v>
                </c:pt>
                <c:pt idx="3688" formatCode="0.00E+00">
                  <c:v>-5.1168199999999997E-2</c:v>
                </c:pt>
                <c:pt idx="3689">
                  <c:v>-5.2057300000000001E-2</c:v>
                </c:pt>
                <c:pt idx="3690">
                  <c:v>-5.2971799999999999E-2</c:v>
                </c:pt>
                <c:pt idx="3691">
                  <c:v>-5.3914499999999997E-2</c:v>
                </c:pt>
                <c:pt idx="3692">
                  <c:v>-5.4887999999999999E-2</c:v>
                </c:pt>
                <c:pt idx="3693">
                  <c:v>-5.5896500000000002E-2</c:v>
                </c:pt>
                <c:pt idx="3694">
                  <c:v>-5.6944500000000002E-2</c:v>
                </c:pt>
                <c:pt idx="3695">
                  <c:v>-5.8033500000000002E-2</c:v>
                </c:pt>
                <c:pt idx="3696">
                  <c:v>-5.9159999999999997E-2</c:v>
                </c:pt>
                <c:pt idx="3697">
                  <c:v>-6.0316799999999997E-2</c:v>
                </c:pt>
                <c:pt idx="3698">
                  <c:v>-6.1497499999999997E-2</c:v>
                </c:pt>
                <c:pt idx="3699">
                  <c:v>-6.2699099999999994E-2</c:v>
                </c:pt>
                <c:pt idx="3700">
                  <c:v>-6.3923300000000002E-2</c:v>
                </c:pt>
                <c:pt idx="3701">
                  <c:v>-6.5176300000000006E-2</c:v>
                </c:pt>
                <c:pt idx="3702">
                  <c:v>-6.6465499999999997E-2</c:v>
                </c:pt>
                <c:pt idx="3703">
                  <c:v>-6.77952E-2</c:v>
                </c:pt>
                <c:pt idx="3704">
                  <c:v>-6.9162299999999996E-2</c:v>
                </c:pt>
                <c:pt idx="3705">
                  <c:v>-7.0560800000000007E-2</c:v>
                </c:pt>
                <c:pt idx="3706">
                  <c:v>-7.1992700000000007E-2</c:v>
                </c:pt>
                <c:pt idx="3707">
                  <c:v>-7.3470099999999997E-2</c:v>
                </c:pt>
                <c:pt idx="3708">
                  <c:v>-7.5001999999999999E-2</c:v>
                </c:pt>
                <c:pt idx="3709">
                  <c:v>-7.6579400000000006E-2</c:v>
                </c:pt>
                <c:pt idx="3710">
                  <c:v>-7.8179399999999996E-2</c:v>
                </c:pt>
                <c:pt idx="3711">
                  <c:v>-7.9783400000000004E-2</c:v>
                </c:pt>
                <c:pt idx="3712">
                  <c:v>-8.1387399999999999E-2</c:v>
                </c:pt>
                <c:pt idx="3713">
                  <c:v>-8.2996100000000003E-2</c:v>
                </c:pt>
                <c:pt idx="3714">
                  <c:v>-8.4612400000000004E-2</c:v>
                </c:pt>
                <c:pt idx="3715">
                  <c:v>-8.6234400000000003E-2</c:v>
                </c:pt>
                <c:pt idx="3716">
                  <c:v>-8.7858000000000006E-2</c:v>
                </c:pt>
                <c:pt idx="3717">
                  <c:v>-8.9477399999999999E-2</c:v>
                </c:pt>
                <c:pt idx="3718">
                  <c:v>-9.1086299999999995E-2</c:v>
                </c:pt>
                <c:pt idx="3719">
                  <c:v>-9.2681600000000003E-2</c:v>
                </c:pt>
                <c:pt idx="3720">
                  <c:v>-9.4268900000000003E-2</c:v>
                </c:pt>
                <c:pt idx="3721">
                  <c:v>-9.5858600000000002E-2</c:v>
                </c:pt>
                <c:pt idx="3722">
                  <c:v>-9.7458100000000006E-2</c:v>
                </c:pt>
                <c:pt idx="3723">
                  <c:v>-9.9069500000000005E-2</c:v>
                </c:pt>
                <c:pt idx="3724">
                  <c:v>-0.100691</c:v>
                </c:pt>
                <c:pt idx="3725">
                  <c:v>-0.10231700000000001</c:v>
                </c:pt>
                <c:pt idx="3726">
                  <c:v>-0.10394100000000001</c:v>
                </c:pt>
                <c:pt idx="3727">
                  <c:v>-0.105561</c:v>
                </c:pt>
                <c:pt idx="3728">
                  <c:v>-0.107185</c:v>
                </c:pt>
                <c:pt idx="3729">
                  <c:v>-0.10882699999999999</c:v>
                </c:pt>
                <c:pt idx="3730">
                  <c:v>-0.110488</c:v>
                </c:pt>
                <c:pt idx="3731">
                  <c:v>-0.112161</c:v>
                </c:pt>
                <c:pt idx="3732">
                  <c:v>-0.11383799999999999</c:v>
                </c:pt>
                <c:pt idx="3733">
                  <c:v>-0.11551599999999999</c:v>
                </c:pt>
                <c:pt idx="3734">
                  <c:v>-0.117198</c:v>
                </c:pt>
                <c:pt idx="3735">
                  <c:v>-0.118892</c:v>
                </c:pt>
                <c:pt idx="3736">
                  <c:v>-0.120605</c:v>
                </c:pt>
                <c:pt idx="3737">
                  <c:v>-0.122347</c:v>
                </c:pt>
                <c:pt idx="3738">
                  <c:v>-0.12411800000000001</c:v>
                </c:pt>
                <c:pt idx="3739">
                  <c:v>-0.12590499999999999</c:v>
                </c:pt>
                <c:pt idx="3740">
                  <c:v>-0.127693</c:v>
                </c:pt>
                <c:pt idx="3741">
                  <c:v>-0.12947800000000001</c:v>
                </c:pt>
                <c:pt idx="3742">
                  <c:v>-0.13126499999999999</c:v>
                </c:pt>
                <c:pt idx="3743">
                  <c:v>-0.13305900000000001</c:v>
                </c:pt>
                <c:pt idx="3744">
                  <c:v>-0.134857</c:v>
                </c:pt>
                <c:pt idx="3745" formatCode="0.00E+00">
                  <c:v>-0.13664899999999999</c:v>
                </c:pt>
                <c:pt idx="3746">
                  <c:v>-0.138432</c:v>
                </c:pt>
                <c:pt idx="3747">
                  <c:v>-0.140208</c:v>
                </c:pt>
                <c:pt idx="3748">
                  <c:v>-0.141982</c:v>
                </c:pt>
                <c:pt idx="3749">
                  <c:v>-0.14374999999999999</c:v>
                </c:pt>
                <c:pt idx="3750">
                  <c:v>-0.145505</c:v>
                </c:pt>
                <c:pt idx="3751">
                  <c:v>-0.14724300000000001</c:v>
                </c:pt>
                <c:pt idx="3752">
                  <c:v>-0.148976</c:v>
                </c:pt>
                <c:pt idx="3753">
                  <c:v>-0.150725</c:v>
                </c:pt>
                <c:pt idx="3754">
                  <c:v>-0.152503</c:v>
                </c:pt>
                <c:pt idx="3755">
                  <c:v>-0.154308</c:v>
                </c:pt>
                <c:pt idx="3756">
                  <c:v>-0.15613099999999999</c:v>
                </c:pt>
                <c:pt idx="3757">
                  <c:v>-0.15795799999999999</c:v>
                </c:pt>
                <c:pt idx="3758">
                  <c:v>-0.159776</c:v>
                </c:pt>
                <c:pt idx="3759">
                  <c:v>-0.16156799999999999</c:v>
                </c:pt>
                <c:pt idx="3760">
                  <c:v>-0.16332099999999999</c:v>
                </c:pt>
                <c:pt idx="3761">
                  <c:v>-0.16503200000000001</c:v>
                </c:pt>
                <c:pt idx="3762">
                  <c:v>-0.166713</c:v>
                </c:pt>
                <c:pt idx="3763">
                  <c:v>-0.168374</c:v>
                </c:pt>
                <c:pt idx="3764">
                  <c:v>-0.17002300000000001</c:v>
                </c:pt>
                <c:pt idx="3765">
                  <c:v>-0.17166200000000001</c:v>
                </c:pt>
                <c:pt idx="3766">
                  <c:v>-0.173292</c:v>
                </c:pt>
                <c:pt idx="3767">
                  <c:v>-0.17490700000000001</c:v>
                </c:pt>
                <c:pt idx="3768">
                  <c:v>-0.17650299999999999</c:v>
                </c:pt>
                <c:pt idx="3769">
                  <c:v>-0.17807899999999999</c:v>
                </c:pt>
                <c:pt idx="3770">
                  <c:v>-0.17965300000000001</c:v>
                </c:pt>
                <c:pt idx="3771">
                  <c:v>-0.181251</c:v>
                </c:pt>
                <c:pt idx="3772">
                  <c:v>-0.18289</c:v>
                </c:pt>
                <c:pt idx="3773">
                  <c:v>-0.18457499999999999</c:v>
                </c:pt>
                <c:pt idx="3774">
                  <c:v>-0.18629399999999999</c:v>
                </c:pt>
                <c:pt idx="3775">
                  <c:v>-0.188032</c:v>
                </c:pt>
                <c:pt idx="3776">
                  <c:v>-0.189776</c:v>
                </c:pt>
                <c:pt idx="3777">
                  <c:v>-0.19151199999999999</c:v>
                </c:pt>
                <c:pt idx="3778">
                  <c:v>-0.19323599999999999</c:v>
                </c:pt>
                <c:pt idx="3779">
                  <c:v>-0.19495499999999999</c:v>
                </c:pt>
                <c:pt idx="3780">
                  <c:v>-0.196688</c:v>
                </c:pt>
                <c:pt idx="3781">
                  <c:v>-0.19844999999999999</c:v>
                </c:pt>
                <c:pt idx="3782">
                  <c:v>-0.20024400000000001</c:v>
                </c:pt>
                <c:pt idx="3783">
                  <c:v>-0.20206299999999999</c:v>
                </c:pt>
                <c:pt idx="3784">
                  <c:v>-0.20389399999999999</c:v>
                </c:pt>
                <c:pt idx="3785">
                  <c:v>-0.205732</c:v>
                </c:pt>
                <c:pt idx="3786">
                  <c:v>-0.207568</c:v>
                </c:pt>
                <c:pt idx="3787">
                  <c:v>-0.209396</c:v>
                </c:pt>
                <c:pt idx="3788">
                  <c:v>-0.211204</c:v>
                </c:pt>
                <c:pt idx="3789">
                  <c:v>-0.212982</c:v>
                </c:pt>
                <c:pt idx="3790">
                  <c:v>-0.214726</c:v>
                </c:pt>
                <c:pt idx="3791">
                  <c:v>-0.21643899999999999</c:v>
                </c:pt>
                <c:pt idx="3792">
                  <c:v>-0.21813199999999999</c:v>
                </c:pt>
                <c:pt idx="3793">
                  <c:v>-0.219802</c:v>
                </c:pt>
                <c:pt idx="3794">
                  <c:v>-0.22143499999999999</c:v>
                </c:pt>
                <c:pt idx="3795">
                  <c:v>-0.22301399999999999</c:v>
                </c:pt>
                <c:pt idx="3796">
                  <c:v>-0.22453200000000001</c:v>
                </c:pt>
                <c:pt idx="3797">
                  <c:v>-0.22598699999999999</c:v>
                </c:pt>
                <c:pt idx="3798">
                  <c:v>-0.22736700000000001</c:v>
                </c:pt>
                <c:pt idx="3799">
                  <c:v>-0.228659</c:v>
                </c:pt>
                <c:pt idx="3800">
                  <c:v>-0.22986000000000001</c:v>
                </c:pt>
                <c:pt idx="3801">
                  <c:v>-0.23097300000000001</c:v>
                </c:pt>
                <c:pt idx="3802">
                  <c:v>-0.232014</c:v>
                </c:pt>
                <c:pt idx="3803">
                  <c:v>-0.23299400000000001</c:v>
                </c:pt>
                <c:pt idx="3804">
                  <c:v>-0.23392399999999999</c:v>
                </c:pt>
                <c:pt idx="3805">
                  <c:v>-0.23480300000000001</c:v>
                </c:pt>
                <c:pt idx="3806">
                  <c:v>-0.235627</c:v>
                </c:pt>
                <c:pt idx="3807">
                  <c:v>-0.23638300000000001</c:v>
                </c:pt>
                <c:pt idx="3808">
                  <c:v>-0.23705899999999999</c:v>
                </c:pt>
                <c:pt idx="3809">
                  <c:v>-0.23764199999999999</c:v>
                </c:pt>
                <c:pt idx="3810">
                  <c:v>-0.23813000000000001</c:v>
                </c:pt>
                <c:pt idx="3811">
                  <c:v>-0.23854</c:v>
                </c:pt>
                <c:pt idx="3812">
                  <c:v>-0.23888899999999999</c:v>
                </c:pt>
                <c:pt idx="3813">
                  <c:v>-0.239179</c:v>
                </c:pt>
                <c:pt idx="3814">
                  <c:v>-0.239402</c:v>
                </c:pt>
                <c:pt idx="3815">
                  <c:v>-0.23954400000000001</c:v>
                </c:pt>
                <c:pt idx="3816">
                  <c:v>-0.239593</c:v>
                </c:pt>
                <c:pt idx="3817">
                  <c:v>-0.23954800000000001</c:v>
                </c:pt>
                <c:pt idx="3818">
                  <c:v>-0.23941799999999999</c:v>
                </c:pt>
                <c:pt idx="3819">
                  <c:v>-0.23921799999999999</c:v>
                </c:pt>
                <c:pt idx="3820">
                  <c:v>-0.23896100000000001</c:v>
                </c:pt>
                <c:pt idx="3821">
                  <c:v>-0.238653</c:v>
                </c:pt>
                <c:pt idx="3822">
                  <c:v>-0.23830200000000001</c:v>
                </c:pt>
                <c:pt idx="3823">
                  <c:v>-0.23791999999999999</c:v>
                </c:pt>
                <c:pt idx="3824">
                  <c:v>-0.237513</c:v>
                </c:pt>
                <c:pt idx="3825">
                  <c:v>-0.23708199999999999</c:v>
                </c:pt>
                <c:pt idx="3826">
                  <c:v>-0.236624</c:v>
                </c:pt>
                <c:pt idx="3827">
                  <c:v>-0.23613999999999999</c:v>
                </c:pt>
                <c:pt idx="3828">
                  <c:v>-0.23563200000000001</c:v>
                </c:pt>
                <c:pt idx="3829">
                  <c:v>-0.235097</c:v>
                </c:pt>
                <c:pt idx="3830">
                  <c:v>-0.23453499999999999</c:v>
                </c:pt>
                <c:pt idx="3831">
                  <c:v>-0.233958</c:v>
                </c:pt>
                <c:pt idx="3832">
                  <c:v>-0.23338200000000001</c:v>
                </c:pt>
                <c:pt idx="3833">
                  <c:v>-0.23282600000000001</c:v>
                </c:pt>
                <c:pt idx="3834">
                  <c:v>-0.23230700000000001</c:v>
                </c:pt>
                <c:pt idx="3835">
                  <c:v>-0.23183999999999999</c:v>
                </c:pt>
                <c:pt idx="3836">
                  <c:v>-0.231429</c:v>
                </c:pt>
                <c:pt idx="3837">
                  <c:v>-0.231069</c:v>
                </c:pt>
                <c:pt idx="3838">
                  <c:v>-0.23076099999999999</c:v>
                </c:pt>
                <c:pt idx="3839">
                  <c:v>-0.23050999999999999</c:v>
                </c:pt>
                <c:pt idx="3840">
                  <c:v>-0.230322</c:v>
                </c:pt>
                <c:pt idx="3841">
                  <c:v>-0.23019899999999999</c:v>
                </c:pt>
                <c:pt idx="3842">
                  <c:v>-0.230128</c:v>
                </c:pt>
                <c:pt idx="3843">
                  <c:v>-0.230097</c:v>
                </c:pt>
                <c:pt idx="3844">
                  <c:v>-0.23008799999999999</c:v>
                </c:pt>
                <c:pt idx="3845">
                  <c:v>-0.23009299999999999</c:v>
                </c:pt>
                <c:pt idx="3846">
                  <c:v>-0.23011000000000001</c:v>
                </c:pt>
                <c:pt idx="3847">
                  <c:v>-0.23013800000000001</c:v>
                </c:pt>
                <c:pt idx="3848">
                  <c:v>-0.23017699999999999</c:v>
                </c:pt>
                <c:pt idx="3849">
                  <c:v>-0.230217</c:v>
                </c:pt>
                <c:pt idx="3850">
                  <c:v>-0.230243</c:v>
                </c:pt>
                <c:pt idx="3851">
                  <c:v>-0.230241</c:v>
                </c:pt>
                <c:pt idx="3852">
                  <c:v>-0.23019600000000001</c:v>
                </c:pt>
                <c:pt idx="3853">
                  <c:v>-0.230098</c:v>
                </c:pt>
                <c:pt idx="3854">
                  <c:v>-0.229936</c:v>
                </c:pt>
                <c:pt idx="3855">
                  <c:v>-0.22970699999999999</c:v>
                </c:pt>
                <c:pt idx="3856">
                  <c:v>-0.22941500000000001</c:v>
                </c:pt>
                <c:pt idx="3857" formatCode="0.00E+00">
                  <c:v>-0.22906299999999999</c:v>
                </c:pt>
                <c:pt idx="3858">
                  <c:v>-0.22864899999999999</c:v>
                </c:pt>
                <c:pt idx="3859">
                  <c:v>-0.228159</c:v>
                </c:pt>
                <c:pt idx="3860">
                  <c:v>-0.22758100000000001</c:v>
                </c:pt>
                <c:pt idx="3861">
                  <c:v>-0.226906</c:v>
                </c:pt>
                <c:pt idx="3862">
                  <c:v>-0.22613800000000001</c:v>
                </c:pt>
                <c:pt idx="3863">
                  <c:v>-0.22529099999999999</c:v>
                </c:pt>
                <c:pt idx="3864">
                  <c:v>-0.224384</c:v>
                </c:pt>
                <c:pt idx="3865">
                  <c:v>-0.22342799999999999</c:v>
                </c:pt>
                <c:pt idx="3866">
                  <c:v>-0.22242200000000001</c:v>
                </c:pt>
                <c:pt idx="3867">
                  <c:v>-0.221363</c:v>
                </c:pt>
                <c:pt idx="3868">
                  <c:v>-0.220247</c:v>
                </c:pt>
                <c:pt idx="3869">
                  <c:v>-0.21908</c:v>
                </c:pt>
                <c:pt idx="3870">
                  <c:v>-0.217857</c:v>
                </c:pt>
                <c:pt idx="3871">
                  <c:v>-0.21656600000000001</c:v>
                </c:pt>
                <c:pt idx="3872">
                  <c:v>-0.215193</c:v>
                </c:pt>
                <c:pt idx="3873">
                  <c:v>-0.21373700000000001</c:v>
                </c:pt>
                <c:pt idx="3874">
                  <c:v>-0.21220900000000001</c:v>
                </c:pt>
                <c:pt idx="3875">
                  <c:v>-0.210615</c:v>
                </c:pt>
                <c:pt idx="3876">
                  <c:v>-0.20896000000000001</c:v>
                </c:pt>
                <c:pt idx="3877">
                  <c:v>-0.20724999999999999</c:v>
                </c:pt>
                <c:pt idx="3878">
                  <c:v>-0.20550399999999999</c:v>
                </c:pt>
                <c:pt idx="3879">
                  <c:v>-0.20374300000000001</c:v>
                </c:pt>
                <c:pt idx="3880">
                  <c:v>-0.20197100000000001</c:v>
                </c:pt>
                <c:pt idx="3881">
                  <c:v>-0.200179</c:v>
                </c:pt>
                <c:pt idx="3882">
                  <c:v>-0.19836100000000001</c:v>
                </c:pt>
                <c:pt idx="3883">
                  <c:v>-0.196524</c:v>
                </c:pt>
                <c:pt idx="3884">
                  <c:v>-0.19467799999999999</c:v>
                </c:pt>
                <c:pt idx="3885">
                  <c:v>-0.19283</c:v>
                </c:pt>
                <c:pt idx="3886">
                  <c:v>-0.19098499999999999</c:v>
                </c:pt>
                <c:pt idx="3887">
                  <c:v>-0.18915000000000001</c:v>
                </c:pt>
                <c:pt idx="3888">
                  <c:v>-0.187331</c:v>
                </c:pt>
                <c:pt idx="3889">
                  <c:v>-0.185528</c:v>
                </c:pt>
                <c:pt idx="3890">
                  <c:v>-0.18374199999999999</c:v>
                </c:pt>
                <c:pt idx="3891">
                  <c:v>-0.181976</c:v>
                </c:pt>
                <c:pt idx="3892">
                  <c:v>-0.18023400000000001</c:v>
                </c:pt>
                <c:pt idx="3893">
                  <c:v>-0.17851400000000001</c:v>
                </c:pt>
                <c:pt idx="3894">
                  <c:v>-0.17680199999999999</c:v>
                </c:pt>
                <c:pt idx="3895">
                  <c:v>-0.17507900000000001</c:v>
                </c:pt>
                <c:pt idx="3896">
                  <c:v>-0.17333699999999999</c:v>
                </c:pt>
                <c:pt idx="3897">
                  <c:v>-0.17158999999999999</c:v>
                </c:pt>
                <c:pt idx="3898" formatCode="0.00E+00">
                  <c:v>-0.16986799999999999</c:v>
                </c:pt>
                <c:pt idx="3899">
                  <c:v>-0.168209</c:v>
                </c:pt>
                <c:pt idx="3900">
                  <c:v>-0.16664200000000001</c:v>
                </c:pt>
                <c:pt idx="3901">
                  <c:v>-0.165183</c:v>
                </c:pt>
                <c:pt idx="3902">
                  <c:v>-0.16383</c:v>
                </c:pt>
                <c:pt idx="3903">
                  <c:v>-0.162573</c:v>
                </c:pt>
                <c:pt idx="3904">
                  <c:v>-0.16139700000000001</c:v>
                </c:pt>
                <c:pt idx="3905">
                  <c:v>-0.16028300000000001</c:v>
                </c:pt>
                <c:pt idx="3906">
                  <c:v>-0.159222</c:v>
                </c:pt>
                <c:pt idx="3907">
                  <c:v>-0.15820699999999999</c:v>
                </c:pt>
                <c:pt idx="3908">
                  <c:v>-0.15724299999999999</c:v>
                </c:pt>
                <c:pt idx="3909">
                  <c:v>-0.15634000000000001</c:v>
                </c:pt>
                <c:pt idx="3910">
                  <c:v>-0.15551499999999999</c:v>
                </c:pt>
                <c:pt idx="3911">
                  <c:v>-0.15479000000000001</c:v>
                </c:pt>
                <c:pt idx="3912">
                  <c:v>-0.15418699999999999</c:v>
                </c:pt>
                <c:pt idx="3913">
                  <c:v>-0.15370900000000001</c:v>
                </c:pt>
                <c:pt idx="3914">
                  <c:v>-0.153339</c:v>
                </c:pt>
                <c:pt idx="3915">
                  <c:v>-0.153054</c:v>
                </c:pt>
                <c:pt idx="3916">
                  <c:v>-0.15284200000000001</c:v>
                </c:pt>
                <c:pt idx="3917">
                  <c:v>-0.15270700000000001</c:v>
                </c:pt>
                <c:pt idx="3918">
                  <c:v>-0.15264800000000001</c:v>
                </c:pt>
                <c:pt idx="3919">
                  <c:v>-0.15266199999999999</c:v>
                </c:pt>
                <c:pt idx="3920">
                  <c:v>-0.15273700000000001</c:v>
                </c:pt>
                <c:pt idx="3921">
                  <c:v>-0.152867</c:v>
                </c:pt>
                <c:pt idx="3922">
                  <c:v>-0.15303900000000001</c:v>
                </c:pt>
                <c:pt idx="3923">
                  <c:v>-0.15323300000000001</c:v>
                </c:pt>
                <c:pt idx="3924">
                  <c:v>-0.153421</c:v>
                </c:pt>
                <c:pt idx="3925">
                  <c:v>-0.153582</c:v>
                </c:pt>
                <c:pt idx="3926">
                  <c:v>-0.15370200000000001</c:v>
                </c:pt>
                <c:pt idx="3927">
                  <c:v>-0.15377299999999999</c:v>
                </c:pt>
                <c:pt idx="3928">
                  <c:v>-0.153782</c:v>
                </c:pt>
                <c:pt idx="3929">
                  <c:v>-0.15371199999999999</c:v>
                </c:pt>
                <c:pt idx="3930">
                  <c:v>-0.153556</c:v>
                </c:pt>
                <c:pt idx="3931">
                  <c:v>-0.15332499999999999</c:v>
                </c:pt>
                <c:pt idx="3932">
                  <c:v>-0.15304699999999999</c:v>
                </c:pt>
                <c:pt idx="3933">
                  <c:v>-0.15273999999999999</c:v>
                </c:pt>
                <c:pt idx="3934">
                  <c:v>-0.15241199999999999</c:v>
                </c:pt>
                <c:pt idx="3935">
                  <c:v>-0.152056</c:v>
                </c:pt>
                <c:pt idx="3936">
                  <c:v>-0.151669</c:v>
                </c:pt>
                <c:pt idx="3937">
                  <c:v>-0.151254</c:v>
                </c:pt>
                <c:pt idx="3938">
                  <c:v>-0.15082400000000001</c:v>
                </c:pt>
                <c:pt idx="3939">
                  <c:v>-0.15038599999999999</c:v>
                </c:pt>
                <c:pt idx="3940" formatCode="0.00E+00">
                  <c:v>-0.14993000000000001</c:v>
                </c:pt>
                <c:pt idx="3941">
                  <c:v>-0.14944399999999999</c:v>
                </c:pt>
                <c:pt idx="3942">
                  <c:v>-0.148925</c:v>
                </c:pt>
                <c:pt idx="3943">
                  <c:v>-0.14838200000000001</c:v>
                </c:pt>
                <c:pt idx="3944">
                  <c:v>-0.14782000000000001</c:v>
                </c:pt>
                <c:pt idx="3945">
                  <c:v>-0.147231</c:v>
                </c:pt>
                <c:pt idx="3946">
                  <c:v>-0.14660899999999999</c:v>
                </c:pt>
                <c:pt idx="3947">
                  <c:v>-0.14596999999999999</c:v>
                </c:pt>
                <c:pt idx="3948">
                  <c:v>-0.14534900000000001</c:v>
                </c:pt>
                <c:pt idx="3949">
                  <c:v>-0.14477999999999999</c:v>
                </c:pt>
                <c:pt idx="3950">
                  <c:v>-0.14427899999999999</c:v>
                </c:pt>
                <c:pt idx="3951">
                  <c:v>-0.143848</c:v>
                </c:pt>
                <c:pt idx="3952">
                  <c:v>-0.143483</c:v>
                </c:pt>
                <c:pt idx="3953">
                  <c:v>-0.14318700000000001</c:v>
                </c:pt>
                <c:pt idx="3954">
                  <c:v>-0.14297099999999999</c:v>
                </c:pt>
                <c:pt idx="3955">
                  <c:v>-0.142849</c:v>
                </c:pt>
                <c:pt idx="3956">
                  <c:v>-0.14282700000000001</c:v>
                </c:pt>
                <c:pt idx="3957">
                  <c:v>-0.142904</c:v>
                </c:pt>
                <c:pt idx="3958">
                  <c:v>-0.14307</c:v>
                </c:pt>
                <c:pt idx="3959">
                  <c:v>-0.14330899999999999</c:v>
                </c:pt>
                <c:pt idx="3960">
                  <c:v>-0.14360800000000001</c:v>
                </c:pt>
                <c:pt idx="3961">
                  <c:v>-0.14396200000000001</c:v>
                </c:pt>
                <c:pt idx="3962">
                  <c:v>-0.14438000000000001</c:v>
                </c:pt>
                <c:pt idx="3963" formatCode="0.00E+00">
                  <c:v>-0.144876</c:v>
                </c:pt>
                <c:pt idx="3964">
                  <c:v>-0.14544899999999999</c:v>
                </c:pt>
                <c:pt idx="3965">
                  <c:v>-0.14608599999999999</c:v>
                </c:pt>
                <c:pt idx="3966">
                  <c:v>-0.14677200000000001</c:v>
                </c:pt>
                <c:pt idx="3967">
                  <c:v>-0.14751700000000001</c:v>
                </c:pt>
                <c:pt idx="3968">
                  <c:v>-0.14835100000000001</c:v>
                </c:pt>
                <c:pt idx="3969">
                  <c:v>-0.14930599999999999</c:v>
                </c:pt>
                <c:pt idx="3970">
                  <c:v>-0.15038299999999999</c:v>
                </c:pt>
                <c:pt idx="3971">
                  <c:v>-0.15157200000000001</c:v>
                </c:pt>
                <c:pt idx="3972">
                  <c:v>-0.15287800000000001</c:v>
                </c:pt>
                <c:pt idx="3973">
                  <c:v>-0.15431600000000001</c:v>
                </c:pt>
                <c:pt idx="3974">
                  <c:v>-0.155889</c:v>
                </c:pt>
                <c:pt idx="3975">
                  <c:v>-0.157586</c:v>
                </c:pt>
                <c:pt idx="3976">
                  <c:v>-0.159389</c:v>
                </c:pt>
                <c:pt idx="3977">
                  <c:v>-0.16128700000000001</c:v>
                </c:pt>
                <c:pt idx="3978">
                  <c:v>-0.163267</c:v>
                </c:pt>
                <c:pt idx="3979">
                  <c:v>-0.16531499999999999</c:v>
                </c:pt>
                <c:pt idx="3980">
                  <c:v>-0.16742299999999999</c:v>
                </c:pt>
                <c:pt idx="3981">
                  <c:v>-0.16958599999999999</c:v>
                </c:pt>
                <c:pt idx="3982">
                  <c:v>-0.17180000000000001</c:v>
                </c:pt>
                <c:pt idx="3983">
                  <c:v>-0.17406099999999999</c:v>
                </c:pt>
                <c:pt idx="3984">
                  <c:v>-0.17637</c:v>
                </c:pt>
                <c:pt idx="3985">
                  <c:v>-0.178729</c:v>
                </c:pt>
                <c:pt idx="3986" formatCode="0.00E+00">
                  <c:v>-0.181142</c:v>
                </c:pt>
                <c:pt idx="3987" formatCode="0.00E+00">
                  <c:v>-0.183614</c:v>
                </c:pt>
                <c:pt idx="3988" formatCode="0.00E+00">
                  <c:v>-0.18615000000000001</c:v>
                </c:pt>
                <c:pt idx="3989" formatCode="0.00E+00">
                  <c:v>-0.188749</c:v>
                </c:pt>
                <c:pt idx="3990" formatCode="0.00E+00">
                  <c:v>-0.19139800000000001</c:v>
                </c:pt>
                <c:pt idx="3991" formatCode="0.00E+00">
                  <c:v>-0.19408800000000001</c:v>
                </c:pt>
                <c:pt idx="3992" formatCode="0.00E+00">
                  <c:v>-0.19681199999999999</c:v>
                </c:pt>
                <c:pt idx="3993" formatCode="0.00E+00">
                  <c:v>-0.19956299999999999</c:v>
                </c:pt>
                <c:pt idx="3994" formatCode="0.00E+00">
                  <c:v>-0.20232800000000001</c:v>
                </c:pt>
                <c:pt idx="3995" formatCode="0.00E+00">
                  <c:v>-0.205095</c:v>
                </c:pt>
                <c:pt idx="3996" formatCode="0.00E+00">
                  <c:v>-0.20786199999999999</c:v>
                </c:pt>
                <c:pt idx="3997">
                  <c:v>-0.210642</c:v>
                </c:pt>
                <c:pt idx="3998">
                  <c:v>-0.213453</c:v>
                </c:pt>
                <c:pt idx="3999">
                  <c:v>-0.21630099999999999</c:v>
                </c:pt>
                <c:pt idx="4000">
                  <c:v>-0.21917800000000001</c:v>
                </c:pt>
                <c:pt idx="4001">
                  <c:v>-0.22207299999999999</c:v>
                </c:pt>
                <c:pt idx="4002">
                  <c:v>-0.224967</c:v>
                </c:pt>
                <c:pt idx="4003">
                  <c:v>-0.22784399999999999</c:v>
                </c:pt>
                <c:pt idx="4004">
                  <c:v>-0.230688</c:v>
                </c:pt>
                <c:pt idx="4005">
                  <c:v>-0.23349200000000001</c:v>
                </c:pt>
                <c:pt idx="4006">
                  <c:v>-0.23625099999999999</c:v>
                </c:pt>
                <c:pt idx="4007">
                  <c:v>-0.23896000000000001</c:v>
                </c:pt>
                <c:pt idx="4008">
                  <c:v>-0.24161099999999999</c:v>
                </c:pt>
                <c:pt idx="4009">
                  <c:v>-0.244201</c:v>
                </c:pt>
                <c:pt idx="4010">
                  <c:v>-0.24673100000000001</c:v>
                </c:pt>
                <c:pt idx="4011">
                  <c:v>-0.24920800000000001</c:v>
                </c:pt>
                <c:pt idx="4012">
                  <c:v>-0.25164399999999998</c:v>
                </c:pt>
                <c:pt idx="4013">
                  <c:v>-0.25405800000000001</c:v>
                </c:pt>
                <c:pt idx="4014">
                  <c:v>-0.256465</c:v>
                </c:pt>
                <c:pt idx="4015">
                  <c:v>-0.25886900000000002</c:v>
                </c:pt>
                <c:pt idx="4016">
                  <c:v>-0.26126899999999997</c:v>
                </c:pt>
                <c:pt idx="4017">
                  <c:v>-0.26366699999999998</c:v>
                </c:pt>
                <c:pt idx="4018">
                  <c:v>-0.26606299999999999</c:v>
                </c:pt>
                <c:pt idx="4019">
                  <c:v>-0.26843800000000001</c:v>
                </c:pt>
                <c:pt idx="4020">
                  <c:v>-0.27075399999999999</c:v>
                </c:pt>
                <c:pt idx="4021">
                  <c:v>-0.27298</c:v>
                </c:pt>
                <c:pt idx="4022">
                  <c:v>-0.27511000000000002</c:v>
                </c:pt>
                <c:pt idx="4023">
                  <c:v>-0.27715600000000001</c:v>
                </c:pt>
                <c:pt idx="4024">
                  <c:v>-0.27914099999999997</c:v>
                </c:pt>
                <c:pt idx="4025" formatCode="0.00E+00">
                  <c:v>-0.28109400000000001</c:v>
                </c:pt>
                <c:pt idx="4026">
                  <c:v>-0.28304400000000002</c:v>
                </c:pt>
                <c:pt idx="4027">
                  <c:v>-0.28501799999999999</c:v>
                </c:pt>
                <c:pt idx="4028">
                  <c:v>-0.287024</c:v>
                </c:pt>
                <c:pt idx="4029">
                  <c:v>-0.289047</c:v>
                </c:pt>
                <c:pt idx="4030">
                  <c:v>-0.29105900000000001</c:v>
                </c:pt>
                <c:pt idx="4031">
                  <c:v>-0.29304400000000003</c:v>
                </c:pt>
                <c:pt idx="4032">
                  <c:v>-0.29500900000000002</c:v>
                </c:pt>
                <c:pt idx="4033">
                  <c:v>-0.296985</c:v>
                </c:pt>
                <c:pt idx="4034">
                  <c:v>-0.29899500000000001</c:v>
                </c:pt>
                <c:pt idx="4035">
                  <c:v>-0.30103799999999997</c:v>
                </c:pt>
                <c:pt idx="4036">
                  <c:v>-0.30309599999999998</c:v>
                </c:pt>
                <c:pt idx="4037">
                  <c:v>-0.30514599999999997</c:v>
                </c:pt>
                <c:pt idx="4038">
                  <c:v>-0.30718000000000001</c:v>
                </c:pt>
                <c:pt idx="4039">
                  <c:v>-0.30921500000000002</c:v>
                </c:pt>
                <c:pt idx="4040">
                  <c:v>-0.311274</c:v>
                </c:pt>
                <c:pt idx="4041">
                  <c:v>-0.31336900000000001</c:v>
                </c:pt>
                <c:pt idx="4042">
                  <c:v>-0.31549100000000002</c:v>
                </c:pt>
                <c:pt idx="4043">
                  <c:v>-0.31761800000000001</c:v>
                </c:pt>
                <c:pt idx="4044">
                  <c:v>-0.31974200000000003</c:v>
                </c:pt>
                <c:pt idx="4045">
                  <c:v>-0.32186599999999999</c:v>
                </c:pt>
                <c:pt idx="4046">
                  <c:v>-0.32399299999999998</c:v>
                </c:pt>
                <c:pt idx="4047">
                  <c:v>-0.32611200000000001</c:v>
                </c:pt>
                <c:pt idx="4048">
                  <c:v>-0.328204</c:v>
                </c:pt>
                <c:pt idx="4049">
                  <c:v>-0.330258</c:v>
                </c:pt>
                <c:pt idx="4050">
                  <c:v>-0.33228799999999997</c:v>
                </c:pt>
                <c:pt idx="4051">
                  <c:v>-0.33432000000000001</c:v>
                </c:pt>
                <c:pt idx="4052">
                  <c:v>-0.33637699999999998</c:v>
                </c:pt>
                <c:pt idx="4053">
                  <c:v>-0.33846799999999999</c:v>
                </c:pt>
                <c:pt idx="4054">
                  <c:v>-0.34060600000000002</c:v>
                </c:pt>
                <c:pt idx="4055">
                  <c:v>-0.34279900000000002</c:v>
                </c:pt>
                <c:pt idx="4056">
                  <c:v>-0.34504699999999999</c:v>
                </c:pt>
                <c:pt idx="4057">
                  <c:v>-0.347327</c:v>
                </c:pt>
                <c:pt idx="4058">
                  <c:v>-0.34960799999999997</c:v>
                </c:pt>
                <c:pt idx="4059">
                  <c:v>-0.351879</c:v>
                </c:pt>
                <c:pt idx="4060">
                  <c:v>-0.354157</c:v>
                </c:pt>
                <c:pt idx="4061">
                  <c:v>-0.35646099999999997</c:v>
                </c:pt>
                <c:pt idx="4062">
                  <c:v>-0.35879299999999997</c:v>
                </c:pt>
                <c:pt idx="4063">
                  <c:v>-0.36113299999999998</c:v>
                </c:pt>
                <c:pt idx="4064">
                  <c:v>-0.36345</c:v>
                </c:pt>
                <c:pt idx="4065">
                  <c:v>-0.36572100000000002</c:v>
                </c:pt>
                <c:pt idx="4066">
                  <c:v>-0.36793399999999998</c:v>
                </c:pt>
                <c:pt idx="4067">
                  <c:v>-0.370085</c:v>
                </c:pt>
                <c:pt idx="4068">
                  <c:v>-0.372174</c:v>
                </c:pt>
                <c:pt idx="4069">
                  <c:v>-0.37420500000000001</c:v>
                </c:pt>
                <c:pt idx="4070">
                  <c:v>-0.37617299999999998</c:v>
                </c:pt>
                <c:pt idx="4071">
                  <c:v>-0.37806299999999998</c:v>
                </c:pt>
                <c:pt idx="4072">
                  <c:v>-0.37985000000000002</c:v>
                </c:pt>
                <c:pt idx="4073">
                  <c:v>-0.38151800000000002</c:v>
                </c:pt>
                <c:pt idx="4074">
                  <c:v>-0.38306800000000002</c:v>
                </c:pt>
                <c:pt idx="4075">
                  <c:v>-0.38450699999999999</c:v>
                </c:pt>
                <c:pt idx="4076">
                  <c:v>-0.38583099999999998</c:v>
                </c:pt>
                <c:pt idx="4077">
                  <c:v>-0.38702199999999998</c:v>
                </c:pt>
                <c:pt idx="4078">
                  <c:v>-0.38806400000000002</c:v>
                </c:pt>
                <c:pt idx="4079" formatCode="0.00E+00">
                  <c:v>-0.38894699999999999</c:v>
                </c:pt>
                <c:pt idx="4080">
                  <c:v>-0.38967200000000002</c:v>
                </c:pt>
                <c:pt idx="4081">
                  <c:v>-0.39024399999999998</c:v>
                </c:pt>
                <c:pt idx="4082">
                  <c:v>-0.39066499999999998</c:v>
                </c:pt>
                <c:pt idx="4083">
                  <c:v>-0.390934</c:v>
                </c:pt>
                <c:pt idx="4084">
                  <c:v>-0.39105000000000001</c:v>
                </c:pt>
                <c:pt idx="4085">
                  <c:v>-0.39100000000000001</c:v>
                </c:pt>
                <c:pt idx="4086">
                  <c:v>-0.39077400000000001</c:v>
                </c:pt>
                <c:pt idx="4087">
                  <c:v>-0.39037300000000003</c:v>
                </c:pt>
                <c:pt idx="4088">
                  <c:v>-0.38981399999999999</c:v>
                </c:pt>
                <c:pt idx="4089">
                  <c:v>-0.38912799999999997</c:v>
                </c:pt>
                <c:pt idx="4090">
                  <c:v>-0.38834400000000002</c:v>
                </c:pt>
                <c:pt idx="4091">
                  <c:v>-0.38749</c:v>
                </c:pt>
                <c:pt idx="4092">
                  <c:v>-0.38659100000000002</c:v>
                </c:pt>
                <c:pt idx="4093">
                  <c:v>-0.38566099999999998</c:v>
                </c:pt>
                <c:pt idx="4094">
                  <c:v>-0.38469700000000001</c:v>
                </c:pt>
                <c:pt idx="4095">
                  <c:v>-0.38367699999999999</c:v>
                </c:pt>
                <c:pt idx="4096">
                  <c:v>-0.382579</c:v>
                </c:pt>
                <c:pt idx="4097">
                  <c:v>-0.38139600000000001</c:v>
                </c:pt>
                <c:pt idx="4098">
                  <c:v>-0.380131</c:v>
                </c:pt>
                <c:pt idx="4099">
                  <c:v>-0.37879299999999999</c:v>
                </c:pt>
                <c:pt idx="4100">
                  <c:v>-0.37739699999999998</c:v>
                </c:pt>
                <c:pt idx="4101">
                  <c:v>-0.37596000000000002</c:v>
                </c:pt>
                <c:pt idx="4102">
                  <c:v>-0.37448999999999999</c:v>
                </c:pt>
                <c:pt idx="4103">
                  <c:v>-0.37298199999999998</c:v>
                </c:pt>
                <c:pt idx="4104">
                  <c:v>-0.37143199999999998</c:v>
                </c:pt>
                <c:pt idx="4105">
                  <c:v>-0.36984499999999998</c:v>
                </c:pt>
                <c:pt idx="4106">
                  <c:v>-0.36823800000000001</c:v>
                </c:pt>
                <c:pt idx="4107">
                  <c:v>-0.366618</c:v>
                </c:pt>
                <c:pt idx="4108" formatCode="0.00E+00">
                  <c:v>-0.36498000000000003</c:v>
                </c:pt>
                <c:pt idx="4109">
                  <c:v>-0.363311</c:v>
                </c:pt>
                <c:pt idx="4110">
                  <c:v>-0.36158699999999999</c:v>
                </c:pt>
                <c:pt idx="4111">
                  <c:v>-0.35978100000000002</c:v>
                </c:pt>
                <c:pt idx="4112">
                  <c:v>-0.35786499999999999</c:v>
                </c:pt>
                <c:pt idx="4113">
                  <c:v>-0.35582200000000003</c:v>
                </c:pt>
                <c:pt idx="4114">
                  <c:v>-0.35366399999999998</c:v>
                </c:pt>
                <c:pt idx="4115">
                  <c:v>-0.35142699999999999</c:v>
                </c:pt>
                <c:pt idx="4116">
                  <c:v>-0.34914299999999998</c:v>
                </c:pt>
                <c:pt idx="4117">
                  <c:v>-0.346829</c:v>
                </c:pt>
                <c:pt idx="4118">
                  <c:v>-0.34448600000000001</c:v>
                </c:pt>
                <c:pt idx="4119">
                  <c:v>-0.34211799999999998</c:v>
                </c:pt>
                <c:pt idx="4120">
                  <c:v>-0.33973999999999999</c:v>
                </c:pt>
                <c:pt idx="4121">
                  <c:v>-0.33735700000000002</c:v>
                </c:pt>
                <c:pt idx="4122">
                  <c:v>-0.33496199999999998</c:v>
                </c:pt>
                <c:pt idx="4123">
                  <c:v>-0.33255000000000001</c:v>
                </c:pt>
                <c:pt idx="4124">
                  <c:v>-0.330119</c:v>
                </c:pt>
                <c:pt idx="4125">
                  <c:v>-0.32766000000000001</c:v>
                </c:pt>
                <c:pt idx="4126">
                  <c:v>-0.325158</c:v>
                </c:pt>
                <c:pt idx="4127">
                  <c:v>-0.322606</c:v>
                </c:pt>
                <c:pt idx="4128">
                  <c:v>-0.320025</c:v>
                </c:pt>
                <c:pt idx="4129">
                  <c:v>-0.31743700000000002</c:v>
                </c:pt>
                <c:pt idx="4130">
                  <c:v>-0.31484800000000002</c:v>
                </c:pt>
                <c:pt idx="4131">
                  <c:v>-0.31225799999999998</c:v>
                </c:pt>
                <c:pt idx="4132">
                  <c:v>-0.309674</c:v>
                </c:pt>
                <c:pt idx="4133">
                  <c:v>-0.30710700000000002</c:v>
                </c:pt>
                <c:pt idx="4134">
                  <c:v>-0.30454900000000001</c:v>
                </c:pt>
                <c:pt idx="4135">
                  <c:v>-0.30198700000000001</c:v>
                </c:pt>
                <c:pt idx="4136" formatCode="0.00E+00">
                  <c:v>-0.29942099999999999</c:v>
                </c:pt>
                <c:pt idx="4137" formatCode="0.00E+00">
                  <c:v>-0.29686699999999999</c:v>
                </c:pt>
                <c:pt idx="4138" formatCode="0.00E+00">
                  <c:v>-0.29432900000000001</c:v>
                </c:pt>
                <c:pt idx="4139" formatCode="0.00E+00">
                  <c:v>-0.29178900000000002</c:v>
                </c:pt>
                <c:pt idx="4140" formatCode="0.00E+00">
                  <c:v>-0.289213</c:v>
                </c:pt>
                <c:pt idx="4141" formatCode="0.00E+00">
                  <c:v>-0.286576</c:v>
                </c:pt>
                <c:pt idx="4142" formatCode="0.00E+00">
                  <c:v>-0.28387600000000002</c:v>
                </c:pt>
                <c:pt idx="4143" formatCode="0.00E+00">
                  <c:v>-0.281134</c:v>
                </c:pt>
                <c:pt idx="4144">
                  <c:v>-0.27836899999999998</c:v>
                </c:pt>
                <c:pt idx="4145">
                  <c:v>-0.27557300000000001</c:v>
                </c:pt>
                <c:pt idx="4146">
                  <c:v>-0.27272299999999999</c:v>
                </c:pt>
                <c:pt idx="4147">
                  <c:v>-0.26980100000000001</c:v>
                </c:pt>
                <c:pt idx="4148">
                  <c:v>-0.26680799999999999</c:v>
                </c:pt>
                <c:pt idx="4149">
                  <c:v>-0.26374900000000001</c:v>
                </c:pt>
                <c:pt idx="4150">
                  <c:v>-0.260633</c:v>
                </c:pt>
                <c:pt idx="4151">
                  <c:v>-0.25747100000000001</c:v>
                </c:pt>
                <c:pt idx="4152">
                  <c:v>-0.254274</c:v>
                </c:pt>
                <c:pt idx="4153">
                  <c:v>-0.25105100000000002</c:v>
                </c:pt>
                <c:pt idx="4154">
                  <c:v>-0.247806</c:v>
                </c:pt>
                <c:pt idx="4155">
                  <c:v>-0.24454799999999999</c:v>
                </c:pt>
                <c:pt idx="4156">
                  <c:v>-0.241283</c:v>
                </c:pt>
                <c:pt idx="4157">
                  <c:v>-0.23799200000000001</c:v>
                </c:pt>
                <c:pt idx="4158">
                  <c:v>-0.23463899999999999</c:v>
                </c:pt>
                <c:pt idx="4159">
                  <c:v>-0.231208</c:v>
                </c:pt>
                <c:pt idx="4160">
                  <c:v>-0.22772400000000001</c:v>
                </c:pt>
                <c:pt idx="4161">
                  <c:v>-0.22423699999999999</c:v>
                </c:pt>
                <c:pt idx="4162">
                  <c:v>-0.220779</c:v>
                </c:pt>
                <c:pt idx="4163">
                  <c:v>-0.21735499999999999</c:v>
                </c:pt>
                <c:pt idx="4164">
                  <c:v>-0.213947</c:v>
                </c:pt>
                <c:pt idx="4165">
                  <c:v>-0.210531</c:v>
                </c:pt>
                <c:pt idx="4166">
                  <c:v>-0.20708299999999999</c:v>
                </c:pt>
                <c:pt idx="4167">
                  <c:v>-0.203593</c:v>
                </c:pt>
                <c:pt idx="4168">
                  <c:v>-0.200073</c:v>
                </c:pt>
                <c:pt idx="4169">
                  <c:v>-0.19653799999999999</c:v>
                </c:pt>
                <c:pt idx="4170">
                  <c:v>-0.19300200000000001</c:v>
                </c:pt>
                <c:pt idx="4171">
                  <c:v>-0.18948000000000001</c:v>
                </c:pt>
                <c:pt idx="4172">
                  <c:v>-0.186001</c:v>
                </c:pt>
                <c:pt idx="4173">
                  <c:v>-0.18260000000000001</c:v>
                </c:pt>
                <c:pt idx="4174">
                  <c:v>-0.17929100000000001</c:v>
                </c:pt>
                <c:pt idx="4175">
                  <c:v>-0.176061</c:v>
                </c:pt>
                <c:pt idx="4176" formatCode="0.00E+00">
                  <c:v>-0.17289199999999999</c:v>
                </c:pt>
                <c:pt idx="4177">
                  <c:v>-0.16978799999999999</c:v>
                </c:pt>
                <c:pt idx="4178">
                  <c:v>-0.16677900000000001</c:v>
                </c:pt>
                <c:pt idx="4179">
                  <c:v>-0.163906</c:v>
                </c:pt>
                <c:pt idx="4180">
                  <c:v>-0.161193</c:v>
                </c:pt>
                <c:pt idx="4181">
                  <c:v>-0.15862999999999999</c:v>
                </c:pt>
                <c:pt idx="4182">
                  <c:v>-0.15618799999999999</c:v>
                </c:pt>
                <c:pt idx="4183">
                  <c:v>-0.15385599999999999</c:v>
                </c:pt>
                <c:pt idx="4184">
                  <c:v>-0.15165200000000001</c:v>
                </c:pt>
                <c:pt idx="4185">
                  <c:v>-0.14959600000000001</c:v>
                </c:pt>
                <c:pt idx="4186">
                  <c:v>-0.14768200000000001</c:v>
                </c:pt>
                <c:pt idx="4187">
                  <c:v>-0.14588799999999999</c:v>
                </c:pt>
                <c:pt idx="4188">
                  <c:v>-0.14419799999999999</c:v>
                </c:pt>
                <c:pt idx="4189">
                  <c:v>-0.14261099999999999</c:v>
                </c:pt>
                <c:pt idx="4190">
                  <c:v>-0.141126</c:v>
                </c:pt>
                <c:pt idx="4191">
                  <c:v>-0.13974600000000001</c:v>
                </c:pt>
                <c:pt idx="4192">
                  <c:v>-0.138486</c:v>
                </c:pt>
                <c:pt idx="4193">
                  <c:v>-0.137378</c:v>
                </c:pt>
                <c:pt idx="4194">
                  <c:v>-0.13645399999999999</c:v>
                </c:pt>
                <c:pt idx="4195">
                  <c:v>-0.13572500000000001</c:v>
                </c:pt>
                <c:pt idx="4196">
                  <c:v>-0.13517999999999999</c:v>
                </c:pt>
                <c:pt idx="4197">
                  <c:v>-0.134795</c:v>
                </c:pt>
                <c:pt idx="4198">
                  <c:v>-0.13455</c:v>
                </c:pt>
                <c:pt idx="4199">
                  <c:v>-0.13442999999999999</c:v>
                </c:pt>
                <c:pt idx="4200">
                  <c:v>-0.13443099999999999</c:v>
                </c:pt>
                <c:pt idx="4201">
                  <c:v>-0.13456000000000001</c:v>
                </c:pt>
                <c:pt idx="4202">
                  <c:v>-0.134823</c:v>
                </c:pt>
                <c:pt idx="4203">
                  <c:v>-0.135212</c:v>
                </c:pt>
                <c:pt idx="4204">
                  <c:v>-0.13572100000000001</c:v>
                </c:pt>
                <c:pt idx="4205" formatCode="0.00E+00">
                  <c:v>-0.13635800000000001</c:v>
                </c:pt>
                <c:pt idx="4206">
                  <c:v>-0.137156</c:v>
                </c:pt>
                <c:pt idx="4207">
                  <c:v>-0.13814699999999999</c:v>
                </c:pt>
                <c:pt idx="4208">
                  <c:v>-0.13933200000000001</c:v>
                </c:pt>
                <c:pt idx="4209">
                  <c:v>-0.14068800000000001</c:v>
                </c:pt>
                <c:pt idx="4210">
                  <c:v>-0.14219799999999999</c:v>
                </c:pt>
                <c:pt idx="4211">
                  <c:v>-0.14385800000000001</c:v>
                </c:pt>
                <c:pt idx="4212">
                  <c:v>-0.14566000000000001</c:v>
                </c:pt>
                <c:pt idx="4213">
                  <c:v>-0.14760400000000001</c:v>
                </c:pt>
                <c:pt idx="4214">
                  <c:v>-0.149703</c:v>
                </c:pt>
                <c:pt idx="4215">
                  <c:v>-0.151972</c:v>
                </c:pt>
                <c:pt idx="4216">
                  <c:v>-0.15439900000000001</c:v>
                </c:pt>
                <c:pt idx="4217">
                  <c:v>-0.156945</c:v>
                </c:pt>
                <c:pt idx="4218">
                  <c:v>-0.159582</c:v>
                </c:pt>
                <c:pt idx="4219">
                  <c:v>-0.16232199999999999</c:v>
                </c:pt>
                <c:pt idx="4220">
                  <c:v>-0.165186</c:v>
                </c:pt>
                <c:pt idx="4221">
                  <c:v>-0.16816500000000001</c:v>
                </c:pt>
                <c:pt idx="4222">
                  <c:v>-0.17122599999999999</c:v>
                </c:pt>
                <c:pt idx="4223">
                  <c:v>-0.174347</c:v>
                </c:pt>
                <c:pt idx="4224">
                  <c:v>-0.17752899999999999</c:v>
                </c:pt>
                <c:pt idx="4225">
                  <c:v>-0.18078</c:v>
                </c:pt>
                <c:pt idx="4226">
                  <c:v>-0.18410000000000001</c:v>
                </c:pt>
                <c:pt idx="4227">
                  <c:v>-0.18748600000000001</c:v>
                </c:pt>
                <c:pt idx="4228">
                  <c:v>-0.19093499999999999</c:v>
                </c:pt>
                <c:pt idx="4229">
                  <c:v>-0.194443</c:v>
                </c:pt>
                <c:pt idx="4230">
                  <c:v>-0.19799900000000001</c:v>
                </c:pt>
                <c:pt idx="4231">
                  <c:v>-0.20158899999999999</c:v>
                </c:pt>
                <c:pt idx="4232">
                  <c:v>-0.20519999999999999</c:v>
                </c:pt>
                <c:pt idx="4233">
                  <c:v>-0.20880799999999999</c:v>
                </c:pt>
                <c:pt idx="4234" formatCode="0.00E+00">
                  <c:v>-0.212396</c:v>
                </c:pt>
                <c:pt idx="4235">
                  <c:v>-0.21595900000000001</c:v>
                </c:pt>
                <c:pt idx="4236">
                  <c:v>-0.21951699999999999</c:v>
                </c:pt>
                <c:pt idx="4237">
                  <c:v>-0.22309799999999999</c:v>
                </c:pt>
                <c:pt idx="4238">
                  <c:v>-0.22672600000000001</c:v>
                </c:pt>
                <c:pt idx="4239">
                  <c:v>-0.23041500000000001</c:v>
                </c:pt>
                <c:pt idx="4240">
                  <c:v>-0.23416999999999999</c:v>
                </c:pt>
                <c:pt idx="4241">
                  <c:v>-0.237987</c:v>
                </c:pt>
                <c:pt idx="4242">
                  <c:v>-0.24185300000000001</c:v>
                </c:pt>
                <c:pt idx="4243">
                  <c:v>-0.245752</c:v>
                </c:pt>
                <c:pt idx="4244">
                  <c:v>-0.24967</c:v>
                </c:pt>
                <c:pt idx="4245">
                  <c:v>-0.253608</c:v>
                </c:pt>
                <c:pt idx="4246">
                  <c:v>-0.25758599999999998</c:v>
                </c:pt>
                <c:pt idx="4247">
                  <c:v>-0.261629</c:v>
                </c:pt>
                <c:pt idx="4248">
                  <c:v>-0.26576</c:v>
                </c:pt>
                <c:pt idx="4249">
                  <c:v>-0.26998699999999998</c:v>
                </c:pt>
                <c:pt idx="4250">
                  <c:v>-0.27430599999999999</c:v>
                </c:pt>
                <c:pt idx="4251">
                  <c:v>-0.27871400000000002</c:v>
                </c:pt>
                <c:pt idx="4252">
                  <c:v>-0.283217</c:v>
                </c:pt>
                <c:pt idx="4253">
                  <c:v>-0.28783799999999998</c:v>
                </c:pt>
                <c:pt idx="4254">
                  <c:v>-0.29261100000000001</c:v>
                </c:pt>
                <c:pt idx="4255">
                  <c:v>-0.29756300000000002</c:v>
                </c:pt>
                <c:pt idx="4256">
                  <c:v>-0.30270399999999997</c:v>
                </c:pt>
                <c:pt idx="4257" formatCode="0.00E+00">
                  <c:v>-0.30803199999999997</c:v>
                </c:pt>
                <c:pt idx="4258">
                  <c:v>-0.31353700000000001</c:v>
                </c:pt>
                <c:pt idx="4259">
                  <c:v>-0.31919199999999998</c:v>
                </c:pt>
                <c:pt idx="4260">
                  <c:v>-0.32495800000000002</c:v>
                </c:pt>
                <c:pt idx="4261">
                  <c:v>-0.33079599999999998</c:v>
                </c:pt>
                <c:pt idx="4262">
                  <c:v>-0.33668500000000001</c:v>
                </c:pt>
                <c:pt idx="4263">
                  <c:v>-0.34262100000000001</c:v>
                </c:pt>
                <c:pt idx="4264">
                  <c:v>-0.348607</c:v>
                </c:pt>
                <c:pt idx="4265">
                  <c:v>-0.35465400000000002</c:v>
                </c:pt>
                <c:pt idx="4266">
                  <c:v>-0.36077500000000001</c:v>
                </c:pt>
                <c:pt idx="4267">
                  <c:v>-0.36698199999999997</c:v>
                </c:pt>
                <c:pt idx="4268">
                  <c:v>-0.373282</c:v>
                </c:pt>
                <c:pt idx="4269">
                  <c:v>-0.37966100000000003</c:v>
                </c:pt>
                <c:pt idx="4270">
                  <c:v>-0.38608700000000001</c:v>
                </c:pt>
                <c:pt idx="4271">
                  <c:v>-0.39251599999999998</c:v>
                </c:pt>
                <c:pt idx="4272">
                  <c:v>-0.39890700000000001</c:v>
                </c:pt>
                <c:pt idx="4273">
                  <c:v>-0.405248</c:v>
                </c:pt>
                <c:pt idx="4274">
                  <c:v>-0.41155900000000001</c:v>
                </c:pt>
                <c:pt idx="4275">
                  <c:v>-0.41787400000000002</c:v>
                </c:pt>
                <c:pt idx="4276">
                  <c:v>-0.42421500000000001</c:v>
                </c:pt>
                <c:pt idx="4277">
                  <c:v>-0.43056699999999998</c:v>
                </c:pt>
                <c:pt idx="4278">
                  <c:v>-0.43688300000000002</c:v>
                </c:pt>
                <c:pt idx="4279" formatCode="0.00E+00">
                  <c:v>-0.44310899999999998</c:v>
                </c:pt>
                <c:pt idx="4280" formatCode="0.00E+00">
                  <c:v>-0.44922099999999998</c:v>
                </c:pt>
                <c:pt idx="4281">
                  <c:v>-0.45523000000000002</c:v>
                </c:pt>
                <c:pt idx="4282">
                  <c:v>-0.46116200000000002</c:v>
                </c:pt>
                <c:pt idx="4283">
                  <c:v>-0.46703099999999997</c:v>
                </c:pt>
                <c:pt idx="4284">
                  <c:v>-0.47283399999999998</c:v>
                </c:pt>
                <c:pt idx="4285">
                  <c:v>-0.47856700000000002</c:v>
                </c:pt>
                <c:pt idx="4286">
                  <c:v>-0.48423300000000002</c:v>
                </c:pt>
                <c:pt idx="4287">
                  <c:v>-0.48982399999999998</c:v>
                </c:pt>
                <c:pt idx="4288">
                  <c:v>-0.49530999999999997</c:v>
                </c:pt>
                <c:pt idx="4289">
                  <c:v>-0.500641</c:v>
                </c:pt>
                <c:pt idx="4290">
                  <c:v>-0.50578199999999995</c:v>
                </c:pt>
                <c:pt idx="4291">
                  <c:v>-0.51073199999999996</c:v>
                </c:pt>
                <c:pt idx="4292">
                  <c:v>-0.51551400000000003</c:v>
                </c:pt>
                <c:pt idx="4293">
                  <c:v>-0.52014400000000005</c:v>
                </c:pt>
                <c:pt idx="4294">
                  <c:v>-0.52461800000000003</c:v>
                </c:pt>
                <c:pt idx="4295">
                  <c:v>-0.52892099999999997</c:v>
                </c:pt>
                <c:pt idx="4296">
                  <c:v>-0.53304099999999999</c:v>
                </c:pt>
                <c:pt idx="4297">
                  <c:v>-0.53696100000000002</c:v>
                </c:pt>
                <c:pt idx="4298">
                  <c:v>-0.540663</c:v>
                </c:pt>
                <c:pt idx="4299">
                  <c:v>-0.54413800000000001</c:v>
                </c:pt>
                <c:pt idx="4300">
                  <c:v>-0.54739700000000002</c:v>
                </c:pt>
                <c:pt idx="4301">
                  <c:v>-0.55045699999999997</c:v>
                </c:pt>
                <c:pt idx="4302">
                  <c:v>-0.55333100000000002</c:v>
                </c:pt>
                <c:pt idx="4303" formatCode="0.00E+00">
                  <c:v>-0.55602300000000004</c:v>
                </c:pt>
                <c:pt idx="4304" formatCode="0.00E+00">
                  <c:v>-0.558535</c:v>
                </c:pt>
                <c:pt idx="4305">
                  <c:v>-0.56087299999999995</c:v>
                </c:pt>
                <c:pt idx="4306">
                  <c:v>-0.56304100000000001</c:v>
                </c:pt>
                <c:pt idx="4307">
                  <c:v>-0.56503199999999998</c:v>
                </c:pt>
                <c:pt idx="4308">
                  <c:v>-0.56683499999999998</c:v>
                </c:pt>
                <c:pt idx="4309">
                  <c:v>-0.56845000000000001</c:v>
                </c:pt>
                <c:pt idx="4310">
                  <c:v>-0.56989000000000001</c:v>
                </c:pt>
                <c:pt idx="4311">
                  <c:v>-0.57117600000000002</c:v>
                </c:pt>
                <c:pt idx="4312">
                  <c:v>-0.57232000000000005</c:v>
                </c:pt>
                <c:pt idx="4313">
                  <c:v>-0.57332899999999998</c:v>
                </c:pt>
                <c:pt idx="4314">
                  <c:v>-0.57422700000000004</c:v>
                </c:pt>
                <c:pt idx="4315">
                  <c:v>-0.57506299999999999</c:v>
                </c:pt>
                <c:pt idx="4316">
                  <c:v>-0.57586499999999996</c:v>
                </c:pt>
                <c:pt idx="4317">
                  <c:v>-0.57662000000000002</c:v>
                </c:pt>
                <c:pt idx="4318">
                  <c:v>-0.57728900000000005</c:v>
                </c:pt>
                <c:pt idx="4319">
                  <c:v>-0.577851</c:v>
                </c:pt>
                <c:pt idx="4320">
                  <c:v>-0.57831399999999999</c:v>
                </c:pt>
                <c:pt idx="4321">
                  <c:v>-0.57869099999999996</c:v>
                </c:pt>
                <c:pt idx="4322">
                  <c:v>-0.57898700000000003</c:v>
                </c:pt>
                <c:pt idx="4323">
                  <c:v>-0.57920199999999999</c:v>
                </c:pt>
                <c:pt idx="4324">
                  <c:v>-0.57933900000000005</c:v>
                </c:pt>
                <c:pt idx="4325">
                  <c:v>-0.57941399999999998</c:v>
                </c:pt>
                <c:pt idx="4326">
                  <c:v>-0.57944300000000004</c:v>
                </c:pt>
                <c:pt idx="4327">
                  <c:v>-0.57945000000000002</c:v>
                </c:pt>
                <c:pt idx="4328">
                  <c:v>-0.57945599999999997</c:v>
                </c:pt>
                <c:pt idx="4329" formatCode="0.00E+00">
                  <c:v>-0.57947400000000004</c:v>
                </c:pt>
                <c:pt idx="4330" formatCode="0.00E+00">
                  <c:v>-0.57950500000000005</c:v>
                </c:pt>
                <c:pt idx="4331">
                  <c:v>-0.57952800000000004</c:v>
                </c:pt>
                <c:pt idx="4332">
                  <c:v>-0.57951699999999995</c:v>
                </c:pt>
                <c:pt idx="4333">
                  <c:v>-0.57945000000000002</c:v>
                </c:pt>
                <c:pt idx="4334">
                  <c:v>-0.579322</c:v>
                </c:pt>
                <c:pt idx="4335">
                  <c:v>-0.57913999999999999</c:v>
                </c:pt>
                <c:pt idx="4336">
                  <c:v>-0.57890200000000003</c:v>
                </c:pt>
                <c:pt idx="4337">
                  <c:v>-0.578596</c:v>
                </c:pt>
                <c:pt idx="4338">
                  <c:v>-0.57820899999999997</c:v>
                </c:pt>
                <c:pt idx="4339">
                  <c:v>-0.57773200000000002</c:v>
                </c:pt>
                <c:pt idx="4340">
                  <c:v>-0.57715899999999998</c:v>
                </c:pt>
                <c:pt idx="4341">
                  <c:v>-0.57647999999999999</c:v>
                </c:pt>
                <c:pt idx="4342">
                  <c:v>-0.575685</c:v>
                </c:pt>
                <c:pt idx="4343">
                  <c:v>-0.57477400000000001</c:v>
                </c:pt>
                <c:pt idx="4344">
                  <c:v>-0.57375200000000004</c:v>
                </c:pt>
                <c:pt idx="4345">
                  <c:v>-0.57261899999999999</c:v>
                </c:pt>
                <c:pt idx="4346">
                  <c:v>-0.57135199999999997</c:v>
                </c:pt>
                <c:pt idx="4347">
                  <c:v>-0.56991400000000003</c:v>
                </c:pt>
                <c:pt idx="4348">
                  <c:v>-0.56827700000000003</c:v>
                </c:pt>
                <c:pt idx="4349">
                  <c:v>-0.56643600000000005</c:v>
                </c:pt>
                <c:pt idx="4350">
                  <c:v>-0.56441200000000002</c:v>
                </c:pt>
                <c:pt idx="4351">
                  <c:v>-0.56222799999999995</c:v>
                </c:pt>
                <c:pt idx="4352">
                  <c:v>-0.55989500000000003</c:v>
                </c:pt>
                <c:pt idx="4353" formatCode="0.00E+00">
                  <c:v>-0.55740100000000004</c:v>
                </c:pt>
                <c:pt idx="4354">
                  <c:v>-0.55471400000000004</c:v>
                </c:pt>
                <c:pt idx="4355">
                  <c:v>-0.55180300000000004</c:v>
                </c:pt>
                <c:pt idx="4356">
                  <c:v>-0.54865699999999995</c:v>
                </c:pt>
                <c:pt idx="4357">
                  <c:v>-0.545292</c:v>
                </c:pt>
                <c:pt idx="4358">
                  <c:v>-0.54171999999999998</c:v>
                </c:pt>
                <c:pt idx="4359">
                  <c:v>-0.53792300000000004</c:v>
                </c:pt>
                <c:pt idx="4360">
                  <c:v>-0.53385800000000005</c:v>
                </c:pt>
                <c:pt idx="4361">
                  <c:v>-0.52949199999999996</c:v>
                </c:pt>
                <c:pt idx="4362">
                  <c:v>-0.52481500000000003</c:v>
                </c:pt>
                <c:pt idx="4363">
                  <c:v>-0.51983800000000002</c:v>
                </c:pt>
                <c:pt idx="4364">
                  <c:v>-0.51458499999999996</c:v>
                </c:pt>
                <c:pt idx="4365">
                  <c:v>-0.50907999999999998</c:v>
                </c:pt>
                <c:pt idx="4366">
                  <c:v>-0.50335099999999999</c:v>
                </c:pt>
                <c:pt idx="4367">
                  <c:v>-0.49742399999999998</c:v>
                </c:pt>
                <c:pt idx="4368">
                  <c:v>-0.49133100000000002</c:v>
                </c:pt>
                <c:pt idx="4369">
                  <c:v>-0.48510300000000001</c:v>
                </c:pt>
                <c:pt idx="4370">
                  <c:v>-0.478769</c:v>
                </c:pt>
                <c:pt idx="4371">
                  <c:v>-0.47234799999999999</c:v>
                </c:pt>
                <c:pt idx="4372">
                  <c:v>-0.46585700000000002</c:v>
                </c:pt>
                <c:pt idx="4373">
                  <c:v>-0.459312</c:v>
                </c:pt>
                <c:pt idx="4374">
                  <c:v>-0.45271499999999998</c:v>
                </c:pt>
                <c:pt idx="4375">
                  <c:v>-0.44605899999999998</c:v>
                </c:pt>
                <c:pt idx="4376">
                  <c:v>-0.43934400000000001</c:v>
                </c:pt>
                <c:pt idx="4377" formatCode="0.00E+00">
                  <c:v>-0.43258400000000002</c:v>
                </c:pt>
                <c:pt idx="4378" formatCode="0.00E+00">
                  <c:v>-0.42579499999999998</c:v>
                </c:pt>
                <c:pt idx="4379" formatCode="0.00E+00">
                  <c:v>-0.418985</c:v>
                </c:pt>
                <c:pt idx="4380" formatCode="0.00E+00">
                  <c:v>-0.41216399999999997</c:v>
                </c:pt>
                <c:pt idx="4381" formatCode="0.00E+00">
                  <c:v>-0.40534599999999998</c:v>
                </c:pt>
                <c:pt idx="4382" formatCode="0.00E+00">
                  <c:v>-0.39854699999999998</c:v>
                </c:pt>
                <c:pt idx="4383" formatCode="0.00E+00">
                  <c:v>-0.39176800000000001</c:v>
                </c:pt>
                <c:pt idx="4384" formatCode="0.00E+00">
                  <c:v>-0.38500400000000001</c:v>
                </c:pt>
                <c:pt idx="4385" formatCode="0.00E+00">
                  <c:v>-0.37825399999999998</c:v>
                </c:pt>
                <c:pt idx="4386" formatCode="0.00E+00">
                  <c:v>-0.371531</c:v>
                </c:pt>
                <c:pt idx="4387" formatCode="0.00E+00">
                  <c:v>-0.364867</c:v>
                </c:pt>
                <c:pt idx="4388" formatCode="0.00E+00">
                  <c:v>-0.35830200000000001</c:v>
                </c:pt>
                <c:pt idx="4389" formatCode="0.00E+00">
                  <c:v>-0.35187299999999999</c:v>
                </c:pt>
                <c:pt idx="4390" formatCode="0.00E+00">
                  <c:v>-0.34559400000000001</c:v>
                </c:pt>
                <c:pt idx="4391" formatCode="0.00E+00">
                  <c:v>-0.33946700000000002</c:v>
                </c:pt>
                <c:pt idx="4392" formatCode="0.00E+00">
                  <c:v>-0.333484</c:v>
                </c:pt>
                <c:pt idx="4393" formatCode="0.00E+00">
                  <c:v>-0.32764700000000002</c:v>
                </c:pt>
                <c:pt idx="4394" formatCode="0.00E+00">
                  <c:v>-0.32196200000000003</c:v>
                </c:pt>
                <c:pt idx="4395" formatCode="0.00E+00">
                  <c:v>-0.31644600000000001</c:v>
                </c:pt>
                <c:pt idx="4396" formatCode="0.00E+00">
                  <c:v>-0.31111</c:v>
                </c:pt>
                <c:pt idx="4397" formatCode="0.00E+00">
                  <c:v>-0.305948</c:v>
                </c:pt>
                <c:pt idx="4398">
                  <c:v>-0.30093700000000001</c:v>
                </c:pt>
                <c:pt idx="4399">
                  <c:v>-0.29605799999999999</c:v>
                </c:pt>
                <c:pt idx="4400">
                  <c:v>-0.29131800000000002</c:v>
                </c:pt>
                <c:pt idx="4401">
                  <c:v>-0.28673599999999999</c:v>
                </c:pt>
                <c:pt idx="4402">
                  <c:v>-0.28232800000000002</c:v>
                </c:pt>
                <c:pt idx="4403">
                  <c:v>-0.27809600000000001</c:v>
                </c:pt>
                <c:pt idx="4404">
                  <c:v>-0.27402700000000002</c:v>
                </c:pt>
                <c:pt idx="4405">
                  <c:v>-0.27010499999999998</c:v>
                </c:pt>
                <c:pt idx="4406">
                  <c:v>-0.26630700000000002</c:v>
                </c:pt>
                <c:pt idx="4407">
                  <c:v>-0.26260899999999998</c:v>
                </c:pt>
                <c:pt idx="4408">
                  <c:v>-0.25898599999999999</c:v>
                </c:pt>
                <c:pt idx="4409">
                  <c:v>-0.25542300000000001</c:v>
                </c:pt>
                <c:pt idx="4410">
                  <c:v>-0.25191400000000003</c:v>
                </c:pt>
                <c:pt idx="4411">
                  <c:v>-0.24846599999999999</c:v>
                </c:pt>
                <c:pt idx="4412">
                  <c:v>-0.24510100000000001</c:v>
                </c:pt>
                <c:pt idx="4413">
                  <c:v>-0.24184800000000001</c:v>
                </c:pt>
                <c:pt idx="4414">
                  <c:v>-0.23872699999999999</c:v>
                </c:pt>
                <c:pt idx="4415">
                  <c:v>-0.235731</c:v>
                </c:pt>
                <c:pt idx="4416">
                  <c:v>-0.23283300000000001</c:v>
                </c:pt>
                <c:pt idx="4417">
                  <c:v>-0.230017</c:v>
                </c:pt>
                <c:pt idx="4418">
                  <c:v>-0.22728300000000001</c:v>
                </c:pt>
                <c:pt idx="4419">
                  <c:v>-0.22462699999999999</c:v>
                </c:pt>
                <c:pt idx="4420">
                  <c:v>-0.222021</c:v>
                </c:pt>
                <c:pt idx="4421">
                  <c:v>-0.21942600000000001</c:v>
                </c:pt>
                <c:pt idx="4422">
                  <c:v>-0.21681600000000001</c:v>
                </c:pt>
                <c:pt idx="4423">
                  <c:v>-0.21418599999999999</c:v>
                </c:pt>
                <c:pt idx="4424">
                  <c:v>-0.211539</c:v>
                </c:pt>
                <c:pt idx="4425" formatCode="0.00E+00">
                  <c:v>-0.208872</c:v>
                </c:pt>
                <c:pt idx="4426" formatCode="0.00E+00">
                  <c:v>-0.206182</c:v>
                </c:pt>
                <c:pt idx="4427" formatCode="0.00E+00">
                  <c:v>-0.20347199999999999</c:v>
                </c:pt>
                <c:pt idx="4428">
                  <c:v>-0.20075899999999999</c:v>
                </c:pt>
                <c:pt idx="4429">
                  <c:v>-0.19806000000000001</c:v>
                </c:pt>
                <c:pt idx="4430">
                  <c:v>-0.19539000000000001</c:v>
                </c:pt>
                <c:pt idx="4431">
                  <c:v>-0.192748</c:v>
                </c:pt>
                <c:pt idx="4432">
                  <c:v>-0.19012000000000001</c:v>
                </c:pt>
                <c:pt idx="4433">
                  <c:v>-0.18749099999999999</c:v>
                </c:pt>
                <c:pt idx="4434">
                  <c:v>-0.18485499999999999</c:v>
                </c:pt>
                <c:pt idx="4435">
                  <c:v>-0.18221200000000001</c:v>
                </c:pt>
                <c:pt idx="4436">
                  <c:v>-0.179563</c:v>
                </c:pt>
                <c:pt idx="4437">
                  <c:v>-0.17691000000000001</c:v>
                </c:pt>
                <c:pt idx="4438">
                  <c:v>-0.174257</c:v>
                </c:pt>
                <c:pt idx="4439">
                  <c:v>-0.171628</c:v>
                </c:pt>
                <c:pt idx="4440">
                  <c:v>-0.16905700000000001</c:v>
                </c:pt>
                <c:pt idx="4441">
                  <c:v>-0.16656000000000001</c:v>
                </c:pt>
                <c:pt idx="4442">
                  <c:v>-0.16411700000000001</c:v>
                </c:pt>
                <c:pt idx="4443">
                  <c:v>-0.16167699999999999</c:v>
                </c:pt>
                <c:pt idx="4444">
                  <c:v>-0.15920400000000001</c:v>
                </c:pt>
                <c:pt idx="4445">
                  <c:v>-0.15670600000000001</c:v>
                </c:pt>
                <c:pt idx="4446">
                  <c:v>-0.154225</c:v>
                </c:pt>
                <c:pt idx="4447">
                  <c:v>-0.151809</c:v>
                </c:pt>
                <c:pt idx="4448">
                  <c:v>-0.14949399999999999</c:v>
                </c:pt>
                <c:pt idx="4449">
                  <c:v>-0.14731</c:v>
                </c:pt>
                <c:pt idx="4450">
                  <c:v>-0.14529500000000001</c:v>
                </c:pt>
                <c:pt idx="4451">
                  <c:v>-0.143485</c:v>
                </c:pt>
                <c:pt idx="4452">
                  <c:v>-0.141898</c:v>
                </c:pt>
                <c:pt idx="4453">
                  <c:v>-0.14052899999999999</c:v>
                </c:pt>
                <c:pt idx="4454">
                  <c:v>-0.13936899999999999</c:v>
                </c:pt>
                <c:pt idx="4455">
                  <c:v>-0.13842199999999999</c:v>
                </c:pt>
                <c:pt idx="4456">
                  <c:v>-0.137707</c:v>
                </c:pt>
                <c:pt idx="4457" formatCode="0.00E+00">
                  <c:v>-0.137238</c:v>
                </c:pt>
                <c:pt idx="4458" formatCode="0.00E+00">
                  <c:v>-0.137016</c:v>
                </c:pt>
                <c:pt idx="4459">
                  <c:v>-0.13702900000000001</c:v>
                </c:pt>
                <c:pt idx="4460">
                  <c:v>-0.137269</c:v>
                </c:pt>
                <c:pt idx="4461">
                  <c:v>-0.13773199999999999</c:v>
                </c:pt>
                <c:pt idx="4462">
                  <c:v>-0.13841800000000001</c:v>
                </c:pt>
                <c:pt idx="4463">
                  <c:v>-0.13932900000000001</c:v>
                </c:pt>
                <c:pt idx="4464">
                  <c:v>-0.14047399999999999</c:v>
                </c:pt>
                <c:pt idx="4465">
                  <c:v>-0.14186099999999999</c:v>
                </c:pt>
                <c:pt idx="4466">
                  <c:v>-0.14349500000000001</c:v>
                </c:pt>
                <c:pt idx="4467">
                  <c:v>-0.14537800000000001</c:v>
                </c:pt>
                <c:pt idx="4468">
                  <c:v>-0.14752399999999999</c:v>
                </c:pt>
                <c:pt idx="4469">
                  <c:v>-0.149955</c:v>
                </c:pt>
                <c:pt idx="4470">
                  <c:v>-0.15268100000000001</c:v>
                </c:pt>
                <c:pt idx="4471">
                  <c:v>-0.155691</c:v>
                </c:pt>
                <c:pt idx="4472">
                  <c:v>-0.15895799999999999</c:v>
                </c:pt>
                <c:pt idx="4473">
                  <c:v>-0.162463</c:v>
                </c:pt>
                <c:pt idx="4474">
                  <c:v>-0.16619999999999999</c:v>
                </c:pt>
                <c:pt idx="4475">
                  <c:v>-0.17016300000000001</c:v>
                </c:pt>
                <c:pt idx="4476">
                  <c:v>-0.17433799999999999</c:v>
                </c:pt>
                <c:pt idx="4477">
                  <c:v>-0.178703</c:v>
                </c:pt>
                <c:pt idx="4478">
                  <c:v>-0.18323</c:v>
                </c:pt>
                <c:pt idx="4479">
                  <c:v>-0.18787599999999999</c:v>
                </c:pt>
                <c:pt idx="4480">
                  <c:v>-0.19259100000000001</c:v>
                </c:pt>
                <c:pt idx="4481">
                  <c:v>-0.19733400000000001</c:v>
                </c:pt>
                <c:pt idx="4482">
                  <c:v>-0.20208699999999999</c:v>
                </c:pt>
                <c:pt idx="4483">
                  <c:v>-0.20683799999999999</c:v>
                </c:pt>
                <c:pt idx="4484" formatCode="0.00E+00">
                  <c:v>-0.21156900000000001</c:v>
                </c:pt>
                <c:pt idx="4485">
                  <c:v>-0.21626100000000001</c:v>
                </c:pt>
                <c:pt idx="4486">
                  <c:v>-0.22090499999999999</c:v>
                </c:pt>
                <c:pt idx="4487">
                  <c:v>-0.22550000000000001</c:v>
                </c:pt>
                <c:pt idx="4488">
                  <c:v>-0.230047</c:v>
                </c:pt>
                <c:pt idx="4489">
                  <c:v>-0.234546</c:v>
                </c:pt>
                <c:pt idx="4490">
                  <c:v>-0.23899699999999999</c:v>
                </c:pt>
                <c:pt idx="4491">
                  <c:v>-0.24338799999999999</c:v>
                </c:pt>
                <c:pt idx="4492">
                  <c:v>-0.24768599999999999</c:v>
                </c:pt>
                <c:pt idx="4493">
                  <c:v>-0.25186199999999997</c:v>
                </c:pt>
                <c:pt idx="4494">
                  <c:v>-0.25590200000000002</c:v>
                </c:pt>
                <c:pt idx="4495">
                  <c:v>-0.25981500000000002</c:v>
                </c:pt>
                <c:pt idx="4496">
                  <c:v>-0.26362000000000002</c:v>
                </c:pt>
                <c:pt idx="4497">
                  <c:v>-0.26733000000000001</c:v>
                </c:pt>
                <c:pt idx="4498">
                  <c:v>-0.27093400000000001</c:v>
                </c:pt>
                <c:pt idx="4499">
                  <c:v>-0.27438899999999999</c:v>
                </c:pt>
                <c:pt idx="4500">
                  <c:v>-0.27763900000000002</c:v>
                </c:pt>
                <c:pt idx="4501">
                  <c:v>-0.28065600000000002</c:v>
                </c:pt>
                <c:pt idx="4502">
                  <c:v>-0.28345399999999998</c:v>
                </c:pt>
                <c:pt idx="4503">
                  <c:v>-0.28606300000000001</c:v>
                </c:pt>
                <c:pt idx="4504">
                  <c:v>-0.288493</c:v>
                </c:pt>
                <c:pt idx="4505">
                  <c:v>-0.290742</c:v>
                </c:pt>
                <c:pt idx="4506">
                  <c:v>-0.29281200000000002</c:v>
                </c:pt>
                <c:pt idx="4507">
                  <c:v>-0.29472399999999999</c:v>
                </c:pt>
                <c:pt idx="4508">
                  <c:v>-0.29650300000000002</c:v>
                </c:pt>
                <c:pt idx="4509">
                  <c:v>-0.29815799999999998</c:v>
                </c:pt>
                <c:pt idx="4510">
                  <c:v>-0.29969400000000002</c:v>
                </c:pt>
                <c:pt idx="4511">
                  <c:v>-0.30110799999999999</c:v>
                </c:pt>
                <c:pt idx="4512" formatCode="0.00E+00">
                  <c:v>-0.30238999999999999</c:v>
                </c:pt>
                <c:pt idx="4513">
                  <c:v>-0.30352099999999999</c:v>
                </c:pt>
                <c:pt idx="4514">
                  <c:v>-0.30448199999999997</c:v>
                </c:pt>
                <c:pt idx="4515">
                  <c:v>-0.30527700000000002</c:v>
                </c:pt>
                <c:pt idx="4516">
                  <c:v>-0.30593799999999999</c:v>
                </c:pt>
                <c:pt idx="4517">
                  <c:v>-0.30651099999999998</c:v>
                </c:pt>
                <c:pt idx="4518">
                  <c:v>-0.307031</c:v>
                </c:pt>
                <c:pt idx="4519">
                  <c:v>-0.30751200000000001</c:v>
                </c:pt>
                <c:pt idx="4520">
                  <c:v>-0.30795600000000001</c:v>
                </c:pt>
                <c:pt idx="4521">
                  <c:v>-0.30837199999999998</c:v>
                </c:pt>
                <c:pt idx="4522">
                  <c:v>-0.30877100000000002</c:v>
                </c:pt>
                <c:pt idx="4523">
                  <c:v>-0.30916300000000002</c:v>
                </c:pt>
                <c:pt idx="4524">
                  <c:v>-0.30954900000000002</c:v>
                </c:pt>
                <c:pt idx="4525">
                  <c:v>-0.30992900000000001</c:v>
                </c:pt>
                <c:pt idx="4526">
                  <c:v>-0.310303</c:v>
                </c:pt>
                <c:pt idx="4527">
                  <c:v>-0.31068000000000001</c:v>
                </c:pt>
                <c:pt idx="4528">
                  <c:v>-0.31107000000000001</c:v>
                </c:pt>
                <c:pt idx="4529">
                  <c:v>-0.31148300000000001</c:v>
                </c:pt>
                <c:pt idx="4530">
                  <c:v>-0.31193300000000002</c:v>
                </c:pt>
                <c:pt idx="4531">
                  <c:v>-0.31243199999999999</c:v>
                </c:pt>
                <c:pt idx="4532">
                  <c:v>-0.31299100000000002</c:v>
                </c:pt>
                <c:pt idx="4533">
                  <c:v>-0.31361099999999997</c:v>
                </c:pt>
                <c:pt idx="4534">
                  <c:v>-0.31429499999999999</c:v>
                </c:pt>
                <c:pt idx="4535">
                  <c:v>-0.31505699999999998</c:v>
                </c:pt>
                <c:pt idx="4536">
                  <c:v>-0.31592300000000001</c:v>
                </c:pt>
                <c:pt idx="4537">
                  <c:v>-0.31690400000000002</c:v>
                </c:pt>
                <c:pt idx="4538">
                  <c:v>-0.31798700000000002</c:v>
                </c:pt>
                <c:pt idx="4539">
                  <c:v>-0.31914300000000001</c:v>
                </c:pt>
                <c:pt idx="4540">
                  <c:v>-0.320353</c:v>
                </c:pt>
                <c:pt idx="4541" formatCode="0.00E+00">
                  <c:v>-0.32161000000000001</c:v>
                </c:pt>
                <c:pt idx="4542">
                  <c:v>-0.32290000000000002</c:v>
                </c:pt>
                <c:pt idx="4543">
                  <c:v>-0.32419100000000001</c:v>
                </c:pt>
                <c:pt idx="4544">
                  <c:v>-0.32545000000000002</c:v>
                </c:pt>
                <c:pt idx="4545">
                  <c:v>-0.326654</c:v>
                </c:pt>
                <c:pt idx="4546">
                  <c:v>-0.32778400000000002</c:v>
                </c:pt>
                <c:pt idx="4547">
                  <c:v>-0.32882</c:v>
                </c:pt>
                <c:pt idx="4548">
                  <c:v>-0.32974900000000001</c:v>
                </c:pt>
                <c:pt idx="4549">
                  <c:v>-0.33057799999999998</c:v>
                </c:pt>
                <c:pt idx="4550">
                  <c:v>-0.33131300000000002</c:v>
                </c:pt>
                <c:pt idx="4551">
                  <c:v>-0.331953</c:v>
                </c:pt>
                <c:pt idx="4552">
                  <c:v>-0.33248800000000001</c:v>
                </c:pt>
                <c:pt idx="4553">
                  <c:v>-0.33291199999999999</c:v>
                </c:pt>
                <c:pt idx="4554">
                  <c:v>-0.33322400000000002</c:v>
                </c:pt>
                <c:pt idx="4555">
                  <c:v>-0.33342100000000002</c:v>
                </c:pt>
                <c:pt idx="4556">
                  <c:v>-0.33348800000000001</c:v>
                </c:pt>
                <c:pt idx="4557">
                  <c:v>-0.33341100000000001</c:v>
                </c:pt>
                <c:pt idx="4558">
                  <c:v>-0.33319199999999999</c:v>
                </c:pt>
                <c:pt idx="4559">
                  <c:v>-0.33284999999999998</c:v>
                </c:pt>
                <c:pt idx="4560">
                  <c:v>-0.33239800000000003</c:v>
                </c:pt>
                <c:pt idx="4561">
                  <c:v>-0.33183499999999999</c:v>
                </c:pt>
                <c:pt idx="4562">
                  <c:v>-0.33113599999999999</c:v>
                </c:pt>
                <c:pt idx="4563">
                  <c:v>-0.33027699999999999</c:v>
                </c:pt>
                <c:pt idx="4564">
                  <c:v>-0.32924199999999998</c:v>
                </c:pt>
                <c:pt idx="4565">
                  <c:v>-0.32802199999999998</c:v>
                </c:pt>
                <c:pt idx="4566">
                  <c:v>-0.32661000000000001</c:v>
                </c:pt>
                <c:pt idx="4567">
                  <c:v>-0.32500499999999999</c:v>
                </c:pt>
                <c:pt idx="4568" formatCode="0.00E+00">
                  <c:v>-0.32320300000000002</c:v>
                </c:pt>
                <c:pt idx="4569" formatCode="0.00E+00">
                  <c:v>-0.32120599999999999</c:v>
                </c:pt>
                <c:pt idx="4570">
                  <c:v>-0.31903199999999998</c:v>
                </c:pt>
                <c:pt idx="4571">
                  <c:v>-0.31670300000000001</c:v>
                </c:pt>
                <c:pt idx="4572">
                  <c:v>-0.31422800000000001</c:v>
                </c:pt>
                <c:pt idx="4573">
                  <c:v>-0.31159900000000001</c:v>
                </c:pt>
                <c:pt idx="4574">
                  <c:v>-0.30881700000000001</c:v>
                </c:pt>
                <c:pt idx="4575">
                  <c:v>-0.305896</c:v>
                </c:pt>
                <c:pt idx="4576">
                  <c:v>-0.30285499999999999</c:v>
                </c:pt>
                <c:pt idx="4577">
                  <c:v>-0.29970200000000002</c:v>
                </c:pt>
                <c:pt idx="4578">
                  <c:v>-0.29644500000000001</c:v>
                </c:pt>
                <c:pt idx="4579">
                  <c:v>-0.29308299999999998</c:v>
                </c:pt>
                <c:pt idx="4580">
                  <c:v>-0.28959600000000002</c:v>
                </c:pt>
                <c:pt idx="4581">
                  <c:v>-0.28595500000000001</c:v>
                </c:pt>
                <c:pt idx="4582">
                  <c:v>-0.282163</c:v>
                </c:pt>
                <c:pt idx="4583">
                  <c:v>-0.27826499999999998</c:v>
                </c:pt>
                <c:pt idx="4584">
                  <c:v>-0.27431499999999998</c:v>
                </c:pt>
                <c:pt idx="4585">
                  <c:v>-0.27033000000000001</c:v>
                </c:pt>
                <c:pt idx="4586">
                  <c:v>-0.26630199999999998</c:v>
                </c:pt>
                <c:pt idx="4587">
                  <c:v>-0.26222699999999999</c:v>
                </c:pt>
                <c:pt idx="4588">
                  <c:v>-0.25812600000000002</c:v>
                </c:pt>
                <c:pt idx="4589">
                  <c:v>-0.254023</c:v>
                </c:pt>
                <c:pt idx="4590">
                  <c:v>-0.24992700000000001</c:v>
                </c:pt>
                <c:pt idx="4591">
                  <c:v>-0.245835</c:v>
                </c:pt>
                <c:pt idx="4592">
                  <c:v>-0.24174999999999999</c:v>
                </c:pt>
                <c:pt idx="4593">
                  <c:v>-0.23768300000000001</c:v>
                </c:pt>
                <c:pt idx="4594">
                  <c:v>-0.23366100000000001</c:v>
                </c:pt>
                <c:pt idx="4595">
                  <c:v>-0.22970699999999999</c:v>
                </c:pt>
                <c:pt idx="4596">
                  <c:v>-0.22584000000000001</c:v>
                </c:pt>
                <c:pt idx="4597">
                  <c:v>-0.22207199999999999</c:v>
                </c:pt>
                <c:pt idx="4598">
                  <c:v>-0.21841099999999999</c:v>
                </c:pt>
                <c:pt idx="4599">
                  <c:v>-0.21487800000000001</c:v>
                </c:pt>
                <c:pt idx="4600">
                  <c:v>-0.211509</c:v>
                </c:pt>
                <c:pt idx="4601">
                  <c:v>-0.208346</c:v>
                </c:pt>
                <c:pt idx="4602">
                  <c:v>-0.20541200000000001</c:v>
                </c:pt>
                <c:pt idx="4603">
                  <c:v>-0.20269799999999999</c:v>
                </c:pt>
                <c:pt idx="4604">
                  <c:v>-0.20016600000000001</c:v>
                </c:pt>
                <c:pt idx="4605">
                  <c:v>-0.19778100000000001</c:v>
                </c:pt>
                <c:pt idx="4606" formatCode="0.00E+00">
                  <c:v>-0.19553999999999999</c:v>
                </c:pt>
                <c:pt idx="4607" formatCode="0.00E+00">
                  <c:v>-0.193464</c:v>
                </c:pt>
                <c:pt idx="4608" formatCode="0.00E+00">
                  <c:v>-0.19156999999999999</c:v>
                </c:pt>
                <c:pt idx="4609" formatCode="0.00E+00">
                  <c:v>-0.189857</c:v>
                </c:pt>
                <c:pt idx="4610">
                  <c:v>-0.18831600000000001</c:v>
                </c:pt>
                <c:pt idx="4611">
                  <c:v>-0.186943</c:v>
                </c:pt>
                <c:pt idx="4612">
                  <c:v>-0.18573999999999999</c:v>
                </c:pt>
                <c:pt idx="4613">
                  <c:v>-0.18471599999999999</c:v>
                </c:pt>
                <c:pt idx="4614">
                  <c:v>-0.18388399999999999</c:v>
                </c:pt>
                <c:pt idx="4615">
                  <c:v>-0.18324699999999999</c:v>
                </c:pt>
                <c:pt idx="4616">
                  <c:v>-0.18278800000000001</c:v>
                </c:pt>
                <c:pt idx="4617">
                  <c:v>-0.18246599999999999</c:v>
                </c:pt>
                <c:pt idx="4618">
                  <c:v>-0.18224799999999999</c:v>
                </c:pt>
                <c:pt idx="4619">
                  <c:v>-0.18212400000000001</c:v>
                </c:pt>
                <c:pt idx="4620">
                  <c:v>-0.18210000000000001</c:v>
                </c:pt>
                <c:pt idx="4621">
                  <c:v>-0.18217700000000001</c:v>
                </c:pt>
                <c:pt idx="4622">
                  <c:v>-0.182361</c:v>
                </c:pt>
                <c:pt idx="4623">
                  <c:v>-0.18266199999999999</c:v>
                </c:pt>
                <c:pt idx="4624">
                  <c:v>-0.18307399999999999</c:v>
                </c:pt>
                <c:pt idx="4625">
                  <c:v>-0.183558</c:v>
                </c:pt>
                <c:pt idx="4626">
                  <c:v>-0.184062</c:v>
                </c:pt>
                <c:pt idx="4627">
                  <c:v>-0.184559</c:v>
                </c:pt>
                <c:pt idx="4628">
                  <c:v>-0.185059</c:v>
                </c:pt>
                <c:pt idx="4629">
                  <c:v>-0.185585</c:v>
                </c:pt>
                <c:pt idx="4630">
                  <c:v>-0.18614800000000001</c:v>
                </c:pt>
                <c:pt idx="4631">
                  <c:v>-0.18673400000000001</c:v>
                </c:pt>
                <c:pt idx="4632">
                  <c:v>-0.18732699999999999</c:v>
                </c:pt>
                <c:pt idx="4633">
                  <c:v>-0.187921</c:v>
                </c:pt>
                <c:pt idx="4634" formatCode="0.00E+00">
                  <c:v>-0.188523</c:v>
                </c:pt>
                <c:pt idx="4635" formatCode="0.00E+00">
                  <c:v>-0.18912699999999999</c:v>
                </c:pt>
                <c:pt idx="4636" formatCode="0.00E+00">
                  <c:v>-0.18970799999999999</c:v>
                </c:pt>
                <c:pt idx="4637">
                  <c:v>-0.19023300000000001</c:v>
                </c:pt>
                <c:pt idx="4638">
                  <c:v>-0.19067600000000001</c:v>
                </c:pt>
                <c:pt idx="4639">
                  <c:v>-0.19103300000000001</c:v>
                </c:pt>
                <c:pt idx="4640">
                  <c:v>-0.19132299999999999</c:v>
                </c:pt>
                <c:pt idx="4641">
                  <c:v>-0.191575</c:v>
                </c:pt>
                <c:pt idx="4642">
                  <c:v>-0.19181200000000001</c:v>
                </c:pt>
                <c:pt idx="4643">
                  <c:v>-0.19203500000000001</c:v>
                </c:pt>
                <c:pt idx="4644">
                  <c:v>-0.19223799999999999</c:v>
                </c:pt>
                <c:pt idx="4645">
                  <c:v>-0.19243199999999999</c:v>
                </c:pt>
                <c:pt idx="4646">
                  <c:v>-0.19264000000000001</c:v>
                </c:pt>
                <c:pt idx="4647">
                  <c:v>-0.19286600000000001</c:v>
                </c:pt>
                <c:pt idx="4648">
                  <c:v>-0.19309299999999999</c:v>
                </c:pt>
                <c:pt idx="4649">
                  <c:v>-0.193301</c:v>
                </c:pt>
                <c:pt idx="4650">
                  <c:v>-0.193493</c:v>
                </c:pt>
                <c:pt idx="4651">
                  <c:v>-0.193688</c:v>
                </c:pt>
                <c:pt idx="4652">
                  <c:v>-0.19389700000000001</c:v>
                </c:pt>
                <c:pt idx="4653">
                  <c:v>-0.19412499999999999</c:v>
                </c:pt>
                <c:pt idx="4654">
                  <c:v>-0.19437199999999999</c:v>
                </c:pt>
                <c:pt idx="4655">
                  <c:v>-0.19464000000000001</c:v>
                </c:pt>
                <c:pt idx="4656">
                  <c:v>-0.19492599999999999</c:v>
                </c:pt>
                <c:pt idx="4657">
                  <c:v>-0.19522900000000001</c:v>
                </c:pt>
                <c:pt idx="4658">
                  <c:v>-0.19556299999999999</c:v>
                </c:pt>
                <c:pt idx="4659">
                  <c:v>-0.19595799999999999</c:v>
                </c:pt>
                <c:pt idx="4660">
                  <c:v>-0.19644700000000001</c:v>
                </c:pt>
                <c:pt idx="4661">
                  <c:v>-0.19705600000000001</c:v>
                </c:pt>
                <c:pt idx="4662">
                  <c:v>-0.19781299999999999</c:v>
                </c:pt>
                <c:pt idx="4663" formatCode="0.00E+00">
                  <c:v>-0.19874800000000001</c:v>
                </c:pt>
                <c:pt idx="4664" formatCode="0.00E+00">
                  <c:v>-0.19987199999999999</c:v>
                </c:pt>
                <c:pt idx="4665" formatCode="0.00E+00">
                  <c:v>-0.20116600000000001</c:v>
                </c:pt>
                <c:pt idx="4666">
                  <c:v>-0.202602</c:v>
                </c:pt>
                <c:pt idx="4667">
                  <c:v>-0.20417299999999999</c:v>
                </c:pt>
                <c:pt idx="4668">
                  <c:v>-0.205904</c:v>
                </c:pt>
                <c:pt idx="4669">
                  <c:v>-0.20782100000000001</c:v>
                </c:pt>
                <c:pt idx="4670">
                  <c:v>-0.209925</c:v>
                </c:pt>
                <c:pt idx="4671">
                  <c:v>-0.212201</c:v>
                </c:pt>
                <c:pt idx="4672">
                  <c:v>-0.21462700000000001</c:v>
                </c:pt>
                <c:pt idx="4673">
                  <c:v>-0.217195</c:v>
                </c:pt>
                <c:pt idx="4674">
                  <c:v>-0.21990499999999999</c:v>
                </c:pt>
                <c:pt idx="4675">
                  <c:v>-0.22276199999999999</c:v>
                </c:pt>
                <c:pt idx="4676">
                  <c:v>-0.225773</c:v>
                </c:pt>
                <c:pt idx="4677">
                  <c:v>-0.22895099999999999</c:v>
                </c:pt>
                <c:pt idx="4678">
                  <c:v>-0.23231299999999999</c:v>
                </c:pt>
                <c:pt idx="4679">
                  <c:v>-0.23585700000000001</c:v>
                </c:pt>
                <c:pt idx="4680">
                  <c:v>-0.23955699999999999</c:v>
                </c:pt>
                <c:pt idx="4681">
                  <c:v>-0.24337600000000001</c:v>
                </c:pt>
                <c:pt idx="4682">
                  <c:v>-0.24729000000000001</c:v>
                </c:pt>
                <c:pt idx="4683">
                  <c:v>-0.25128099999999998</c:v>
                </c:pt>
                <c:pt idx="4684">
                  <c:v>-0.25533299999999998</c:v>
                </c:pt>
                <c:pt idx="4685">
                  <c:v>-0.259432</c:v>
                </c:pt>
                <c:pt idx="4686">
                  <c:v>-0.26358300000000001</c:v>
                </c:pt>
                <c:pt idx="4687">
                  <c:v>-0.26781199999999999</c:v>
                </c:pt>
                <c:pt idx="4688" formatCode="0.00E+00">
                  <c:v>-0.27213999999999999</c:v>
                </c:pt>
                <c:pt idx="4689" formatCode="0.00E+00">
                  <c:v>-0.27656599999999998</c:v>
                </c:pt>
                <c:pt idx="4690">
                  <c:v>-0.28106900000000001</c:v>
                </c:pt>
                <c:pt idx="4691">
                  <c:v>-0.28562599999999999</c:v>
                </c:pt>
                <c:pt idx="4692">
                  <c:v>-0.29023300000000002</c:v>
                </c:pt>
                <c:pt idx="4693">
                  <c:v>-0.29489799999999999</c:v>
                </c:pt>
                <c:pt idx="4694">
                  <c:v>-0.29963699999999999</c:v>
                </c:pt>
                <c:pt idx="4695">
                  <c:v>-0.30444300000000002</c:v>
                </c:pt>
                <c:pt idx="4696">
                  <c:v>-0.30928099999999997</c:v>
                </c:pt>
                <c:pt idx="4697">
                  <c:v>-0.31409100000000001</c:v>
                </c:pt>
                <c:pt idx="4698">
                  <c:v>-0.31881799999999999</c:v>
                </c:pt>
                <c:pt idx="4699">
                  <c:v>-0.32344000000000001</c:v>
                </c:pt>
                <c:pt idx="4700">
                  <c:v>-0.32795800000000003</c:v>
                </c:pt>
                <c:pt idx="4701">
                  <c:v>-0.33237499999999998</c:v>
                </c:pt>
                <c:pt idx="4702">
                  <c:v>-0.336671</c:v>
                </c:pt>
                <c:pt idx="4703">
                  <c:v>-0.34081600000000001</c:v>
                </c:pt>
                <c:pt idx="4704">
                  <c:v>-0.34479399999999999</c:v>
                </c:pt>
                <c:pt idx="4705">
                  <c:v>-0.34860400000000002</c:v>
                </c:pt>
                <c:pt idx="4706">
                  <c:v>-0.35224899999999998</c:v>
                </c:pt>
                <c:pt idx="4707">
                  <c:v>-0.355736</c:v>
                </c:pt>
                <c:pt idx="4708">
                  <c:v>-0.359072</c:v>
                </c:pt>
                <c:pt idx="4709">
                  <c:v>-0.362263</c:v>
                </c:pt>
                <c:pt idx="4710" formatCode="0.00E+00">
                  <c:v>-0.36529800000000001</c:v>
                </c:pt>
                <c:pt idx="4711" formatCode="0.00E+00">
                  <c:v>-0.36815500000000001</c:v>
                </c:pt>
                <c:pt idx="4712">
                  <c:v>-0.37082399999999999</c:v>
                </c:pt>
                <c:pt idx="4713">
                  <c:v>-0.37330799999999997</c:v>
                </c:pt>
                <c:pt idx="4714">
                  <c:v>-0.37562299999999998</c:v>
                </c:pt>
                <c:pt idx="4715">
                  <c:v>-0.37778</c:v>
                </c:pt>
                <c:pt idx="4716">
                  <c:v>-0.37979600000000002</c:v>
                </c:pt>
                <c:pt idx="4717">
                  <c:v>-0.38168999999999997</c:v>
                </c:pt>
                <c:pt idx="4718">
                  <c:v>-0.38347599999999998</c:v>
                </c:pt>
                <c:pt idx="4719">
                  <c:v>-0.385156</c:v>
                </c:pt>
                <c:pt idx="4720">
                  <c:v>-0.38672899999999999</c:v>
                </c:pt>
                <c:pt idx="4721">
                  <c:v>-0.38818999999999998</c:v>
                </c:pt>
                <c:pt idx="4722">
                  <c:v>-0.38952900000000001</c:v>
                </c:pt>
                <c:pt idx="4723">
                  <c:v>-0.39072600000000002</c:v>
                </c:pt>
                <c:pt idx="4724">
                  <c:v>-0.39176299999999997</c:v>
                </c:pt>
                <c:pt idx="4725">
                  <c:v>-0.39264100000000002</c:v>
                </c:pt>
                <c:pt idx="4726">
                  <c:v>-0.39338299999999998</c:v>
                </c:pt>
                <c:pt idx="4727">
                  <c:v>-0.39401999999999998</c:v>
                </c:pt>
                <c:pt idx="4728">
                  <c:v>-0.39457799999999998</c:v>
                </c:pt>
                <c:pt idx="4729">
                  <c:v>-0.395067</c:v>
                </c:pt>
                <c:pt idx="4730">
                  <c:v>-0.395482</c:v>
                </c:pt>
                <c:pt idx="4731">
                  <c:v>-0.39581</c:v>
                </c:pt>
                <c:pt idx="4732">
                  <c:v>-0.39603899999999997</c:v>
                </c:pt>
                <c:pt idx="4733">
                  <c:v>-0.39616800000000002</c:v>
                </c:pt>
                <c:pt idx="4734">
                  <c:v>-0.39622200000000002</c:v>
                </c:pt>
                <c:pt idx="4735" formatCode="0.00E+00">
                  <c:v>-0.39623799999999998</c:v>
                </c:pt>
                <c:pt idx="4736">
                  <c:v>-0.39624199999999998</c:v>
                </c:pt>
                <c:pt idx="4737">
                  <c:v>-0.39624700000000002</c:v>
                </c:pt>
                <c:pt idx="4738">
                  <c:v>-0.39624900000000002</c:v>
                </c:pt>
                <c:pt idx="4739">
                  <c:v>-0.39624999999999999</c:v>
                </c:pt>
                <c:pt idx="4740">
                  <c:v>-0.39626299999999998</c:v>
                </c:pt>
                <c:pt idx="4741">
                  <c:v>-0.39630199999999999</c:v>
                </c:pt>
                <c:pt idx="4742">
                  <c:v>-0.39638600000000002</c:v>
                </c:pt>
                <c:pt idx="4743">
                  <c:v>-0.39653300000000002</c:v>
                </c:pt>
                <c:pt idx="4744">
                  <c:v>-0.39675700000000003</c:v>
                </c:pt>
                <c:pt idx="4745">
                  <c:v>-0.39704800000000001</c:v>
                </c:pt>
                <c:pt idx="4746">
                  <c:v>-0.39737899999999998</c:v>
                </c:pt>
                <c:pt idx="4747">
                  <c:v>-0.39772400000000002</c:v>
                </c:pt>
                <c:pt idx="4748">
                  <c:v>-0.39807799999999999</c:v>
                </c:pt>
                <c:pt idx="4749">
                  <c:v>-0.39845199999999997</c:v>
                </c:pt>
                <c:pt idx="4750">
                  <c:v>-0.39884399999999998</c:v>
                </c:pt>
                <c:pt idx="4751">
                  <c:v>-0.39922999999999997</c:v>
                </c:pt>
                <c:pt idx="4752">
                  <c:v>-0.39958399999999999</c:v>
                </c:pt>
                <c:pt idx="4753">
                  <c:v>-0.399897</c:v>
                </c:pt>
                <c:pt idx="4754">
                  <c:v>-0.400173</c:v>
                </c:pt>
                <c:pt idx="4755">
                  <c:v>-0.40041399999999999</c:v>
                </c:pt>
                <c:pt idx="4756">
                  <c:v>-0.400619</c:v>
                </c:pt>
                <c:pt idx="4757">
                  <c:v>-0.40078000000000003</c:v>
                </c:pt>
                <c:pt idx="4758">
                  <c:v>-0.40088499999999999</c:v>
                </c:pt>
                <c:pt idx="4759">
                  <c:v>-0.40091599999999999</c:v>
                </c:pt>
                <c:pt idx="4760">
                  <c:v>-0.40084999999999998</c:v>
                </c:pt>
                <c:pt idx="4761">
                  <c:v>-0.40066600000000002</c:v>
                </c:pt>
                <c:pt idx="4762" formatCode="0.00E+00">
                  <c:v>-0.40034599999999998</c:v>
                </c:pt>
                <c:pt idx="4763" formatCode="0.00E+00">
                  <c:v>-0.399866</c:v>
                </c:pt>
                <c:pt idx="4764">
                  <c:v>-0.39920299999999997</c:v>
                </c:pt>
                <c:pt idx="4765">
                  <c:v>-0.39834999999999998</c:v>
                </c:pt>
                <c:pt idx="4766">
                  <c:v>-0.39731100000000003</c:v>
                </c:pt>
                <c:pt idx="4767">
                  <c:v>-0.39609299999999997</c:v>
                </c:pt>
                <c:pt idx="4768">
                  <c:v>-0.39468799999999998</c:v>
                </c:pt>
                <c:pt idx="4769">
                  <c:v>-0.39308599999999999</c:v>
                </c:pt>
                <c:pt idx="4770">
                  <c:v>-0.39127899999999999</c:v>
                </c:pt>
                <c:pt idx="4771">
                  <c:v>-0.38925599999999999</c:v>
                </c:pt>
                <c:pt idx="4772">
                  <c:v>-0.38700600000000002</c:v>
                </c:pt>
                <c:pt idx="4773">
                  <c:v>-0.38451999999999997</c:v>
                </c:pt>
                <c:pt idx="4774">
                  <c:v>-0.38179400000000002</c:v>
                </c:pt>
                <c:pt idx="4775">
                  <c:v>-0.378826</c:v>
                </c:pt>
                <c:pt idx="4776">
                  <c:v>-0.375614</c:v>
                </c:pt>
                <c:pt idx="4777">
                  <c:v>-0.37215599999999999</c:v>
                </c:pt>
                <c:pt idx="4778">
                  <c:v>-0.368452</c:v>
                </c:pt>
                <c:pt idx="4779">
                  <c:v>-0.36449999999999999</c:v>
                </c:pt>
                <c:pt idx="4780">
                  <c:v>-0.36031200000000002</c:v>
                </c:pt>
                <c:pt idx="4781">
                  <c:v>-0.35591099999999998</c:v>
                </c:pt>
                <c:pt idx="4782">
                  <c:v>-0.35132099999999999</c:v>
                </c:pt>
                <c:pt idx="4783">
                  <c:v>-0.34655200000000003</c:v>
                </c:pt>
                <c:pt idx="4784">
                  <c:v>-0.34160699999999999</c:v>
                </c:pt>
                <c:pt idx="4785">
                  <c:v>-0.33649200000000001</c:v>
                </c:pt>
                <c:pt idx="4786">
                  <c:v>-0.33122099999999999</c:v>
                </c:pt>
                <c:pt idx="4787">
                  <c:v>-0.32580999999999999</c:v>
                </c:pt>
                <c:pt idx="4788">
                  <c:v>-0.32027600000000001</c:v>
                </c:pt>
                <c:pt idx="4789" formatCode="0.00E+00">
                  <c:v>-0.31463200000000002</c:v>
                </c:pt>
                <c:pt idx="4790">
                  <c:v>-0.30888900000000002</c:v>
                </c:pt>
                <c:pt idx="4791">
                  <c:v>-0.30305100000000001</c:v>
                </c:pt>
                <c:pt idx="4792">
                  <c:v>-0.29712300000000003</c:v>
                </c:pt>
                <c:pt idx="4793">
                  <c:v>-0.29111700000000001</c:v>
                </c:pt>
                <c:pt idx="4794">
                  <c:v>-0.28504099999999999</c:v>
                </c:pt>
                <c:pt idx="4795">
                  <c:v>-0.27889700000000001</c:v>
                </c:pt>
                <c:pt idx="4796">
                  <c:v>-0.27269300000000002</c:v>
                </c:pt>
                <c:pt idx="4797">
                  <c:v>-0.26645000000000002</c:v>
                </c:pt>
                <c:pt idx="4798">
                  <c:v>-0.26020100000000002</c:v>
                </c:pt>
                <c:pt idx="4799">
                  <c:v>-0.25397399999999998</c:v>
                </c:pt>
                <c:pt idx="4800">
                  <c:v>-0.247779</c:v>
                </c:pt>
                <c:pt idx="4801">
                  <c:v>-0.241619</c:v>
                </c:pt>
                <c:pt idx="4802">
                  <c:v>-0.23550099999999999</c:v>
                </c:pt>
                <c:pt idx="4803">
                  <c:v>-0.229432</c:v>
                </c:pt>
                <c:pt idx="4804">
                  <c:v>-0.223409</c:v>
                </c:pt>
                <c:pt idx="4805">
                  <c:v>-0.21742300000000001</c:v>
                </c:pt>
                <c:pt idx="4806">
                  <c:v>-0.21147199999999999</c:v>
                </c:pt>
                <c:pt idx="4807">
                  <c:v>-0.20556199999999999</c:v>
                </c:pt>
                <c:pt idx="4808">
                  <c:v>-0.199707</c:v>
                </c:pt>
                <c:pt idx="4809">
                  <c:v>-0.19392300000000001</c:v>
                </c:pt>
                <c:pt idx="4810">
                  <c:v>-0.18823000000000001</c:v>
                </c:pt>
                <c:pt idx="4811">
                  <c:v>-0.182647</c:v>
                </c:pt>
                <c:pt idx="4812">
                  <c:v>-0.17718500000000001</c:v>
                </c:pt>
                <c:pt idx="4813">
                  <c:v>-0.171843</c:v>
                </c:pt>
                <c:pt idx="4814">
                  <c:v>-0.16661400000000001</c:v>
                </c:pt>
                <c:pt idx="4815">
                  <c:v>-0.161491</c:v>
                </c:pt>
                <c:pt idx="4816">
                  <c:v>-0.15646499999999999</c:v>
                </c:pt>
                <c:pt idx="4817" formatCode="0.00E+00">
                  <c:v>-0.15153700000000001</c:v>
                </c:pt>
                <c:pt idx="4818" formatCode="0.00E+00">
                  <c:v>-0.146707</c:v>
                </c:pt>
                <c:pt idx="4819">
                  <c:v>-0.14197399999999999</c:v>
                </c:pt>
                <c:pt idx="4820">
                  <c:v>-0.137327</c:v>
                </c:pt>
                <c:pt idx="4821">
                  <c:v>-0.13275300000000001</c:v>
                </c:pt>
                <c:pt idx="4822">
                  <c:v>-0.12825</c:v>
                </c:pt>
                <c:pt idx="4823">
                  <c:v>-0.123821</c:v>
                </c:pt>
                <c:pt idx="4824">
                  <c:v>-0.119466</c:v>
                </c:pt>
                <c:pt idx="4825">
                  <c:v>-0.11518100000000001</c:v>
                </c:pt>
                <c:pt idx="4826">
                  <c:v>-0.110956</c:v>
                </c:pt>
                <c:pt idx="4827">
                  <c:v>-0.106781</c:v>
                </c:pt>
                <c:pt idx="4828">
                  <c:v>-0.102647</c:v>
                </c:pt>
                <c:pt idx="4829">
                  <c:v>-9.8540199999999994E-2</c:v>
                </c:pt>
                <c:pt idx="4830">
                  <c:v>-9.4456499999999999E-2</c:v>
                </c:pt>
                <c:pt idx="4831">
                  <c:v>-9.0402800000000005E-2</c:v>
                </c:pt>
                <c:pt idx="4832">
                  <c:v>-8.6393499999999998E-2</c:v>
                </c:pt>
                <c:pt idx="4833">
                  <c:v>-8.2439499999999999E-2</c:v>
                </c:pt>
                <c:pt idx="4834">
                  <c:v>-7.8540899999999997E-2</c:v>
                </c:pt>
                <c:pt idx="4835">
                  <c:v>-7.4691400000000005E-2</c:v>
                </c:pt>
                <c:pt idx="4836">
                  <c:v>-7.0884500000000003E-2</c:v>
                </c:pt>
                <c:pt idx="4837">
                  <c:v>-6.7111799999999999E-2</c:v>
                </c:pt>
                <c:pt idx="4838">
                  <c:v>-6.3361899999999999E-2</c:v>
                </c:pt>
                <c:pt idx="4839">
                  <c:v>-5.9622099999999997E-2</c:v>
                </c:pt>
                <c:pt idx="4840">
                  <c:v>-5.5882000000000001E-2</c:v>
                </c:pt>
                <c:pt idx="4841">
                  <c:v>-5.2129399999999999E-2</c:v>
                </c:pt>
                <c:pt idx="4842">
                  <c:v>-4.8347099999999997E-2</c:v>
                </c:pt>
                <c:pt idx="4843">
                  <c:v>-4.4519799999999998E-2</c:v>
                </c:pt>
                <c:pt idx="4844">
                  <c:v>-4.0646000000000002E-2</c:v>
                </c:pt>
                <c:pt idx="4845">
                  <c:v>-3.67385E-2</c:v>
                </c:pt>
                <c:pt idx="4846">
                  <c:v>-3.2809699999999997E-2</c:v>
                </c:pt>
                <c:pt idx="4847">
                  <c:v>-2.8859099999999999E-2</c:v>
                </c:pt>
                <c:pt idx="4848">
                  <c:v>-2.48763E-2</c:v>
                </c:pt>
                <c:pt idx="4849" formatCode="0.00E+00">
                  <c:v>-2.08547E-2</c:v>
                </c:pt>
                <c:pt idx="4850" formatCode="0.00E+00">
                  <c:v>-1.6797099999999999E-2</c:v>
                </c:pt>
                <c:pt idx="4851">
                  <c:v>-1.27095E-2</c:v>
                </c:pt>
                <c:pt idx="4852" formatCode="0.00E+00">
                  <c:v>-8.5944200000000002E-3</c:v>
                </c:pt>
                <c:pt idx="4853" formatCode="0.00E+00">
                  <c:v>-4.4574599999999999E-3</c:v>
                </c:pt>
                <c:pt idx="4854" formatCode="0.00E+00">
                  <c:v>-3.1597500000000002E-4</c:v>
                </c:pt>
                <c:pt idx="4855" formatCode="0.00E+00">
                  <c:v>3.8058300000000001E-3</c:v>
                </c:pt>
                <c:pt idx="4856" formatCode="0.00E+00">
                  <c:v>7.8924100000000007E-3</c:v>
                </c:pt>
                <c:pt idx="4857">
                  <c:v>1.19422E-2</c:v>
                </c:pt>
                <c:pt idx="4858">
                  <c:v>1.59568E-2</c:v>
                </c:pt>
                <c:pt idx="4859">
                  <c:v>1.9928899999999999E-2</c:v>
                </c:pt>
                <c:pt idx="4860">
                  <c:v>2.3843199999999998E-2</c:v>
                </c:pt>
                <c:pt idx="4861">
                  <c:v>2.76847E-2</c:v>
                </c:pt>
                <c:pt idx="4862">
                  <c:v>3.1444300000000001E-2</c:v>
                </c:pt>
                <c:pt idx="4863">
                  <c:v>3.5118000000000003E-2</c:v>
                </c:pt>
                <c:pt idx="4864">
                  <c:v>3.8701300000000001E-2</c:v>
                </c:pt>
                <c:pt idx="4865">
                  <c:v>4.2184800000000001E-2</c:v>
                </c:pt>
                <c:pt idx="4866">
                  <c:v>4.5553400000000001E-2</c:v>
                </c:pt>
                <c:pt idx="4867">
                  <c:v>4.8788499999999999E-2</c:v>
                </c:pt>
                <c:pt idx="4868">
                  <c:v>5.1873700000000002E-2</c:v>
                </c:pt>
                <c:pt idx="4869">
                  <c:v>5.4800099999999997E-2</c:v>
                </c:pt>
                <c:pt idx="4870">
                  <c:v>5.7563299999999998E-2</c:v>
                </c:pt>
                <c:pt idx="4871">
                  <c:v>6.01562E-2</c:v>
                </c:pt>
                <c:pt idx="4872">
                  <c:v>6.25642E-2</c:v>
                </c:pt>
                <c:pt idx="4873">
                  <c:v>6.4769400000000005E-2</c:v>
                </c:pt>
                <c:pt idx="4874">
                  <c:v>6.6757899999999995E-2</c:v>
                </c:pt>
                <c:pt idx="4875">
                  <c:v>6.85196E-2</c:v>
                </c:pt>
                <c:pt idx="4876">
                  <c:v>7.0045999999999997E-2</c:v>
                </c:pt>
                <c:pt idx="4877">
                  <c:v>7.1333999999999995E-2</c:v>
                </c:pt>
                <c:pt idx="4878">
                  <c:v>7.2391300000000006E-2</c:v>
                </c:pt>
                <c:pt idx="4879">
                  <c:v>7.3228799999999997E-2</c:v>
                </c:pt>
                <c:pt idx="4880">
                  <c:v>7.3845499999999994E-2</c:v>
                </c:pt>
                <c:pt idx="4881" formatCode="0.00E+00">
                  <c:v>7.4224600000000002E-2</c:v>
                </c:pt>
                <c:pt idx="4882" formatCode="0.00E+00">
                  <c:v>7.43505E-2</c:v>
                </c:pt>
                <c:pt idx="4883" formatCode="0.00E+00">
                  <c:v>7.4221800000000004E-2</c:v>
                </c:pt>
                <c:pt idx="4884">
                  <c:v>7.3845999999999995E-2</c:v>
                </c:pt>
                <c:pt idx="4885">
                  <c:v>7.3225299999999993E-2</c:v>
                </c:pt>
                <c:pt idx="4886">
                  <c:v>7.23549E-2</c:v>
                </c:pt>
                <c:pt idx="4887">
                  <c:v>7.1233099999999994E-2</c:v>
                </c:pt>
                <c:pt idx="4888">
                  <c:v>6.9869700000000007E-2</c:v>
                </c:pt>
                <c:pt idx="4889">
                  <c:v>6.8279900000000004E-2</c:v>
                </c:pt>
                <c:pt idx="4890">
                  <c:v>6.6476199999999999E-2</c:v>
                </c:pt>
                <c:pt idx="4891">
                  <c:v>6.4470899999999998E-2</c:v>
                </c:pt>
                <c:pt idx="4892">
                  <c:v>6.2283499999999999E-2</c:v>
                </c:pt>
                <c:pt idx="4893">
                  <c:v>5.99395E-2</c:v>
                </c:pt>
                <c:pt idx="4894">
                  <c:v>5.7459099999999999E-2</c:v>
                </c:pt>
                <c:pt idx="4895">
                  <c:v>5.4853199999999998E-2</c:v>
                </c:pt>
                <c:pt idx="4896">
                  <c:v>5.2129700000000001E-2</c:v>
                </c:pt>
                <c:pt idx="4897">
                  <c:v>4.92989E-2</c:v>
                </c:pt>
                <c:pt idx="4898">
                  <c:v>4.63697E-2</c:v>
                </c:pt>
                <c:pt idx="4899">
                  <c:v>4.33447E-2</c:v>
                </c:pt>
                <c:pt idx="4900">
                  <c:v>4.0223200000000001E-2</c:v>
                </c:pt>
                <c:pt idx="4901">
                  <c:v>3.7008699999999999E-2</c:v>
                </c:pt>
                <c:pt idx="4902">
                  <c:v>3.3712899999999997E-2</c:v>
                </c:pt>
                <c:pt idx="4903">
                  <c:v>3.0354900000000001E-2</c:v>
                </c:pt>
                <c:pt idx="4904">
                  <c:v>2.69567E-2</c:v>
                </c:pt>
                <c:pt idx="4905">
                  <c:v>2.3536000000000001E-2</c:v>
                </c:pt>
                <c:pt idx="4906">
                  <c:v>2.0101999999999998E-2</c:v>
                </c:pt>
                <c:pt idx="4907">
                  <c:v>1.6660000000000001E-2</c:v>
                </c:pt>
                <c:pt idx="4908">
                  <c:v>1.3217400000000001E-2</c:v>
                </c:pt>
                <c:pt idx="4909" formatCode="0.00E+00">
                  <c:v>9.7836099999999999E-3</c:v>
                </c:pt>
                <c:pt idx="4910" formatCode="0.00E+00">
                  <c:v>6.3678600000000004E-3</c:v>
                </c:pt>
                <c:pt idx="4911" formatCode="0.00E+00">
                  <c:v>2.9795400000000001E-3</c:v>
                </c:pt>
                <c:pt idx="4912" formatCode="0.00E+00">
                  <c:v>-3.7008199999999998E-4</c:v>
                </c:pt>
                <c:pt idx="4913" formatCode="0.00E+00">
                  <c:v>-3.6713900000000001E-3</c:v>
                </c:pt>
                <c:pt idx="4914" formatCode="0.00E+00">
                  <c:v>-6.9218999999999999E-3</c:v>
                </c:pt>
                <c:pt idx="4915">
                  <c:v>-1.0125E-2</c:v>
                </c:pt>
                <c:pt idx="4916">
                  <c:v>-1.3281899999999999E-2</c:v>
                </c:pt>
                <c:pt idx="4917">
                  <c:v>-1.63857E-2</c:v>
                </c:pt>
                <c:pt idx="4918">
                  <c:v>-1.94247E-2</c:v>
                </c:pt>
                <c:pt idx="4919">
                  <c:v>-2.23894E-2</c:v>
                </c:pt>
                <c:pt idx="4920">
                  <c:v>-2.52765E-2</c:v>
                </c:pt>
                <c:pt idx="4921">
                  <c:v>-2.8091000000000001E-2</c:v>
                </c:pt>
                <c:pt idx="4922">
                  <c:v>-3.08458E-2</c:v>
                </c:pt>
                <c:pt idx="4923">
                  <c:v>-3.3559100000000001E-2</c:v>
                </c:pt>
                <c:pt idx="4924">
                  <c:v>-3.6246500000000001E-2</c:v>
                </c:pt>
                <c:pt idx="4925">
                  <c:v>-3.89117E-2</c:v>
                </c:pt>
                <c:pt idx="4926">
                  <c:v>-4.1545600000000002E-2</c:v>
                </c:pt>
                <c:pt idx="4927">
                  <c:v>-4.4137700000000002E-2</c:v>
                </c:pt>
                <c:pt idx="4928">
                  <c:v>-4.6688399999999998E-2</c:v>
                </c:pt>
                <c:pt idx="4929">
                  <c:v>-4.92106E-2</c:v>
                </c:pt>
                <c:pt idx="4930">
                  <c:v>-5.1719899999999999E-2</c:v>
                </c:pt>
                <c:pt idx="4931">
                  <c:v>-5.4228999999999999E-2</c:v>
                </c:pt>
                <c:pt idx="4932">
                  <c:v>-5.67485E-2</c:v>
                </c:pt>
                <c:pt idx="4933">
                  <c:v>-5.9287399999999997E-2</c:v>
                </c:pt>
                <c:pt idx="4934">
                  <c:v>-6.1853600000000002E-2</c:v>
                </c:pt>
                <c:pt idx="4935">
                  <c:v>-6.4457700000000007E-2</c:v>
                </c:pt>
                <c:pt idx="4936">
                  <c:v>-6.7115999999999995E-2</c:v>
                </c:pt>
                <c:pt idx="4937">
                  <c:v>-6.9843500000000003E-2</c:v>
                </c:pt>
                <c:pt idx="4938">
                  <c:v>-7.2643899999999997E-2</c:v>
                </c:pt>
                <c:pt idx="4939">
                  <c:v>-7.5510999999999995E-2</c:v>
                </c:pt>
                <c:pt idx="4940">
                  <c:v>-7.8443200000000005E-2</c:v>
                </c:pt>
                <c:pt idx="4941" formatCode="0.00E+00">
                  <c:v>-8.14526E-2</c:v>
                </c:pt>
                <c:pt idx="4942" formatCode="0.00E+00">
                  <c:v>-8.45577E-2</c:v>
                </c:pt>
                <c:pt idx="4943">
                  <c:v>-8.7770000000000001E-2</c:v>
                </c:pt>
                <c:pt idx="4944">
                  <c:v>-9.1089199999999995E-2</c:v>
                </c:pt>
                <c:pt idx="4945">
                  <c:v>-9.4508200000000001E-2</c:v>
                </c:pt>
                <c:pt idx="4946">
                  <c:v>-9.8017900000000005E-2</c:v>
                </c:pt>
                <c:pt idx="4947">
                  <c:v>-0.101609</c:v>
                </c:pt>
                <c:pt idx="4948">
                  <c:v>-0.105272</c:v>
                </c:pt>
                <c:pt idx="4949">
                  <c:v>-0.108998</c:v>
                </c:pt>
                <c:pt idx="4950">
                  <c:v>-0.112777</c:v>
                </c:pt>
                <c:pt idx="4951">
                  <c:v>-0.116604</c:v>
                </c:pt>
                <c:pt idx="4952">
                  <c:v>-0.12048</c:v>
                </c:pt>
                <c:pt idx="4953">
                  <c:v>-0.12441099999999999</c:v>
                </c:pt>
                <c:pt idx="4954">
                  <c:v>-0.12840199999999999</c:v>
                </c:pt>
                <c:pt idx="4955">
                  <c:v>-0.13245299999999999</c:v>
                </c:pt>
                <c:pt idx="4956">
                  <c:v>-0.13656199999999999</c:v>
                </c:pt>
                <c:pt idx="4957">
                  <c:v>-0.14072200000000001</c:v>
                </c:pt>
                <c:pt idx="4958">
                  <c:v>-0.144922</c:v>
                </c:pt>
                <c:pt idx="4959">
                  <c:v>-0.149149</c:v>
                </c:pt>
                <c:pt idx="4960">
                  <c:v>-0.153388</c:v>
                </c:pt>
                <c:pt idx="4961">
                  <c:v>-0.15763199999999999</c:v>
                </c:pt>
                <c:pt idx="4962">
                  <c:v>-0.16187799999999999</c:v>
                </c:pt>
                <c:pt idx="4963">
                  <c:v>-0.166126</c:v>
                </c:pt>
                <c:pt idx="4964">
                  <c:v>-0.17036699999999999</c:v>
                </c:pt>
                <c:pt idx="4965">
                  <c:v>-0.17458799999999999</c:v>
                </c:pt>
                <c:pt idx="4966">
                  <c:v>-0.17877699999999999</c:v>
                </c:pt>
                <c:pt idx="4967">
                  <c:v>-0.18292600000000001</c:v>
                </c:pt>
                <c:pt idx="4968" formatCode="0.00E+00">
                  <c:v>-0.187029</c:v>
                </c:pt>
                <c:pt idx="4969" formatCode="0.00E+00">
                  <c:v>-0.19107499999999999</c:v>
                </c:pt>
                <c:pt idx="4970" formatCode="0.00E+00">
                  <c:v>-0.19505</c:v>
                </c:pt>
                <c:pt idx="4971">
                  <c:v>-0.19894600000000001</c:v>
                </c:pt>
                <c:pt idx="4972">
                  <c:v>-0.20275099999999999</c:v>
                </c:pt>
                <c:pt idx="4973">
                  <c:v>-0.206453</c:v>
                </c:pt>
                <c:pt idx="4974">
                  <c:v>-0.21004100000000001</c:v>
                </c:pt>
                <c:pt idx="4975">
                  <c:v>-0.213501</c:v>
                </c:pt>
                <c:pt idx="4976">
                  <c:v>-0.21682000000000001</c:v>
                </c:pt>
                <c:pt idx="4977">
                  <c:v>-0.21998699999999999</c:v>
                </c:pt>
                <c:pt idx="4978">
                  <c:v>-0.22298999999999999</c:v>
                </c:pt>
                <c:pt idx="4979">
                  <c:v>-0.22581499999999999</c:v>
                </c:pt>
                <c:pt idx="4980">
                  <c:v>-0.22844600000000001</c:v>
                </c:pt>
                <c:pt idx="4981">
                  <c:v>-0.230877</c:v>
                </c:pt>
                <c:pt idx="4982">
                  <c:v>-0.23310700000000001</c:v>
                </c:pt>
                <c:pt idx="4983">
                  <c:v>-0.23513899999999999</c:v>
                </c:pt>
                <c:pt idx="4984">
                  <c:v>-0.23697199999999999</c:v>
                </c:pt>
                <c:pt idx="4985">
                  <c:v>-0.23860600000000001</c:v>
                </c:pt>
                <c:pt idx="4986">
                  <c:v>-0.24004300000000001</c:v>
                </c:pt>
                <c:pt idx="4987">
                  <c:v>-0.241282</c:v>
                </c:pt>
                <c:pt idx="4988">
                  <c:v>-0.24231900000000001</c:v>
                </c:pt>
                <c:pt idx="4989">
                  <c:v>-0.24315400000000001</c:v>
                </c:pt>
                <c:pt idx="4990">
                  <c:v>-0.24379300000000001</c:v>
                </c:pt>
                <c:pt idx="4991">
                  <c:v>-0.24424899999999999</c:v>
                </c:pt>
                <c:pt idx="4992">
                  <c:v>-0.24453</c:v>
                </c:pt>
                <c:pt idx="4993">
                  <c:v>-0.244641</c:v>
                </c:pt>
                <c:pt idx="4994" formatCode="0.00E+00">
                  <c:v>-0.244584</c:v>
                </c:pt>
                <c:pt idx="4995" formatCode="0.00E+00">
                  <c:v>-0.244365</c:v>
                </c:pt>
                <c:pt idx="4996" formatCode="0.00E+00">
                  <c:v>-0.24398800000000001</c:v>
                </c:pt>
                <c:pt idx="4997">
                  <c:v>-0.24346300000000001</c:v>
                </c:pt>
                <c:pt idx="4998">
                  <c:v>-0.24280299999999999</c:v>
                </c:pt>
                <c:pt idx="4999">
                  <c:v>-0.24201800000000001</c:v>
                </c:pt>
                <c:pt idx="5000">
                  <c:v>-0.24111399999999999</c:v>
                </c:pt>
                <c:pt idx="5001">
                  <c:v>-0.24010000000000001</c:v>
                </c:pt>
                <c:pt idx="5002">
                  <c:v>-0.23898900000000001</c:v>
                </c:pt>
                <c:pt idx="5003">
                  <c:v>-0.23779600000000001</c:v>
                </c:pt>
                <c:pt idx="5004">
                  <c:v>-0.236535</c:v>
                </c:pt>
                <c:pt idx="5005">
                  <c:v>-0.23521300000000001</c:v>
                </c:pt>
                <c:pt idx="5006">
                  <c:v>-0.23383799999999999</c:v>
                </c:pt>
                <c:pt idx="5007">
                  <c:v>-0.23241800000000001</c:v>
                </c:pt>
                <c:pt idx="5008">
                  <c:v>-0.230964</c:v>
                </c:pt>
                <c:pt idx="5009">
                  <c:v>-0.22948299999999999</c:v>
                </c:pt>
                <c:pt idx="5010">
                  <c:v>-0.22798099999999999</c:v>
                </c:pt>
                <c:pt idx="5011">
                  <c:v>-0.22647</c:v>
                </c:pt>
                <c:pt idx="5012">
                  <c:v>-0.224964</c:v>
                </c:pt>
                <c:pt idx="5013">
                  <c:v>-0.22347400000000001</c:v>
                </c:pt>
                <c:pt idx="5014">
                  <c:v>-0.22200400000000001</c:v>
                </c:pt>
                <c:pt idx="5015">
                  <c:v>-0.220552</c:v>
                </c:pt>
                <c:pt idx="5016" formatCode="0.00E+00">
                  <c:v>-0.21911700000000001</c:v>
                </c:pt>
                <c:pt idx="5017" formatCode="0.00E+00">
                  <c:v>-0.21770200000000001</c:v>
                </c:pt>
                <c:pt idx="5018" formatCode="0.00E+00">
                  <c:v>-0.216305</c:v>
                </c:pt>
                <c:pt idx="5019" formatCode="0.00E+00">
                  <c:v>-0.21492600000000001</c:v>
                </c:pt>
                <c:pt idx="5020">
                  <c:v>-0.213562</c:v>
                </c:pt>
                <c:pt idx="5021">
                  <c:v>-0.21221100000000001</c:v>
                </c:pt>
                <c:pt idx="5022">
                  <c:v>-0.21087600000000001</c:v>
                </c:pt>
                <c:pt idx="5023">
                  <c:v>-0.20955499999999999</c:v>
                </c:pt>
                <c:pt idx="5024">
                  <c:v>-0.20824500000000001</c:v>
                </c:pt>
                <c:pt idx="5025">
                  <c:v>-0.20693900000000001</c:v>
                </c:pt>
                <c:pt idx="5026">
                  <c:v>-0.20563500000000001</c:v>
                </c:pt>
                <c:pt idx="5027">
                  <c:v>-0.20433599999999999</c:v>
                </c:pt>
                <c:pt idx="5028">
                  <c:v>-0.203043</c:v>
                </c:pt>
                <c:pt idx="5029">
                  <c:v>-0.20175499999999999</c:v>
                </c:pt>
                <c:pt idx="5030">
                  <c:v>-0.20046600000000001</c:v>
                </c:pt>
                <c:pt idx="5031">
                  <c:v>-0.19917000000000001</c:v>
                </c:pt>
                <c:pt idx="5032">
                  <c:v>-0.19786100000000001</c:v>
                </c:pt>
                <c:pt idx="5033">
                  <c:v>-0.19652900000000001</c:v>
                </c:pt>
                <c:pt idx="5034">
                  <c:v>-0.195163</c:v>
                </c:pt>
                <c:pt idx="5035">
                  <c:v>-0.19375300000000001</c:v>
                </c:pt>
                <c:pt idx="5036">
                  <c:v>-0.19228799999999999</c:v>
                </c:pt>
                <c:pt idx="5037" formatCode="0.00E+00">
                  <c:v>-0.19075600000000001</c:v>
                </c:pt>
                <c:pt idx="5038" formatCode="0.00E+00">
                  <c:v>-0.18914800000000001</c:v>
                </c:pt>
                <c:pt idx="5039" formatCode="0.00E+00">
                  <c:v>-0.18745300000000001</c:v>
                </c:pt>
                <c:pt idx="5040" formatCode="0.00E+00">
                  <c:v>-0.185666</c:v>
                </c:pt>
                <c:pt idx="5041">
                  <c:v>-0.183783</c:v>
                </c:pt>
                <c:pt idx="5042">
                  <c:v>-0.18179799999999999</c:v>
                </c:pt>
                <c:pt idx="5043">
                  <c:v>-0.179703</c:v>
                </c:pt>
                <c:pt idx="5044">
                  <c:v>-0.17748800000000001</c:v>
                </c:pt>
                <c:pt idx="5045">
                  <c:v>-0.17514399999999999</c:v>
                </c:pt>
                <c:pt idx="5046">
                  <c:v>-0.17266500000000001</c:v>
                </c:pt>
                <c:pt idx="5047">
                  <c:v>-0.170048</c:v>
                </c:pt>
                <c:pt idx="5048">
                  <c:v>-0.167292</c:v>
                </c:pt>
                <c:pt idx="5049">
                  <c:v>-0.16439500000000001</c:v>
                </c:pt>
                <c:pt idx="5050">
                  <c:v>-0.161359</c:v>
                </c:pt>
                <c:pt idx="5051">
                  <c:v>-0.15818099999999999</c:v>
                </c:pt>
                <c:pt idx="5052">
                  <c:v>-0.154862</c:v>
                </c:pt>
                <c:pt idx="5053">
                  <c:v>-0.15139900000000001</c:v>
                </c:pt>
                <c:pt idx="5054">
                  <c:v>-0.14779300000000001</c:v>
                </c:pt>
                <c:pt idx="5055">
                  <c:v>-0.14404800000000001</c:v>
                </c:pt>
                <c:pt idx="5056">
                  <c:v>-0.14016500000000001</c:v>
                </c:pt>
                <c:pt idx="5057">
                  <c:v>-0.13614799999999999</c:v>
                </c:pt>
                <c:pt idx="5058">
                  <c:v>-0.13200100000000001</c:v>
                </c:pt>
                <c:pt idx="5059">
                  <c:v>-0.12773499999999999</c:v>
                </c:pt>
                <c:pt idx="5060" formatCode="0.00E+00">
                  <c:v>-0.123358</c:v>
                </c:pt>
                <c:pt idx="5061" formatCode="0.00E+00">
                  <c:v>-0.118878</c:v>
                </c:pt>
                <c:pt idx="5062" formatCode="0.00E+00">
                  <c:v>-0.114297</c:v>
                </c:pt>
                <c:pt idx="5063" formatCode="0.00E+00">
                  <c:v>-0.10961899999999999</c:v>
                </c:pt>
                <c:pt idx="5064" formatCode="0.00E+00">
                  <c:v>-0.104851</c:v>
                </c:pt>
                <c:pt idx="5065" formatCode="0.00E+00">
                  <c:v>-0.100007</c:v>
                </c:pt>
                <c:pt idx="5066" formatCode="0.00E+00">
                  <c:v>-9.5098299999999997E-2</c:v>
                </c:pt>
                <c:pt idx="5067">
                  <c:v>-9.0134099999999995E-2</c:v>
                </c:pt>
                <c:pt idx="5068">
                  <c:v>-8.5120299999999996E-2</c:v>
                </c:pt>
                <c:pt idx="5069">
                  <c:v>-8.0063700000000002E-2</c:v>
                </c:pt>
                <c:pt idx="5070">
                  <c:v>-7.4974299999999994E-2</c:v>
                </c:pt>
                <c:pt idx="5071">
                  <c:v>-6.9865800000000006E-2</c:v>
                </c:pt>
                <c:pt idx="5072">
                  <c:v>-6.4752699999999996E-2</c:v>
                </c:pt>
                <c:pt idx="5073">
                  <c:v>-5.9648399999999997E-2</c:v>
                </c:pt>
                <c:pt idx="5074">
                  <c:v>-5.4562600000000003E-2</c:v>
                </c:pt>
                <c:pt idx="5075">
                  <c:v>-4.9502200000000003E-2</c:v>
                </c:pt>
                <c:pt idx="5076">
                  <c:v>-4.4473800000000001E-2</c:v>
                </c:pt>
                <c:pt idx="5077">
                  <c:v>-3.9486199999999999E-2</c:v>
                </c:pt>
                <c:pt idx="5078">
                  <c:v>-3.4549799999999999E-2</c:v>
                </c:pt>
                <c:pt idx="5079">
                  <c:v>-2.9674699999999998E-2</c:v>
                </c:pt>
                <c:pt idx="5080">
                  <c:v>-2.4868500000000002E-2</c:v>
                </c:pt>
                <c:pt idx="5081">
                  <c:v>-2.01362E-2</c:v>
                </c:pt>
                <c:pt idx="5082">
                  <c:v>-1.5482599999999999E-2</c:v>
                </c:pt>
                <c:pt idx="5083">
                  <c:v>-1.09134E-2</c:v>
                </c:pt>
                <c:pt idx="5084" formatCode="0.00E+00">
                  <c:v>-6.43539E-3</c:v>
                </c:pt>
                <c:pt idx="5085" formatCode="0.00E+00">
                  <c:v>-2.0541800000000001E-3</c:v>
                </c:pt>
                <c:pt idx="5086" formatCode="0.00E+00">
                  <c:v>2.2261099999999999E-3</c:v>
                </c:pt>
                <c:pt idx="5087" formatCode="0.00E+00">
                  <c:v>6.40282E-3</c:v>
                </c:pt>
                <c:pt idx="5088">
                  <c:v>1.0474300000000001E-2</c:v>
                </c:pt>
                <c:pt idx="5089" formatCode="0.00E+00">
                  <c:v>1.44394E-2</c:v>
                </c:pt>
                <c:pt idx="5090" formatCode="0.00E+00">
                  <c:v>1.8297399999999998E-2</c:v>
                </c:pt>
                <c:pt idx="5091" formatCode="0.00E+00">
                  <c:v>2.2048100000000001E-2</c:v>
                </c:pt>
                <c:pt idx="5092" formatCode="0.00E+00">
                  <c:v>2.5692E-2</c:v>
                </c:pt>
                <c:pt idx="5093" formatCode="0.00E+00">
                  <c:v>2.9230200000000001E-2</c:v>
                </c:pt>
                <c:pt idx="5094" formatCode="0.00E+00">
                  <c:v>3.2664100000000001E-2</c:v>
                </c:pt>
                <c:pt idx="5095">
                  <c:v>3.59955E-2</c:v>
                </c:pt>
                <c:pt idx="5096">
                  <c:v>3.9227199999999997E-2</c:v>
                </c:pt>
                <c:pt idx="5097">
                  <c:v>4.2362900000000002E-2</c:v>
                </c:pt>
                <c:pt idx="5098">
                  <c:v>4.5406599999999998E-2</c:v>
                </c:pt>
                <c:pt idx="5099">
                  <c:v>4.8362000000000002E-2</c:v>
                </c:pt>
                <c:pt idx="5100">
                  <c:v>5.12332E-2</c:v>
                </c:pt>
                <c:pt idx="5101">
                  <c:v>5.4025200000000002E-2</c:v>
                </c:pt>
                <c:pt idx="5102">
                  <c:v>5.6743500000000002E-2</c:v>
                </c:pt>
                <c:pt idx="5103">
                  <c:v>5.93944E-2</c:v>
                </c:pt>
                <c:pt idx="5104">
                  <c:v>6.1984200000000003E-2</c:v>
                </c:pt>
                <c:pt idx="5105">
                  <c:v>6.4519300000000002E-2</c:v>
                </c:pt>
                <c:pt idx="5106">
                  <c:v>6.7006800000000005E-2</c:v>
                </c:pt>
                <c:pt idx="5107">
                  <c:v>6.9453699999999993E-2</c:v>
                </c:pt>
                <c:pt idx="5108">
                  <c:v>7.1867100000000003E-2</c:v>
                </c:pt>
                <c:pt idx="5109">
                  <c:v>7.4254299999999995E-2</c:v>
                </c:pt>
                <c:pt idx="5110">
                  <c:v>7.6621800000000004E-2</c:v>
                </c:pt>
                <c:pt idx="5111">
                  <c:v>7.8976000000000005E-2</c:v>
                </c:pt>
              </c:numCache>
            </c:numRef>
          </c:yVal>
          <c:smooth val="1"/>
          <c:extLst>
            <c:ext xmlns:c16="http://schemas.microsoft.com/office/drawing/2014/chart" uri="{C3380CC4-5D6E-409C-BE32-E72D297353CC}">
              <c16:uniqueId val="{00000001-3784-4C64-B338-416973C4FDE7}"/>
            </c:ext>
          </c:extLst>
        </c:ser>
        <c:dLbls>
          <c:showLegendKey val="0"/>
          <c:showVal val="0"/>
          <c:showCatName val="0"/>
          <c:showSerName val="0"/>
          <c:showPercent val="0"/>
          <c:showBubbleSize val="0"/>
        </c:dLbls>
        <c:axId val="1317426255"/>
        <c:axId val="1186118351"/>
      </c:scatterChart>
      <c:valAx>
        <c:axId val="1317426255"/>
        <c:scaling>
          <c:orientation val="minMax"/>
          <c:max val="7.1"/>
          <c:min val="4.5"/>
        </c:scaling>
        <c:delete val="0"/>
        <c:axPos val="b"/>
        <c:majorGridlines>
          <c:spPr>
            <a:ln w="9525" cap="flat" cmpd="sng" algn="ctr">
              <a:solidFill>
                <a:schemeClr val="tx1">
                  <a:lumMod val="15000"/>
                  <a:lumOff val="85000"/>
                </a:schemeClr>
              </a:solidFill>
              <a:round/>
            </a:ln>
            <a:effectLst/>
          </c:spPr>
        </c:majorGridlines>
        <c:title>
          <c:tx>
            <c:rich>
              <a:bodyPr/>
              <a:lstStyle/>
              <a:p>
                <a:pPr>
                  <a:defRPr b="0"/>
                </a:pPr>
                <a:r>
                  <a:rPr lang="en-US" b="0"/>
                  <a:t>time (sec.)</a:t>
                </a:r>
              </a:p>
            </c:rich>
          </c:tx>
          <c:layout>
            <c:manualLayout>
              <c:xMode val="edge"/>
              <c:yMode val="edge"/>
              <c:x val="0.47783923884514434"/>
              <c:y val="0.91108778069407992"/>
            </c:manualLayout>
          </c:layout>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6118351"/>
        <c:crossesAt val="-0.8"/>
        <c:crossBetween val="midCat"/>
      </c:valAx>
      <c:valAx>
        <c:axId val="1186118351"/>
        <c:scaling>
          <c:orientation val="minMax"/>
          <c:max val="0.4"/>
          <c:min val="-0.8"/>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en-US" b="0"/>
                  <a:t>Bridge Displacement (in.)</a:t>
                </a:r>
              </a:p>
            </c:rich>
          </c:tx>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426255"/>
        <c:crosses val="autoZero"/>
        <c:crossBetween val="midCat"/>
      </c:valAx>
      <c:spPr>
        <a:ln>
          <a:solidFill>
            <a:schemeClr val="tx1"/>
          </a:solidFill>
        </a:ln>
      </c:spPr>
    </c:plotArea>
    <c:plotVisOnly val="1"/>
    <c:dispBlanksAs val="gap"/>
    <c:showDLblsOverMax val="0"/>
    <c:extLst/>
  </c:chart>
  <c:spPr>
    <a:ln>
      <a:noFill/>
    </a:ln>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272609991547666E-2"/>
          <c:w val="0.80544881889763775"/>
          <c:h val="0.60269028871391073"/>
        </c:manualLayout>
      </c:layout>
      <c:scatterChart>
        <c:scatterStyle val="smoothMarker"/>
        <c:varyColors val="0"/>
        <c:ser>
          <c:idx val="0"/>
          <c:order val="0"/>
          <c:tx>
            <c:v>State-Space</c:v>
          </c:tx>
          <c:spPr>
            <a:ln w="19050"/>
          </c:spPr>
          <c:marker>
            <c:symbol val="none"/>
          </c:marker>
          <c:xVal>
            <c:numRef>
              <c:f>'single-span'!$P$8:$P$7882</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single-span'!$M$8:$M$7882</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9.4064784673339894E-9</c:v>
                </c:pt>
                <c:pt idx="1204" formatCode="0.00E+00">
                  <c:v>-6.7098898087371605E-8</c:v>
                </c:pt>
                <c:pt idx="1205" formatCode="0.00E+00">
                  <c:v>-2.5873940050047899E-7</c:v>
                </c:pt>
                <c:pt idx="1206" formatCode="0.00E+00">
                  <c:v>-7.9435944486209703E-7</c:v>
                </c:pt>
                <c:pt idx="1207" formatCode="0.00E+00">
                  <c:v>-2.1048438093285702E-6</c:v>
                </c:pt>
                <c:pt idx="1208" formatCode="0.00E+00">
                  <c:v>-4.5911684016460204E-6</c:v>
                </c:pt>
                <c:pt idx="1209" formatCode="0.00E+00">
                  <c:v>-8.1270626292371798E-6</c:v>
                </c:pt>
                <c:pt idx="1210" formatCode="0.00E+00">
                  <c:v>-1.2037271884598801E-5</c:v>
                </c:pt>
                <c:pt idx="1211" formatCode="0.00E+00">
                  <c:v>-1.5732640017577101E-5</c:v>
                </c:pt>
                <c:pt idx="1212" formatCode="0.00E+00">
                  <c:v>-1.9183612749733802E-5</c:v>
                </c:pt>
                <c:pt idx="1213" formatCode="0.00E+00">
                  <c:v>-2.27527580146375E-5</c:v>
                </c:pt>
                <c:pt idx="1214" formatCode="0.00E+00">
                  <c:v>-2.7009825682974898E-5</c:v>
                </c:pt>
                <c:pt idx="1215" formatCode="0.00E+00">
                  <c:v>-3.2919176320010202E-5</c:v>
                </c:pt>
                <c:pt idx="1216" formatCode="0.00E+00">
                  <c:v>-4.1642288253773903E-5</c:v>
                </c:pt>
                <c:pt idx="1217" formatCode="0.00E+00">
                  <c:v>-5.3513646879635301E-5</c:v>
                </c:pt>
                <c:pt idx="1218" formatCode="0.00E+00">
                  <c:v>-6.7367318768667896E-5</c:v>
                </c:pt>
                <c:pt idx="1219" formatCode="0.00E+00">
                  <c:v>-8.13597993454864E-5</c:v>
                </c:pt>
                <c:pt idx="1220" formatCode="0.00E+00">
                  <c:v>-9.4362093511289101E-5</c:v>
                </c:pt>
                <c:pt idx="1221">
                  <c:v>-1.06119083564933E-4</c:v>
                </c:pt>
                <c:pt idx="1222">
                  <c:v>-1.16267545868139E-4</c:v>
                </c:pt>
                <c:pt idx="1223">
                  <c:v>-1.2395773806336E-4</c:v>
                </c:pt>
                <c:pt idx="1224">
                  <c:v>-1.2871215712714399E-4</c:v>
                </c:pt>
                <c:pt idx="1225">
                  <c:v>-1.3113829192946001E-4</c:v>
                </c:pt>
                <c:pt idx="1226">
                  <c:v>-1.32324775804676E-4</c:v>
                </c:pt>
                <c:pt idx="1227">
                  <c:v>-1.3264996689546201E-4</c:v>
                </c:pt>
                <c:pt idx="1228">
                  <c:v>-1.31505251726325E-4</c:v>
                </c:pt>
                <c:pt idx="1229">
                  <c:v>-1.2824642329340301E-4</c:v>
                </c:pt>
                <c:pt idx="1230">
                  <c:v>-1.23201924612564E-4</c:v>
                </c:pt>
                <c:pt idx="1231">
                  <c:v>-1.1745211027919401E-4</c:v>
                </c:pt>
                <c:pt idx="1232">
                  <c:v>-1.1145086480876101E-4</c:v>
                </c:pt>
                <c:pt idx="1233">
                  <c:v>-1.04080135651883E-4</c:v>
                </c:pt>
                <c:pt idx="1234" formatCode="0.00E+00">
                  <c:v>-9.3539850025973803E-5</c:v>
                </c:pt>
                <c:pt idx="1235" formatCode="0.00E+00">
                  <c:v>-7.9272623450824301E-5</c:v>
                </c:pt>
                <c:pt idx="1236" formatCode="0.00E+00">
                  <c:v>-6.2639655729176396E-5</c:v>
                </c:pt>
                <c:pt idx="1237" formatCode="0.00E+00">
                  <c:v>-4.5715957492497803E-5</c:v>
                </c:pt>
                <c:pt idx="1238" formatCode="0.00E+00">
                  <c:v>-3.0218932676183099E-5</c:v>
                </c:pt>
                <c:pt idx="1239" formatCode="0.00E+00">
                  <c:v>-1.8039749764839699E-5</c:v>
                </c:pt>
                <c:pt idx="1240" formatCode="0.00E+00">
                  <c:v>-1.1853270359969501E-5</c:v>
                </c:pt>
                <c:pt idx="1241" formatCode="0.00E+00">
                  <c:v>-1.3964352245819E-5</c:v>
                </c:pt>
                <c:pt idx="1242" formatCode="0.00E+00">
                  <c:v>-2.4751501869919701E-5</c:v>
                </c:pt>
                <c:pt idx="1243" formatCode="0.00E+00">
                  <c:v>-4.32183381130747E-5</c:v>
                </c:pt>
                <c:pt idx="1244" formatCode="0.00E+00">
                  <c:v>-6.8750899412582596E-5</c:v>
                </c:pt>
                <c:pt idx="1245">
                  <c:v>-1.0092045532215401E-4</c:v>
                </c:pt>
                <c:pt idx="1246">
                  <c:v>-1.37586327142849E-4</c:v>
                </c:pt>
                <c:pt idx="1247">
                  <c:v>-1.75292848226871E-4</c:v>
                </c:pt>
                <c:pt idx="1248">
                  <c:v>-2.13003686228644E-4</c:v>
                </c:pt>
                <c:pt idx="1249">
                  <c:v>-2.5437517847764801E-4</c:v>
                </c:pt>
                <c:pt idx="1250">
                  <c:v>-3.0459881873281901E-4</c:v>
                </c:pt>
                <c:pt idx="1251">
                  <c:v>-3.6506070585225702E-4</c:v>
                </c:pt>
                <c:pt idx="1252">
                  <c:v>-4.3218926795189801E-4</c:v>
                </c:pt>
                <c:pt idx="1253">
                  <c:v>-5.0140077323621403E-4</c:v>
                </c:pt>
                <c:pt idx="1254">
                  <c:v>-5.7113662578929904E-4</c:v>
                </c:pt>
                <c:pt idx="1255">
                  <c:v>-6.4338205355415001E-4</c:v>
                </c:pt>
                <c:pt idx="1256">
                  <c:v>-7.2198538604345303E-4</c:v>
                </c:pt>
                <c:pt idx="1257">
                  <c:v>-8.1108567014547396E-4</c:v>
                </c:pt>
                <c:pt idx="1258">
                  <c:v>-9.1356053512061904E-4</c:v>
                </c:pt>
                <c:pt idx="1259">
                  <c:v>-1.0291966086380399E-3</c:v>
                </c:pt>
                <c:pt idx="1260">
                  <c:v>-1.1544352424660901E-3</c:v>
                </c:pt>
                <c:pt idx="1261">
                  <c:v>-1.2850642176530599E-3</c:v>
                </c:pt>
                <c:pt idx="1262">
                  <c:v>-1.41983702345407E-3</c:v>
                </c:pt>
                <c:pt idx="1263">
                  <c:v>-1.56159516585669E-3</c:v>
                </c:pt>
                <c:pt idx="1264">
                  <c:v>-1.71534352956241E-3</c:v>
                </c:pt>
                <c:pt idx="1265">
                  <c:v>-1.88561112638075E-3</c:v>
                </c:pt>
                <c:pt idx="1266">
                  <c:v>-2.0749893662141399E-3</c:v>
                </c:pt>
                <c:pt idx="1267">
                  <c:v>-2.28395921746943E-3</c:v>
                </c:pt>
                <c:pt idx="1268">
                  <c:v>-2.5117989064565101E-3</c:v>
                </c:pt>
                <c:pt idx="1269">
                  <c:v>-2.7583947377937601E-3</c:v>
                </c:pt>
                <c:pt idx="1270">
                  <c:v>-3.0253434545752002E-3</c:v>
                </c:pt>
                <c:pt idx="1271">
                  <c:v>-3.3142314624259499E-3</c:v>
                </c:pt>
                <c:pt idx="1272">
                  <c:v>-3.6232689425260301E-3</c:v>
                </c:pt>
                <c:pt idx="1273">
                  <c:v>-3.9470678328077701E-3</c:v>
                </c:pt>
                <c:pt idx="1274">
                  <c:v>-4.2818539435275299E-3</c:v>
                </c:pt>
                <c:pt idx="1275">
                  <c:v>-4.63096296337591E-3</c:v>
                </c:pt>
                <c:pt idx="1276">
                  <c:v>-5.0034216097923903E-3</c:v>
                </c:pt>
                <c:pt idx="1277">
                  <c:v>-5.4065326028719003E-3</c:v>
                </c:pt>
                <c:pt idx="1278">
                  <c:v>-5.8416834235016299E-3</c:v>
                </c:pt>
                <c:pt idx="1279">
                  <c:v>-6.3085949175447197E-3</c:v>
                </c:pt>
                <c:pt idx="1280">
                  <c:v>-6.8114774148316497E-3</c:v>
                </c:pt>
                <c:pt idx="1281">
                  <c:v>-7.3577100083594702E-3</c:v>
                </c:pt>
                <c:pt idx="1282">
                  <c:v>-7.9504281303352901E-3</c:v>
                </c:pt>
                <c:pt idx="1283">
                  <c:v>-8.5852136735822E-3</c:v>
                </c:pt>
                <c:pt idx="1284">
                  <c:v>-9.2553794219717902E-3</c:v>
                </c:pt>
                <c:pt idx="1285">
                  <c:v>-9.9591663509054594E-3</c:v>
                </c:pt>
                <c:pt idx="1286">
                  <c:v>-1.07015532459304E-2</c:v>
                </c:pt>
                <c:pt idx="1287">
                  <c:v>-1.14917352780495E-2</c:v>
                </c:pt>
                <c:pt idx="1288">
                  <c:v>-1.2340515300363E-2</c:v>
                </c:pt>
                <c:pt idx="1289">
                  <c:v>-1.3257417875824301E-2</c:v>
                </c:pt>
                <c:pt idx="1290">
                  <c:v>-1.42465060958135E-2</c:v>
                </c:pt>
                <c:pt idx="1291">
                  <c:v>-1.5304903768239E-2</c:v>
                </c:pt>
                <c:pt idx="1292">
                  <c:v>-1.6427858388944099E-2</c:v>
                </c:pt>
                <c:pt idx="1293">
                  <c:v>-1.7615279453837399E-2</c:v>
                </c:pt>
                <c:pt idx="1294">
                  <c:v>-1.88711414935764E-2</c:v>
                </c:pt>
                <c:pt idx="1295">
                  <c:v>-2.0196892605398101E-2</c:v>
                </c:pt>
                <c:pt idx="1296">
                  <c:v>-2.15889956271259E-2</c:v>
                </c:pt>
                <c:pt idx="1297">
                  <c:v>-2.3044562887285701E-2</c:v>
                </c:pt>
                <c:pt idx="1298">
                  <c:v>-2.45664435369175E-2</c:v>
                </c:pt>
                <c:pt idx="1299">
                  <c:v>-2.6159757150273199E-2</c:v>
                </c:pt>
                <c:pt idx="1300">
                  <c:v>-2.78244702196444E-2</c:v>
                </c:pt>
                <c:pt idx="1301">
                  <c:v>-2.9553889419793301E-2</c:v>
                </c:pt>
                <c:pt idx="1302">
                  <c:v>-3.1339934182434102E-2</c:v>
                </c:pt>
                <c:pt idx="1303">
                  <c:v>-3.3177748411934903E-2</c:v>
                </c:pt>
                <c:pt idx="1304">
                  <c:v>-3.5065801764324098E-2</c:v>
                </c:pt>
                <c:pt idx="1305">
                  <c:v>-3.7004664072933499E-2</c:v>
                </c:pt>
                <c:pt idx="1306">
                  <c:v>-3.8996762615627699E-2</c:v>
                </c:pt>
                <c:pt idx="1307">
                  <c:v>-4.1044849439181498E-2</c:v>
                </c:pt>
                <c:pt idx="1308">
                  <c:v>-4.31486651095212E-2</c:v>
                </c:pt>
                <c:pt idx="1309">
                  <c:v>-4.5304101221582301E-2</c:v>
                </c:pt>
                <c:pt idx="1310">
                  <c:v>-4.7506966311972203E-2</c:v>
                </c:pt>
                <c:pt idx="1311">
                  <c:v>-4.9756129918571902E-2</c:v>
                </c:pt>
                <c:pt idx="1312">
                  <c:v>-5.2050638249203501E-2</c:v>
                </c:pt>
                <c:pt idx="1313">
                  <c:v>-5.4384357607212497E-2</c:v>
                </c:pt>
                <c:pt idx="1314">
                  <c:v>-5.67462861383876E-2</c:v>
                </c:pt>
                <c:pt idx="1315">
                  <c:v>-5.9127329339483697E-2</c:v>
                </c:pt>
                <c:pt idx="1316">
                  <c:v>-6.1525636282695299E-2</c:v>
                </c:pt>
                <c:pt idx="1317">
                  <c:v>-6.3944818304117496E-2</c:v>
                </c:pt>
                <c:pt idx="1318">
                  <c:v>-6.6388397642169403E-2</c:v>
                </c:pt>
                <c:pt idx="1319">
                  <c:v>-6.8856591056884006E-2</c:v>
                </c:pt>
                <c:pt idx="1320">
                  <c:v>-7.1346595853867406E-2</c:v>
                </c:pt>
                <c:pt idx="1321">
                  <c:v>-7.3854428329115401E-2</c:v>
                </c:pt>
                <c:pt idx="1322">
                  <c:v>-7.6377727983263602E-2</c:v>
                </c:pt>
                <c:pt idx="1323">
                  <c:v>-7.8918617361779603E-2</c:v>
                </c:pt>
                <c:pt idx="1324">
                  <c:v>-8.1483136484280599E-2</c:v>
                </c:pt>
                <c:pt idx="1325">
                  <c:v>-8.4075834648192599E-2</c:v>
                </c:pt>
                <c:pt idx="1326">
                  <c:v>-8.66949257232979E-2</c:v>
                </c:pt>
                <c:pt idx="1327">
                  <c:v>-8.9334253463572794E-2</c:v>
                </c:pt>
                <c:pt idx="1328">
                  <c:v>-9.1989935607294696E-2</c:v>
                </c:pt>
                <c:pt idx="1329">
                  <c:v>-9.4663779346987595E-2</c:v>
                </c:pt>
                <c:pt idx="1330">
                  <c:v>-9.7360393814083401E-2</c:v>
                </c:pt>
                <c:pt idx="1331">
                  <c:v>-0.100082699074061</c:v>
                </c:pt>
                <c:pt idx="1332">
                  <c:v>-0.102830340829452</c:v>
                </c:pt>
                <c:pt idx="1333">
                  <c:v>-0.10560072364602099</c:v>
                </c:pt>
                <c:pt idx="1334">
                  <c:v>-0.10839076931222601</c:v>
                </c:pt>
                <c:pt idx="1335">
                  <c:v>-0.111198608199468</c:v>
                </c:pt>
                <c:pt idx="1336">
                  <c:v>-0.114023729672662</c:v>
                </c:pt>
                <c:pt idx="1337">
                  <c:v>-0.116864678378684</c:v>
                </c:pt>
                <c:pt idx="1338">
                  <c:v>-0.11971735014815001</c:v>
                </c:pt>
                <c:pt idx="1339">
                  <c:v>-0.122577665317607</c:v>
                </c:pt>
                <c:pt idx="1340">
                  <c:v>-0.12544597589374701</c:v>
                </c:pt>
                <c:pt idx="1341">
                  <c:v>-0.12832650466472201</c:v>
                </c:pt>
                <c:pt idx="1342">
                  <c:v>-0.13122157892844599</c:v>
                </c:pt>
                <c:pt idx="1343">
                  <c:v>-0.13412801857641701</c:v>
                </c:pt>
                <c:pt idx="1344">
                  <c:v>-0.137039500790336</c:v>
                </c:pt>
                <c:pt idx="1345">
                  <c:v>-0.13995038838941401</c:v>
                </c:pt>
                <c:pt idx="1346">
                  <c:v>-0.14285693281140499</c:v>
                </c:pt>
                <c:pt idx="1347">
                  <c:v>-0.14575810511648499</c:v>
                </c:pt>
                <c:pt idx="1348">
                  <c:v>-0.14865721849515401</c:v>
                </c:pt>
                <c:pt idx="1349">
                  <c:v>-0.15155972481378399</c:v>
                </c:pt>
                <c:pt idx="1350">
                  <c:v>-0.15446540839353301</c:v>
                </c:pt>
                <c:pt idx="1351">
                  <c:v>-0.157362530723993</c:v>
                </c:pt>
                <c:pt idx="1352">
                  <c:v>-0.16023154839393899</c:v>
                </c:pt>
                <c:pt idx="1353">
                  <c:v>-0.16305470992947199</c:v>
                </c:pt>
                <c:pt idx="1354">
                  <c:v>-0.16582166878635901</c:v>
                </c:pt>
                <c:pt idx="1355">
                  <c:v>-0.168527970932109</c:v>
                </c:pt>
                <c:pt idx="1356">
                  <c:v>-0.17117103191482</c:v>
                </c:pt>
                <c:pt idx="1357">
                  <c:v>-0.173747660038892</c:v>
                </c:pt>
                <c:pt idx="1358">
                  <c:v>-0.17625383511724499</c:v>
                </c:pt>
                <c:pt idx="1359">
                  <c:v>-0.178687035854527</c:v>
                </c:pt>
                <c:pt idx="1360">
                  <c:v>-0.18105045120595201</c:v>
                </c:pt>
                <c:pt idx="1361">
                  <c:v>-0.18335428919778901</c:v>
                </c:pt>
                <c:pt idx="1362">
                  <c:v>-0.18560960936826601</c:v>
                </c:pt>
                <c:pt idx="1363">
                  <c:v>-0.187817796176205</c:v>
                </c:pt>
                <c:pt idx="1364">
                  <c:v>-0.18996557879286999</c:v>
                </c:pt>
                <c:pt idx="1365">
                  <c:v>-0.19203242339043</c:v>
                </c:pt>
                <c:pt idx="1366">
                  <c:v>-0.19400569333350401</c:v>
                </c:pt>
                <c:pt idx="1367">
                  <c:v>-0.19589034055686799</c:v>
                </c:pt>
                <c:pt idx="1368">
                  <c:v>-0.19770292258651401</c:v>
                </c:pt>
                <c:pt idx="1369">
                  <c:v>-0.19945449259425199</c:v>
                </c:pt>
                <c:pt idx="1370">
                  <c:v>-0.20113943176936999</c:v>
                </c:pt>
                <c:pt idx="1371">
                  <c:v>-0.202741503251954</c:v>
                </c:pt>
                <c:pt idx="1372">
                  <c:v>-0.20424876674032</c:v>
                </c:pt>
                <c:pt idx="1373">
                  <c:v>-0.20565980765385899</c:v>
                </c:pt>
                <c:pt idx="1374">
                  <c:v>-0.20697696301871199</c:v>
                </c:pt>
                <c:pt idx="1375">
                  <c:v>-0.208198502618126</c:v>
                </c:pt>
                <c:pt idx="1376">
                  <c:v>-0.20931909067314999</c:v>
                </c:pt>
                <c:pt idx="1377">
                  <c:v>-0.21033469504779001</c:v>
                </c:pt>
                <c:pt idx="1378">
                  <c:v>-0.21124514292578001</c:v>
                </c:pt>
                <c:pt idx="1379">
                  <c:v>-0.21205388448597301</c:v>
                </c:pt>
                <c:pt idx="1380">
                  <c:v>-0.21276569120915101</c:v>
                </c:pt>
                <c:pt idx="1381">
                  <c:v>-0.21338152072948199</c:v>
                </c:pt>
                <c:pt idx="1382">
                  <c:v>-0.21389525568814599</c:v>
                </c:pt>
                <c:pt idx="1383">
                  <c:v>-0.21429962286950299</c:v>
                </c:pt>
                <c:pt idx="1384">
                  <c:v>-0.21459630530347901</c:v>
                </c:pt>
                <c:pt idx="1385">
                  <c:v>-0.21479466089260599</c:v>
                </c:pt>
                <c:pt idx="1386">
                  <c:v>-0.21489729323345699</c:v>
                </c:pt>
                <c:pt idx="1387">
                  <c:v>-0.214892012482227</c:v>
                </c:pt>
                <c:pt idx="1388">
                  <c:v>-0.214762701454943</c:v>
                </c:pt>
                <c:pt idx="1389">
                  <c:v>-0.21450405260574101</c:v>
                </c:pt>
                <c:pt idx="1390">
                  <c:v>-0.214120355318586</c:v>
                </c:pt>
                <c:pt idx="1391">
                  <c:v>-0.21361362894604299</c:v>
                </c:pt>
                <c:pt idx="1392">
                  <c:v>-0.21298025087827899</c:v>
                </c:pt>
                <c:pt idx="1393">
                  <c:v>-0.21221832426451601</c:v>
                </c:pt>
                <c:pt idx="1394">
                  <c:v>-0.21133189154293999</c:v>
                </c:pt>
                <c:pt idx="1395">
                  <c:v>-0.21032683152222501</c:v>
                </c:pt>
                <c:pt idx="1396">
                  <c:v>-0.209205867005024</c:v>
                </c:pt>
                <c:pt idx="1397">
                  <c:v>-0.207966102660914</c:v>
                </c:pt>
                <c:pt idx="1398">
                  <c:v>-0.20659734414880401</c:v>
                </c:pt>
                <c:pt idx="1399">
                  <c:v>-0.20508584955244299</c:v>
                </c:pt>
                <c:pt idx="1400">
                  <c:v>-0.203427069540253</c:v>
                </c:pt>
                <c:pt idx="1401">
                  <c:v>-0.20163443591052499</c:v>
                </c:pt>
                <c:pt idx="1402">
                  <c:v>-0.19972859826450701</c:v>
                </c:pt>
                <c:pt idx="1403">
                  <c:v>-0.19771726964796599</c:v>
                </c:pt>
                <c:pt idx="1404">
                  <c:v>-0.195591704045497</c:v>
                </c:pt>
                <c:pt idx="1405">
                  <c:v>-0.19334224673629699</c:v>
                </c:pt>
                <c:pt idx="1406">
                  <c:v>-0.19096803030415699</c:v>
                </c:pt>
                <c:pt idx="1407">
                  <c:v>-0.18846944347744299</c:v>
                </c:pt>
                <c:pt idx="1408">
                  <c:v>-0.185842278855642</c:v>
                </c:pt>
                <c:pt idx="1409">
                  <c:v>-0.18308725621824201</c:v>
                </c:pt>
                <c:pt idx="1410">
                  <c:v>-0.18021832565472701</c:v>
                </c:pt>
                <c:pt idx="1411">
                  <c:v>-0.177252278476901</c:v>
                </c:pt>
                <c:pt idx="1412">
                  <c:v>-0.17419336659550499</c:v>
                </c:pt>
                <c:pt idx="1413">
                  <c:v>-0.171035995437992</c:v>
                </c:pt>
                <c:pt idx="1414">
                  <c:v>-0.16778035548585299</c:v>
                </c:pt>
                <c:pt idx="1415">
                  <c:v>-0.164437184764156</c:v>
                </c:pt>
                <c:pt idx="1416">
                  <c:v>-0.16101685432073301</c:v>
                </c:pt>
                <c:pt idx="1417">
                  <c:v>-0.15751997910653101</c:v>
                </c:pt>
                <c:pt idx="1418">
                  <c:v>-0.153939337386203</c:v>
                </c:pt>
                <c:pt idx="1419">
                  <c:v>-0.15026629423721499</c:v>
                </c:pt>
                <c:pt idx="1420">
                  <c:v>-0.14649629261004901</c:v>
                </c:pt>
                <c:pt idx="1421">
                  <c:v>-0.14263470805790199</c:v>
                </c:pt>
                <c:pt idx="1422">
                  <c:v>-0.138697771737471</c:v>
                </c:pt>
                <c:pt idx="1423">
                  <c:v>-0.134701172994866</c:v>
                </c:pt>
                <c:pt idx="1424">
                  <c:v>-0.130646346288565</c:v>
                </c:pt>
                <c:pt idx="1425">
                  <c:v>-0.12652450335281901</c:v>
                </c:pt>
                <c:pt idx="1426">
                  <c:v>-0.122335814827974</c:v>
                </c:pt>
                <c:pt idx="1427">
                  <c:v>-0.11809586639359899</c:v>
                </c:pt>
                <c:pt idx="1428">
                  <c:v>-0.113817899740288</c:v>
                </c:pt>
                <c:pt idx="1429">
                  <c:v>-0.10949676224923401</c:v>
                </c:pt>
                <c:pt idx="1430">
                  <c:v>-0.105120301842104</c:v>
                </c:pt>
                <c:pt idx="1431">
                  <c:v>-0.100692847148233</c:v>
                </c:pt>
                <c:pt idx="1432">
                  <c:v>-9.6235716239596397E-2</c:v>
                </c:pt>
                <c:pt idx="1433">
                  <c:v>-9.1761875484112507E-2</c:v>
                </c:pt>
                <c:pt idx="1434">
                  <c:v>-8.7258295612920894E-2</c:v>
                </c:pt>
                <c:pt idx="1435">
                  <c:v>-8.2698373956534593E-2</c:v>
                </c:pt>
                <c:pt idx="1436">
                  <c:v>-7.8067246492562706E-2</c:v>
                </c:pt>
                <c:pt idx="1437">
                  <c:v>-7.3370871205422503E-2</c:v>
                </c:pt>
                <c:pt idx="1438">
                  <c:v>-6.86244387035055E-2</c:v>
                </c:pt>
                <c:pt idx="1439">
                  <c:v>-6.3838608923829004E-2</c:v>
                </c:pt>
                <c:pt idx="1440">
                  <c:v>-5.9017266936818601E-2</c:v>
                </c:pt>
                <c:pt idx="1441">
                  <c:v>-5.4162786794734102E-2</c:v>
                </c:pt>
                <c:pt idx="1442">
                  <c:v>-4.9278555314067503E-2</c:v>
                </c:pt>
                <c:pt idx="1443">
                  <c:v>-4.4365808475875901E-2</c:v>
                </c:pt>
                <c:pt idx="1444">
                  <c:v>-3.9420771398102898E-2</c:v>
                </c:pt>
                <c:pt idx="1445">
                  <c:v>-3.4438469292576497E-2</c:v>
                </c:pt>
                <c:pt idx="1446">
                  <c:v>-2.94205076179044E-2</c:v>
                </c:pt>
                <c:pt idx="1447">
                  <c:v>-2.4376591656510099E-2</c:v>
                </c:pt>
                <c:pt idx="1448">
                  <c:v>-1.9315113180482998E-2</c:v>
                </c:pt>
                <c:pt idx="1449">
                  <c:v>-1.42340227333153E-2</c:v>
                </c:pt>
                <c:pt idx="1450">
                  <c:v>-9.1266789905512704E-3</c:v>
                </c:pt>
                <c:pt idx="1451">
                  <c:v>-3.9988104315006497E-3</c:v>
                </c:pt>
                <c:pt idx="1452">
                  <c:v>1.12499564058069E-3</c:v>
                </c:pt>
                <c:pt idx="1453">
                  <c:v>6.2167004081381304E-3</c:v>
                </c:pt>
                <c:pt idx="1454">
                  <c:v>1.12665092952758E-2</c:v>
                </c:pt>
                <c:pt idx="1455">
                  <c:v>1.6287018591801601E-2</c:v>
                </c:pt>
                <c:pt idx="1456">
                  <c:v>2.1296517068654899E-2</c:v>
                </c:pt>
                <c:pt idx="1457">
                  <c:v>2.6299558236129599E-2</c:v>
                </c:pt>
                <c:pt idx="1458">
                  <c:v>3.1281642788880099E-2</c:v>
                </c:pt>
                <c:pt idx="1459">
                  <c:v>3.6218859323600902E-2</c:v>
                </c:pt>
                <c:pt idx="1460">
                  <c:v>4.1092090811282803E-2</c:v>
                </c:pt>
                <c:pt idx="1461">
                  <c:v>4.5894508528183497E-2</c:v>
                </c:pt>
                <c:pt idx="1462">
                  <c:v>5.0627436763428603E-2</c:v>
                </c:pt>
                <c:pt idx="1463">
                  <c:v>5.5290032113563099E-2</c:v>
                </c:pt>
                <c:pt idx="1464">
                  <c:v>5.9874632557307801E-2</c:v>
                </c:pt>
                <c:pt idx="1465">
                  <c:v>6.4372233160732206E-2</c:v>
                </c:pt>
                <c:pt idx="1466">
                  <c:v>6.8778679271449095E-2</c:v>
                </c:pt>
                <c:pt idx="1467">
                  <c:v>7.3091884716186606E-2</c:v>
                </c:pt>
                <c:pt idx="1468">
                  <c:v>7.7305164633516998E-2</c:v>
                </c:pt>
                <c:pt idx="1469">
                  <c:v>8.1408260019529693E-2</c:v>
                </c:pt>
                <c:pt idx="1470">
                  <c:v>8.5395527848287203E-2</c:v>
                </c:pt>
                <c:pt idx="1471">
                  <c:v>8.9269473297254806E-2</c:v>
                </c:pt>
                <c:pt idx="1472">
                  <c:v>9.3035628698662498E-2</c:v>
                </c:pt>
                <c:pt idx="1473">
                  <c:v>9.6696910467434102E-2</c:v>
                </c:pt>
                <c:pt idx="1474">
                  <c:v>0.10025298929707301</c:v>
                </c:pt>
                <c:pt idx="1475">
                  <c:v>0.103700618369792</c:v>
                </c:pt>
                <c:pt idx="1476">
                  <c:v>0.107032230985369</c:v>
                </c:pt>
                <c:pt idx="1477">
                  <c:v>0.11023705743166499</c:v>
                </c:pt>
                <c:pt idx="1478">
                  <c:v>0.113305271220504</c:v>
                </c:pt>
                <c:pt idx="1479">
                  <c:v>0.116227934006831</c:v>
                </c:pt>
                <c:pt idx="1480">
                  <c:v>0.118991224403181</c:v>
                </c:pt>
                <c:pt idx="1481">
                  <c:v>0.121575489445566</c:v>
                </c:pt>
                <c:pt idx="1482">
                  <c:v>0.123965395071991</c:v>
                </c:pt>
                <c:pt idx="1483">
                  <c:v>0.12615991949507799</c:v>
                </c:pt>
                <c:pt idx="1484">
                  <c:v>0.12816765441771599</c:v>
                </c:pt>
                <c:pt idx="1485">
                  <c:v>0.12999094145725801</c:v>
                </c:pt>
                <c:pt idx="1486">
                  <c:v>0.131616546641148</c:v>
                </c:pt>
                <c:pt idx="1487">
                  <c:v>0.133022656040236</c:v>
                </c:pt>
                <c:pt idx="1488">
                  <c:v>0.134194614553477</c:v>
                </c:pt>
                <c:pt idx="1489">
                  <c:v>0.135134690583121</c:v>
                </c:pt>
                <c:pt idx="1490">
                  <c:v>0.135856911733684</c:v>
                </c:pt>
                <c:pt idx="1491">
                  <c:v>0.13637006432038501</c:v>
                </c:pt>
                <c:pt idx="1492">
                  <c:v>0.13666408412831199</c:v>
                </c:pt>
                <c:pt idx="1493">
                  <c:v>0.13671526588501201</c:v>
                </c:pt>
                <c:pt idx="1494">
                  <c:v>0.13650709254437399</c:v>
                </c:pt>
                <c:pt idx="1495">
                  <c:v>0.13604367911974499</c:v>
                </c:pt>
                <c:pt idx="1496">
                  <c:v>0.13534036734257099</c:v>
                </c:pt>
                <c:pt idx="1497">
                  <c:v>0.13440482506722701</c:v>
                </c:pt>
                <c:pt idx="1498">
                  <c:v>0.133232709502006</c:v>
                </c:pt>
                <c:pt idx="1499">
                  <c:v>0.13182006320619699</c:v>
                </c:pt>
                <c:pt idx="1500">
                  <c:v>0.130173261792464</c:v>
                </c:pt>
                <c:pt idx="1501">
                  <c:v>0.12830546563633199</c:v>
                </c:pt>
                <c:pt idx="1502">
                  <c:v>0.12622754668795699</c:v>
                </c:pt>
                <c:pt idx="1503">
                  <c:v>0.123942252354084</c:v>
                </c:pt>
                <c:pt idx="1504">
                  <c:v>0.12143981874606199</c:v>
                </c:pt>
                <c:pt idx="1505">
                  <c:v>0.1186953072244</c:v>
                </c:pt>
                <c:pt idx="1506">
                  <c:v>0.11567560098164301</c:v>
                </c:pt>
                <c:pt idx="1507">
                  <c:v>0.112356743672892</c:v>
                </c:pt>
                <c:pt idx="1508">
                  <c:v>0.10873713751507399</c:v>
                </c:pt>
                <c:pt idx="1509">
                  <c:v>0.104834466194957</c:v>
                </c:pt>
                <c:pt idx="1510">
                  <c:v>0.100672108235709</c:v>
                </c:pt>
                <c:pt idx="1511">
                  <c:v>9.6268598999244406E-2</c:v>
                </c:pt>
                <c:pt idx="1512">
                  <c:v>9.1635321922006296E-2</c:v>
                </c:pt>
                <c:pt idx="1513">
                  <c:v>8.6779659803829901E-2</c:v>
                </c:pt>
                <c:pt idx="1514">
                  <c:v>8.1710619113556607E-2</c:v>
                </c:pt>
                <c:pt idx="1515">
                  <c:v>7.6442328059324993E-2</c:v>
                </c:pt>
                <c:pt idx="1516">
                  <c:v>7.0989683929955E-2</c:v>
                </c:pt>
                <c:pt idx="1517">
                  <c:v>6.5359327222193106E-2</c:v>
                </c:pt>
                <c:pt idx="1518">
                  <c:v>5.9547854157312702E-2</c:v>
                </c:pt>
                <c:pt idx="1519">
                  <c:v>5.3551206223964497E-2</c:v>
                </c:pt>
                <c:pt idx="1520">
                  <c:v>4.7372745663390503E-2</c:v>
                </c:pt>
                <c:pt idx="1521">
                  <c:v>4.1019553894970001E-2</c:v>
                </c:pt>
                <c:pt idx="1522">
                  <c:v>3.4494154572519302E-2</c:v>
                </c:pt>
                <c:pt idx="1523">
                  <c:v>2.7794302487558299E-2</c:v>
                </c:pt>
                <c:pt idx="1524">
                  <c:v>2.0919855634697001E-2</c:v>
                </c:pt>
                <c:pt idx="1525">
                  <c:v>1.38779384092857E-2</c:v>
                </c:pt>
                <c:pt idx="1526">
                  <c:v>6.6851345604544404E-3</c:v>
                </c:pt>
                <c:pt idx="1527">
                  <c:v>-6.31152043019313E-4</c:v>
                </c:pt>
                <c:pt idx="1528">
                  <c:v>-8.0373648910560102E-3</c:v>
                </c:pt>
                <c:pt idx="1529">
                  <c:v>-1.55084015974891E-2</c:v>
                </c:pt>
                <c:pt idx="1530">
                  <c:v>-2.3040499709492301E-2</c:v>
                </c:pt>
                <c:pt idx="1531">
                  <c:v>-3.06469455012847E-2</c:v>
                </c:pt>
                <c:pt idx="1532">
                  <c:v>-3.8340640280174997E-2</c:v>
                </c:pt>
                <c:pt idx="1533">
                  <c:v>-4.6123450361686698E-2</c:v>
                </c:pt>
                <c:pt idx="1534">
                  <c:v>-5.3991732396836599E-2</c:v>
                </c:pt>
                <c:pt idx="1535">
                  <c:v>-6.1947457955827401E-2</c:v>
                </c:pt>
                <c:pt idx="1536">
                  <c:v>-7.0001911022861699E-2</c:v>
                </c:pt>
                <c:pt idx="1537">
                  <c:v>-7.8170041379396898E-2</c:v>
                </c:pt>
                <c:pt idx="1538">
                  <c:v>-8.6460566882391801E-2</c:v>
                </c:pt>
                <c:pt idx="1539">
                  <c:v>-9.4867829500662595E-2</c:v>
                </c:pt>
                <c:pt idx="1540">
                  <c:v>-0.103371645668346</c:v>
                </c:pt>
                <c:pt idx="1541">
                  <c:v>-0.11194672755521599</c:v>
                </c:pt>
                <c:pt idx="1542">
                  <c:v>-0.120573472189538</c:v>
                </c:pt>
                <c:pt idx="1543">
                  <c:v>-0.129240529784513</c:v>
                </c:pt>
                <c:pt idx="1544">
                  <c:v>-0.13794075114003401</c:v>
                </c:pt>
                <c:pt idx="1545">
                  <c:v>-0.14666853983063899</c:v>
                </c:pt>
                <c:pt idx="1546">
                  <c:v>-0.15541914141938101</c:v>
                </c:pt>
                <c:pt idx="1547">
                  <c:v>-0.16418530773464701</c:v>
                </c:pt>
                <c:pt idx="1548">
                  <c:v>-0.172954609269376</c:v>
                </c:pt>
                <c:pt idx="1549">
                  <c:v>-0.18171511628419099</c:v>
                </c:pt>
                <c:pt idx="1550">
                  <c:v>-0.190465211396805</c:v>
                </c:pt>
                <c:pt idx="1551">
                  <c:v>-0.199212974949667</c:v>
                </c:pt>
                <c:pt idx="1552">
                  <c:v>-0.20796248032725501</c:v>
                </c:pt>
                <c:pt idx="1553">
                  <c:v>-0.216703009361989</c:v>
                </c:pt>
                <c:pt idx="1554">
                  <c:v>-0.225414880330985</c:v>
                </c:pt>
                <c:pt idx="1555">
                  <c:v>-0.23408483760325799</c:v>
                </c:pt>
                <c:pt idx="1556">
                  <c:v>-0.242712066316039</c:v>
                </c:pt>
                <c:pt idx="1557">
                  <c:v>-0.25129690742607402</c:v>
                </c:pt>
                <c:pt idx="1558">
                  <c:v>-0.25982500956930699</c:v>
                </c:pt>
                <c:pt idx="1559">
                  <c:v>-0.268268174352494</c:v>
                </c:pt>
                <c:pt idx="1560">
                  <c:v>-0.27660754718432801</c:v>
                </c:pt>
                <c:pt idx="1561">
                  <c:v>-0.28485671709333399</c:v>
                </c:pt>
                <c:pt idx="1562">
                  <c:v>-0.29305383040502198</c:v>
                </c:pt>
                <c:pt idx="1563">
                  <c:v>-0.30122299926678597</c:v>
                </c:pt>
                <c:pt idx="1564">
                  <c:v>-0.30934486868927702</c:v>
                </c:pt>
                <c:pt idx="1565">
                  <c:v>-0.31737135915121101</c:v>
                </c:pt>
                <c:pt idx="1566">
                  <c:v>-0.32526846644193602</c:v>
                </c:pt>
                <c:pt idx="1567">
                  <c:v>-0.33303808693815001</c:v>
                </c:pt>
                <c:pt idx="1568">
                  <c:v>-0.34069778212879998</c:v>
                </c:pt>
                <c:pt idx="1569">
                  <c:v>-0.348248108112171</c:v>
                </c:pt>
                <c:pt idx="1570">
                  <c:v>-0.35566548602623199</c:v>
                </c:pt>
                <c:pt idx="1571">
                  <c:v>-0.36292213123192701</c:v>
                </c:pt>
                <c:pt idx="1572">
                  <c:v>-0.370004762870277</c:v>
                </c:pt>
                <c:pt idx="1573">
                  <c:v>-0.37691301817588702</c:v>
                </c:pt>
                <c:pt idx="1574">
                  <c:v>-0.38364594881743003</c:v>
                </c:pt>
                <c:pt idx="1575">
                  <c:v>-0.39019562470753499</c:v>
                </c:pt>
                <c:pt idx="1576">
                  <c:v>-0.39655371529746197</c:v>
                </c:pt>
                <c:pt idx="1577">
                  <c:v>-0.40271834918714999</c:v>
                </c:pt>
                <c:pt idx="1578">
                  <c:v>-0.408688007733716</c:v>
                </c:pt>
                <c:pt idx="1579">
                  <c:v>-0.414448299001974</c:v>
                </c:pt>
                <c:pt idx="1580">
                  <c:v>-0.41997116197871598</c:v>
                </c:pt>
                <c:pt idx="1581">
                  <c:v>-0.42523243331018601</c:v>
                </c:pt>
                <c:pt idx="1582">
                  <c:v>-0.43022853612966899</c:v>
                </c:pt>
                <c:pt idx="1583">
                  <c:v>-0.434972690196678</c:v>
                </c:pt>
                <c:pt idx="1584">
                  <c:v>-0.43947806405482698</c:v>
                </c:pt>
                <c:pt idx="1585">
                  <c:v>-0.443750257723736</c:v>
                </c:pt>
                <c:pt idx="1586">
                  <c:v>-0.44779375871854599</c:v>
                </c:pt>
                <c:pt idx="1587">
                  <c:v>-0.45161673064617103</c:v>
                </c:pt>
                <c:pt idx="1588">
                  <c:v>-0.45522499777326197</c:v>
                </c:pt>
                <c:pt idx="1589">
                  <c:v>-0.45861558296094601</c:v>
                </c:pt>
                <c:pt idx="1590">
                  <c:v>-0.461780936061018</c:v>
                </c:pt>
                <c:pt idx="1591">
                  <c:v>-0.464719838227791</c:v>
                </c:pt>
                <c:pt idx="1592">
                  <c:v>-0.46744347669296399</c:v>
                </c:pt>
                <c:pt idx="1593">
                  <c:v>-0.46997162819149502</c:v>
                </c:pt>
                <c:pt idx="1594">
                  <c:v>-0.47232147685669601</c:v>
                </c:pt>
                <c:pt idx="1595">
                  <c:v>-0.47449579081340298</c:v>
                </c:pt>
                <c:pt idx="1596">
                  <c:v>-0.476479485426065</c:v>
                </c:pt>
                <c:pt idx="1597">
                  <c:v>-0.47824917220412</c:v>
                </c:pt>
                <c:pt idx="1598">
                  <c:v>-0.47978803328216102</c:v>
                </c:pt>
                <c:pt idx="1599">
                  <c:v>-0.48109246720280502</c:v>
                </c:pt>
                <c:pt idx="1600">
                  <c:v>-0.48216645955862902</c:v>
                </c:pt>
                <c:pt idx="1601">
                  <c:v>-0.48301172491720101</c:v>
                </c:pt>
                <c:pt idx="1602">
                  <c:v>-0.483621987030181</c:v>
                </c:pt>
                <c:pt idx="1603">
                  <c:v>-0.48398350434535697</c:v>
                </c:pt>
                <c:pt idx="1604">
                  <c:v>-0.48408082554248</c:v>
                </c:pt>
                <c:pt idx="1605">
                  <c:v>-0.48390451041952698</c:v>
                </c:pt>
                <c:pt idx="1606">
                  <c:v>-0.48345410109685799</c:v>
                </c:pt>
                <c:pt idx="1607">
                  <c:v>-0.48273289686392901</c:v>
                </c:pt>
                <c:pt idx="1608">
                  <c:v>-0.48174166460699203</c:v>
                </c:pt>
                <c:pt idx="1609">
                  <c:v>-0.48047955686650301</c:v>
                </c:pt>
                <c:pt idx="1610">
                  <c:v>-0.47894876412506099</c:v>
                </c:pt>
                <c:pt idx="1611">
                  <c:v>-0.47715339741346202</c:v>
                </c:pt>
                <c:pt idx="1612">
                  <c:v>-0.475094577526749</c:v>
                </c:pt>
                <c:pt idx="1613">
                  <c:v>-0.47277216358941299</c:v>
                </c:pt>
                <c:pt idx="1614">
                  <c:v>-0.470192684924923</c:v>
                </c:pt>
                <c:pt idx="1615">
                  <c:v>-0.46737032604047701</c:v>
                </c:pt>
                <c:pt idx="1616">
                  <c:v>-0.464316167164396</c:v>
                </c:pt>
                <c:pt idx="1617">
                  <c:v>-0.46102907895687101</c:v>
                </c:pt>
                <c:pt idx="1618">
                  <c:v>-0.45750083077533499</c:v>
                </c:pt>
                <c:pt idx="1619">
                  <c:v>-0.45372951887478102</c:v>
                </c:pt>
                <c:pt idx="1620">
                  <c:v>-0.44972563564146101</c:v>
                </c:pt>
                <c:pt idx="1621">
                  <c:v>-0.44550532210860699</c:v>
                </c:pt>
                <c:pt idx="1622">
                  <c:v>-0.44107901952827699</c:v>
                </c:pt>
                <c:pt idx="1623">
                  <c:v>-0.43644571516825698</c:v>
                </c:pt>
                <c:pt idx="1624">
                  <c:v>-0.431595540378512</c:v>
                </c:pt>
                <c:pt idx="1625">
                  <c:v>-0.42651766847956202</c:v>
                </c:pt>
                <c:pt idx="1626">
                  <c:v>-0.42120818621117001</c:v>
                </c:pt>
                <c:pt idx="1627">
                  <c:v>-0.41567386827158298</c:v>
                </c:pt>
                <c:pt idx="1628">
                  <c:v>-0.409929832044923</c:v>
                </c:pt>
                <c:pt idx="1629">
                  <c:v>-0.40399279710811198</c:v>
                </c:pt>
                <c:pt idx="1630">
                  <c:v>-0.39787486113507498</c:v>
                </c:pt>
                <c:pt idx="1631">
                  <c:v>-0.39158220961865298</c:v>
                </c:pt>
                <c:pt idx="1632">
                  <c:v>-0.38511698658958599</c:v>
                </c:pt>
                <c:pt idx="1633">
                  <c:v>-0.37847684254278502</c:v>
                </c:pt>
                <c:pt idx="1634">
                  <c:v>-0.37165311840269599</c:v>
                </c:pt>
                <c:pt idx="1635">
                  <c:v>-0.36463684748078901</c:v>
                </c:pt>
                <c:pt idx="1636">
                  <c:v>-0.35743337909140699</c:v>
                </c:pt>
                <c:pt idx="1637">
                  <c:v>-0.35006849859426398</c:v>
                </c:pt>
                <c:pt idx="1638">
                  <c:v>-0.34257199252751003</c:v>
                </c:pt>
                <c:pt idx="1639">
                  <c:v>-0.33495542414965201</c:v>
                </c:pt>
                <c:pt idx="1640">
                  <c:v>-0.32721424036038199</c:v>
                </c:pt>
                <c:pt idx="1641">
                  <c:v>-0.319351667999696</c:v>
                </c:pt>
                <c:pt idx="1642">
                  <c:v>-0.311388188006338</c:v>
                </c:pt>
                <c:pt idx="1643">
                  <c:v>-0.303341237217154</c:v>
                </c:pt>
                <c:pt idx="1644">
                  <c:v>-0.29520785053093701</c:v>
                </c:pt>
                <c:pt idx="1645">
                  <c:v>-0.28698051984570999</c:v>
                </c:pt>
                <c:pt idx="1646">
                  <c:v>-0.278673218725011</c:v>
                </c:pt>
                <c:pt idx="1647">
                  <c:v>-0.27031541842482698</c:v>
                </c:pt>
                <c:pt idx="1648">
                  <c:v>-0.26192126100784702</c:v>
                </c:pt>
                <c:pt idx="1649">
                  <c:v>-0.253482604576594</c:v>
                </c:pt>
                <c:pt idx="1650">
                  <c:v>-0.24499947460003699</c:v>
                </c:pt>
                <c:pt idx="1651">
                  <c:v>-0.23650225485113499</c:v>
                </c:pt>
                <c:pt idx="1652">
                  <c:v>-0.22802843323803501</c:v>
                </c:pt>
                <c:pt idx="1653">
                  <c:v>-0.21958235297343601</c:v>
                </c:pt>
                <c:pt idx="1654">
                  <c:v>-0.21113277469340999</c:v>
                </c:pt>
                <c:pt idx="1655">
                  <c:v>-0.20265354158028101</c:v>
                </c:pt>
                <c:pt idx="1656">
                  <c:v>-0.19415864828139201</c:v>
                </c:pt>
                <c:pt idx="1657">
                  <c:v>-0.18569424650126701</c:v>
                </c:pt>
                <c:pt idx="1658">
                  <c:v>-0.177303705589754</c:v>
                </c:pt>
                <c:pt idx="1659">
                  <c:v>-0.16900601845341701</c:v>
                </c:pt>
                <c:pt idx="1660">
                  <c:v>-0.16080176593401799</c:v>
                </c:pt>
                <c:pt idx="1661">
                  <c:v>-0.15268797499494299</c:v>
                </c:pt>
                <c:pt idx="1662">
                  <c:v>-0.144662139024924</c:v>
                </c:pt>
                <c:pt idx="1663">
                  <c:v>-0.13671773564103301</c:v>
                </c:pt>
                <c:pt idx="1664">
                  <c:v>-0.128844138931521</c:v>
                </c:pt>
                <c:pt idx="1665">
                  <c:v>-0.121033524660182</c:v>
                </c:pt>
                <c:pt idx="1666">
                  <c:v>-0.113286715207974</c:v>
                </c:pt>
                <c:pt idx="1667">
                  <c:v>-0.105613031529151</c:v>
                </c:pt>
                <c:pt idx="1668">
                  <c:v>-9.80264037225312E-2</c:v>
                </c:pt>
                <c:pt idx="1669">
                  <c:v>-9.0538865413354805E-2</c:v>
                </c:pt>
                <c:pt idx="1670">
                  <c:v>-8.3150824286675501E-2</c:v>
                </c:pt>
                <c:pt idx="1671">
                  <c:v>-7.5845633055284897E-2</c:v>
                </c:pt>
                <c:pt idx="1672">
                  <c:v>-6.8600549156593998E-2</c:v>
                </c:pt>
                <c:pt idx="1673">
                  <c:v>-6.1410355968103403E-2</c:v>
                </c:pt>
                <c:pt idx="1674">
                  <c:v>-5.4299445469316802E-2</c:v>
                </c:pt>
                <c:pt idx="1675">
                  <c:v>-4.7306615452965703E-2</c:v>
                </c:pt>
                <c:pt idx="1676">
                  <c:v>-4.04583881909686E-2</c:v>
                </c:pt>
                <c:pt idx="1677">
                  <c:v>-3.3759173584830403E-2</c:v>
                </c:pt>
                <c:pt idx="1678">
                  <c:v>-2.7202561055217001E-2</c:v>
                </c:pt>
                <c:pt idx="1679">
                  <c:v>-2.0783997522920601E-2</c:v>
                </c:pt>
                <c:pt idx="1680">
                  <c:v>-1.45024736376799E-2</c:v>
                </c:pt>
                <c:pt idx="1681">
                  <c:v>-8.3581191491033796E-3</c:v>
                </c:pt>
                <c:pt idx="1682">
                  <c:v>-2.3514898215938398E-3</c:v>
                </c:pt>
                <c:pt idx="1683">
                  <c:v>3.5210122759073898E-3</c:v>
                </c:pt>
                <c:pt idx="1684">
                  <c:v>9.2743712650124304E-3</c:v>
                </c:pt>
                <c:pt idx="1685">
                  <c:v>1.4930858322935401E-2</c:v>
                </c:pt>
                <c:pt idx="1686">
                  <c:v>2.0503263614981001E-2</c:v>
                </c:pt>
                <c:pt idx="1687">
                  <c:v>2.5987947233134901E-2</c:v>
                </c:pt>
                <c:pt idx="1688">
                  <c:v>3.1380819150313301E-2</c:v>
                </c:pt>
                <c:pt idx="1689">
                  <c:v>3.6692866121501001E-2</c:v>
                </c:pt>
                <c:pt idx="1690">
                  <c:v>4.1937654228980902E-2</c:v>
                </c:pt>
                <c:pt idx="1691">
                  <c:v>4.7105770694101899E-2</c:v>
                </c:pt>
                <c:pt idx="1692">
                  <c:v>5.2164557121431497E-2</c:v>
                </c:pt>
                <c:pt idx="1693">
                  <c:v>5.7083964503038799E-2</c:v>
                </c:pt>
                <c:pt idx="1694">
                  <c:v>6.1849345858712899E-2</c:v>
                </c:pt>
                <c:pt idx="1695">
                  <c:v>6.6446293914969798E-2</c:v>
                </c:pt>
                <c:pt idx="1696">
                  <c:v>7.0851063028768604E-2</c:v>
                </c:pt>
                <c:pt idx="1697">
                  <c:v>7.5048095061533093E-2</c:v>
                </c:pt>
                <c:pt idx="1698">
                  <c:v>7.9042303923705801E-2</c:v>
                </c:pt>
                <c:pt idx="1699">
                  <c:v>8.2836300085320794E-2</c:v>
                </c:pt>
                <c:pt idx="1700">
                  <c:v>8.6406137757894103E-2</c:v>
                </c:pt>
                <c:pt idx="1701">
                  <c:v>8.9724335331890406E-2</c:v>
                </c:pt>
                <c:pt idx="1702">
                  <c:v>9.28064233220319E-2</c:v>
                </c:pt>
                <c:pt idx="1703">
                  <c:v>9.5709517102680094E-2</c:v>
                </c:pt>
                <c:pt idx="1704">
                  <c:v>9.84747292151886E-2</c:v>
                </c:pt>
                <c:pt idx="1705">
                  <c:v>0.101088023449895</c:v>
                </c:pt>
                <c:pt idx="1706">
                  <c:v>0.103506485705347</c:v>
                </c:pt>
                <c:pt idx="1707">
                  <c:v>0.10570282427585501</c:v>
                </c:pt>
                <c:pt idx="1708">
                  <c:v>0.107667264687566</c:v>
                </c:pt>
                <c:pt idx="1709">
                  <c:v>0.10938422254747</c:v>
                </c:pt>
                <c:pt idx="1710">
                  <c:v>0.11083705915516701</c:v>
                </c:pt>
                <c:pt idx="1711">
                  <c:v>0.11203430297341301</c:v>
                </c:pt>
                <c:pt idx="1712">
                  <c:v>0.113004499182511</c:v>
                </c:pt>
                <c:pt idx="1713">
                  <c:v>0.113755096479525</c:v>
                </c:pt>
                <c:pt idx="1714">
                  <c:v>0.11425327685707</c:v>
                </c:pt>
                <c:pt idx="1715">
                  <c:v>0.114460559963248</c:v>
                </c:pt>
                <c:pt idx="1716">
                  <c:v>0.114378206372685</c:v>
                </c:pt>
                <c:pt idx="1717">
                  <c:v>0.11404685373711999</c:v>
                </c:pt>
                <c:pt idx="1718">
                  <c:v>0.113503063645751</c:v>
                </c:pt>
                <c:pt idx="1719">
                  <c:v>0.112742106254156</c:v>
                </c:pt>
                <c:pt idx="1720">
                  <c:v>0.11172234557581701</c:v>
                </c:pt>
                <c:pt idx="1721">
                  <c:v>0.110402740775569</c:v>
                </c:pt>
                <c:pt idx="1722">
                  <c:v>0.108777404554552</c:v>
                </c:pt>
                <c:pt idx="1723">
                  <c:v>0.106874982778114</c:v>
                </c:pt>
                <c:pt idx="1724">
                  <c:v>0.104722825514603</c:v>
                </c:pt>
                <c:pt idx="1725">
                  <c:v>0.10231363795757201</c:v>
                </c:pt>
                <c:pt idx="1726">
                  <c:v>9.9612720964507295E-2</c:v>
                </c:pt>
                <c:pt idx="1727">
                  <c:v>9.6597320076468193E-2</c:v>
                </c:pt>
                <c:pt idx="1728">
                  <c:v>9.3280183354429794E-2</c:v>
                </c:pt>
                <c:pt idx="1729">
                  <c:v>8.9690834195076605E-2</c:v>
                </c:pt>
                <c:pt idx="1730">
                  <c:v>8.5841460102991193E-2</c:v>
                </c:pt>
                <c:pt idx="1731">
                  <c:v>8.1719279333964098E-2</c:v>
                </c:pt>
                <c:pt idx="1732">
                  <c:v>7.7310678526679597E-2</c:v>
                </c:pt>
                <c:pt idx="1733">
                  <c:v>7.2627582599193996E-2</c:v>
                </c:pt>
                <c:pt idx="1734">
                  <c:v>6.7710204113682101E-2</c:v>
                </c:pt>
                <c:pt idx="1735">
                  <c:v>6.2605059229348101E-2</c:v>
                </c:pt>
                <c:pt idx="1736">
                  <c:v>5.7335990876403002E-2</c:v>
                </c:pt>
                <c:pt idx="1737">
                  <c:v>5.18916737056032E-2</c:v>
                </c:pt>
                <c:pt idx="1738">
                  <c:v>4.6242671537787799E-2</c:v>
                </c:pt>
                <c:pt idx="1739">
                  <c:v>4.0373819966657398E-2</c:v>
                </c:pt>
                <c:pt idx="1740">
                  <c:v>3.4298870862505298E-2</c:v>
                </c:pt>
                <c:pt idx="1741">
                  <c:v>2.8042135231861401E-2</c:v>
                </c:pt>
                <c:pt idx="1742">
                  <c:v>2.1612564458895801E-2</c:v>
                </c:pt>
                <c:pt idx="1743">
                  <c:v>1.50054496351256E-2</c:v>
                </c:pt>
                <c:pt idx="1744">
                  <c:v>8.2297393940294807E-3</c:v>
                </c:pt>
                <c:pt idx="1745">
                  <c:v>1.32271874292577E-3</c:v>
                </c:pt>
                <c:pt idx="1746">
                  <c:v>-5.6722319581370504E-3</c:v>
                </c:pt>
                <c:pt idx="1747">
                  <c:v>-1.2742222200483299E-2</c:v>
                </c:pt>
                <c:pt idx="1748">
                  <c:v>-1.9913026945408301E-2</c:v>
                </c:pt>
                <c:pt idx="1749">
                  <c:v>-2.7217614445037199E-2</c:v>
                </c:pt>
                <c:pt idx="1750">
                  <c:v>-3.4658785941787E-2</c:v>
                </c:pt>
                <c:pt idx="1751">
                  <c:v>-4.2204592881701801E-2</c:v>
                </c:pt>
                <c:pt idx="1752">
                  <c:v>-4.9816923586680099E-2</c:v>
                </c:pt>
                <c:pt idx="1753">
                  <c:v>-5.7478554869915197E-2</c:v>
                </c:pt>
                <c:pt idx="1754">
                  <c:v>-6.5192036543899198E-2</c:v>
                </c:pt>
                <c:pt idx="1755">
                  <c:v>-7.2960192748184396E-2</c:v>
                </c:pt>
                <c:pt idx="1756">
                  <c:v>-8.07755384369402E-2</c:v>
                </c:pt>
                <c:pt idx="1757">
                  <c:v>-8.8627699665486795E-2</c:v>
                </c:pt>
                <c:pt idx="1758">
                  <c:v>-9.65135209378295E-2</c:v>
                </c:pt>
                <c:pt idx="1759">
                  <c:v>-0.104435053294629</c:v>
                </c:pt>
                <c:pt idx="1760">
                  <c:v>-0.112388970266354</c:v>
                </c:pt>
                <c:pt idx="1761">
                  <c:v>-0.120360538767421</c:v>
                </c:pt>
                <c:pt idx="1762">
                  <c:v>-0.12832830779433299</c:v>
                </c:pt>
                <c:pt idx="1763">
                  <c:v>-0.13627245866503701</c:v>
                </c:pt>
                <c:pt idx="1764">
                  <c:v>-0.14417586195575299</c:v>
                </c:pt>
                <c:pt idx="1765">
                  <c:v>-0.15201556761433799</c:v>
                </c:pt>
                <c:pt idx="1766">
                  <c:v>-0.159757951950253</c:v>
                </c:pt>
                <c:pt idx="1767">
                  <c:v>-0.16737258620836201</c:v>
                </c:pt>
                <c:pt idx="1768">
                  <c:v>-0.17485599208161801</c:v>
                </c:pt>
                <c:pt idx="1769">
                  <c:v>-0.18223331708204399</c:v>
                </c:pt>
                <c:pt idx="1770">
                  <c:v>-0.18952364589432599</c:v>
                </c:pt>
                <c:pt idx="1771">
                  <c:v>-0.19670269256341999</c:v>
                </c:pt>
                <c:pt idx="1772">
                  <c:v>-0.20371002985289999</c:v>
                </c:pt>
                <c:pt idx="1773">
                  <c:v>-0.21049722147464001</c:v>
                </c:pt>
                <c:pt idx="1774">
                  <c:v>-0.217061002291462</c:v>
                </c:pt>
                <c:pt idx="1775">
                  <c:v>-0.223424749707618</c:v>
                </c:pt>
                <c:pt idx="1776">
                  <c:v>-0.22959789660261201</c:v>
                </c:pt>
                <c:pt idx="1777">
                  <c:v>-0.235565533681866</c:v>
                </c:pt>
                <c:pt idx="1778">
                  <c:v>-0.24131196455196899</c:v>
                </c:pt>
                <c:pt idx="1779">
                  <c:v>-0.24683760196256799</c:v>
                </c:pt>
                <c:pt idx="1780">
                  <c:v>-0.25214751097126098</c:v>
                </c:pt>
                <c:pt idx="1781">
                  <c:v>-0.25723666631075598</c:v>
                </c:pt>
                <c:pt idx="1782">
                  <c:v>-0.26209975082485099</c:v>
                </c:pt>
                <c:pt idx="1783">
                  <c:v>-0.26675263685022299</c:v>
                </c:pt>
                <c:pt idx="1784">
                  <c:v>-0.27123201354106502</c:v>
                </c:pt>
                <c:pt idx="1785">
                  <c:v>-0.27556768153815703</c:v>
                </c:pt>
                <c:pt idx="1786">
                  <c:v>-0.27975704376209998</c:v>
                </c:pt>
                <c:pt idx="1787">
                  <c:v>-0.28376802259754502</c:v>
                </c:pt>
                <c:pt idx="1788">
                  <c:v>-0.28756344450886701</c:v>
                </c:pt>
                <c:pt idx="1789">
                  <c:v>-0.29112176265644102</c:v>
                </c:pt>
                <c:pt idx="1790">
                  <c:v>-0.294442185445073</c:v>
                </c:pt>
                <c:pt idx="1791">
                  <c:v>-0.29754123611083499</c:v>
                </c:pt>
                <c:pt idx="1792">
                  <c:v>-0.30044846057911601</c:v>
                </c:pt>
                <c:pt idx="1793">
                  <c:v>-0.30319821276393899</c:v>
                </c:pt>
                <c:pt idx="1794">
                  <c:v>-0.30581597784200598</c:v>
                </c:pt>
                <c:pt idx="1795">
                  <c:v>-0.30831079601709099</c:v>
                </c:pt>
                <c:pt idx="1796">
                  <c:v>-0.31068411100242999</c:v>
                </c:pt>
                <c:pt idx="1797">
                  <c:v>-0.31294433878531402</c:v>
                </c:pt>
                <c:pt idx="1798">
                  <c:v>-0.31510441986265397</c:v>
                </c:pt>
                <c:pt idx="1799">
                  <c:v>-0.31716184444469803</c:v>
                </c:pt>
                <c:pt idx="1800">
                  <c:v>-0.31908928283230897</c:v>
                </c:pt>
                <c:pt idx="1801">
                  <c:v>-0.32085347581006601</c:v>
                </c:pt>
                <c:pt idx="1802">
                  <c:v>-0.32244004965554701</c:v>
                </c:pt>
                <c:pt idx="1803">
                  <c:v>-0.32385205255523403</c:v>
                </c:pt>
                <c:pt idx="1804">
                  <c:v>-0.32508923400183398</c:v>
                </c:pt>
                <c:pt idx="1805">
                  <c:v>-0.32614413851454499</c:v>
                </c:pt>
                <c:pt idx="1806">
                  <c:v>-0.327021686060185</c:v>
                </c:pt>
                <c:pt idx="1807">
                  <c:v>-0.32774699384614198</c:v>
                </c:pt>
                <c:pt idx="1808">
                  <c:v>-0.32834204325741101</c:v>
                </c:pt>
                <c:pt idx="1809">
                  <c:v>-0.32880300173978699</c:v>
                </c:pt>
                <c:pt idx="1810">
                  <c:v>-0.32911253533636903</c:v>
                </c:pt>
                <c:pt idx="1811">
                  <c:v>-0.32926767766479298</c:v>
                </c:pt>
                <c:pt idx="1812">
                  <c:v>-0.32928044963062902</c:v>
                </c:pt>
                <c:pt idx="1813">
                  <c:v>-0.32915437927351798</c:v>
                </c:pt>
                <c:pt idx="1814">
                  <c:v>-0.32887901453798801</c:v>
                </c:pt>
                <c:pt idx="1815">
                  <c:v>-0.32845181276867502</c:v>
                </c:pt>
                <c:pt idx="1816">
                  <c:v>-0.32788833589470501</c:v>
                </c:pt>
                <c:pt idx="1817">
                  <c:v>-0.32720105658760701</c:v>
                </c:pt>
                <c:pt idx="1818">
                  <c:v>-0.326380864264812</c:v>
                </c:pt>
                <c:pt idx="1819">
                  <c:v>-0.32541296938160702</c:v>
                </c:pt>
                <c:pt idx="1820">
                  <c:v>-0.32430359310917001</c:v>
                </c:pt>
                <c:pt idx="1821">
                  <c:v>-0.32307732316647803</c:v>
                </c:pt>
                <c:pt idx="1822">
                  <c:v>-0.32175143331150102</c:v>
                </c:pt>
                <c:pt idx="1823">
                  <c:v>-0.32032405083876703</c:v>
                </c:pt>
                <c:pt idx="1824">
                  <c:v>-0.31878339908229197</c:v>
                </c:pt>
                <c:pt idx="1825">
                  <c:v>-0.31711450306038702</c:v>
                </c:pt>
                <c:pt idx="1826">
                  <c:v>-0.31529824216938201</c:v>
                </c:pt>
                <c:pt idx="1827">
                  <c:v>-0.31332245565182898</c:v>
                </c:pt>
                <c:pt idx="1828">
                  <c:v>-0.31120371240003603</c:v>
                </c:pt>
                <c:pt idx="1829">
                  <c:v>-0.30898755696727698</c:v>
                </c:pt>
                <c:pt idx="1830">
                  <c:v>-0.30671537710903601</c:v>
                </c:pt>
                <c:pt idx="1831">
                  <c:v>-0.30439464310714798</c:v>
                </c:pt>
                <c:pt idx="1832">
                  <c:v>-0.30201074512876303</c:v>
                </c:pt>
                <c:pt idx="1833">
                  <c:v>-0.29956611502546898</c:v>
                </c:pt>
                <c:pt idx="1834">
                  <c:v>-0.29709696635175498</c:v>
                </c:pt>
                <c:pt idx="1835">
                  <c:v>-0.29464556158656202</c:v>
                </c:pt>
                <c:pt idx="1836">
                  <c:v>-0.292218431815429</c:v>
                </c:pt>
                <c:pt idx="1837">
                  <c:v>-0.28977647857176098</c:v>
                </c:pt>
                <c:pt idx="1838">
                  <c:v>-0.28726798917006502</c:v>
                </c:pt>
                <c:pt idx="1839">
                  <c:v>-0.28467233825489802</c:v>
                </c:pt>
                <c:pt idx="1840">
                  <c:v>-0.28201366468071598</c:v>
                </c:pt>
                <c:pt idx="1841">
                  <c:v>-0.279335470532318</c:v>
                </c:pt>
                <c:pt idx="1842">
                  <c:v>-0.276663354097542</c:v>
                </c:pt>
                <c:pt idx="1843">
                  <c:v>-0.27398838623789001</c:v>
                </c:pt>
                <c:pt idx="1844">
                  <c:v>-0.27127990946233599</c:v>
                </c:pt>
                <c:pt idx="1845">
                  <c:v>-0.26851303902083801</c:v>
                </c:pt>
                <c:pt idx="1846">
                  <c:v>-0.265688657728753</c:v>
                </c:pt>
                <c:pt idx="1847">
                  <c:v>-0.26283044583266602</c:v>
                </c:pt>
                <c:pt idx="1848">
                  <c:v>-0.25996054448780997</c:v>
                </c:pt>
                <c:pt idx="1849">
                  <c:v>-0.25707749997981899</c:v>
                </c:pt>
                <c:pt idx="1850">
                  <c:v>-0.25416172882154697</c:v>
                </c:pt>
                <c:pt idx="1851">
                  <c:v>-0.25120135443249397</c:v>
                </c:pt>
                <c:pt idx="1852">
                  <c:v>-0.24820353357526201</c:v>
                </c:pt>
                <c:pt idx="1853">
                  <c:v>-0.24517816153140101</c:v>
                </c:pt>
                <c:pt idx="1854">
                  <c:v>-0.242123452851295</c:v>
                </c:pt>
                <c:pt idx="1855">
                  <c:v>-0.23903747582142601</c:v>
                </c:pt>
                <c:pt idx="1856">
                  <c:v>-0.23593253954520199</c:v>
                </c:pt>
                <c:pt idx="1857">
                  <c:v>-0.232821530612909</c:v>
                </c:pt>
                <c:pt idx="1858">
                  <c:v>-0.22969503726823901</c:v>
                </c:pt>
                <c:pt idx="1859">
                  <c:v>-0.22653069250923999</c:v>
                </c:pt>
                <c:pt idx="1860">
                  <c:v>-0.22332685185208501</c:v>
                </c:pt>
                <c:pt idx="1861">
                  <c:v>-0.22011083712002599</c:v>
                </c:pt>
                <c:pt idx="1862">
                  <c:v>-0.21690977833811101</c:v>
                </c:pt>
                <c:pt idx="1863">
                  <c:v>-0.213728754356625</c:v>
                </c:pt>
                <c:pt idx="1864">
                  <c:v>-0.210564494778188</c:v>
                </c:pt>
                <c:pt idx="1865">
                  <c:v>-0.20742558726862401</c:v>
                </c:pt>
                <c:pt idx="1866">
                  <c:v>-0.204327051448601</c:v>
                </c:pt>
                <c:pt idx="1867">
                  <c:v>-0.20127490557588501</c:v>
                </c:pt>
                <c:pt idx="1868">
                  <c:v>-0.19826907076022299</c:v>
                </c:pt>
                <c:pt idx="1869">
                  <c:v>-0.19531621322976001</c:v>
                </c:pt>
                <c:pt idx="1870">
                  <c:v>-0.19242893739955899</c:v>
                </c:pt>
                <c:pt idx="1871">
                  <c:v>-0.189616309444812</c:v>
                </c:pt>
                <c:pt idx="1872">
                  <c:v>-0.186884088573434</c:v>
                </c:pt>
                <c:pt idx="1873">
                  <c:v>-0.184240395356497</c:v>
                </c:pt>
                <c:pt idx="1874">
                  <c:v>-0.181692410302501</c:v>
                </c:pt>
                <c:pt idx="1875">
                  <c:v>-0.17924228141972301</c:v>
                </c:pt>
                <c:pt idx="1876">
                  <c:v>-0.176896771671544</c:v>
                </c:pt>
                <c:pt idx="1877">
                  <c:v>-0.17467778217469401</c:v>
                </c:pt>
                <c:pt idx="1878">
                  <c:v>-0.172611627496534</c:v>
                </c:pt>
                <c:pt idx="1879">
                  <c:v>-0.170708057387464</c:v>
                </c:pt>
                <c:pt idx="1880">
                  <c:v>-0.168959930621529</c:v>
                </c:pt>
                <c:pt idx="1881">
                  <c:v>-0.167363144582651</c:v>
                </c:pt>
                <c:pt idx="1882">
                  <c:v>-0.16592474664040899</c:v>
                </c:pt>
                <c:pt idx="1883">
                  <c:v>-0.16464850331387901</c:v>
                </c:pt>
                <c:pt idx="1884">
                  <c:v>-0.16352530096671</c:v>
                </c:pt>
                <c:pt idx="1885">
                  <c:v>-0.16254739641010801</c:v>
                </c:pt>
                <c:pt idx="1886">
                  <c:v>-0.161725443825666</c:v>
                </c:pt>
                <c:pt idx="1887">
                  <c:v>-0.16108098618028799</c:v>
                </c:pt>
                <c:pt idx="1888">
                  <c:v>-0.160622210666542</c:v>
                </c:pt>
                <c:pt idx="1889">
                  <c:v>-0.16033341042887</c:v>
                </c:pt>
                <c:pt idx="1890">
                  <c:v>-0.16018934146356001</c:v>
                </c:pt>
                <c:pt idx="1891">
                  <c:v>-0.160177025005212</c:v>
                </c:pt>
                <c:pt idx="1892">
                  <c:v>-0.160304302834476</c:v>
                </c:pt>
                <c:pt idx="1893">
                  <c:v>-0.160591474623512</c:v>
                </c:pt>
                <c:pt idx="1894">
                  <c:v>-0.16105482624017001</c:v>
                </c:pt>
                <c:pt idx="1895">
                  <c:v>-0.161692971126847</c:v>
                </c:pt>
                <c:pt idx="1896">
                  <c:v>-0.16248501045317301</c:v>
                </c:pt>
                <c:pt idx="1897">
                  <c:v>-0.163404111843475</c:v>
                </c:pt>
                <c:pt idx="1898">
                  <c:v>-0.16443802264386301</c:v>
                </c:pt>
                <c:pt idx="1899">
                  <c:v>-0.16559728592244199</c:v>
                </c:pt>
                <c:pt idx="1900">
                  <c:v>-0.166899549200168</c:v>
                </c:pt>
                <c:pt idx="1901">
                  <c:v>-0.16834390440677799</c:v>
                </c:pt>
                <c:pt idx="1902">
                  <c:v>-0.16990392628096301</c:v>
                </c:pt>
                <c:pt idx="1903">
                  <c:v>-0.171549088867639</c:v>
                </c:pt>
                <c:pt idx="1904">
                  <c:v>-0.17327085910120499</c:v>
                </c:pt>
                <c:pt idx="1905">
                  <c:v>-0.17508535758478999</c:v>
                </c:pt>
                <c:pt idx="1906">
                  <c:v>-0.17701508836402299</c:v>
                </c:pt>
                <c:pt idx="1907">
                  <c:v>-0.17907472368924601</c:v>
                </c:pt>
                <c:pt idx="1908">
                  <c:v>-0.18127235972422701</c:v>
                </c:pt>
                <c:pt idx="1909">
                  <c:v>-0.18361458653816901</c:v>
                </c:pt>
                <c:pt idx="1910">
                  <c:v>-0.186105197670107</c:v>
                </c:pt>
                <c:pt idx="1911">
                  <c:v>-0.18874269463561599</c:v>
                </c:pt>
                <c:pt idx="1912">
                  <c:v>-0.19152176166823601</c:v>
                </c:pt>
                <c:pt idx="1913">
                  <c:v>-0.194433521406917</c:v>
                </c:pt>
                <c:pt idx="1914">
                  <c:v>-0.19746237720680401</c:v>
                </c:pt>
                <c:pt idx="1915">
                  <c:v>-0.20058797977418999</c:v>
                </c:pt>
                <c:pt idx="1916">
                  <c:v>-0.203795606588172</c:v>
                </c:pt>
                <c:pt idx="1917">
                  <c:v>-0.207082867322158</c:v>
                </c:pt>
                <c:pt idx="1918">
                  <c:v>-0.21045221930466301</c:v>
                </c:pt>
                <c:pt idx="1919">
                  <c:v>-0.21389776140519901</c:v>
                </c:pt>
                <c:pt idx="1920">
                  <c:v>-0.21740334021014601</c:v>
                </c:pt>
                <c:pt idx="1921">
                  <c:v>-0.220955341396712</c:v>
                </c:pt>
                <c:pt idx="1922">
                  <c:v>-0.22455583844266899</c:v>
                </c:pt>
                <c:pt idx="1923">
                  <c:v>-0.22822005024759501</c:v>
                </c:pt>
                <c:pt idx="1924">
                  <c:v>-0.23195755859828299</c:v>
                </c:pt>
                <c:pt idx="1925">
                  <c:v>-0.235754671242036</c:v>
                </c:pt>
                <c:pt idx="1926">
                  <c:v>-0.239576604991803</c:v>
                </c:pt>
                <c:pt idx="1927">
                  <c:v>-0.24338650390490199</c:v>
                </c:pt>
                <c:pt idx="1928">
                  <c:v>-0.24715867781613099</c:v>
                </c:pt>
                <c:pt idx="1929">
                  <c:v>-0.25087540183648099</c:v>
                </c:pt>
                <c:pt idx="1930">
                  <c:v>-0.25452300582630799</c:v>
                </c:pt>
                <c:pt idx="1931">
                  <c:v>-0.25810026938368702</c:v>
                </c:pt>
                <c:pt idx="1932">
                  <c:v>-0.26162245006513901</c:v>
                </c:pt>
                <c:pt idx="1933">
                  <c:v>-0.26510291028023902</c:v>
                </c:pt>
                <c:pt idx="1934">
                  <c:v>-0.268530739756278</c:v>
                </c:pt>
                <c:pt idx="1935">
                  <c:v>-0.27187519164700202</c:v>
                </c:pt>
                <c:pt idx="1936">
                  <c:v>-0.27510950870970402</c:v>
                </c:pt>
                <c:pt idx="1937">
                  <c:v>-0.27821980887245401</c:v>
                </c:pt>
                <c:pt idx="1938">
                  <c:v>-0.28119471545193703</c:v>
                </c:pt>
                <c:pt idx="1939">
                  <c:v>-0.28402294280719198</c:v>
                </c:pt>
                <c:pt idx="1940">
                  <c:v>-0.28670238906106399</c:v>
                </c:pt>
                <c:pt idx="1941">
                  <c:v>-0.28923459663407503</c:v>
                </c:pt>
                <c:pt idx="1942">
                  <c:v>-0.29160473338688597</c:v>
                </c:pt>
                <c:pt idx="1943">
                  <c:v>-0.29378298278909198</c:v>
                </c:pt>
                <c:pt idx="1944">
                  <c:v>-0.29575425026813101</c:v>
                </c:pt>
                <c:pt idx="1945">
                  <c:v>-0.29753268573956698</c:v>
                </c:pt>
                <c:pt idx="1946">
                  <c:v>-0.29913794213924799</c:v>
                </c:pt>
                <c:pt idx="1947">
                  <c:v>-0.30057102197010699</c:v>
                </c:pt>
                <c:pt idx="1948">
                  <c:v>-0.30182266605903202</c:v>
                </c:pt>
                <c:pt idx="1949">
                  <c:v>-0.302887050589082</c:v>
                </c:pt>
                <c:pt idx="1950">
                  <c:v>-0.30374880733833998</c:v>
                </c:pt>
                <c:pt idx="1951">
                  <c:v>-0.304371911633876</c:v>
                </c:pt>
                <c:pt idx="1952">
                  <c:v>-0.30472792944513</c:v>
                </c:pt>
                <c:pt idx="1953">
                  <c:v>-0.30483163883500802</c:v>
                </c:pt>
                <c:pt idx="1954">
                  <c:v>-0.30472370158942402</c:v>
                </c:pt>
                <c:pt idx="1955">
                  <c:v>-0.30441407091168299</c:v>
                </c:pt>
                <c:pt idx="1956">
                  <c:v>-0.303861672751086</c:v>
                </c:pt>
                <c:pt idx="1957">
                  <c:v>-0.30301398290110998</c:v>
                </c:pt>
                <c:pt idx="1958">
                  <c:v>-0.30184780222489399</c:v>
                </c:pt>
                <c:pt idx="1959">
                  <c:v>-0.30036440670178999</c:v>
                </c:pt>
                <c:pt idx="1960">
                  <c:v>-0.29856625683051502</c:v>
                </c:pt>
                <c:pt idx="1961">
                  <c:v>-0.29645701697592303</c:v>
                </c:pt>
                <c:pt idx="1962">
                  <c:v>-0.294053853415083</c:v>
                </c:pt>
                <c:pt idx="1963">
                  <c:v>-0.29137877569668302</c:v>
                </c:pt>
                <c:pt idx="1964">
                  <c:v>-0.288435734494709</c:v>
                </c:pt>
                <c:pt idx="1965">
                  <c:v>-0.28520710664643101</c:v>
                </c:pt>
                <c:pt idx="1966">
                  <c:v>-0.28167427859489202</c:v>
                </c:pt>
                <c:pt idx="1967">
                  <c:v>-0.27783302586062703</c:v>
                </c:pt>
                <c:pt idx="1968">
                  <c:v>-0.273686573362386</c:v>
                </c:pt>
                <c:pt idx="1969">
                  <c:v>-0.26923296462905799</c:v>
                </c:pt>
                <c:pt idx="1970">
                  <c:v>-0.26446765257112598</c:v>
                </c:pt>
                <c:pt idx="1971">
                  <c:v>-0.25939767936232799</c:v>
                </c:pt>
                <c:pt idx="1972">
                  <c:v>-0.25404803715333601</c:v>
                </c:pt>
                <c:pt idx="1973">
                  <c:v>-0.24845187852874101</c:v>
                </c:pt>
                <c:pt idx="1974">
                  <c:v>-0.242636133160265</c:v>
                </c:pt>
                <c:pt idx="1975">
                  <c:v>-0.23661778066042</c:v>
                </c:pt>
                <c:pt idx="1976">
                  <c:v>-0.23041082638449301</c:v>
                </c:pt>
                <c:pt idx="1977">
                  <c:v>-0.224030281581929</c:v>
                </c:pt>
                <c:pt idx="1978">
                  <c:v>-0.21748553764787101</c:v>
                </c:pt>
                <c:pt idx="1979">
                  <c:v>-0.21077274638371299</c:v>
                </c:pt>
                <c:pt idx="1980">
                  <c:v>-0.20387925913090699</c:v>
                </c:pt>
                <c:pt idx="1981">
                  <c:v>-0.19679750955177799</c:v>
                </c:pt>
                <c:pt idx="1982">
                  <c:v>-0.189534013972882</c:v>
                </c:pt>
                <c:pt idx="1983">
                  <c:v>-0.18210750860170499</c:v>
                </c:pt>
                <c:pt idx="1984">
                  <c:v>-0.17454367422643299</c:v>
                </c:pt>
                <c:pt idx="1985">
                  <c:v>-0.16687205863313401</c:v>
                </c:pt>
                <c:pt idx="1986">
                  <c:v>-0.159120548317914</c:v>
                </c:pt>
                <c:pt idx="1987">
                  <c:v>-0.15130454981497901</c:v>
                </c:pt>
                <c:pt idx="1988">
                  <c:v>-0.14342060563538001</c:v>
                </c:pt>
                <c:pt idx="1989">
                  <c:v>-0.13545433223497699</c:v>
                </c:pt>
                <c:pt idx="1990">
                  <c:v>-0.12739567363403101</c:v>
                </c:pt>
                <c:pt idx="1991">
                  <c:v>-0.119243502881484</c:v>
                </c:pt>
                <c:pt idx="1992">
                  <c:v>-0.110997420050544</c:v>
                </c:pt>
                <c:pt idx="1993">
                  <c:v>-0.10265604002949499</c:v>
                </c:pt>
                <c:pt idx="1994">
                  <c:v>-9.4232471599121598E-2</c:v>
                </c:pt>
                <c:pt idx="1995">
                  <c:v>-8.57669788245774E-2</c:v>
                </c:pt>
                <c:pt idx="1996">
                  <c:v>-7.7312358476099893E-2</c:v>
                </c:pt>
                <c:pt idx="1997">
                  <c:v>-6.8904833829659104E-2</c:v>
                </c:pt>
                <c:pt idx="1998">
                  <c:v>-6.0558174871700503E-2</c:v>
                </c:pt>
                <c:pt idx="1999">
                  <c:v>-5.2286074317047598E-2</c:v>
                </c:pt>
                <c:pt idx="2000">
                  <c:v>-4.41127791872074E-2</c:v>
                </c:pt>
                <c:pt idx="2001">
                  <c:v>-3.6049253047081301E-2</c:v>
                </c:pt>
                <c:pt idx="2002">
                  <c:v>-2.8071068540642299E-2</c:v>
                </c:pt>
                <c:pt idx="2003">
                  <c:v>-2.01399954257931E-2</c:v>
                </c:pt>
                <c:pt idx="2004">
                  <c:v>-1.22472519225694E-2</c:v>
                </c:pt>
                <c:pt idx="2005">
                  <c:v>-4.4211596745575999E-3</c:v>
                </c:pt>
                <c:pt idx="2006">
                  <c:v>3.3080767184320201E-3</c:v>
                </c:pt>
                <c:pt idx="2007">
                  <c:v>1.09362494692966E-2</c:v>
                </c:pt>
                <c:pt idx="2008">
                  <c:v>1.8475808985277901E-2</c:v>
                </c:pt>
                <c:pt idx="2009">
                  <c:v>2.59358314222181E-2</c:v>
                </c:pt>
                <c:pt idx="2010">
                  <c:v>3.3320200679870397E-2</c:v>
                </c:pt>
                <c:pt idx="2011">
                  <c:v>4.06326976651206E-2</c:v>
                </c:pt>
                <c:pt idx="2012">
                  <c:v>4.7870874379899397E-2</c:v>
                </c:pt>
                <c:pt idx="2013">
                  <c:v>5.5019270640572999E-2</c:v>
                </c:pt>
                <c:pt idx="2014">
                  <c:v>6.2055557544440601E-2</c:v>
                </c:pt>
                <c:pt idx="2015">
                  <c:v>6.8958155129840604E-2</c:v>
                </c:pt>
                <c:pt idx="2016">
                  <c:v>7.5705075146984505E-2</c:v>
                </c:pt>
                <c:pt idx="2017">
                  <c:v>8.2278107731906594E-2</c:v>
                </c:pt>
                <c:pt idx="2018">
                  <c:v>8.8678524996375505E-2</c:v>
                </c:pt>
                <c:pt idx="2019">
                  <c:v>9.4927338580252693E-2</c:v>
                </c:pt>
                <c:pt idx="2020">
                  <c:v>0.101034765236651</c:v>
                </c:pt>
                <c:pt idx="2021">
                  <c:v>0.106975956636177</c:v>
                </c:pt>
                <c:pt idx="2022">
                  <c:v>0.112713120858374</c:v>
                </c:pt>
                <c:pt idx="2023">
                  <c:v>0.11823786044703199</c:v>
                </c:pt>
                <c:pt idx="2024">
                  <c:v>0.123573411475227</c:v>
                </c:pt>
                <c:pt idx="2025">
                  <c:v>0.12873377939377501</c:v>
                </c:pt>
                <c:pt idx="2026">
                  <c:v>0.133698727675512</c:v>
                </c:pt>
                <c:pt idx="2027">
                  <c:v>0.13843572626272699</c:v>
                </c:pt>
                <c:pt idx="2028">
                  <c:v>0.14293118792170301</c:v>
                </c:pt>
                <c:pt idx="2029">
                  <c:v>0.14718865897289901</c:v>
                </c:pt>
                <c:pt idx="2030">
                  <c:v>0.15120652185903899</c:v>
                </c:pt>
                <c:pt idx="2031">
                  <c:v>0.154970834770328</c:v>
                </c:pt>
                <c:pt idx="2032">
                  <c:v>0.15846782366213699</c:v>
                </c:pt>
                <c:pt idx="2033">
                  <c:v>0.161694993165821</c:v>
                </c:pt>
                <c:pt idx="2034">
                  <c:v>0.16466115309190901</c:v>
                </c:pt>
                <c:pt idx="2035">
                  <c:v>0.16738009611627799</c:v>
                </c:pt>
                <c:pt idx="2036">
                  <c:v>0.16986020696430801</c:v>
                </c:pt>
                <c:pt idx="2037">
                  <c:v>0.172095297460406</c:v>
                </c:pt>
                <c:pt idx="2038">
                  <c:v>0.17407008429721399</c:v>
                </c:pt>
                <c:pt idx="2039">
                  <c:v>0.17577995220193399</c:v>
                </c:pt>
                <c:pt idx="2040">
                  <c:v>0.17723874878616999</c:v>
                </c:pt>
                <c:pt idx="2041">
                  <c:v>0.178457836905835</c:v>
                </c:pt>
                <c:pt idx="2042">
                  <c:v>0.179421247257501</c:v>
                </c:pt>
                <c:pt idx="2043">
                  <c:v>0.18009235307038399</c:v>
                </c:pt>
                <c:pt idx="2044">
                  <c:v>0.180444861609563</c:v>
                </c:pt>
                <c:pt idx="2045">
                  <c:v>0.18047898755063499</c:v>
                </c:pt>
                <c:pt idx="2046">
                  <c:v>0.180208644166507</c:v>
                </c:pt>
                <c:pt idx="2047">
                  <c:v>0.17964314993703601</c:v>
                </c:pt>
                <c:pt idx="2048">
                  <c:v>0.178780662076576</c:v>
                </c:pt>
                <c:pt idx="2049">
                  <c:v>0.17760555174130299</c:v>
                </c:pt>
                <c:pt idx="2050">
                  <c:v>0.17608745836693801</c:v>
                </c:pt>
                <c:pt idx="2051">
                  <c:v>0.17419703398690001</c:v>
                </c:pt>
                <c:pt idx="2052">
                  <c:v>0.17193374822930901</c:v>
                </c:pt>
                <c:pt idx="2053">
                  <c:v>0.169329939186705</c:v>
                </c:pt>
                <c:pt idx="2054">
                  <c:v>0.16641547154511599</c:v>
                </c:pt>
                <c:pt idx="2055">
                  <c:v>0.16318303929591901</c:v>
                </c:pt>
                <c:pt idx="2056">
                  <c:v>0.15959981394150399</c:v>
                </c:pt>
                <c:pt idx="2057">
                  <c:v>0.155651163839755</c:v>
                </c:pt>
                <c:pt idx="2058">
                  <c:v>0.15136128688276601</c:v>
                </c:pt>
                <c:pt idx="2059">
                  <c:v>0.14676963638006901</c:v>
                </c:pt>
                <c:pt idx="2060">
                  <c:v>0.14189623644923899</c:v>
                </c:pt>
                <c:pt idx="2061">
                  <c:v>0.13673267552871099</c:v>
                </c:pt>
                <c:pt idx="2062">
                  <c:v>0.13125999846286901</c:v>
                </c:pt>
                <c:pt idx="2063">
                  <c:v>0.12547274852710999</c:v>
                </c:pt>
                <c:pt idx="2064">
                  <c:v>0.119389743609495</c:v>
                </c:pt>
                <c:pt idx="2065">
                  <c:v>0.11304112467002</c:v>
                </c:pt>
                <c:pt idx="2066">
                  <c:v>0.106439313163327</c:v>
                </c:pt>
                <c:pt idx="2067">
                  <c:v>9.9564678087161199E-2</c:v>
                </c:pt>
                <c:pt idx="2068">
                  <c:v>9.2388659142536203E-2</c:v>
                </c:pt>
                <c:pt idx="2069">
                  <c:v>8.4911309411423802E-2</c:v>
                </c:pt>
                <c:pt idx="2070">
                  <c:v>7.7166795716902006E-2</c:v>
                </c:pt>
                <c:pt idx="2071">
                  <c:v>6.9190287956414895E-2</c:v>
                </c:pt>
                <c:pt idx="2072">
                  <c:v>6.0988819150329998E-2</c:v>
                </c:pt>
                <c:pt idx="2073">
                  <c:v>5.25451374869398E-2</c:v>
                </c:pt>
                <c:pt idx="2074">
                  <c:v>4.3835576947584297E-2</c:v>
                </c:pt>
                <c:pt idx="2075">
                  <c:v>3.48374212362796E-2</c:v>
                </c:pt>
                <c:pt idx="2076">
                  <c:v>2.5534168670991501E-2</c:v>
                </c:pt>
                <c:pt idx="2077">
                  <c:v>1.5929906464336899E-2</c:v>
                </c:pt>
                <c:pt idx="2078">
                  <c:v>6.0537507059012802E-3</c:v>
                </c:pt>
                <c:pt idx="2079">
                  <c:v>-4.0621239156290404E-3</c:v>
                </c:pt>
                <c:pt idx="2080">
                  <c:v>-1.4404621093206799E-2</c:v>
                </c:pt>
                <c:pt idx="2081">
                  <c:v>-2.4968391531444201E-2</c:v>
                </c:pt>
                <c:pt idx="2082">
                  <c:v>-3.5728329942414698E-2</c:v>
                </c:pt>
                <c:pt idx="2083">
                  <c:v>-4.6641779202128003E-2</c:v>
                </c:pt>
                <c:pt idx="2084">
                  <c:v>-5.7681734848593298E-2</c:v>
                </c:pt>
                <c:pt idx="2085">
                  <c:v>-6.8853530812434602E-2</c:v>
                </c:pt>
                <c:pt idx="2086">
                  <c:v>-8.0171839172806E-2</c:v>
                </c:pt>
                <c:pt idx="2087">
                  <c:v>-9.1632490677148598E-2</c:v>
                </c:pt>
                <c:pt idx="2088">
                  <c:v>-0.10321583106896801</c:v>
                </c:pt>
                <c:pt idx="2089">
                  <c:v>-0.114907958364351</c:v>
                </c:pt>
                <c:pt idx="2090">
                  <c:v>-0.126704272979661</c:v>
                </c:pt>
                <c:pt idx="2091">
                  <c:v>-0.138593690319848</c:v>
                </c:pt>
                <c:pt idx="2092">
                  <c:v>-0.15055234028268299</c:v>
                </c:pt>
                <c:pt idx="2093">
                  <c:v>-0.16255749131866701</c:v>
                </c:pt>
                <c:pt idx="2094">
                  <c:v>-0.17459879779927201</c:v>
                </c:pt>
                <c:pt idx="2095">
                  <c:v>-0.18666658417012799</c:v>
                </c:pt>
                <c:pt idx="2096">
                  <c:v>-0.19873138019405101</c:v>
                </c:pt>
                <c:pt idx="2097">
                  <c:v>-0.210745730225048</c:v>
                </c:pt>
                <c:pt idx="2098">
                  <c:v>-0.222672748603085</c:v>
                </c:pt>
                <c:pt idx="2099">
                  <c:v>-0.23450853932010099</c:v>
                </c:pt>
                <c:pt idx="2100">
                  <c:v>-0.246268484304041</c:v>
                </c:pt>
                <c:pt idx="2101">
                  <c:v>-0.25795190965064502</c:v>
                </c:pt>
                <c:pt idx="2102">
                  <c:v>-0.26952912604562601</c:v>
                </c:pt>
                <c:pt idx="2103">
                  <c:v>-0.28096613890981298</c:v>
                </c:pt>
                <c:pt idx="2104">
                  <c:v>-0.29225240042162298</c:v>
                </c:pt>
                <c:pt idx="2105">
                  <c:v>-0.30339617002073599</c:v>
                </c:pt>
                <c:pt idx="2106">
                  <c:v>-0.31440009988928402</c:v>
                </c:pt>
                <c:pt idx="2107">
                  <c:v>-0.32525414431474198</c:v>
                </c:pt>
                <c:pt idx="2108">
                  <c:v>-0.33594964326932297</c:v>
                </c:pt>
                <c:pt idx="2109">
                  <c:v>-0.34648452256301299</c:v>
                </c:pt>
                <c:pt idx="2110">
                  <c:v>-0.35684826390302699</c:v>
                </c:pt>
                <c:pt idx="2111">
                  <c:v>-0.36701171797278398</c:v>
                </c:pt>
                <c:pt idx="2112">
                  <c:v>-0.376939717542286</c:v>
                </c:pt>
                <c:pt idx="2113">
                  <c:v>-0.38660905483858499</c:v>
                </c:pt>
                <c:pt idx="2114">
                  <c:v>-0.39600981881001401</c:v>
                </c:pt>
                <c:pt idx="2115">
                  <c:v>-0.40513758211793299</c:v>
                </c:pt>
                <c:pt idx="2116">
                  <c:v>-0.41399428540327499</c:v>
                </c:pt>
                <c:pt idx="2117">
                  <c:v>-0.42259271067200599</c:v>
                </c:pt>
                <c:pt idx="2118">
                  <c:v>-0.43094819334020101</c:v>
                </c:pt>
                <c:pt idx="2119">
                  <c:v>-0.43906173505729701</c:v>
                </c:pt>
                <c:pt idx="2120">
                  <c:v>-0.44691567870877502</c:v>
                </c:pt>
                <c:pt idx="2121">
                  <c:v>-0.454487190143055</c:v>
                </c:pt>
                <c:pt idx="2122">
                  <c:v>-0.461762346352454</c:v>
                </c:pt>
                <c:pt idx="2123">
                  <c:v>-0.46873646801764401</c:v>
                </c:pt>
                <c:pt idx="2124">
                  <c:v>-0.47540577033988302</c:v>
                </c:pt>
                <c:pt idx="2125">
                  <c:v>-0.48176248743710998</c:v>
                </c:pt>
                <c:pt idx="2126">
                  <c:v>-0.48779746143622899</c:v>
                </c:pt>
                <c:pt idx="2127">
                  <c:v>-0.49350498319427799</c:v>
                </c:pt>
                <c:pt idx="2128">
                  <c:v>-0.49888312538136198</c:v>
                </c:pt>
                <c:pt idx="2129">
                  <c:v>-0.50392921850394601</c:v>
                </c:pt>
                <c:pt idx="2130">
                  <c:v>-0.50863887365297</c:v>
                </c:pt>
                <c:pt idx="2131">
                  <c:v>-0.51301500895401198</c:v>
                </c:pt>
                <c:pt idx="2132">
                  <c:v>-0.51707629732507798</c:v>
                </c:pt>
                <c:pt idx="2133">
                  <c:v>-0.52084601675682396</c:v>
                </c:pt>
                <c:pt idx="2134">
                  <c:v>-0.52432522488918898</c:v>
                </c:pt>
                <c:pt idx="2135">
                  <c:v>-0.52748279999754799</c:v>
                </c:pt>
                <c:pt idx="2136">
                  <c:v>-0.53028147712755203</c:v>
                </c:pt>
                <c:pt idx="2137">
                  <c:v>-0.53271237824865603</c:v>
                </c:pt>
                <c:pt idx="2138">
                  <c:v>-0.53479656839731804</c:v>
                </c:pt>
                <c:pt idx="2139">
                  <c:v>-0.53655414702917803</c:v>
                </c:pt>
                <c:pt idx="2140">
                  <c:v>-0.53798105280826602</c:v>
                </c:pt>
                <c:pt idx="2141">
                  <c:v>-0.53905711715414495</c:v>
                </c:pt>
                <c:pt idx="2142">
                  <c:v>-0.53976678179255899</c:v>
                </c:pt>
                <c:pt idx="2143">
                  <c:v>-0.54010658807692102</c:v>
                </c:pt>
                <c:pt idx="2144">
                  <c:v>-0.54007948148391405</c:v>
                </c:pt>
                <c:pt idx="2145">
                  <c:v>-0.539689368507552</c:v>
                </c:pt>
                <c:pt idx="2146">
                  <c:v>-0.53893930533607404</c:v>
                </c:pt>
                <c:pt idx="2147">
                  <c:v>-0.53782988741846105</c:v>
                </c:pt>
                <c:pt idx="2148">
                  <c:v>-0.536359619439848</c:v>
                </c:pt>
                <c:pt idx="2149">
                  <c:v>-0.53452934344224801</c:v>
                </c:pt>
                <c:pt idx="2150">
                  <c:v>-0.532345544218498</c:v>
                </c:pt>
                <c:pt idx="2151">
                  <c:v>-0.52981787364292798</c:v>
                </c:pt>
                <c:pt idx="2152">
                  <c:v>-0.52695449354940505</c:v>
                </c:pt>
                <c:pt idx="2153">
                  <c:v>-0.52375961649871505</c:v>
                </c:pt>
                <c:pt idx="2154">
                  <c:v>-0.52023267976391596</c:v>
                </c:pt>
                <c:pt idx="2155">
                  <c:v>-0.51636944669094098</c:v>
                </c:pt>
                <c:pt idx="2156">
                  <c:v>-0.51216789703602394</c:v>
                </c:pt>
                <c:pt idx="2157">
                  <c:v>-0.50763564112163295</c:v>
                </c:pt>
                <c:pt idx="2158">
                  <c:v>-0.50278965419898203</c:v>
                </c:pt>
                <c:pt idx="2159">
                  <c:v>-0.49764738660612701</c:v>
                </c:pt>
                <c:pt idx="2160">
                  <c:v>-0.49221886989716201</c:v>
                </c:pt>
                <c:pt idx="2161">
                  <c:v>-0.486504893059163</c:v>
                </c:pt>
                <c:pt idx="2162">
                  <c:v>-0.48049736114824998</c:v>
                </c:pt>
                <c:pt idx="2163">
                  <c:v>-0.47418166101968101</c:v>
                </c:pt>
                <c:pt idx="2164">
                  <c:v>-0.46754675662162098</c:v>
                </c:pt>
                <c:pt idx="2165">
                  <c:v>-0.46059755780019601</c:v>
                </c:pt>
                <c:pt idx="2166">
                  <c:v>-0.45335386060386901</c:v>
                </c:pt>
                <c:pt idx="2167">
                  <c:v>-0.44583510564971901</c:v>
                </c:pt>
                <c:pt idx="2168">
                  <c:v>-0.43805202756824302</c:v>
                </c:pt>
                <c:pt idx="2169">
                  <c:v>-0.43001744270061099</c:v>
                </c:pt>
                <c:pt idx="2170">
                  <c:v>-0.42175941843697701</c:v>
                </c:pt>
                <c:pt idx="2171">
                  <c:v>-0.41331546012840598</c:v>
                </c:pt>
                <c:pt idx="2172">
                  <c:v>-0.40471247474249</c:v>
                </c:pt>
                <c:pt idx="2173">
                  <c:v>-0.39595363949117701</c:v>
                </c:pt>
                <c:pt idx="2174">
                  <c:v>-0.387022058573679</c:v>
                </c:pt>
                <c:pt idx="2175">
                  <c:v>-0.37789540709292302</c:v>
                </c:pt>
                <c:pt idx="2176">
                  <c:v>-0.36856244136542698</c:v>
                </c:pt>
                <c:pt idx="2177">
                  <c:v>-0.35903202248908</c:v>
                </c:pt>
                <c:pt idx="2178">
                  <c:v>-0.34932690998501598</c:v>
                </c:pt>
                <c:pt idx="2179">
                  <c:v>-0.339467619086529</c:v>
                </c:pt>
                <c:pt idx="2180">
                  <c:v>-0.32946440317999998</c:v>
                </c:pt>
                <c:pt idx="2181">
                  <c:v>-0.31932365564736098</c:v>
                </c:pt>
                <c:pt idx="2182">
                  <c:v>-0.309053475357983</c:v>
                </c:pt>
                <c:pt idx="2183">
                  <c:v>-0.29865779349782401</c:v>
                </c:pt>
                <c:pt idx="2184">
                  <c:v>-0.28813249451793299</c:v>
                </c:pt>
                <c:pt idx="2185">
                  <c:v>-0.277476354572121</c:v>
                </c:pt>
                <c:pt idx="2186">
                  <c:v>-0.26670280267596402</c:v>
                </c:pt>
                <c:pt idx="2187">
                  <c:v>-0.25583357391626899</c:v>
                </c:pt>
                <c:pt idx="2188">
                  <c:v>-0.24488399926704099</c:v>
                </c:pt>
                <c:pt idx="2189">
                  <c:v>-0.233863231293166</c:v>
                </c:pt>
                <c:pt idx="2190">
                  <c:v>-0.22278673680279301</c:v>
                </c:pt>
                <c:pt idx="2191">
                  <c:v>-0.21167790836692299</c:v>
                </c:pt>
                <c:pt idx="2192">
                  <c:v>-0.200555671800556</c:v>
                </c:pt>
                <c:pt idx="2193">
                  <c:v>-0.189429280649306</c:v>
                </c:pt>
                <c:pt idx="2194">
                  <c:v>-0.178308186389561</c:v>
                </c:pt>
                <c:pt idx="2195">
                  <c:v>-0.167208117950327</c:v>
                </c:pt>
                <c:pt idx="2196">
                  <c:v>-0.15614105581754301</c:v>
                </c:pt>
                <c:pt idx="2197">
                  <c:v>-0.145104275603477</c:v>
                </c:pt>
                <c:pt idx="2198">
                  <c:v>-0.13408619512501799</c:v>
                </c:pt>
                <c:pt idx="2199">
                  <c:v>-0.12308229078082999</c:v>
                </c:pt>
                <c:pt idx="2200">
                  <c:v>-0.112102037804646</c:v>
                </c:pt>
                <c:pt idx="2201">
                  <c:v>-0.10116193722831</c:v>
                </c:pt>
                <c:pt idx="2202">
                  <c:v>-9.0275196464823404E-2</c:v>
                </c:pt>
                <c:pt idx="2203">
                  <c:v>-7.9447512589376004E-2</c:v>
                </c:pt>
                <c:pt idx="2204">
                  <c:v>-6.8680051292631397E-2</c:v>
                </c:pt>
                <c:pt idx="2205">
                  <c:v>-5.7975919145625297E-2</c:v>
                </c:pt>
                <c:pt idx="2206">
                  <c:v>-4.7344295813570102E-2</c:v>
                </c:pt>
                <c:pt idx="2207">
                  <c:v>-3.6797395251439997E-2</c:v>
                </c:pt>
                <c:pt idx="2208">
                  <c:v>-2.6342727201995299E-2</c:v>
                </c:pt>
                <c:pt idx="2209">
                  <c:v>-1.5979994727125101E-2</c:v>
                </c:pt>
                <c:pt idx="2210">
                  <c:v>-5.7077387984759498E-3</c:v>
                </c:pt>
                <c:pt idx="2211">
                  <c:v>4.4668690938032196E-3</c:v>
                </c:pt>
                <c:pt idx="2212">
                  <c:v>1.45261303361469E-2</c:v>
                </c:pt>
                <c:pt idx="2213">
                  <c:v>2.44503950781421E-2</c:v>
                </c:pt>
                <c:pt idx="2214">
                  <c:v>3.42280364004117E-2</c:v>
                </c:pt>
                <c:pt idx="2215">
                  <c:v>4.38556771570442E-2</c:v>
                </c:pt>
                <c:pt idx="2216">
                  <c:v>5.3328246853112202E-2</c:v>
                </c:pt>
                <c:pt idx="2217">
                  <c:v>6.2631439688145302E-2</c:v>
                </c:pt>
                <c:pt idx="2218">
                  <c:v>7.17477214137828E-2</c:v>
                </c:pt>
                <c:pt idx="2219">
                  <c:v>8.0669602715222805E-2</c:v>
                </c:pt>
                <c:pt idx="2220">
                  <c:v>8.9402713753552701E-2</c:v>
                </c:pt>
                <c:pt idx="2221">
                  <c:v>9.7954511103424402E-2</c:v>
                </c:pt>
                <c:pt idx="2222">
                  <c:v>0.106324777158171</c:v>
                </c:pt>
                <c:pt idx="2223">
                  <c:v>0.114510128811042</c:v>
                </c:pt>
                <c:pt idx="2224">
                  <c:v>0.12251219772071301</c:v>
                </c:pt>
                <c:pt idx="2225">
                  <c:v>0.130333873402981</c:v>
                </c:pt>
                <c:pt idx="2226">
                  <c:v>0.13796853581937099</c:v>
                </c:pt>
                <c:pt idx="2227">
                  <c:v>0.14539942981984</c:v>
                </c:pt>
                <c:pt idx="2228">
                  <c:v>0.15261065615307501</c:v>
                </c:pt>
                <c:pt idx="2229">
                  <c:v>0.159595057446491</c:v>
                </c:pt>
                <c:pt idx="2230">
                  <c:v>0.16635235838642101</c:v>
                </c:pt>
                <c:pt idx="2231">
                  <c:v>0.1728855146544</c:v>
                </c:pt>
                <c:pt idx="2232">
                  <c:v>0.17919945094182799</c:v>
                </c:pt>
                <c:pt idx="2233">
                  <c:v>0.185297070748114</c:v>
                </c:pt>
                <c:pt idx="2234">
                  <c:v>0.19117371749909301</c:v>
                </c:pt>
                <c:pt idx="2235">
                  <c:v>0.19681994648816301</c:v>
                </c:pt>
                <c:pt idx="2236">
                  <c:v>0.20223164888661099</c:v>
                </c:pt>
                <c:pt idx="2237">
                  <c:v>0.20741210162371801</c:v>
                </c:pt>
                <c:pt idx="2238">
                  <c:v>0.21236114616406301</c:v>
                </c:pt>
                <c:pt idx="2239">
                  <c:v>0.21706857581341299</c:v>
                </c:pt>
                <c:pt idx="2240">
                  <c:v>0.22152432253434901</c:v>
                </c:pt>
                <c:pt idx="2241">
                  <c:v>0.225731488230144</c:v>
                </c:pt>
                <c:pt idx="2242">
                  <c:v>0.229702568666169</c:v>
                </c:pt>
                <c:pt idx="2243">
                  <c:v>0.23344453514310101</c:v>
                </c:pt>
                <c:pt idx="2244">
                  <c:v>0.23695399853488799</c:v>
                </c:pt>
                <c:pt idx="2245">
                  <c:v>0.24022647001071101</c:v>
                </c:pt>
                <c:pt idx="2246">
                  <c:v>0.243263544735177</c:v>
                </c:pt>
                <c:pt idx="2247">
                  <c:v>0.246069623831808</c:v>
                </c:pt>
                <c:pt idx="2248">
                  <c:v>0.24864767337431501</c:v>
                </c:pt>
                <c:pt idx="2249">
                  <c:v>0.25100138173450498</c:v>
                </c:pt>
                <c:pt idx="2250">
                  <c:v>0.25313762766868297</c:v>
                </c:pt>
                <c:pt idx="2251">
                  <c:v>0.25506366295522198</c:v>
                </c:pt>
                <c:pt idx="2252">
                  <c:v>0.25678444111976301</c:v>
                </c:pt>
                <c:pt idx="2253">
                  <c:v>0.25830418882364597</c:v>
                </c:pt>
                <c:pt idx="2254">
                  <c:v>0.25962612190237999</c:v>
                </c:pt>
                <c:pt idx="2255">
                  <c:v>0.26074678747037699</c:v>
                </c:pt>
                <c:pt idx="2256">
                  <c:v>0.26165401375881903</c:v>
                </c:pt>
                <c:pt idx="2257">
                  <c:v>0.26233580332672102</c:v>
                </c:pt>
                <c:pt idx="2258">
                  <c:v>0.26279114168943801</c:v>
                </c:pt>
                <c:pt idx="2259">
                  <c:v>0.26302947059967802</c:v>
                </c:pt>
                <c:pt idx="2260">
                  <c:v>0.26306144482855998</c:v>
                </c:pt>
                <c:pt idx="2261">
                  <c:v>0.262893949972341</c:v>
                </c:pt>
                <c:pt idx="2262">
                  <c:v>0.26253213037131201</c:v>
                </c:pt>
                <c:pt idx="2263">
                  <c:v>0.26198013143913401</c:v>
                </c:pt>
                <c:pt idx="2264">
                  <c:v>0.26123842863415098</c:v>
                </c:pt>
                <c:pt idx="2265">
                  <c:v>0.26030505164203799</c:v>
                </c:pt>
                <c:pt idx="2266">
                  <c:v>0.25918174073653</c:v>
                </c:pt>
                <c:pt idx="2267">
                  <c:v>0.257875662308517</c:v>
                </c:pt>
                <c:pt idx="2268">
                  <c:v>0.25639297566087299</c:v>
                </c:pt>
                <c:pt idx="2269">
                  <c:v>0.25473389859013301</c:v>
                </c:pt>
                <c:pt idx="2270">
                  <c:v>0.25289695721225802</c:v>
                </c:pt>
                <c:pt idx="2271">
                  <c:v>0.25088516648661002</c:v>
                </c:pt>
                <c:pt idx="2272">
                  <c:v>0.24870337401367201</c:v>
                </c:pt>
                <c:pt idx="2273">
                  <c:v>0.246349707721192</c:v>
                </c:pt>
                <c:pt idx="2274">
                  <c:v>0.243813704231644</c:v>
                </c:pt>
                <c:pt idx="2275">
                  <c:v>0.24108540407770601</c:v>
                </c:pt>
                <c:pt idx="2276">
                  <c:v>0.23816558144986499</c:v>
                </c:pt>
                <c:pt idx="2277">
                  <c:v>0.23506585026735299</c:v>
                </c:pt>
                <c:pt idx="2278">
                  <c:v>0.23179886492813301</c:v>
                </c:pt>
                <c:pt idx="2279">
                  <c:v>0.22836908084942201</c:v>
                </c:pt>
                <c:pt idx="2280">
                  <c:v>0.22477334059575199</c:v>
                </c:pt>
                <c:pt idx="2281">
                  <c:v>0.221009252757462</c:v>
                </c:pt>
                <c:pt idx="2282">
                  <c:v>0.217080912090416</c:v>
                </c:pt>
                <c:pt idx="2283">
                  <c:v>0.21299593977145601</c:v>
                </c:pt>
                <c:pt idx="2284">
                  <c:v>0.208760115116327</c:v>
                </c:pt>
                <c:pt idx="2285">
                  <c:v>0.204378215068797</c:v>
                </c:pt>
                <c:pt idx="2286">
                  <c:v>0.199858335916131</c:v>
                </c:pt>
                <c:pt idx="2287">
                  <c:v>0.195209919105505</c:v>
                </c:pt>
                <c:pt idx="2288">
                  <c:v>0.19043576051316</c:v>
                </c:pt>
                <c:pt idx="2289">
                  <c:v>0.18552982251349701</c:v>
                </c:pt>
                <c:pt idx="2290">
                  <c:v>0.180485841623024</c:v>
                </c:pt>
                <c:pt idx="2291">
                  <c:v>0.175305852673319</c:v>
                </c:pt>
                <c:pt idx="2292">
                  <c:v>0.16999796771928799</c:v>
                </c:pt>
                <c:pt idx="2293">
                  <c:v>0.164568625520149</c:v>
                </c:pt>
                <c:pt idx="2294">
                  <c:v>0.15902109887218999</c:v>
                </c:pt>
                <c:pt idx="2295">
                  <c:v>0.15336067852060301</c:v>
                </c:pt>
                <c:pt idx="2296">
                  <c:v>0.147597399789067</c:v>
                </c:pt>
                <c:pt idx="2297">
                  <c:v>0.141742845878669</c:v>
                </c:pt>
                <c:pt idx="2298">
                  <c:v>0.13580636680504601</c:v>
                </c:pt>
                <c:pt idx="2299">
                  <c:v>0.129794343298061</c:v>
                </c:pt>
                <c:pt idx="2300">
                  <c:v>0.123710237502638</c:v>
                </c:pt>
                <c:pt idx="2301">
                  <c:v>0.11755401826306</c:v>
                </c:pt>
                <c:pt idx="2302">
                  <c:v>0.111323032580363</c:v>
                </c:pt>
                <c:pt idx="2303">
                  <c:v>0.10501495711195</c:v>
                </c:pt>
                <c:pt idx="2304">
                  <c:v>9.86306539698798E-2</c:v>
                </c:pt>
                <c:pt idx="2305">
                  <c:v>9.2175852244388901E-2</c:v>
                </c:pt>
                <c:pt idx="2306">
                  <c:v>8.5661654213394306E-2</c:v>
                </c:pt>
                <c:pt idx="2307">
                  <c:v>7.9101358631302396E-2</c:v>
                </c:pt>
                <c:pt idx="2308">
                  <c:v>7.25022867807113E-2</c:v>
                </c:pt>
                <c:pt idx="2309">
                  <c:v>6.5859313579272299E-2</c:v>
                </c:pt>
                <c:pt idx="2310">
                  <c:v>5.9160036328201202E-2</c:v>
                </c:pt>
                <c:pt idx="2311">
                  <c:v>5.2399560121117801E-2</c:v>
                </c:pt>
                <c:pt idx="2312">
                  <c:v>4.5589326643880497E-2</c:v>
                </c:pt>
                <c:pt idx="2313">
                  <c:v>3.8749420182200303E-2</c:v>
                </c:pt>
                <c:pt idx="2314">
                  <c:v>3.1893471533541003E-2</c:v>
                </c:pt>
                <c:pt idx="2315">
                  <c:v>2.5023718338275401E-2</c:v>
                </c:pt>
                <c:pt idx="2316">
                  <c:v>1.8139781432800799E-2</c:v>
                </c:pt>
                <c:pt idx="2317">
                  <c:v>1.12475137654468E-2</c:v>
                </c:pt>
                <c:pt idx="2318">
                  <c:v>4.3563893657164697E-3</c:v>
                </c:pt>
                <c:pt idx="2319">
                  <c:v>-2.5295658357437998E-3</c:v>
                </c:pt>
                <c:pt idx="2320">
                  <c:v>-9.4140994022546901E-3</c:v>
                </c:pt>
                <c:pt idx="2321">
                  <c:v>-1.6300694230939099E-2</c:v>
                </c:pt>
                <c:pt idx="2322">
                  <c:v>-2.3183809635489099E-2</c:v>
                </c:pt>
                <c:pt idx="2323">
                  <c:v>-3.0049151212409999E-2</c:v>
                </c:pt>
                <c:pt idx="2324">
                  <c:v>-3.6881574086452498E-2</c:v>
                </c:pt>
                <c:pt idx="2325">
                  <c:v>-4.3671594883221102E-2</c:v>
                </c:pt>
                <c:pt idx="2326">
                  <c:v>-5.0415388118787097E-2</c:v>
                </c:pt>
                <c:pt idx="2327">
                  <c:v>-5.7111255176060603E-2</c:v>
                </c:pt>
                <c:pt idx="2328">
                  <c:v>-6.3757688820767502E-2</c:v>
                </c:pt>
                <c:pt idx="2329">
                  <c:v>-7.0353824520156302E-2</c:v>
                </c:pt>
                <c:pt idx="2330">
                  <c:v>-7.6899570050034199E-2</c:v>
                </c:pt>
                <c:pt idx="2331">
                  <c:v>-8.3394312934580994E-2</c:v>
                </c:pt>
                <c:pt idx="2332">
                  <c:v>-8.9835861312613105E-2</c:v>
                </c:pt>
                <c:pt idx="2333">
                  <c:v>-9.6220641960306399E-2</c:v>
                </c:pt>
                <c:pt idx="2334">
                  <c:v>-0.102543847784513</c:v>
                </c:pt>
                <c:pt idx="2335">
                  <c:v>-0.108798569652455</c:v>
                </c:pt>
                <c:pt idx="2336">
                  <c:v>-0.114975937872579</c:v>
                </c:pt>
                <c:pt idx="2337">
                  <c:v>-0.121068524915578</c:v>
                </c:pt>
                <c:pt idx="2338">
                  <c:v>-0.12707482077782001</c:v>
                </c:pt>
                <c:pt idx="2339">
                  <c:v>-0.132999241636787</c:v>
                </c:pt>
                <c:pt idx="2340">
                  <c:v>-0.13884621283302201</c:v>
                </c:pt>
                <c:pt idx="2341">
                  <c:v>-0.144614285839123</c:v>
                </c:pt>
                <c:pt idx="2342">
                  <c:v>-0.150297032580195</c:v>
                </c:pt>
                <c:pt idx="2343">
                  <c:v>-0.15588921524584101</c:v>
                </c:pt>
                <c:pt idx="2344">
                  <c:v>-0.16139015671538101</c:v>
                </c:pt>
                <c:pt idx="2345">
                  <c:v>-0.166800370121471</c:v>
                </c:pt>
                <c:pt idx="2346">
                  <c:v>-0.17211679389798001</c:v>
                </c:pt>
                <c:pt idx="2347">
                  <c:v>-0.177333462515576</c:v>
                </c:pt>
                <c:pt idx="2348">
                  <c:v>-0.18244642142571599</c:v>
                </c:pt>
                <c:pt idx="2349">
                  <c:v>-0.18745594667000701</c:v>
                </c:pt>
                <c:pt idx="2350">
                  <c:v>-0.19236341624029099</c:v>
                </c:pt>
                <c:pt idx="2351">
                  <c:v>-0.197167536520962</c:v>
                </c:pt>
                <c:pt idx="2352">
                  <c:v>-0.20186460485399299</c:v>
                </c:pt>
                <c:pt idx="2353">
                  <c:v>-0.20645111318939099</c:v>
                </c:pt>
                <c:pt idx="2354">
                  <c:v>-0.21092418683768499</c:v>
                </c:pt>
                <c:pt idx="2355">
                  <c:v>-0.21527955751241201</c:v>
                </c:pt>
                <c:pt idx="2356">
                  <c:v>-0.219510830443511</c:v>
                </c:pt>
                <c:pt idx="2357">
                  <c:v>-0.22361179467891201</c:v>
                </c:pt>
                <c:pt idx="2358">
                  <c:v>-0.22757906113535301</c:v>
                </c:pt>
                <c:pt idx="2359">
                  <c:v>-0.231412093595116</c:v>
                </c:pt>
                <c:pt idx="2360">
                  <c:v>-0.23511136373928901</c:v>
                </c:pt>
                <c:pt idx="2361">
                  <c:v>-0.23867699170440601</c:v>
                </c:pt>
                <c:pt idx="2362">
                  <c:v>-0.24210826948361799</c:v>
                </c:pt>
                <c:pt idx="2363">
                  <c:v>-0.24540310892026701</c:v>
                </c:pt>
                <c:pt idx="2364">
                  <c:v>-0.24855782516581701</c:v>
                </c:pt>
                <c:pt idx="2365">
                  <c:v>-0.251568533135692</c:v>
                </c:pt>
                <c:pt idx="2366">
                  <c:v>-0.25443329851485302</c:v>
                </c:pt>
                <c:pt idx="2367">
                  <c:v>-0.25715228622180902</c:v>
                </c:pt>
                <c:pt idx="2368">
                  <c:v>-0.25972517995519201</c:v>
                </c:pt>
                <c:pt idx="2369">
                  <c:v>-0.26214873222954099</c:v>
                </c:pt>
                <c:pt idx="2370">
                  <c:v>-0.26441733285318098</c:v>
                </c:pt>
                <c:pt idx="2371">
                  <c:v>-0.26652600357405598</c:v>
                </c:pt>
                <c:pt idx="2372">
                  <c:v>-0.26847271638734899</c:v>
                </c:pt>
                <c:pt idx="2373">
                  <c:v>-0.27025800314573201</c:v>
                </c:pt>
                <c:pt idx="2374">
                  <c:v>-0.27188247899379298</c:v>
                </c:pt>
                <c:pt idx="2375">
                  <c:v>-0.27334450854284698</c:v>
                </c:pt>
                <c:pt idx="2376">
                  <c:v>-0.27464002412938199</c:v>
                </c:pt>
                <c:pt idx="2377">
                  <c:v>-0.275764564593734</c:v>
                </c:pt>
                <c:pt idx="2378">
                  <c:v>-0.276715441599096</c:v>
                </c:pt>
                <c:pt idx="2379">
                  <c:v>-0.27749185664927001</c:v>
                </c:pt>
                <c:pt idx="2380">
                  <c:v>-0.27809333689046101</c:v>
                </c:pt>
                <c:pt idx="2381">
                  <c:v>-0.27851873223032603</c:v>
                </c:pt>
                <c:pt idx="2382">
                  <c:v>-0.27876667304754299</c:v>
                </c:pt>
                <c:pt idx="2383">
                  <c:v>-0.27883614836520998</c:v>
                </c:pt>
                <c:pt idx="2384">
                  <c:v>-0.27872621867409297</c:v>
                </c:pt>
                <c:pt idx="2385">
                  <c:v>-0.27843577766587702</c:v>
                </c:pt>
                <c:pt idx="2386">
                  <c:v>-0.27796415415706199</c:v>
                </c:pt>
                <c:pt idx="2387">
                  <c:v>-0.27731161819001998</c:v>
                </c:pt>
                <c:pt idx="2388">
                  <c:v>-0.27647883215269797</c:v>
                </c:pt>
                <c:pt idx="2389">
                  <c:v>-0.27546604068406999</c:v>
                </c:pt>
                <c:pt idx="2390">
                  <c:v>-0.27427314167204903</c:v>
                </c:pt>
                <c:pt idx="2391">
                  <c:v>-0.27290022316786</c:v>
                </c:pt>
                <c:pt idx="2392">
                  <c:v>-0.27134754194499699</c:v>
                </c:pt>
                <c:pt idx="2393">
                  <c:v>-0.26961514563913103</c:v>
                </c:pt>
                <c:pt idx="2394">
                  <c:v>-0.26770300944035902</c:v>
                </c:pt>
                <c:pt idx="2395">
                  <c:v>-0.26561156873894098</c:v>
                </c:pt>
                <c:pt idx="2396">
                  <c:v>-0.26334180878184099</c:v>
                </c:pt>
                <c:pt idx="2397">
                  <c:v>-0.26089481009613802</c:v>
                </c:pt>
                <c:pt idx="2398">
                  <c:v>-0.25827140742927002</c:v>
                </c:pt>
                <c:pt idx="2399">
                  <c:v>-0.255472290559983</c:v>
                </c:pt>
                <c:pt idx="2400">
                  <c:v>-0.252498267798969</c:v>
                </c:pt>
                <c:pt idx="2401">
                  <c:v>-0.249350400368578</c:v>
                </c:pt>
                <c:pt idx="2402">
                  <c:v>-0.24594503370969001</c:v>
                </c:pt>
                <c:pt idx="2403">
                  <c:v>-0.242371367433214</c:v>
                </c:pt>
                <c:pt idx="2404">
                  <c:v>-0.23863184699071599</c:v>
                </c:pt>
                <c:pt idx="2405">
                  <c:v>-0.23472903132738401</c:v>
                </c:pt>
                <c:pt idx="2406">
                  <c:v>-0.23066559113094801</c:v>
                </c:pt>
                <c:pt idx="2407">
                  <c:v>-0.22644430700413201</c:v>
                </c:pt>
                <c:pt idx="2408">
                  <c:v>-0.22206806756189901</c:v>
                </c:pt>
                <c:pt idx="2409">
                  <c:v>-0.21753986745477699</c:v>
                </c:pt>
                <c:pt idx="2410">
                  <c:v>-0.21286280531962101</c:v>
                </c:pt>
                <c:pt idx="2411">
                  <c:v>-0.20804008165923099</c:v>
                </c:pt>
                <c:pt idx="2412">
                  <c:v>-0.20307499665225001</c:v>
                </c:pt>
                <c:pt idx="2413">
                  <c:v>-0.197970947894864</c:v>
                </c:pt>
                <c:pt idx="2414">
                  <c:v>-0.19273142807582699</c:v>
                </c:pt>
                <c:pt idx="2415">
                  <c:v>-0.187360022586432</c:v>
                </c:pt>
                <c:pt idx="2416">
                  <c:v>-0.181860407067028</c:v>
                </c:pt>
                <c:pt idx="2417">
                  <c:v>-0.17623634489179199</c:v>
                </c:pt>
                <c:pt idx="2418">
                  <c:v>-0.17049168459345901</c:v>
                </c:pt>
                <c:pt idx="2419">
                  <c:v>-0.164630357229782</c:v>
                </c:pt>
                <c:pt idx="2420">
                  <c:v>-0.15865637369351501</c:v>
                </c:pt>
                <c:pt idx="2421">
                  <c:v>-0.152573821967773</c:v>
                </c:pt>
                <c:pt idx="2422">
                  <c:v>-0.14638686432862899</c:v>
                </c:pt>
                <c:pt idx="2423">
                  <c:v>-0.14009973449688301</c:v>
                </c:pt>
                <c:pt idx="2424">
                  <c:v>-0.13371673474093401</c:v>
                </c:pt>
                <c:pt idx="2425">
                  <c:v>-0.127242232932748</c:v>
                </c:pt>
                <c:pt idx="2426">
                  <c:v>-0.12068065955893401</c:v>
                </c:pt>
                <c:pt idx="2427">
                  <c:v>-0.114036504688971</c:v>
                </c:pt>
                <c:pt idx="2428">
                  <c:v>-0.107314314902667</c:v>
                </c:pt>
                <c:pt idx="2429">
                  <c:v>-0.10051869017894099</c:v>
                </c:pt>
                <c:pt idx="2430">
                  <c:v>-9.3654280748069196E-2</c:v>
                </c:pt>
                <c:pt idx="2431">
                  <c:v>-8.6725783909545801E-2</c:v>
                </c:pt>
                <c:pt idx="2432">
                  <c:v>-7.9737940817728406E-2</c:v>
                </c:pt>
                <c:pt idx="2433">
                  <c:v>-7.2695533237478599E-2</c:v>
                </c:pt>
                <c:pt idx="2434">
                  <c:v>-6.5603380272011499E-2</c:v>
                </c:pt>
                <c:pt idx="2435">
                  <c:v>-5.8466335065194101E-2</c:v>
                </c:pt>
                <c:pt idx="2436">
                  <c:v>-5.1289281480550099E-2</c:v>
                </c:pt>
                <c:pt idx="2437">
                  <c:v>-4.4077130759243903E-2</c:v>
                </c:pt>
                <c:pt idx="2438">
                  <c:v>-3.6834818159329097E-2</c:v>
                </c:pt>
                <c:pt idx="2439">
                  <c:v>-2.9567299578563199E-2</c:v>
                </c:pt>
                <c:pt idx="2440">
                  <c:v>-2.2279548163097899E-2</c:v>
                </c:pt>
                <c:pt idx="2441">
                  <c:v>-1.49765509043671E-2</c:v>
                </c:pt>
                <c:pt idx="2442">
                  <c:v>-7.6633052264999304E-3</c:v>
                </c:pt>
                <c:pt idx="2443">
                  <c:v>-3.4481556659485502E-4</c:v>
                </c:pt>
                <c:pt idx="2444">
                  <c:v>6.9739100498047296E-3</c:v>
                </c:pt>
                <c:pt idx="2445">
                  <c:v>1.4287863435691E-2</c:v>
                </c:pt>
                <c:pt idx="2446">
                  <c:v>2.15920396696824E-2</c:v>
                </c:pt>
                <c:pt idx="2447">
                  <c:v>2.8881440520879799E-2</c:v>
                </c:pt>
                <c:pt idx="2448">
                  <c:v>3.6151077869144302E-2</c:v>
                </c:pt>
                <c:pt idx="2449">
                  <c:v>4.3395977118456497E-2</c:v>
                </c:pt>
                <c:pt idx="2450">
                  <c:v>5.0611180601020801E-2</c:v>
                </c:pt>
                <c:pt idx="2451">
                  <c:v>5.77917509697859E-2</c:v>
                </c:pt>
                <c:pt idx="2452">
                  <c:v>6.4932774577060301E-2</c:v>
                </c:pt>
                <c:pt idx="2453">
                  <c:v>7.2029364836909998E-2</c:v>
                </c:pt>
                <c:pt idx="2454">
                  <c:v>7.9076665569037696E-2</c:v>
                </c:pt>
                <c:pt idx="2455">
                  <c:v>8.6069854321856001E-2</c:v>
                </c:pt>
                <c:pt idx="2456">
                  <c:v>9.3004145672479693E-2</c:v>
                </c:pt>
                <c:pt idx="2457">
                  <c:v>9.9874794501379496E-2</c:v>
                </c:pt>
                <c:pt idx="2458">
                  <c:v>0.10667709923945699</c:v>
                </c:pt>
                <c:pt idx="2459">
                  <c:v>0.11340640508531601</c:v>
                </c:pt>
                <c:pt idx="2460">
                  <c:v>0.120058107190535</c:v>
                </c:pt>
                <c:pt idx="2461">
                  <c:v>0.126627653810751</c:v>
                </c:pt>
                <c:pt idx="2462">
                  <c:v>0.13311054942041001</c:v>
                </c:pt>
                <c:pt idx="2463">
                  <c:v>0.13950235778904499</c:v>
                </c:pt>
                <c:pt idx="2464">
                  <c:v>0.145798705016976</c:v>
                </c:pt>
                <c:pt idx="2465">
                  <c:v>0.15199528252836</c:v>
                </c:pt>
                <c:pt idx="2466">
                  <c:v>0.15808785001954401</c:v>
                </c:pt>
                <c:pt idx="2467">
                  <c:v>0.16407223836068599</c:v>
                </c:pt>
                <c:pt idx="2468">
                  <c:v>0.16994435244868999</c:v>
                </c:pt>
                <c:pt idx="2469">
                  <c:v>0.17570017400946999</c:v>
                </c:pt>
                <c:pt idx="2470">
                  <c:v>0.181335764347648</c:v>
                </c:pt>
                <c:pt idx="2471">
                  <c:v>0.186847267041793</c:v>
                </c:pt>
                <c:pt idx="2472">
                  <c:v>0.192230910583362</c:v>
                </c:pt>
                <c:pt idx="2473">
                  <c:v>0.19748301095753401</c:v>
                </c:pt>
                <c:pt idx="2474">
                  <c:v>0.202599974164174</c:v>
                </c:pt>
                <c:pt idx="2475">
                  <c:v>0.20757829867719699</c:v>
                </c:pt>
                <c:pt idx="2476">
                  <c:v>0.21241457784065601</c:v>
                </c:pt>
                <c:pt idx="2477">
                  <c:v>0.21710550219990801</c:v>
                </c:pt>
                <c:pt idx="2478">
                  <c:v>0.221647861766266</c:v>
                </c:pt>
                <c:pt idx="2479">
                  <c:v>0.22603854821358799</c:v>
                </c:pt>
                <c:pt idx="2480">
                  <c:v>0.23027455700529401</c:v>
                </c:pt>
                <c:pt idx="2481">
                  <c:v>0.234352989450369</c:v>
                </c:pt>
                <c:pt idx="2482">
                  <c:v>0.238271054686926</c:v>
                </c:pt>
                <c:pt idx="2483">
                  <c:v>0.242026071591987</c:v>
                </c:pt>
                <c:pt idx="2484">
                  <c:v>0.24561547061617101</c:v>
                </c:pt>
                <c:pt idx="2485">
                  <c:v>0.24903679554203101</c:v>
                </c:pt>
                <c:pt idx="2486">
                  <c:v>0.25228770516483401</c:v>
                </c:pt>
                <c:pt idx="2487">
                  <c:v>0.25536597489464602</c:v>
                </c:pt>
                <c:pt idx="2488">
                  <c:v>0.25826949827861301</c:v>
                </c:pt>
                <c:pt idx="2489">
                  <c:v>0.26099628844239903</c:v>
                </c:pt>
                <c:pt idx="2490">
                  <c:v>0.26354447944980502</c:v>
                </c:pt>
                <c:pt idx="2491">
                  <c:v>0.26591232757961902</c:v>
                </c:pt>
                <c:pt idx="2492">
                  <c:v>0.26809821251884303</c:v>
                </c:pt>
                <c:pt idx="2493">
                  <c:v>0.27010063847147098</c:v>
                </c:pt>
                <c:pt idx="2494">
                  <c:v>0.27191823518205599</c:v>
                </c:pt>
                <c:pt idx="2495">
                  <c:v>0.27354975887337302</c:v>
                </c:pt>
                <c:pt idx="2496">
                  <c:v>0.27499409309753597</c:v>
                </c:pt>
                <c:pt idx="2497">
                  <c:v>0.27625024949997501</c:v>
                </c:pt>
                <c:pt idx="2498">
                  <c:v>0.27731736849577099</c:v>
                </c:pt>
                <c:pt idx="2499">
                  <c:v>0.27819471985786298</c:v>
                </c:pt>
                <c:pt idx="2500">
                  <c:v>0.27888170321674499</c:v>
                </c:pt>
                <c:pt idx="2501">
                  <c:v>0.27937784847129199</c:v>
                </c:pt>
                <c:pt idx="2502">
                  <c:v>0.27968281611045598</c:v>
                </c:pt>
                <c:pt idx="2503">
                  <c:v>0.27979639744558599</c:v>
                </c:pt>
                <c:pt idx="2504">
                  <c:v>0.279718514753238</c:v>
                </c:pt>
                <c:pt idx="2505">
                  <c:v>0.27944922132835598</c:v>
                </c:pt>
                <c:pt idx="2506">
                  <c:v>0.27898870144781002</c:v>
                </c:pt>
                <c:pt idx="2507">
                  <c:v>0.278337270244288</c:v>
                </c:pt>
                <c:pt idx="2508">
                  <c:v>0.27749537349065601</c:v>
                </c:pt>
                <c:pt idx="2509">
                  <c:v>0.27646358729491399</c:v>
                </c:pt>
                <c:pt idx="2510">
                  <c:v>0.27524261770596897</c:v>
                </c:pt>
                <c:pt idx="2511">
                  <c:v>0.27383330023048702</c:v>
                </c:pt>
                <c:pt idx="2512">
                  <c:v>0.27223659926115401</c:v>
                </c:pt>
                <c:pt idx="2513">
                  <c:v>0.27045360741675201</c:v>
                </c:pt>
                <c:pt idx="2514">
                  <c:v>0.26848554479447301</c:v>
                </c:pt>
                <c:pt idx="2515">
                  <c:v>0.26633375813501797</c:v>
                </c:pt>
                <c:pt idx="2516">
                  <c:v>0.26399971990102</c:v>
                </c:pt>
                <c:pt idx="2517">
                  <c:v>0.26148502726944201</c:v>
                </c:pt>
                <c:pt idx="2518">
                  <c:v>0.25879140103863402</c:v>
                </c:pt>
                <c:pt idx="2519">
                  <c:v>0.25592068445079502</c:v>
                </c:pt>
                <c:pt idx="2520">
                  <c:v>0.25287484193064502</c:v>
                </c:pt>
                <c:pt idx="2521">
                  <c:v>0.249655957741173</c:v>
                </c:pt>
                <c:pt idx="2522">
                  <c:v>0.246266234557384</c:v>
                </c:pt>
                <c:pt idx="2523">
                  <c:v>0.24270799195901099</c:v>
                </c:pt>
                <c:pt idx="2524">
                  <c:v>0.238983664843231</c:v>
                </c:pt>
                <c:pt idx="2525">
                  <c:v>0.235095801758475</c:v>
                </c:pt>
                <c:pt idx="2526">
                  <c:v>0.23104706316045601</c:v>
                </c:pt>
                <c:pt idx="2527">
                  <c:v>0.226840219591631</c:v>
                </c:pt>
                <c:pt idx="2528">
                  <c:v>0.22247814978532199</c:v>
                </c:pt>
                <c:pt idx="2529">
                  <c:v>0.21796383869580499</c:v>
                </c:pt>
                <c:pt idx="2530">
                  <c:v>0.21330037545571601</c:v>
                </c:pt>
                <c:pt idx="2531">
                  <c:v>0.208490951262161</c:v>
                </c:pt>
                <c:pt idx="2532">
                  <c:v>0.20353885719299</c:v>
                </c:pt>
                <c:pt idx="2533">
                  <c:v>0.19844748195471701</c:v>
                </c:pt>
                <c:pt idx="2534">
                  <c:v>0.19322030956364</c:v>
                </c:pt>
                <c:pt idx="2535">
                  <c:v>0.18786091696173299</c:v>
                </c:pt>
                <c:pt idx="2536">
                  <c:v>0.18237297156895499</c:v>
                </c:pt>
                <c:pt idx="2537">
                  <c:v>0.176760228773641</c:v>
                </c:pt>
                <c:pt idx="2538">
                  <c:v>0.17102652936270299</c:v>
                </c:pt>
                <c:pt idx="2539">
                  <c:v>0.16517579689338199</c:v>
                </c:pt>
                <c:pt idx="2540">
                  <c:v>0.159212035008373</c:v>
                </c:pt>
                <c:pt idx="2541">
                  <c:v>0.153139324696135</c:v>
                </c:pt>
                <c:pt idx="2542">
                  <c:v>0.14696182149828599</c:v>
                </c:pt>
                <c:pt idx="2543">
                  <c:v>0.14068375266597499</c:v>
                </c:pt>
                <c:pt idx="2544">
                  <c:v>0.13430941426717799</c:v>
                </c:pt>
                <c:pt idx="2545">
                  <c:v>0.127843168246915</c:v>
                </c:pt>
                <c:pt idx="2546">
                  <c:v>0.12128943944237899</c:v>
                </c:pt>
                <c:pt idx="2547">
                  <c:v>0.114652712555029</c:v>
                </c:pt>
                <c:pt idx="2548">
                  <c:v>0.10793752908172</c:v>
                </c:pt>
                <c:pt idx="2549">
                  <c:v>0.101148484206968</c:v>
                </c:pt>
                <c:pt idx="2550">
                  <c:v>9.4290223658474906E-2</c:v>
                </c:pt>
                <c:pt idx="2551">
                  <c:v>8.7367440528067095E-2</c:v>
                </c:pt>
                <c:pt idx="2552">
                  <c:v>8.0384872060225696E-2</c:v>
                </c:pt>
                <c:pt idx="2553">
                  <c:v>7.3347296410399401E-2</c:v>
                </c:pt>
                <c:pt idx="2554">
                  <c:v>6.6259529375324297E-2</c:v>
                </c:pt>
                <c:pt idx="2555">
                  <c:v>5.9126421097585397E-2</c:v>
                </c:pt>
                <c:pt idx="2556">
                  <c:v>5.1952852746675098E-2</c:v>
                </c:pt>
                <c:pt idx="2557">
                  <c:v>4.47437331788203E-2</c:v>
                </c:pt>
                <c:pt idx="2558">
                  <c:v>3.7503995577863297E-2</c:v>
                </c:pt>
                <c:pt idx="2559">
                  <c:v>3.0238594079495799E-2</c:v>
                </c:pt>
                <c:pt idx="2560">
                  <c:v>2.2952500381155001E-2</c:v>
                </c:pt>
                <c:pt idx="2561">
                  <c:v>1.56507003399027E-2</c:v>
                </c:pt>
                <c:pt idx="2562">
                  <c:v>8.3381905606148502E-3</c:v>
                </c:pt>
                <c:pt idx="2563">
                  <c:v>1.0199749768162801E-3</c:v>
                </c:pt>
                <c:pt idx="2564">
                  <c:v>-6.2989385734992598E-3</c:v>
                </c:pt>
                <c:pt idx="2565">
                  <c:v>-1.36135417747212E-2</c:v>
                </c:pt>
                <c:pt idx="2566">
                  <c:v>-2.0918829260800902E-2</c:v>
                </c:pt>
                <c:pt idx="2567">
                  <c:v>-2.8209802040411899E-2</c:v>
                </c:pt>
                <c:pt idx="2568">
                  <c:v>-3.5481470917748503E-2</c:v>
                </c:pt>
                <c:pt idx="2569">
                  <c:v>-4.2728859906620502E-2</c:v>
                </c:pt>
                <c:pt idx="2570">
                  <c:v>-4.9947009635509201E-2</c:v>
                </c:pt>
                <c:pt idx="2571">
                  <c:v>-5.7130980741254E-2</c:v>
                </c:pt>
                <c:pt idx="2572">
                  <c:v>-6.4275857249046803E-2</c:v>
                </c:pt>
                <c:pt idx="2573">
                  <c:v>-7.1376749936422706E-2</c:v>
                </c:pt>
                <c:pt idx="2574">
                  <c:v>-7.8428799678943298E-2</c:v>
                </c:pt>
                <c:pt idx="2575">
                  <c:v>-8.5427180775284203E-2</c:v>
                </c:pt>
                <c:pt idx="2576">
                  <c:v>-9.2367104249451604E-2</c:v>
                </c:pt>
                <c:pt idx="2577">
                  <c:v>-9.9243821127867199E-2</c:v>
                </c:pt>
                <c:pt idx="2578">
                  <c:v>-0.10605262568908</c:v>
                </c:pt>
                <c:pt idx="2579">
                  <c:v>-0.112788858683881</c:v>
                </c:pt>
                <c:pt idx="2580">
                  <c:v>-0.119447910523615</c:v>
                </c:pt>
                <c:pt idx="2581">
                  <c:v>-0.126025224434514</c:v>
                </c:pt>
                <c:pt idx="2582">
                  <c:v>-0.13251629957588401</c:v>
                </c:pt>
                <c:pt idx="2583">
                  <c:v>-0.138916694120024</c:v>
                </c:pt>
                <c:pt idx="2584">
                  <c:v>-0.14522202829175301</c:v>
                </c:pt>
                <c:pt idx="2585">
                  <c:v>-0.15142798736548599</c:v>
                </c:pt>
                <c:pt idx="2586">
                  <c:v>-0.15753032461778499</c:v>
                </c:pt>
                <c:pt idx="2587">
                  <c:v>-0.163524864233385</c:v>
                </c:pt>
                <c:pt idx="2588">
                  <c:v>-0.16940750416269601</c:v>
                </c:pt>
                <c:pt idx="2589">
                  <c:v>-0.17517421892882301</c:v>
                </c:pt>
                <c:pt idx="2590">
                  <c:v>-0.180821062382193</c:v>
                </c:pt>
                <c:pt idx="2591">
                  <c:v>-0.18634417040089399</c:v>
                </c:pt>
                <c:pt idx="2592">
                  <c:v>-0.191739763534887</c:v>
                </c:pt>
                <c:pt idx="2593">
                  <c:v>-0.197004149592272</c:v>
                </c:pt>
                <c:pt idx="2594">
                  <c:v>-0.20213372616584899</c:v>
                </c:pt>
                <c:pt idx="2595">
                  <c:v>-0.20712498309823599</c:v>
                </c:pt>
                <c:pt idx="2596">
                  <c:v>-0.21197450488386099</c:v>
                </c:pt>
                <c:pt idx="2597">
                  <c:v>-0.21667897300618499</c:v>
                </c:pt>
                <c:pt idx="2598">
                  <c:v>-0.22123516820855599</c:v>
                </c:pt>
                <c:pt idx="2599">
                  <c:v>-0.22563997269713601</c:v>
                </c:pt>
                <c:pt idx="2600">
                  <c:v>-0.22989037227440601</c:v>
                </c:pt>
                <c:pt idx="2601">
                  <c:v>-0.23398345840176701</c:v>
                </c:pt>
                <c:pt idx="2602">
                  <c:v>-0.23791643018985101</c:v>
                </c:pt>
                <c:pt idx="2603">
                  <c:v>-0.24168659631516201</c:v>
                </c:pt>
                <c:pt idx="2604">
                  <c:v>-0.24529137686174399</c:v>
                </c:pt>
                <c:pt idx="2605">
                  <c:v>-0.24872830508660701</c:v>
                </c:pt>
                <c:pt idx="2606">
                  <c:v>-0.25199502910771798</c:v>
                </c:pt>
                <c:pt idx="2607">
                  <c:v>-0.25508931351338698</c:v>
                </c:pt>
                <c:pt idx="2608">
                  <c:v>-0.25800904089195398</c:v>
                </c:pt>
                <c:pt idx="2609">
                  <c:v>-0.26075221328072801</c:v>
                </c:pt>
                <c:pt idx="2610">
                  <c:v>-0.26331695353319001</c:v>
                </c:pt>
                <c:pt idx="2611">
                  <c:v>-0.26570150660351799</c:v>
                </c:pt>
                <c:pt idx="2612">
                  <c:v>-0.26790424074756303</c:v>
                </c:pt>
                <c:pt idx="2613">
                  <c:v>-0.26992364863944501</c:v>
                </c:pt>
                <c:pt idx="2614">
                  <c:v>-0.27175834840301799</c:v>
                </c:pt>
                <c:pt idx="2615">
                  <c:v>-0.27340708455747498</c:v>
                </c:pt>
                <c:pt idx="2616">
                  <c:v>-0.274868728876482</c:v>
                </c:pt>
                <c:pt idx="2617">
                  <c:v>-0.276142281160212</c:v>
                </c:pt>
                <c:pt idx="2618">
                  <c:v>-0.27722686991978401</c:v>
                </c:pt>
                <c:pt idx="2619">
                  <c:v>-0.27812175297361902</c:v>
                </c:pt>
                <c:pt idx="2620">
                  <c:v>-0.27882631795531299</c:v>
                </c:pt>
                <c:pt idx="2621">
                  <c:v>-0.27934008273268002</c:v>
                </c:pt>
                <c:pt idx="2622">
                  <c:v>-0.27966269573767</c:v>
                </c:pt>
                <c:pt idx="2623">
                  <c:v>-0.27979393620695098</c:v>
                </c:pt>
                <c:pt idx="2624">
                  <c:v>-0.279733714332973</c:v>
                </c:pt>
                <c:pt idx="2625">
                  <c:v>-0.27948207132542602</c:v>
                </c:pt>
                <c:pt idx="2626">
                  <c:v>-0.27903917938303602</c:v>
                </c:pt>
                <c:pt idx="2627">
                  <c:v>-0.27840534157573599</c:v>
                </c:pt>
                <c:pt idx="2628">
                  <c:v>-0.27758099163727201</c:v>
                </c:pt>
                <c:pt idx="2629">
                  <c:v>-0.27656669366839798</c:v>
                </c:pt>
                <c:pt idx="2630">
                  <c:v>-0.27536314175086801</c:v>
                </c:pt>
                <c:pt idx="2631">
                  <c:v>-0.27397115947247502</c:v>
                </c:pt>
                <c:pt idx="2632">
                  <c:v>-0.27239169936347302</c:v>
                </c:pt>
                <c:pt idx="2633">
                  <c:v>-0.270625842244759</c:v>
                </c:pt>
                <c:pt idx="2634">
                  <c:v>-0.26867479648827403</c:v>
                </c:pt>
                <c:pt idx="2635">
                  <c:v>-0.266539897190117</c:v>
                </c:pt>
                <c:pt idx="2636">
                  <c:v>-0.26422260525693803</c:v>
                </c:pt>
                <c:pt idx="2637">
                  <c:v>-0.261724506406246</c:v>
                </c:pt>
                <c:pt idx="2638">
                  <c:v>-0.25904731008130499</c:v>
                </c:pt>
                <c:pt idx="2639">
                  <c:v>-0.25619284828136701</c:v>
                </c:pt>
                <c:pt idx="2640">
                  <c:v>-0.25316307430803697</c:v>
                </c:pt>
                <c:pt idx="2641">
                  <c:v>-0.249960061428638</c:v>
                </c:pt>
                <c:pt idx="2642">
                  <c:v>-0.246586001457471</c:v>
                </c:pt>
                <c:pt idx="2643">
                  <c:v>-0.24304320325597001</c:v>
                </c:pt>
                <c:pt idx="2644">
                  <c:v>-0.23933409115274801</c:v>
                </c:pt>
                <c:pt idx="2645">
                  <c:v>-0.23546120328463599</c:v>
                </c:pt>
                <c:pt idx="2646">
                  <c:v>-0.23142718985984301</c:v>
                </c:pt>
                <c:pt idx="2647">
                  <c:v>-0.227234811344422</c:v>
                </c:pt>
                <c:pt idx="2648">
                  <c:v>-0.222886936573294</c:v>
                </c:pt>
                <c:pt idx="2649">
                  <c:v>-0.21838654078710501</c:v>
                </c:pt>
                <c:pt idx="2650">
                  <c:v>-0.21373670359628</c:v>
                </c:pt>
                <c:pt idx="2651">
                  <c:v>-0.20894060687365201</c:v>
                </c:pt>
                <c:pt idx="2652">
                  <c:v>-0.20400153257711401</c:v>
                </c:pt>
                <c:pt idx="2653">
                  <c:v>-0.198922860503778</c:v>
                </c:pt>
                <c:pt idx="2654">
                  <c:v>-0.193708065977197</c:v>
                </c:pt>
                <c:pt idx="2655">
                  <c:v>-0.18836071746920099</c:v>
                </c:pt>
                <c:pt idx="2656">
                  <c:v>-0.18288447415800199</c:v>
                </c:pt>
                <c:pt idx="2657">
                  <c:v>-0.17728308342422999</c:v>
                </c:pt>
                <c:pt idx="2658">
                  <c:v>-0.171560378286606</c:v>
                </c:pt>
                <c:pt idx="2659">
                  <c:v>-0.16572027477901499</c:v>
                </c:pt>
                <c:pt idx="2660">
                  <c:v>-0.15976676927077799</c:v>
                </c:pt>
                <c:pt idx="2661">
                  <c:v>-0.15370393573193999</c:v>
                </c:pt>
                <c:pt idx="2662">
                  <c:v>-0.147535922945466</c:v>
                </c:pt>
                <c:pt idx="2663">
                  <c:v>-0.141266951668237</c:v>
                </c:pt>
                <c:pt idx="2664">
                  <c:v>-0.13490131174279399</c:v>
                </c:pt>
                <c:pt idx="2665">
                  <c:v>-0.12844335916181199</c:v>
                </c:pt>
                <c:pt idx="2666">
                  <c:v>-0.121897513087303</c:v>
                </c:pt>
                <c:pt idx="2667">
                  <c:v>-0.11526825282659101</c:v>
                </c:pt>
                <c:pt idx="2668">
                  <c:v>-0.10856011476713601</c:v>
                </c:pt>
                <c:pt idx="2669">
                  <c:v>-0.101777689272294</c:v>
                </c:pt>
                <c:pt idx="2670">
                  <c:v>-9.4925617540140103E-2</c:v>
                </c:pt>
                <c:pt idx="2671">
                  <c:v>-8.8008588427508402E-2</c:v>
                </c:pt>
                <c:pt idx="2672">
                  <c:v>-8.1031335241418798E-2</c:v>
                </c:pt>
                <c:pt idx="2673">
                  <c:v>-7.3998632500084899E-2</c:v>
                </c:pt>
                <c:pt idx="2674">
                  <c:v>-6.6915292665723006E-2</c:v>
                </c:pt>
                <c:pt idx="2675">
                  <c:v>-5.9786162851394598E-2</c:v>
                </c:pt>
                <c:pt idx="2676">
                  <c:v>-5.2616121504139003E-2</c:v>
                </c:pt>
                <c:pt idx="2677">
                  <c:v>-4.54100750666626E-2</c:v>
                </c:pt>
                <c:pt idx="2678">
                  <c:v>-3.8172954619871698E-2</c:v>
                </c:pt>
                <c:pt idx="2679">
                  <c:v>-3.09097125085455E-2</c:v>
                </c:pt>
                <c:pt idx="2680">
                  <c:v>-2.3625318952457501E-2</c:v>
                </c:pt>
                <c:pt idx="2681">
                  <c:v>-1.63247586452663E-2</c:v>
                </c:pt>
                <c:pt idx="2682">
                  <c:v>-9.0130273435004502E-3</c:v>
                </c:pt>
                <c:pt idx="2683">
                  <c:v>-1.69512844797462E-3</c:v>
                </c:pt>
                <c:pt idx="2684">
                  <c:v>5.62393042002657E-3</c:v>
                </c:pt>
                <c:pt idx="2685">
                  <c:v>1.2939140845452E-2</c:v>
                </c:pt>
                <c:pt idx="2686">
                  <c:v>2.0245497046730801E-2</c:v>
                </c:pt>
                <c:pt idx="2687">
                  <c:v>2.7537999301217399E-2</c:v>
                </c:pt>
                <c:pt idx="2688">
                  <c:v>3.4811657366489897E-2</c:v>
                </c:pt>
                <c:pt idx="2689">
                  <c:v>4.2061493895161201E-2</c:v>
                </c:pt>
                <c:pt idx="2690">
                  <c:v>4.9282547840866997E-2</c:v>
                </c:pt>
                <c:pt idx="2691">
                  <c:v>5.6469877853097698E-2</c:v>
                </c:pt>
                <c:pt idx="2692">
                  <c:v>6.3618565658553505E-2</c:v>
                </c:pt>
                <c:pt idx="2693">
                  <c:v>7.0723719426707105E-2</c:v>
                </c:pt>
                <c:pt idx="2694">
                  <c:v>7.7780477117272401E-2</c:v>
                </c:pt>
                <c:pt idx="2695">
                  <c:v>8.4784009807287106E-2</c:v>
                </c:pt>
                <c:pt idx="2696">
                  <c:v>9.1729524995533704E-2</c:v>
                </c:pt>
                <c:pt idx="2697">
                  <c:v>9.8612269882037099E-2</c:v>
                </c:pt>
                <c:pt idx="2698">
                  <c:v>0.105427534620394</c:v>
                </c:pt>
                <c:pt idx="2699">
                  <c:v>0.112170655540711</c:v>
                </c:pt>
                <c:pt idx="2700">
                  <c:v>0.118837018340942</c:v>
                </c:pt>
                <c:pt idx="2701">
                  <c:v>0.12542206124444499</c:v>
                </c:pt>
                <c:pt idx="2702">
                  <c:v>0.13192127812159599</c:v>
                </c:pt>
                <c:pt idx="2703">
                  <c:v>0.13833022157332001</c:v>
                </c:pt>
                <c:pt idx="2704">
                  <c:v>0.14464450597444201</c:v>
                </c:pt>
                <c:pt idx="2705">
                  <c:v>0.150859810474751</c:v>
                </c:pt>
                <c:pt idx="2706">
                  <c:v>0.15697188195575901</c:v>
                </c:pt>
                <c:pt idx="2707">
                  <c:v>0.16297653794108999</c:v>
                </c:pt>
                <c:pt idx="2708">
                  <c:v>0.16886966945854501</c:v>
                </c:pt>
                <c:pt idx="2709">
                  <c:v>0.17464724385186001</c:v>
                </c:pt>
                <c:pt idx="2710">
                  <c:v>0.18030530754024399</c:v>
                </c:pt>
                <c:pt idx="2711">
                  <c:v>0.185839988723804</c:v>
                </c:pt>
                <c:pt idx="2712">
                  <c:v>0.191247500033011</c:v>
                </c:pt>
                <c:pt idx="2713">
                  <c:v>0.19652414112038599</c:v>
                </c:pt>
                <c:pt idx="2714">
                  <c:v>0.20166630119264001</c:v>
                </c:pt>
                <c:pt idx="2715">
                  <c:v>0.20667046148153201</c:v>
                </c:pt>
                <c:pt idx="2716">
                  <c:v>0.21153319765175199</c:v>
                </c:pt>
                <c:pt idx="2717">
                  <c:v>0.21625118214418901</c:v>
                </c:pt>
                <c:pt idx="2718">
                  <c:v>0.22082118645297</c:v>
                </c:pt>
                <c:pt idx="2719">
                  <c:v>0.22524008333471901</c:v>
                </c:pt>
                <c:pt idx="2720">
                  <c:v>0.22950484894852199</c:v>
                </c:pt>
                <c:pt idx="2721">
                  <c:v>0.23361256492513699</c:v>
                </c:pt>
                <c:pt idx="2722">
                  <c:v>0.237560420364023</c:v>
                </c:pt>
                <c:pt idx="2723">
                  <c:v>0.241345713756836</c:v>
                </c:pt>
                <c:pt idx="2724">
                  <c:v>0.244965854836066</c:v>
                </c:pt>
                <c:pt idx="2725">
                  <c:v>0.24841836634754599</c:v>
                </c:pt>
                <c:pt idx="2726">
                  <c:v>0.25170088574563598</c:v>
                </c:pt>
                <c:pt idx="2727">
                  <c:v>0.25481116680990601</c:v>
                </c:pt>
                <c:pt idx="2728">
                  <c:v>0.25774708118222001</c:v>
                </c:pt>
                <c:pt idx="2729">
                  <c:v>0.26050661982316498</c:v>
                </c:pt>
                <c:pt idx="2730">
                  <c:v>0.263087894386832</c:v>
                </c:pt>
                <c:pt idx="2731">
                  <c:v>0.26548913851300898</c:v>
                </c:pt>
                <c:pt idx="2732">
                  <c:v>0.267708709035896</c:v>
                </c:pt>
                <c:pt idx="2733">
                  <c:v>0.26974508710851902</c:v>
                </c:pt>
                <c:pt idx="2734">
                  <c:v>0.27159687924207399</c:v>
                </c:pt>
                <c:pt idx="2735">
                  <c:v>0.27326281825948801</c:v>
                </c:pt>
                <c:pt idx="2736">
                  <c:v>0.27474176416254498</c:v>
                </c:pt>
                <c:pt idx="2737">
                  <c:v>0.27603270491198501</c:v>
                </c:pt>
                <c:pt idx="2738">
                  <c:v>0.27713475712003999</c:v>
                </c:pt>
                <c:pt idx="2739">
                  <c:v>0.27804716665493401</c:v>
                </c:pt>
                <c:pt idx="2740">
                  <c:v>0.27876930915693199</c:v>
                </c:pt>
                <c:pt idx="2741">
                  <c:v>0.27930069046559203</c:v>
                </c:pt>
                <c:pt idx="2742">
                  <c:v>0.27964094695791197</c:v>
                </c:pt>
                <c:pt idx="2743">
                  <c:v>0.27978984579716298</c:v>
                </c:pt>
                <c:pt idx="2744">
                  <c:v>0.27974728509221303</c:v>
                </c:pt>
                <c:pt idx="2745">
                  <c:v>0.279513293967254</c:v>
                </c:pt>
                <c:pt idx="2746">
                  <c:v>0.27908803254187198</c:v>
                </c:pt>
                <c:pt idx="2747">
                  <c:v>0.27847179182147602</c:v>
                </c:pt>
                <c:pt idx="2748">
                  <c:v>0.27766499349816498</c:v>
                </c:pt>
                <c:pt idx="2749">
                  <c:v>0.276668189662167</c:v>
                </c:pt>
                <c:pt idx="2750">
                  <c:v>0.275482062424038</c:v>
                </c:pt>
                <c:pt idx="2751">
                  <c:v>0.27410742344790601</c:v>
                </c:pt>
                <c:pt idx="2752">
                  <c:v>0.27254521339603999</c:v>
                </c:pt>
                <c:pt idx="2753">
                  <c:v>0.27079650128516503</c:v>
                </c:pt>
                <c:pt idx="2754">
                  <c:v>0.26886248375493299</c:v>
                </c:pt>
                <c:pt idx="2755">
                  <c:v>0.26674448424906699</c:v>
                </c:pt>
                <c:pt idx="2756">
                  <c:v>0.26444395210972699</c:v>
                </c:pt>
                <c:pt idx="2757">
                  <c:v>0.261962461585735</c:v>
                </c:pt>
                <c:pt idx="2758">
                  <c:v>0.259301710755315</c:v>
                </c:pt>
                <c:pt idx="2759">
                  <c:v>0.25646352036410502</c:v>
                </c:pt>
                <c:pt idx="2760">
                  <c:v>0.25344983257922499</c:v>
                </c:pt>
                <c:pt idx="2761">
                  <c:v>0.25026270966025199</c:v>
                </c:pt>
                <c:pt idx="2762">
                  <c:v>0.24690433254802699</c:v>
                </c:pt>
                <c:pt idx="2763">
                  <c:v>0.24337699937224</c:v>
                </c:pt>
                <c:pt idx="2764">
                  <c:v>0.23968312387882099</c:v>
                </c:pt>
                <c:pt idx="2765">
                  <c:v>0.23582523377822501</c:v>
                </c:pt>
                <c:pt idx="2766">
                  <c:v>0.23180596901572301</c:v>
                </c:pt>
                <c:pt idx="2767">
                  <c:v>0.22762807996489401</c:v>
                </c:pt>
                <c:pt idx="2768">
                  <c:v>0.22329442554555001</c:v>
                </c:pt>
                <c:pt idx="2769">
                  <c:v>0.21880797126738499</c:v>
                </c:pt>
                <c:pt idx="2770">
                  <c:v>0.214171787200681</c:v>
                </c:pt>
                <c:pt idx="2771">
                  <c:v>0.20938904587547</c:v>
                </c:pt>
                <c:pt idx="2772">
                  <c:v>0.20446302011057599</c:v>
                </c:pt>
                <c:pt idx="2773">
                  <c:v>0.19939708077403501</c:v>
                </c:pt>
                <c:pt idx="2774">
                  <c:v>0.19419469447641299</c:v>
                </c:pt>
                <c:pt idx="2775">
                  <c:v>0.18885942119862101</c:v>
                </c:pt>
                <c:pt idx="2776">
                  <c:v>0.18339491185581699</c:v>
                </c:pt>
                <c:pt idx="2777">
                  <c:v>0.17780490579910499</c:v>
                </c:pt>
                <c:pt idx="2778">
                  <c:v>0.17209322825669601</c:v>
                </c:pt>
                <c:pt idx="2779">
                  <c:v>0.166263787716319</c:v>
                </c:pt>
                <c:pt idx="2780">
                  <c:v>0.16032057325064999</c:v>
                </c:pt>
                <c:pt idx="2781">
                  <c:v>0.15426765178759799</c:v>
                </c:pt>
                <c:pt idx="2782">
                  <c:v>0.14810916532731699</c:v>
                </c:pt>
                <c:pt idx="2783">
                  <c:v>0.14184932810784501</c:v>
                </c:pt>
                <c:pt idx="2784">
                  <c:v>0.13549242372131001</c:v>
                </c:pt>
                <c:pt idx="2785">
                  <c:v>0.129042802182676</c:v>
                </c:pt>
                <c:pt idx="2786">
                  <c:v>0.12250487695304201</c:v>
                </c:pt>
                <c:pt idx="2787">
                  <c:v>0.115883121919517</c:v>
                </c:pt>
                <c:pt idx="2788">
                  <c:v>0.10918206833375101</c:v>
                </c:pt>
                <c:pt idx="2789">
                  <c:v>0.102406301711212</c:v>
                </c:pt>
                <c:pt idx="2790">
                  <c:v>9.5560458693322706E-2</c:v>
                </c:pt>
                <c:pt idx="2791">
                  <c:v>8.8649223874623498E-2</c:v>
                </c:pt>
                <c:pt idx="2792">
                  <c:v>8.1677326597111799E-2</c:v>
                </c:pt>
                <c:pt idx="2793">
                  <c:v>7.4649537713965694E-2</c:v>
                </c:pt>
                <c:pt idx="2794">
                  <c:v>6.7570666324859405E-2</c:v>
                </c:pt>
                <c:pt idx="2795">
                  <c:v>6.0445556485108E-2</c:v>
                </c:pt>
                <c:pt idx="2796">
                  <c:v>5.3279083890891303E-2</c:v>
                </c:pt>
                <c:pt idx="2797">
                  <c:v>4.6076152542826203E-2</c:v>
                </c:pt>
                <c:pt idx="2798">
                  <c:v>3.8841691390170602E-2</c:v>
                </c:pt>
                <c:pt idx="2799">
                  <c:v>3.1580650957954898E-2</c:v>
                </c:pt>
                <c:pt idx="2800">
                  <c:v>2.4297999959348698E-2</c:v>
                </c:pt>
                <c:pt idx="2801">
                  <c:v>1.6998721895582301E-2</c:v>
                </c:pt>
                <c:pt idx="2802">
                  <c:v>9.6878116457484592E-3</c:v>
                </c:pt>
                <c:pt idx="2803">
                  <c:v>2.3702720488176102E-3</c:v>
                </c:pt>
                <c:pt idx="2804">
                  <c:v>-4.9488895197927598E-3</c:v>
                </c:pt>
                <c:pt idx="2805">
                  <c:v>-1.2264664574753699E-2</c:v>
                </c:pt>
                <c:pt idx="2806">
                  <c:v>-1.9572046948119801E-2</c:v>
                </c:pt>
                <c:pt idx="2807">
                  <c:v>-2.6866036215038101E-2</c:v>
                </c:pt>
                <c:pt idx="2808">
                  <c:v>-3.4141641115527498E-2</c:v>
                </c:pt>
                <c:pt idx="2809">
                  <c:v>-4.1393882969986397E-2</c:v>
                </c:pt>
                <c:pt idx="2810">
                  <c:v>-4.8617799086091297E-2</c:v>
                </c:pt>
                <c:pt idx="2811">
                  <c:v>-5.5808446154756199E-2</c:v>
                </c:pt>
                <c:pt idx="2812">
                  <c:v>-6.2960903632827095E-2</c:v>
                </c:pt>
                <c:pt idx="2813">
                  <c:v>-7.0070277110198601E-2</c:v>
                </c:pt>
                <c:pt idx="2814">
                  <c:v>-7.71317016590473E-2</c:v>
                </c:pt>
                <c:pt idx="2815">
                  <c:v>-8.4140345162890595E-2</c:v>
                </c:pt>
                <c:pt idx="2816">
                  <c:v>-9.1091411623192897E-2</c:v>
                </c:pt>
                <c:pt idx="2817">
                  <c:v>-9.7980144441256301E-2</c:v>
                </c:pt>
                <c:pt idx="2818">
                  <c:v>-0.10480182967314999</c:v>
                </c:pt>
                <c:pt idx="2819">
                  <c:v>-0.111551799255452</c:v>
                </c:pt>
                <c:pt idx="2820">
                  <c:v>-0.118225434199592</c:v>
                </c:pt>
                <c:pt idx="2821">
                  <c:v>-0.124818167752617</c:v>
                </c:pt>
                <c:pt idx="2822">
                  <c:v>-0.13132548852220899</c:v>
                </c:pt>
                <c:pt idx="2823">
                  <c:v>-0.13774294356382</c:v>
                </c:pt>
                <c:pt idx="2824">
                  <c:v>-0.14406614142780999</c:v>
                </c:pt>
                <c:pt idx="2825">
                  <c:v>-0.15029075516450999</c:v>
                </c:pt>
                <c:pt idx="2826">
                  <c:v>-0.15641252528514099</c:v>
                </c:pt>
                <c:pt idx="2827">
                  <c:v>-0.16242726267657001</c:v>
                </c:pt>
                <c:pt idx="2828">
                  <c:v>-0.16833085146791599</c:v>
                </c:pt>
                <c:pt idx="2829">
                  <c:v>-0.17411925184702701</c:v>
                </c:pt>
                <c:pt idx="2830">
                  <c:v>-0.17978850282491399</c:v>
                </c:pt>
                <c:pt idx="2831">
                  <c:v>-0.185334724946249</c:v>
                </c:pt>
                <c:pt idx="2832">
                  <c:v>-0.19075412294406399</c:v>
                </c:pt>
                <c:pt idx="2833">
                  <c:v>-0.196042988336848</c:v>
                </c:pt>
                <c:pt idx="2834">
                  <c:v>-0.20119770196624701</c:v>
                </c:pt>
                <c:pt idx="2835">
                  <c:v>-0.20621473647365099</c:v>
                </c:pt>
                <c:pt idx="2836">
                  <c:v>-0.211090658713952</c:v>
                </c:pt>
                <c:pt idx="2837">
                  <c:v>-0.215822132104841</c:v>
                </c:pt>
                <c:pt idx="2838">
                  <c:v>-0.22040591891002401</c:v>
                </c:pt>
                <c:pt idx="2839">
                  <c:v>-0.224838882454793</c:v>
                </c:pt>
                <c:pt idx="2840">
                  <c:v>-0.22911798927245</c:v>
                </c:pt>
                <c:pt idx="2841">
                  <c:v>-0.2332403111801</c:v>
                </c:pt>
                <c:pt idx="2842">
                  <c:v>-0.237203027282398</c:v>
                </c:pt>
                <c:pt idx="2843">
                  <c:v>-0.24100342590188301</c:v>
                </c:pt>
                <c:pt idx="2844">
                  <c:v>-0.24463890643457101</c:v>
                </c:pt>
                <c:pt idx="2845">
                  <c:v>-0.24810698112954399</c:v>
                </c:pt>
                <c:pt idx="2846">
                  <c:v>-0.25140527679131203</c:v>
                </c:pt>
                <c:pt idx="2847">
                  <c:v>-0.25453153640378401</c:v>
                </c:pt>
                <c:pt idx="2848">
                  <c:v>-0.25748362067473901</c:v>
                </c:pt>
                <c:pt idx="2849">
                  <c:v>-0.26025950949974003</c:v>
                </c:pt>
                <c:pt idx="2850">
                  <c:v>-0.26285730334448598</c:v>
                </c:pt>
                <c:pt idx="2851">
                  <c:v>-0.26527522454466002</c:v>
                </c:pt>
                <c:pt idx="2852">
                  <c:v>-0.26751161852237698</c:v>
                </c:pt>
                <c:pt idx="2853">
                  <c:v>-0.26956495491841198</c:v>
                </c:pt>
                <c:pt idx="2854">
                  <c:v>-0.27143382863942001</c:v>
                </c:pt>
                <c:pt idx="2855">
                  <c:v>-0.27311696081943798</c:v>
                </c:pt>
                <c:pt idx="2856">
                  <c:v>-0.27461319969500703</c:v>
                </c:pt>
                <c:pt idx="2857">
                  <c:v>-0.27592152139332699</c:v>
                </c:pt>
                <c:pt idx="2858">
                  <c:v>-0.27704103063288699</c:v>
                </c:pt>
                <c:pt idx="2859">
                  <c:v>-0.27797096133610399</c:v>
                </c:pt>
                <c:pt idx="2860">
                  <c:v>-0.27871067715354902</c:v>
                </c:pt>
                <c:pt idx="2861">
                  <c:v>-0.27925967189939899</c:v>
                </c:pt>
                <c:pt idx="2862">
                  <c:v>-0.27961756989782</c:v>
                </c:pt>
                <c:pt idx="2863">
                  <c:v>-0.27978412624003901</c:v>
                </c:pt>
                <c:pt idx="2864">
                  <c:v>-0.279759226951938</c:v>
                </c:pt>
                <c:pt idx="2865">
                  <c:v>-0.279542889072041</c:v>
                </c:pt>
                <c:pt idx="2866">
                  <c:v>-0.279135260639858</c:v>
                </c:pt>
                <c:pt idx="2867">
                  <c:v>-0.27853662059458301</c:v>
                </c:pt>
                <c:pt idx="2868">
                  <c:v>-0.277747378584215</c:v>
                </c:pt>
                <c:pt idx="2869">
                  <c:v>-0.27676807468523401</c:v>
                </c:pt>
                <c:pt idx="2870">
                  <c:v>-0.275599379033034</c:v>
                </c:pt>
                <c:pt idx="2871">
                  <c:v>-0.27424209136334499</c:v>
                </c:pt>
                <c:pt idx="2872">
                  <c:v>-0.272697140464981</c:v>
                </c:pt>
                <c:pt idx="2873">
                  <c:v>-0.27096558354426498</c:v>
                </c:pt>
                <c:pt idx="2874">
                  <c:v>-0.26904860550159398</c:v>
                </c:pt>
                <c:pt idx="2875">
                  <c:v>-0.26694751812060702</c:v>
                </c:pt>
                <c:pt idx="2876">
                  <c:v>-0.26466375917053803</c:v>
                </c:pt>
                <c:pt idx="2877">
                  <c:v>-0.26219889142235397</c:v>
                </c:pt>
                <c:pt idx="2878">
                  <c:v>-0.25955460157935201</c:v>
                </c:pt>
                <c:pt idx="2879">
                  <c:v>-0.25673269912295399</c:v>
                </c:pt>
                <c:pt idx="2880">
                  <c:v>-0.25373511507448299</c:v>
                </c:pt>
                <c:pt idx="2881">
                  <c:v>-0.25056390067376899</c:v>
                </c:pt>
                <c:pt idx="2882">
                  <c:v>-0.24722122597548901</c:v>
                </c:pt>
                <c:pt idx="2883">
                  <c:v>-0.243709378364207</c:v>
                </c:pt>
                <c:pt idx="2884">
                  <c:v>-0.24003076098911799</c:v>
                </c:pt>
                <c:pt idx="2885">
                  <c:v>-0.23618789111958199</c:v>
                </c:pt>
                <c:pt idx="2886">
                  <c:v>-0.232183398422561</c:v>
                </c:pt>
                <c:pt idx="2887">
                  <c:v>-0.22802002316314199</c:v>
                </c:pt>
                <c:pt idx="2888">
                  <c:v>-0.22370061432938401</c:v>
                </c:pt>
                <c:pt idx="2889">
                  <c:v>-0.21922812768275901</c:v>
                </c:pt>
                <c:pt idx="2890">
                  <c:v>-0.21460562373553399</c:v>
                </c:pt>
                <c:pt idx="2891">
                  <c:v>-0.20983626565646399</c:v>
                </c:pt>
                <c:pt idx="2892">
                  <c:v>-0.20492331710625</c:v>
                </c:pt>
                <c:pt idx="2893">
                  <c:v>-0.19987014000421799</c:v>
                </c:pt>
                <c:pt idx="2894">
                  <c:v>-0.194680192227771</c:v>
                </c:pt>
                <c:pt idx="2895">
                  <c:v>-0.18935702524616299</c:v>
                </c:pt>
                <c:pt idx="2896">
                  <c:v>-0.183904281690247</c:v>
                </c:pt>
                <c:pt idx="2897">
                  <c:v>-0.178325692859822</c:v>
                </c:pt>
                <c:pt idx="2898">
                  <c:v>-0.172625076170319</c:v>
                </c:pt>
                <c:pt idx="2899">
                  <c:v>-0.16680633254055199</c:v>
                </c:pt>
                <c:pt idx="2900">
                  <c:v>-0.16087344372332499</c:v>
                </c:pt>
                <c:pt idx="2901">
                  <c:v>-0.15483046958072899</c:v>
                </c:pt>
                <c:pt idx="2902">
                  <c:v>-0.14868154530599101</c:v>
                </c:pt>
                <c:pt idx="2903">
                  <c:v>-0.14243087859376599</c:v>
                </c:pt>
                <c:pt idx="2904">
                  <c:v>-0.13608274676082599</c:v>
                </c:pt>
                <c:pt idx="2905">
                  <c:v>-0.12964149381909701</c:v>
                </c:pt>
                <c:pt idx="2906">
                  <c:v>-0.123111527503066</c:v>
                </c:pt>
                <c:pt idx="2907">
                  <c:v>-0.116497316253576</c:v>
                </c:pt>
                <c:pt idx="2908">
                  <c:v>-0.109803386160084</c:v>
                </c:pt>
                <c:pt idx="2909">
                  <c:v>-0.10303431786346599</c:v>
                </c:pt>
                <c:pt idx="2910">
                  <c:v>-9.6194743421499307E-2</c:v>
                </c:pt>
                <c:pt idx="2911">
                  <c:v>-8.9289343139149893E-2</c:v>
                </c:pt>
                <c:pt idx="2912">
                  <c:v>-8.23228423658562E-2</c:v>
                </c:pt>
                <c:pt idx="2913">
                  <c:v>-7.5300008261980994E-2</c:v>
                </c:pt>
                <c:pt idx="2914">
                  <c:v>-6.8225646536654402E-2</c:v>
                </c:pt>
                <c:pt idx="2915">
                  <c:v>-6.1104598159239E-2</c:v>
                </c:pt>
                <c:pt idx="2916">
                  <c:v>-5.3941736046665301E-2</c:v>
                </c:pt>
                <c:pt idx="2917">
                  <c:v>-4.6741961728906101E-2</c:v>
                </c:pt>
                <c:pt idx="2918">
                  <c:v>-3.9510201994870701E-2</c:v>
                </c:pt>
                <c:pt idx="2919">
                  <c:v>-3.2251405521014798E-2</c:v>
                </c:pt>
                <c:pt idx="2920">
                  <c:v>-2.4970539484972801E-2</c:v>
                </c:pt>
                <c:pt idx="2921">
                  <c:v>-1.76725861665291E-2</c:v>
                </c:pt>
                <c:pt idx="2922">
                  <c:v>-1.03625395382562E-2</c:v>
                </c:pt>
                <c:pt idx="2923">
                  <c:v>-3.0454018481504402E-3</c:v>
                </c:pt>
                <c:pt idx="2924">
                  <c:v>4.2738198033946398E-3</c:v>
                </c:pt>
                <c:pt idx="2925">
                  <c:v>1.15901168899355E-2</c:v>
                </c:pt>
                <c:pt idx="2926">
                  <c:v>1.88984828863017E-2</c:v>
                </c:pt>
                <c:pt idx="2927">
                  <c:v>2.6193916694549301E-2</c:v>
                </c:pt>
                <c:pt idx="2928">
                  <c:v>3.3471426066201099E-2</c:v>
                </c:pt>
                <c:pt idx="2929">
                  <c:v>4.0726031018430003E-2</c:v>
                </c:pt>
                <c:pt idx="2930">
                  <c:v>4.7952767241850401E-2</c:v>
                </c:pt>
                <c:pt idx="2931">
                  <c:v>5.5146689497583203E-2</c:v>
                </c:pt>
                <c:pt idx="2932">
                  <c:v>6.2302875001271699E-2</c:v>
                </c:pt>
                <c:pt idx="2933">
                  <c:v>6.9416426791731003E-2</c:v>
                </c:pt>
                <c:pt idx="2934">
                  <c:v>7.6482477081927694E-2</c:v>
                </c:pt>
                <c:pt idx="2935">
                  <c:v>8.3496190589995203E-2</c:v>
                </c:pt>
                <c:pt idx="2936">
                  <c:v>9.0452767848005794E-2</c:v>
                </c:pt>
                <c:pt idx="2937">
                  <c:v>9.7347448486235402E-2</c:v>
                </c:pt>
                <c:pt idx="2938">
                  <c:v>0.104175514490674</c:v>
                </c:pt>
                <c:pt idx="2939">
                  <c:v>0.11093229343155001</c:v>
                </c:pt>
                <c:pt idx="2940">
                  <c:v>0.117613161660667</c:v>
                </c:pt>
                <c:pt idx="2941">
                  <c:v>0.124213547475352</c:v>
                </c:pt>
                <c:pt idx="2942">
                  <c:v>0.13072893424686</c:v>
                </c:pt>
                <c:pt idx="2943">
                  <c:v>0.13715486351109599</c:v>
                </c:pt>
                <c:pt idx="2944">
                  <c:v>0.14348693801953299</c:v>
                </c:pt>
                <c:pt idx="2945">
                  <c:v>0.14972082474823101</c:v>
                </c:pt>
                <c:pt idx="2946">
                  <c:v>0.155852257862925</c:v>
                </c:pt>
                <c:pt idx="2947">
                  <c:v>0.161877041638119</c:v>
                </c:pt>
                <c:pt idx="2948">
                  <c:v>0.16779105332821401</c:v>
                </c:pt>
                <c:pt idx="2949">
                  <c:v>0.17359024598869099</c:v>
                </c:pt>
                <c:pt idx="2950">
                  <c:v>0.17927065124543001</c:v>
                </c:pt>
                <c:pt idx="2951">
                  <c:v>0.18482838201025401</c:v>
                </c:pt>
                <c:pt idx="2952">
                  <c:v>0.190259635140858</c:v>
                </c:pt>
                <c:pt idx="2953">
                  <c:v>0.19556069404329099</c:v>
                </c:pt>
                <c:pt idx="2954">
                  <c:v>0.20072793121520799</c:v>
                </c:pt>
                <c:pt idx="2955">
                  <c:v>0.20575781072816801</c:v>
                </c:pt>
                <c:pt idx="2956">
                  <c:v>0.210646890647256</c:v>
                </c:pt>
                <c:pt idx="2957">
                  <c:v>0.21539182538639401</c:v>
                </c:pt>
                <c:pt idx="2958">
                  <c:v>0.21998936799771601</c:v>
                </c:pt>
                <c:pt idx="2959">
                  <c:v>0.22443637239345199</c:v>
                </c:pt>
                <c:pt idx="2960">
                  <c:v>0.228729795498779</c:v>
                </c:pt>
                <c:pt idx="2961">
                  <c:v>0.23286669933420001</c:v>
                </c:pt>
                <c:pt idx="2962">
                  <c:v>0.23684425302598999</c:v>
                </c:pt>
                <c:pt idx="2963">
                  <c:v>0.240659734743361</c:v>
                </c:pt>
                <c:pt idx="2964">
                  <c:v>0.24431053356099999</c:v>
                </c:pt>
                <c:pt idx="2965">
                  <c:v>0.24779415124572199</c:v>
                </c:pt>
                <c:pt idx="2966">
                  <c:v>0.25110820396600497</c:v>
                </c:pt>
                <c:pt idx="2967">
                  <c:v>0.25425042392323799</c:v>
                </c:pt>
                <c:pt idx="2968">
                  <c:v>0.25721866090357498</c:v>
                </c:pt>
                <c:pt idx="2969">
                  <c:v>0.26001088374931602</c:v>
                </c:pt>
                <c:pt idx="2970">
                  <c:v>0.26262518174882798</c:v>
                </c:pt>
                <c:pt idx="2971">
                  <c:v>0.26505976594403902</c:v>
                </c:pt>
                <c:pt idx="2972">
                  <c:v>0.26731297035461499</c:v>
                </c:pt>
                <c:pt idx="2973">
                  <c:v>0.269383253117991</c:v>
                </c:pt>
                <c:pt idx="2974">
                  <c:v>0.27126919754446099</c:v>
                </c:pt>
                <c:pt idx="2975">
                  <c:v>0.27296951308661799</c:v>
                </c:pt>
                <c:pt idx="2976">
                  <c:v>0.274483036222469</c:v>
                </c:pt>
                <c:pt idx="2977">
                  <c:v>0.27580873125163402</c:v>
                </c:pt>
                <c:pt idx="2978">
                  <c:v>0.27694569100407201</c:v>
                </c:pt>
                <c:pt idx="2979">
                  <c:v>0.27789313746085498</c:v>
                </c:pt>
                <c:pt idx="2980">
                  <c:v>0.278650422286563</c:v>
                </c:pt>
                <c:pt idx="2981">
                  <c:v>0.27921702727294301</c:v>
                </c:pt>
                <c:pt idx="2982">
                  <c:v>0.27959256469351201</c:v>
                </c:pt>
                <c:pt idx="2983">
                  <c:v>0.27977677756888403</c:v>
                </c:pt>
                <c:pt idx="2984">
                  <c:v>0.27976953984261299</c:v>
                </c:pt>
                <c:pt idx="2985">
                  <c:v>0.27957085646745999</c:v>
                </c:pt>
                <c:pt idx="2986">
                  <c:v>0.27918086340199699</c:v>
                </c:pt>
                <c:pt idx="2987">
                  <c:v>0.278599827517577</c:v>
                </c:pt>
                <c:pt idx="2988">
                  <c:v>0.27782814641571302</c:v>
                </c:pt>
                <c:pt idx="2989">
                  <c:v>0.27686634815599598</c:v>
                </c:pt>
                <c:pt idx="2990">
                  <c:v>0.27571509089474999</c:v>
                </c:pt>
                <c:pt idx="2991">
                  <c:v>0.27437516243465698</c:v>
                </c:pt>
                <c:pt idx="2992">
                  <c:v>0.27284747968566198</c:v>
                </c:pt>
                <c:pt idx="2993">
                  <c:v>0.271133088037535</c:v>
                </c:pt>
                <c:pt idx="2994">
                  <c:v>0.26923316064451502</c:v>
                </c:pt>
                <c:pt idx="2995">
                  <c:v>0.26714899762252198</c:v>
                </c:pt>
                <c:pt idx="2996">
                  <c:v>0.26488202515949</c:v>
                </c:pt>
                <c:pt idx="2997">
                  <c:v>0.262433794539431</c:v>
                </c:pt>
                <c:pt idx="2998">
                  <c:v>0.25980598108089498</c:v>
                </c:pt>
                <c:pt idx="2999">
                  <c:v>0.257000382990552</c:v>
                </c:pt>
                <c:pt idx="3000">
                  <c:v>0.25401892013268401</c:v>
                </c:pt>
                <c:pt idx="3001">
                  <c:v>0.250863632715429</c:v>
                </c:pt>
                <c:pt idx="3002">
                  <c:v>0.24753667989466499</c:v>
                </c:pt>
                <c:pt idx="3003">
                  <c:v>0.24404033829651101</c:v>
                </c:pt>
                <c:pt idx="3004">
                  <c:v>0.240377000459435</c:v>
                </c:pt>
                <c:pt idx="3005">
                  <c:v>0.23654917319704299</c:v>
                </c:pt>
                <c:pt idx="3006">
                  <c:v>0.232559475882676</c:v>
                </c:pt>
                <c:pt idx="3007">
                  <c:v>0.228410638656975</c:v>
                </c:pt>
                <c:pt idx="3008">
                  <c:v>0.224105500559657</c:v>
                </c:pt>
                <c:pt idx="3009">
                  <c:v>0.21964700758676201</c:v>
                </c:pt>
                <c:pt idx="3010">
                  <c:v>0.21503821067471601</c:v>
                </c:pt>
                <c:pt idx="3011">
                  <c:v>0.21028226361258401</c:v>
                </c:pt>
                <c:pt idx="3012">
                  <c:v>0.20538242088393799</c:v>
                </c:pt>
                <c:pt idx="3013">
                  <c:v>0.20034203543982201</c:v>
                </c:pt>
                <c:pt idx="3014">
                  <c:v>0.195164556404335</c:v>
                </c:pt>
                <c:pt idx="3015">
                  <c:v>0.189853526714403</c:v>
                </c:pt>
                <c:pt idx="3016">
                  <c:v>0.18441258069535499</c:v>
                </c:pt>
                <c:pt idx="3017">
                  <c:v>0.17884544157396601</c:v>
                </c:pt>
                <c:pt idx="3018">
                  <c:v>0.17315591893065699</c:v>
                </c:pt>
                <c:pt idx="3019">
                  <c:v>0.16734790609260999</c:v>
                </c:pt>
                <c:pt idx="3020">
                  <c:v>0.161425377469574</c:v>
                </c:pt>
                <c:pt idx="3021">
                  <c:v>0.15539238583418399</c:v>
                </c:pt>
                <c:pt idx="3022">
                  <c:v>0.14925305954866</c:v>
                </c:pt>
                <c:pt idx="3023">
                  <c:v>0.14301159973977401</c:v>
                </c:pt>
                <c:pt idx="3024">
                  <c:v>0.13667227742403701</c:v>
                </c:pt>
                <c:pt idx="3025">
                  <c:v>0.13023943058504101</c:v>
                </c:pt>
                <c:pt idx="3026">
                  <c:v>0.12371746120499801</c:v>
                </c:pt>
                <c:pt idx="3027">
                  <c:v>0.117110832252466</c:v>
                </c:pt>
                <c:pt idx="3028">
                  <c:v>0.110424064628353</c:v>
                </c:pt>
                <c:pt idx="3029">
                  <c:v>0.103661734072274</c:v>
                </c:pt>
                <c:pt idx="3030">
                  <c:v>9.6828468031386006E-2</c:v>
                </c:pt>
                <c:pt idx="3031">
                  <c:v>8.9928942493830905E-2</c:v>
                </c:pt>
                <c:pt idx="3032">
                  <c:v>8.2967878788972896E-2</c:v>
                </c:pt>
                <c:pt idx="3033">
                  <c:v>7.5950040356601106E-2</c:v>
                </c:pt>
                <c:pt idx="3034">
                  <c:v>6.8880229487319505E-2</c:v>
                </c:pt>
                <c:pt idx="3035">
                  <c:v>6.1763284036350299E-2</c:v>
                </c:pt>
                <c:pt idx="3036">
                  <c:v>5.4604074113000903E-2</c:v>
                </c:pt>
                <c:pt idx="3037">
                  <c:v>4.7407498748059398E-2</c:v>
                </c:pt>
                <c:pt idx="3038">
                  <c:v>4.0178482541399302E-2</c:v>
                </c:pt>
                <c:pt idx="3039">
                  <c:v>3.2921972292086703E-2</c:v>
                </c:pt>
                <c:pt idx="3040">
                  <c:v>2.5642933613297898E-2</c:v>
                </c:pt>
                <c:pt idx="3041">
                  <c:v>1.8346347534360902E-2</c:v>
                </c:pt>
                <c:pt idx="3042">
                  <c:v>1.1037207092249399E-2</c:v>
                </c:pt>
                <c:pt idx="3043">
                  <c:v>3.7205139148586901E-3</c:v>
                </c:pt>
                <c:pt idx="3044">
                  <c:v>-3.5987252015967901E-3</c:v>
                </c:pt>
                <c:pt idx="3045">
                  <c:v>-1.09155017187223E-2</c:v>
                </c:pt>
                <c:pt idx="3046">
                  <c:v>-1.8224808783274E-2</c:v>
                </c:pt>
                <c:pt idx="3047">
                  <c:v>-2.5521644653337498E-2</c:v>
                </c:pt>
                <c:pt idx="3048">
                  <c:v>-3.2801016121007498E-2</c:v>
                </c:pt>
                <c:pt idx="3049">
                  <c:v>-4.0057941929229297E-2</c:v>
                </c:pt>
                <c:pt idx="3050">
                  <c:v>-4.72874561804607E-2</c:v>
                </c:pt>
                <c:pt idx="3051">
                  <c:v>-5.4484611734824703E-2</c:v>
                </c:pt>
                <c:pt idx="3052">
                  <c:v>-6.1644483595425702E-2</c:v>
                </c:pt>
                <c:pt idx="3053">
                  <c:v>-6.8762172278513403E-2</c:v>
                </c:pt>
                <c:pt idx="3054">
                  <c:v>-7.5832807166188398E-2</c:v>
                </c:pt>
                <c:pt idx="3055">
                  <c:v>-8.2851549839354499E-2</c:v>
                </c:pt>
                <c:pt idx="3056">
                  <c:v>-8.9813597388638006E-2</c:v>
                </c:pt>
                <c:pt idx="3057">
                  <c:v>-9.6714185701007094E-2</c:v>
                </c:pt>
                <c:pt idx="3058">
                  <c:v>-0.103548592719844</c:v>
                </c:pt>
                <c:pt idx="3059">
                  <c:v>-0.110312141676236</c:v>
                </c:pt>
                <c:pt idx="3060">
                  <c:v>-0.117000204289281</c:v>
                </c:pt>
                <c:pt idx="3061">
                  <c:v>-0.123608203933204</c:v>
                </c:pt>
                <c:pt idx="3062">
                  <c:v>-0.13013161876913601</c:v>
                </c:pt>
                <c:pt idx="3063">
                  <c:v>-0.136565984839396</c:v>
                </c:pt>
                <c:pt idx="3064">
                  <c:v>-0.142906899122169</c:v>
                </c:pt>
                <c:pt idx="3065">
                  <c:v>-0.14915002254447901</c:v>
                </c:pt>
                <c:pt idx="3066">
                  <c:v>-0.155291082951413</c:v>
                </c:pt>
                <c:pt idx="3067">
                  <c:v>-0.16132587802953999</c:v>
                </c:pt>
                <c:pt idx="3068">
                  <c:v>-0.16725027818255001</c:v>
                </c:pt>
                <c:pt idx="3069">
                  <c:v>-0.17306022935712301</c:v>
                </c:pt>
                <c:pt idx="3070">
                  <c:v>-0.178751755817113</c:v>
                </c:pt>
                <c:pt idx="3071">
                  <c:v>-0.18432096286412999</c:v>
                </c:pt>
                <c:pt idx="3072">
                  <c:v>-0.18976403950267501</c:v>
                </c:pt>
                <c:pt idx="3073">
                  <c:v>-0.195077261047996</c:v>
                </c:pt>
                <c:pt idx="3074">
                  <c:v>-0.20025699167488301</c:v>
                </c:pt>
                <c:pt idx="3075">
                  <c:v>-0.20529968690565001</c:v>
                </c:pt>
                <c:pt idx="3076">
                  <c:v>-0.21020189603561701</c:v>
                </c:pt>
                <c:pt idx="3077">
                  <c:v>-0.21496026449441699</c:v>
                </c:pt>
                <c:pt idx="3078">
                  <c:v>-0.219571536141522</c:v>
                </c:pt>
                <c:pt idx="3079">
                  <c:v>-0.22403255549441201</c:v>
                </c:pt>
                <c:pt idx="3080">
                  <c:v>-0.22834026988786399</c:v>
                </c:pt>
                <c:pt idx="3081">
                  <c:v>-0.232491731562884</c:v>
                </c:pt>
                <c:pt idx="3082">
                  <c:v>-0.23648409968385201</c:v>
                </c:pt>
                <c:pt idx="3083">
                  <c:v>-0.24031464228249899</c:v>
                </c:pt>
                <c:pt idx="3084">
                  <c:v>-0.24398073812738699</c:v>
                </c:pt>
                <c:pt idx="3085">
                  <c:v>-0.247479878517611</c:v>
                </c:pt>
                <c:pt idx="3086">
                  <c:v>-0.25080966899949497</c:v>
                </c:pt>
                <c:pt idx="3087">
                  <c:v>-0.253967831005117</c:v>
                </c:pt>
                <c:pt idx="3088">
                  <c:v>-0.25695220341152297</c:v>
                </c:pt>
                <c:pt idx="3089">
                  <c:v>-0.25976074401957899</c:v>
                </c:pt>
                <c:pt idx="3090">
                  <c:v>-0.26239153095144402</c:v>
                </c:pt>
                <c:pt idx="3091">
                  <c:v>-0.26484276396570799</c:v>
                </c:pt>
                <c:pt idx="3092">
                  <c:v>-0.26711276568928799</c:v>
                </c:pt>
                <c:pt idx="3093">
                  <c:v>-0.26919998276525797</c:v>
                </c:pt>
                <c:pt idx="3094">
                  <c:v>-0.27110298691580098</c:v>
                </c:pt>
                <c:pt idx="3095">
                  <c:v>-0.27282047591957898</c:v>
                </c:pt>
                <c:pt idx="3096">
                  <c:v>-0.27435127450284003</c:v>
                </c:pt>
                <c:pt idx="3097">
                  <c:v>-0.27569433514365499</c:v>
                </c:pt>
                <c:pt idx="3098">
                  <c:v>-0.276848738788735</c:v>
                </c:pt>
                <c:pt idx="3099">
                  <c:v>-0.27781369548233498</c:v>
                </c:pt>
                <c:pt idx="3100">
                  <c:v>-0.278588544906824</c:v>
                </c:pt>
                <c:pt idx="3101">
                  <c:v>-0.27917275683453202</c:v>
                </c:pt>
                <c:pt idx="3102">
                  <c:v>-0.279565931490589</c:v>
                </c:pt>
                <c:pt idx="3103">
                  <c:v>-0.27976779982648597</c:v>
                </c:pt>
                <c:pt idx="3104">
                  <c:v>-0.27977822370418998</c:v>
                </c:pt>
                <c:pt idx="3105">
                  <c:v>-0.27959719599066402</c:v>
                </c:pt>
                <c:pt idx="3106">
                  <c:v>-0.27922484056275498</c:v>
                </c:pt>
                <c:pt idx="3107">
                  <c:v>-0.27866141222241902</c:v>
                </c:pt>
                <c:pt idx="3108">
                  <c:v>-0.27790729652236701</c:v>
                </c:pt>
                <c:pt idx="3109">
                  <c:v>-0.27696300950222802</c:v>
                </c:pt>
                <c:pt idx="3110">
                  <c:v>-0.27582919733542499</c:v>
                </c:pt>
                <c:pt idx="3111">
                  <c:v>-0.27450663588699997</c:v>
                </c:pt>
                <c:pt idx="3112">
                  <c:v>-0.27299623018269498</c:v>
                </c:pt>
                <c:pt idx="3113">
                  <c:v>-0.271299013789636</c:v>
                </c:pt>
                <c:pt idx="3114">
                  <c:v>-0.26941614810907699</c:v>
                </c:pt>
                <c:pt idx="3115">
                  <c:v>-0.26734892158164503</c:v>
                </c:pt>
                <c:pt idx="3116">
                  <c:v>-0.26509874880567202</c:v>
                </c:pt>
                <c:pt idx="3117">
                  <c:v>-0.26266716956918301</c:v>
                </c:pt>
                <c:pt idx="3118">
                  <c:v>-0.26005584779622298</c:v>
                </c:pt>
                <c:pt idx="3119">
                  <c:v>-0.25726657040824102</c:v>
                </c:pt>
                <c:pt idx="3120">
                  <c:v>-0.2543012461013</c:v>
                </c:pt>
                <c:pt idx="3121">
                  <c:v>-0.25116190403996402</c:v>
                </c:pt>
                <c:pt idx="3122">
                  <c:v>-0.247850692468743</c:v>
                </c:pt>
                <c:pt idx="3123">
                  <c:v>-0.244369877242053</c:v>
                </c:pt>
                <c:pt idx="3124">
                  <c:v>-0.240721840273704</c:v>
                </c:pt>
                <c:pt idx="3125">
                  <c:v>-0.23690907790695101</c:v>
                </c:pt>
                <c:pt idx="3126">
                  <c:v>-0.23293419920626299</c:v>
                </c:pt>
                <c:pt idx="3127">
                  <c:v>-0.22879992417193801</c:v>
                </c:pt>
                <c:pt idx="3128">
                  <c:v>-0.22450908187881799</c:v>
                </c:pt>
                <c:pt idx="3129">
                  <c:v>-0.220064608540357</c:v>
                </c:pt>
                <c:pt idx="3130">
                  <c:v>-0.21546954549937999</c:v>
                </c:pt>
                <c:pt idx="3131">
                  <c:v>-0.210727037146894</c:v>
                </c:pt>
                <c:pt idx="3132">
                  <c:v>-0.20584032877039299</c:v>
                </c:pt>
                <c:pt idx="3133">
                  <c:v>-0.20081276433311601</c:v>
                </c:pt>
                <c:pt idx="3134">
                  <c:v>-0.195647784185774</c:v>
                </c:pt>
                <c:pt idx="3135">
                  <c:v>-0.190348922712334</c:v>
                </c:pt>
                <c:pt idx="3136">
                  <c:v>-0.184919805911444</c:v>
                </c:pt>
                <c:pt idx="3137">
                  <c:v>-0.17936414891517</c:v>
                </c:pt>
                <c:pt idx="3138">
                  <c:v>-0.173685753446742</c:v>
                </c:pt>
                <c:pt idx="3139">
                  <c:v>-0.167888505219043</c:v>
                </c:pt>
                <c:pt idx="3140">
                  <c:v>-0.161976371275623</c:v>
                </c:pt>
                <c:pt idx="3141">
                  <c:v>-0.155953397276063</c:v>
                </c:pt>
                <c:pt idx="3142">
                  <c:v>-0.14982370472753601</c:v>
                </c:pt>
                <c:pt idx="3143">
                  <c:v>-0.14359148816447301</c:v>
                </c:pt>
                <c:pt idx="3144">
                  <c:v>-0.13726101227824999</c:v>
                </c:pt>
                <c:pt idx="3145">
                  <c:v>-0.13083660899887101</c:v>
                </c:pt>
                <c:pt idx="3146">
                  <c:v>-0.124322674530636</c:v>
                </c:pt>
                <c:pt idx="3147">
                  <c:v>-0.11772366634383399</c:v>
                </c:pt>
                <c:pt idx="3148">
                  <c:v>-0.111044100124501</c:v>
                </c:pt>
                <c:pt idx="3149">
                  <c:v>-0.10428854668434601</c:v>
                </c:pt>
                <c:pt idx="3150">
                  <c:v>-9.7461628832960598E-2</c:v>
                </c:pt>
                <c:pt idx="3151">
                  <c:v>-9.0568018214437093E-2</c:v>
                </c:pt>
                <c:pt idx="3152">
                  <c:v>-8.3612432110573495E-2</c:v>
                </c:pt>
                <c:pt idx="3153">
                  <c:v>-7.6599630212849296E-2</c:v>
                </c:pt>
                <c:pt idx="3154">
                  <c:v>-6.9534411365379398E-2</c:v>
                </c:pt>
                <c:pt idx="3155">
                  <c:v>-6.2421610281076199E-2</c:v>
                </c:pt>
                <c:pt idx="3156">
                  <c:v>-5.5266094233266602E-2</c:v>
                </c:pt>
                <c:pt idx="3157">
                  <c:v>-4.80727597250281E-2</c:v>
                </c:pt>
                <c:pt idx="3158">
                  <c:v>-4.0846529138523498E-2</c:v>
                </c:pt>
                <c:pt idx="3159">
                  <c:v>-3.3592347366625502E-2</c:v>
                </c:pt>
                <c:pt idx="3160">
                  <c:v>-2.6315178429138601E-2</c:v>
                </c:pt>
                <c:pt idx="3161">
                  <c:v>-1.90200020759312E-2</c:v>
                </c:pt>
                <c:pt idx="3162">
                  <c:v>-1.1711810379305101E-2</c:v>
                </c:pt>
                <c:pt idx="3163">
                  <c:v>-4.3956043179310001E-3</c:v>
                </c:pt>
                <c:pt idx="3164">
                  <c:v>2.9236096453088699E-3</c:v>
                </c:pt>
                <c:pt idx="3165">
                  <c:v>1.0240822989232099E-2</c:v>
                </c:pt>
                <c:pt idx="3166">
                  <c:v>1.75510285616753E-2</c:v>
                </c:pt>
                <c:pt idx="3167">
                  <c:v>2.4849224005877101E-2</c:v>
                </c:pt>
                <c:pt idx="3168">
                  <c:v>3.2130415183579002E-2</c:v>
                </c:pt>
                <c:pt idx="3169">
                  <c:v>3.93896195925027E-2</c:v>
                </c:pt>
                <c:pt idx="3170">
                  <c:v>4.6621869775864903E-2</c:v>
                </c:pt>
                <c:pt idx="3171">
                  <c:v>5.3822216721596497E-2</c:v>
                </c:pt>
                <c:pt idx="3172">
                  <c:v>6.0985733248940299E-2</c:v>
                </c:pt>
                <c:pt idx="3173">
                  <c:v>6.8107517380109006E-2</c:v>
                </c:pt>
                <c:pt idx="3174">
                  <c:v>7.5182695694697294E-2</c:v>
                </c:pt>
                <c:pt idx="3175">
                  <c:v>8.2206426664552801E-2</c:v>
                </c:pt>
                <c:pt idx="3176">
                  <c:v>8.9173903966821594E-2</c:v>
                </c:pt>
                <c:pt idx="3177">
                  <c:v>9.60803597729048E-2</c:v>
                </c:pt>
                <c:pt idx="3178">
                  <c:v>0.10292106801107199</c:v>
                </c:pt>
                <c:pt idx="3179">
                  <c:v>0.109691347600501</c:v>
                </c:pt>
                <c:pt idx="3180">
                  <c:v>0.116386565654532</c:v>
                </c:pt>
                <c:pt idx="3181">
                  <c:v>0.12300214065094001</c:v>
                </c:pt>
                <c:pt idx="3182">
                  <c:v>0.12953354556705901</c:v>
                </c:pt>
                <c:pt idx="3183">
                  <c:v>0.13597631097761401</c:v>
                </c:pt>
                <c:pt idx="3184">
                  <c:v>0.14232602811314199</c:v>
                </c:pt>
                <c:pt idx="3185">
                  <c:v>0.148578351876895</c:v>
                </c:pt>
                <c:pt idx="3186">
                  <c:v>0.154729003818186</c:v>
                </c:pt>
                <c:pt idx="3187">
                  <c:v>0.160773775060121</c:v>
                </c:pt>
                <c:pt idx="3188">
                  <c:v>0.16670852917972401</c:v>
                </c:pt>
                <c:pt idx="3189">
                  <c:v>0.17252920503847999</c:v>
                </c:pt>
                <c:pt idx="3190">
                  <c:v>0.178231819561365</c:v>
                </c:pt>
                <c:pt idx="3191">
                  <c:v>0.183812470462454</c:v>
                </c:pt>
                <c:pt idx="3192">
                  <c:v>0.189267338915245</c:v>
                </c:pt>
                <c:pt idx="3193">
                  <c:v>0.19459269216587499</c:v>
                </c:pt>
                <c:pt idx="3194">
                  <c:v>0.199784886087436</c:v>
                </c:pt>
                <c:pt idx="3195">
                  <c:v>0.204840367673638</c:v>
                </c:pt>
                <c:pt idx="3196">
                  <c:v>0.20975567747012799</c:v>
                </c:pt>
                <c:pt idx="3197">
                  <c:v>0.21452745194178399</c:v>
                </c:pt>
                <c:pt idx="3198">
                  <c:v>0.219152425774372</c:v>
                </c:pt>
                <c:pt idx="3199">
                  <c:v>0.22362743410900099</c:v>
                </c:pt>
                <c:pt idx="3200">
                  <c:v>0.22794941470781799</c:v>
                </c:pt>
                <c:pt idx="3201">
                  <c:v>0.23211541004949801</c:v>
                </c:pt>
                <c:pt idx="3202">
                  <c:v>0.236122569353068</c:v>
                </c:pt>
                <c:pt idx="3203">
                  <c:v>0.239968150528686</c:v>
                </c:pt>
                <c:pt idx="3204">
                  <c:v>0.24364952205404999</c:v>
                </c:pt>
                <c:pt idx="3205">
                  <c:v>0.247164164775143</c:v>
                </c:pt>
                <c:pt idx="3206">
                  <c:v>0.25050967363007998</c:v>
                </c:pt>
                <c:pt idx="3207">
                  <c:v>0.25368375929489201</c:v>
                </c:pt>
                <c:pt idx="3208">
                  <c:v>0.25668424975010101</c:v>
                </c:pt>
                <c:pt idx="3209">
                  <c:v>0.25950909176703202</c:v>
                </c:pt>
                <c:pt idx="3210">
                  <c:v>0.26215635231282602</c:v>
                </c:pt>
                <c:pt idx="3211">
                  <c:v>0.26462421987321599</c:v>
                </c:pt>
                <c:pt idx="3212">
                  <c:v>0.26691100569214099</c:v>
                </c:pt>
                <c:pt idx="3213">
                  <c:v>0.26901514492735401</c:v>
                </c:pt>
                <c:pt idx="3214">
                  <c:v>0.27093519772124502</c:v>
                </c:pt>
                <c:pt idx="3215">
                  <c:v>0.27266985018612899</c:v>
                </c:pt>
                <c:pt idx="3216">
                  <c:v>0.274217915303336</c:v>
                </c:pt>
                <c:pt idx="3217">
                  <c:v>0.27557833373549001</c:v>
                </c:pt>
                <c:pt idx="3218">
                  <c:v>0.27675017455140299</c:v>
                </c:pt>
                <c:pt idx="3219">
                  <c:v>0.27773263586311697</c:v>
                </c:pt>
                <c:pt idx="3220">
                  <c:v>0.27852504537462902</c:v>
                </c:pt>
                <c:pt idx="3221">
                  <c:v>0.27912686084194299</c:v>
                </c:pt>
                <c:pt idx="3222">
                  <c:v>0.27953767044412697</c:v>
                </c:pt>
                <c:pt idx="3223">
                  <c:v>0.27975719306512198</c:v>
                </c:pt>
                <c:pt idx="3224">
                  <c:v>0.27978527848610402</c:v>
                </c:pt>
                <c:pt idx="3225">
                  <c:v>0.27962190748828603</c:v>
                </c:pt>
                <c:pt idx="3226">
                  <c:v>0.27926719186606302</c:v>
                </c:pt>
                <c:pt idx="3227">
                  <c:v>0.27872137435051603</c:v>
                </c:pt>
                <c:pt idx="3228">
                  <c:v>0.27798482844330702</c:v>
                </c:pt>
                <c:pt idx="3229">
                  <c:v>0.27705805816109602</c:v>
                </c:pt>
                <c:pt idx="3230">
                  <c:v>0.27594169769064403</c:v>
                </c:pt>
                <c:pt idx="3231">
                  <c:v>0.27463651095483799</c:v>
                </c:pt>
                <c:pt idx="3232">
                  <c:v>0.27314339108994201</c:v>
                </c:pt>
                <c:pt idx="3233">
                  <c:v>0.27146335983442499</c:v>
                </c:pt>
                <c:pt idx="3234">
                  <c:v>0.26959756682978903</c:v>
                </c:pt>
                <c:pt idx="3235">
                  <c:v>0.26754728883387002</c:v>
                </c:pt>
                <c:pt idx="3236">
                  <c:v>0.26531392884715799</c:v>
                </c:pt>
                <c:pt idx="3237">
                  <c:v>0.26289901515272401</c:v>
                </c:pt>
                <c:pt idx="3238">
                  <c:v>0.260304200270424</c:v>
                </c:pt>
                <c:pt idx="3239">
                  <c:v>0.257531259826078</c:v>
                </c:pt>
                <c:pt idx="3240">
                  <c:v>0.25458209133641702</c:v>
                </c:pt>
                <c:pt idx="3241">
                  <c:v>0.251458712910616</c:v>
                </c:pt>
                <c:pt idx="3242">
                  <c:v>0.24816326186930601</c:v>
                </c:pt>
                <c:pt idx="3243">
                  <c:v>0.244697993282011</c:v>
                </c:pt>
                <c:pt idx="3244">
                  <c:v>0.24106527842400699</c:v>
                </c:pt>
                <c:pt idx="3245">
                  <c:v>0.23726760315366999</c:v>
                </c:pt>
                <c:pt idx="3246">
                  <c:v>0.2333075662114</c:v>
                </c:pt>
                <c:pt idx="3247">
                  <c:v>0.229187877441315</c:v>
                </c:pt>
                <c:pt idx="3248">
                  <c:v>0.224911355936911</c:v>
                </c:pt>
                <c:pt idx="3249">
                  <c:v>0.22048092811195799</c:v>
                </c:pt>
                <c:pt idx="3250">
                  <c:v>0.215899625697969</c:v>
                </c:pt>
                <c:pt idx="3251">
                  <c:v>0.21117058366958699</c:v>
                </c:pt>
                <c:pt idx="3252">
                  <c:v>0.206297038099331</c:v>
                </c:pt>
                <c:pt idx="3253">
                  <c:v>0.20128232394316001</c:v>
                </c:pt>
                <c:pt idx="3254">
                  <c:v>0.19612987275837099</c:v>
                </c:pt>
                <c:pt idx="3255">
                  <c:v>0.19084321035538801</c:v>
                </c:pt>
                <c:pt idx="3256">
                  <c:v>0.18542595438506401</c:v>
                </c:pt>
                <c:pt idx="3257">
                  <c:v>0.17988181186312699</c:v>
                </c:pt>
                <c:pt idx="3258">
                  <c:v>0.174214576633479</c:v>
                </c:pt>
                <c:pt idx="3259">
                  <c:v>0.168428126772076</c:v>
                </c:pt>
                <c:pt idx="3260">
                  <c:v>0.16252642193317199</c:v>
                </c:pt>
                <c:pt idx="3261">
                  <c:v>0.15651350063973499</c:v>
                </c:pt>
                <c:pt idx="3262">
                  <c:v>0.15039347751989601</c:v>
                </c:pt>
                <c:pt idx="3263">
                  <c:v>0.144170540491316</c:v>
                </c:pt>
                <c:pt idx="3264">
                  <c:v>0.137848947895409</c:v>
                </c:pt>
                <c:pt idx="3265">
                  <c:v>0.13143302558336301</c:v>
                </c:pt>
                <c:pt idx="3266">
                  <c:v>0.124927163955973</c:v>
                </c:pt>
                <c:pt idx="3267">
                  <c:v>0.1183358149593</c:v>
                </c:pt>
                <c:pt idx="3268">
                  <c:v>0.11166348903821301</c:v>
                </c:pt>
                <c:pt idx="3269">
                  <c:v>0.104914752049905</c:v>
                </c:pt>
                <c:pt idx="3270">
                  <c:v>9.80942221394841E-2</c:v>
                </c:pt>
                <c:pt idx="3271">
                  <c:v>9.1206566579788304E-2</c:v>
                </c:pt>
                <c:pt idx="3272">
                  <c:v>8.4256498577583203E-2</c:v>
                </c:pt>
                <c:pt idx="3273">
                  <c:v>7.7248774048324198E-2</c:v>
                </c:pt>
                <c:pt idx="3274">
                  <c:v>7.0188188361694701E-2</c:v>
                </c:pt>
                <c:pt idx="3275">
                  <c:v>6.3079573060145694E-2</c:v>
                </c:pt>
                <c:pt idx="3276">
                  <c:v>5.5927792552682702E-2</c:v>
                </c:pt>
                <c:pt idx="3277">
                  <c:v>4.87377407861617E-2</c:v>
                </c:pt>
                <c:pt idx="3278">
                  <c:v>4.1514337896372801E-2</c:v>
                </c:pt>
                <c:pt idx="3279">
                  <c:v>3.4262526841202498E-2</c:v>
                </c:pt>
                <c:pt idx="3280">
                  <c:v>2.6987270018179198E-2</c:v>
                </c:pt>
                <c:pt idx="3281">
                  <c:v>1.9693545868716002E-2</c:v>
                </c:pt>
                <c:pt idx="3282">
                  <c:v>1.23863454713748E-2</c:v>
                </c:pt>
                <c:pt idx="3283">
                  <c:v>5.0706691264826497E-3</c:v>
                </c:pt>
                <c:pt idx="3284">
                  <c:v>-2.2484770655620701E-3</c:v>
                </c:pt>
                <c:pt idx="3285">
                  <c:v>-9.5660846299525405E-3</c:v>
                </c:pt>
                <c:pt idx="3286">
                  <c:v>-1.6877146144761299E-2</c:v>
                </c:pt>
                <c:pt idx="3287">
                  <c:v>-2.4176658667507601E-2</c:v>
                </c:pt>
                <c:pt idx="3288">
                  <c:v>-3.1459627158659097E-2</c:v>
                </c:pt>
                <c:pt idx="3289">
                  <c:v>-3.8721067899726E-2</c:v>
                </c:pt>
                <c:pt idx="3290">
                  <c:v>-4.5956011903608103E-2</c:v>
                </c:pt>
                <c:pt idx="3291">
                  <c:v>-5.3159508314861201E-2</c:v>
                </c:pt>
                <c:pt idx="3292">
                  <c:v>-6.0326627797556098E-2</c:v>
                </c:pt>
                <c:pt idx="3293">
                  <c:v>-6.7452465908411294E-2</c:v>
                </c:pt>
                <c:pt idx="3294">
                  <c:v>-7.4532146452892994E-2</c:v>
                </c:pt>
                <c:pt idx="3295">
                  <c:v>-8.1560824821982902E-2</c:v>
                </c:pt>
                <c:pt idx="3296">
                  <c:v>-8.8533691307333504E-2</c:v>
                </c:pt>
                <c:pt idx="3297">
                  <c:v>-9.5445974392540295E-2</c:v>
                </c:pt>
                <c:pt idx="3298">
                  <c:v>-0.102292944018279</c:v>
                </c:pt>
                <c:pt idx="3299">
                  <c:v>-0.10906991481907501</c:v>
                </c:pt>
                <c:pt idx="3300">
                  <c:v>-0.115772249329488</c:v>
                </c:pt>
                <c:pt idx="3301">
                  <c:v>-0.12239536115751699</c:v>
                </c:pt>
                <c:pt idx="3302">
                  <c:v>-0.12893471812306101</c:v>
                </c:pt>
                <c:pt idx="3303">
                  <c:v>-0.135385845359276</c:v>
                </c:pt>
                <c:pt idx="3304">
                  <c:v>-0.14174432837472001</c:v>
                </c:pt>
                <c:pt idx="3305">
                  <c:v>-0.14800581607417501</c:v>
                </c:pt>
                <c:pt idx="3306">
                  <c:v>-0.15416602373609301</c:v>
                </c:pt>
                <c:pt idx="3307">
                  <c:v>-0.16022073594462299</c:v>
                </c:pt>
                <c:pt idx="3308">
                  <c:v>-0.166165809474208</c:v>
                </c:pt>
                <c:pt idx="3309">
                  <c:v>-0.17199717612478499</c:v>
                </c:pt>
                <c:pt idx="3310">
                  <c:v>-0.177710845505645</c:v>
                </c:pt>
                <c:pt idx="3311">
                  <c:v>-0.18330290776605099</c:v>
                </c:pt>
                <c:pt idx="3312">
                  <c:v>-0.18876953627073301</c:v>
                </c:pt>
                <c:pt idx="3313">
                  <c:v>-0.19410699021845201</c:v>
                </c:pt>
                <c:pt idx="3314">
                  <c:v>-0.199311617201821</c:v>
                </c:pt>
                <c:pt idx="3315">
                  <c:v>-0.204379855706635</c:v>
                </c:pt>
                <c:pt idx="3316">
                  <c:v>-0.20930823754901101</c:v>
                </c:pt>
                <c:pt idx="3317">
                  <c:v>-0.21409339024865401</c:v>
                </c:pt>
                <c:pt idx="3318">
                  <c:v>-0.21873203933664301</c:v>
                </c:pt>
                <c:pt idx="3319">
                  <c:v>-0.223221010596139</c:v>
                </c:pt>
                <c:pt idx="3320">
                  <c:v>-0.22755723223449301</c:v>
                </c:pt>
                <c:pt idx="3321">
                  <c:v>-0.23173773698527</c:v>
                </c:pt>
                <c:pt idx="3322">
                  <c:v>-0.235759664138741</c:v>
                </c:pt>
                <c:pt idx="3323">
                  <c:v>-0.239620261499457</c:v>
                </c:pt>
                <c:pt idx="3324">
                  <c:v>-0.24331688726957801</c:v>
                </c:pt>
                <c:pt idx="3325">
                  <c:v>-0.24684701185664101</c:v>
                </c:pt>
                <c:pt idx="3326">
                  <c:v>-0.25020821960455703</c:v>
                </c:pt>
                <c:pt idx="3327">
                  <c:v>-0.25339821044664002</c:v>
                </c:pt>
                <c:pt idx="3328">
                  <c:v>-0.25641480147953699</c:v>
                </c:pt>
                <c:pt idx="3329">
                  <c:v>-0.25925592845698298</c:v>
                </c:pt>
                <c:pt idx="3330">
                  <c:v>-0.261919647202359</c:v>
                </c:pt>
                <c:pt idx="3331">
                  <c:v>-0.26440413493909198</c:v>
                </c:pt>
                <c:pt idx="3332">
                  <c:v>-0.26670769153797003</c:v>
                </c:pt>
                <c:pt idx="3333">
                  <c:v>-0.26882874068054202</c:v>
                </c:pt>
                <c:pt idx="3334">
                  <c:v>-0.270765830937787</c:v>
                </c:pt>
                <c:pt idx="3335">
                  <c:v>-0.27251763676332302</c:v>
                </c:pt>
                <c:pt idx="3336">
                  <c:v>-0.274082959400476</c:v>
                </c:pt>
                <c:pt idx="3337">
                  <c:v>-0.27546072770258601</c:v>
                </c:pt>
                <c:pt idx="3338">
                  <c:v>-0.27664999886599301</c:v>
                </c:pt>
                <c:pt idx="3339">
                  <c:v>-0.27764995907519002</c:v>
                </c:pt>
                <c:pt idx="3340">
                  <c:v>-0.27845992405971998</c:v>
                </c:pt>
                <c:pt idx="3341">
                  <c:v>-0.27907933956241698</c:v>
                </c:pt>
                <c:pt idx="3342">
                  <c:v>-0.27950778171868601</c:v>
                </c:pt>
                <c:pt idx="3343">
                  <c:v>-0.27974495734655003</c:v>
                </c:pt>
                <c:pt idx="3344">
                  <c:v>-0.27979070414727703</c:v>
                </c:pt>
                <c:pt idx="3345">
                  <c:v>-0.27964499081643601</c:v>
                </c:pt>
                <c:pt idx="3346">
                  <c:v>-0.27930791706532199</c:v>
                </c:pt>
                <c:pt idx="3347">
                  <c:v>-0.27877971355272302</c:v>
                </c:pt>
                <c:pt idx="3348">
                  <c:v>-0.27806074172708201</c:v>
                </c:pt>
                <c:pt idx="3349">
                  <c:v>-0.27715149357915497</c:v>
                </c:pt>
                <c:pt idx="3350">
                  <c:v>-0.27605259130534598</c:v>
                </c:pt>
                <c:pt idx="3351">
                  <c:v>-0.27476478688194</c:v>
                </c:pt>
                <c:pt idx="3352">
                  <c:v>-0.27328896155052301</c:v>
                </c:pt>
                <c:pt idx="3353">
                  <c:v>-0.27162612521495499</c:v>
                </c:pt>
                <c:pt idx="3354">
                  <c:v>-0.26977741575029501</c:v>
                </c:pt>
                <c:pt idx="3355">
                  <c:v>-0.26774409822415202</c:v>
                </c:pt>
                <c:pt idx="3356">
                  <c:v>-0.26552756403100503</c:v>
                </c:pt>
                <c:pt idx="3357">
                  <c:v>-0.26312932994007499</c:v>
                </c:pt>
                <c:pt idx="3358">
                  <c:v>-0.26055103705740201</c:v>
                </c:pt>
                <c:pt idx="3359">
                  <c:v>-0.25779444970284099</c:v>
                </c:pt>
                <c:pt idx="3360">
                  <c:v>-0.25486145420274098</c:v>
                </c:pt>
                <c:pt idx="3361">
                  <c:v>-0.25175405759913899</c:v>
                </c:pt>
                <c:pt idx="3362">
                  <c:v>-0.24847438627634</c:v>
                </c:pt>
                <c:pt idx="3363">
                  <c:v>-0.245024684505843</c:v>
                </c:pt>
                <c:pt idx="3364">
                  <c:v>-0.24140731291059001</c:v>
                </c:pt>
                <c:pt idx="3365">
                  <c:v>-0.237624746849595</c:v>
                </c:pt>
                <c:pt idx="3366">
                  <c:v>-0.23367957472406301</c:v>
                </c:pt>
                <c:pt idx="3367">
                  <c:v>-0.229574496206151</c:v>
                </c:pt>
                <c:pt idx="3368">
                  <c:v>-0.22531232039159299</c:v>
                </c:pt>
                <c:pt idx="3369">
                  <c:v>-0.22089596387743901</c:v>
                </c:pt>
                <c:pt idx="3370">
                  <c:v>-0.216328448766233</c:v>
                </c:pt>
                <c:pt idx="3371">
                  <c:v>-0.211612900598001</c:v>
                </c:pt>
                <c:pt idx="3372">
                  <c:v>-0.20675254621144501</c:v>
                </c:pt>
                <c:pt idx="3373">
                  <c:v>-0.20175071153582599</c:v>
                </c:pt>
                <c:pt idx="3374">
                  <c:v>-0.19661081931504201</c:v>
                </c:pt>
                <c:pt idx="3375">
                  <c:v>-0.19133638676544901</c:v>
                </c:pt>
                <c:pt idx="3376">
                  <c:v>-0.18593102316903901</c:v>
                </c:pt>
                <c:pt idx="3377">
                  <c:v>-0.180398427403615</c:v>
                </c:pt>
                <c:pt idx="3378">
                  <c:v>-0.17474238541166001</c:v>
                </c:pt>
                <c:pt idx="3379">
                  <c:v>-0.16896676760962501</c:v>
                </c:pt>
                <c:pt idx="3380">
                  <c:v>-0.16307552623940999</c:v>
                </c:pt>
                <c:pt idx="3381">
                  <c:v>-0.15707269266385601</c:v>
                </c:pt>
                <c:pt idx="3382">
                  <c:v>-0.15096237460809001</c:v>
                </c:pt>
                <c:pt idx="3383">
                  <c:v>-0.144748753348623</c:v>
                </c:pt>
                <c:pt idx="3384">
                  <c:v>-0.13843608085210801</c:v>
                </c:pt>
                <c:pt idx="3385">
                  <c:v>-0.13202867686573</c:v>
                </c:pt>
                <c:pt idx="3386">
                  <c:v>-0.12553092596121401</c:v>
                </c:pt>
                <c:pt idx="3387">
                  <c:v>-0.118947274534471</c:v>
                </c:pt>
                <c:pt idx="3388">
                  <c:v>-0.112282227762942</c:v>
                </c:pt>
                <c:pt idx="3389">
                  <c:v>-0.105540346522713</c:v>
                </c:pt>
                <c:pt idx="3390">
                  <c:v>-9.8726244267521301E-2</c:v>
                </c:pt>
                <c:pt idx="3391">
                  <c:v>-9.1844583871774396E-2</c:v>
                </c:pt>
                <c:pt idx="3392">
                  <c:v>-8.4900074439761497E-2</c:v>
                </c:pt>
                <c:pt idx="3393">
                  <c:v>-7.78974680832209E-2</c:v>
                </c:pt>
                <c:pt idx="3394">
                  <c:v>-7.0841556669482497E-2</c:v>
                </c:pt>
                <c:pt idx="3395">
                  <c:v>-6.3737168542403203E-2</c:v>
                </c:pt>
                <c:pt idx="3396">
                  <c:v>-5.6589165218342598E-2</c:v>
                </c:pt>
                <c:pt idx="3397">
                  <c:v>-4.9402438059439002E-2</c:v>
                </c:pt>
                <c:pt idx="3398">
                  <c:v>-4.2181904926461102E-2</c:v>
                </c:pt>
                <c:pt idx="3399">
                  <c:v>-3.4932506813527497E-2</c:v>
                </c:pt>
                <c:pt idx="3400">
                  <c:v>-2.7659204466995799E-2</c:v>
                </c:pt>
                <c:pt idx="3401">
                  <c:v>-2.0366974990835399E-2</c:v>
                </c:pt>
                <c:pt idx="3402">
                  <c:v>-1.30608084408066E-2</c:v>
                </c:pt>
                <c:pt idx="3403">
                  <c:v>-5.7457044097772598E-3</c:v>
                </c:pt>
                <c:pt idx="3404">
                  <c:v>1.5733313934873699E-3</c:v>
                </c:pt>
                <c:pt idx="3405">
                  <c:v>8.8912905697192506E-3</c:v>
                </c:pt>
                <c:pt idx="3406">
                  <c:v>1.6203165456383801E-2</c:v>
                </c:pt>
                <c:pt idx="3407">
                  <c:v>2.3503952554411602E-2</c:v>
                </c:pt>
                <c:pt idx="3408">
                  <c:v>3.0788655952081599E-2</c:v>
                </c:pt>
                <c:pt idx="3409">
                  <c:v>3.8052290743711303E-2</c:v>
                </c:pt>
                <c:pt idx="3410">
                  <c:v>4.5289886440817002E-2</c:v>
                </c:pt>
                <c:pt idx="3411">
                  <c:v>5.2496490373406902E-2</c:v>
                </c:pt>
                <c:pt idx="3412">
                  <c:v>5.9667171079081899E-2</c:v>
                </c:pt>
                <c:pt idx="3413">
                  <c:v>6.6797021677624205E-2</c:v>
                </c:pt>
                <c:pt idx="3414">
                  <c:v>7.3881163228763702E-2</c:v>
                </c:pt>
                <c:pt idx="3415">
                  <c:v>8.0914748070825701E-2</c:v>
                </c:pt>
                <c:pt idx="3416">
                  <c:v>8.7892963137974595E-2</c:v>
                </c:pt>
                <c:pt idx="3417">
                  <c:v>9.4811033253783594E-2</c:v>
                </c:pt>
                <c:pt idx="3418">
                  <c:v>0.101664224398877</c:v>
                </c:pt>
                <c:pt idx="3419">
                  <c:v>0.108447846950409</c:v>
                </c:pt>
                <c:pt idx="3420">
                  <c:v>0.115157258891161</c:v>
                </c:pt>
                <c:pt idx="3421">
                  <c:v>0.121787868986063</c:v>
                </c:pt>
                <c:pt idx="3422">
                  <c:v>0.128335139923968</c:v>
                </c:pt>
                <c:pt idx="3423">
                  <c:v>0.13479459142251801</c:v>
                </c:pt>
                <c:pt idx="3424">
                  <c:v>0.14116180329399899</c:v>
                </c:pt>
                <c:pt idx="3425">
                  <c:v>0.147432418470055</c:v>
                </c:pt>
                <c:pt idx="3426">
                  <c:v>0.15360214598322799</c:v>
                </c:pt>
                <c:pt idx="3427">
                  <c:v>0.15966676390325599</c:v>
                </c:pt>
                <c:pt idx="3428">
                  <c:v>0.16562212222612399</c:v>
                </c:pt>
                <c:pt idx="3429">
                  <c:v>0.171464145713911</c:v>
                </c:pt>
                <c:pt idx="3430">
                  <c:v>0.177188836683458</c:v>
                </c:pt>
                <c:pt idx="3431">
                  <c:v>0.18279227774198001</c:v>
                </c:pt>
                <c:pt idx="3432">
                  <c:v>0.18827063446772199</c:v>
                </c:pt>
                <c:pt idx="3433">
                  <c:v>0.19362015803385099</c:v>
                </c:pt>
                <c:pt idx="3434">
                  <c:v>0.19883718777376799</c:v>
                </c:pt>
                <c:pt idx="3435">
                  <c:v>0.20391815368608901</c:v>
                </c:pt>
                <c:pt idx="3436">
                  <c:v>0.20885957887759701</c:v>
                </c:pt>
                <c:pt idx="3437">
                  <c:v>0.213658081942463</c:v>
                </c:pt>
                <c:pt idx="3438">
                  <c:v>0.218310379276143</c:v>
                </c:pt>
                <c:pt idx="3439">
                  <c:v>0.22281328732233199</c:v>
                </c:pt>
                <c:pt idx="3440">
                  <c:v>0.22716372475147301</c:v>
                </c:pt>
                <c:pt idx="3441">
                  <c:v>0.23135871456929699</c:v>
                </c:pt>
                <c:pt idx="3442">
                  <c:v>0.23539538615397701</c:v>
                </c:pt>
                <c:pt idx="3443">
                  <c:v>0.23927097722048599</c:v>
                </c:pt>
                <c:pt idx="3444">
                  <c:v>0.24298283571082199</c:v>
                </c:pt>
                <c:pt idx="3445">
                  <c:v>0.246528421608809</c:v>
                </c:pt>
                <c:pt idx="3446">
                  <c:v>0.249905308678219</c:v>
                </c:pt>
                <c:pt idx="3447">
                  <c:v>0.25311118612304301</c:v>
                </c:pt>
                <c:pt idx="3448">
                  <c:v>0.25614386016876101</c:v>
                </c:pt>
                <c:pt idx="3449">
                  <c:v>0.25900125556353998</c:v>
                </c:pt>
                <c:pt idx="3450">
                  <c:v>0.26168141699832098</c:v>
                </c:pt>
                <c:pt idx="3451">
                  <c:v>0.26418251044483598</c:v>
                </c:pt>
                <c:pt idx="3452">
                  <c:v>0.266502824410626</c:v>
                </c:pt>
                <c:pt idx="3453">
                  <c:v>0.26864077111021001</c:v>
                </c:pt>
                <c:pt idx="3454">
                  <c:v>0.27059488755160899</c:v>
                </c:pt>
                <c:pt idx="3455">
                  <c:v>0.27236383653746299</c:v>
                </c:pt>
                <c:pt idx="3456">
                  <c:v>0.27394640758007299</c:v>
                </c:pt>
                <c:pt idx="3457">
                  <c:v>0.27534151772973497</c:v>
                </c:pt>
                <c:pt idx="3458">
                  <c:v>0.27654821231580201</c:v>
                </c:pt>
                <c:pt idx="3459">
                  <c:v>0.27756566559996099</c:v>
                </c:pt>
                <c:pt idx="3460">
                  <c:v>0.27839318134128199</c:v>
                </c:pt>
                <c:pt idx="3461">
                  <c:v>0.27903019327265799</c:v>
                </c:pt>
                <c:pt idx="3462">
                  <c:v>0.27947626548829801</c:v>
                </c:pt>
                <c:pt idx="3463">
                  <c:v>0.27973109274201802</c:v>
                </c:pt>
                <c:pt idx="3464">
                  <c:v>0.279794500656116</c:v>
                </c:pt>
                <c:pt idx="3465">
                  <c:v>0.27966644584070499</c:v>
                </c:pt>
                <c:pt idx="3466">
                  <c:v>0.279347015923397</c:v>
                </c:pt>
                <c:pt idx="3467">
                  <c:v>0.278836429489347</c:v>
                </c:pt>
                <c:pt idx="3468">
                  <c:v>0.27813503593166899</c:v>
                </c:pt>
                <c:pt idx="3469">
                  <c:v>0.27724331521235401</c:v>
                </c:pt>
                <c:pt idx="3470">
                  <c:v>0.27616187753382498</c:v>
                </c:pt>
                <c:pt idx="3471">
                  <c:v>0.274891462921385</c:v>
                </c:pt>
                <c:pt idx="3472">
                  <c:v>0.27343294071681501</c:v>
                </c:pt>
                <c:pt idx="3473">
                  <c:v>0.27178730898348302</c:v>
                </c:pt>
                <c:pt idx="3474">
                  <c:v>0.26995569382337897</c:v>
                </c:pt>
                <c:pt idx="3475">
                  <c:v>0.26793934860651902</c:v>
                </c:pt>
                <c:pt idx="3476">
                  <c:v>0.26573965311327002</c:v>
                </c:pt>
                <c:pt idx="3477">
                  <c:v>0.26335811259017</c:v>
                </c:pt>
                <c:pt idx="3478">
                  <c:v>0.26079635671988799</c:v>
                </c:pt>
                <c:pt idx="3479">
                  <c:v>0.25805613850604098</c:v>
                </c:pt>
                <c:pt idx="3480">
                  <c:v>0.25513933307361297</c:v>
                </c:pt>
                <c:pt idx="3481">
                  <c:v>0.25204793638581302</c:v>
                </c:pt>
                <c:pt idx="3482">
                  <c:v>0.24878406387824301</c:v>
                </c:pt>
                <c:pt idx="3483">
                  <c:v>0.24534994901130899</c:v>
                </c:pt>
                <c:pt idx="3484">
                  <c:v>0.24174794174187</c:v>
                </c:pt>
                <c:pt idx="3485">
                  <c:v>0.23798050691516701</c:v>
                </c:pt>
                <c:pt idx="3486">
                  <c:v>0.23405022257813801</c:v>
                </c:pt>
                <c:pt idx="3487">
                  <c:v>0.22995977821526001</c:v>
                </c:pt>
                <c:pt idx="3488">
                  <c:v>0.22571197290814801</c:v>
                </c:pt>
                <c:pt idx="3489">
                  <c:v>0.22130971342014699</c:v>
                </c:pt>
                <c:pt idx="3490">
                  <c:v>0.216756012207241</c:v>
                </c:pt>
                <c:pt idx="3491">
                  <c:v>0.212053985356634</c:v>
                </c:pt>
                <c:pt idx="3492">
                  <c:v>0.207206850454423</c:v>
                </c:pt>
                <c:pt idx="3493">
                  <c:v>0.20221792438380701</c:v>
                </c:pt>
                <c:pt idx="3494">
                  <c:v>0.19709062105535499</c:v>
                </c:pt>
                <c:pt idx="3495">
                  <c:v>0.19182844907087299</c:v>
                </c:pt>
                <c:pt idx="3496">
                  <c:v>0.186435009322477</c:v>
                </c:pt>
                <c:pt idx="3497">
                  <c:v>0.18091399252850801</c:v>
                </c:pt>
                <c:pt idx="3498">
                  <c:v>0.175269176707986</c:v>
                </c:pt>
                <c:pt idx="3499">
                  <c:v>0.169504424595318</c:v>
                </c:pt>
                <c:pt idx="3500">
                  <c:v>0.163623680997039</c:v>
                </c:pt>
                <c:pt idx="3501">
                  <c:v>0.157630970092388</c:v>
                </c:pt>
                <c:pt idx="3502">
                  <c:v>0.15153039267957299</c:v>
                </c:pt>
                <c:pt idx="3503">
                  <c:v>0.14532612336960399</c:v>
                </c:pt>
                <c:pt idx="3504">
                  <c:v>0.13902240772961699</c:v>
                </c:pt>
                <c:pt idx="3505">
                  <c:v>0.132623559377642</c:v>
                </c:pt>
                <c:pt idx="3506">
                  <c:v>0.12613395703080199</c:v>
                </c:pt>
                <c:pt idx="3507">
                  <c:v>0.119558041508969</c:v>
                </c:pt>
                <c:pt idx="3508">
                  <c:v>0.112900312695923</c:v>
                </c:pt>
                <c:pt idx="3509">
                  <c:v>0.106165326460087</c:v>
                </c:pt>
                <c:pt idx="3510">
                  <c:v>9.9357691536962806E-2</c:v>
                </c:pt>
                <c:pt idx="3511">
                  <c:v>9.2482066375377897E-2</c:v>
                </c:pt>
                <c:pt idx="3512">
                  <c:v>8.5543155949724503E-2</c:v>
                </c:pt>
                <c:pt idx="3513">
                  <c:v>7.8545708540353906E-2</c:v>
                </c:pt>
                <c:pt idx="3514">
                  <c:v>7.14945124843403E-2</c:v>
                </c:pt>
                <c:pt idx="3515">
                  <c:v>6.4394392898832198E-2</c:v>
                </c:pt>
                <c:pt idx="3516">
                  <c:v>5.7250208379236202E-2</c:v>
                </c:pt>
                <c:pt idx="3517">
                  <c:v>5.0066847674491599E-2</c:v>
                </c:pt>
                <c:pt idx="3518">
                  <c:v>4.2849226341710102E-2</c:v>
                </c:pt>
                <c:pt idx="3519">
                  <c:v>3.5602283382472302E-2</c:v>
                </c:pt>
                <c:pt idx="3520">
                  <c:v>2.8330977863079702E-2</c:v>
                </c:pt>
                <c:pt idx="3521">
                  <c:v>2.10402855210776E-2</c:v>
                </c:pt>
                <c:pt idx="3522">
                  <c:v>1.37351953603689E-2</c:v>
                </c:pt>
                <c:pt idx="3523">
                  <c:v>6.4207062372507503E-3</c:v>
                </c:pt>
                <c:pt idx="3524">
                  <c:v>-8.98176560291622E-4</c:v>
                </c:pt>
                <c:pt idx="3525">
                  <c:v>-8.2164447376916697E-3</c:v>
                </c:pt>
                <c:pt idx="3526">
                  <c:v>-1.5529090420966001E-2</c:v>
                </c:pt>
                <c:pt idx="3527">
                  <c:v>-2.2831109583591001E-2</c:v>
                </c:pt>
                <c:pt idx="3528">
                  <c:v>-3.0117505470746299E-2</c:v>
                </c:pt>
                <c:pt idx="3529">
                  <c:v>-3.73832920185833E-2</c:v>
                </c:pt>
                <c:pt idx="3530">
                  <c:v>-4.46234972661761E-2</c:v>
                </c:pt>
                <c:pt idx="3531">
                  <c:v>-5.1833166757823602E-2</c:v>
                </c:pt>
                <c:pt idx="3532">
                  <c:v>-5.9007366933371802E-2</c:v>
                </c:pt>
                <c:pt idx="3533">
                  <c:v>-6.6141188504237794E-2</c:v>
                </c:pt>
                <c:pt idx="3534">
                  <c:v>-7.3229749812824305E-2</c:v>
                </c:pt>
                <c:pt idx="3535">
                  <c:v>-8.0268200173026799E-2</c:v>
                </c:pt>
                <c:pt idx="3536">
                  <c:v>-8.7251723189546895E-2</c:v>
                </c:pt>
                <c:pt idx="3537">
                  <c:v>-9.4175540053740403E-2</c:v>
                </c:pt>
                <c:pt idx="3538">
                  <c:v>-0.10103491281374501</c:v>
                </c:pt>
                <c:pt idx="3539">
                  <c:v>-0.10782514761665001</c:v>
                </c:pt>
                <c:pt idx="3540">
                  <c:v>-0.114541597920488</c:v>
                </c:pt>
                <c:pt idx="3541">
                  <c:v>-0.121179667673855</c:v>
                </c:pt>
                <c:pt idx="3542">
                  <c:v>-0.12773481446097501</c:v>
                </c:pt>
                <c:pt idx="3543">
                  <c:v>-0.134202552610066</c:v>
                </c:pt>
                <c:pt idx="3544">
                  <c:v>-0.14057845626287699</c:v>
                </c:pt>
                <c:pt idx="3545">
                  <c:v>-0.146858162403287</c:v>
                </c:pt>
                <c:pt idx="3546">
                  <c:v>-0.15303737384291299</c:v>
                </c:pt>
                <c:pt idx="3547">
                  <c:v>-0.15911186216166201</c:v>
                </c:pt>
                <c:pt idx="3548">
                  <c:v>-0.16507747060122999</c:v>
                </c:pt>
                <c:pt idx="3549">
                  <c:v>-0.170930116909563</c:v>
                </c:pt>
                <c:pt idx="3550">
                  <c:v>-0.176665796134332</c:v>
                </c:pt>
                <c:pt idx="3551">
                  <c:v>-0.18228058336351299</c:v>
                </c:pt>
                <c:pt idx="3552">
                  <c:v>-0.18777063641119399</c:v>
                </c:pt>
                <c:pt idx="3553">
                  <c:v>-0.19313219844677501</c:v>
                </c:pt>
                <c:pt idx="3554">
                  <c:v>-0.19836160056576099</c:v>
                </c:pt>
                <c:pt idx="3555">
                  <c:v>-0.203455264300377</c:v>
                </c:pt>
                <c:pt idx="3556">
                  <c:v>-0.20840970406831499</c:v>
                </c:pt>
                <c:pt idx="3557">
                  <c:v>-0.21322152955790399</c:v>
                </c:pt>
                <c:pt idx="3558">
                  <c:v>-0.21788744804809199</c:v>
                </c:pt>
                <c:pt idx="3559">
                  <c:v>-0.222404266661651</c:v>
                </c:pt>
                <c:pt idx="3560">
                  <c:v>-0.226768894550054</c:v>
                </c:pt>
                <c:pt idx="3561">
                  <c:v>-0.23097834500853301</c:v>
                </c:pt>
                <c:pt idx="3562">
                  <c:v>-0.23502973751987799</c:v>
                </c:pt>
                <c:pt idx="3563">
                  <c:v>-0.238920299725566</c:v>
                </c:pt>
                <c:pt idx="3564">
                  <c:v>-0.242647369322882</c:v>
                </c:pt>
                <c:pt idx="3565">
                  <c:v>-0.24620839588672</c:v>
                </c:pt>
                <c:pt idx="3566">
                  <c:v>-0.249600942614843</c:v>
                </c:pt>
                <c:pt idx="3567">
                  <c:v>-0.252822687995372</c:v>
                </c:pt>
                <c:pt idx="3568">
                  <c:v>-0.25587142739539698</c:v>
                </c:pt>
                <c:pt idx="3569">
                  <c:v>-0.2587450745696</c:v>
                </c:pt>
                <c:pt idx="3570">
                  <c:v>-0.26144166308786698</c:v>
                </c:pt>
                <c:pt idx="3571">
                  <c:v>-0.263959347680914</c:v>
                </c:pt>
                <c:pt idx="3572">
                  <c:v>-0.26629640550299699</c:v>
                </c:pt>
                <c:pt idx="3573">
                  <c:v>-0.26845123731085702</c:v>
                </c:pt>
                <c:pt idx="3574">
                  <c:v>-0.270422368558072</c:v>
                </c:pt>
                <c:pt idx="3575">
                  <c:v>-0.27220845040408997</c:v>
                </c:pt>
                <c:pt idx="3576">
                  <c:v>-0.27380826063723601</c:v>
                </c:pt>
                <c:pt idx="3577">
                  <c:v>-0.275220704511067</c:v>
                </c:pt>
                <c:pt idx="3578">
                  <c:v>-0.27644481549351002</c:v>
                </c:pt>
                <c:pt idx="3579">
                  <c:v>-0.27747975592824897</c:v>
                </c:pt>
                <c:pt idx="3580">
                  <c:v>-0.27832481760794098</c:v>
                </c:pt>
                <c:pt idx="3581">
                  <c:v>-0.27897942225883299</c:v>
                </c:pt>
                <c:pt idx="3582">
                  <c:v>-0.27944312193647602</c:v>
                </c:pt>
                <c:pt idx="3583">
                  <c:v>-0.27971559933225498</c:v>
                </c:pt>
                <c:pt idx="3584">
                  <c:v>-0.279796667990516</c:v>
                </c:pt>
                <c:pt idx="3585">
                  <c:v>-0.27968627243616601</c:v>
                </c:pt>
                <c:pt idx="3586">
                  <c:v>-0.27938448821262601</c:v>
                </c:pt>
                <c:pt idx="3587">
                  <c:v>-0.27889152183014299</c:v>
                </c:pt>
                <c:pt idx="3588">
                  <c:v>-0.27820771062447103</c:v>
                </c:pt>
                <c:pt idx="3589">
                  <c:v>-0.27733352252603699</c:v>
                </c:pt>
                <c:pt idx="3590">
                  <c:v>-0.276269555739734</c:v>
                </c:pt>
                <c:pt idx="3591">
                  <c:v>-0.27501653833557199</c:v>
                </c:pt>
                <c:pt idx="3592">
                  <c:v>-0.273575327750463</c:v>
                </c:pt>
                <c:pt idx="3593">
                  <c:v>-0.27194691020147599</c:v>
                </c:pt>
                <c:pt idx="3594">
                  <c:v>-0.270132400010971</c:v>
                </c:pt>
                <c:pt idx="3595">
                  <c:v>-0.26813303884407602</c:v>
                </c:pt>
                <c:pt idx="3596">
                  <c:v>-0.26595019485901</c:v>
                </c:pt>
                <c:pt idx="3597">
                  <c:v>-0.263585361770863</c:v>
                </c:pt>
                <c:pt idx="3598">
                  <c:v>-0.26104015782944601</c:v>
                </c:pt>
                <c:pt idx="3599">
                  <c:v>-0.258316324711928</c:v>
                </c:pt>
                <c:pt idx="3600">
                  <c:v>-0.25541572633101101</c:v>
                </c:pt>
                <c:pt idx="3601">
                  <c:v>-0.252340347559455</c:v>
                </c:pt>
                <c:pt idx="3602">
                  <c:v>-0.24909229287183901</c:v>
                </c:pt>
                <c:pt idx="3603">
                  <c:v>-0.245673784904473</c:v>
                </c:pt>
                <c:pt idx="3604">
                  <c:v>-0.24208716293444801</c:v>
                </c:pt>
                <c:pt idx="3605">
                  <c:v>-0.238334881278883</c:v>
                </c:pt>
                <c:pt idx="3606">
                  <c:v>-0.23441950761543301</c:v>
                </c:pt>
                <c:pt idx="3607">
                  <c:v>-0.230343721225239</c:v>
                </c:pt>
                <c:pt idx="3608">
                  <c:v>-0.22611031115949701</c:v>
                </c:pt>
                <c:pt idx="3609">
                  <c:v>-0.22172217433092301</c:v>
                </c:pt>
                <c:pt idx="3610">
                  <c:v>-0.217182313531395</c:v>
                </c:pt>
                <c:pt idx="3611">
                  <c:v>-0.21249383537715799</c:v>
                </c:pt>
                <c:pt idx="3612">
                  <c:v>-0.20765994818296399</c:v>
                </c:pt>
                <c:pt idx="3613">
                  <c:v>-0.202683959766638</c:v>
                </c:pt>
                <c:pt idx="3614">
                  <c:v>-0.19756927518554199</c:v>
                </c:pt>
                <c:pt idx="3615">
                  <c:v>-0.192319394406502</c:v>
                </c:pt>
                <c:pt idx="3616">
                  <c:v>-0.18693790991079001</c:v>
                </c:pt>
                <c:pt idx="3617">
                  <c:v>-0.18142850423579701</c:v>
                </c:pt>
                <c:pt idx="3618">
                  <c:v>-0.17579494745507901</c:v>
                </c:pt>
                <c:pt idx="3619">
                  <c:v>-0.17004109459851</c:v>
                </c:pt>
                <c:pt idx="3620">
                  <c:v>-0.164170883014288</c:v>
                </c:pt>
                <c:pt idx="3621">
                  <c:v>-0.15818832967461899</c:v>
                </c:pt>
                <c:pt idx="3622">
                  <c:v>-0.15209752842691401</c:v>
                </c:pt>
                <c:pt idx="3623">
                  <c:v>-0.145902647192375</c:v>
                </c:pt>
                <c:pt idx="3624">
                  <c:v>-0.13960792511389999</c:v>
                </c:pt>
                <c:pt idx="3625">
                  <c:v>-0.13321766965524501</c:v>
                </c:pt>
                <c:pt idx="3626">
                  <c:v>-0.12673625365343599</c:v>
                </c:pt>
                <c:pt idx="3627">
                  <c:v>-0.12016811232645</c:v>
                </c:pt>
                <c:pt idx="3628">
                  <c:v>-0.11351774023820101</c:v>
                </c:pt>
                <c:pt idx="3629">
                  <c:v>-0.10678968822292299</c:v>
                </c:pt>
                <c:pt idx="3630">
                  <c:v>-9.9988560271047106E-2</c:v>
                </c:pt>
                <c:pt idx="3631">
                  <c:v>-9.3119010378695397E-2</c:v>
                </c:pt>
                <c:pt idx="3632">
                  <c:v>-8.6185739362967098E-2</c:v>
                </c:pt>
                <c:pt idx="3633">
                  <c:v>-7.9193491645178707E-2</c:v>
                </c:pt>
                <c:pt idx="3634">
                  <c:v>-7.2147052004267201E-2</c:v>
                </c:pt>
                <c:pt idx="3635">
                  <c:v>-6.5051242302577403E-2</c:v>
                </c:pt>
                <c:pt idx="3636">
                  <c:v>-5.7910918186272302E-2</c:v>
                </c:pt>
                <c:pt idx="3637">
                  <c:v>-5.0730965762626E-2</c:v>
                </c:pt>
                <c:pt idx="3638">
                  <c:v>-4.3516298256471603E-2</c:v>
                </c:pt>
                <c:pt idx="3639">
                  <c:v>-3.6271852648092802E-2</c:v>
                </c:pt>
                <c:pt idx="3640">
                  <c:v>-2.9002586294859901E-2</c:v>
                </c:pt>
                <c:pt idx="3641">
                  <c:v>-2.17134735389212E-2</c:v>
                </c:pt>
                <c:pt idx="3642">
                  <c:v>-1.44095023032728E-2</c:v>
                </c:pt>
                <c:pt idx="3643">
                  <c:v>-7.0956706785337597E-3</c:v>
                </c:pt>
                <c:pt idx="3644">
                  <c:v>2.2301649723512301E-4</c:v>
                </c:pt>
                <c:pt idx="3645">
                  <c:v>7.5415510633308801E-3</c:v>
                </c:pt>
                <c:pt idx="3646">
                  <c:v>1.4854924963481E-2</c:v>
                </c:pt>
                <c:pt idx="3647">
                  <c:v>2.2158133672844599E-2</c:v>
                </c:pt>
                <c:pt idx="3648">
                  <c:v>2.9446179622597501E-2</c:v>
                </c:pt>
                <c:pt idx="3649">
                  <c:v>3.6714075619756703E-2</c:v>
                </c:pt>
                <c:pt idx="3650">
                  <c:v>4.3956848259905298E-2</c:v>
                </c:pt>
                <c:pt idx="3651">
                  <c:v>5.1169541330481398E-2</c:v>
                </c:pt>
                <c:pt idx="3652">
                  <c:v>5.8347219202302902E-2</c:v>
                </c:pt>
                <c:pt idx="3653">
                  <c:v>6.5484970207007304E-2</c:v>
                </c:pt>
                <c:pt idx="3654">
                  <c:v>7.2577909998094797E-2</c:v>
                </c:pt>
                <c:pt idx="3655">
                  <c:v>7.9621184893275604E-2</c:v>
                </c:pt>
                <c:pt idx="3656">
                  <c:v>8.6609975195833105E-2</c:v>
                </c:pt>
                <c:pt idx="3657">
                  <c:v>9.3539498492731493E-2</c:v>
                </c:pt>
                <c:pt idx="3658">
                  <c:v>0.10040501292721001</c:v>
                </c:pt>
                <c:pt idx="3659">
                  <c:v>0.107201820443623</c:v>
                </c:pt>
                <c:pt idx="3660">
                  <c:v>0.11392527000231201</c:v>
                </c:pt>
                <c:pt idx="3661">
                  <c:v>0.120570760762299</c:v>
                </c:pt>
                <c:pt idx="3662">
                  <c:v>0.127133745229629</c:v>
                </c:pt>
                <c:pt idx="3663">
                  <c:v>0.133609732369216</c:v>
                </c:pt>
                <c:pt idx="3664">
                  <c:v>0.13999429067804101</c:v>
                </c:pt>
                <c:pt idx="3665">
                  <c:v>0.146283051217625</c:v>
                </c:pt>
                <c:pt idx="3666">
                  <c:v>0.15247171060367701</c:v>
                </c:pt>
                <c:pt idx="3667">
                  <c:v>0.15855603395089801</c:v>
                </c:pt>
                <c:pt idx="3668">
                  <c:v>0.16453185777089799</c:v>
                </c:pt>
                <c:pt idx="3669">
                  <c:v>0.170395092821259</c:v>
                </c:pt>
                <c:pt idx="3670">
                  <c:v>0.176141726903803</c:v>
                </c:pt>
                <c:pt idx="3671">
                  <c:v>0.181767827610121</c:v>
                </c:pt>
                <c:pt idx="3672">
                  <c:v>0.187269545012515</c:v>
                </c:pt>
                <c:pt idx="3673">
                  <c:v>0.19264311429849401</c:v>
                </c:pt>
                <c:pt idx="3674">
                  <c:v>0.19788485834702799</c:v>
                </c:pt>
                <c:pt idx="3675">
                  <c:v>0.20299119024479001</c:v>
                </c:pt>
                <c:pt idx="3676">
                  <c:v>0.20795861574067701</c:v>
                </c:pt>
                <c:pt idx="3677">
                  <c:v>0.212783735636913</c:v>
                </c:pt>
                <c:pt idx="3678">
                  <c:v>0.217463248115116</c:v>
                </c:pt>
                <c:pt idx="3679">
                  <c:v>0.221993950995723</c:v>
                </c:pt>
                <c:pt idx="3680">
                  <c:v>0.22637274392923501</c:v>
                </c:pt>
                <c:pt idx="3681">
                  <c:v>0.23059663051777601</c:v>
                </c:pt>
                <c:pt idx="3682">
                  <c:v>0.23466272036552599</c:v>
                </c:pt>
                <c:pt idx="3683">
                  <c:v>0.23856823105660899</c:v>
                </c:pt>
                <c:pt idx="3684">
                  <c:v>0.242310490059095</c:v>
                </c:pt>
                <c:pt idx="3685">
                  <c:v>0.245886936553805</c:v>
                </c:pt>
                <c:pt idx="3686">
                  <c:v>0.24929512318667599</c:v>
                </c:pt>
                <c:pt idx="3687">
                  <c:v>0.25253271774348202</c:v>
                </c:pt>
                <c:pt idx="3688">
                  <c:v>0.25559750474575599</c:v>
                </c:pt>
                <c:pt idx="3689">
                  <c:v>0.25848738696684298</c:v>
                </c:pt>
                <c:pt idx="3690">
                  <c:v>0.26120038686702501</c:v>
                </c:pt>
                <c:pt idx="3691">
                  <c:v>0.263734647946746</c:v>
                </c:pt>
                <c:pt idx="3692">
                  <c:v>0.26608843601701199</c:v>
                </c:pt>
                <c:pt idx="3693">
                  <c:v>0.26826014038609303</c:v>
                </c:pt>
                <c:pt idx="3694">
                  <c:v>0.270248274961713</c:v>
                </c:pt>
                <c:pt idx="3695">
                  <c:v>0.27205147926798001</c:v>
                </c:pt>
                <c:pt idx="3696">
                  <c:v>0.27366851937636</c:v>
                </c:pt>
                <c:pt idx="3697">
                  <c:v>0.27509828875004799</c:v>
                </c:pt>
                <c:pt idx="3698">
                  <c:v>0.276339809001169</c:v>
                </c:pt>
                <c:pt idx="3699">
                  <c:v>0.277392230560287</c:v>
                </c:pt>
                <c:pt idx="3700">
                  <c:v>0.27825483325776401</c:v>
                </c:pt>
                <c:pt idx="3701">
                  <c:v>0.27892702681657</c:v>
                </c:pt>
                <c:pt idx="3702">
                  <c:v>0.279408351256207</c:v>
                </c:pt>
                <c:pt idx="3703">
                  <c:v>0.27969847720747498</c:v>
                </c:pt>
                <c:pt idx="3704">
                  <c:v>0.27979720613785702</c:v>
                </c:pt>
                <c:pt idx="3705">
                  <c:v>0.27970447048737401</c:v>
                </c:pt>
                <c:pt idx="3706">
                  <c:v>0.279420333714817</c:v>
                </c:pt>
                <c:pt idx="3707">
                  <c:v>0.27894499025432301</c:v>
                </c:pt>
                <c:pt idx="3708">
                  <c:v>0.27827876538232099</c:v>
                </c:pt>
                <c:pt idx="3709">
                  <c:v>0.27742211499495101</c:v>
                </c:pt>
                <c:pt idx="3710">
                  <c:v>0.276375625296089</c:v>
                </c:pt>
                <c:pt idx="3711">
                  <c:v>0.27514001239621799</c:v>
                </c:pt>
                <c:pt idx="3712">
                  <c:v>0.27371612182238497</c:v>
                </c:pt>
                <c:pt idx="3713">
                  <c:v>0.27210492793961499</c:v>
                </c:pt>
                <c:pt idx="3714">
                  <c:v>0.27030753328415602</c:v>
                </c:pt>
                <c:pt idx="3715">
                  <c:v>0.268325167809012</c:v>
                </c:pt>
                <c:pt idx="3716">
                  <c:v>0.26615918804229199</c:v>
                </c:pt>
                <c:pt idx="3717">
                  <c:v>0.26381107615893901</c:v>
                </c:pt>
                <c:pt idx="3718">
                  <c:v>0.26128243896648201</c:v>
                </c:pt>
                <c:pt idx="3719">
                  <c:v>0.25857500680550299</c:v>
                </c:pt>
                <c:pt idx="3720">
                  <c:v>0.255690632365566</c:v>
                </c:pt>
                <c:pt idx="3721">
                  <c:v>0.25263128941742702</c:v>
                </c:pt>
                <c:pt idx="3722">
                  <c:v>0.24939907146238799</c:v>
                </c:pt>
                <c:pt idx="3723">
                  <c:v>0.245996190299718</c:v>
                </c:pt>
                <c:pt idx="3724">
                  <c:v>0.242424974513125</c:v>
                </c:pt>
                <c:pt idx="3725">
                  <c:v>0.238687867877309</c:v>
                </c:pt>
                <c:pt idx="3726">
                  <c:v>0.23478742768569499</c:v>
                </c:pt>
                <c:pt idx="3727">
                  <c:v>0.23072632300048401</c:v>
                </c:pt>
                <c:pt idx="3728">
                  <c:v>0.22650733282621599</c:v>
                </c:pt>
                <c:pt idx="3729">
                  <c:v>0.22213334420810699</c:v>
                </c:pt>
                <c:pt idx="3730">
                  <c:v>0.21760735025644901</c:v>
                </c:pt>
                <c:pt idx="3731">
                  <c:v>0.21293244809843401</c:v>
                </c:pt>
                <c:pt idx="3732">
                  <c:v>0.208111836758792</c:v>
                </c:pt>
                <c:pt idx="3733">
                  <c:v>0.20314881497071099</c:v>
                </c:pt>
                <c:pt idx="3734">
                  <c:v>0.19804677891851899</c:v>
                </c:pt>
                <c:pt idx="3735">
                  <c:v>0.19280921991368299</c:v>
                </c:pt>
                <c:pt idx="3736">
                  <c:v>0.18743972200571399</c:v>
                </c:pt>
                <c:pt idx="3737">
                  <c:v>0.18194195952960801</c:v>
                </c:pt>
                <c:pt idx="3738">
                  <c:v>0.17631969459150801</c:v>
                </c:pt>
                <c:pt idx="3739">
                  <c:v>0.170576774494305</c:v>
                </c:pt>
                <c:pt idx="3740">
                  <c:v>0.164717129104935</c:v>
                </c:pt>
                <c:pt idx="3741">
                  <c:v>0.15874476816518199</c:v>
                </c:pt>
                <c:pt idx="3742">
                  <c:v>0.15266377854782201</c:v>
                </c:pt>
                <c:pt idx="3743">
                  <c:v>0.14647832145997999</c:v>
                </c:pt>
                <c:pt idx="3744">
                  <c:v>0.140192629595632</c:v>
                </c:pt>
                <c:pt idx="3745">
                  <c:v>0.13381100423917999</c:v>
                </c:pt>
                <c:pt idx="3746">
                  <c:v>0.12733781232209199</c:v>
                </c:pt>
                <c:pt idx="3747">
                  <c:v>0.12077748343462</c:v>
                </c:pt>
                <c:pt idx="3748">
                  <c:v>0.114134506794646</c:v>
                </c:pt>
                <c:pt idx="3749">
                  <c:v>0.107413428175716</c:v>
                </c:pt>
                <c:pt idx="3750">
                  <c:v>0.100618846796381</c:v>
                </c:pt>
                <c:pt idx="3751">
                  <c:v>9.3755412172958894E-2</c:v>
                </c:pt>
                <c:pt idx="3752">
                  <c:v>8.68278209378847E-2</c:v>
                </c:pt>
                <c:pt idx="3753">
                  <c:v>7.9840813625814105E-2</c:v>
                </c:pt>
                <c:pt idx="3754">
                  <c:v>7.2799171429686602E-2</c:v>
                </c:pt>
                <c:pt idx="3755">
                  <c:v>6.5707712928966502E-2</c:v>
                </c:pt>
                <c:pt idx="3756">
                  <c:v>5.85712907923003E-2</c:v>
                </c:pt>
                <c:pt idx="3757">
                  <c:v>5.1394788456846398E-2</c:v>
                </c:pt>
                <c:pt idx="3758">
                  <c:v>4.4183116786550299E-2</c:v>
                </c:pt>
                <c:pt idx="3759">
                  <c:v>3.6941210711652399E-2</c:v>
                </c:pt>
                <c:pt idx="3760">
                  <c:v>2.9674025851725998E-2</c:v>
                </c:pt>
                <c:pt idx="3761">
                  <c:v>2.2386535124558401E-2</c:v>
                </c:pt>
                <c:pt idx="3762">
                  <c:v>1.50837253431951E-2</c:v>
                </c:pt>
                <c:pt idx="3763">
                  <c:v>7.7705938034747998E-3</c:v>
                </c:pt>
                <c:pt idx="3764">
                  <c:v>4.52144864391613E-4</c:v>
                </c:pt>
                <c:pt idx="3765">
                  <c:v>-6.8666134763762697E-3</c:v>
                </c:pt>
                <c:pt idx="3766">
                  <c:v>-1.41806730094278E-2</c:v>
                </c:pt>
                <c:pt idx="3767">
                  <c:v>-2.1485028740745201E-2</c:v>
                </c:pt>
                <c:pt idx="3768">
                  <c:v>-2.87746823165996E-2</c:v>
                </c:pt>
                <c:pt idx="3769">
                  <c:v>-3.6044645443913503E-2</c:v>
                </c:pt>
                <c:pt idx="3770">
                  <c:v>-4.3289943303737401E-2</c:v>
                </c:pt>
                <c:pt idx="3771">
                  <c:v>-5.0505617955507398E-2</c:v>
                </c:pt>
                <c:pt idx="3772">
                  <c:v>-5.7686731729752298E-2</c:v>
                </c:pt>
                <c:pt idx="3773">
                  <c:v>-6.48283706069296E-2</c:v>
                </c:pt>
                <c:pt idx="3774">
                  <c:v>-7.1925647580077495E-2</c:v>
                </c:pt>
                <c:pt idx="3775">
                  <c:v>-7.8973705998982194E-2</c:v>
                </c:pt>
                <c:pt idx="3776">
                  <c:v>-8.5967722893573101E-2</c:v>
                </c:pt>
                <c:pt idx="3777">
                  <c:v>-9.2902912274269403E-2</c:v>
                </c:pt>
                <c:pt idx="3778">
                  <c:v>-9.9774528407022195E-2</c:v>
                </c:pt>
                <c:pt idx="3779">
                  <c:v>-0.106577869060809</c:v>
                </c:pt>
                <c:pt idx="3780">
                  <c:v>-0.11330827872535899</c:v>
                </c:pt>
                <c:pt idx="3781">
                  <c:v>-0.11996115179691</c:v>
                </c:pt>
                <c:pt idx="3782">
                  <c:v>-0.12653193572981</c:v>
                </c:pt>
                <c:pt idx="3783">
                  <c:v>-0.13301613415181399</c:v>
                </c:pt>
                <c:pt idx="3784">
                  <c:v>-0.139409309940944</c:v>
                </c:pt>
                <c:pt idx="3785">
                  <c:v>-0.14570708826179599</c:v>
                </c:pt>
                <c:pt idx="3786">
                  <c:v>-0.151905159559237</c:v>
                </c:pt>
                <c:pt idx="3787">
                  <c:v>-0.15799928250741499</c:v>
                </c:pt>
                <c:pt idx="3788">
                  <c:v>-0.16398528691209599</c:v>
                </c:pt>
                <c:pt idx="3789">
                  <c:v>-0.16985907656431301</c:v>
                </c:pt>
                <c:pt idx="3790">
                  <c:v>-0.175616632043398</c:v>
                </c:pt>
                <c:pt idx="3791">
                  <c:v>-0.18125401346745401</c:v>
                </c:pt>
                <c:pt idx="3792">
                  <c:v>-0.186767363189415</c:v>
                </c:pt>
                <c:pt idx="3793">
                  <c:v>-0.19215290843682201</c:v>
                </c:pt>
                <c:pt idx="3794">
                  <c:v>-0.19740696389352</c:v>
                </c:pt>
                <c:pt idx="3795">
                  <c:v>-0.20252593422151699</c:v>
                </c:pt>
                <c:pt idx="3796">
                  <c:v>-0.20750631652125701</c:v>
                </c:pt>
                <c:pt idx="3797">
                  <c:v>-0.21234470272865699</c:v>
                </c:pt>
                <c:pt idx="3798">
                  <c:v>-0.217037781947227</c:v>
                </c:pt>
                <c:pt idx="3799">
                  <c:v>-0.22158234271371499</c:v>
                </c:pt>
                <c:pt idx="3800">
                  <c:v>-0.22597527519570301</c:v>
                </c:pt>
                <c:pt idx="3801">
                  <c:v>-0.230213573319655</c:v>
                </c:pt>
                <c:pt idx="3802">
                  <c:v>-0.23429433682797099</c:v>
                </c:pt>
                <c:pt idx="3803">
                  <c:v>-0.238214773263623</c:v>
                </c:pt>
                <c:pt idx="3804">
                  <c:v>-0.241972199881026</c:v>
                </c:pt>
                <c:pt idx="3805">
                  <c:v>-0.24556404548184099</c:v>
                </c:pt>
                <c:pt idx="3806">
                  <c:v>-0.24898785217443101</c:v>
                </c:pt>
                <c:pt idx="3807">
                  <c:v>-0.25224127705579702</c:v>
                </c:pt>
                <c:pt idx="3808">
                  <c:v>-0.25532209381482002</c:v>
                </c:pt>
                <c:pt idx="3809">
                  <c:v>-0.25822819425571902</c:v>
                </c:pt>
                <c:pt idx="3810">
                  <c:v>-0.260957589740686</c:v>
                </c:pt>
                <c:pt idx="3811">
                  <c:v>-0.26350841255070301</c:v>
                </c:pt>
                <c:pt idx="3812">
                  <c:v>-0.26587891716362499</c:v>
                </c:pt>
                <c:pt idx="3813">
                  <c:v>-0.26806748144862702</c:v>
                </c:pt>
                <c:pt idx="3814">
                  <c:v>-0.27007260777623299</c:v>
                </c:pt>
                <c:pt idx="3815">
                  <c:v>-0.27189292404313498</c:v>
                </c:pt>
                <c:pt idx="3816">
                  <c:v>-0.27352718461112402</c:v>
                </c:pt>
                <c:pt idx="3817">
                  <c:v>-0.27497427115947398</c:v>
                </c:pt>
                <c:pt idx="3818">
                  <c:v>-0.27623319345020703</c:v>
                </c:pt>
                <c:pt idx="3819">
                  <c:v>-0.27730309000571202</c:v>
                </c:pt>
                <c:pt idx="3820">
                  <c:v>-0.27818322869825102</c:v>
                </c:pt>
                <c:pt idx="3821">
                  <c:v>-0.27887300725095299</c:v>
                </c:pt>
                <c:pt idx="3822">
                  <c:v>-0.27937195364994999</c:v>
                </c:pt>
                <c:pt idx="3823">
                  <c:v>-0.27967972646737699</c:v>
                </c:pt>
                <c:pt idx="3824">
                  <c:v>-0.27979611509500502</c:v>
                </c:pt>
                <c:pt idx="3825">
                  <c:v>-0.279721039888366</c:v>
                </c:pt>
                <c:pt idx="3826">
                  <c:v>-0.27945455222125098</c:v>
                </c:pt>
                <c:pt idx="3827">
                  <c:v>-0.27899683445055301</c:v>
                </c:pt>
                <c:pt idx="3828">
                  <c:v>-0.27834819979148401</c:v>
                </c:pt>
                <c:pt idx="3829">
                  <c:v>-0.27750909210324098</c:v>
                </c:pt>
                <c:pt idx="3830">
                  <c:v>-0.27648008558527398</c:v>
                </c:pt>
                <c:pt idx="3831">
                  <c:v>-0.275261884384361</c:v>
                </c:pt>
                <c:pt idx="3832">
                  <c:v>-0.27385532211276797</c:v>
                </c:pt>
                <c:pt idx="3833">
                  <c:v>-0.27226136127780198</c:v>
                </c:pt>
                <c:pt idx="3834">
                  <c:v>-0.27048109262317399</c:v>
                </c:pt>
                <c:pt idx="3835">
                  <c:v>-0.26851573438260801</c:v>
                </c:pt>
                <c:pt idx="3836">
                  <c:v>-0.26636663144619999</c:v>
                </c:pt>
                <c:pt idx="3837">
                  <c:v>-0.264035254440117</c:v>
                </c:pt>
                <c:pt idx="3838">
                  <c:v>-0.26152319872025198</c:v>
                </c:pt>
                <c:pt idx="3839">
                  <c:v>-0.25883218328052199</c:v>
                </c:pt>
                <c:pt idx="3840">
                  <c:v>-0.25596404957656699</c:v>
                </c:pt>
                <c:pt idx="3841">
                  <c:v>-0.25292076026564497</c:v>
                </c:pt>
                <c:pt idx="3842">
                  <c:v>-0.249704397863592</c:v>
                </c:pt>
                <c:pt idx="3843">
                  <c:v>-0.246317163319757</c:v>
                </c:pt>
                <c:pt idx="3844">
                  <c:v>-0.24276137451090399</c:v>
                </c:pt>
                <c:pt idx="3845">
                  <c:v>-0.23903946465508799</c:v>
                </c:pt>
                <c:pt idx="3846">
                  <c:v>-0.235153980646613</c:v>
                </c:pt>
                <c:pt idx="3847">
                  <c:v>-0.231107581313197</c:v>
                </c:pt>
                <c:pt idx="3848">
                  <c:v>-0.22690303559654301</c:v>
                </c:pt>
                <c:pt idx="3849">
                  <c:v>-0.22254322065755799</c:v>
                </c:pt>
                <c:pt idx="3850">
                  <c:v>-0.218031119907518</c:v>
                </c:pt>
                <c:pt idx="3851">
                  <c:v>-0.21336982096652801</c:v>
                </c:pt>
                <c:pt idx="3852">
                  <c:v>-0.20856251355066999</c:v>
                </c:pt>
                <c:pt idx="3853">
                  <c:v>-0.20361248728928699</c:v>
                </c:pt>
                <c:pt idx="3854">
                  <c:v>-0.198523129473898</c:v>
                </c:pt>
                <c:pt idx="3855">
                  <c:v>-0.19329792274028201</c:v>
                </c:pt>
                <c:pt idx="3856">
                  <c:v>-0.18794044268531901</c:v>
                </c:pt>
                <c:pt idx="3857">
                  <c:v>-0.18245435542021601</c:v>
                </c:pt>
                <c:pt idx="3858">
                  <c:v>-0.17684341506179699</c:v>
                </c:pt>
                <c:pt idx="3859">
                  <c:v>-0.17111146116356901</c:v>
                </c:pt>
                <c:pt idx="3860">
                  <c:v>-0.16526241608832301</c:v>
                </c:pt>
                <c:pt idx="3861">
                  <c:v>-0.15930028232407301</c:v>
                </c:pt>
                <c:pt idx="3862">
                  <c:v>-0.153229139745161</c:v>
                </c:pt>
                <c:pt idx="3863">
                  <c:v>-0.14705314282040899</c:v>
                </c:pt>
                <c:pt idx="3864">
                  <c:v>-0.14077651777022401</c:v>
                </c:pt>
                <c:pt idx="3865">
                  <c:v>-0.13440355967460699</c:v>
                </c:pt>
                <c:pt idx="3866">
                  <c:v>-0.127938629534041</c:v>
                </c:pt>
                <c:pt idx="3867">
                  <c:v>-0.12138615128526201</c:v>
                </c:pt>
                <c:pt idx="3868">
                  <c:v>-0.11475060877398</c:v>
                </c:pt>
                <c:pt idx="3869">
                  <c:v>-0.108036542686582</c:v>
                </c:pt>
                <c:pt idx="3870">
                  <c:v>-0.101248547442961</c:v>
                </c:pt>
                <c:pt idx="3871">
                  <c:v>-9.4391268052557403E-2</c:v>
                </c:pt>
                <c:pt idx="3872">
                  <c:v>-8.7469396935794197E-2</c:v>
                </c:pt>
                <c:pt idx="3873">
                  <c:v>-8.0487670713063397E-2</c:v>
                </c:pt>
                <c:pt idx="3874">
                  <c:v>-7.3450866963467407E-2</c:v>
                </c:pt>
                <c:pt idx="3875">
                  <c:v>-6.6363800955532806E-2</c:v>
                </c:pt>
                <c:pt idx="3876">
                  <c:v>-5.9231322352133298E-2</c:v>
                </c:pt>
                <c:pt idx="3877">
                  <c:v>-5.2058311891876499E-2</c:v>
                </c:pt>
                <c:pt idx="3878">
                  <c:v>-4.4849678049226099E-2</c:v>
                </c:pt>
                <c:pt idx="3879">
                  <c:v>-3.7610353675643901E-2</c:v>
                </c:pt>
                <c:pt idx="3880">
                  <c:v>-3.0345292624050901E-2</c:v>
                </c:pt>
                <c:pt idx="3881">
                  <c:v>-2.30594663589174E-2</c:v>
                </c:pt>
                <c:pt idx="3882">
                  <c:v>-1.5757860554301301E-2</c:v>
                </c:pt>
                <c:pt idx="3883">
                  <c:v>-8.4454716821627408E-3</c:v>
                </c:pt>
                <c:pt idx="3884">
                  <c:v>-1.1273035932902499E-3</c:v>
                </c:pt>
                <c:pt idx="3885">
                  <c:v>6.1916359068231704E-3</c:v>
                </c:pt>
                <c:pt idx="3886">
                  <c:v>1.35063384848096E-2</c:v>
                </c:pt>
                <c:pt idx="3887">
                  <c:v>2.0811798706617E-2</c:v>
                </c:pt>
                <c:pt idx="3888">
                  <c:v>2.81030174627163E-2</c:v>
                </c:pt>
                <c:pt idx="3889">
                  <c:v>3.53750053889808E-2</c:v>
                </c:pt>
                <c:pt idx="3890">
                  <c:v>4.2622786280895601E-2</c:v>
                </c:pt>
                <c:pt idx="3891">
                  <c:v>4.9841400498763899E-2</c:v>
                </c:pt>
                <c:pt idx="3892">
                  <c:v>5.7025908361576103E-2</c:v>
                </c:pt>
                <c:pt idx="3893">
                  <c:v>6.41713935272228E-2</c:v>
                </c:pt>
                <c:pt idx="3894">
                  <c:v>7.1272966356735704E-2</c:v>
                </c:pt>
                <c:pt idx="3895">
                  <c:v>7.8325767260256807E-2</c:v>
                </c:pt>
                <c:pt idx="3896">
                  <c:v>8.5324970022443894E-2</c:v>
                </c:pt>
                <c:pt idx="3897">
                  <c:v>9.2265785105039202E-2</c:v>
                </c:pt>
                <c:pt idx="3898">
                  <c:v>9.9143462924338996E-2</c:v>
                </c:pt>
                <c:pt idx="3899">
                  <c:v>0.10595329710132199</c:v>
                </c:pt>
                <c:pt idx="3900">
                  <c:v>0.11269062768221599</c:v>
                </c:pt>
                <c:pt idx="3901">
                  <c:v>0.119350844327291</c:v>
                </c:pt>
                <c:pt idx="3902">
                  <c:v>0.12592938946570401</c:v>
                </c:pt>
                <c:pt idx="3903">
                  <c:v>0.13242176141423601</c:v>
                </c:pt>
                <c:pt idx="3904">
                  <c:v>0.13882351745778301</c:v>
                </c:pt>
                <c:pt idx="3905">
                  <c:v>0.14513027688949401</c:v>
                </c:pt>
                <c:pt idx="3906">
                  <c:v>0.15133772400848</c:v>
                </c:pt>
                <c:pt idx="3907">
                  <c:v>0.157441611073038</c:v>
                </c:pt>
                <c:pt idx="3908">
                  <c:v>0.163437761207372</c:v>
                </c:pt>
                <c:pt idx="3909">
                  <c:v>0.16932207125981599</c:v>
                </c:pt>
                <c:pt idx="3910">
                  <c:v>0.17509051461061301</c:v>
                </c:pt>
                <c:pt idx="3911">
                  <c:v>0.18073914392732501</c:v>
                </c:pt>
                <c:pt idx="3912">
                  <c:v>0.186264093865977</c:v>
                </c:pt>
                <c:pt idx="3913">
                  <c:v>0.191661583716108</c:v>
                </c:pt>
                <c:pt idx="3914">
                  <c:v>0.19692791998790099</c:v>
                </c:pt>
                <c:pt idx="3915">
                  <c:v>0.20205949893962799</c:v>
                </c:pt>
                <c:pt idx="3916">
                  <c:v>0.20705280904368301</c:v>
                </c:pt>
                <c:pt idx="3917">
                  <c:v>0.21190443338951501</c:v>
                </c:pt>
                <c:pt idx="3918">
                  <c:v>0.216611052021808</c:v>
                </c:pt>
                <c:pt idx="3919">
                  <c:v>0.22116944421231999</c:v>
                </c:pt>
                <c:pt idx="3920">
                  <c:v>0.22557649066382099</c:v>
                </c:pt>
                <c:pt idx="3921">
                  <c:v>0.22982917564461899</c:v>
                </c:pt>
                <c:pt idx="3922">
                  <c:v>0.23392458905221999</c:v>
                </c:pt>
                <c:pt idx="3923">
                  <c:v>0.23785992840470399</c:v>
                </c:pt>
                <c:pt idx="3924">
                  <c:v>0.24163250075845699</c:v>
                </c:pt>
                <c:pt idx="3925">
                  <c:v>0.245239724550944</c:v>
                </c:pt>
                <c:pt idx="3926">
                  <c:v>0.24867913136726899</c:v>
                </c:pt>
                <c:pt idx="3927">
                  <c:v>0.251948367629305</c:v>
                </c:pt>
                <c:pt idx="3928">
                  <c:v>0.25504519620624</c:v>
                </c:pt>
                <c:pt idx="3929">
                  <c:v>0.25796749794544399</c:v>
                </c:pt>
                <c:pt idx="3930">
                  <c:v>0.26071327312259801</c:v>
                </c:pt>
                <c:pt idx="3931">
                  <c:v>0.2632806428101</c:v>
                </c:pt>
                <c:pt idx="3932">
                  <c:v>0.26566785016281103</c:v>
                </c:pt>
                <c:pt idx="3933">
                  <c:v>0.26787326162026398</c:v>
                </c:pt>
                <c:pt idx="3934">
                  <c:v>0.26989536802449998</c:v>
                </c:pt>
                <c:pt idx="3935">
                  <c:v>0.27173278565278502</c:v>
                </c:pt>
                <c:pt idx="3936">
                  <c:v>0.273384257164486</c:v>
                </c:pt>
                <c:pt idx="3937">
                  <c:v>0.274848652461469</c:v>
                </c:pt>
                <c:pt idx="3938">
                  <c:v>0.27612496946141901</c:v>
                </c:pt>
                <c:pt idx="3939">
                  <c:v>0.27721233478356699</c:v>
                </c:pt>
                <c:pt idx="3940">
                  <c:v>0.27811000434633698</c:v>
                </c:pt>
                <c:pt idx="3941">
                  <c:v>0.278817363876526</c:v>
                </c:pt>
                <c:pt idx="3942">
                  <c:v>0.27933392932964102</c:v>
                </c:pt>
                <c:pt idx="3943">
                  <c:v>0.279659347221141</c:v>
                </c:pt>
                <c:pt idx="3944">
                  <c:v>0.27979339486831201</c:v>
                </c:pt>
                <c:pt idx="3945">
                  <c:v>0.27973598054266202</c:v>
                </c:pt>
                <c:pt idx="3946">
                  <c:v>0.279487143532681</c:v>
                </c:pt>
                <c:pt idx="3947">
                  <c:v>0.27904705411695702</c:v>
                </c:pt>
                <c:pt idx="3948">
                  <c:v>0.27841601344766098</c:v>
                </c:pt>
                <c:pt idx="3949">
                  <c:v>0.27759445334446298</c:v>
                </c:pt>
                <c:pt idx="3950">
                  <c:v>0.27658293599904099</c:v>
                </c:pt>
                <c:pt idx="3951">
                  <c:v>0.27538215359037299</c:v>
                </c:pt>
                <c:pt idx="3952">
                  <c:v>0.27399292781108497</c:v>
                </c:pt>
                <c:pt idx="3953">
                  <c:v>0.27241620930516303</c:v>
                </c:pt>
                <c:pt idx="3954">
                  <c:v>0.27065307701743402</c:v>
                </c:pt>
                <c:pt idx="3955">
                  <c:v>0.26870473745524198</c:v>
                </c:pt>
                <c:pt idx="3956">
                  <c:v>0.26657252386284203</c:v>
                </c:pt>
                <c:pt idx="3957">
                  <c:v>0.26425789530906502</c:v>
                </c:pt>
                <c:pt idx="3958">
                  <c:v>0.26176243568887297</c:v>
                </c:pt>
                <c:pt idx="3959">
                  <c:v>0.25908785263951101</c:v>
                </c:pt>
                <c:pt idx="3960">
                  <c:v>0.25623597637197398</c:v>
                </c:pt>
                <c:pt idx="3961">
                  <c:v>0.25320875841859303</c:v>
                </c:pt>
                <c:pt idx="3962">
                  <c:v>0.25000827029761102</c:v>
                </c:pt>
                <c:pt idx="3963">
                  <c:v>0.24663670209564401</c:v>
                </c:pt>
                <c:pt idx="3964">
                  <c:v>0.24309636096901399</c:v>
                </c:pt>
                <c:pt idx="3965">
                  <c:v>0.23938966956496199</c:v>
                </c:pt>
                <c:pt idx="3966">
                  <c:v>0.23551916436384099</c:v>
                </c:pt>
                <c:pt idx="3967">
                  <c:v>0.23148749394340701</c:v>
                </c:pt>
                <c:pt idx="3968">
                  <c:v>0.22729741716640101</c:v>
                </c:pt>
                <c:pt idx="3969">
                  <c:v>0.22295180129266701</c:v>
                </c:pt>
                <c:pt idx="3970">
                  <c:v>0.21845362001709601</c:v>
                </c:pt>
                <c:pt idx="3971">
                  <c:v>0.213805951434727</c:v>
                </c:pt>
                <c:pt idx="3972">
                  <c:v>0.209011975934419</c:v>
                </c:pt>
                <c:pt idx="3973">
                  <c:v>0.20407497402251701</c:v>
                </c:pt>
                <c:pt idx="3974">
                  <c:v>0.19899832407800799</c:v>
                </c:pt>
                <c:pt idx="3975">
                  <c:v>0.193785500040703</c:v>
                </c:pt>
                <c:pt idx="3976">
                  <c:v>0.18844006903403299</c:v>
                </c:pt>
                <c:pt idx="3977">
                  <c:v>0.182965688924068</c:v>
                </c:pt>
                <c:pt idx="3978">
                  <c:v>0.17736610581645301</c:v>
                </c:pt>
                <c:pt idx="3979">
                  <c:v>0.17164515149295501</c:v>
                </c:pt>
                <c:pt idx="3980">
                  <c:v>0.16580674078938101</c:v>
                </c:pt>
                <c:pt idx="3981">
                  <c:v>0.15985486891667</c:v>
                </c:pt>
                <c:pt idx="3982">
                  <c:v>0.15379360872697401</c:v>
                </c:pt>
                <c:pt idx="3983">
                  <c:v>0.14762710792662001</c:v>
                </c:pt>
                <c:pt idx="3984">
                  <c:v>0.14135958623783901</c:v>
                </c:pt>
                <c:pt idx="3985">
                  <c:v>0.134995332511222</c:v>
                </c:pt>
                <c:pt idx="3986">
                  <c:v>0.12853870179087201</c:v>
                </c:pt>
                <c:pt idx="3987">
                  <c:v>0.121994112334254</c:v>
                </c:pt>
                <c:pt idx="3988">
                  <c:v>0.115366042588792</c:v>
                </c:pt>
                <c:pt idx="3989">
                  <c:v>0.108659028127279</c:v>
                </c:pt>
                <c:pt idx="3990">
                  <c:v>0.101877658544196</c:v>
                </c:pt>
                <c:pt idx="3991">
                  <c:v>9.5026574315058801E-2</c:v>
                </c:pt>
                <c:pt idx="3992">
                  <c:v>8.8110463620956703E-2</c:v>
                </c:pt>
                <c:pt idx="3993">
                  <c:v>8.1134059140437406E-2</c:v>
                </c:pt>
                <c:pt idx="3994">
                  <c:v>7.4102134810947295E-2</c:v>
                </c:pt>
                <c:pt idx="3995">
                  <c:v>6.70195025620373E-2</c:v>
                </c:pt>
                <c:pt idx="3996">
                  <c:v>5.9891009022570003E-2</c:v>
                </c:pt>
                <c:pt idx="3997">
                  <c:v>5.2721532204183102E-2</c:v>
                </c:pt>
                <c:pt idx="3998">
                  <c:v>4.5515978163277099E-2</c:v>
                </c:pt>
                <c:pt idx="3999">
                  <c:v>3.8279277643812698E-2</c:v>
                </c:pt>
                <c:pt idx="4000">
                  <c:v>3.1016382703213601E-2</c:v>
                </c:pt>
                <c:pt idx="4001">
                  <c:v>2.3732263323685301E-2</c:v>
                </c:pt>
                <c:pt idx="4002">
                  <c:v>1.64319040112679E-2</c:v>
                </c:pt>
                <c:pt idx="4003">
                  <c:v>9.1203003849499101E-3</c:v>
                </c:pt>
                <c:pt idx="4004">
                  <c:v>1.80245575817778E-3</c:v>
                </c:pt>
                <c:pt idx="4005">
                  <c:v>-5.5166222848997797E-3</c:v>
                </c:pt>
                <c:pt idx="4006">
                  <c:v>-1.28319253161102E-2</c:v>
                </c:pt>
                <c:pt idx="4007">
                  <c:v>-2.01384474905127E-2</c:v>
                </c:pt>
                <c:pt idx="4008">
                  <c:v>-2.7431188971886698E-2</c:v>
                </c:pt>
                <c:pt idx="4009">
                  <c:v>-3.4705159354107701E-2</c:v>
                </c:pt>
                <c:pt idx="4010">
                  <c:v>-4.1955381076071101E-2</c:v>
                </c:pt>
                <c:pt idx="4011">
                  <c:v>-4.91768928278256E-2</c:v>
                </c:pt>
                <c:pt idx="4012">
                  <c:v>-5.63647529455861E-2</c:v>
                </c:pt>
                <c:pt idx="4013">
                  <c:v>-6.3514042793302597E-2</c:v>
                </c:pt>
                <c:pt idx="4014">
                  <c:v>-7.0619870128471804E-2</c:v>
                </c:pt>
                <c:pt idx="4015">
                  <c:v>-7.7677372449887205E-2</c:v>
                </c:pt>
                <c:pt idx="4016">
                  <c:v>-8.4681720325037402E-2</c:v>
                </c:pt>
                <c:pt idx="4017">
                  <c:v>-9.1628120694875706E-2</c:v>
                </c:pt>
                <c:pt idx="4018">
                  <c:v>-9.8511820153698901E-2</c:v>
                </c:pt>
                <c:pt idx="4019">
                  <c:v>-0.10532810820189301</c:v>
                </c:pt>
                <c:pt idx="4020">
                  <c:v>-0.11207232046931399</c:v>
                </c:pt>
                <c:pt idx="4021">
                  <c:v>-0.118739841907112</c:v>
                </c:pt>
                <c:pt idx="4022">
                  <c:v>-0.12532610994579099</c:v>
                </c:pt>
                <c:pt idx="4023">
                  <c:v>-0.131826617617369</c:v>
                </c:pt>
                <c:pt idx="4024">
                  <c:v>-0.13823691663948401</c:v>
                </c:pt>
                <c:pt idx="4025">
                  <c:v>-0.144552620459347</c:v>
                </c:pt>
                <c:pt idx="4026">
                  <c:v>-0.15076940725544399</c:v>
                </c:pt>
                <c:pt idx="4027">
                  <c:v>-0.15688302289495201</c:v>
                </c:pt>
                <c:pt idx="4028">
                  <c:v>-0.162889283844834</c:v>
                </c:pt>
                <c:pt idx="4029">
                  <c:v>-0.16878408003461601</c:v>
                </c:pt>
                <c:pt idx="4030">
                  <c:v>-0.17456337766890201</c:v>
                </c:pt>
                <c:pt idx="4031">
                  <c:v>-0.180223221987693</c:v>
                </c:pt>
                <c:pt idx="4032">
                  <c:v>-0.185759739972614</c:v>
                </c:pt>
                <c:pt idx="4033">
                  <c:v>-0.19116914299721599</c:v>
                </c:pt>
                <c:pt idx="4034">
                  <c:v>-0.19644772941952399</c:v>
                </c:pt>
                <c:pt idx="4035">
                  <c:v>-0.20159188711506101</c:v>
                </c:pt>
                <c:pt idx="4036">
                  <c:v>-0.206598095948618</c:v>
                </c:pt>
                <c:pt idx="4037">
                  <c:v>-0.211462930183069</c:v>
                </c:pt>
                <c:pt idx="4038">
                  <c:v>-0.216183060823604</c:v>
                </c:pt>
                <c:pt idx="4039">
                  <c:v>-0.22075525789574499</c:v>
                </c:pt>
                <c:pt idx="4040">
                  <c:v>-0.22517639265561301</c:v>
                </c:pt>
                <c:pt idx="4041">
                  <c:v>-0.22944343973091999</c:v>
                </c:pt>
                <c:pt idx="4042">
                  <c:v>-0.23355347919122299</c:v>
                </c:pt>
                <c:pt idx="4043">
                  <c:v>-0.23750369854602801</c:v>
                </c:pt>
                <c:pt idx="4044">
                  <c:v>-0.241291394669371</c:v>
                </c:pt>
                <c:pt idx="4045">
                  <c:v>-0.244913975649555</c:v>
                </c:pt>
                <c:pt idx="4046">
                  <c:v>-0.248368962562797</c:v>
                </c:pt>
                <c:pt idx="4047">
                  <c:v>-0.25165399116954501</c:v>
                </c:pt>
                <c:pt idx="4048">
                  <c:v>-0.254766813532323</c:v>
                </c:pt>
                <c:pt idx="4049">
                  <c:v>-0.25770529955398902</c:v>
                </c:pt>
                <c:pt idx="4050">
                  <c:v>-0.26046743843535802</c:v>
                </c:pt>
                <c:pt idx="4051">
                  <c:v>-0.26305134005118203</c:v>
                </c:pt>
                <c:pt idx="4052">
                  <c:v>-0.26545523624356399</c:v>
                </c:pt>
                <c:pt idx="4053">
                  <c:v>-0.2676774820319</c:v>
                </c:pt>
                <c:pt idx="4054">
                  <c:v>-0.269716556738539</c:v>
                </c:pt>
                <c:pt idx="4055">
                  <c:v>-0.271571065029375</c:v>
                </c:pt>
                <c:pt idx="4056">
                  <c:v>-0.273239737868677</c:v>
                </c:pt>
                <c:pt idx="4057">
                  <c:v>-0.27472143338748001</c:v>
                </c:pt>
                <c:pt idx="4058">
                  <c:v>-0.27601513766496799</c:v>
                </c:pt>
                <c:pt idx="4059">
                  <c:v>-0.277119965422298</c:v>
                </c:pt>
                <c:pt idx="4060">
                  <c:v>-0.27803516062839201</c:v>
                </c:pt>
                <c:pt idx="4061">
                  <c:v>-0.27876009701728599</c:v>
                </c:pt>
                <c:pt idx="4062">
                  <c:v>-0.27929427851668598</c:v>
                </c:pt>
                <c:pt idx="4063">
                  <c:v>-0.27963733958742998</c:v>
                </c:pt>
                <c:pt idx="4064">
                  <c:v>-0.27978904547361899</c:v>
                </c:pt>
                <c:pt idx="4065">
                  <c:v>-0.27974929236326701</c:v>
                </c:pt>
                <c:pt idx="4066">
                  <c:v>-0.27951810745933597</c:v>
                </c:pt>
                <c:pt idx="4067">
                  <c:v>-0.27909564896111899</c:v>
                </c:pt>
                <c:pt idx="4068">
                  <c:v>-0.27848220595599099</c:v>
                </c:pt>
                <c:pt idx="4069">
                  <c:v>-0.27767819822157902</c:v>
                </c:pt>
                <c:pt idx="4070">
                  <c:v>-0.27668417593851802</c:v>
                </c:pt>
                <c:pt idx="4071">
                  <c:v>-0.27550081931395598</c:v>
                </c:pt>
                <c:pt idx="4072">
                  <c:v>-0.27412893811609201</c:v>
                </c:pt>
                <c:pt idx="4073">
                  <c:v>-0.27256947112005803</c:v>
                </c:pt>
                <c:pt idx="4074">
                  <c:v>-0.27082348546551099</c:v>
                </c:pt>
                <c:pt idx="4075">
                  <c:v>-0.26889217592639397</c:v>
                </c:pt>
                <c:pt idx="4076">
                  <c:v>-0.26677686409335799</c:v>
                </c:pt>
                <c:pt idx="4077">
                  <c:v>-0.26447899746939701</c:v>
                </c:pt>
                <c:pt idx="4078">
                  <c:v>-0.26200014847932401</c:v>
                </c:pt>
                <c:pt idx="4079">
                  <c:v>-0.25934201339377</c:v>
                </c:pt>
                <c:pt idx="4080">
                  <c:v>-0.25650641116842399</c:v>
                </c:pt>
                <c:pt idx="4081">
                  <c:v>-0.25349528219932899</c:v>
                </c:pt>
                <c:pt idx="4082">
                  <c:v>-0.25031068699507097</c:v>
                </c:pt>
                <c:pt idx="4083">
                  <c:v>-0.246954804766783</c:v>
                </c:pt>
                <c:pt idx="4084">
                  <c:v>-0.24342993193690901</c:v>
                </c:pt>
                <c:pt idx="4085">
                  <c:v>-0.239738480567772</c:v>
                </c:pt>
                <c:pt idx="4086">
                  <c:v>-0.235882976711004</c:v>
                </c:pt>
                <c:pt idx="4087">
                  <c:v>-0.231866058678975</c:v>
                </c:pt>
                <c:pt idx="4088">
                  <c:v>-0.227690475239401</c:v>
                </c:pt>
                <c:pt idx="4089">
                  <c:v>-0.22335908373437</c:v>
                </c:pt>
                <c:pt idx="4090">
                  <c:v>-0.21887484812506799</c:v>
                </c:pt>
                <c:pt idx="4091">
                  <c:v>-0.21424083696354901</c:v>
                </c:pt>
                <c:pt idx="4092">
                  <c:v>-0.20946022129292999</c:v>
                </c:pt>
                <c:pt idx="4093">
                  <c:v>-0.20453627247745501</c:v>
                </c:pt>
                <c:pt idx="4094">
                  <c:v>-0.199472359963907</c:v>
                </c:pt>
                <c:pt idx="4095">
                  <c:v>-0.194271948975903</c:v>
                </c:pt>
                <c:pt idx="4096">
                  <c:v>-0.18893859814265301</c:v>
                </c:pt>
                <c:pt idx="4097">
                  <c:v>-0.18347595706379299</c:v>
                </c:pt>
                <c:pt idx="4098">
                  <c:v>-0.17788776381197499</c:v>
                </c:pt>
                <c:pt idx="4099">
                  <c:v>-0.17217784237491399</c:v>
                </c:pt>
                <c:pt idx="4100">
                  <c:v>-0.16635010003864001</c:v>
                </c:pt>
                <c:pt idx="4101">
                  <c:v>-0.160408524713751</c:v>
                </c:pt>
                <c:pt idx="4102">
                  <c:v>-0.154357182206496</c:v>
                </c:pt>
                <c:pt idx="4103">
                  <c:v>-0.14820021343655501</c:v>
                </c:pt>
                <c:pt idx="4104">
                  <c:v>-0.14194183160341101</c:v>
                </c:pt>
                <c:pt idx="4105">
                  <c:v>-0.135586319303276</c:v>
                </c:pt>
                <c:pt idx="4106">
                  <c:v>-0.12913802559851301</c:v>
                </c:pt>
                <c:pt idx="4107">
                  <c:v>-0.122601363041587</c:v>
                </c:pt>
                <c:pt idx="4108">
                  <c:v>-0.115980804655563</c:v>
                </c:pt>
                <c:pt idx="4109">
                  <c:v>-0.109280880873227</c:v>
                </c:pt>
                <c:pt idx="4110">
                  <c:v>-0.102506176436926</c:v>
                </c:pt>
                <c:pt idx="4111">
                  <c:v>-9.5661327261231305E-2</c:v>
                </c:pt>
                <c:pt idx="4112">
                  <c:v>-8.8751017260598697E-2</c:v>
                </c:pt>
                <c:pt idx="4113">
                  <c:v>-8.1779975144175204E-2</c:v>
                </c:pt>
                <c:pt idx="4114">
                  <c:v>-7.4752971179953998E-2</c:v>
                </c:pt>
                <c:pt idx="4115">
                  <c:v>-6.7674813930491101E-2</c:v>
                </c:pt>
                <c:pt idx="4116">
                  <c:v>-6.0550346962417498E-2</c:v>
                </c:pt>
                <c:pt idx="4117">
                  <c:v>-5.33844455319974E-2</c:v>
                </c:pt>
                <c:pt idx="4118">
                  <c:v>-4.6182013249001702E-2</c:v>
                </c:pt>
                <c:pt idx="4119">
                  <c:v>-3.8947978721179201E-2</c:v>
                </c:pt>
                <c:pt idx="4120">
                  <c:v>-3.1687292181621703E-2</c:v>
                </c:pt>
                <c:pt idx="4121">
                  <c:v>-2.4404922101331199E-2</c:v>
                </c:pt>
                <c:pt idx="4122">
                  <c:v>-1.7105851789306101E-2</c:v>
                </c:pt>
                <c:pt idx="4123">
                  <c:v>-9.7950759824750495E-3</c:v>
                </c:pt>
                <c:pt idx="4124">
                  <c:v>-2.4775974278095502E-3</c:v>
                </c:pt>
                <c:pt idx="4125">
                  <c:v>4.8415765410440301E-3</c:v>
                </c:pt>
                <c:pt idx="4126">
                  <c:v>1.21574374302713E-2</c:v>
                </c:pt>
                <c:pt idx="4127">
                  <c:v>1.9464979013190501E-2</c:v>
                </c:pt>
                <c:pt idx="4128">
                  <c:v>2.6759200756002199E-2</c:v>
                </c:pt>
                <c:pt idx="4129">
                  <c:v>3.40351112396425E-2</c:v>
                </c:pt>
                <c:pt idx="4130">
                  <c:v>4.1287731575399798E-2</c:v>
                </c:pt>
                <c:pt idx="4131">
                  <c:v>4.8512098811956998E-2</c:v>
                </c:pt>
                <c:pt idx="4132">
                  <c:v>5.5703269331527097E-2</c:v>
                </c:pt>
                <c:pt idx="4133">
                  <c:v>6.2856322232760095E-2</c:v>
                </c:pt>
                <c:pt idx="4134">
                  <c:v>6.9966362698103801E-2</c:v>
                </c:pt>
                <c:pt idx="4135">
                  <c:v>7.7028525343316404E-2</c:v>
                </c:pt>
                <c:pt idx="4136">
                  <c:v>8.4037977546837797E-2</c:v>
                </c:pt>
                <c:pt idx="4137">
                  <c:v>9.0989922756741101E-2</c:v>
                </c:pt>
                <c:pt idx="4138">
                  <c:v>9.7879603773002102E-2</c:v>
                </c:pt>
                <c:pt idx="4139">
                  <c:v>0.10470230600284</c:v>
                </c:pt>
                <c:pt idx="4140">
                  <c:v>0.11145336068690299</c:v>
                </c:pt>
                <c:pt idx="4141">
                  <c:v>0.11812814809409</c:v>
                </c:pt>
                <c:pt idx="4142">
                  <c:v>0.124722100682818</c:v>
                </c:pt>
                <c:pt idx="4143">
                  <c:v>0.131230706226587</c:v>
                </c:pt>
                <c:pt idx="4144">
                  <c:v>0.13764951090168001</c:v>
                </c:pt>
                <c:pt idx="4145">
                  <c:v>0.143974122334907</c:v>
                </c:pt>
                <c:pt idx="4146">
                  <c:v>0.150200212609297</c:v>
                </c:pt>
                <c:pt idx="4147">
                  <c:v>0.156323521225678</c:v>
                </c:pt>
                <c:pt idx="4148">
                  <c:v>0.16233985801813</c:v>
                </c:pt>
                <c:pt idx="4149">
                  <c:v>0.16824510602130399</c:v>
                </c:pt>
                <c:pt idx="4150">
                  <c:v>0.174035224287653</c:v>
                </c:pt>
                <c:pt idx="4151">
                  <c:v>0.17970625065264401</c:v>
                </c:pt>
                <c:pt idx="4152">
                  <c:v>0.18525430444605301</c:v>
                </c:pt>
                <c:pt idx="4153">
                  <c:v>0.19067558914750499</c:v>
                </c:pt>
                <c:pt idx="4154">
                  <c:v>0.19596639498442101</c:v>
                </c:pt>
                <c:pt idx="4155">
                  <c:v>0.201123101470606</c:v>
                </c:pt>
                <c:pt idx="4156">
                  <c:v>0.206142179883742</c:v>
                </c:pt>
                <c:pt idx="4157">
                  <c:v>0.21102019568008201</c:v>
                </c:pt>
                <c:pt idx="4158">
                  <c:v>0.21575381084470099</c:v>
                </c:pt>
                <c:pt idx="4159">
                  <c:v>0.220339786175694</c:v>
                </c:pt>
                <c:pt idx="4160">
                  <c:v>0.22477498350075101</c:v>
                </c:pt>
                <c:pt idx="4161">
                  <c:v>0.22905636782460201</c:v>
                </c:pt>
                <c:pt idx="4162">
                  <c:v>0.23318100940586101</c:v>
                </c:pt>
                <c:pt idx="4163">
                  <c:v>0.23714608576183399</c:v>
                </c:pt>
                <c:pt idx="4164">
                  <c:v>0.24094888359994401</c:v>
                </c:pt>
                <c:pt idx="4165">
                  <c:v>0.24458680067442901</c:v>
                </c:pt>
                <c:pt idx="4166">
                  <c:v>0.24805734756705</c:v>
                </c:pt>
                <c:pt idx="4167">
                  <c:v>0.25135814939059797</c:v>
                </c:pt>
                <c:pt idx="4168">
                  <c:v>0.254486947414021</c:v>
                </c:pt>
                <c:pt idx="4169">
                  <c:v>0.25744160060806998</c:v>
                </c:pt>
                <c:pt idx="4170">
                  <c:v>0.26022008711039901</c:v>
                </c:pt>
                <c:pt idx="4171">
                  <c:v>0.26282050560912401</c:v>
                </c:pt>
                <c:pt idx="4172">
                  <c:v>0.26524107664388002</c:v>
                </c:pt>
                <c:pt idx="4173">
                  <c:v>0.26748014382350999</c:v>
                </c:pt>
                <c:pt idx="4174">
                  <c:v>0.26953617495952198</c:v>
                </c:pt>
                <c:pt idx="4175">
                  <c:v>0.27140776311456599</c:v>
                </c:pt>
                <c:pt idx="4176">
                  <c:v>0.27309362756519701</c:v>
                </c:pt>
                <c:pt idx="4177">
                  <c:v>0.27459261467827201</c:v>
                </c:pt>
                <c:pt idx="4178">
                  <c:v>0.27590369870037701</c:v>
                </c:pt>
                <c:pt idx="4179">
                  <c:v>0.27702598245975002</c:v>
                </c:pt>
                <c:pt idx="4180">
                  <c:v>0.27795869798021</c:v>
                </c:pt>
                <c:pt idx="4181">
                  <c:v>0.27870120700668299</c:v>
                </c:pt>
                <c:pt idx="4182">
                  <c:v>0.27925300144196202</c:v>
                </c:pt>
                <c:pt idx="4183">
                  <c:v>0.27961370369438998</c:v>
                </c:pt>
                <c:pt idx="4184">
                  <c:v>0.27978306693625099</c:v>
                </c:pt>
                <c:pt idx="4185">
                  <c:v>0.27976097527266902</c:v>
                </c:pt>
                <c:pt idx="4186">
                  <c:v>0.279547443820921</c:v>
                </c:pt>
                <c:pt idx="4187">
                  <c:v>0.279142618700082</c:v>
                </c:pt>
                <c:pt idx="4188">
                  <c:v>0.27854677693104901</c:v>
                </c:pt>
                <c:pt idx="4189">
                  <c:v>0.27776032624696301</c:v>
                </c:pt>
                <c:pt idx="4190">
                  <c:v>0.27678380481421</c:v>
                </c:pt>
                <c:pt idx="4191">
                  <c:v>0.27561788086414701</c:v>
                </c:pt>
                <c:pt idx="4192">
                  <c:v>0.27426335223583398</c:v>
                </c:pt>
                <c:pt idx="4193">
                  <c:v>0.27272114583008</c:v>
                </c:pt>
                <c:pt idx="4194">
                  <c:v>0.27099231697515902</c:v>
                </c:pt>
                <c:pt idx="4195">
                  <c:v>0.26907804870465801</c:v>
                </c:pt>
                <c:pt idx="4196">
                  <c:v>0.26697965094792497</c:v>
                </c:pt>
                <c:pt idx="4197">
                  <c:v>0.26469855963369099</c:v>
                </c:pt>
                <c:pt idx="4198">
                  <c:v>0.26223633570746502</c:v>
                </c:pt>
                <c:pt idx="4199">
                  <c:v>0.259594664063384</c:v>
                </c:pt>
                <c:pt idx="4200">
                  <c:v>0.256775352391241</c:v>
                </c:pt>
                <c:pt idx="4201">
                  <c:v>0.25378032993949301</c:v>
                </c:pt>
                <c:pt idx="4202">
                  <c:v>0.25061164619507398</c:v>
                </c:pt>
                <c:pt idx="4203">
                  <c:v>0.24727146948094</c:v>
                </c:pt>
                <c:pt idx="4204">
                  <c:v>0.243762085472288</c:v>
                </c:pt>
                <c:pt idx="4205">
                  <c:v>0.24008589563247801</c:v>
                </c:pt>
                <c:pt idx="4206">
                  <c:v>0.23624541556971199</c:v>
                </c:pt>
                <c:pt idx="4207">
                  <c:v>0.23224327331561201</c:v>
                </c:pt>
                <c:pt idx="4208">
                  <c:v>0.22808220752686401</c:v>
                </c:pt>
                <c:pt idx="4209">
                  <c:v>0.223765065611161</c:v>
                </c:pt>
                <c:pt idx="4210">
                  <c:v>0.21929480177872801</c:v>
                </c:pt>
                <c:pt idx="4211">
                  <c:v>0.21467447502076401</c:v>
                </c:pt>
                <c:pt idx="4212">
                  <c:v>0.20990724701618099</c:v>
                </c:pt>
                <c:pt idx="4213">
                  <c:v>0.20499637996807299</c:v>
                </c:pt>
                <c:pt idx="4214">
                  <c:v>0.19994523437140099</c:v>
                </c:pt>
                <c:pt idx="4215">
                  <c:v>0.19475726671341101</c:v>
                </c:pt>
                <c:pt idx="4216">
                  <c:v>0.18943602710836899</c:v>
                </c:pt>
                <c:pt idx="4217">
                  <c:v>0.183985156868226</c:v>
                </c:pt>
                <c:pt idx="4218">
                  <c:v>0.178408386010878</c:v>
                </c:pt>
                <c:pt idx="4219">
                  <c:v>0.17270953070771999</c:v>
                </c:pt>
                <c:pt idx="4220">
                  <c:v>0.16689249067225301</c:v>
                </c:pt>
                <c:pt idx="4221">
                  <c:v>0.160961246491515</c:v>
                </c:pt>
                <c:pt idx="4222">
                  <c:v>0.15491985690217799</c:v>
                </c:pt>
                <c:pt idx="4223">
                  <c:v>0.148772456013161</c:v>
                </c:pt>
                <c:pt idx="4224">
                  <c:v>0.142523250476671</c:v>
                </c:pt>
                <c:pt idx="4225">
                  <c:v>0.13617651660960001</c:v>
                </c:pt>
                <c:pt idx="4226">
                  <c:v>0.129736597467249</c:v>
                </c:pt>
                <c:pt idx="4227">
                  <c:v>0.12320789987139</c:v>
                </c:pt>
                <c:pt idx="4228">
                  <c:v>0.116594891394684</c:v>
                </c:pt>
                <c:pt idx="4229">
                  <c:v>0.109902097303532</c:v>
                </c:pt>
                <c:pt idx="4230">
                  <c:v>0.103134097461447</c:v>
                </c:pt>
                <c:pt idx="4231">
                  <c:v>9.6295523195064694E-2</c:v>
                </c:pt>
                <c:pt idx="4232">
                  <c:v>8.9391054124934199E-2</c:v>
                </c:pt>
                <c:pt idx="4233">
                  <c:v>8.2425414963267302E-2</c:v>
                </c:pt>
                <c:pt idx="4234">
                  <c:v>7.5403372280827496E-2</c:v>
                </c:pt>
                <c:pt idx="4235">
                  <c:v>6.8329731245177494E-2</c:v>
                </c:pt>
                <c:pt idx="4236">
                  <c:v>6.1209332332513397E-2</c:v>
                </c:pt>
                <c:pt idx="4237">
                  <c:v>5.4047048015338599E-2</c:v>
                </c:pt>
                <c:pt idx="4238">
                  <c:v>4.6847779428241698E-2</c:v>
                </c:pt>
                <c:pt idx="4239">
                  <c:v>3.9616453014061699E-2</c:v>
                </c:pt>
                <c:pt idx="4240">
                  <c:v>3.2358017152734703E-2</c:v>
                </c:pt>
                <c:pt idx="4241">
                  <c:v>2.5077438775128601E-2</c:v>
                </c:pt>
                <c:pt idx="4242">
                  <c:v>1.7779699964183798E-2</c:v>
                </c:pt>
                <c:pt idx="4243">
                  <c:v>1.0469794545685999E-2</c:v>
                </c:pt>
                <c:pt idx="4244">
                  <c:v>3.1527246710017702E-3</c:v>
                </c:pt>
                <c:pt idx="4245">
                  <c:v>-4.1665026058811498E-3</c:v>
                </c:pt>
                <c:pt idx="4246">
                  <c:v>-1.1482878754669801E-2</c:v>
                </c:pt>
                <c:pt idx="4247">
                  <c:v>-1.87913971960917E-2</c:v>
                </c:pt>
                <c:pt idx="4248">
                  <c:v>-2.60870567278851E-2</c:v>
                </c:pt>
                <c:pt idx="4249">
                  <c:v>-3.3364864947110599E-2</c:v>
                </c:pt>
                <c:pt idx="4250">
                  <c:v>-4.0619841666440497E-2</c:v>
                </c:pt>
                <c:pt idx="4251">
                  <c:v>-4.7847022322089802E-2</c:v>
                </c:pt>
                <c:pt idx="4252">
                  <c:v>-5.5041461371055603E-2</c:v>
                </c:pt>
                <c:pt idx="4253">
                  <c:v>-6.2198235675340399E-2</c:v>
                </c:pt>
                <c:pt idx="4254">
                  <c:v>-6.9312447870844798E-2</c:v>
                </c:pt>
                <c:pt idx="4255">
                  <c:v>-7.63792297186216E-2</c:v>
                </c:pt>
                <c:pt idx="4256">
                  <c:v>-8.3393745436201094E-2</c:v>
                </c:pt>
                <c:pt idx="4257">
                  <c:v>-9.0351195006705298E-2</c:v>
                </c:pt>
                <c:pt idx="4258">
                  <c:v>-9.7246817463488899E-2</c:v>
                </c:pt>
                <c:pt idx="4259">
                  <c:v>-0.104075894148057</c:v>
                </c:pt>
                <c:pt idx="4260">
                  <c:v>-0.110833751939034</c:v>
                </c:pt>
                <c:pt idx="4261">
                  <c:v>-0.117515766449966</c:v>
                </c:pt>
                <c:pt idx="4262">
                  <c:v>-0.124117365193783</c:v>
                </c:pt>
                <c:pt idx="4263">
                  <c:v>-0.13063403071173699</c:v>
                </c:pt>
                <c:pt idx="4264">
                  <c:v>-0.13706130366468899</c:v>
                </c:pt>
                <c:pt idx="4265">
                  <c:v>-0.14339478588462701</c:v>
                </c:pt>
                <c:pt idx="4266">
                  <c:v>-0.14963014338431899</c:v>
                </c:pt>
                <c:pt idx="4267">
                  <c:v>-0.15576310932305501</c:v>
                </c:pt>
                <c:pt idx="4268">
                  <c:v>-0.161789486926431</c:v>
                </c:pt>
                <c:pt idx="4269">
                  <c:v>-0.167705152358193</c:v>
                </c:pt>
                <c:pt idx="4270">
                  <c:v>-0.17350605754217399</c:v>
                </c:pt>
                <c:pt idx="4271">
                  <c:v>-0.17918823293237399</c:v>
                </c:pt>
                <c:pt idx="4272">
                  <c:v>-0.184747790229322</c:v>
                </c:pt>
                <c:pt idx="4273">
                  <c:v>-0.19018092504081899</c:v>
                </c:pt>
                <c:pt idx="4274">
                  <c:v>-0.19548391948528299</c:v>
                </c:pt>
                <c:pt idx="4275">
                  <c:v>-0.200653144735885</c:v>
                </c:pt>
                <c:pt idx="4276">
                  <c:v>-0.20568506350374399</c:v>
                </c:pt>
                <c:pt idx="4277">
                  <c:v>-0.210576232458488</c:v>
                </c:pt>
                <c:pt idx="4278">
                  <c:v>-0.21532330458451701</c:v>
                </c:pt>
                <c:pt idx="4279">
                  <c:v>-0.219923031471358</c:v>
                </c:pt>
                <c:pt idx="4280">
                  <c:v>-0.22437226553654199</c:v>
                </c:pt>
                <c:pt idx="4281">
                  <c:v>-0.22866796217949201</c:v>
                </c:pt>
                <c:pt idx="4282">
                  <c:v>-0.23280718186493399</c:v>
                </c:pt>
                <c:pt idx="4283">
                  <c:v>-0.23678709213441099</c:v>
                </c:pt>
                <c:pt idx="4284">
                  <c:v>-0.240604969544535</c:v>
                </c:pt>
                <c:pt idx="4285">
                  <c:v>-0.244258201530626</c:v>
                </c:pt>
                <c:pt idx="4286">
                  <c:v>-0.24774428819448699</c:v>
                </c:pt>
                <c:pt idx="4287">
                  <c:v>-0.251060844015079</c:v>
                </c:pt>
                <c:pt idx="4288">
                  <c:v>-0.25420559948092702</c:v>
                </c:pt>
                <c:pt idx="4289">
                  <c:v>-0.25717640264314001</c:v>
                </c:pt>
                <c:pt idx="4290">
                  <c:v>-0.25997122058798799</c:v>
                </c:pt>
                <c:pt idx="4291">
                  <c:v>-0.26258814082801701</c:v>
                </c:pt>
                <c:pt idx="4292">
                  <c:v>-0.26502537261075998</c:v>
                </c:pt>
                <c:pt idx="4293">
                  <c:v>-0.267281248144146</c:v>
                </c:pt>
                <c:pt idx="4294">
                  <c:v>-0.26935422373776802</c:v>
                </c:pt>
                <c:pt idx="4295">
                  <c:v>-0.27124288085922199</c:v>
                </c:pt>
                <c:pt idx="4296">
                  <c:v>-0.27294592710481003</c:v>
                </c:pt>
                <c:pt idx="4297">
                  <c:v>-0.274462197083925</c:v>
                </c:pt>
                <c:pt idx="4298">
                  <c:v>-0.27579065321652801</c:v>
                </c:pt>
                <c:pt idx="4299">
                  <c:v>-0.27693038644316098</c:v>
                </c:pt>
                <c:pt idx="4300">
                  <c:v>-0.27788061684701498</c:v>
                </c:pt>
                <c:pt idx="4301">
                  <c:v>-0.278640694187621</c:v>
                </c:pt>
                <c:pt idx="4302">
                  <c:v>-0.27921009834581401</c:v>
                </c:pt>
                <c:pt idx="4303">
                  <c:v>-0.27958843967964597</c:v>
                </c:pt>
                <c:pt idx="4304">
                  <c:v>-0.27977545929101799</c:v>
                </c:pt>
                <c:pt idx="4305">
                  <c:v>-0.27977102920284203</c:v>
                </c:pt>
                <c:pt idx="4306">
                  <c:v>-0.27957515244661701</c:v>
                </c:pt>
                <c:pt idx="4307">
                  <c:v>-0.27918796306035398</c:v>
                </c:pt>
                <c:pt idx="4308">
                  <c:v>-0.27860972599685502</c:v>
                </c:pt>
                <c:pt idx="4309">
                  <c:v>-0.27784083694240402</c:v>
                </c:pt>
                <c:pt idx="4310">
                  <c:v>-0.27688182204600298</c:v>
                </c:pt>
                <c:pt idx="4311">
                  <c:v>-0.275733337559326</c:v>
                </c:pt>
                <c:pt idx="4312">
                  <c:v>-0.27439616938765099</c:v>
                </c:pt>
                <c:pt idx="4313">
                  <c:v>-0.27287123255206502</c:v>
                </c:pt>
                <c:pt idx="4314">
                  <c:v>-0.27115957056331502</c:v>
                </c:pt>
                <c:pt idx="4315">
                  <c:v>-0.26926235470774101</c:v>
                </c:pt>
                <c:pt idx="4316">
                  <c:v>-0.267180883245765</c:v>
                </c:pt>
                <c:pt idx="4317">
                  <c:v>-0.26491658052349099</c:v>
                </c:pt>
                <c:pt idx="4318">
                  <c:v>-0.26247099599803497</c:v>
                </c:pt>
                <c:pt idx="4319">
                  <c:v>-0.259845803177229</c:v>
                </c:pt>
                <c:pt idx="4320">
                  <c:v>-0.257042798474448</c:v>
                </c:pt>
                <c:pt idx="4321">
                  <c:v>-0.25406389997932499</c:v>
                </c:pt>
                <c:pt idx="4322">
                  <c:v>-0.25091114614520899</c:v>
                </c:pt>
                <c:pt idx="4323">
                  <c:v>-0.24758669439425399</c:v>
                </c:pt>
                <c:pt idx="4324">
                  <c:v>-0.24409281964110399</c:v>
                </c:pt>
                <c:pt idx="4325">
                  <c:v>-0.24043191273616801</c:v>
                </c:pt>
                <c:pt idx="4326">
                  <c:v>-0.236606478829572</c:v>
                </c:pt>
                <c:pt idx="4327">
                  <c:v>-0.23261913565688999</c:v>
                </c:pt>
                <c:pt idx="4328">
                  <c:v>-0.22847261174782901</c:v>
                </c:pt>
                <c:pt idx="4329">
                  <c:v>-0.22416974455910699</c:v>
                </c:pt>
                <c:pt idx="4330">
                  <c:v>-0.219713478532788</c:v>
                </c:pt>
                <c:pt idx="4331">
                  <c:v>-0.215106863081404</c:v>
                </c:pt>
                <c:pt idx="4332">
                  <c:v>-0.21035305050125</c:v>
                </c:pt>
                <c:pt idx="4333">
                  <c:v>-0.20545529381527899</c:v>
                </c:pt>
                <c:pt idx="4334">
                  <c:v>-0.20041694454705999</c:v>
                </c:pt>
                <c:pt idx="4335">
                  <c:v>-0.19524145042734001</c:v>
                </c:pt>
                <c:pt idx="4336">
                  <c:v>-0.18993235303477299</c:v>
                </c:pt>
                <c:pt idx="4337">
                  <c:v>-0.18449328537242199</c:v>
                </c:pt>
                <c:pt idx="4338">
                  <c:v>-0.17892796938170599</c:v>
                </c:pt>
                <c:pt idx="4339">
                  <c:v>-0.17324021339548201</c:v>
                </c:pt>
                <c:pt idx="4340">
                  <c:v>-0.16743390953201201</c:v>
                </c:pt>
                <c:pt idx="4341">
                  <c:v>-0.161513031031599</c:v>
                </c:pt>
                <c:pt idx="4342">
                  <c:v>-0.155481629537703</c:v>
                </c:pt>
                <c:pt idx="4343">
                  <c:v>-0.14934383232441201</c:v>
                </c:pt>
                <c:pt idx="4344">
                  <c:v>-0.14310383947215899</c:v>
                </c:pt>
                <c:pt idx="4345">
                  <c:v>-0.13676592099361901</c:v>
                </c:pt>
                <c:pt idx="4346">
                  <c:v>-0.130334413911744</c:v>
                </c:pt>
                <c:pt idx="4347">
                  <c:v>-0.123813719291949</c:v>
                </c:pt>
                <c:pt idx="4348">
                  <c:v>-0.11720829923048</c:v>
                </c:pt>
                <c:pt idx="4349">
                  <c:v>-0.110522673801002</c:v>
                </c:pt>
                <c:pt idx="4350">
                  <c:v>-0.103761417961529</c:v>
                </c:pt>
                <c:pt idx="4351">
                  <c:v>-9.6929158423792502E-2</c:v>
                </c:pt>
                <c:pt idx="4352">
                  <c:v>-9.0030570487186296E-2</c:v>
                </c:pt>
                <c:pt idx="4353">
                  <c:v>-8.3070374839476505E-2</c:v>
                </c:pt>
                <c:pt idx="4354">
                  <c:v>-7.6053334326442706E-2</c:v>
                </c:pt>
                <c:pt idx="4355">
                  <c:v>-6.8984250692674401E-2</c:v>
                </c:pt>
                <c:pt idx="4356">
                  <c:v>-6.18679612957483E-2</c:v>
                </c:pt>
                <c:pt idx="4357">
                  <c:v>-5.47093357960357E-2</c:v>
                </c:pt>
                <c:pt idx="4358">
                  <c:v>-4.7513272824404797E-2</c:v>
                </c:pt>
                <c:pt idx="4359">
                  <c:v>-4.0284696630099398E-2</c:v>
                </c:pt>
                <c:pt idx="4360">
                  <c:v>-3.3028553711086497E-2</c:v>
                </c:pt>
                <c:pt idx="4361">
                  <c:v>-2.5749809429178799E-2</c:v>
                </c:pt>
                <c:pt idx="4362">
                  <c:v>-1.8453444612249501E-2</c:v>
                </c:pt>
                <c:pt idx="4363">
                  <c:v>-1.1144452145863E-2</c:v>
                </c:pt>
                <c:pt idx="4364">
                  <c:v>-3.8278335566551301E-3</c:v>
                </c:pt>
                <c:pt idx="4365">
                  <c:v>3.4914044102000502E-3</c:v>
                </c:pt>
                <c:pt idx="4366">
                  <c:v>1.0808253217094501E-2</c:v>
                </c:pt>
                <c:pt idx="4367">
                  <c:v>1.8117705961316798E-2</c:v>
                </c:pt>
                <c:pt idx="4368">
                  <c:v>2.5414760801264001E-2</c:v>
                </c:pt>
                <c:pt idx="4369">
                  <c:v>3.2694424379190602E-2</c:v>
                </c:pt>
                <c:pt idx="4370">
                  <c:v>3.9951715238151303E-2</c:v>
                </c:pt>
                <c:pt idx="4371">
                  <c:v>4.71816672308005E-2</c:v>
                </c:pt>
                <c:pt idx="4372">
                  <c:v>5.4379332917715802E-2</c:v>
                </c:pt>
                <c:pt idx="4373">
                  <c:v>6.1539786952919097E-2</c:v>
                </c:pt>
                <c:pt idx="4374">
                  <c:v>6.8658129454279404E-2</c:v>
                </c:pt>
                <c:pt idx="4375">
                  <c:v>7.5729489356490903E-2</c:v>
                </c:pt>
                <c:pt idx="4376">
                  <c:v>8.2749027744331599E-2</c:v>
                </c:pt>
                <c:pt idx="4377">
                  <c:v>8.9711941163922199E-2</c:v>
                </c:pt>
                <c:pt idx="4378">
                  <c:v>9.6613464909717894E-2</c:v>
                </c:pt>
                <c:pt idx="4379">
                  <c:v>0.103448876284986</c:v>
                </c:pt>
                <c:pt idx="4380">
                  <c:v>0.110213497833535</c:v>
                </c:pt>
                <c:pt idx="4381">
                  <c:v>0.116902700540489</c:v>
                </c:pt>
                <c:pt idx="4382">
                  <c:v>0.12351190699991201</c:v>
                </c:pt>
                <c:pt idx="4383">
                  <c:v>0.130036594547112</c:v>
                </c:pt>
                <c:pt idx="4384">
                  <c:v>0.136472298353496</c:v>
                </c:pt>
                <c:pt idx="4385">
                  <c:v>0.14281461448183799</c:v>
                </c:pt>
                <c:pt idx="4386">
                  <c:v>0.149059202899884</c:v>
                </c:pt>
                <c:pt idx="4387">
                  <c:v>0.155201790450225</c:v>
                </c:pt>
                <c:pt idx="4388">
                  <c:v>0.16123817377441199</c:v>
                </c:pt>
                <c:pt idx="4389">
                  <c:v>0.16716422218930099</c:v>
                </c:pt>
                <c:pt idx="4390">
                  <c:v>0.17297588051366999</c:v>
                </c:pt>
                <c:pt idx="4391">
                  <c:v>0.17866917184317399</c:v>
                </c:pt>
                <c:pt idx="4392">
                  <c:v>0.18424020027172699</c:v>
                </c:pt>
                <c:pt idx="4393">
                  <c:v>0.18968515355746399</c:v>
                </c:pt>
                <c:pt idx="4394">
                  <c:v>0.195000305731447</c:v>
                </c:pt>
                <c:pt idx="4395">
                  <c:v>0.20018201964734</c:v>
                </c:pt>
                <c:pt idx="4396">
                  <c:v>0.20522674947029901</c:v>
                </c:pt>
                <c:pt idx="4397">
                  <c:v>0.21013104310337599</c:v>
                </c:pt>
                <c:pt idx="4398">
                  <c:v>0.21489154454978299</c:v>
                </c:pt>
                <c:pt idx="4399">
                  <c:v>0.21950499620939501</c:v>
                </c:pt>
                <c:pt idx="4400">
                  <c:v>0.223968241107913</c:v>
                </c:pt>
                <c:pt idx="4401">
                  <c:v>0.22827822505717901</c:v>
                </c:pt>
                <c:pt idx="4402">
                  <c:v>0.232431998745147</c:v>
                </c:pt>
                <c:pt idx="4403">
                  <c:v>0.23642671975409299</c:v>
                </c:pt>
                <c:pt idx="4404">
                  <c:v>0.24025965450567099</c:v>
                </c:pt>
                <c:pt idx="4405">
                  <c:v>0.243928180131497</c:v>
                </c:pt>
                <c:pt idx="4406">
                  <c:v>0.24742978626797399</c:v>
                </c:pt>
                <c:pt idx="4407">
                  <c:v>0.25076207677412299</c:v>
                </c:pt>
                <c:pt idx="4408">
                  <c:v>0.25392277137126001</c:v>
                </c:pt>
                <c:pt idx="4409">
                  <c:v>0.25690970720338302</c:v>
                </c:pt>
                <c:pt idx="4410">
                  <c:v>0.25972084031721299</c:v>
                </c:pt>
                <c:pt idx="4411">
                  <c:v>0.26235424706086402</c:v>
                </c:pt>
                <c:pt idx="4412">
                  <c:v>0.264808125400193</c:v>
                </c:pt>
                <c:pt idx="4413">
                  <c:v>0.26708079615192898</c:v>
                </c:pt>
                <c:pt idx="4414">
                  <c:v>0.26917070413273497</c:v>
                </c:pt>
                <c:pt idx="4415">
                  <c:v>0.27107641922341502</c:v>
                </c:pt>
                <c:pt idx="4416">
                  <c:v>0.27279663734754001</c:v>
                </c:pt>
                <c:pt idx="4417">
                  <c:v>0.27433018136382797</c:v>
                </c:pt>
                <c:pt idx="4418">
                  <c:v>0.27567600187165597</c:v>
                </c:pt>
                <c:pt idx="4419">
                  <c:v>0.27683317792916401</c:v>
                </c:pt>
                <c:pt idx="4420">
                  <c:v>0.277800917683454</c:v>
                </c:pt>
                <c:pt idx="4421">
                  <c:v>0.27857855891244998</c:v>
                </c:pt>
                <c:pt idx="4422">
                  <c:v>0.27916556947805798</c:v>
                </c:pt>
                <c:pt idx="4423">
                  <c:v>0.279561547690306</c:v>
                </c:pt>
                <c:pt idx="4424">
                  <c:v>0.279766222582219</c:v>
                </c:pt>
                <c:pt idx="4425">
                  <c:v>0.27977945409524302</c:v>
                </c:pt>
                <c:pt idx="4426">
                  <c:v>0.27960123317508401</c:v>
                </c:pt>
                <c:pt idx="4427">
                  <c:v>0.27923168177790503</c:v>
                </c:pt>
                <c:pt idx="4428">
                  <c:v>0.27867105278687299</c:v>
                </c:pt>
                <c:pt idx="4429">
                  <c:v>0.27791972983910801</c:v>
                </c:pt>
                <c:pt idx="4430">
                  <c:v>0.27697822706316599</c:v>
                </c:pt>
                <c:pt idx="4431">
                  <c:v>0.27584718872721797</c:v>
                </c:pt>
                <c:pt idx="4432">
                  <c:v>0.274527388798182</c:v>
                </c:pt>
                <c:pt idx="4433">
                  <c:v>0.27301973041209399</c:v>
                </c:pt>
                <c:pt idx="4434">
                  <c:v>0.27132524525610202</c:v>
                </c:pt>
                <c:pt idx="4435">
                  <c:v>0.26944509286247598</c:v>
                </c:pt>
                <c:pt idx="4436">
                  <c:v>0.26738055981515102</c:v>
                </c:pt>
                <c:pt idx="4437">
                  <c:v>0.26513305886931399</c:v>
                </c:pt>
                <c:pt idx="4438">
                  <c:v>0.26270412798466403</c:v>
                </c:pt>
                <c:pt idx="4439">
                  <c:v>0.26009542927298501</c:v>
                </c:pt>
                <c:pt idx="4440">
                  <c:v>0.25730874786077101</c:v>
                </c:pt>
                <c:pt idx="4441">
                  <c:v>0.254345990667665</c:v>
                </c:pt>
                <c:pt idx="4442">
                  <c:v>0.25120918510156098</c:v>
                </c:pt>
                <c:pt idx="4443">
                  <c:v>0.24790047767124901</c:v>
                </c:pt>
                <c:pt idx="4444">
                  <c:v>0.244422132517572</c:v>
                </c:pt>
                <c:pt idx="4445">
                  <c:v>0.240776529864069</c:v>
                </c:pt>
                <c:pt idx="4446">
                  <c:v>0.236966164388204</c:v>
                </c:pt>
                <c:pt idx="4447">
                  <c:v>0.232993643514256</c:v>
                </c:pt>
                <c:pt idx="4448">
                  <c:v>0.228861685629068</c:v>
                </c:pt>
                <c:pt idx="4449">
                  <c:v>0.22457311822186399</c:v>
                </c:pt>
                <c:pt idx="4450">
                  <c:v>0.22013087594939801</c:v>
                </c:pt>
                <c:pt idx="4451">
                  <c:v>0.215537998627779</c:v>
                </c:pt>
                <c:pt idx="4452">
                  <c:v>0.21079762915233599</c:v>
                </c:pt>
                <c:pt idx="4453">
                  <c:v>0.20591301134693099</c:v>
                </c:pt>
                <c:pt idx="4454">
                  <c:v>0.20088748774422999</c:v>
                </c:pt>
                <c:pt idx="4455">
                  <c:v>0.19572449729840799</c:v>
                </c:pt>
                <c:pt idx="4456">
                  <c:v>0.19042757303188201</c:v>
                </c:pt>
                <c:pt idx="4457">
                  <c:v>0.18500033961767501</c:v>
                </c:pt>
                <c:pt idx="4458">
                  <c:v>0.179446510899054</c:v>
                </c:pt>
                <c:pt idx="4459">
                  <c:v>0.17376988734816501</c:v>
                </c:pt>
                <c:pt idx="4460">
                  <c:v>0.16797435346537101</c:v>
                </c:pt>
                <c:pt idx="4461">
                  <c:v>0.16206387512109899</c:v>
                </c:pt>
                <c:pt idx="4462">
                  <c:v>0.15604249684200799</c:v>
                </c:pt>
                <c:pt idx="4463">
                  <c:v>0.14991433904332299</c:v>
                </c:pt>
                <c:pt idx="4464">
                  <c:v>0.14368359520925</c:v>
                </c:pt>
                <c:pt idx="4465">
                  <c:v>0.137354529023378</c:v>
                </c:pt>
                <c:pt idx="4466">
                  <c:v>0.13093147145105799</c:v>
                </c:pt>
                <c:pt idx="4467">
                  <c:v>0.124418817775727</c:v>
                </c:pt>
                <c:pt idx="4468">
                  <c:v>0.11782102459122799</c:v>
                </c:pt>
                <c:pt idx="4469">
                  <c:v>0.11114260675217399</c:v>
                </c:pt>
                <c:pt idx="4470">
                  <c:v>0.10438813428444101</c:v>
                </c:pt>
                <c:pt idx="4471">
                  <c:v>9.7562229257913094E-2</c:v>
                </c:pt>
                <c:pt idx="4472">
                  <c:v>9.0669562623609104E-2</c:v>
                </c:pt>
                <c:pt idx="4473">
                  <c:v>8.3714851017360703E-2</c:v>
                </c:pt>
                <c:pt idx="4474">
                  <c:v>7.6702853532230705E-2</c:v>
                </c:pt>
                <c:pt idx="4475">
                  <c:v>6.9638368461876501E-2</c:v>
                </c:pt>
                <c:pt idx="4476">
                  <c:v>6.2526230017088194E-2</c:v>
                </c:pt>
                <c:pt idx="4477">
                  <c:v>5.53713050177502E-2</c:v>
                </c:pt>
                <c:pt idx="4478">
                  <c:v>4.8178489562486999E-2</c:v>
                </c:pt>
                <c:pt idx="4479">
                  <c:v>4.0952705678274401E-2</c:v>
                </c:pt>
                <c:pt idx="4480">
                  <c:v>3.3698897952307898E-2</c:v>
                </c:pt>
                <c:pt idx="4481">
                  <c:v>2.6422030148433199E-2</c:v>
                </c:pt>
                <c:pt idx="4482">
                  <c:v>1.9127081810453798E-2</c:v>
                </c:pt>
                <c:pt idx="4483">
                  <c:v>1.1819044854640999E-2</c:v>
                </c:pt>
                <c:pt idx="4484">
                  <c:v>4.5029201537768399E-3</c:v>
                </c:pt>
                <c:pt idx="4485">
                  <c:v>-2.8162858849313001E-3</c:v>
                </c:pt>
                <c:pt idx="4486">
                  <c:v>-1.0133564745723699E-2</c:v>
                </c:pt>
                <c:pt idx="4487">
                  <c:v>-1.7443909231604101E-2</c:v>
                </c:pt>
                <c:pt idx="4488">
                  <c:v>-2.4742316890752701E-2</c:v>
                </c:pt>
                <c:pt idx="4489">
                  <c:v>-3.2023793439692999E-2</c:v>
                </c:pt>
                <c:pt idx="4490">
                  <c:v>-3.9283356180867798E-2</c:v>
                </c:pt>
                <c:pt idx="4491">
                  <c:v>-4.6516037412287797E-2</c:v>
                </c:pt>
                <c:pt idx="4492">
                  <c:v>-5.3716887826918899E-2</c:v>
                </c:pt>
                <c:pt idx="4493">
                  <c:v>-6.0880979899481102E-2</c:v>
                </c:pt>
                <c:pt idx="4494">
                  <c:v>-6.8003411258342694E-2</c:v>
                </c:pt>
                <c:pt idx="4495">
                  <c:v>-7.5079308040202394E-2</c:v>
                </c:pt>
                <c:pt idx="4496">
                  <c:v>-8.2103828225261993E-2</c:v>
                </c:pt>
                <c:pt idx="4497">
                  <c:v>-8.90721649506096E-2</c:v>
                </c:pt>
                <c:pt idx="4498">
                  <c:v>-9.5979549799544997E-2</c:v>
                </c:pt>
                <c:pt idx="4499">
                  <c:v>-0.10282125606459599</c:v>
                </c:pt>
                <c:pt idx="4500">
                  <c:v>-0.109592601981993</c:v>
                </c:pt>
                <c:pt idx="4501">
                  <c:v>-0.11628895393539</c:v>
                </c:pt>
                <c:pt idx="4502">
                  <c:v>-0.122905729626638</c:v>
                </c:pt>
                <c:pt idx="4503">
                  <c:v>-0.12943840121143699</c:v>
                </c:pt>
                <c:pt idx="4504">
                  <c:v>-0.135882498397736</c:v>
                </c:pt>
                <c:pt idx="4505">
                  <c:v>-0.14223361150473701</c:v>
                </c:pt>
                <c:pt idx="4506">
                  <c:v>-0.14848739448043599</c:v>
                </c:pt>
                <c:pt idx="4507">
                  <c:v>-0.15463956787560901</c:v>
                </c:pt>
                <c:pt idx="4508">
                  <c:v>-0.16068592177223501</c:v>
                </c:pt>
                <c:pt idx="4509">
                  <c:v>-0.16662231866433</c:v>
                </c:pt>
                <c:pt idx="4510">
                  <c:v>-0.17244469628923401</c:v>
                </c:pt>
                <c:pt idx="4511">
                  <c:v>-0.17814907040740899</c:v>
                </c:pt>
                <c:pt idx="4512">
                  <c:v>-0.183731537528842</c:v>
                </c:pt>
                <c:pt idx="4513">
                  <c:v>-0.18918827758419601</c:v>
                </c:pt>
                <c:pt idx="4514">
                  <c:v>-0.19451555653887601</c:v>
                </c:pt>
                <c:pt idx="4515">
                  <c:v>-0.19970972894821801</c:v>
                </c:pt>
                <c:pt idx="4516">
                  <c:v>-0.20476724045205699</c:v>
                </c:pt>
                <c:pt idx="4517">
                  <c:v>-0.20968463020697301</c:v>
                </c:pt>
                <c:pt idx="4518">
                  <c:v>-0.21445853325453201</c:v>
                </c:pt>
                <c:pt idx="4519">
                  <c:v>-0.21908568282392299</c:v>
                </c:pt>
                <c:pt idx="4520">
                  <c:v>-0.22356291256739899</c:v>
                </c:pt>
                <c:pt idx="4521">
                  <c:v>-0.22788715872700599</c:v>
                </c:pt>
                <c:pt idx="4522">
                  <c:v>-0.23205546223110099</c:v>
                </c:pt>
                <c:pt idx="4523">
                  <c:v>-0.23606497071923799</c:v>
                </c:pt>
                <c:pt idx="4524">
                  <c:v>-0.239912940494035</c:v>
                </c:pt>
                <c:pt idx="4525">
                  <c:v>-0.24359673839867699</c:v>
                </c:pt>
                <c:pt idx="4526">
                  <c:v>-0.24711384361878</c:v>
                </c:pt>
                <c:pt idx="4527">
                  <c:v>-0.25046184940737998</c:v>
                </c:pt>
                <c:pt idx="4528">
                  <c:v>-0.25363846473185903</c:v>
                </c:pt>
                <c:pt idx="4529">
                  <c:v>-0.25664151584169997</c:v>
                </c:pt>
                <c:pt idx="4530">
                  <c:v>-0.25946894775597701</c:v>
                </c:pt>
                <c:pt idx="4531">
                  <c:v>-0.26211882566957201</c:v>
                </c:pt>
                <c:pt idx="4532">
                  <c:v>-0.26458933627715803</c:v>
                </c:pt>
                <c:pt idx="4533">
                  <c:v>-0.26687878901404199</c:v>
                </c:pt>
                <c:pt idx="4534">
                  <c:v>-0.26898561721301301</c:v>
                </c:pt>
                <c:pt idx="4535">
                  <c:v>-0.27090837917640798</c:v>
                </c:pt>
                <c:pt idx="4536">
                  <c:v>-0.27264575916266498</c:v>
                </c:pt>
                <c:pt idx="4537">
                  <c:v>-0.27419656828667699</c:v>
                </c:pt>
                <c:pt idx="4538">
                  <c:v>-0.27555974533334898</c:v>
                </c:pt>
                <c:pt idx="4539">
                  <c:v>-0.276734357483781</c:v>
                </c:pt>
                <c:pt idx="4540">
                  <c:v>-0.27771960095359699</c:v>
                </c:pt>
                <c:pt idx="4541">
                  <c:v>-0.27851480154296898</c:v>
                </c:pt>
                <c:pt idx="4542">
                  <c:v>-0.279119415097973</c:v>
                </c:pt>
                <c:pt idx="4543">
                  <c:v>-0.27953302788295398</c:v>
                </c:pt>
                <c:pt idx="4544">
                  <c:v>-0.27975535686363801</c:v>
                </c:pt>
                <c:pt idx="4545">
                  <c:v>-0.27978624990081802</c:v>
                </c:pt>
                <c:pt idx="4546">
                  <c:v>-0.27962568585446201</c:v>
                </c:pt>
                <c:pt idx="4547">
                  <c:v>-0.27927377459817299</c:v>
                </c:pt>
                <c:pt idx="4548">
                  <c:v>-0.278730756944011</c:v>
                </c:pt>
                <c:pt idx="4549">
                  <c:v>-0.27799700447770098</c:v>
                </c:pt>
                <c:pt idx="4550">
                  <c:v>-0.27707301930435702</c:v>
                </c:pt>
                <c:pt idx="4551">
                  <c:v>-0.27595943370489601</c:v>
                </c:pt>
                <c:pt idx="4552">
                  <c:v>-0.27465700970336698</c:v>
                </c:pt>
                <c:pt idx="4553">
                  <c:v>-0.27316663854550199</c:v>
                </c:pt>
                <c:pt idx="4554">
                  <c:v>-0.27148934008883702</c:v>
                </c:pt>
                <c:pt idx="4555">
                  <c:v>-0.26962626210482299</c:v>
                </c:pt>
                <c:pt idx="4556">
                  <c:v>-0.26757867949341702</c:v>
                </c:pt>
                <c:pt idx="4557">
                  <c:v>-0.26534799341066201</c:v>
                </c:pt>
                <c:pt idx="4558">
                  <c:v>-0.26293573030988299</c:v>
                </c:pt>
                <c:pt idx="4559">
                  <c:v>-0.26034354089714101</c:v>
                </c:pt>
                <c:pt idx="4560">
                  <c:v>-0.25757319900165299</c:v>
                </c:pt>
                <c:pt idx="4561">
                  <c:v>-0.25462660036196999</c:v>
                </c:pt>
                <c:pt idx="4562">
                  <c:v>-0.25150576132872299</c:v>
                </c:pt>
                <c:pt idx="4563">
                  <c:v>-0.248212817484843</c:v>
                </c:pt>
                <c:pt idx="4564">
                  <c:v>-0.24475002218418501</c:v>
                </c:pt>
                <c:pt idx="4565">
                  <c:v>-0.24111974500956199</c:v>
                </c:pt>
                <c:pt idx="4566">
                  <c:v>-0.237324470151246</c:v>
                </c:pt>
                <c:pt idx="4567">
                  <c:v>-0.233366794707042</c:v>
                </c:pt>
                <c:pt idx="4568">
                  <c:v>-0.229249426905101</c:v>
                </c:pt>
                <c:pt idx="4569">
                  <c:v>-0.224975184250685</c:v>
                </c:pt>
                <c:pt idx="4570">
                  <c:v>-0.220546991598154</c:v>
                </c:pt>
                <c:pt idx="4571">
                  <c:v>-0.215967879149495</c:v>
                </c:pt>
                <c:pt idx="4572">
                  <c:v>-0.211240980380764</c:v>
                </c:pt>
                <c:pt idx="4573">
                  <c:v>-0.20636952989785301</c:v>
                </c:pt>
                <c:pt idx="4574">
                  <c:v>-0.20135686122305599</c:v>
                </c:pt>
                <c:pt idx="4575">
                  <c:v>-0.19620640451395299</c:v>
                </c:pt>
                <c:pt idx="4576">
                  <c:v>-0.19092168421615299</c:v>
                </c:pt>
                <c:pt idx="4577">
                  <c:v>-0.185506316651531</c:v>
                </c:pt>
                <c:pt idx="4578">
                  <c:v>-0.17996400754358299</c:v>
                </c:pt>
                <c:pt idx="4579">
                  <c:v>-0.174298549481609</c:v>
                </c:pt>
                <c:pt idx="4580">
                  <c:v>-0.16851381932545501</c:v>
                </c:pt>
                <c:pt idx="4581">
                  <c:v>-0.16261377555258399</c:v>
                </c:pt>
                <c:pt idx="4582">
                  <c:v>-0.156602455549301</c:v>
                </c:pt>
                <c:pt idx="4583">
                  <c:v>-0.15048397284797599</c:v>
                </c:pt>
                <c:pt idx="4584">
                  <c:v>-0.144262514312167</c:v>
                </c:pt>
                <c:pt idx="4585">
                  <c:v>-0.137942337271557</c:v>
                </c:pt>
                <c:pt idx="4586">
                  <c:v>-0.13152776660867499</c:v>
                </c:pt>
                <c:pt idx="4587">
                  <c:v>-0.12502319179938501</c:v>
                </c:pt>
                <c:pt idx="4588">
                  <c:v>-0.11843306390918</c:v>
                </c:pt>
                <c:pt idx="4589">
                  <c:v>-0.111761892547331</c:v>
                </c:pt>
                <c:pt idx="4590">
                  <c:v>-0.10501424278096599</c:v>
                </c:pt>
                <c:pt idx="4591">
                  <c:v>-9.8194732011210803E-2</c:v>
                </c:pt>
                <c:pt idx="4592">
                  <c:v>-9.1308026813508497E-2</c:v>
                </c:pt>
                <c:pt idx="4593">
                  <c:v>-8.4358839744293701E-2</c:v>
                </c:pt>
                <c:pt idx="4594">
                  <c:v>-7.73519261162013E-2</c:v>
                </c:pt>
                <c:pt idx="4595">
                  <c:v>-7.0292080744016994E-2</c:v>
                </c:pt>
                <c:pt idx="4596">
                  <c:v>-6.3184134663596403E-2</c:v>
                </c:pt>
                <c:pt idx="4597">
                  <c:v>-5.6032951825998399E-2</c:v>
                </c:pt>
                <c:pt idx="4598">
                  <c:v>-4.8843425769094999E-2</c:v>
                </c:pt>
                <c:pt idx="4599">
                  <c:v>-4.1620476268934399E-2</c:v>
                </c:pt>
                <c:pt idx="4600">
                  <c:v>-3.4369045973149499E-2</c:v>
                </c:pt>
                <c:pt idx="4601">
                  <c:v>-2.7094097018716099E-2</c:v>
                </c:pt>
                <c:pt idx="4602">
                  <c:v>-1.98006076363735E-2</c:v>
                </c:pt>
                <c:pt idx="4603">
                  <c:v>-1.24935687440329E-2</c:v>
                </c:pt>
                <c:pt idx="4604">
                  <c:v>-5.1779805315039801E-3</c:v>
                </c:pt>
                <c:pt idx="4605">
                  <c:v>2.1411509611237302E-3</c:v>
                </c:pt>
                <c:pt idx="4606">
                  <c:v>9.4588172691021603E-3</c:v>
                </c:pt>
                <c:pt idx="4607">
                  <c:v>1.67700109303058E-2</c:v>
                </c:pt>
                <c:pt idx="4608">
                  <c:v>2.4069728911826301E-2</c:v>
                </c:pt>
                <c:pt idx="4609">
                  <c:v>3.1352976033536401E-2</c:v>
                </c:pt>
                <c:pt idx="4610">
                  <c:v>3.8614768386280203E-2</c:v>
                </c:pt>
                <c:pt idx="4611">
                  <c:v>4.5850136742350299E-2</c:v>
                </c:pt>
                <c:pt idx="4612">
                  <c:v>5.3054129955919398E-2</c:v>
                </c:pt>
                <c:pt idx="4613">
                  <c:v>6.02218183510973E-2</c:v>
                </c:pt>
                <c:pt idx="4614">
                  <c:v>6.7348297095297494E-2</c:v>
                </c:pt>
                <c:pt idx="4615">
                  <c:v>7.4428689555601904E-2</c:v>
                </c:pt>
                <c:pt idx="4616">
                  <c:v>8.1458150635829896E-2</c:v>
                </c:pt>
                <c:pt idx="4617">
                  <c:v>8.8431870092026799E-2</c:v>
                </c:pt>
                <c:pt idx="4618">
                  <c:v>9.5345075824101899E-2</c:v>
                </c:pt>
                <c:pt idx="4619">
                  <c:v>0.102193037141366</c:v>
                </c:pt>
                <c:pt idx="4620">
                  <c:v>0.108971067999732</c:v>
                </c:pt>
                <c:pt idx="4621">
                  <c:v>0.115674530208365</c:v>
                </c:pt>
                <c:pt idx="4622">
                  <c:v>0.122298836603582</c:v>
                </c:pt>
                <c:pt idx="4623">
                  <c:v>0.12883945418784301</c:v>
                </c:pt>
                <c:pt idx="4624">
                  <c:v>0.13529190723166701</c:v>
                </c:pt>
                <c:pt idx="4625">
                  <c:v>0.141651780336362</c:v>
                </c:pt>
                <c:pt idx="4626">
                  <c:v>0.14791472145547599</c:v>
                </c:pt>
                <c:pt idx="4627">
                  <c:v>0.15407644487289099</c:v>
                </c:pt>
                <c:pt idx="4628">
                  <c:v>0.16013273413552601</c:v>
                </c:pt>
                <c:pt idx="4629">
                  <c:v>0.16607944493865101</c:v>
                </c:pt>
                <c:pt idx="4630">
                  <c:v>0.17191250796181901</c:v>
                </c:pt>
                <c:pt idx="4631">
                  <c:v>0.17762793165349999</c:v>
                </c:pt>
                <c:pt idx="4632">
                  <c:v>0.183221804962482</c:v>
                </c:pt>
                <c:pt idx="4633">
                  <c:v>0.18869030001420201</c:v>
                </c:pt>
                <c:pt idx="4634">
                  <c:v>0.19402967473014601</c:v>
                </c:pt>
                <c:pt idx="4635">
                  <c:v>0.19923627538854999</c:v>
                </c:pt>
                <c:pt idx="4636">
                  <c:v>0.20430653912462701</c:v>
                </c:pt>
                <c:pt idx="4637">
                  <c:v>0.20923699636863299</c:v>
                </c:pt>
                <c:pt idx="4638">
                  <c:v>0.214024273220081</c:v>
                </c:pt>
                <c:pt idx="4639">
                  <c:v>0.21866509375649901</c:v>
                </c:pt>
                <c:pt idx="4640">
                  <c:v>0.22315628227512899</c:v>
                </c:pt>
                <c:pt idx="4641">
                  <c:v>0.22749476546605699</c:v>
                </c:pt>
                <c:pt idx="4642">
                  <c:v>0.23167757451527299</c:v>
                </c:pt>
                <c:pt idx="4643">
                  <c:v>0.235701847136222</c:v>
                </c:pt>
                <c:pt idx="4644">
                  <c:v>0.23956482952845801</c:v>
                </c:pt>
                <c:pt idx="4645">
                  <c:v>0.243263878262068</c:v>
                </c:pt>
                <c:pt idx="4646">
                  <c:v>0.246796462086561</c:v>
                </c:pt>
                <c:pt idx="4647">
                  <c:v>0.25016016366299698</c:v>
                </c:pt>
                <c:pt idx="4648">
                  <c:v>0.25335268121817101</c:v>
                </c:pt>
                <c:pt idx="4649">
                  <c:v>0.25637183011970399</c:v>
                </c:pt>
                <c:pt idx="4650">
                  <c:v>0.25921554437098798</c:v>
                </c:pt>
                <c:pt idx="4651">
                  <c:v>0.26188187802494001</c:v>
                </c:pt>
                <c:pt idx="4652">
                  <c:v>0.26436900651560902</c:v>
                </c:pt>
                <c:pt idx="4653">
                  <c:v>0.26667522790672099</c:v>
                </c:pt>
                <c:pt idx="4654">
                  <c:v>0.26879896405631598</c:v>
                </c:pt>
                <c:pt idx="4655">
                  <c:v>0.270738761696658</c:v>
                </c:pt>
                <c:pt idx="4656">
                  <c:v>0.27249329342870998</c:v>
                </c:pt>
                <c:pt idx="4657">
                  <c:v>0.27406135863046699</c:v>
                </c:pt>
                <c:pt idx="4658">
                  <c:v>0.275441884278538</c:v>
                </c:pt>
                <c:pt idx="4659">
                  <c:v>0.27663392568241801</c:v>
                </c:pt>
                <c:pt idx="4660">
                  <c:v>0.27763666713092999</c:v>
                </c:pt>
                <c:pt idx="4661">
                  <c:v>0.27844942245042098</c:v>
                </c:pt>
                <c:pt idx="4662">
                  <c:v>0.27907163547430602</c:v>
                </c:pt>
                <c:pt idx="4663">
                  <c:v>0.27950288042365301</c:v>
                </c:pt>
                <c:pt idx="4664">
                  <c:v>0.279742862198541</c:v>
                </c:pt>
                <c:pt idx="4665">
                  <c:v>0.27979141657999501</c:v>
                </c:pt>
                <c:pt idx="4666">
                  <c:v>0.27964851034236599</c:v>
                </c:pt>
                <c:pt idx="4667">
                  <c:v>0.27931424127606103</c:v>
                </c:pt>
                <c:pt idx="4668">
                  <c:v>0.27878883812062799</c:v>
                </c:pt>
                <c:pt idx="4669">
                  <c:v>0.27807266040823198</c:v>
                </c:pt>
                <c:pt idx="4670">
                  <c:v>0.277166198217624</c:v>
                </c:pt>
                <c:pt idx="4671">
                  <c:v>0.27607007183878401</c:v>
                </c:pt>
                <c:pt idx="4672">
                  <c:v>0.274785031348458</c:v>
                </c:pt>
                <c:pt idx="4673">
                  <c:v>0.27331195609687903</c:v>
                </c:pt>
                <c:pt idx="4674">
                  <c:v>0.27165185410603598</c:v>
                </c:pt>
                <c:pt idx="4675">
                  <c:v>0.269805861379879</c:v>
                </c:pt>
                <c:pt idx="4676">
                  <c:v>0.26777524112696</c:v>
                </c:pt>
                <c:pt idx="4677">
                  <c:v>0.26556138289602199</c:v>
                </c:pt>
                <c:pt idx="4678">
                  <c:v>0.26316580162512898</c:v>
                </c:pt>
                <c:pt idx="4679">
                  <c:v>0.26059013660500402</c:v>
                </c:pt>
                <c:pt idx="4680">
                  <c:v>0.25783615035725999</c:v>
                </c:pt>
                <c:pt idx="4681">
                  <c:v>0.25490572742831702</c:v>
                </c:pt>
                <c:pt idx="4682">
                  <c:v>0.25180087309980398</c:v>
                </c:pt>
                <c:pt idx="4683">
                  <c:v>0.24852371201635701</c:v>
                </c:pt>
                <c:pt idx="4684">
                  <c:v>0.245076486731722</c:v>
                </c:pt>
                <c:pt idx="4685">
                  <c:v>0.24146155617418799</c:v>
                </c:pt>
                <c:pt idx="4686">
                  <c:v>0.23768139403237201</c:v>
                </c:pt>
                <c:pt idx="4687">
                  <c:v>0.23373858706248199</c:v>
                </c:pt>
                <c:pt idx="4688">
                  <c:v>0.229635833318206</c:v>
                </c:pt>
                <c:pt idx="4689">
                  <c:v>0.22537594030444</c:v>
                </c:pt>
                <c:pt idx="4690">
                  <c:v>0.220961823056118</c:v>
                </c:pt>
                <c:pt idx="4691">
                  <c:v>0.21639650214346201</c:v>
                </c:pt>
                <c:pt idx="4692">
                  <c:v>0.211683101605011</c:v>
                </c:pt>
                <c:pt idx="4693">
                  <c:v>0.206824846809848</c:v>
                </c:pt>
                <c:pt idx="4694">
                  <c:v>0.20182506225049099</c:v>
                </c:pt>
                <c:pt idx="4695">
                  <c:v>0.19668716926794699</c:v>
                </c:pt>
                <c:pt idx="4696">
                  <c:v>0.191414683710498</c:v>
                </c:pt>
                <c:pt idx="4697">
                  <c:v>0.186011213527813</c:v>
                </c:pt>
                <c:pt idx="4698">
                  <c:v>0.18048045630203699</c:v>
                </c:pt>
                <c:pt idx="4699">
                  <c:v>0.17482619671754501</c:v>
                </c:pt>
                <c:pt idx="4700">
                  <c:v>0.16905230397109</c:v>
                </c:pt>
                <c:pt idx="4701">
                  <c:v>0.163162729124121</c:v>
                </c:pt>
                <c:pt idx="4702">
                  <c:v>0.15716150239908</c:v>
                </c:pt>
                <c:pt idx="4703">
                  <c:v>0.151052730421531</c:v>
                </c:pt>
                <c:pt idx="4704">
                  <c:v>0.14484059341000799</c:v>
                </c:pt>
                <c:pt idx="4705">
                  <c:v>0.13852934231549399</c:v>
                </c:pt>
                <c:pt idx="4706">
                  <c:v>0.13212329591251401</c:v>
                </c:pt>
                <c:pt idx="4707">
                  <c:v>0.12562683784379999</c:v>
                </c:pt>
                <c:pt idx="4708">
                  <c:v>0.119044413620581</c:v>
                </c:pt>
                <c:pt idx="4709">
                  <c:v>0.112380527580524</c:v>
                </c:pt>
                <c:pt idx="4710">
                  <c:v>0.10563973980543</c:v>
                </c:pt>
                <c:pt idx="4711">
                  <c:v>9.8826663000778095E-2</c:v>
                </c:pt>
                <c:pt idx="4712">
                  <c:v>9.1945959339264999E-2</c:v>
                </c:pt>
                <c:pt idx="4713">
                  <c:v>8.5002337270487893E-2</c:v>
                </c:pt>
                <c:pt idx="4714">
                  <c:v>7.80005482989648E-2</c:v>
                </c:pt>
                <c:pt idx="4715">
                  <c:v>7.0945383732690603E-2</c:v>
                </c:pt>
                <c:pt idx="4716">
                  <c:v>6.3841671404456304E-2</c:v>
                </c:pt>
                <c:pt idx="4717">
                  <c:v>5.6694272368174099E-2</c:v>
                </c:pt>
                <c:pt idx="4718">
                  <c:v>4.9508077572469299E-2</c:v>
                </c:pt>
                <c:pt idx="4719">
                  <c:v>4.2288004513815897E-2</c:v>
                </c:pt>
                <c:pt idx="4720">
                  <c:v>3.5038993871504699E-2</c:v>
                </c:pt>
                <c:pt idx="4721">
                  <c:v>2.77660061267479E-2</c:v>
                </c:pt>
                <c:pt idx="4722">
                  <c:v>2.0474018168233701E-2</c:v>
                </c:pt>
                <c:pt idx="4723">
                  <c:v>1.3168019886452401E-2</c:v>
                </c:pt>
                <c:pt idx="4724">
                  <c:v>5.8530107591263604E-3</c:v>
                </c:pt>
                <c:pt idx="4725">
                  <c:v>-1.46600356992156E-3</c:v>
                </c:pt>
                <c:pt idx="4726">
                  <c:v>-8.7840147161181003E-3</c:v>
                </c:pt>
                <c:pt idx="4727">
                  <c:v>-1.6096014981365699E-2</c:v>
                </c:pt>
                <c:pt idx="4728">
                  <c:v>-2.3397000780798798E-2</c:v>
                </c:pt>
                <c:pt idx="4729">
                  <c:v>-3.0681976066725299E-2</c:v>
                </c:pt>
                <c:pt idx="4730">
                  <c:v>-3.7945955747410401E-2</c:v>
                </c:pt>
                <c:pt idx="4731">
                  <c:v>-4.5183969098363301E-2</c:v>
                </c:pt>
                <c:pt idx="4732">
                  <c:v>-5.23910631637928E-2</c:v>
                </c:pt>
                <c:pt idx="4733">
                  <c:v>-5.9562306145903202E-2</c:v>
                </c:pt>
                <c:pt idx="4734">
                  <c:v>-6.6692790779711894E-2</c:v>
                </c:pt>
                <c:pt idx="4735">
                  <c:v>-7.37776376910802E-2</c:v>
                </c:pt>
                <c:pt idx="4736">
                  <c:v>-8.0811998735656906E-2</c:v>
                </c:pt>
                <c:pt idx="4737">
                  <c:v>-8.7791060316452799E-2</c:v>
                </c:pt>
                <c:pt idx="4738">
                  <c:v>-9.4710046677773899E-2</c:v>
                </c:pt>
                <c:pt idx="4739">
                  <c:v>-0.10156422317326</c:v>
                </c:pt>
                <c:pt idx="4740">
                  <c:v>-0.108348899505791</c:v>
                </c:pt>
                <c:pt idx="4741">
                  <c:v>-0.11505943293705</c:v>
                </c:pt>
                <c:pt idx="4742">
                  <c:v>-0.12169123146453401</c:v>
                </c:pt>
                <c:pt idx="4743">
                  <c:v>-0.12823975696385201</c:v>
                </c:pt>
                <c:pt idx="4744">
                  <c:v>-0.13470052829415599</c:v>
                </c:pt>
                <c:pt idx="4745">
                  <c:v>-0.14106912436457</c:v>
                </c:pt>
                <c:pt idx="4746">
                  <c:v>-0.14734118715953701</c:v>
                </c:pt>
                <c:pt idx="4747">
                  <c:v>-0.15351242472099599</c:v>
                </c:pt>
                <c:pt idx="4748">
                  <c:v>-0.159578614085361</c:v>
                </c:pt>
                <c:pt idx="4749">
                  <c:v>-0.165535604173283</c:v>
                </c:pt>
                <c:pt idx="4750">
                  <c:v>-0.17137931863022801</c:v>
                </c:pt>
                <c:pt idx="4751">
                  <c:v>-0.17710575861590999</c:v>
                </c:pt>
                <c:pt idx="4752">
                  <c:v>-0.182711005540695</c:v>
                </c:pt>
                <c:pt idx="4753">
                  <c:v>-0.188191223747081</c:v>
                </c:pt>
                <c:pt idx="4754">
                  <c:v>-0.193542663134426</c:v>
                </c:pt>
                <c:pt idx="4755">
                  <c:v>-0.19876166172513901</c:v>
                </c:pt>
                <c:pt idx="4756">
                  <c:v>-0.203844648170557</c:v>
                </c:pt>
                <c:pt idx="4757">
                  <c:v>-0.20878814419481501</c:v>
                </c:pt>
                <c:pt idx="4758">
                  <c:v>-0.21358876697502099</c:v>
                </c:pt>
                <c:pt idx="4759">
                  <c:v>-0.21824323145611099</c:v>
                </c:pt>
                <c:pt idx="4760">
                  <c:v>-0.22274835259880901</c:v>
                </c:pt>
                <c:pt idx="4761">
                  <c:v>-0.22710104755914001</c:v>
                </c:pt>
                <c:pt idx="4762">
                  <c:v>-0.23129833779801201</c:v>
                </c:pt>
                <c:pt idx="4763">
                  <c:v>-0.235337351119424</c:v>
                </c:pt>
                <c:pt idx="4764">
                  <c:v>-0.239215323635905</c:v>
                </c:pt>
                <c:pt idx="4765">
                  <c:v>-0.24292960165983299</c:v>
                </c:pt>
                <c:pt idx="4766">
                  <c:v>-0.24647764351935</c:v>
                </c:pt>
                <c:pt idx="4767">
                  <c:v>-0.249857021297618</c:v>
                </c:pt>
                <c:pt idx="4768">
                  <c:v>-0.25306542249424302</c:v>
                </c:pt>
                <c:pt idx="4769">
                  <c:v>-0.25610065160770801</c:v>
                </c:pt>
                <c:pt idx="4770">
                  <c:v>-0.25896063163775201</c:v>
                </c:pt>
                <c:pt idx="4771">
                  <c:v>-0.26164340550665699</c:v>
                </c:pt>
                <c:pt idx="4772">
                  <c:v>-0.26414713739847201</c:v>
                </c:pt>
                <c:pt idx="4773">
                  <c:v>-0.266470114015254</c:v>
                </c:pt>
                <c:pt idx="4774">
                  <c:v>-0.26861074574948002</c:v>
                </c:pt>
                <c:pt idx="4775">
                  <c:v>-0.27056756777180502</c:v>
                </c:pt>
                <c:pt idx="4776">
                  <c:v>-0.27233924103344698</c:v>
                </c:pt>
                <c:pt idx="4777">
                  <c:v>-0.27392455318249098</c:v>
                </c:pt>
                <c:pt idx="4778">
                  <c:v>-0.27532241939350199</c:v>
                </c:pt>
                <c:pt idx="4779">
                  <c:v>-0.27653188310986399</c:v>
                </c:pt>
                <c:pt idx="4780">
                  <c:v>-0.277552116698356</c:v>
                </c:pt>
                <c:pt idx="4781">
                  <c:v>-0.27838242201549201</c:v>
                </c:pt>
                <c:pt idx="4782">
                  <c:v>-0.27902223088526601</c:v>
                </c:pt>
                <c:pt idx="4783">
                  <c:v>-0.27947110548794601</c:v>
                </c:pt>
                <c:pt idx="4784">
                  <c:v>-0.27972873865968301</c:v>
                </c:pt>
                <c:pt idx="4785">
                  <c:v>-0.27979495410269101</c:v>
                </c:pt>
                <c:pt idx="4786">
                  <c:v>-0.27966970650589701</c:v>
                </c:pt>
                <c:pt idx="4787">
                  <c:v>-0.27935308157594102</c:v>
                </c:pt>
                <c:pt idx="4788">
                  <c:v>-0.27884529597852997</c:v>
                </c:pt>
                <c:pt idx="4789">
                  <c:v>-0.27814669719017499</c:v>
                </c:pt>
                <c:pt idx="4790">
                  <c:v>-0.27725776326040802</c:v>
                </c:pt>
                <c:pt idx="4791">
                  <c:v>-0.27617910248466399</c:v>
                </c:pt>
                <c:pt idx="4792">
                  <c:v>-0.274911452988014</c:v>
                </c:pt>
                <c:pt idx="4793">
                  <c:v>-0.27345568222007599</c:v>
                </c:pt>
                <c:pt idx="4794">
                  <c:v>-0.27181278636141998</c:v>
                </c:pt>
                <c:pt idx="4795">
                  <c:v>-0.26998388964188003</c:v>
                </c:pt>
                <c:pt idx="4796">
                  <c:v>-0.26797024357125099</c:v>
                </c:pt>
                <c:pt idx="4797">
                  <c:v>-0.26577322608288001</c:v>
                </c:pt>
                <c:pt idx="4798">
                  <c:v>-0.26339434059075301</c:v>
                </c:pt>
                <c:pt idx="4799">
                  <c:v>-0.260835214960707</c:v>
                </c:pt>
                <c:pt idx="4800">
                  <c:v>-0.25809760039649099</c:v>
                </c:pt>
                <c:pt idx="4801">
                  <c:v>-0.25518337024141902</c:v>
                </c:pt>
                <c:pt idx="4802">
                  <c:v>-0.252094518696442</c:v>
                </c:pt>
                <c:pt idx="4803">
                  <c:v>-0.248833159455529</c:v>
                </c:pt>
                <c:pt idx="4804">
                  <c:v>-0.24540152425926101</c:v>
                </c:pt>
                <c:pt idx="4805">
                  <c:v>-0.24180196136766599</c:v>
                </c:pt>
                <c:pt idx="4806">
                  <c:v>-0.238036933953302</c:v>
                </c:pt>
                <c:pt idx="4807">
                  <c:v>-0.23410901841571799</c:v>
                </c:pt>
                <c:pt idx="4808">
                  <c:v>-0.230020902618432</c:v>
                </c:pt>
                <c:pt idx="4809">
                  <c:v>-0.22577538404962399</c:v>
                </c:pt>
                <c:pt idx="4810">
                  <c:v>-0.221375367907829</c:v>
                </c:pt>
                <c:pt idx="4811">
                  <c:v>-0.21682386511391499</c:v>
                </c:pt>
                <c:pt idx="4812">
                  <c:v>-0.21212399025071299</c:v>
                </c:pt>
                <c:pt idx="4813">
                  <c:v>-0.20727895943172001</c:v>
                </c:pt>
                <c:pt idx="4814">
                  <c:v>-0.20229208810031499</c:v>
                </c:pt>
                <c:pt idx="4815">
                  <c:v>-0.19716678876101601</c:v>
                </c:pt>
                <c:pt idx="4816">
                  <c:v>-0.191906568644301</c:v>
                </c:pt>
                <c:pt idx="4817">
                  <c:v>-0.186515027306628</c:v>
                </c:pt>
                <c:pt idx="4818">
                  <c:v>-0.18099585416726099</c:v>
                </c:pt>
                <c:pt idx="4819">
                  <c:v>-0.17535282598361199</c:v>
                </c:pt>
                <c:pt idx="4820">
                  <c:v>-0.169589804266811</c:v>
                </c:pt>
                <c:pt idx="4821">
                  <c:v>-0.16371073263928701</c:v>
                </c:pt>
                <c:pt idx="4822">
                  <c:v>-0.157719634136153</c:v>
                </c:pt>
                <c:pt idx="4823">
                  <c:v>-0.151620608452255</c:v>
                </c:pt>
                <c:pt idx="4824">
                  <c:v>-0.14541782913675999</c:v>
                </c:pt>
                <c:pt idx="4825">
                  <c:v>-0.139115540737202</c:v>
                </c:pt>
                <c:pt idx="4826">
                  <c:v>-0.132718055894953</c:v>
                </c:pt>
                <c:pt idx="4827">
                  <c:v>-0.12622975239409201</c:v>
                </c:pt>
                <c:pt idx="4828">
                  <c:v>-0.119655070165693</c:v>
                </c:pt>
                <c:pt idx="4829">
                  <c:v>-0.112998508249594</c:v>
                </c:pt>
                <c:pt idx="4830">
                  <c:v>-0.106264621715717</c:v>
                </c:pt>
                <c:pt idx="4831">
                  <c:v>-9.9458018547036203E-2</c:v>
                </c:pt>
                <c:pt idx="4832">
                  <c:v>-9.2583356486354407E-2</c:v>
                </c:pt>
                <c:pt idx="4833">
                  <c:v>-8.5645339849015498E-2</c:v>
                </c:pt>
                <c:pt idx="4834">
                  <c:v>-7.8648716303753696E-2</c:v>
                </c:pt>
                <c:pt idx="4835">
                  <c:v>-7.1598273623874595E-2</c:v>
                </c:pt>
                <c:pt idx="4836">
                  <c:v>-6.4498836410993202E-2</c:v>
                </c:pt>
                <c:pt idx="4837">
                  <c:v>-5.7355262793570297E-2</c:v>
                </c:pt>
                <c:pt idx="4838">
                  <c:v>-5.0172441102506002E-2</c:v>
                </c:pt>
                <c:pt idx="4839">
                  <c:v>-4.2955286526066297E-2</c:v>
                </c:pt>
                <c:pt idx="4840">
                  <c:v>-3.5708737746431497E-2</c:v>
                </c:pt>
                <c:pt idx="4841">
                  <c:v>-2.8437753560166999E-2</c:v>
                </c:pt>
                <c:pt idx="4842">
                  <c:v>-2.1147309484930401E-2</c:v>
                </c:pt>
                <c:pt idx="4843">
                  <c:v>-1.3842394354736399E-2</c:v>
                </c:pt>
                <c:pt idx="4844">
                  <c:v>-6.5280069061090804E-3</c:v>
                </c:pt>
                <c:pt idx="4845">
                  <c:v>7.9084764254192495E-4</c:v>
                </c:pt>
                <c:pt idx="4846">
                  <c:v>8.1091610159807204E-3</c:v>
                </c:pt>
                <c:pt idx="4847">
                  <c:v>1.5421925309296401E-2</c:v>
                </c:pt>
                <c:pt idx="4848">
                  <c:v>2.2724136414800599E-2</c:v>
                </c:pt>
                <c:pt idx="4849">
                  <c:v>3.00107974463273E-2</c:v>
                </c:pt>
                <c:pt idx="4850">
                  <c:v>3.7276922158589701E-2</c:v>
                </c:pt>
                <c:pt idx="4851">
                  <c:v>4.4517538359257099E-2</c:v>
                </c:pt>
                <c:pt idx="4852">
                  <c:v>5.1727691311414102E-2</c:v>
                </c:pt>
                <c:pt idx="4853">
                  <c:v>5.8902447124075802E-2</c:v>
                </c:pt>
                <c:pt idx="4854">
                  <c:v>6.6036896128437994E-2</c:v>
                </c:pt>
                <c:pt idx="4855">
                  <c:v>7.3126156237552198E-2</c:v>
                </c:pt>
                <c:pt idx="4856">
                  <c:v>8.0165376287126305E-2</c:v>
                </c:pt>
                <c:pt idx="4857">
                  <c:v>8.7149739355165304E-2</c:v>
                </c:pt>
                <c:pt idx="4858">
                  <c:v>9.4074466058179596E-2</c:v>
                </c:pt>
                <c:pt idx="4859">
                  <c:v>0.100934817821706</c:v>
                </c:pt>
                <c:pt idx="4860">
                  <c:v>0.107726100122905</c:v>
                </c:pt>
                <c:pt idx="4861">
                  <c:v>0.114443665703007</c:v>
                </c:pt>
                <c:pt idx="4862">
                  <c:v>0.12108291774742801</c:v>
                </c:pt>
                <c:pt idx="4863">
                  <c:v>0.12763931303135301</c:v>
                </c:pt>
                <c:pt idx="4864">
                  <c:v>0.134108365028657</c:v>
                </c:pt>
                <c:pt idx="4865">
                  <c:v>0.14048564698202501</c:v>
                </c:pt>
                <c:pt idx="4866">
                  <c:v>0.14676679493216799</c:v>
                </c:pt>
                <c:pt idx="4867">
                  <c:v>0.152947510704076</c:v>
                </c:pt>
                <c:pt idx="4868">
                  <c:v>0.15902356484824401</c:v>
                </c:pt>
                <c:pt idx="4869">
                  <c:v>0.164990799534879</c:v>
                </c:pt>
                <c:pt idx="4870">
                  <c:v>0.170845131399089</c:v>
                </c:pt>
                <c:pt idx="4871">
                  <c:v>0.17658255433512399</c:v>
                </c:pt>
                <c:pt idx="4872">
                  <c:v>0.182199142237741</c:v>
                </c:pt>
                <c:pt idx="4873">
                  <c:v>0.18769105168883199</c:v>
                </c:pt>
                <c:pt idx="4874">
                  <c:v>0.193054524587465</c:v>
                </c:pt>
                <c:pt idx="4875">
                  <c:v>0.19828589072154401</c:v>
                </c:pt>
                <c:pt idx="4876">
                  <c:v>0.20338157027932599</c:v>
                </c:pt>
                <c:pt idx="4877">
                  <c:v>0.208338076299077</c:v>
                </c:pt>
                <c:pt idx="4878">
                  <c:v>0.21315201705519499</c:v>
                </c:pt>
                <c:pt idx="4879">
                  <c:v>0.217820098379158</c:v>
                </c:pt>
                <c:pt idx="4880">
                  <c:v>0.22233912591371499</c:v>
                </c:pt>
                <c:pt idx="4881">
                  <c:v>0.22670600729877799</c:v>
                </c:pt>
                <c:pt idx="4882">
                  <c:v>0.23091775428751801</c:v>
                </c:pt>
                <c:pt idx="4883">
                  <c:v>0.23497148479121399</c:v>
                </c:pt>
                <c:pt idx="4884">
                  <c:v>0.238864424851461</c:v>
                </c:pt>
                <c:pt idx="4885">
                  <c:v>0.242593910538382</c:v>
                </c:pt>
                <c:pt idx="4886">
                  <c:v>0.24615738977354901</c:v>
                </c:pt>
                <c:pt idx="4887">
                  <c:v>0.24955242407636599</c:v>
                </c:pt>
                <c:pt idx="4888">
                  <c:v>0.25277669023271199</c:v>
                </c:pt>
                <c:pt idx="4889">
                  <c:v>0.255827981884717</c:v>
                </c:pt>
                <c:pt idx="4890">
                  <c:v>0.25870421104056202</c:v>
                </c:pt>
                <c:pt idx="4891">
                  <c:v>0.261403409503289</c:v>
                </c:pt>
                <c:pt idx="4892">
                  <c:v>0.26392373021763599</c:v>
                </c:pt>
                <c:pt idx="4893">
                  <c:v>0.26626344853396799</c:v>
                </c:pt>
                <c:pt idx="4894">
                  <c:v>0.268420963388453</c:v>
                </c:pt>
                <c:pt idx="4895">
                  <c:v>0.27039479839866898</c:v>
                </c:pt>
                <c:pt idx="4896">
                  <c:v>0.27218360287388399</c:v>
                </c:pt>
                <c:pt idx="4897">
                  <c:v>0.27378615273933299</c:v>
                </c:pt>
                <c:pt idx="4898">
                  <c:v>0.27520135137385199</c:v>
                </c:pt>
                <c:pt idx="4899">
                  <c:v>0.27642823036028902</c:v>
                </c:pt>
                <c:pt idx="4900">
                  <c:v>0.27746595014819198</c:v>
                </c:pt>
                <c:pt idx="4901">
                  <c:v>0.27831380062831002</c:v>
                </c:pt>
                <c:pt idx="4902">
                  <c:v>0.27897120161852201</c:v>
                </c:pt>
                <c:pt idx="4903">
                  <c:v>0.27943770326084999</c:v>
                </c:pt>
                <c:pt idx="4904">
                  <c:v>0.27971298632930103</c:v>
                </c:pt>
                <c:pt idx="4905">
                  <c:v>0.27979686244830698</c:v>
                </c:pt>
                <c:pt idx="4906">
                  <c:v>0.27968927422163398</c:v>
                </c:pt>
                <c:pt idx="4907">
                  <c:v>0.27939029527165599</c:v>
                </c:pt>
                <c:pt idx="4908">
                  <c:v>0.27890013018897802</c:v>
                </c:pt>
                <c:pt idx="4909">
                  <c:v>0.27821911439243102</c:v>
                </c:pt>
                <c:pt idx="4910">
                  <c:v>0.27734771389955098</c:v>
                </c:pt>
                <c:pt idx="4911">
                  <c:v>0.27628652500767698</c:v>
                </c:pt>
                <c:pt idx="4912">
                  <c:v>0.27503627388591401</c:v>
                </c:pt>
                <c:pt idx="4913">
                  <c:v>0.27359781607821099</c:v>
                </c:pt>
                <c:pt idx="4914">
                  <c:v>0.27197213591792002</c:v>
                </c:pt>
                <c:pt idx="4915">
                  <c:v>0.270160345854212</c:v>
                </c:pt>
                <c:pt idx="4916">
                  <c:v>0.26816368569083798</c:v>
                </c:pt>
                <c:pt idx="4917">
                  <c:v>0.26598352173772599</c:v>
                </c:pt>
                <c:pt idx="4918">
                  <c:v>0.26362134587602798</c:v>
                </c:pt>
                <c:pt idx="4919">
                  <c:v>0.26107877453722</c:v>
                </c:pt>
                <c:pt idx="4920">
                  <c:v>0.25835754759698698</c:v>
                </c:pt>
                <c:pt idx="4921">
                  <c:v>0.25545952718463</c:v>
                </c:pt>
                <c:pt idx="4922">
                  <c:v>0.25238669640881101</c:v>
                </c:pt>
                <c:pt idx="4923">
                  <c:v>0.249141158000522</c:v>
                </c:pt>
                <c:pt idx="4924">
                  <c:v>0.24572513287418801</c:v>
                </c:pt>
                <c:pt idx="4925">
                  <c:v>0.242140958607899</c:v>
                </c:pt>
                <c:pt idx="4926">
                  <c:v>0.23839108784381499</c:v>
                </c:pt>
                <c:pt idx="4927">
                  <c:v>0.234478086609823</c:v>
                </c:pt>
                <c:pt idx="4928">
                  <c:v>0.23040463256361601</c:v>
                </c:pt>
                <c:pt idx="4929">
                  <c:v>0.22617351316037401</c:v>
                </c:pt>
                <c:pt idx="4930">
                  <c:v>0.22178762374531699</c:v>
                </c:pt>
                <c:pt idx="4931">
                  <c:v>0.21724996557242299</c:v>
                </c:pt>
                <c:pt idx="4932">
                  <c:v>0.21256364375068501</c:v>
                </c:pt>
                <c:pt idx="4933">
                  <c:v>0.20773186511928099</c:v>
                </c:pt>
                <c:pt idx="4934">
                  <c:v>0.20275793605315301</c:v>
                </c:pt>
                <c:pt idx="4935">
                  <c:v>0.197645260200453</c:v>
                </c:pt>
                <c:pt idx="4936">
                  <c:v>0.19239733615343799</c:v>
                </c:pt>
                <c:pt idx="4937">
                  <c:v>0.187017755054395</c:v>
                </c:pt>
                <c:pt idx="4938">
                  <c:v>0.181510198138223</c:v>
                </c:pt>
                <c:pt idx="4939">
                  <c:v>0.17587843421337801</c:v>
                </c:pt>
                <c:pt idx="4940">
                  <c:v>0.170126317082886</c:v>
                </c:pt>
                <c:pt idx="4941">
                  <c:v>0.16425778290719301</c:v>
                </c:pt>
                <c:pt idx="4942">
                  <c:v>0.15827684751065699</c:v>
                </c:pt>
                <c:pt idx="4943">
                  <c:v>0.15218760363353401</c:v>
                </c:pt>
                <c:pt idx="4944">
                  <c:v>0.14599421813132199</c:v>
                </c:pt>
                <c:pt idx="4945">
                  <c:v>0.13970092912339199</c:v>
                </c:pt>
                <c:pt idx="4946">
                  <c:v>0.13331204309285399</c:v>
                </c:pt>
                <c:pt idx="4947">
                  <c:v>0.12683193193963699</c:v>
                </c:pt>
                <c:pt idx="4948">
                  <c:v>0.120265029988812</c:v>
                </c:pt>
                <c:pt idx="4949">
                  <c:v>0.113615830956193</c:v>
                </c:pt>
                <c:pt idx="4950">
                  <c:v>0.106888884873294</c:v>
                </c:pt>
                <c:pt idx="4951">
                  <c:v>0.100088794973758</c:v>
                </c:pt>
                <c:pt idx="4952">
                  <c:v>9.3220214543370594E-2</c:v>
                </c:pt>
                <c:pt idx="4953">
                  <c:v>8.6287843735831302E-2</c:v>
                </c:pt>
                <c:pt idx="4954">
                  <c:v>7.9296426356445807E-2</c:v>
                </c:pt>
                <c:pt idx="4955">
                  <c:v>7.2250746615952294E-2</c:v>
                </c:pt>
                <c:pt idx="4956">
                  <c:v>6.5155625856697597E-2</c:v>
                </c:pt>
                <c:pt idx="4957">
                  <c:v>5.8015919253403103E-2</c:v>
                </c:pt>
                <c:pt idx="4958">
                  <c:v>5.0836512490780097E-2</c:v>
                </c:pt>
                <c:pt idx="4959">
                  <c:v>4.3622318420267002E-2</c:v>
                </c:pt>
                <c:pt idx="4960">
                  <c:v>3.6378273698176797E-2</c:v>
                </c:pt>
                <c:pt idx="4961">
                  <c:v>2.9109335407554001E-2</c:v>
                </c:pt>
                <c:pt idx="4962">
                  <c:v>2.1820477666054602E-2</c:v>
                </c:pt>
                <c:pt idx="4963">
                  <c:v>1.4516688222168801E-2</c:v>
                </c:pt>
                <c:pt idx="4964">
                  <c:v>7.20296504211614E-3</c:v>
                </c:pt>
                <c:pt idx="4965">
                  <c:v>-1.15687110251193E-4</c:v>
                </c:pt>
                <c:pt idx="4966">
                  <c:v>-7.4342600981966199E-3</c:v>
                </c:pt>
                <c:pt idx="4967">
                  <c:v>-1.4747745839155601E-2</c:v>
                </c:pt>
                <c:pt idx="4968">
                  <c:v>-2.2051139731754901E-2</c:v>
                </c:pt>
                <c:pt idx="4969">
                  <c:v>-2.9339444080449899E-2</c:v>
                </c:pt>
                <c:pt idx="4970">
                  <c:v>-3.66076715154358E-2</c:v>
                </c:pt>
                <c:pt idx="4971">
                  <c:v>-4.3850848405493498E-2</c:v>
                </c:pt>
                <c:pt idx="4972">
                  <c:v>-5.1064018261433697E-2</c:v>
                </c:pt>
                <c:pt idx="4973">
                  <c:v>-5.8242245127811502E-2</c:v>
                </c:pt>
                <c:pt idx="4974">
                  <c:v>-6.5380616960588403E-2</c:v>
                </c:pt>
                <c:pt idx="4975">
                  <c:v>-7.2474248988433701E-2</c:v>
                </c:pt>
                <c:pt idx="4976">
                  <c:v>-7.9518287055361306E-2</c:v>
                </c:pt>
                <c:pt idx="4977">
                  <c:v>-8.6507910942417998E-2</c:v>
                </c:pt>
                <c:pt idx="4978">
                  <c:v>-9.3438337666147994E-2</c:v>
                </c:pt>
                <c:pt idx="4979">
                  <c:v>-0.100304824751578</c:v>
                </c:pt>
                <c:pt idx="4980">
                  <c:v>-0.107102673477479</c:v>
                </c:pt>
                <c:pt idx="4981">
                  <c:v>-0.113827232091696</c:v>
                </c:pt>
                <c:pt idx="4982">
                  <c:v>-0.12047389899432601</c:v>
                </c:pt>
                <c:pt idx="4983">
                  <c:v>-0.127038125886583</c:v>
                </c:pt>
                <c:pt idx="4984">
                  <c:v>-0.13351542088319199</c:v>
                </c:pt>
                <c:pt idx="4985">
                  <c:v>-0.13990135158617101</c:v>
                </c:pt>
                <c:pt idx="4986">
                  <c:v>-0.14619154811791299</c:v>
                </c:pt>
                <c:pt idx="4987">
                  <c:v>-0.15238170611148499</c:v>
                </c:pt>
                <c:pt idx="4988">
                  <c:v>-0.15846758965609101</c:v>
                </c:pt>
                <c:pt idx="4989">
                  <c:v>-0.164445034195701</c:v>
                </c:pt>
                <c:pt idx="4990">
                  <c:v>-0.170309949378845</c:v>
                </c:pt>
                <c:pt idx="4991">
                  <c:v>-0.17605832185763201</c:v>
                </c:pt>
                <c:pt idx="4992">
                  <c:v>-0.181686218034073</c:v>
                </c:pt>
                <c:pt idx="4993">
                  <c:v>-0.18718978675183401</c:v>
                </c:pt>
                <c:pt idx="4994">
                  <c:v>-0.192565261931574</c:v>
                </c:pt>
                <c:pt idx="4995">
                  <c:v>-0.19780896514806301</c:v>
                </c:pt>
                <c:pt idx="4996">
                  <c:v>-0.20291730814732201</c:v>
                </c:pt>
                <c:pt idx="4997">
                  <c:v>-0.20788679530205301</c:v>
                </c:pt>
                <c:pt idx="4998">
                  <c:v>-0.21271402600369299</c:v>
                </c:pt>
                <c:pt idx="4999">
                  <c:v>-0.217395696989441</c:v>
                </c:pt>
                <c:pt idx="5000">
                  <c:v>-0.221928604602672</c:v>
                </c:pt>
                <c:pt idx="5001">
                  <c:v>-0.22630964698519301</c:v>
                </c:pt>
                <c:pt idx="5002">
                  <c:v>-0.23053582619983601</c:v>
                </c:pt>
                <c:pt idx="5003">
                  <c:v>-0.23460425028194301</c:v>
                </c:pt>
                <c:pt idx="5004">
                  <c:v>-0.23851213521832501</c:v>
                </c:pt>
                <c:pt idx="5005">
                  <c:v>-0.242256806852363</c:v>
                </c:pt>
                <c:pt idx="5006">
                  <c:v>-0.245835702713918</c:v>
                </c:pt>
                <c:pt idx="5007">
                  <c:v>-0.24924637377283401</c:v>
                </c:pt>
                <c:pt idx="5008">
                  <c:v>-0.25248648611479502</c:v>
                </c:pt>
                <c:pt idx="5009">
                  <c:v>-0.25555382253842002</c:v>
                </c:pt>
                <c:pt idx="5010">
                  <c:v>-0.25844628407249198</c:v>
                </c:pt>
                <c:pt idx="5011">
                  <c:v>-0.26116189141227503</c:v>
                </c:pt>
                <c:pt idx="5012">
                  <c:v>-0.26369878627394699</c:v>
                </c:pt>
                <c:pt idx="5013">
                  <c:v>-0.26605523266622499</c:v>
                </c:pt>
                <c:pt idx="5014">
                  <c:v>-0.26822961807829299</c:v>
                </c:pt>
                <c:pt idx="5015">
                  <c:v>-0.27022045458324401</c:v>
                </c:pt>
                <c:pt idx="5016">
                  <c:v>-0.27202637985626399</c:v>
                </c:pt>
                <c:pt idx="5017">
                  <c:v>-0.27364615810686599</c:v>
                </c:pt>
                <c:pt idx="5018">
                  <c:v>-0.27507868092454002</c:v>
                </c:pt>
                <c:pt idx="5019">
                  <c:v>-0.27632296803723699</c:v>
                </c:pt>
                <c:pt idx="5020">
                  <c:v>-0.27737816798216403</c:v>
                </c:pt>
                <c:pt idx="5021">
                  <c:v>-0.27824355868843997</c:v>
                </c:pt>
                <c:pt idx="5022">
                  <c:v>-0.27891854797120602</c:v>
                </c:pt>
                <c:pt idx="5023">
                  <c:v>-0.27940267393685803</c:v>
                </c:pt>
                <c:pt idx="5024">
                  <c:v>-0.27969560529911702</c:v>
                </c:pt>
                <c:pt idx="5025">
                  <c:v>-0.27979714160573099</c:v>
                </c:pt>
                <c:pt idx="5026">
                  <c:v>-0.27970721337563798</c:v>
                </c:pt>
                <c:pt idx="5027">
                  <c:v>-0.27942588214651998</c:v>
                </c:pt>
                <c:pt idx="5028">
                  <c:v>-0.27895334043268499</c:v>
                </c:pt>
                <c:pt idx="5029">
                  <c:v>-0.27828991159333499</c:v>
                </c:pt>
                <c:pt idx="5030">
                  <c:v>-0.27743604961128898</c:v>
                </c:pt>
                <c:pt idx="5031">
                  <c:v>-0.276392338782328</c:v>
                </c:pt>
                <c:pt idx="5032">
                  <c:v>-0.275159493315356</c:v>
                </c:pt>
                <c:pt idx="5033">
                  <c:v>-0.27373835684367398</c:v>
                </c:pt>
                <c:pt idx="5034">
                  <c:v>-0.27212990184768299</c:v>
                </c:pt>
                <c:pt idx="5035">
                  <c:v>-0.27033522898941498</c:v>
                </c:pt>
                <c:pt idx="5036">
                  <c:v>-0.26835556635935498</c:v>
                </c:pt>
                <c:pt idx="5037">
                  <c:v>-0.26619226863605999</c:v>
                </c:pt>
                <c:pt idx="5038">
                  <c:v>-0.263846816159159</c:v>
                </c:pt>
                <c:pt idx="5039">
                  <c:v>-0.26132081391635498</c:v>
                </c:pt>
                <c:pt idx="5040">
                  <c:v>-0.258615990445139</c:v>
                </c:pt>
                <c:pt idx="5041">
                  <c:v>-0.255734196649956</c:v>
                </c:pt>
                <c:pt idx="5042">
                  <c:v>-0.25267740453563098</c:v>
                </c:pt>
                <c:pt idx="5043">
                  <c:v>-0.24944770585793799</c:v>
                </c:pt>
                <c:pt idx="5044">
                  <c:v>-0.246047310692209</c:v>
                </c:pt>
                <c:pt idx="5045">
                  <c:v>-0.242478545920991</c:v>
                </c:pt>
                <c:pt idx="5046">
                  <c:v>-0.23874385364175901</c:v>
                </c:pt>
                <c:pt idx="5047">
                  <c:v>-0.23484578949580101</c:v>
                </c:pt>
                <c:pt idx="5048">
                  <c:v>-0.23078702091939399</c:v>
                </c:pt>
                <c:pt idx="5049">
                  <c:v>-0.22657032531848401</c:v>
                </c:pt>
                <c:pt idx="5050">
                  <c:v>-0.22219858816811699</c:v>
                </c:pt>
                <c:pt idx="5051">
                  <c:v>-0.21767480103791001</c:v>
                </c:pt>
                <c:pt idx="5052">
                  <c:v>-0.21300205954493101</c:v>
                </c:pt>
                <c:pt idx="5053">
                  <c:v>-0.20818356123537499</c:v>
                </c:pt>
                <c:pt idx="5054">
                  <c:v>-0.20322260339648601</c:v>
                </c:pt>
                <c:pt idx="5055">
                  <c:v>-0.19812258080023701</c:v>
                </c:pt>
                <c:pt idx="5056">
                  <c:v>-0.192886983380291</c:v>
                </c:pt>
                <c:pt idx="5057">
                  <c:v>-0.18751939384385199</c:v>
                </c:pt>
                <c:pt idx="5058">
                  <c:v>-0.18202348522002201</c:v>
                </c:pt>
                <c:pt idx="5059">
                  <c:v>-0.17640301834635599</c:v>
                </c:pt>
                <c:pt idx="5060">
                  <c:v>-0.17066183929533399</c:v>
                </c:pt>
                <c:pt idx="5061">
                  <c:v>-0.16480387674249999</c:v>
                </c:pt>
                <c:pt idx="5062">
                  <c:v>-0.15883313927807499</c:v>
                </c:pt>
                <c:pt idx="5063">
                  <c:v>-0.15275371266389301</c:v>
                </c:pt>
                <c:pt idx="5064">
                  <c:v>-0.14656975703752301</c:v>
                </c:pt>
                <c:pt idx="5065">
                  <c:v>-0.14028550406549301</c:v>
                </c:pt>
                <c:pt idx="5066">
                  <c:v>-0.133905254047574</c:v>
                </c:pt>
                <c:pt idx="5067">
                  <c:v>-0.12743337297409199</c:v>
                </c:pt>
                <c:pt idx="5068">
                  <c:v>-0.120874289538294</c:v>
                </c:pt>
                <c:pt idx="5069">
                  <c:v>-0.114232492105801</c:v>
                </c:pt>
                <c:pt idx="5070">
                  <c:v>-0.10751252564322999</c:v>
                </c:pt>
                <c:pt idx="5071">
                  <c:v>-0.10071898860808599</c:v>
                </c:pt>
                <c:pt idx="5072">
                  <c:v>-9.3856529802045702E-2</c:v>
                </c:pt>
                <c:pt idx="5073">
                  <c:v>-8.6929845189793298E-2</c:v>
                </c:pt>
                <c:pt idx="5074">
                  <c:v>-7.9943674685584803E-2</c:v>
                </c:pt>
                <c:pt idx="5075">
                  <c:v>-7.2902798909734098E-2</c:v>
                </c:pt>
                <c:pt idx="5076">
                  <c:v>-6.5812035917246103E-2</c:v>
                </c:pt>
                <c:pt idx="5077">
                  <c:v>-5.8676237900832401E-2</c:v>
                </c:pt>
                <c:pt idx="5078">
                  <c:v>-5.1500287870567402E-2</c:v>
                </c:pt>
                <c:pt idx="5079">
                  <c:v>-4.4289096312455603E-2</c:v>
                </c:pt>
                <c:pt idx="5080">
                  <c:v>-3.7047597828197498E-2</c:v>
                </c:pt>
                <c:pt idx="5081">
                  <c:v>-2.9780747758453099E-2</c:v>
                </c:pt>
                <c:pt idx="5082">
                  <c:v>-2.2493518791913698E-2</c:v>
                </c:pt>
                <c:pt idx="5083">
                  <c:v>-1.51908975625025E-2</c:v>
                </c:pt>
                <c:pt idx="5084">
                  <c:v>-7.8778812370325704E-3</c:v>
                </c:pt>
                <c:pt idx="5085">
                  <c:v>-5.5947409565717198E-4</c:v>
                </c:pt>
                <c:pt idx="5086">
                  <c:v>6.7593158925475698E-3</c:v>
                </c:pt>
                <c:pt idx="5087">
                  <c:v>1.40734804965243E-2</c:v>
                </c:pt>
                <c:pt idx="5088">
                  <c:v>2.13780146503556E-2</c:v>
                </c:pt>
                <c:pt idx="5089">
                  <c:v>2.8667919878218401E-2</c:v>
                </c:pt>
                <c:pt idx="5090">
                  <c:v>3.5938207714830202E-2</c:v>
                </c:pt>
                <c:pt idx="5091">
                  <c:v>4.3183903119043701E-2</c:v>
                </c:pt>
                <c:pt idx="5092">
                  <c:v>5.0400047878256499E-2</c:v>
                </c:pt>
                <c:pt idx="5093">
                  <c:v>5.7581704001303802E-2</c:v>
                </c:pt>
                <c:pt idx="5094">
                  <c:v>6.4723957097515203E-2</c:v>
                </c:pt>
                <c:pt idx="5095">
                  <c:v>7.1821919739619905E-2</c:v>
                </c:pt>
                <c:pt idx="5096">
                  <c:v>7.8870734808202794E-2</c:v>
                </c:pt>
                <c:pt idx="5097">
                  <c:v>8.5865578815419605E-2</c:v>
                </c:pt>
                <c:pt idx="5098">
                  <c:v>9.2801665205698103E-2</c:v>
                </c:pt>
                <c:pt idx="5099">
                  <c:v>9.9674247631167903E-2</c:v>
                </c:pt>
                <c:pt idx="5100">
                  <c:v>0.106478623199574</c:v>
                </c:pt>
                <c:pt idx="5101">
                  <c:v>0.113210135692458</c:v>
                </c:pt>
                <c:pt idx="5102">
                  <c:v>0.11986417875139201</c:v>
                </c:pt>
                <c:pt idx="5103">
                  <c:v>0.126436199030106</c:v>
                </c:pt>
                <c:pt idx="5104">
                  <c:v>0.13292169931032699</c:v>
                </c:pt>
                <c:pt idx="5105">
                  <c:v>0.13931624157921699</c:v>
                </c:pt>
                <c:pt idx="5106">
                  <c:v>0.14561545006629401</c:v>
                </c:pt>
                <c:pt idx="5107">
                  <c:v>0.151815014237764</c:v>
                </c:pt>
                <c:pt idx="5108">
                  <c:v>0.157910691746207</c:v>
                </c:pt>
                <c:pt idx="5109">
                  <c:v>0.163898311333605</c:v>
                </c:pt>
                <c:pt idx="5110">
                  <c:v>0.16977377568572699</c:v>
                </c:pt>
                <c:pt idx="5111">
                  <c:v>0.17553306423591</c:v>
                </c:pt>
                <c:pt idx="5112">
                  <c:v>0.18117223591632201</c:v>
                </c:pt>
                <c:pt idx="5113">
                  <c:v>0.186687431854829</c:v>
                </c:pt>
                <c:pt idx="5114">
                  <c:v>0.19207487801560799</c:v>
                </c:pt>
                <c:pt idx="5115">
                  <c:v>0.19733088778171601</c:v>
                </c:pt>
                <c:pt idx="5116">
                  <c:v>0.20245186447782801</c:v>
                </c:pt>
                <c:pt idx="5117">
                  <c:v>0.20743430383143899</c:v>
                </c:pt>
                <c:pt idx="5118">
                  <c:v>0.212274796370827</c:v>
                </c:pt>
                <c:pt idx="5119">
                  <c:v>0.216970029758143</c:v>
                </c:pt>
                <c:pt idx="5120">
                  <c:v>0.22151679105604399</c:v>
                </c:pt>
                <c:pt idx="5121">
                  <c:v>0.22591196892629301</c:v>
                </c:pt>
                <c:pt idx="5122">
                  <c:v>0.230152555758839</c:v>
                </c:pt>
                <c:pt idx="5123">
                  <c:v>0.234235649729925</c:v>
                </c:pt>
                <c:pt idx="5124">
                  <c:v>0.23815845678779199</c:v>
                </c:pt>
                <c:pt idx="5125">
                  <c:v>0.241918292564645</c:v>
                </c:pt>
                <c:pt idx="5126">
                  <c:v>0.24551258421356101</c:v>
                </c:pt>
                <c:pt idx="5127">
                  <c:v>0.24893887216907901</c:v>
                </c:pt>
                <c:pt idx="5128">
                  <c:v>0.25219481183027798</c:v>
                </c:pt>
                <c:pt idx="5129">
                  <c:v>0.25527817516517998</c:v>
                </c:pt>
                <c:pt idx="5130">
                  <c:v>0.25818685223538901</c:v>
                </c:pt>
                <c:pt idx="5131">
                  <c:v>0.26091885263991299</c:v>
                </c:pt>
                <c:pt idx="5132">
                  <c:v>0.26347230687719703</c:v>
                </c:pt>
                <c:pt idx="5133">
                  <c:v>0.26584546762441402</c:v>
                </c:pt>
                <c:pt idx="5134">
                  <c:v>0.26803671093315401</c:v>
                </c:pt>
                <c:pt idx="5135">
                  <c:v>0.27004453734069001</c:v>
                </c:pt>
                <c:pt idx="5136">
                  <c:v>0.27186757289605701</c:v>
                </c:pt>
                <c:pt idx="5137">
                  <c:v>0.27350457010024198</c:v>
                </c:pt>
                <c:pt idx="5138">
                  <c:v>0.274954408759845</c:v>
                </c:pt>
                <c:pt idx="5139">
                  <c:v>0.27621609675362502</c:v>
                </c:pt>
                <c:pt idx="5140">
                  <c:v>0.27728877071140701</c:v>
                </c:pt>
                <c:pt idx="5141">
                  <c:v>0.278171696604883</c:v>
                </c:pt>
                <c:pt idx="5142">
                  <c:v>0.27886427024990701</c:v>
                </c:pt>
                <c:pt idx="5143">
                  <c:v>0.27936601771993602</c:v>
                </c:pt>
                <c:pt idx="5144">
                  <c:v>0.27967659567033698</c:v>
                </c:pt>
                <c:pt idx="5145">
                  <c:v>0.279795791573337</c:v>
                </c:pt>
                <c:pt idx="5146">
                  <c:v>0.279723523863456</c:v>
                </c:pt>
                <c:pt idx="5147">
                  <c:v>0.27945984199331902</c:v>
                </c:pt>
                <c:pt idx="5148">
                  <c:v>0.279004926399821</c:v>
                </c:pt>
                <c:pt idx="5149">
                  <c:v>0.27835908838064999</c:v>
                </c:pt>
                <c:pt idx="5150">
                  <c:v>0.27752276988126801</c:v>
                </c:pt>
                <c:pt idx="5151">
                  <c:v>0.27649654319249001</c:v>
                </c:pt>
                <c:pt idx="5152">
                  <c:v>0.27528111055886501</c:v>
                </c:pt>
                <c:pt idx="5153">
                  <c:v>0.27387730369813201</c:v>
                </c:pt>
                <c:pt idx="5154">
                  <c:v>0.27228608323207698</c:v>
                </c:pt>
                <c:pt idx="5155">
                  <c:v>0.27050853802918601</c:v>
                </c:pt>
                <c:pt idx="5156">
                  <c:v>0.26854588445952798</c:v>
                </c:pt>
                <c:pt idx="5157">
                  <c:v>0.26639946556240002</c:v>
                </c:pt>
                <c:pt idx="5158">
                  <c:v>0.26407075012728798</c:v>
                </c:pt>
                <c:pt idx="5159">
                  <c:v>0.26156133168877699</c:v>
                </c:pt>
                <c:pt idx="5160">
                  <c:v>0.25887292743609902</c:v>
                </c:pt>
                <c:pt idx="5161">
                  <c:v>0.25600737703806398</c:v>
                </c:pt>
                <c:pt idx="5162">
                  <c:v>0.25296664138418101</c:v>
                </c:pt>
                <c:pt idx="5163">
                  <c:v>0.24975280124282301</c:v>
                </c:pt>
                <c:pt idx="5164">
                  <c:v>0.24636805583736399</c:v>
                </c:pt>
                <c:pt idx="5165">
                  <c:v>0.24281472134125401</c:v>
                </c:pt>
                <c:pt idx="5166">
                  <c:v>0.23909522929306801</c:v>
                </c:pt>
                <c:pt idx="5167">
                  <c:v>0.23521212493261001</c:v>
                </c:pt>
                <c:pt idx="5168">
                  <c:v>0.23116806545921201</c:v>
                </c:pt>
                <c:pt idx="5169">
                  <c:v>0.22696581821341399</c:v>
                </c:pt>
                <c:pt idx="5170">
                  <c:v>0.222608258783285</c:v>
                </c:pt>
                <c:pt idx="5171">
                  <c:v>0.21809836903666299</c:v>
                </c:pt>
                <c:pt idx="5172">
                  <c:v>0.21343923508066701</c:v>
                </c:pt>
                <c:pt idx="5173">
                  <c:v>0.20863404514988501</c:v>
                </c:pt>
                <c:pt idx="5174">
                  <c:v>0.20368608742467101</c:v>
                </c:pt>
                <c:pt idx="5175">
                  <c:v>0.198598747781048</c:v>
                </c:pt>
                <c:pt idx="5176">
                  <c:v>0.193375507473765</c:v>
                </c:pt>
                <c:pt idx="5177">
                  <c:v>0.18801994075408199</c:v>
                </c:pt>
                <c:pt idx="5178">
                  <c:v>0.182535712423915</c:v>
                </c:pt>
                <c:pt idx="5179">
                  <c:v>0.176926575328021</c:v>
                </c:pt>
                <c:pt idx="5180">
                  <c:v>0.17119636778594099</c:v>
                </c:pt>
                <c:pt idx="5181">
                  <c:v>0.165349010965438</c:v>
                </c:pt>
                <c:pt idx="5182">
                  <c:v>0.15938850619925701</c:v>
                </c:pt>
                <c:pt idx="5183">
                  <c:v>0.15331893224702101</c:v>
                </c:pt>
                <c:pt idx="5184">
                  <c:v>0.14714444250414199</c:v>
                </c:pt>
                <c:pt idx="5185">
                  <c:v>0.140869262159668</c:v>
                </c:pt>
                <c:pt idx="5186">
                  <c:v>0.13449768530499201</c:v>
                </c:pt>
                <c:pt idx="5187">
                  <c:v>0.128034071995414</c:v>
                </c:pt>
                <c:pt idx="5188">
                  <c:v>0.12148284526656999</c:v>
                </c:pt>
                <c:pt idx="5189">
                  <c:v>0.114848488107753</c:v>
                </c:pt>
                <c:pt idx="5190">
                  <c:v>0.10813554039422001</c:v>
                </c:pt>
                <c:pt idx="5191">
                  <c:v>0.101348595780561</c:v>
                </c:pt>
                <c:pt idx="5192">
                  <c:v>9.4492298557272897E-2</c:v>
                </c:pt>
                <c:pt idx="5193">
                  <c:v>8.7571340472685097E-2</c:v>
                </c:pt>
                <c:pt idx="5194">
                  <c:v>8.0590457522403194E-2</c:v>
                </c:pt>
                <c:pt idx="5195">
                  <c:v>7.3554426708480294E-2</c:v>
                </c:pt>
                <c:pt idx="5196">
                  <c:v>6.6468062770524805E-2</c:v>
                </c:pt>
                <c:pt idx="5197">
                  <c:v>5.9336214890985603E-2</c:v>
                </c:pt>
                <c:pt idx="5198">
                  <c:v>5.2163763376867497E-2</c:v>
                </c:pt>
                <c:pt idx="5199">
                  <c:v>4.4955616320148599E-2</c:v>
                </c:pt>
                <c:pt idx="5200">
                  <c:v>3.7716706239184099E-2</c:v>
                </c:pt>
                <c:pt idx="5201">
                  <c:v>3.0451986703395599E-2</c:v>
                </c:pt>
                <c:pt idx="5202">
                  <c:v>2.3166428943555001E-2</c:v>
                </c:pt>
                <c:pt idx="5203">
                  <c:v>1.5865018449982501E-2</c:v>
                </c:pt>
                <c:pt idx="5204">
                  <c:v>8.5527515609875194E-3</c:v>
                </c:pt>
                <c:pt idx="5205">
                  <c:v>1.2346320438856801E-3</c:v>
                </c:pt>
                <c:pt idx="5206">
                  <c:v>-6.0843323290675402E-3</c:v>
                </c:pt>
                <c:pt idx="5207">
                  <c:v>-1.3399133207483699E-2</c:v>
                </c:pt>
                <c:pt idx="5208">
                  <c:v>-2.0704765090044201E-2</c:v>
                </c:pt>
                <c:pt idx="5209">
                  <c:v>-2.79962287497529E-2</c:v>
                </c:pt>
                <c:pt idx="5210">
                  <c:v>-3.5268534654895801E-2</c:v>
                </c:pt>
                <c:pt idx="5211">
                  <c:v>-4.2516706383366201E-2</c:v>
                </c:pt>
                <c:pt idx="5212">
                  <c:v>-4.9735784028018398E-2</c:v>
                </c:pt>
                <c:pt idx="5213">
                  <c:v>-5.6920827590721298E-2</c:v>
                </c:pt>
                <c:pt idx="5214">
                  <c:v>-6.4066920362786897E-2</c:v>
                </c:pt>
                <c:pt idx="5215">
                  <c:v>-7.1169172289463595E-2</c:v>
                </c:pt>
                <c:pt idx="5216">
                  <c:v>-7.8222723316188403E-2</c:v>
                </c:pt>
                <c:pt idx="5217">
                  <c:v>-8.5222746714312E-2</c:v>
                </c:pt>
                <c:pt idx="5218">
                  <c:v>-9.2164452384016896E-2</c:v>
                </c:pt>
                <c:pt idx="5219">
                  <c:v>-9.9043090132172801E-2</c:v>
                </c:pt>
                <c:pt idx="5220">
                  <c:v>-0.10585395292288199</c:v>
                </c:pt>
                <c:pt idx="5221">
                  <c:v>-0.112592380098493</c:v>
                </c:pt>
                <c:pt idx="5222">
                  <c:v>-0.119253760568879</c:v>
                </c:pt>
                <c:pt idx="5223">
                  <c:v>-0.125833535966795</c:v>
                </c:pt>
                <c:pt idx="5224">
                  <c:v>-0.13232720376715701</c:v>
                </c:pt>
                <c:pt idx="5225">
                  <c:v>-0.138730320368113</c:v>
                </c:pt>
                <c:pt idx="5226">
                  <c:v>-0.14503850413178601</c:v>
                </c:pt>
                <c:pt idx="5227">
                  <c:v>-0.151247438382621</c:v>
                </c:pt>
                <c:pt idx="5228">
                  <c:v>-0.15735287436127199</c:v>
                </c:pt>
                <c:pt idx="5229">
                  <c:v>-0.163350634132025</c:v>
                </c:pt>
                <c:pt idx="5230">
                  <c:v>-0.16923661344174401</c:v>
                </c:pt>
                <c:pt idx="5231">
                  <c:v>-0.17500678452840501</c:v>
                </c:pt>
                <c:pt idx="5232">
                  <c:v>-0.18065719887728099</c:v>
                </c:pt>
                <c:pt idx="5233">
                  <c:v>-0.186183989922905</c:v>
                </c:pt>
                <c:pt idx="5234">
                  <c:v>-0.19158337569495201</c:v>
                </c:pt>
                <c:pt idx="5235">
                  <c:v>-0.19685166140622801</c:v>
                </c:pt>
                <c:pt idx="5236">
                  <c:v>-0.20198524198100901</c:v>
                </c:pt>
                <c:pt idx="5237">
                  <c:v>-0.206980604521984</c:v>
                </c:pt>
                <c:pt idx="5238">
                  <c:v>-0.211834330714123</c:v>
                </c:pt>
                <c:pt idx="5239">
                  <c:v>-0.216543099163821</c:v>
                </c:pt>
                <c:pt idx="5240">
                  <c:v>-0.221103687671722</c:v>
                </c:pt>
                <c:pt idx="5241">
                  <c:v>-0.22551297543766</c:v>
                </c:pt>
                <c:pt idx="5242">
                  <c:v>-0.22976794519621699</c:v>
                </c:pt>
                <c:pt idx="5243">
                  <c:v>-0.23386568528143201</c:v>
                </c:pt>
                <c:pt idx="5244">
                  <c:v>-0.23780339161924399</c:v>
                </c:pt>
                <c:pt idx="5245">
                  <c:v>-0.24157836964631599</c:v>
                </c:pt>
                <c:pt idx="5246">
                  <c:v>-0.24518803615391699</c:v>
                </c:pt>
                <c:pt idx="5247">
                  <c:v>-0.24862992105560699</c:v>
                </c:pt>
                <c:pt idx="5248">
                  <c:v>-0.25190166907750999</c:v>
                </c:pt>
                <c:pt idx="5249">
                  <c:v>-0.255001041370024</c:v>
                </c:pt>
                <c:pt idx="5250">
                  <c:v>-0.25792591703985801</c:v>
                </c:pt>
                <c:pt idx="5251">
                  <c:v>-0.26067429460135999</c:v>
                </c:pt>
                <c:pt idx="5252">
                  <c:v>-0.26324429334612098</c:v>
                </c:pt>
                <c:pt idx="5253">
                  <c:v>-0.26563415462994699</c:v>
                </c:pt>
                <c:pt idx="5254">
                  <c:v>-0.26784224307628901</c:v>
                </c:pt>
                <c:pt idx="5255">
                  <c:v>-0.26986704769533199</c:v>
                </c:pt>
                <c:pt idx="5256">
                  <c:v>-0.27170718291795898</c:v>
                </c:pt>
                <c:pt idx="5257">
                  <c:v>-0.27336138954389499</c:v>
                </c:pt>
                <c:pt idx="5258">
                  <c:v>-0.274828535603372</c:v>
                </c:pt>
                <c:pt idx="5259">
                  <c:v>-0.27610761713173698</c:v>
                </c:pt>
                <c:pt idx="5260">
                  <c:v>-0.27719775885645798</c:v>
                </c:pt>
                <c:pt idx="5261">
                  <c:v>-0.27809821479607499</c:v>
                </c:pt>
                <c:pt idx="5262">
                  <c:v>-0.278808368770671</c:v>
                </c:pt>
                <c:pt idx="5263">
                  <c:v>-0.27932773482352602</c:v>
                </c:pt>
                <c:pt idx="5264">
                  <c:v>-0.27965595755365003</c:v>
                </c:pt>
                <c:pt idx="5265">
                  <c:v>-0.27979281235898801</c:v>
                </c:pt>
                <c:pt idx="5266">
                  <c:v>-0.27973820559011398</c:v>
                </c:pt>
                <c:pt idx="5267">
                  <c:v>-0.27949217461431403</c:v>
                </c:pt>
                <c:pt idx="5268">
                  <c:v>-0.27905488779001397</c:v>
                </c:pt>
                <c:pt idx="5269">
                  <c:v>-0.27842664435157799</c:v>
                </c:pt>
                <c:pt idx="5270">
                  <c:v>-0.27760787420453598</c:v>
                </c:pt>
                <c:pt idx="5271">
                  <c:v>-0.27659913763140698</c:v>
                </c:pt>
                <c:pt idx="5272">
                  <c:v>-0.27540112490829299</c:v>
                </c:pt>
                <c:pt idx="5273">
                  <c:v>-0.27401465583252899</c:v>
                </c:pt>
                <c:pt idx="5274">
                  <c:v>-0.27244067916169701</c:v>
                </c:pt>
                <c:pt idx="5275">
                  <c:v>-0.27068027196438998</c:v>
                </c:pt>
                <c:pt idx="5276">
                  <c:v>-0.268734638883183</c:v>
                </c:pt>
                <c:pt idx="5277">
                  <c:v>-0.26660511131029002</c:v>
                </c:pt>
                <c:pt idx="5278">
                  <c:v>-0.26429314647650298</c:v>
                </c:pt>
                <c:pt idx="5279">
                  <c:v>-0.26180032645401002</c:v>
                </c:pt>
                <c:pt idx="5280">
                  <c:v>-0.25912835707378501</c:v>
                </c:pt>
                <c:pt idx="5281">
                  <c:v>-0.25627906675829298</c:v>
                </c:pt>
                <c:pt idx="5282">
                  <c:v>-0.25325440527030602</c:v>
                </c:pt>
                <c:pt idx="5283">
                  <c:v>-0.25005644237868302</c:v>
                </c:pt>
                <c:pt idx="5284">
                  <c:v>-0.24668736644203099</c:v>
                </c:pt>
                <c:pt idx="5285">
                  <c:v>-0.24314948291121999</c:v>
                </c:pt>
                <c:pt idx="5286">
                  <c:v>-0.239445212751766</c:v>
                </c:pt>
                <c:pt idx="5287">
                  <c:v>-0.23557709078716901</c:v>
                </c:pt>
                <c:pt idx="5288">
                  <c:v>-0.23154776396434101</c:v>
                </c:pt>
                <c:pt idx="5289">
                  <c:v>-0.22735998954230499</c:v>
                </c:pt>
                <c:pt idx="5290">
                  <c:v>-0.22301663320540999</c:v>
                </c:pt>
                <c:pt idx="5291">
                  <c:v>-0.21852066710234899</c:v>
                </c:pt>
                <c:pt idx="5292">
                  <c:v>-0.21387516781232499</c:v>
                </c:pt>
                <c:pt idx="5293">
                  <c:v>-0.20908331423975501</c:v>
                </c:pt>
                <c:pt idx="5294">
                  <c:v>-0.204148385438954</c:v>
                </c:pt>
                <c:pt idx="5295">
                  <c:v>-0.19907375837028299</c:v>
                </c:pt>
                <c:pt idx="5296">
                  <c:v>-0.193862905589304</c:v>
                </c:pt>
                <c:pt idx="5297">
                  <c:v>-0.18851939287052299</c:v>
                </c:pt>
                <c:pt idx="5298">
                  <c:v>-0.183046876767328</c:v>
                </c:pt>
                <c:pt idx="5299">
                  <c:v>-0.177449102109831</c:v>
                </c:pt>
                <c:pt idx="5300">
                  <c:v>-0.17172989944227901</c:v>
                </c:pt>
                <c:pt idx="5301">
                  <c:v>-0.16589318240182599</c:v>
                </c:pt>
                <c:pt idx="5302">
                  <c:v>-0.15994294504043899</c:v>
                </c:pt>
                <c:pt idx="5303">
                  <c:v>-0.15388325909178099</c:v>
                </c:pt>
                <c:pt idx="5304">
                  <c:v>-0.147718271184927</c:v>
                </c:pt>
                <c:pt idx="5305">
                  <c:v>-0.141452200006838</c:v>
                </c:pt>
                <c:pt idx="5306">
                  <c:v>-0.13508933341552701</c:v>
                </c:pt>
                <c:pt idx="5307">
                  <c:v>-0.12863402550588099</c:v>
                </c:pt>
                <c:pt idx="5308">
                  <c:v>-0.122090693630169</c:v>
                </c:pt>
                <c:pt idx="5309">
                  <c:v>-0.115463815375256</c:v>
                </c:pt>
                <c:pt idx="5310">
                  <c:v>-0.108757925498601</c:v>
                </c:pt>
                <c:pt idx="5311">
                  <c:v>-0.101977612825132</c:v>
                </c:pt>
                <c:pt idx="5312">
                  <c:v>-9.5127517107127205E-2</c:v>
                </c:pt>
                <c:pt idx="5313">
                  <c:v>-8.8212325849237702E-2</c:v>
                </c:pt>
                <c:pt idx="5314">
                  <c:v>-8.1236771100843902E-2</c:v>
                </c:pt>
                <c:pt idx="5315">
                  <c:v>-7.4205626217922496E-2</c:v>
                </c:pt>
                <c:pt idx="5316">
                  <c:v>-6.7123702596650694E-2</c:v>
                </c:pt>
                <c:pt idx="5317">
                  <c:v>-5.9995846380978997E-2</c:v>
                </c:pt>
                <c:pt idx="5318">
                  <c:v>-5.2826935146425898E-2</c:v>
                </c:pt>
                <c:pt idx="5319">
                  <c:v>-4.5621874562364197E-2</c:v>
                </c:pt>
                <c:pt idx="5320">
                  <c:v>-3.8385595035083098E-2</c:v>
                </c:pt>
                <c:pt idx="5321">
                  <c:v>-3.1123048333922401E-2</c:v>
                </c:pt>
                <c:pt idx="5322">
                  <c:v>-2.3839204202788299E-2</c:v>
                </c:pt>
                <c:pt idx="5323">
                  <c:v>-1.6539046959368899E-2</c:v>
                </c:pt>
                <c:pt idx="5324">
                  <c:v>-9.22757208437734E-3</c:v>
                </c:pt>
                <c:pt idx="5325">
                  <c:v>-1.9097828031559201E-3</c:v>
                </c:pt>
                <c:pt idx="5326">
                  <c:v>5.4093133380195202E-3</c:v>
                </c:pt>
                <c:pt idx="5327">
                  <c:v>1.2724707898591901E-2</c:v>
                </c:pt>
                <c:pt idx="5328">
                  <c:v>2.0031394970987201E-2</c:v>
                </c:pt>
                <c:pt idx="5329">
                  <c:v>2.7324374606145299E-2</c:v>
                </c:pt>
                <c:pt idx="5330">
                  <c:v>3.45986562349739E-2</c:v>
                </c:pt>
                <c:pt idx="5331">
                  <c:v>4.1849262083383E-2</c:v>
                </c:pt>
                <c:pt idx="5332">
                  <c:v>4.9071230578564301E-2</c:v>
                </c:pt>
                <c:pt idx="5333">
                  <c:v>5.6259619744184197E-2</c:v>
                </c:pt>
                <c:pt idx="5334">
                  <c:v>6.3409510582166706E-2</c:v>
                </c:pt>
                <c:pt idx="5335">
                  <c:v>7.0516010438752205E-2</c:v>
                </c:pt>
                <c:pt idx="5336">
                  <c:v>7.7574256352529306E-2</c:v>
                </c:pt>
                <c:pt idx="5337">
                  <c:v>8.4579418382148094E-2</c:v>
                </c:pt>
                <c:pt idx="5338">
                  <c:v>9.1526702911437705E-2</c:v>
                </c:pt>
                <c:pt idx="5339">
                  <c:v>9.8411355929667002E-2</c:v>
                </c:pt>
                <c:pt idx="5340">
                  <c:v>0.105228666284703</c:v>
                </c:pt>
                <c:pt idx="5341">
                  <c:v>0.111973968906841</c:v>
                </c:pt>
                <c:pt idx="5342">
                  <c:v>0.118642648001101</c:v>
                </c:pt>
                <c:pt idx="5343">
                  <c:v>0.125230140205807</c:v>
                </c:pt>
                <c:pt idx="5344">
                  <c:v>0.13173193771528399</c:v>
                </c:pt>
                <c:pt idx="5345">
                  <c:v>0.13814359136453599</c:v>
                </c:pt>
                <c:pt idx="5346">
                  <c:v>0.144460713673805</c:v>
                </c:pt>
                <c:pt idx="5347">
                  <c:v>0.150678981850909</c:v>
                </c:pt>
                <c:pt idx="5348">
                  <c:v>0.15679414074931999</c:v>
                </c:pt>
                <c:pt idx="5349">
                  <c:v>0.16280200577994999</c:v>
                </c:pt>
                <c:pt idx="5350">
                  <c:v>0.168698465774659</c:v>
                </c:pt>
                <c:pt idx="5351">
                  <c:v>0.174479485799512</c:v>
                </c:pt>
                <c:pt idx="5352">
                  <c:v>0.180141109915882</c:v>
                </c:pt>
                <c:pt idx="5353">
                  <c:v>0.18567946388748199</c:v>
                </c:pt>
                <c:pt idx="5354">
                  <c:v>0.19109075783150301</c:v>
                </c:pt>
                <c:pt idx="5355">
                  <c:v>0.19637128881201801</c:v>
                </c:pt>
                <c:pt idx="5356">
                  <c:v>0.20151744337389299</c:v>
                </c:pt>
                <c:pt idx="5357">
                  <c:v>0.206525700015467</c:v>
                </c:pt>
                <c:pt idx="5358">
                  <c:v>0.21139263159830499</c:v>
                </c:pt>
                <c:pt idx="5359">
                  <c:v>0.216114907692386</c:v>
                </c:pt>
                <c:pt idx="5360">
                  <c:v>0.220689296855103</c:v>
                </c:pt>
                <c:pt idx="5361">
                  <c:v>0.225112668842534</c:v>
                </c:pt>
                <c:pt idx="5362">
                  <c:v>0.22938199675146201</c:v>
                </c:pt>
                <c:pt idx="5363">
                  <c:v>0.23349435909067501</c:v>
                </c:pt>
                <c:pt idx="5364">
                  <c:v>0.237446941780139</c:v>
                </c:pt>
                <c:pt idx="5365">
                  <c:v>0.241237040076663</c:v>
                </c:pt>
                <c:pt idx="5366">
                  <c:v>0.24486206042475001</c:v>
                </c:pt>
                <c:pt idx="5367">
                  <c:v>0.248319522231364</c:v>
                </c:pt>
                <c:pt idx="5368">
                  <c:v>0.25160705956338802</c:v>
                </c:pt>
                <c:pt idx="5369">
                  <c:v>0.25472242276663198</c:v>
                </c:pt>
                <c:pt idx="5370">
                  <c:v>0.25766348000526301</c:v>
                </c:pt>
                <c:pt idx="5371">
                  <c:v>0.260428218720616</c:v>
                </c:pt>
                <c:pt idx="5372">
                  <c:v>0.26301474700838501</c:v>
                </c:pt>
                <c:pt idx="5373">
                  <c:v>0.26542129491324601</c:v>
                </c:pt>
                <c:pt idx="5374">
                  <c:v>0.26764621564003499</c:v>
                </c:pt>
                <c:pt idx="5375">
                  <c:v>0.26968798668064597</c:v>
                </c:pt>
                <c:pt idx="5376">
                  <c:v>0.27154521085588001</c:v>
                </c:pt>
                <c:pt idx="5377">
                  <c:v>0.27321661727153002</c:v>
                </c:pt>
                <c:pt idx="5378">
                  <c:v>0.27470106218805201</c:v>
                </c:pt>
                <c:pt idx="5379">
                  <c:v>0.27599752980322401</c:v>
                </c:pt>
                <c:pt idx="5380">
                  <c:v>0.27710513294725703</c:v>
                </c:pt>
                <c:pt idx="5381">
                  <c:v>0.27802311368988197</c:v>
                </c:pt>
                <c:pt idx="5382">
                  <c:v>0.27875084385899901</c:v>
                </c:pt>
                <c:pt idx="5383">
                  <c:v>0.27928782547053799</c:v>
                </c:pt>
                <c:pt idx="5384">
                  <c:v>0.27963369106922498</c:v>
                </c:pt>
                <c:pt idx="5385">
                  <c:v>0.27978820398003001</c:v>
                </c:pt>
                <c:pt idx="5386">
                  <c:v>0.279751258470125</c:v>
                </c:pt>
                <c:pt idx="5387">
                  <c:v>0.27952287982123902</c:v>
                </c:pt>
                <c:pt idx="5388">
                  <c:v>0.27910322431235102</c:v>
                </c:pt>
                <c:pt idx="5389">
                  <c:v>0.27849257911275599</c:v>
                </c:pt>
                <c:pt idx="5390">
                  <c:v>0.27769136208555201</c:v>
                </c:pt>
                <c:pt idx="5391">
                  <c:v>0.27670012150169498</c:v>
                </c:pt>
                <c:pt idx="5392">
                  <c:v>0.27551953566482601</c:v>
                </c:pt>
                <c:pt idx="5393">
                  <c:v>0.27415041244709898</c:v>
                </c:pt>
                <c:pt idx="5394">
                  <c:v>0.27259368873636702</c:v>
                </c:pt>
                <c:pt idx="5395">
                  <c:v>0.27085042979506302</c:v>
                </c:pt>
                <c:pt idx="5396">
                  <c:v>0.26892182853124802</c:v>
                </c:pt>
                <c:pt idx="5397">
                  <c:v>0.26680920468230401</c:v>
                </c:pt>
                <c:pt idx="5398">
                  <c:v>0.26451400391184499</c:v>
                </c:pt>
                <c:pt idx="5399">
                  <c:v>0.26203779682044698</c:v>
                </c:pt>
                <c:pt idx="5400">
                  <c:v>0.25938227787089402</c:v>
                </c:pt>
                <c:pt idx="5401">
                  <c:v>0.25654926422866098</c:v>
                </c:pt>
                <c:pt idx="5402">
                  <c:v>0.25354069451842798</c:v>
                </c:pt>
                <c:pt idx="5403">
                  <c:v>0.25035862749748899</c:v>
                </c:pt>
                <c:pt idx="5404">
                  <c:v>0.24700524064694401</c:v>
                </c:pt>
                <c:pt idx="5405">
                  <c:v>0.24348282868165699</c:v>
                </c:pt>
                <c:pt idx="5406">
                  <c:v>0.23979380197998701</c:v>
                </c:pt>
                <c:pt idx="5407">
                  <c:v>0.23594068493437201</c:v>
                </c:pt>
                <c:pt idx="5408">
                  <c:v>0.231926114223892</c:v>
                </c:pt>
                <c:pt idx="5409">
                  <c:v>0.22775283700999599</c:v>
                </c:pt>
                <c:pt idx="5410">
                  <c:v>0.22342370905662801</c:v>
                </c:pt>
                <c:pt idx="5411">
                  <c:v>0.21894169277603101</c:v>
                </c:pt>
                <c:pt idx="5412">
                  <c:v>0.214309855201577</c:v>
                </c:pt>
                <c:pt idx="5413">
                  <c:v>0.20953136588900201</c:v>
                </c:pt>
                <c:pt idx="5414">
                  <c:v>0.20460949474748799</c:v>
                </c:pt>
                <c:pt idx="5415">
                  <c:v>0.19954760980207201</c:v>
                </c:pt>
                <c:pt idx="5416">
                  <c:v>0.19434917488890999</c:v>
                </c:pt>
                <c:pt idx="5417">
                  <c:v>0.18901774728498699</c:v>
                </c:pt>
                <c:pt idx="5418">
                  <c:v>0.18355697527387899</c:v>
                </c:pt>
                <c:pt idx="5419">
                  <c:v>0.177970595649241</c:v>
                </c:pt>
                <c:pt idx="5420">
                  <c:v>0.17226243115772399</c:v>
                </c:pt>
                <c:pt idx="5421">
                  <c:v>0.16643638788308601</c:v>
                </c:pt>
                <c:pt idx="5422">
                  <c:v>0.16049645257326101</c:v>
                </c:pt>
                <c:pt idx="5423">
                  <c:v>0.154446689912239</c:v>
                </c:pt>
                <c:pt idx="5424">
                  <c:v>0.14829123973861399</c:v>
                </c:pt>
                <c:pt idx="5425">
                  <c:v>0.14203431421269999</c:v>
                </c:pt>
                <c:pt idx="5426">
                  <c:v>0.135680194934158</c:v>
                </c:pt>
                <c:pt idx="5427">
                  <c:v>0.12923323001211101</c:v>
                </c:pt>
                <c:pt idx="5428">
                  <c:v>0.122697831089741</c:v>
                </c:pt>
                <c:pt idx="5429">
                  <c:v>0.11607847032541101</c:v>
                </c:pt>
                <c:pt idx="5430">
                  <c:v>0.10937967733237799</c:v>
                </c:pt>
                <c:pt idx="5431">
                  <c:v>0.102606036079191</c:v>
                </c:pt>
                <c:pt idx="5432">
                  <c:v>9.5762181752887601E-2</c:v>
                </c:pt>
                <c:pt idx="5433">
                  <c:v>8.8852797587151394E-2</c:v>
                </c:pt>
                <c:pt idx="5434">
                  <c:v>8.1882611657582205E-2</c:v>
                </c:pt>
                <c:pt idx="5435">
                  <c:v>7.4856393646286601E-2</c:v>
                </c:pt>
                <c:pt idx="5436">
                  <c:v>6.7778951577995003E-2</c:v>
                </c:pt>
                <c:pt idx="5437">
                  <c:v>6.0655128529941302E-2</c:v>
                </c:pt>
                <c:pt idx="5438">
                  <c:v>5.3489799317756798E-2</c:v>
                </c:pt>
                <c:pt idx="5439">
                  <c:v>4.6287867159644898E-2</c:v>
                </c:pt>
                <c:pt idx="5440">
                  <c:v>3.9054260321119999E-2</c:v>
                </c:pt>
                <c:pt idx="5441">
                  <c:v>3.1793928742607197E-2</c:v>
                </c:pt>
                <c:pt idx="5442">
                  <c:v>2.4511840652209401E-2</c:v>
                </c:pt>
                <c:pt idx="5443">
                  <c:v>1.7212979165959999E-2</c:v>
                </c:pt>
                <c:pt idx="5444">
                  <c:v>9.9023388778885502E-3</c:v>
                </c:pt>
                <c:pt idx="5445">
                  <c:v>2.58492244223152E-3</c:v>
                </c:pt>
                <c:pt idx="5446">
                  <c:v>-4.7342628498726596E-3</c:v>
                </c:pt>
                <c:pt idx="5447">
                  <c:v>-1.2050208496861101E-2</c:v>
                </c:pt>
                <c:pt idx="5448">
                  <c:v>-1.9357908214052699E-2</c:v>
                </c:pt>
                <c:pt idx="5449">
                  <c:v>-2.6652361359436799E-2</c:v>
                </c:pt>
                <c:pt idx="5450">
                  <c:v>-3.3928576355601398E-2</c:v>
                </c:pt>
                <c:pt idx="5451">
                  <c:v>-4.1181574105457697E-2</c:v>
                </c:pt>
                <c:pt idx="5452">
                  <c:v>-4.8406391399425E-2</c:v>
                </c:pt>
                <c:pt idx="5453">
                  <c:v>-5.5598084311743103E-2</c:v>
                </c:pt>
                <c:pt idx="5454">
                  <c:v>-6.2751731583589695E-2</c:v>
                </c:pt>
                <c:pt idx="5455">
                  <c:v>-6.9862437990686296E-2</c:v>
                </c:pt>
                <c:pt idx="5456">
                  <c:v>-7.6925337693088694E-2</c:v>
                </c:pt>
                <c:pt idx="5457">
                  <c:v>-8.3935597564870304E-2</c:v>
                </c:pt>
                <c:pt idx="5458">
                  <c:v>-9.0888420501418501E-2</c:v>
                </c:pt>
                <c:pt idx="5459">
                  <c:v>-9.7779048702082802E-2</c:v>
                </c:pt>
                <c:pt idx="5460">
                  <c:v>-0.104602766925927</c:v>
                </c:pt>
                <c:pt idx="5461">
                  <c:v>-0.111354905718356</c:v>
                </c:pt>
                <c:pt idx="5462">
                  <c:v>-0.118030844606415</c:v>
                </c:pt>
                <c:pt idx="5463">
                  <c:v>-0.124626015260568</c:v>
                </c:pt>
                <c:pt idx="5464">
                  <c:v>-0.131135904620794</c:v>
                </c:pt>
                <c:pt idx="5465">
                  <c:v>-0.13755605798486301</c:v>
                </c:pt>
                <c:pt idx="5466">
                  <c:v>-0.14388208205668099</c:v>
                </c:pt>
                <c:pt idx="5467">
                  <c:v>-0.150109647952612</c:v>
                </c:pt>
                <c:pt idx="5468">
                  <c:v>-0.15623449416371801</c:v>
                </c:pt>
                <c:pt idx="5469">
                  <c:v>-0.16225242947190799</c:v>
                </c:pt>
                <c:pt idx="5470">
                  <c:v>-0.16815933581797199</c:v>
                </c:pt>
                <c:pt idx="5471">
                  <c:v>-0.17395117111956401</c:v>
                </c:pt>
                <c:pt idx="5472">
                  <c:v>-0.179623972037184</c:v>
                </c:pt>
                <c:pt idx="5473">
                  <c:v>-0.18517385668628999</c:v>
                </c:pt>
                <c:pt idx="5474">
                  <c:v>-0.19059702729365399</c:v>
                </c:pt>
                <c:pt idx="5475">
                  <c:v>-0.195889772796177</c:v>
                </c:pt>
                <c:pt idx="5476">
                  <c:v>-0.201048471380356</c:v>
                </c:pt>
                <c:pt idx="5477">
                  <c:v>-0.206069592960683</c:v>
                </c:pt>
                <c:pt idx="5478">
                  <c:v>-0.21094970159527801</c:v>
                </c:pt>
                <c:pt idx="5479">
                  <c:v>-0.215685457837091</c:v>
                </c:pt>
                <c:pt idx="5480">
                  <c:v>-0.22027362101908299</c:v>
                </c:pt>
                <c:pt idx="5481">
                  <c:v>-0.22471105147180301</c:v>
                </c:pt>
                <c:pt idx="5482">
                  <c:v>-0.228994712671856</c:v>
                </c:pt>
                <c:pt idx="5483">
                  <c:v>-0.233121673319795</c:v>
                </c:pt>
                <c:pt idx="5484">
                  <c:v>-0.237089109345995</c:v>
                </c:pt>
                <c:pt idx="5485">
                  <c:v>-0.24089430584316199</c:v>
                </c:pt>
                <c:pt idx="5486">
                  <c:v>-0.24453465892413601</c:v>
                </c:pt>
                <c:pt idx="5487">
                  <c:v>-0.24800767750372599</c:v>
                </c:pt>
                <c:pt idx="5488">
                  <c:v>-0.25131098500335097</c:v>
                </c:pt>
                <c:pt idx="5489">
                  <c:v>-0.25444232097733299</c:v>
                </c:pt>
                <c:pt idx="5490">
                  <c:v>-0.25739954265970799</c:v>
                </c:pt>
                <c:pt idx="5491">
                  <c:v>-0.26018062643052098</c:v>
                </c:pt>
                <c:pt idx="5492">
                  <c:v>-0.26278366920057999</c:v>
                </c:pt>
                <c:pt idx="5493">
                  <c:v>-0.26520688971374101</c:v>
                </c:pt>
                <c:pt idx="5494">
                  <c:v>-0.26744862976581202</c:v>
                </c:pt>
                <c:pt idx="5495">
                  <c:v>-0.26950735533926101</c:v>
                </c:pt>
                <c:pt idx="5496">
                  <c:v>-0.27138165765294298</c:v>
                </c:pt>
                <c:pt idx="5497">
                  <c:v>-0.27307025412611802</c:v>
                </c:pt>
                <c:pt idx="5498">
                  <c:v>-0.27457198925612802</c:v>
                </c:pt>
                <c:pt idx="5499">
                  <c:v>-0.275885835409097</c:v>
                </c:pt>
                <c:pt idx="5500">
                  <c:v>-0.27701089352314201</c:v>
                </c:pt>
                <c:pt idx="5501">
                  <c:v>-0.27794639372359897</c:v>
                </c:pt>
                <c:pt idx="5502">
                  <c:v>-0.27869169584984399</c:v>
                </c:pt>
                <c:pt idx="5503">
                  <c:v>-0.27924628989335598</c:v>
                </c:pt>
                <c:pt idx="5504">
                  <c:v>-0.27960979634671501</c:v>
                </c:pt>
                <c:pt idx="5505">
                  <c:v>-0.27978196646329601</c:v>
                </c:pt>
                <c:pt idx="5506">
                  <c:v>-0.27976268242748498</c:v>
                </c:pt>
                <c:pt idx="5507">
                  <c:v>-0.27955195743530498</c:v>
                </c:pt>
                <c:pt idx="5508">
                  <c:v>-0.27914993568537999</c:v>
                </c:pt>
                <c:pt idx="5509">
                  <c:v>-0.27855689228026298</c:v>
                </c:pt>
                <c:pt idx="5510">
                  <c:v>-0.27777323303818502</c:v>
                </c:pt>
                <c:pt idx="5511">
                  <c:v>-0.27679949421535099</c:v>
                </c:pt>
                <c:pt idx="5512">
                  <c:v>-0.27563634213898602</c:v>
                </c:pt>
                <c:pt idx="5513">
                  <c:v>-0.27428457275136497</c:v>
                </c:pt>
                <c:pt idx="5514">
                  <c:v>-0.27274511106515198</c:v>
                </c:pt>
                <c:pt idx="5515">
                  <c:v>-0.27101901053041699</c:v>
                </c:pt>
                <c:pt idx="5516">
                  <c:v>-0.26910745231376398</c:v>
                </c:pt>
                <c:pt idx="5517">
                  <c:v>-0.26701174449005799</c:v>
                </c:pt>
                <c:pt idx="5518">
                  <c:v>-0.26473332114731402</c:v>
                </c:pt>
                <c:pt idx="5519">
                  <c:v>-0.26227374140535398</c:v>
                </c:pt>
                <c:pt idx="5520">
                  <c:v>-0.25963468834890702</c:v>
                </c:pt>
                <c:pt idx="5521">
                  <c:v>-0.25681796787587302</c:v>
                </c:pt>
                <c:pt idx="5522">
                  <c:v>-0.25382550746155502</c:v>
                </c:pt>
                <c:pt idx="5523">
                  <c:v>-0.25065935483969198</c:v>
                </c:pt>
                <c:pt idx="5524">
                  <c:v>-0.247321676601199</c:v>
                </c:pt>
                <c:pt idx="5525">
                  <c:v>-0.24381475671157299</c:v>
                </c:pt>
                <c:pt idx="5526">
                  <c:v>-0.240140994947981</c:v>
                </c:pt>
                <c:pt idx="5527">
                  <c:v>-0.23630290525709899</c:v>
                </c:pt>
                <c:pt idx="5528">
                  <c:v>-0.23230311403482301</c:v>
                </c:pt>
                <c:pt idx="5529">
                  <c:v>-0.22814435832903299</c:v>
                </c:pt>
                <c:pt idx="5530">
                  <c:v>-0.22382948396663799</c:v>
                </c:pt>
                <c:pt idx="5531">
                  <c:v>-0.21936144360618101</c:v>
                </c:pt>
                <c:pt idx="5532">
                  <c:v>-0.21474329471734499</c:v>
                </c:pt>
                <c:pt idx="5533">
                  <c:v>-0.20997819748873101</c:v>
                </c:pt>
                <c:pt idx="5534">
                  <c:v>-0.20506941266534801</c:v>
                </c:pt>
                <c:pt idx="5535">
                  <c:v>-0.20002029931729501</c:v>
                </c:pt>
                <c:pt idx="5536">
                  <c:v>-0.19483431254115499</c:v>
                </c:pt>
                <c:pt idx="5537">
                  <c:v>-0.18951500109568101</c:v>
                </c:pt>
                <c:pt idx="5538">
                  <c:v>-0.18406600497338901</c:v>
                </c:pt>
                <c:pt idx="5539">
                  <c:v>-0.178491052909721</c:v>
                </c:pt>
                <c:pt idx="5540">
                  <c:v>-0.172793959831476</c:v>
                </c:pt>
                <c:pt idx="5541">
                  <c:v>-0.166978624246267</c:v>
                </c:pt>
                <c:pt idx="5542">
                  <c:v>-0.16104902557478301</c:v>
                </c:pt>
                <c:pt idx="5543">
                  <c:v>-0.15500922142767501</c:v>
                </c:pt>
                <c:pt idx="5544">
                  <c:v>-0.14886334482895</c:v>
                </c:pt>
                <c:pt idx="5545">
                  <c:v>-0.14261560138774501</c:v>
                </c:pt>
                <c:pt idx="5546">
                  <c:v>-0.13627026642044399</c:v>
                </c:pt>
                <c:pt idx="5547">
                  <c:v>-0.12983168202508499</c:v>
                </c:pt>
                <c:pt idx="5548">
                  <c:v>-0.12330425411007399</c:v>
                </c:pt>
                <c:pt idx="5549">
                  <c:v>-0.116692449379234</c:v>
                </c:pt>
                <c:pt idx="5550">
                  <c:v>-0.11000079227524399</c:v>
                </c:pt>
                <c:pt idx="5551">
                  <c:v>-0.103233861883582</c:v>
                </c:pt>
                <c:pt idx="5552">
                  <c:v>-9.6396288799058302E-2</c:v>
                </c:pt>
                <c:pt idx="5553">
                  <c:v>-8.9492751957116895E-2</c:v>
                </c:pt>
                <c:pt idx="5554">
                  <c:v>-8.2527975432047707E-2</c:v>
                </c:pt>
                <c:pt idx="5555">
                  <c:v>-7.5506725204314201E-2</c:v>
                </c:pt>
                <c:pt idx="5556">
                  <c:v>-6.8433805899204003E-2</c:v>
                </c:pt>
                <c:pt idx="5557">
                  <c:v>-6.1314057499034701E-2</c:v>
                </c:pt>
                <c:pt idx="5558">
                  <c:v>-5.4152352031165502E-2</c:v>
                </c:pt>
                <c:pt idx="5559">
                  <c:v>-4.6953590234079801E-2</c:v>
                </c:pt>
                <c:pt idx="5560">
                  <c:v>-3.9722698203821502E-2</c:v>
                </c:pt>
                <c:pt idx="5561">
                  <c:v>-3.2464624023078502E-2</c:v>
                </c:pt>
                <c:pt idx="5562">
                  <c:v>-2.51843343752216E-2</c:v>
                </c:pt>
                <c:pt idx="5563">
                  <c:v>-1.7886811145614301E-2</c:v>
                </c:pt>
                <c:pt idx="5564">
                  <c:v>-1.0577048012520201E-2</c:v>
                </c:pt>
                <c:pt idx="5565">
                  <c:v>-3.2600470299405898E-3</c:v>
                </c:pt>
                <c:pt idx="5566">
                  <c:v>4.0591847952797201E-3</c:v>
                </c:pt>
                <c:pt idx="5567">
                  <c:v>1.13756389297353E-2</c:v>
                </c:pt>
                <c:pt idx="5568">
                  <c:v>1.8684308740788198E-2</c:v>
                </c:pt>
                <c:pt idx="5569">
                  <c:v>2.5980192922594899E-2</c:v>
                </c:pt>
                <c:pt idx="5570">
                  <c:v>3.3258298918488298E-2</c:v>
                </c:pt>
                <c:pt idx="5571">
                  <c:v>4.0513646337373102E-2</c:v>
                </c:pt>
                <c:pt idx="5572">
                  <c:v>4.77412703617952E-2</c:v>
                </c:pt>
                <c:pt idx="5573">
                  <c:v>5.4936225145355601E-2</c:v>
                </c:pt>
                <c:pt idx="5574">
                  <c:v>6.2093587197140802E-2</c:v>
                </c:pt>
                <c:pt idx="5575">
                  <c:v>6.9208458750857196E-2</c:v>
                </c:pt>
                <c:pt idx="5576">
                  <c:v>7.6275971116360197E-2</c:v>
                </c:pt>
                <c:pt idx="5577">
                  <c:v>8.3291288011288406E-2</c:v>
                </c:pt>
                <c:pt idx="5578">
                  <c:v>9.0249608870520304E-2</c:v>
                </c:pt>
                <c:pt idx="5579">
                  <c:v>9.7146172131189604E-2</c:v>
                </c:pt>
                <c:pt idx="5580">
                  <c:v>0.103976258491012</c:v>
                </c:pt>
                <c:pt idx="5581">
                  <c:v>0.11073519413769201</c:v>
                </c:pt>
                <c:pt idx="5582">
                  <c:v>0.117418353947203</c:v>
                </c:pt>
                <c:pt idx="5583">
                  <c:v>0.124021164648749</c:v>
                </c:pt>
                <c:pt idx="5584">
                  <c:v>0.13053910795424201</c:v>
                </c:pt>
                <c:pt idx="5585">
                  <c:v>0.136967723650156</c:v>
                </c:pt>
                <c:pt idx="5586">
                  <c:v>0.143302612649644</c:v>
                </c:pt>
                <c:pt idx="5587">
                  <c:v>0.14953944000281899</c:v>
                </c:pt>
                <c:pt idx="5588">
                  <c:v>0.15567393786315101</c:v>
                </c:pt>
                <c:pt idx="5589">
                  <c:v>0.16170190840794599</c:v>
                </c:pt>
                <c:pt idx="5590">
                  <c:v>0.16761922671090501</c:v>
                </c:pt>
                <c:pt idx="5591">
                  <c:v>0.173421843564805</c:v>
                </c:pt>
                <c:pt idx="5592">
                  <c:v>0.17910578825235399</c:v>
                </c:pt>
                <c:pt idx="5593">
                  <c:v>0.184667171263354</c:v>
                </c:pt>
                <c:pt idx="5594">
                  <c:v>0.19010218695627501</c:v>
                </c:pt>
                <c:pt idx="5595">
                  <c:v>0.19540711616245299</c:v>
                </c:pt>
                <c:pt idx="5596">
                  <c:v>0.20057832873110501</c:v>
                </c:pt>
                <c:pt idx="5597">
                  <c:v>0.20561228601343201</c:v>
                </c:pt>
                <c:pt idx="5598">
                  <c:v>0.210505543284113</c:v>
                </c:pt>
                <c:pt idx="5599">
                  <c:v>0.21525475209851799</c:v>
                </c:pt>
                <c:pt idx="5600">
                  <c:v>0.21985666258404099</c:v>
                </c:pt>
                <c:pt idx="5601">
                  <c:v>0.224308125663984</c:v>
                </c:pt>
                <c:pt idx="5602">
                  <c:v>0.22860609521246</c:v>
                </c:pt>
                <c:pt idx="5603">
                  <c:v>0.232747630138849</c:v>
                </c:pt>
                <c:pt idx="5604">
                  <c:v>0.236729896400383</c:v>
                </c:pt>
                <c:pt idx="5605">
                  <c:v>0.24055016894147199</c:v>
                </c:pt>
                <c:pt idx="5606">
                  <c:v>0.24420583355845299</c:v>
                </c:pt>
                <c:pt idx="5607">
                  <c:v>0.247694388688487</c:v>
                </c:pt>
                <c:pt idx="5608">
                  <c:v>0.25101344712136803</c:v>
                </c:pt>
                <c:pt idx="5609">
                  <c:v>0.25416073763308999</c:v>
                </c:pt>
                <c:pt idx="5610">
                  <c:v>0.25713410654003599</c:v>
                </c:pt>
                <c:pt idx="5611">
                  <c:v>0.25993151917274199</c:v>
                </c:pt>
                <c:pt idx="5612">
                  <c:v>0.26255106126821598</c:v>
                </c:pt>
                <c:pt idx="5613">
                  <c:v>0.26499094027986098</c:v>
                </c:pt>
                <c:pt idx="5614">
                  <c:v>0.26724948660411302</c:v>
                </c:pt>
                <c:pt idx="5615">
                  <c:v>0.26932515472294999</c:v>
                </c:pt>
                <c:pt idx="5616">
                  <c:v>0.27121652426147802</c:v>
                </c:pt>
                <c:pt idx="5617">
                  <c:v>0.272922300959899</c:v>
                </c:pt>
                <c:pt idx="5618">
                  <c:v>0.27444131755916301</c:v>
                </c:pt>
                <c:pt idx="5619">
                  <c:v>0.275772534599726</c:v>
                </c:pt>
                <c:pt idx="5620">
                  <c:v>0.27691504113284698</c:v>
                </c:pt>
                <c:pt idx="5621">
                  <c:v>0.27786805534394798</c:v>
                </c:pt>
                <c:pt idx="5622">
                  <c:v>0.278630925087609</c:v>
                </c:pt>
                <c:pt idx="5623">
                  <c:v>0.27920312833382999</c:v>
                </c:pt>
                <c:pt idx="5624">
                  <c:v>0.279584273525253</c:v>
                </c:pt>
                <c:pt idx="5625">
                  <c:v>0.27977409984510598</c:v>
                </c:pt>
                <c:pt idx="5626">
                  <c:v>0.27977247739567601</c:v>
                </c:pt>
                <c:pt idx="5627">
                  <c:v>0.27957940728720199</c:v>
                </c:pt>
                <c:pt idx="5628">
                  <c:v>0.27919502163711302</c:v>
                </c:pt>
                <c:pt idx="5629">
                  <c:v>0.27861958347962001</c:v>
                </c:pt>
                <c:pt idx="5630">
                  <c:v>0.27785348658572201</c:v>
                </c:pt>
                <c:pt idx="5631">
                  <c:v>0.27689725519375302</c:v>
                </c:pt>
                <c:pt idx="5632">
                  <c:v>0.27575154365063997</c:v>
                </c:pt>
                <c:pt idx="5633">
                  <c:v>0.27441713596414402</c:v>
                </c:pt>
                <c:pt idx="5634">
                  <c:v>0.27289494526635599</c:v>
                </c:pt>
                <c:pt idx="5635">
                  <c:v>0.271186013188849</c:v>
                </c:pt>
                <c:pt idx="5636">
                  <c:v>0.26929150914989097</c:v>
                </c:pt>
                <c:pt idx="5637">
                  <c:v>0.26721272955421199</c:v>
                </c:pt>
                <c:pt idx="5638">
                  <c:v>0.26495109690588098</c:v>
                </c:pt>
                <c:pt idx="5639">
                  <c:v>0.26250815883488698</c:v>
                </c:pt>
                <c:pt idx="5640">
                  <c:v>0.259885587038101</c:v>
                </c:pt>
                <c:pt idx="5641">
                  <c:v>0.25708517613533499</c:v>
                </c:pt>
                <c:pt idx="5642">
                  <c:v>0.25410884244129101</c:v>
                </c:pt>
                <c:pt idx="5643">
                  <c:v>0.25095862265423202</c:v>
                </c:pt>
                <c:pt idx="5644">
                  <c:v>0.247636672462269</c:v>
                </c:pt>
                <c:pt idx="5645">
                  <c:v>0.244145265068234</c:v>
                </c:pt>
                <c:pt idx="5646">
                  <c:v>0.24048678963412901</c:v>
                </c:pt>
                <c:pt idx="5647">
                  <c:v>0.23666374964623099</c:v>
                </c:pt>
                <c:pt idx="5648">
                  <c:v>0.23267876120195699</c:v>
                </c:pt>
                <c:pt idx="5649">
                  <c:v>0.228534551219683</c:v>
                </c:pt>
                <c:pt idx="5650">
                  <c:v>0.224233955572711</c:v>
                </c:pt>
                <c:pt idx="5651">
                  <c:v>0.21977991714869299</c:v>
                </c:pt>
                <c:pt idx="5652">
                  <c:v>0.215175483835819</c:v>
                </c:pt>
                <c:pt idx="5653">
                  <c:v>0.210423806437152</c:v>
                </c:pt>
                <c:pt idx="5654">
                  <c:v>0.20552813651454399</c:v>
                </c:pt>
                <c:pt idx="5655">
                  <c:v>0.20049182416359801</c:v>
                </c:pt>
                <c:pt idx="5656">
                  <c:v>0.19531831572120201</c:v>
                </c:pt>
                <c:pt idx="5657">
                  <c:v>0.190011151407217</c:v>
                </c:pt>
                <c:pt idx="5658">
                  <c:v>0.184573962901904</c:v>
                </c:pt>
                <c:pt idx="5659">
                  <c:v>0.17901047086077901</c:v>
                </c:pt>
                <c:pt idx="5660">
                  <c:v>0.17332448236857401</c:v>
                </c:pt>
                <c:pt idx="5661">
                  <c:v>0.16751988833406101</c:v>
                </c:pt>
                <c:pt idx="5662">
                  <c:v>0.16160066082750901</c:v>
                </c:pt>
                <c:pt idx="5663">
                  <c:v>0.15557085036260701</c:v>
                </c:pt>
                <c:pt idx="5664">
                  <c:v>0.14943458312470601</c:v>
                </c:pt>
                <c:pt idx="5665">
                  <c:v>0.14319605814728201</c:v>
                </c:pt>
                <c:pt idx="5666">
                  <c:v>0.13685954443854301</c:v>
                </c:pt>
                <c:pt idx="5667">
                  <c:v>0.130429378060162</c:v>
                </c:pt>
                <c:pt idx="5668">
                  <c:v>0.123909959160116</c:v>
                </c:pt>
                <c:pt idx="5669">
                  <c:v>0.117305748961675</c:v>
                </c:pt>
                <c:pt idx="5670">
                  <c:v>0.11062126671060001</c:v>
                </c:pt>
                <c:pt idx="5671">
                  <c:v>0.103861086582631</c:v>
                </c:pt>
                <c:pt idx="5672">
                  <c:v>9.7029834553389996E-2</c:v>
                </c:pt>
                <c:pt idx="5673">
                  <c:v>9.0132185232837503E-2</c:v>
                </c:pt>
                <c:pt idx="5674">
                  <c:v>8.3172858666445998E-2</c:v>
                </c:pt>
                <c:pt idx="5675">
                  <c:v>7.6156617105284694E-2</c:v>
                </c:pt>
                <c:pt idx="5676">
                  <c:v>6.9088261747222393E-2</c:v>
                </c:pt>
                <c:pt idx="5677">
                  <c:v>6.19726294514783E-2</c:v>
                </c:pt>
                <c:pt idx="5678">
                  <c:v>5.48145894287708E-2</c:v>
                </c:pt>
                <c:pt idx="5679">
                  <c:v>4.7619039909327601E-2</c:v>
                </c:pt>
                <c:pt idx="5680">
                  <c:v>4.0390904791038497E-2</c:v>
                </c:pt>
                <c:pt idx="5681">
                  <c:v>3.3135130270043001E-2</c:v>
                </c:pt>
                <c:pt idx="5682">
                  <c:v>2.5856681456059901E-2</c:v>
                </c:pt>
                <c:pt idx="5683">
                  <c:v>1.8560538974774499E-2</c:v>
                </c:pt>
                <c:pt idx="5684">
                  <c:v>1.1251695559607399E-2</c:v>
                </c:pt>
                <c:pt idx="5685">
                  <c:v>3.9351526351990001E-3</c:v>
                </c:pt>
                <c:pt idx="5686">
                  <c:v>-3.38408310505389E-3</c:v>
                </c:pt>
                <c:pt idx="5687">
                  <c:v>-1.07010031250669E-2</c:v>
                </c:pt>
                <c:pt idx="5688">
                  <c:v>-1.8010600473397601E-2</c:v>
                </c:pt>
                <c:pt idx="5689">
                  <c:v>-2.5307873209490801E-2</c:v>
                </c:pt>
                <c:pt idx="5690">
                  <c:v>-3.2587827826495198E-2</c:v>
                </c:pt>
                <c:pt idx="5691">
                  <c:v>-3.9845482668308001E-2</c:v>
                </c:pt>
                <c:pt idx="5692">
                  <c:v>-4.7075871338511099E-2</c:v>
                </c:pt>
                <c:pt idx="5693">
                  <c:v>-5.4274046098864798E-2</c:v>
                </c:pt>
                <c:pt idx="5694">
                  <c:v>-6.14350812550329E-2</c:v>
                </c:pt>
                <c:pt idx="5695">
                  <c:v>-6.8554076527224894E-2</c:v>
                </c:pt>
                <c:pt idx="5696">
                  <c:v>-7.5626160403445303E-2</c:v>
                </c:pt>
                <c:pt idx="5697">
                  <c:v>-8.2646493473058497E-2</c:v>
                </c:pt>
                <c:pt idx="5698">
                  <c:v>-8.9610271738386205E-2</c:v>
                </c:pt>
                <c:pt idx="5699">
                  <c:v>-9.6512729902071603E-2</c:v>
                </c:pt>
                <c:pt idx="5700">
                  <c:v>-0.10334914462796201</c:v>
                </c:pt>
                <c:pt idx="5701">
                  <c:v>-0.11011483777327601</c:v>
                </c:pt>
                <c:pt idx="5702">
                  <c:v>-0.116805179589846</c:v>
                </c:pt>
                <c:pt idx="5703">
                  <c:v>-0.12341559189224501</c:v>
                </c:pt>
                <c:pt idx="5704">
                  <c:v>-0.129941551190627</c:v>
                </c:pt>
                <c:pt idx="5705">
                  <c:v>-0.13637859178614201</c:v>
                </c:pt>
                <c:pt idx="5706">
                  <c:v>-0.14272230882680201</c:v>
                </c:pt>
                <c:pt idx="5707">
                  <c:v>-0.14896836132171201</c:v>
                </c:pt>
                <c:pt idx="5708">
                  <c:v>-0.15511247511160001</c:v>
                </c:pt>
                <c:pt idx="5709">
                  <c:v>-0.16115044579361201</c:v>
                </c:pt>
                <c:pt idx="5710">
                  <c:v>-0.167078141598381</c:v>
                </c:pt>
                <c:pt idx="5711">
                  <c:v>-0.17289150621738</c:v>
                </c:pt>
                <c:pt idx="5712">
                  <c:v>-0.17858656157864899</c:v>
                </c:pt>
                <c:pt idx="5713">
                  <c:v>-0.18415941056898</c:v>
                </c:pt>
                <c:pt idx="5714">
                  <c:v>-0.18960623970070101</c:v>
                </c:pt>
                <c:pt idx="5715">
                  <c:v>-0.194923321721238</c:v>
                </c:pt>
                <c:pt idx="5716">
                  <c:v>-0.200107018163666</c:v>
                </c:pt>
                <c:pt idx="5717">
                  <c:v>-0.20515378183649999</c:v>
                </c:pt>
                <c:pt idx="5718">
                  <c:v>-0.21006015925103599</c:v>
                </c:pt>
                <c:pt idx="5719">
                  <c:v>-0.214822792984559</c:v>
                </c:pt>
                <c:pt idx="5720">
                  <c:v>-0.21943842397782301</c:v>
                </c:pt>
                <c:pt idx="5721">
                  <c:v>-0.22390389376521699</c:v>
                </c:pt>
                <c:pt idx="5722">
                  <c:v>-0.22821614663609699</c:v>
                </c:pt>
                <c:pt idx="5723">
                  <c:v>-0.23237223172579999</c:v>
                </c:pt>
                <c:pt idx="5724">
                  <c:v>-0.23636930503491199</c:v>
                </c:pt>
                <c:pt idx="5725">
                  <c:v>-0.240204631375417</c:v>
                </c:pt>
                <c:pt idx="5726">
                  <c:v>-0.24387558624237099</c:v>
                </c:pt>
                <c:pt idx="5727">
                  <c:v>-0.24737965760985201</c:v>
                </c:pt>
                <c:pt idx="5728">
                  <c:v>-0.25071444764992901</c:v>
                </c:pt>
                <c:pt idx="5729">
                  <c:v>-0.25387767437349401</c:v>
                </c:pt>
                <c:pt idx="5730">
                  <c:v>-0.25686717319181701</c:v>
                </c:pt>
                <c:pt idx="5731">
                  <c:v>-0.25968089839777198</c:v>
                </c:pt>
                <c:pt idx="5732">
                  <c:v>-0.26231692456571098</c:v>
                </c:pt>
                <c:pt idx="5733">
                  <c:v>-0.26477344786902601</c:v>
                </c:pt>
                <c:pt idx="5734">
                  <c:v>-0.26704878731450199</c:v>
                </c:pt>
                <c:pt idx="5735">
                  <c:v>-0.26914138589262099</c:v>
                </c:pt>
                <c:pt idx="5736">
                  <c:v>-0.271049811643017</c:v>
                </c:pt>
                <c:pt idx="5737">
                  <c:v>-0.27277275863436501</c:v>
                </c:pt>
                <c:pt idx="5738">
                  <c:v>-0.27430904785802401</c:v>
                </c:pt>
                <c:pt idx="5739">
                  <c:v>-0.27565762803483201</c:v>
                </c:pt>
                <c:pt idx="5740">
                  <c:v>-0.276817576334495</c:v>
                </c:pt>
                <c:pt idx="5741">
                  <c:v>-0.27778809900707402</c:v>
                </c:pt>
                <c:pt idx="5742">
                  <c:v>-0.278568531926149</c:v>
                </c:pt>
                <c:pt idx="5743">
                  <c:v>-0.27915834104328002</c:v>
                </c:pt>
                <c:pt idx="5744">
                  <c:v>-0.27955712275345301</c:v>
                </c:pt>
                <c:pt idx="5745">
                  <c:v>-0.27976460417126497</c:v>
                </c:pt>
                <c:pt idx="5746">
                  <c:v>-0.279780643317663</c:v>
                </c:pt>
                <c:pt idx="5747">
                  <c:v>-0.27960522921709502</c:v>
                </c:pt>
                <c:pt idx="5748">
                  <c:v>-0.27923848190502498</c:v>
                </c:pt>
                <c:pt idx="5749">
                  <c:v>-0.27868065234578998</c:v>
                </c:pt>
                <c:pt idx="5750">
                  <c:v>-0.277932122260867</c:v>
                </c:pt>
                <c:pt idx="5751">
                  <c:v>-0.27699340386766103</c:v>
                </c:pt>
                <c:pt idx="5752">
                  <c:v>-0.27586513952899699</c:v>
                </c:pt>
                <c:pt idx="5753">
                  <c:v>-0.27454810131355301</c:v>
                </c:pt>
                <c:pt idx="5754">
                  <c:v>-0.27304319046753101</c:v>
                </c:pt>
                <c:pt idx="5755">
                  <c:v>-0.27135143679794199</c:v>
                </c:pt>
                <c:pt idx="5756">
                  <c:v>-0.269473997967909</c:v>
                </c:pt>
                <c:pt idx="5757">
                  <c:v>-0.26741215870447999</c:v>
                </c:pt>
                <c:pt idx="5758">
                  <c:v>-0.26516732991949199</c:v>
                </c:pt>
                <c:pt idx="5759">
                  <c:v>-0.26274104774409002</c:v>
                </c:pt>
                <c:pt idx="5760">
                  <c:v>-0.26013497247755302</c:v>
                </c:pt>
                <c:pt idx="5761">
                  <c:v>-0.25735088745115797</c:v>
                </c:pt>
                <c:pt idx="5762">
                  <c:v>-0.25439069780784701</c:v>
                </c:pt>
                <c:pt idx="5763">
                  <c:v>-0.25125642919854502</c:v>
                </c:pt>
                <c:pt idx="5764">
                  <c:v>-0.247950226396009</c:v>
                </c:pt>
                <c:pt idx="5765">
                  <c:v>-0.244474351827171</c:v>
                </c:pt>
                <c:pt idx="5766">
                  <c:v>-0.24083118402495399</c:v>
                </c:pt>
                <c:pt idx="5767">
                  <c:v>-0.23702321600065901</c:v>
                </c:pt>
                <c:pt idx="5768">
                  <c:v>-0.23305305353799399</c:v>
                </c:pt>
                <c:pt idx="5769">
                  <c:v>-0.22892341340994901</c:v>
                </c:pt>
                <c:pt idx="5770">
                  <c:v>-0.22463712151970799</c:v>
                </c:pt>
                <c:pt idx="5771">
                  <c:v>-0.22019711096689801</c:v>
                </c:pt>
                <c:pt idx="5772">
                  <c:v>-0.21560642004046601</c:v>
                </c:pt>
                <c:pt idx="5773">
                  <c:v>-0.21086819013959399</c:v>
                </c:pt>
                <c:pt idx="5774">
                  <c:v>-0.205985663624041</c:v>
                </c:pt>
                <c:pt idx="5775">
                  <c:v>-0.20096218159540699</c:v>
                </c:pt>
                <c:pt idx="5776">
                  <c:v>-0.195801181610821</c:v>
                </c:pt>
                <c:pt idx="5777">
                  <c:v>-0.19050619533063501</c:v>
                </c:pt>
                <c:pt idx="5778">
                  <c:v>-0.185080846101709</c:v>
                </c:pt>
                <c:pt idx="5779">
                  <c:v>-0.17952884647796999</c:v>
                </c:pt>
                <c:pt idx="5780">
                  <c:v>-0.173853995679916</c:v>
                </c:pt>
                <c:pt idx="5781">
                  <c:v>-0.16806017699482001</c:v>
                </c:pt>
                <c:pt idx="5782">
                  <c:v>-0.16215135511940401</c:v>
                </c:pt>
                <c:pt idx="5783">
                  <c:v>-0.156131573446808</c:v>
                </c:pt>
                <c:pt idx="5784">
                  <c:v>-0.15000495129970401</c:v>
                </c:pt>
                <c:pt idx="5785">
                  <c:v>-0.143775681111454</c:v>
                </c:pt>
                <c:pt idx="5786">
                  <c:v>-0.13744802555723601</c:v>
                </c:pt>
                <c:pt idx="5787">
                  <c:v>-0.13102631463710801</c:v>
                </c:pt>
                <c:pt idx="5788">
                  <c:v>-0.124514942712995</c:v>
                </c:pt>
                <c:pt idx="5789">
                  <c:v>-0.117918365501643</c:v>
                </c:pt>
                <c:pt idx="5790">
                  <c:v>-0.111241097025575</c:v>
                </c:pt>
                <c:pt idx="5791">
                  <c:v>-0.10448770652416201</c:v>
                </c:pt>
                <c:pt idx="5792">
                  <c:v>-9.7662815326902006E-2</c:v>
                </c:pt>
                <c:pt idx="5793">
                  <c:v>-9.0771093691050894E-2</c:v>
                </c:pt>
                <c:pt idx="5794">
                  <c:v>-8.3817257605780904E-2</c:v>
                </c:pt>
                <c:pt idx="5795">
                  <c:v>-7.6806065565037801E-2</c:v>
                </c:pt>
                <c:pt idx="5796">
                  <c:v>-6.9742315311315001E-2</c:v>
                </c:pt>
                <c:pt idx="5797">
                  <c:v>-6.2630840552569705E-2</c:v>
                </c:pt>
                <c:pt idx="5798">
                  <c:v>-5.5476507654527302E-2</c:v>
                </c:pt>
                <c:pt idx="5799">
                  <c:v>-4.8284212310638598E-2</c:v>
                </c:pt>
                <c:pt idx="5800">
                  <c:v>-4.1058876191968602E-2</c:v>
                </c:pt>
                <c:pt idx="5801">
                  <c:v>-3.3805443579307801E-2</c:v>
                </c:pt>
                <c:pt idx="5802">
                  <c:v>-2.6528877979812699E-2</c:v>
                </c:pt>
                <c:pt idx="5803">
                  <c:v>-1.9234158730489202E-2</c:v>
                </c:pt>
                <c:pt idx="5804">
                  <c:v>-1.1926277590843399E-2</c:v>
                </c:pt>
                <c:pt idx="5805">
                  <c:v>-4.6102353270331001E-3</c:v>
                </c:pt>
                <c:pt idx="5806">
                  <c:v>2.7089617101460099E-3</c:v>
                </c:pt>
                <c:pt idx="5807">
                  <c:v>1.0026305011093899E-2</c:v>
                </c:pt>
                <c:pt idx="5808">
                  <c:v>1.7336787334717999E-2</c:v>
                </c:pt>
                <c:pt idx="5809">
                  <c:v>2.4635406134876602E-2</c:v>
                </c:pt>
                <c:pt idx="5810">
                  <c:v>3.1917166983609802E-2</c:v>
                </c:pt>
                <c:pt idx="5811">
                  <c:v>3.9177086988814697E-2</c:v>
                </c:pt>
                <c:pt idx="5812">
                  <c:v>4.64101982040271E-2</c:v>
                </c:pt>
                <c:pt idx="5813">
                  <c:v>5.3611551027975997E-2</c:v>
                </c:pt>
                <c:pt idx="5814">
                  <c:v>6.0776217591583699E-2</c:v>
                </c:pt>
                <c:pt idx="5815">
                  <c:v>6.7899295130095905E-2</c:v>
                </c:pt>
                <c:pt idx="5816">
                  <c:v>7.4975909338031693E-2</c:v>
                </c:pt>
                <c:pt idx="5817">
                  <c:v>8.2001217704660206E-2</c:v>
                </c:pt>
                <c:pt idx="5818">
                  <c:v>8.8970412827718601E-2</c:v>
                </c:pt>
                <c:pt idx="5819">
                  <c:v>9.5878725703107001E-2</c:v>
                </c:pt>
                <c:pt idx="5820">
                  <c:v>0.102721428988307</c:v>
                </c:pt>
                <c:pt idx="5821">
                  <c:v>0.10949384023729</c:v>
                </c:pt>
                <c:pt idx="5822">
                  <c:v>0.11619132510470701</c:v>
                </c:pt>
                <c:pt idx="5823">
                  <c:v>0.12280930051715699</c:v>
                </c:pt>
                <c:pt idx="5824">
                  <c:v>0.12934323780937601</c:v>
                </c:pt>
                <c:pt idx="5825">
                  <c:v>0.13578866582318999</c:v>
                </c:pt>
                <c:pt idx="5826">
                  <c:v>0.142141173967121</c:v>
                </c:pt>
                <c:pt idx="5827">
                  <c:v>0.148396415234541</c:v>
                </c:pt>
                <c:pt idx="5828">
                  <c:v>0.15455010917832401</c:v>
                </c:pt>
                <c:pt idx="5829">
                  <c:v>0.160598044839938</c:v>
                </c:pt>
                <c:pt idx="5830">
                  <c:v>0.166536083631004</c:v>
                </c:pt>
                <c:pt idx="5831">
                  <c:v>0.172360162165312</c:v>
                </c:pt>
                <c:pt idx="5832">
                  <c:v>0.178066295039397</c:v>
                </c:pt>
                <c:pt idx="5833">
                  <c:v>0.18365057755973199</c:v>
                </c:pt>
                <c:pt idx="5834">
                  <c:v>0.189109188414709</c:v>
                </c:pt>
                <c:pt idx="5835">
                  <c:v>0.19443839228954701</c:v>
                </c:pt>
                <c:pt idx="5836">
                  <c:v>0.199634542422364</c:v>
                </c:pt>
                <c:pt idx="5837">
                  <c:v>0.20469408309964399</c:v>
                </c:pt>
                <c:pt idx="5838">
                  <c:v>0.20961355208940799</c:v>
                </c:pt>
                <c:pt idx="5839">
                  <c:v>0.214389583010406</c:v>
                </c:pt>
                <c:pt idx="5840">
                  <c:v>0.21901890763572901</c:v>
                </c:pt>
                <c:pt idx="5841">
                  <c:v>0.22349835812924401</c:v>
                </c:pt>
                <c:pt idx="5842">
                  <c:v>0.227824869213343</c:v>
                </c:pt>
                <c:pt idx="5843">
                  <c:v>0.23199548026649799</c:v>
                </c:pt>
                <c:pt idx="5844">
                  <c:v>0.236007337349217</c:v>
                </c:pt>
                <c:pt idx="5845">
                  <c:v>0.239857695156976</c:v>
                </c:pt>
                <c:pt idx="5846">
                  <c:v>0.243543918898838</c:v>
                </c:pt>
                <c:pt idx="5847">
                  <c:v>0.247063486100422</c:v>
                </c:pt>
                <c:pt idx="5848">
                  <c:v>0.25041398833003498</c:v>
                </c:pt>
                <c:pt idx="5849">
                  <c:v>0.253593132846753</c:v>
                </c:pt>
                <c:pt idx="5850">
                  <c:v>0.25659874416933698</c:v>
                </c:pt>
                <c:pt idx="5851">
                  <c:v>0.25942876556491301</c:v>
                </c:pt>
                <c:pt idx="5852">
                  <c:v>0.26208126045638702</c:v>
                </c:pt>
                <c:pt idx="5853">
                  <c:v>0.26455441374764099</c:v>
                </c:pt>
                <c:pt idx="5854">
                  <c:v>0.26684653306559902</c:v>
                </c:pt>
                <c:pt idx="5855">
                  <c:v>0.26895604991831501</c:v>
                </c:pt>
                <c:pt idx="5856">
                  <c:v>0.27088152076828698</c:v>
                </c:pt>
                <c:pt idx="5857">
                  <c:v>0.27262162802026602</c:v>
                </c:pt>
                <c:pt idx="5858">
                  <c:v>0.27417518092288601</c:v>
                </c:pt>
                <c:pt idx="5859">
                  <c:v>0.27554111638348899</c:v>
                </c:pt>
                <c:pt idx="5860">
                  <c:v>0.27671849969559997</c:v>
                </c:pt>
                <c:pt idx="5861">
                  <c:v>0.277706525178543</c:v>
                </c:pt>
                <c:pt idx="5862">
                  <c:v>0.27850451672876397</c:v>
                </c:pt>
                <c:pt idx="5863">
                  <c:v>0.27911192828249198</c:v>
                </c:pt>
                <c:pt idx="5864">
                  <c:v>0.27952834418940598</c:v>
                </c:pt>
                <c:pt idx="5865">
                  <c:v>0.27975347949706503</c:v>
                </c:pt>
                <c:pt idx="5866">
                  <c:v>0.27978718014589798</c:v>
                </c:pt>
                <c:pt idx="5867">
                  <c:v>0.27962942307462901</c:v>
                </c:pt>
                <c:pt idx="5868">
                  <c:v>0.27928031623605798</c:v>
                </c:pt>
                <c:pt idx="5869">
                  <c:v>0.27874009852318499</c:v>
                </c:pt>
                <c:pt idx="5870">
                  <c:v>0.27800913960574303</c:v>
                </c:pt>
                <c:pt idx="5871">
                  <c:v>0.277087939677227</c:v>
                </c:pt>
                <c:pt idx="5872">
                  <c:v>0.27597712911261701</c:v>
                </c:pt>
                <c:pt idx="5873">
                  <c:v>0.27467746803701298</c:v>
                </c:pt>
                <c:pt idx="5874">
                  <c:v>0.273189845805483</c:v>
                </c:pt>
                <c:pt idx="5875">
                  <c:v>0.27151528039447698</c:v>
                </c:pt>
                <c:pt idx="5876">
                  <c:v>0.26965491770523298</c:v>
                </c:pt>
                <c:pt idx="5877">
                  <c:v>0.26761003077963402</c:v>
                </c:pt>
                <c:pt idx="5878">
                  <c:v>0.26538201892907398</c:v>
                </c:pt>
                <c:pt idx="5879">
                  <c:v>0.26297240677690797</c:v>
                </c:pt>
                <c:pt idx="5880">
                  <c:v>0.26038284321515598</c:v>
                </c:pt>
                <c:pt idx="5881">
                  <c:v>0.25761510027617202</c:v>
                </c:pt>
                <c:pt idx="5882">
                  <c:v>0.25467107192004901</c:v>
                </c:pt>
                <c:pt idx="5883">
                  <c:v>0.25155277273857701</c:v>
                </c:pt>
                <c:pt idx="5884">
                  <c:v>0.24826233657667399</c:v>
                </c:pt>
                <c:pt idx="5885">
                  <c:v>0.24480201507219199</c:v>
                </c:pt>
                <c:pt idx="5886">
                  <c:v>0.24117417611513201</c:v>
                </c:pt>
                <c:pt idx="5887">
                  <c:v>0.2373813022273</c:v>
                </c:pt>
                <c:pt idx="5888">
                  <c:v>0.233425988863522</c:v>
                </c:pt>
                <c:pt idx="5889">
                  <c:v>0.22931094263558299</c:v>
                </c:pt>
                <c:pt idx="5890">
                  <c:v>0.22503897946009599</c:v>
                </c:pt>
                <c:pt idx="5891">
                  <c:v>0.220613022631579</c:v>
                </c:pt>
                <c:pt idx="5892">
                  <c:v>0.21603610082205199</c:v>
                </c:pt>
                <c:pt idx="5893">
                  <c:v>0.21131134600852</c:v>
                </c:pt>
                <c:pt idx="5894">
                  <c:v>0.20644199132977101</c:v>
                </c:pt>
                <c:pt idx="5895">
                  <c:v>0.201431368873947</c:v>
                </c:pt>
                <c:pt idx="5896">
                  <c:v>0.19628290739840301</c:v>
                </c:pt>
                <c:pt idx="5897">
                  <c:v>0.19100012998341601</c:v>
                </c:pt>
                <c:pt idx="5898">
                  <c:v>0.18558665162134899</c:v>
                </c:pt>
                <c:pt idx="5899">
                  <c:v>0.180046176742922</c:v>
                </c:pt>
                <c:pt idx="5900">
                  <c:v>0.17438249668227701</c:v>
                </c:pt>
                <c:pt idx="5901">
                  <c:v>0.16859948708257599</c:v>
                </c:pt>
                <c:pt idx="5902">
                  <c:v>0.16270110524390999</c:v>
                </c:pt>
                <c:pt idx="5903">
                  <c:v>0.15669138741532601</c:v>
                </c:pt>
                <c:pt idx="5904">
                  <c:v>0.15057444603282999</c:v>
                </c:pt>
                <c:pt idx="5905">
                  <c:v>0.14435446690525899</c:v>
                </c:pt>
                <c:pt idx="5906">
                  <c:v>0.138035706349941</c:v>
                </c:pt>
                <c:pt idx="5907">
                  <c:v>0.131622488280106</c:v>
                </c:pt>
                <c:pt idx="5908">
                  <c:v>0.12511920124604201</c:v>
                </c:pt>
                <c:pt idx="5909">
                  <c:v>0.118530295432022</c:v>
                </c:pt>
                <c:pt idx="5910">
                  <c:v>0.11186027961105</c:v>
                </c:pt>
                <c:pt idx="5911">
                  <c:v>0.10511371805952401</c:v>
                </c:pt>
                <c:pt idx="5912">
                  <c:v>9.8295227433903398E-2</c:v>
                </c:pt>
                <c:pt idx="5913">
                  <c:v>9.1409473611550801E-2</c:v>
                </c:pt>
                <c:pt idx="5914">
                  <c:v>8.4461168497876493E-2</c:v>
                </c:pt>
                <c:pt idx="5915">
                  <c:v>7.7455066801995306E-2</c:v>
                </c:pt>
                <c:pt idx="5916">
                  <c:v>7.0395962783089502E-2</c:v>
                </c:pt>
                <c:pt idx="5917">
                  <c:v>6.3288686969708297E-2</c:v>
                </c:pt>
                <c:pt idx="5918">
                  <c:v>5.6138102854248598E-2</c:v>
                </c:pt>
                <c:pt idx="5919">
                  <c:v>4.8949103564878103E-2</c:v>
                </c:pt>
                <c:pt idx="5920">
                  <c:v>4.1726608517179201E-2</c:v>
                </c:pt>
                <c:pt idx="5921">
                  <c:v>3.4475560047804103E-2</c:v>
                </c:pt>
                <c:pt idx="5922">
                  <c:v>2.7200920032445602E-2</c:v>
                </c:pt>
                <c:pt idx="5923">
                  <c:v>1.99076664904368E-2</c:v>
                </c:pt>
                <c:pt idx="5924">
                  <c:v>1.2600790178303701E-2</c:v>
                </c:pt>
                <c:pt idx="5925">
                  <c:v>5.2852911746029503E-3</c:v>
                </c:pt>
                <c:pt idx="5926">
                  <c:v>-2.0338245416214101E-3</c:v>
                </c:pt>
                <c:pt idx="5927">
                  <c:v>-9.35154851641707E-3</c:v>
                </c:pt>
                <c:pt idx="5928">
                  <c:v>-1.6662873248197201E-2</c:v>
                </c:pt>
                <c:pt idx="5929">
                  <c:v>-2.3962795614362299E-2</c:v>
                </c:pt>
                <c:pt idx="5930">
                  <c:v>-3.1246320294924999E-2</c:v>
                </c:pt>
                <c:pt idx="5931">
                  <c:v>-3.85084631907966E-2</c:v>
                </c:pt>
                <c:pt idx="5932">
                  <c:v>-4.5744254834393802E-2</c:v>
                </c:pt>
                <c:pt idx="5933">
                  <c:v>-5.2948743790234697E-2</c:v>
                </c:pt>
                <c:pt idx="5934">
                  <c:v>-6.01170000431938E-2</c:v>
                </c:pt>
                <c:pt idx="5935">
                  <c:v>-6.72441183721008E-2</c:v>
                </c:pt>
                <c:pt idx="5936">
                  <c:v>-7.4325221706371195E-2</c:v>
                </c:pt>
                <c:pt idx="5937">
                  <c:v>-8.1355464463375202E-2</c:v>
                </c:pt>
                <c:pt idx="5938">
                  <c:v>-8.8330035864258194E-2</c:v>
                </c:pt>
                <c:pt idx="5939">
                  <c:v>-9.5244163225945894E-2</c:v>
                </c:pt>
                <c:pt idx="5940">
                  <c:v>-0.10209311522708001</c:v>
                </c:pt>
                <c:pt idx="5941">
                  <c:v>-0.108872205145651</c:v>
                </c:pt>
                <c:pt idx="5942">
                  <c:v>-0.115576794066111</c:v>
                </c:pt>
                <c:pt idx="5943">
                  <c:v>-0.122202294053772</c:v>
                </c:pt>
                <c:pt idx="5944">
                  <c:v>-0.12874417129432</c:v>
                </c:pt>
                <c:pt idx="5945">
                  <c:v>-0.13519794919629299</c:v>
                </c:pt>
                <c:pt idx="5946">
                  <c:v>-0.141559211454405</c:v>
                </c:pt>
                <c:pt idx="5947">
                  <c:v>-0.14782360507160699</c:v>
                </c:pt>
                <c:pt idx="5948">
                  <c:v>-0.15398684333784099</c:v>
                </c:pt>
                <c:pt idx="5949">
                  <c:v>-0.160044708763419</c:v>
                </c:pt>
                <c:pt idx="5950">
                  <c:v>-0.16599305596504399</c:v>
                </c:pt>
                <c:pt idx="5951">
                  <c:v>-0.17182781450248799</c:v>
                </c:pt>
                <c:pt idx="5952">
                  <c:v>-0.17754499166398199</c:v>
                </c:pt>
                <c:pt idx="5953">
                  <c:v>-0.183140675198421</c:v>
                </c:pt>
                <c:pt idx="5954">
                  <c:v>-0.188611035992508</c:v>
                </c:pt>
                <c:pt idx="5955">
                  <c:v>-0.19395233069100501</c:v>
                </c:pt>
                <c:pt idx="5956">
                  <c:v>-0.19916090425830901</c:v>
                </c:pt>
                <c:pt idx="5957">
                  <c:v>-0.204233192479577</c:v>
                </c:pt>
                <c:pt idx="5958">
                  <c:v>-0.20916572439971201</c:v>
                </c:pt>
                <c:pt idx="5959">
                  <c:v>-0.213955124698535</c:v>
                </c:pt>
                <c:pt idx="5960">
                  <c:v>-0.218598116000499</c:v>
                </c:pt>
                <c:pt idx="5961">
                  <c:v>-0.22309152111739899</c:v>
                </c:pt>
                <c:pt idx="5962">
                  <c:v>-0.22743226522250701</c:v>
                </c:pt>
                <c:pt idx="5963">
                  <c:v>-0.23161737795467599</c:v>
                </c:pt>
                <c:pt idx="5964">
                  <c:v>-0.235643995450945</c:v>
                </c:pt>
                <c:pt idx="5965">
                  <c:v>-0.23950936230627501</c:v>
                </c:pt>
                <c:pt idx="5966">
                  <c:v>-0.24321083345907099</c:v>
                </c:pt>
                <c:pt idx="5967">
                  <c:v>-0.246745876001186</c:v>
                </c:pt>
                <c:pt idx="5968">
                  <c:v>-0.25011207091118498</c:v>
                </c:pt>
                <c:pt idx="5969">
                  <c:v>-0.25330711470968098</c:v>
                </c:pt>
                <c:pt idx="5970">
                  <c:v>-0.25632882103559201</c:v>
                </c:pt>
                <c:pt idx="5971">
                  <c:v>-0.25917512214227201</c:v>
                </c:pt>
                <c:pt idx="5972">
                  <c:v>-0.26184407031245599</c:v>
                </c:pt>
                <c:pt idx="5973">
                  <c:v>-0.26433383919108699</c:v>
                </c:pt>
                <c:pt idx="5974">
                  <c:v>-0.26664272503508202</c:v>
                </c:pt>
                <c:pt idx="5975">
                  <c:v>-0.26876914787919798</c:v>
                </c:pt>
                <c:pt idx="5976">
                  <c:v>-0.27071165261720198</c:v>
                </c:pt>
                <c:pt idx="5977">
                  <c:v>-0.27246890999759699</c:v>
                </c:pt>
                <c:pt idx="5978">
                  <c:v>-0.27403971753322298</c:v>
                </c:pt>
                <c:pt idx="5979">
                  <c:v>-0.27542300032411599</c:v>
                </c:pt>
                <c:pt idx="5980">
                  <c:v>-0.276617811793062</c:v>
                </c:pt>
                <c:pt idx="5981">
                  <c:v>-0.27762333433333902</c:v>
                </c:pt>
                <c:pt idx="5982">
                  <c:v>-0.27843887986819699</c:v>
                </c:pt>
                <c:pt idx="5983">
                  <c:v>-0.27906389032171502</c:v>
                </c:pt>
                <c:pt idx="5984">
                  <c:v>-0.27949793800068401</c:v>
                </c:pt>
                <c:pt idx="5985">
                  <c:v>-0.27974072588728199</c:v>
                </c:pt>
                <c:pt idx="5986">
                  <c:v>-0.27979208784232001</c:v>
                </c:pt>
                <c:pt idx="5987">
                  <c:v>-0.27965198871892999</c:v>
                </c:pt>
                <c:pt idx="5988">
                  <c:v>-0.27932052438661997</c:v>
                </c:pt>
                <c:pt idx="5989">
                  <c:v>-0.27879792166566397</c:v>
                </c:pt>
                <c:pt idx="5990">
                  <c:v>-0.27808453817189599</c:v>
                </c:pt>
                <c:pt idx="5991">
                  <c:v>-0.27718086207199</c:v>
                </c:pt>
                <c:pt idx="5992">
                  <c:v>-0.27608751174941099</c:v>
                </c:pt>
                <c:pt idx="5993">
                  <c:v>-0.27480523538125401</c:v>
                </c:pt>
                <c:pt idx="5994">
                  <c:v>-0.273334910426273</c:v>
                </c:pt>
                <c:pt idx="5995">
                  <c:v>-0.27167754302443198</c:v>
                </c:pt>
                <c:pt idx="5996">
                  <c:v>-0.26983426730840998</c:v>
                </c:pt>
                <c:pt idx="5997">
                  <c:v>-0.26780634462751501</c:v>
                </c:pt>
                <c:pt idx="5998">
                  <c:v>-0.26559516268454703</c:v>
                </c:pt>
                <c:pt idx="5999">
                  <c:v>-0.26320223458619402</c:v>
                </c:pt>
                <c:pt idx="6000">
                  <c:v>-0.26062919780761701</c:v>
                </c:pt>
                <c:pt idx="6001">
                  <c:v>-0.25787781307193097</c:v>
                </c:pt>
                <c:pt idx="6002">
                  <c:v>-0.25494996314534601</c:v>
                </c:pt>
                <c:pt idx="6003">
                  <c:v>-0.25184765154879302</c:v>
                </c:pt>
                <c:pt idx="6004">
                  <c:v>-0.24857300118692099</c:v>
                </c:pt>
                <c:pt idx="6005">
                  <c:v>-0.245128252895396</c:v>
                </c:pt>
                <c:pt idx="6006">
                  <c:v>-0.24151576390750501</c:v>
                </c:pt>
                <c:pt idx="6007">
                  <c:v>-0.237738006241106</c:v>
                </c:pt>
                <c:pt idx="6008">
                  <c:v>-0.23379756500703</c:v>
                </c:pt>
                <c:pt idx="6009">
                  <c:v>-0.229697136640097</c:v>
                </c:pt>
                <c:pt idx="6010">
                  <c:v>-0.22543952705395201</c:v>
                </c:pt>
                <c:pt idx="6011">
                  <c:v>-0.22102764972098701</c:v>
                </c:pt>
                <c:pt idx="6012">
                  <c:v>-0.21646452367865199</c:v>
                </c:pt>
                <c:pt idx="6013">
                  <c:v>-0.211753271463543</c:v>
                </c:pt>
                <c:pt idx="6014">
                  <c:v>-0.20689711697464999</c:v>
                </c:pt>
                <c:pt idx="6015">
                  <c:v>-0.20189938326725701</c:v>
                </c:pt>
                <c:pt idx="6016">
                  <c:v>-0.19676349027897699</c:v>
                </c:pt>
                <c:pt idx="6017">
                  <c:v>-0.19149295248949999</c:v>
                </c:pt>
                <c:pt idx="6018">
                  <c:v>-0.186091376515643</c:v>
                </c:pt>
                <c:pt idx="6019">
                  <c:v>-0.18056245864334899</c:v>
                </c:pt>
                <c:pt idx="6020">
                  <c:v>-0.174909982298325</c:v>
                </c:pt>
                <c:pt idx="6021">
                  <c:v>-0.16913781545706</c:v>
                </c:pt>
                <c:pt idx="6022">
                  <c:v>-0.163249907999968</c:v>
                </c:pt>
                <c:pt idx="6023">
                  <c:v>-0.15725028900850199</c:v>
                </c:pt>
                <c:pt idx="6024">
                  <c:v>-0.15114306400805599</c:v>
                </c:pt>
                <c:pt idx="6025">
                  <c:v>-0.144932412158571</c:v>
                </c:pt>
                <c:pt idx="6026">
                  <c:v>-0.13862258339473901</c:v>
                </c:pt>
                <c:pt idx="6027">
                  <c:v>-0.13221789551778601</c:v>
                </c:pt>
                <c:pt idx="6028">
                  <c:v>-0.12572273124080799</c:v>
                </c:pt>
                <c:pt idx="6029">
                  <c:v>-0.119141535189695</c:v>
                </c:pt>
                <c:pt idx="6030">
                  <c:v>-0.112478810861679</c:v>
                </c:pt>
                <c:pt idx="6031">
                  <c:v>-0.105739117543603</c:v>
                </c:pt>
                <c:pt idx="6032">
                  <c:v>-9.8927067192014204E-2</c:v>
                </c:pt>
                <c:pt idx="6033">
                  <c:v>-9.2047321277207994E-2</c:v>
                </c:pt>
                <c:pt idx="6034">
                  <c:v>-8.5104587593398104E-2</c:v>
                </c:pt>
                <c:pt idx="6035">
                  <c:v>-7.8103617037182799E-2</c:v>
                </c:pt>
                <c:pt idx="6036">
                  <c:v>-7.1049200356517295E-2</c:v>
                </c:pt>
                <c:pt idx="6037">
                  <c:v>-6.3946164872416195E-2</c:v>
                </c:pt>
                <c:pt idx="6038">
                  <c:v>-5.6799371175628798E-2</c:v>
                </c:pt>
                <c:pt idx="6039">
                  <c:v>-4.9613709800548002E-2</c:v>
                </c:pt>
                <c:pt idx="6040">
                  <c:v>-4.23940978786293E-2</c:v>
                </c:pt>
                <c:pt idx="6041">
                  <c:v>-3.51454757736087E-2</c:v>
                </c:pt>
                <c:pt idx="6042">
                  <c:v>-2.78728037008232E-2</c:v>
                </c:pt>
                <c:pt idx="6043">
                  <c:v>-2.0581058332947402E-2</c:v>
                </c:pt>
                <c:pt idx="6044">
                  <c:v>-1.32752293944676E-2</c:v>
                </c:pt>
                <c:pt idx="6045">
                  <c:v>-5.96031624722457E-3</c:v>
                </c:pt>
                <c:pt idx="6046">
                  <c:v>1.3586755306375499E-3</c:v>
                </c:pt>
                <c:pt idx="6047">
                  <c:v>8.6767375699772706E-3</c:v>
                </c:pt>
                <c:pt idx="6048">
                  <c:v>1.5988862137870999E-2</c:v>
                </c:pt>
                <c:pt idx="6049">
                  <c:v>2.3290045564393101E-2</c:v>
                </c:pt>
                <c:pt idx="6050">
                  <c:v>3.0575291666615802E-2</c:v>
                </c:pt>
                <c:pt idx="6051">
                  <c:v>3.7839615167485199E-2</c:v>
                </c:pt>
                <c:pt idx="6052">
                  <c:v>4.5078045107235301E-2</c:v>
                </c:pt>
                <c:pt idx="6053">
                  <c:v>5.2285628245004101E-2</c:v>
                </c:pt>
                <c:pt idx="6054">
                  <c:v>5.9457432448324701E-2</c:v>
                </c:pt>
                <c:pt idx="6055">
                  <c:v>6.6588550068172395E-2</c:v>
                </c:pt>
                <c:pt idx="6056">
                  <c:v>7.3674101297257294E-2</c:v>
                </c:pt>
                <c:pt idx="6057">
                  <c:v>8.0709237509265397E-2</c:v>
                </c:pt>
                <c:pt idx="6058">
                  <c:v>8.7689144576762301E-2</c:v>
                </c:pt>
                <c:pt idx="6059">
                  <c:v>9.4609046165489194E-2</c:v>
                </c:pt>
                <c:pt idx="6060">
                  <c:v>0.101464207002798</c:v>
                </c:pt>
                <c:pt idx="6061">
                  <c:v>0.108249936117986</c:v>
                </c:pt>
                <c:pt idx="6062">
                  <c:v>0.114961590052319</c:v>
                </c:pt>
                <c:pt idx="6063">
                  <c:v>0.12159457603653701</c:v>
                </c:pt>
                <c:pt idx="6064">
                  <c:v>0.128144355133674</c:v>
                </c:pt>
                <c:pt idx="6065">
                  <c:v>0.13460644534504901</c:v>
                </c:pt>
                <c:pt idx="6066">
                  <c:v>0.140976424677279</c:v>
                </c:pt>
                <c:pt idx="6067">
                  <c:v>0.147249934168243</c:v>
                </c:pt>
                <c:pt idx="6068">
                  <c:v>0.15342268086991001</c:v>
                </c:pt>
                <c:pt idx="6069">
                  <c:v>0.159490440785993</c:v>
                </c:pt>
                <c:pt idx="6070">
                  <c:v>0.165449061762418</c:v>
                </c:pt>
                <c:pt idx="6071">
                  <c:v>0.17129446632863601</c:v>
                </c:pt>
                <c:pt idx="6072">
                  <c:v>0.177022654487826</c:v>
                </c:pt>
                <c:pt idx="6073">
                  <c:v>0.182629706454082</c:v>
                </c:pt>
                <c:pt idx="6074">
                  <c:v>0.18811178533471401</c:v>
                </c:pt>
                <c:pt idx="6075">
                  <c:v>0.19346513975582899</c:v>
                </c:pt>
                <c:pt idx="6076">
                  <c:v>0.19868610642937901</c:v>
                </c:pt>
                <c:pt idx="6077">
                  <c:v>0.20377111265994899</c:v>
                </c:pt>
                <c:pt idx="6078">
                  <c:v>0.20871667878953901</c:v>
                </c:pt>
                <c:pt idx="6079">
                  <c:v>0.213519420578687</c:v>
                </c:pt>
                <c:pt idx="6080">
                  <c:v>0.21817605152229899</c:v>
                </c:pt>
                <c:pt idx="6081">
                  <c:v>0.22268338509859201</c:v>
                </c:pt>
                <c:pt idx="6082">
                  <c:v>0.22703833694962799</c:v>
                </c:pt>
                <c:pt idx="6083">
                  <c:v>0.23123792699192899</c:v>
                </c:pt>
                <c:pt idx="6084">
                  <c:v>0.235279281455747</c:v>
                </c:pt>
                <c:pt idx="6085">
                  <c:v>0.23915963485156899</c:v>
                </c:pt>
                <c:pt idx="6086">
                  <c:v>0.24287633186254501</c:v>
                </c:pt>
                <c:pt idx="6087">
                  <c:v>0.24642682916150799</c:v>
                </c:pt>
                <c:pt idx="6088">
                  <c:v>0.249808697151371</c:v>
                </c:pt>
                <c:pt idx="6089">
                  <c:v>0.25301962162769098</c:v>
                </c:pt>
                <c:pt idx="6090">
                  <c:v>0.256057405362279</c:v>
                </c:pt>
                <c:pt idx="6091">
                  <c:v>0.25891996960675101</c:v>
                </c:pt>
                <c:pt idx="6092">
                  <c:v>0.26160535551501901</c:v>
                </c:pt>
                <c:pt idx="6093">
                  <c:v>0.26411172548371697</c:v>
                </c:pt>
                <c:pt idx="6094">
                  <c:v>0.26643736440967403</c:v>
                </c:pt>
                <c:pt idx="6095">
                  <c:v>0.26858068086355302</c:v>
                </c:pt>
                <c:pt idx="6096">
                  <c:v>0.27054020817886398</c:v>
                </c:pt>
                <c:pt idx="6097">
                  <c:v>0.27231460545559799</c:v>
                </c:pt>
                <c:pt idx="6098">
                  <c:v>0.27390265847780398</c:v>
                </c:pt>
                <c:pt idx="6099">
                  <c:v>0.27530328054447101</c:v>
                </c:pt>
                <c:pt idx="6100">
                  <c:v>0.27651551321316098</c:v>
                </c:pt>
                <c:pt idx="6101">
                  <c:v>0.27753852695586201</c:v>
                </c:pt>
                <c:pt idx="6102">
                  <c:v>0.27837162172663699</c:v>
                </c:pt>
                <c:pt idx="6103">
                  <c:v>0.27901422744066201</c:v>
                </c:pt>
                <c:pt idx="6104">
                  <c:v>0.279465904364333</c:v>
                </c:pt>
                <c:pt idx="6105">
                  <c:v>0.27972634341617603</c:v>
                </c:pt>
                <c:pt idx="6106">
                  <c:v>0.27979536637835001</c:v>
                </c:pt>
                <c:pt idx="6107">
                  <c:v>0.279672926018603</c:v>
                </c:pt>
                <c:pt idx="6108">
                  <c:v>0.27935910612259002</c:v>
                </c:pt>
                <c:pt idx="6109">
                  <c:v>0.27885412143653798</c:v>
                </c:pt>
                <c:pt idx="6110">
                  <c:v>0.27815831752030001</c:v>
                </c:pt>
                <c:pt idx="6111">
                  <c:v>0.27727217051088698</c:v>
                </c:pt>
                <c:pt idx="6112">
                  <c:v>0.27619628679664798</c:v>
                </c:pt>
                <c:pt idx="6113">
                  <c:v>0.27493140260231802</c:v>
                </c:pt>
                <c:pt idx="6114">
                  <c:v>0.27347838348522502</c:v>
                </c:pt>
                <c:pt idx="6115">
                  <c:v>0.27183822374299099</c:v>
                </c:pt>
                <c:pt idx="6116">
                  <c:v>0.27001204573313198</c:v>
                </c:pt>
                <c:pt idx="6117">
                  <c:v>0.268001099105035</c:v>
                </c:pt>
                <c:pt idx="6118">
                  <c:v>0.265806759944827</c:v>
                </c:pt>
                <c:pt idx="6119">
                  <c:v>0.26343052983371701</c:v>
                </c:pt>
                <c:pt idx="6120">
                  <c:v>0.260874034820474</c:v>
                </c:pt>
                <c:pt idx="6121">
                  <c:v>0.25813902430872099</c:v>
                </c:pt>
                <c:pt idx="6122">
                  <c:v>0.25522736985982403</c:v>
                </c:pt>
                <c:pt idx="6123">
                  <c:v>0.25214106391218499</c:v>
                </c:pt>
                <c:pt idx="6124">
                  <c:v>0.24888221841782601</c:v>
                </c:pt>
                <c:pt idx="6125">
                  <c:v>0.24545306339717901</c:v>
                </c:pt>
                <c:pt idx="6126">
                  <c:v>0.24185594541309099</c:v>
                </c:pt>
                <c:pt idx="6127">
                  <c:v>0.23809332596507701</c:v>
                </c:pt>
                <c:pt idx="6128">
                  <c:v>0.23416777980492101</c:v>
                </c:pt>
                <c:pt idx="6129">
                  <c:v>0.23008199317477801</c:v>
                </c:pt>
                <c:pt idx="6130">
                  <c:v>0.225838761968988</c:v>
                </c:pt>
                <c:pt idx="6131">
                  <c:v>0.22144098982084801</c:v>
                </c:pt>
                <c:pt idx="6132">
                  <c:v>0.21689168611566401</c:v>
                </c:pt>
                <c:pt idx="6133">
                  <c:v>0.21219396393143899</c:v>
                </c:pt>
                <c:pt idx="6134">
                  <c:v>0.20735103790859399</c:v>
                </c:pt>
                <c:pt idx="6135">
                  <c:v>0.20236622205020299</c:v>
                </c:pt>
                <c:pt idx="6136">
                  <c:v>0.197242927454226</c:v>
                </c:pt>
                <c:pt idx="6137">
                  <c:v>0.191984659979303</c:v>
                </c:pt>
                <c:pt idx="6138">
                  <c:v>0.18659501784570201</c:v>
                </c:pt>
                <c:pt idx="6139">
                  <c:v>0.18107768917306599</c:v>
                </c:pt>
                <c:pt idx="6140">
                  <c:v>0.175436449456642</c:v>
                </c:pt>
                <c:pt idx="6141">
                  <c:v>0.16967515898371699</c:v>
                </c:pt>
                <c:pt idx="6142">
                  <c:v>0.16379776019203399</c:v>
                </c:pt>
                <c:pt idx="6143">
                  <c:v>0.15780827497198899</c:v>
                </c:pt>
                <c:pt idx="6144">
                  <c:v>0.15171080191445999</c:v>
                </c:pt>
                <c:pt idx="6145">
                  <c:v>0.14550951350615601</c:v>
                </c:pt>
                <c:pt idx="6146">
                  <c:v>0.139208653274388</c:v>
                </c:pt>
                <c:pt idx="6147">
                  <c:v>0.132812532883236</c:v>
                </c:pt>
                <c:pt idx="6148">
                  <c:v>0.12632552918308601</c:v>
                </c:pt>
                <c:pt idx="6149">
                  <c:v>0.11975208121556299</c:v>
                </c:pt>
                <c:pt idx="6150">
                  <c:v>0.113096687175904</c:v>
                </c:pt>
                <c:pt idx="6151">
                  <c:v>0.106363901334854</c:v>
                </c:pt>
                <c:pt idx="6152">
                  <c:v>9.9558330922186897E-2</c:v>
                </c:pt>
                <c:pt idx="6153">
                  <c:v>9.2684632973992501E-2</c:v>
                </c:pt>
                <c:pt idx="6154">
                  <c:v>8.57475111458747E-2</c:v>
                </c:pt>
                <c:pt idx="6155">
                  <c:v>7.8751712494251905E-2</c:v>
                </c:pt>
                <c:pt idx="6156">
                  <c:v>7.1702024227956906E-2</c:v>
                </c:pt>
                <c:pt idx="6157">
                  <c:v>6.4603270432361401E-2</c:v>
                </c:pt>
                <c:pt idx="6158">
                  <c:v>5.7460308768265099E-2</c:v>
                </c:pt>
                <c:pt idx="6159">
                  <c:v>5.0278027147809899E-2</c:v>
                </c:pt>
                <c:pt idx="6160">
                  <c:v>4.3061340389692802E-2</c:v>
                </c:pt>
                <c:pt idx="6161">
                  <c:v>3.5815186855966998E-2</c:v>
                </c:pt>
                <c:pt idx="6162">
                  <c:v>2.85445250727322E-2</c:v>
                </c:pt>
                <c:pt idx="6163">
                  <c:v>2.1254330337026301E-2</c:v>
                </c:pt>
                <c:pt idx="6164">
                  <c:v>1.39495913122414E-2</c:v>
                </c:pt>
                <c:pt idx="6165">
                  <c:v>6.6353066143931402E-3</c:v>
                </c:pt>
                <c:pt idx="6166">
                  <c:v>-6.8351860842091395E-4</c:v>
                </c:pt>
                <c:pt idx="6167">
                  <c:v>-8.0018761010325103E-3</c:v>
                </c:pt>
                <c:pt idx="6168">
                  <c:v>-1.5314757928340099E-2</c:v>
                </c:pt>
                <c:pt idx="6169">
                  <c:v>-2.26171599022271E-2</c:v>
                </c:pt>
                <c:pt idx="6170">
                  <c:v>-2.9904085005916601E-2</c:v>
                </c:pt>
                <c:pt idx="6171">
                  <c:v>-3.7170546813417901E-2</c:v>
                </c:pt>
                <c:pt idx="6172">
                  <c:v>-4.4411572901726801E-2</c:v>
                </c:pt>
                <c:pt idx="6173">
                  <c:v>-5.1622208253442797E-2</c:v>
                </c:pt>
                <c:pt idx="6174">
                  <c:v>-5.8797518647476003E-2</c:v>
                </c:pt>
                <c:pt idx="6175">
                  <c:v>-6.5932594035523595E-2</c:v>
                </c:pt>
                <c:pt idx="6176">
                  <c:v>-7.3022551902004004E-2</c:v>
                </c:pt>
                <c:pt idx="6177">
                  <c:v>-8.0062540605151403E-2</c:v>
                </c:pt>
                <c:pt idx="6178">
                  <c:v>-8.7047742696982996E-2</c:v>
                </c:pt>
                <c:pt idx="6179">
                  <c:v>-9.3973378219867107E-2</c:v>
                </c:pt>
                <c:pt idx="6180">
                  <c:v>-0.100834707977438</c:v>
                </c:pt>
                <c:pt idx="6181">
                  <c:v>-0.107627036777614</c:v>
                </c:pt>
                <c:pt idx="6182">
                  <c:v>-0.114345716645514</c:v>
                </c:pt>
                <c:pt idx="6183">
                  <c:v>-0.120986150004045</c:v>
                </c:pt>
                <c:pt idx="6184">
                  <c:v>-0.12754379282002301</c:v>
                </c:pt>
                <c:pt idx="6185">
                  <c:v>-0.134014157713639</c:v>
                </c:pt>
                <c:pt idx="6186">
                  <c:v>-0.14039281702916701</c:v>
                </c:pt>
                <c:pt idx="6187">
                  <c:v>-0.146675405864792</c:v>
                </c:pt>
                <c:pt idx="6188">
                  <c:v>-0.15285762505951001</c:v>
                </c:pt>
                <c:pt idx="6189">
                  <c:v>-0.15893524413502699</c:v>
                </c:pt>
                <c:pt idx="6190">
                  <c:v>-0.16490410419067</c:v>
                </c:pt>
                <c:pt idx="6191">
                  <c:v>-0.17076012074931099</c:v>
                </c:pt>
                <c:pt idx="6192">
                  <c:v>-0.17649928655236799</c:v>
                </c:pt>
                <c:pt idx="6193">
                  <c:v>-0.18211767430195899</c:v>
                </c:pt>
                <c:pt idx="6194">
                  <c:v>-0.18761143934834401</c:v>
                </c:pt>
                <c:pt idx="6195">
                  <c:v>-0.19297682232081101</c:v>
                </c:pt>
                <c:pt idx="6196">
                  <c:v>-0.19821015170020501</c:v>
                </c:pt>
                <c:pt idx="6197">
                  <c:v>-0.203307846331339</c:v>
                </c:pt>
                <c:pt idx="6198">
                  <c:v>-0.20826641787357</c:v>
                </c:pt>
                <c:pt idx="6199">
                  <c:v>-0.213082473187862</c:v>
                </c:pt>
                <c:pt idx="6200">
                  <c:v>-0.21775271665870699</c:v>
                </c:pt>
                <c:pt idx="6201">
                  <c:v>-0.22227395244930101</c:v>
                </c:pt>
                <c:pt idx="6202">
                  <c:v>-0.22664308668845201</c:v>
                </c:pt>
                <c:pt idx="6203">
                  <c:v>-0.23085712958770799</c:v>
                </c:pt>
                <c:pt idx="6204">
                  <c:v>-0.234913197487262</c:v>
                </c:pt>
                <c:pt idx="6205">
                  <c:v>-0.23880851482923501</c:v>
                </c:pt>
                <c:pt idx="6206">
                  <c:v>-0.24254041605698001</c:v>
                </c:pt>
                <c:pt idx="6207">
                  <c:v>-0.24610634743912099</c:v>
                </c:pt>
                <c:pt idx="6208">
                  <c:v>-0.24950386881706199</c:v>
                </c:pt>
                <c:pt idx="6209">
                  <c:v>-0.252730655274786</c:v>
                </c:pt>
                <c:pt idx="6210">
                  <c:v>-0.25578449872978298</c:v>
                </c:pt>
                <c:pt idx="6211">
                  <c:v>-0.25866330944404198</c:v>
                </c:pt>
                <c:pt idx="6212">
                  <c:v>-0.261365117454052</c:v>
                </c:pt>
                <c:pt idx="6213">
                  <c:v>-0.263888073918842</c:v>
                </c:pt>
                <c:pt idx="6214">
                  <c:v>-0.26623045238513998</c:v>
                </c:pt>
                <c:pt idx="6215">
                  <c:v>-0.26839064996877898</c:v>
                </c:pt>
                <c:pt idx="6216">
                  <c:v>-0.270367188451552</c:v>
                </c:pt>
                <c:pt idx="6217">
                  <c:v>-0.27215871529274699</c:v>
                </c:pt>
                <c:pt idx="6218">
                  <c:v>-0.27376400455469102</c:v>
                </c:pt>
                <c:pt idx="6219">
                  <c:v>-0.27518195774165499</c:v>
                </c:pt>
                <c:pt idx="6220">
                  <c:v>-0.276411604551556</c:v>
                </c:pt>
                <c:pt idx="6221">
                  <c:v>-0.277452103539924</c:v>
                </c:pt>
                <c:pt idx="6222">
                  <c:v>-0.27830274269570998</c:v>
                </c:pt>
                <c:pt idx="6223">
                  <c:v>-0.27896293992850801</c:v>
                </c:pt>
                <c:pt idx="6224">
                  <c:v>-0.27943224346687701</c:v>
                </c:pt>
                <c:pt idx="6225">
                  <c:v>-0.27971033216749303</c:v>
                </c:pt>
                <c:pt idx="6226">
                  <c:v>-0.27979701573490101</c:v>
                </c:pt>
                <c:pt idx="6227">
                  <c:v>-0.279692234851736</c:v>
                </c:pt>
                <c:pt idx="6228">
                  <c:v>-0.27939606121931498</c:v>
                </c:pt>
                <c:pt idx="6229">
                  <c:v>-0.278908697508568</c:v>
                </c:pt>
                <c:pt idx="6230">
                  <c:v>-0.27823047722135602</c:v>
                </c:pt>
                <c:pt idx="6231">
                  <c:v>-0.27736186446225197</c:v>
                </c:pt>
                <c:pt idx="6232">
                  <c:v>-0.27630345362095798</c:v>
                </c:pt>
                <c:pt idx="6233">
                  <c:v>-0.275055968965563</c:v>
                </c:pt>
                <c:pt idx="6234">
                  <c:v>-0.27362026414693202</c:v>
                </c:pt>
                <c:pt idx="6235">
                  <c:v>-0.27199732161455098</c:v>
                </c:pt>
                <c:pt idx="6236">
                  <c:v>-0.27018825194423901</c:v>
                </c:pt>
                <c:pt idx="6237">
                  <c:v>-0.26819429307818798</c:v>
                </c:pt>
                <c:pt idx="6238">
                  <c:v>-0.26601680947783501</c:v>
                </c:pt>
                <c:pt idx="6239">
                  <c:v>-0.26365729119017201</c:v>
                </c:pt>
                <c:pt idx="6240">
                  <c:v>-0.261117352828103</c:v>
                </c:pt>
                <c:pt idx="6241">
                  <c:v>-0.25839873246557499</c:v>
                </c:pt>
                <c:pt idx="6242">
                  <c:v>-0.25550329044821202</c:v>
                </c:pt>
                <c:pt idx="6243">
                  <c:v>-0.25243300812028702</c:v>
                </c:pt>
                <c:pt idx="6244">
                  <c:v>-0.24918998646889601</c:v>
                </c:pt>
                <c:pt idx="6245">
                  <c:v>-0.24577644468625101</c:v>
                </c:pt>
                <c:pt idx="6246">
                  <c:v>-0.24219471865109701</c:v>
                </c:pt>
                <c:pt idx="6247">
                  <c:v>-0.238447259330274</c:v>
                </c:pt>
                <c:pt idx="6248">
                  <c:v>-0.23453663110152601</c:v>
                </c:pt>
                <c:pt idx="6249">
                  <c:v>-0.23046550999870299</c:v>
                </c:pt>
                <c:pt idx="6250">
                  <c:v>-0.22623668188055701</c:v>
                </c:pt>
                <c:pt idx="6251">
                  <c:v>-0.22185304052438501</c:v>
                </c:pt>
                <c:pt idx="6252">
                  <c:v>-0.21731758564582801</c:v>
                </c:pt>
                <c:pt idx="6253">
                  <c:v>-0.21263342084616499</c:v>
                </c:pt>
                <c:pt idx="6254">
                  <c:v>-0.207803751488532</c:v>
                </c:pt>
                <c:pt idx="6255">
                  <c:v>-0.20283188250449899</c:v>
                </c:pt>
                <c:pt idx="6256">
                  <c:v>-0.19772121613250701</c:v>
                </c:pt>
                <c:pt idx="6257">
                  <c:v>-0.192475249589734</c:v>
                </c:pt>
                <c:pt idx="6258">
                  <c:v>-0.187097572678946</c:v>
                </c:pt>
                <c:pt idx="6259">
                  <c:v>-0.18159186533201499</c:v>
                </c:pt>
                <c:pt idx="6260">
                  <c:v>-0.17596189509173901</c:v>
                </c:pt>
                <c:pt idx="6261">
                  <c:v>-0.17021151453373001</c:v>
                </c:pt>
                <c:pt idx="6262">
                  <c:v>-0.1643446586301</c:v>
                </c:pt>
                <c:pt idx="6263">
                  <c:v>-0.158365342056772</c:v>
                </c:pt>
                <c:pt idx="6264">
                  <c:v>-0.152277656446244</c:v>
                </c:pt>
                <c:pt idx="6265">
                  <c:v>-0.14608576758769601</c:v>
                </c:pt>
                <c:pt idx="6266">
                  <c:v>-0.13979391257634899</c:v>
                </c:pt>
                <c:pt idx="6267">
                  <c:v>-0.133406396914031</c:v>
                </c:pt>
                <c:pt idx="6268">
                  <c:v>-0.12692759156293301</c:v>
                </c:pt>
                <c:pt idx="6269">
                  <c:v>-0.120361929954568</c:v>
                </c:pt>
                <c:pt idx="6270">
                  <c:v>-0.113713904955986</c:v>
                </c:pt>
                <c:pt idx="6271">
                  <c:v>-0.106988065795314</c:v>
                </c:pt>
                <c:pt idx="6272">
                  <c:v>-0.10018901494872801</c:v>
                </c:pt>
                <c:pt idx="6273">
                  <c:v>-9.3321404990995394E-2</c:v>
                </c:pt>
                <c:pt idx="6274">
                  <c:v>-8.6389935411720895E-2</c:v>
                </c:pt>
                <c:pt idx="6275">
                  <c:v>-7.9399349399502397E-2</c:v>
                </c:pt>
                <c:pt idx="6276">
                  <c:v>-7.2354430596175801E-2</c:v>
                </c:pt>
                <c:pt idx="6277">
                  <c:v>-6.5259999823380196E-2</c:v>
                </c:pt>
                <c:pt idx="6278">
                  <c:v>-5.8120911783680798E-2</c:v>
                </c:pt>
                <c:pt idx="6279">
                  <c:v>-5.0942051738507299E-2</c:v>
                </c:pt>
                <c:pt idx="6280">
                  <c:v>-4.3728332165180697E-2</c:v>
                </c:pt>
                <c:pt idx="6281">
                  <c:v>-3.64846893953166E-2</c:v>
                </c:pt>
                <c:pt idx="6282">
                  <c:v>-2.9216080236904501E-2</c:v>
                </c:pt>
                <c:pt idx="6283">
                  <c:v>-2.1927478582376099E-2</c:v>
                </c:pt>
                <c:pt idx="6284">
                  <c:v>-1.4623872004981799E-2</c:v>
                </c:pt>
                <c:pt idx="6285">
                  <c:v>-7.3102583458059698E-3</c:v>
                </c:pt>
                <c:pt idx="6286" formatCode="0.00E+00">
                  <c:v>8.3577062440199508E-6</c:v>
                </c:pt>
                <c:pt idx="6287">
                  <c:v>7.3269680391349597E-3</c:v>
                </c:pt>
                <c:pt idx="6288">
                  <c:v>1.4640564544747299E-2</c:v>
                </c:pt>
                <c:pt idx="6289">
                  <c:v>2.1944142545911701E-2</c:v>
                </c:pt>
                <c:pt idx="6290">
                  <c:v>2.9232704221098499E-2</c:v>
                </c:pt>
                <c:pt idx="6291">
                  <c:v>3.6501262024415101E-2</c:v>
                </c:pt>
                <c:pt idx="6292">
                  <c:v>4.3744842098571997E-2</c:v>
                </c:pt>
                <c:pt idx="6293">
                  <c:v>5.0958487678482101E-2</c:v>
                </c:pt>
                <c:pt idx="6294">
                  <c:v>5.81372624831634E-2</c:v>
                </c:pt>
                <c:pt idx="6295">
                  <c:v>6.5276254093624794E-2</c:v>
                </c:pt>
                <c:pt idx="6296">
                  <c:v>7.2370577314422896E-2</c:v>
                </c:pt>
                <c:pt idx="6297">
                  <c:v>7.9415377516590002E-2</c:v>
                </c:pt>
                <c:pt idx="6298">
                  <c:v>8.64058339596456E-2</c:v>
                </c:pt>
                <c:pt idx="6299">
                  <c:v>9.3337163090417702E-2</c:v>
                </c:pt>
                <c:pt idx="6300">
                  <c:v>0.100204621816417</c:v>
                </c:pt>
                <c:pt idx="6301">
                  <c:v>0.107003510751526</c:v>
                </c:pt>
                <c:pt idx="6302">
                  <c:v>0.11372917743177299</c:v>
                </c:pt>
                <c:pt idx="6303">
                  <c:v>0.120377019499011</c:v>
                </c:pt>
                <c:pt idx="6304">
                  <c:v>0.126942487850291</c:v>
                </c:pt>
                <c:pt idx="6305">
                  <c:v>0.13342108975080899</c:v>
                </c:pt>
                <c:pt idx="6306">
                  <c:v>0.13980839190827199</c:v>
                </c:pt>
                <c:pt idx="6307">
                  <c:v>0.14610002350659201</c:v>
                </c:pt>
                <c:pt idx="6308">
                  <c:v>0.15229167919682099</c:v>
                </c:pt>
                <c:pt idx="6309">
                  <c:v>0.15837912204329299</c:v>
                </c:pt>
                <c:pt idx="6310">
                  <c:v>0.164358186422953</c:v>
                </c:pt>
                <c:pt idx="6311">
                  <c:v>0.170224780875877</c:v>
                </c:pt>
                <c:pt idx="6312">
                  <c:v>0.175974890905053</c:v>
                </c:pt>
                <c:pt idx="6313">
                  <c:v>0.181604581723491</c:v>
                </c:pt>
                <c:pt idx="6314">
                  <c:v>0.18711000094678701</c:v>
                </c:pt>
                <c:pt idx="6315">
                  <c:v>0.19248738122930401</c:v>
                </c:pt>
                <c:pt idx="6316">
                  <c:v>0.19773304284215501</c:v>
                </c:pt>
                <c:pt idx="6317">
                  <c:v>0.20284339619123301</c:v>
                </c:pt>
                <c:pt idx="6318">
                  <c:v>0.20781494427356401</c:v>
                </c:pt>
                <c:pt idx="6319">
                  <c:v>0.21264428507029701</c:v>
                </c:pt>
                <c:pt idx="6320">
                  <c:v>0.217328113874697</c:v>
                </c:pt>
                <c:pt idx="6321">
                  <c:v>0.22186322555355001</c:v>
                </c:pt>
                <c:pt idx="6322">
                  <c:v>0.22624651674042401</c:v>
                </c:pt>
                <c:pt idx="6323">
                  <c:v>0.23047498795930099</c:v>
                </c:pt>
                <c:pt idx="6324">
                  <c:v>0.23454574567710901</c:v>
                </c:pt>
                <c:pt idx="6325">
                  <c:v>0.23845600428375899</c:v>
                </c:pt>
                <c:pt idx="6326">
                  <c:v>0.24220308799833101</c:v>
                </c:pt>
                <c:pt idx="6327">
                  <c:v>0.24578443270010999</c:v>
                </c:pt>
                <c:pt idx="6328">
                  <c:v>0.24919758768320099</c:v>
                </c:pt>
                <c:pt idx="6329">
                  <c:v>0.25244021733354399</c:v>
                </c:pt>
                <c:pt idx="6330">
                  <c:v>0.25551010272717301</c:v>
                </c:pt>
                <c:pt idx="6331">
                  <c:v>0.25840514314861401</c:v>
                </c:pt>
                <c:pt idx="6332">
                  <c:v>0.26112335752840399</c:v>
                </c:pt>
                <c:pt idx="6333">
                  <c:v>0.26366288579873198</c:v>
                </c:pt>
                <c:pt idx="6334">
                  <c:v>0.26602199016627698</c:v>
                </c:pt>
                <c:pt idx="6335">
                  <c:v>0.26819905630137802</c:v>
                </c:pt>
                <c:pt idx="6336">
                  <c:v>0.27019259444271598</c:v>
                </c:pt>
                <c:pt idx="6337">
                  <c:v>0.272001240416752</c:v>
                </c:pt>
                <c:pt idx="6338">
                  <c:v>0.273623756571231</c:v>
                </c:pt>
                <c:pt idx="6339">
                  <c:v>0.27505903262210102</c:v>
                </c:pt>
                <c:pt idx="6340">
                  <c:v>0.27630608641328203</c:v>
                </c:pt>
                <c:pt idx="6341">
                  <c:v>0.27736406458874902</c:v>
                </c:pt>
                <c:pt idx="6342">
                  <c:v>0.27823224317648398</c:v>
                </c:pt>
                <c:pt idx="6343">
                  <c:v>0.27891002808388798</c:v>
                </c:pt>
                <c:pt idx="6344">
                  <c:v>0.27939695550431698</c:v>
                </c:pt>
                <c:pt idx="6345">
                  <c:v>0.27969269223446303</c:v>
                </c:pt>
                <c:pt idx="6346">
                  <c:v>0.27979703590236699</c:v>
                </c:pt>
                <c:pt idx="6347">
                  <c:v>0.27970991510589799</c:v>
                </c:pt>
                <c:pt idx="6348">
                  <c:v>0.279431389461615</c:v>
                </c:pt>
                <c:pt idx="6349">
                  <c:v>0.27896164956397301</c:v>
                </c:pt>
                <c:pt idx="6350">
                  <c:v>0.278301016854896</c:v>
                </c:pt>
                <c:pt idx="6351">
                  <c:v>0.27744994340381901</c:v>
                </c:pt>
                <c:pt idx="6352">
                  <c:v>0.27640901159833597</c:v>
                </c:pt>
                <c:pt idx="6353">
                  <c:v>0.27517893374567298</c:v>
                </c:pt>
                <c:pt idx="6354">
                  <c:v>0.27376055158525803</c:v>
                </c:pt>
                <c:pt idx="6355">
                  <c:v>0.27215483571272397</c:v>
                </c:pt>
                <c:pt idx="6356">
                  <c:v>0.27036288491572702</c:v>
                </c:pt>
                <c:pt idx="6357">
                  <c:v>0.26838592542205097</c:v>
                </c:pt>
                <c:pt idx="6358">
                  <c:v>0.26622531006050498</c:v>
                </c:pt>
                <c:pt idx="6359">
                  <c:v>0.26388251733518098</c:v>
                </c:pt>
                <c:pt idx="6360">
                  <c:v>0.26135915041372298</c:v>
                </c:pt>
                <c:pt idx="6361">
                  <c:v>0.25865693603027601</c:v>
                </c:pt>
                <c:pt idx="6362">
                  <c:v>0.25577772330389298</c:v>
                </c:pt>
                <c:pt idx="6363">
                  <c:v>0.252723482473179</c:v>
                </c:pt>
                <c:pt idx="6364">
                  <c:v>0.24949630354807201</c:v>
                </c:pt>
                <c:pt idx="6365">
                  <c:v>0.246098394879641</c:v>
                </c:pt>
                <c:pt idx="6366">
                  <c:v>0.24253208164893</c:v>
                </c:pt>
                <c:pt idx="6367">
                  <c:v>0.238799804275831</c:v>
                </c:pt>
                <c:pt idx="6368">
                  <c:v>0.23490411674911599</c:v>
                </c:pt>
                <c:pt idx="6369">
                  <c:v>0.23084768487874699</c:v>
                </c:pt>
                <c:pt idx="6370">
                  <c:v>0.226633284471668</c:v>
                </c:pt>
                <c:pt idx="6371">
                  <c:v>0.22226379943232999</c:v>
                </c:pt>
                <c:pt idx="6372">
                  <c:v>0.217742219789234</c:v>
                </c:pt>
                <c:pt idx="6373">
                  <c:v>0.21307163964887099</c:v>
                </c:pt>
                <c:pt idx="6374">
                  <c:v>0.20825525507842599</c:v>
                </c:pt>
                <c:pt idx="6375">
                  <c:v>0.203296361918718</c:v>
                </c:pt>
                <c:pt idx="6376">
                  <c:v>0.198198353528863</c:v>
                </c:pt>
                <c:pt idx="6377">
                  <c:v>0.19296471846420901</c:v>
                </c:pt>
                <c:pt idx="6378">
                  <c:v>0.18759903808912401</c:v>
                </c:pt>
                <c:pt idx="6379">
                  <c:v>0.18210498412627399</c:v>
                </c:pt>
                <c:pt idx="6380">
                  <c:v>0.17648631614407601</c:v>
                </c:pt>
                <c:pt idx="6381">
                  <c:v>0.17074687898403099</c:v>
                </c:pt>
                <c:pt idx="6382">
                  <c:v>0.16489060012971199</c:v>
                </c:pt>
                <c:pt idx="6383">
                  <c:v>0.15892148701918901</c:v>
                </c:pt>
                <c:pt idx="6384">
                  <c:v>0.152843624302754</c:v>
                </c:pt>
                <c:pt idx="6385">
                  <c:v>0.14666117104780499</c:v>
                </c:pt>
                <c:pt idx="6386">
                  <c:v>0.14037835789280001</c:v>
                </c:pt>
                <c:pt idx="6387">
                  <c:v>0.133999484152246</c:v>
                </c:pt>
                <c:pt idx="6388">
                  <c:v>0.12752891487468701</c:v>
                </c:pt>
                <c:pt idx="6389">
                  <c:v>0.120971077855711</c:v>
                </c:pt>
                <c:pt idx="6390">
                  <c:v>0.11433046060801701</c:v>
                </c:pt>
                <c:pt idx="6391">
                  <c:v>0.10761160729062701</c:v>
                </c:pt>
                <c:pt idx="6392">
                  <c:v>0.100819115599321</c:v>
                </c:pt>
                <c:pt idx="6393">
                  <c:v>9.3957633620450398E-2</c:v>
                </c:pt>
                <c:pt idx="6394">
                  <c:v>8.7031856650258699E-2</c:v>
                </c:pt>
                <c:pt idx="6395">
                  <c:v>8.0046523981904497E-2</c:v>
                </c:pt>
                <c:pt idx="6396">
                  <c:v>7.3006415662372703E-2</c:v>
                </c:pt>
                <c:pt idx="6397">
                  <c:v>6.5916349221499401E-2</c:v>
                </c:pt>
                <c:pt idx="6398">
                  <c:v>5.8781176375347598E-2</c:v>
                </c:pt>
                <c:pt idx="6399">
                  <c:v>5.1605779706189098E-2</c:v>
                </c:pt>
                <c:pt idx="6400">
                  <c:v>4.4395069321364798E-2</c:v>
                </c:pt>
                <c:pt idx="6401">
                  <c:v>3.7153979493309397E-2</c:v>
                </c:pt>
                <c:pt idx="6402">
                  <c:v>2.9887465283040301E-2</c:v>
                </c:pt>
                <c:pt idx="6403">
                  <c:v>2.26004991494211E-2</c:v>
                </c:pt>
                <c:pt idx="6404">
                  <c:v>1.52980675465189E-2</c:v>
                </c:pt>
                <c:pt idx="6405">
                  <c:v>7.9851675113858309E-3</c:v>
                </c:pt>
                <c:pt idx="6406">
                  <c:v>6.6680324459796199E-4</c:v>
                </c:pt>
                <c:pt idx="6407">
                  <c:v>-6.6520173141075703E-3</c:v>
                </c:pt>
                <c:pt idx="6408">
                  <c:v>-1.39662859127541E-2</c:v>
                </c:pt>
                <c:pt idx="6409">
                  <c:v>-2.1270997414260799E-2</c:v>
                </c:pt>
                <c:pt idx="6410">
                  <c:v>-2.8561153221446201E-2</c:v>
                </c:pt>
                <c:pt idx="6411">
                  <c:v>-3.5831764697556799E-2</c:v>
                </c:pt>
                <c:pt idx="6412">
                  <c:v>-4.3077856579979597E-2</c:v>
                </c:pt>
                <c:pt idx="6413">
                  <c:v>-5.0294470384802899E-2</c:v>
                </c:pt>
                <c:pt idx="6414">
                  <c:v>-5.7476667799895402E-2</c:v>
                </c:pt>
                <c:pt idx="6415">
                  <c:v>-6.46195340641815E-2</c:v>
                </c:pt>
                <c:pt idx="6416">
                  <c:v>-7.1718181330801101E-2</c:v>
                </c:pt>
                <c:pt idx="6417">
                  <c:v>-7.8767752011852099E-2</c:v>
                </c:pt>
                <c:pt idx="6418">
                  <c:v>-8.5763422102426198E-2</c:v>
                </c:pt>
                <c:pt idx="6419">
                  <c:v>-9.2700404481664403E-2</c:v>
                </c:pt>
                <c:pt idx="6420">
                  <c:v>-9.9573952188573095E-2</c:v>
                </c:pt>
                <c:pt idx="6421">
                  <c:v>-0.106379361670358</c:v>
                </c:pt>
                <c:pt idx="6422">
                  <c:v>-0.11311197600105399</c:v>
                </c:pt>
                <c:pt idx="6423">
                  <c:v>-0.119767188068252</c:v>
                </c:pt>
                <c:pt idx="6424">
                  <c:v>-0.126340443725728</c:v>
                </c:pt>
                <c:pt idx="6425">
                  <c:v>-0.13282724490984499</c:v>
                </c:pt>
                <c:pt idx="6426">
                  <c:v>-0.139223152717559</c:v>
                </c:pt>
                <c:pt idx="6427">
                  <c:v>-0.145523790443953</c:v>
                </c:pt>
                <c:pt idx="6428">
                  <c:v>-0.151724846577207</c:v>
                </c:pt>
                <c:pt idx="6429">
                  <c:v>-0.15782207774895499</c:v>
                </c:pt>
                <c:pt idx="6430">
                  <c:v>-0.16381131163801199</c:v>
                </c:pt>
                <c:pt idx="6431">
                  <c:v>-0.16968844982548401</c:v>
                </c:pt>
                <c:pt idx="6432">
                  <c:v>-0.17544947059930499</c:v>
                </c:pt>
                <c:pt idx="6433">
                  <c:v>-0.181090431706288</c:v>
                </c:pt>
                <c:pt idx="6434">
                  <c:v>-0.186607473049796</c:v>
                </c:pt>
                <c:pt idx="6435">
                  <c:v>-0.191996819331202</c:v>
                </c:pt>
                <c:pt idx="6436">
                  <c:v>-0.197254782633314</c:v>
                </c:pt>
                <c:pt idx="6437">
                  <c:v>-0.202377764944008</c:v>
                </c:pt>
                <c:pt idx="6438">
                  <c:v>-0.20736226061834001</c:v>
                </c:pt>
                <c:pt idx="6439">
                  <c:v>-0.21220485877745299</c:v>
                </c:pt>
                <c:pt idx="6440">
                  <c:v>-0.216902245642628</c:v>
                </c:pt>
                <c:pt idx="6441">
                  <c:v>-0.22145120680290001</c:v>
                </c:pt>
                <c:pt idx="6442">
                  <c:v>-0.22584862941467301</c:v>
                </c:pt>
                <c:pt idx="6443">
                  <c:v>-0.23009150433182499</c:v>
                </c:pt>
                <c:pt idx="6444">
                  <c:v>-0.23417692816486699</c:v>
                </c:pt>
                <c:pt idx="6445">
                  <c:v>-0.23810210526772099</c:v>
                </c:pt>
                <c:pt idx="6446">
                  <c:v>-0.24186434965077699</c:v>
                </c:pt>
                <c:pt idx="6447">
                  <c:v>-0.24546108681890599</c:v>
                </c:pt>
                <c:pt idx="6448">
                  <c:v>-0.24888985553318499</c:v>
                </c:pt>
                <c:pt idx="6449">
                  <c:v>-0.25214830949511502</c:v>
                </c:pt>
                <c:pt idx="6450">
                  <c:v>-0.25523421895219001</c:v>
                </c:pt>
                <c:pt idx="6451">
                  <c:v>-0.25814547222370499</c:v>
                </c:pt>
                <c:pt idx="6452">
                  <c:v>-0.26088007714578298</c:v>
                </c:pt>
                <c:pt idx="6453">
                  <c:v>-0.263436162434601</c:v>
                </c:pt>
                <c:pt idx="6454">
                  <c:v>-0.26581197896691</c:v>
                </c:pt>
                <c:pt idx="6455">
                  <c:v>-0.26800590097695298</c:v>
                </c:pt>
                <c:pt idx="6456">
                  <c:v>-0.270016427168975</c:v>
                </c:pt>
                <c:pt idx="6457">
                  <c:v>-0.27184218174455299</c:v>
                </c:pt>
                <c:pt idx="6458">
                  <c:v>-0.27348191534405403</c:v>
                </c:pt>
                <c:pt idx="6459">
                  <c:v>-0.27493450590157098</c:v>
                </c:pt>
                <c:pt idx="6460">
                  <c:v>-0.27619895941274503</c:v>
                </c:pt>
                <c:pt idx="6461">
                  <c:v>-0.277274410614964</c:v>
                </c:pt>
                <c:pt idx="6462">
                  <c:v>-0.27816012357945702</c:v>
                </c:pt>
                <c:pt idx="6463">
                  <c:v>-0.27885549221489397</c:v>
                </c:pt>
                <c:pt idx="6464">
                  <c:v>-0.279360040682124</c:v>
                </c:pt>
                <c:pt idx="6465">
                  <c:v>-0.27967342371979897</c:v>
                </c:pt>
                <c:pt idx="6466">
                  <c:v>-0.27979542688063203</c:v>
                </c:pt>
                <c:pt idx="6467">
                  <c:v>-0.27972596667814098</c:v>
                </c:pt>
                <c:pt idx="6468">
                  <c:v>-0.279465090643783</c:v>
                </c:pt>
                <c:pt idx="6469">
                  <c:v>-0.27901297729442398</c:v>
                </c:pt>
                <c:pt idx="6470">
                  <c:v>-0.278369936010184</c:v>
                </c:pt>
                <c:pt idx="6471">
                  <c:v>-0.27753640682272501</c:v>
                </c:pt>
                <c:pt idx="6472">
                  <c:v>-0.276512960114142</c:v>
                </c:pt>
                <c:pt idx="6473">
                  <c:v>-0.27530029622665098</c:v>
                </c:pt>
                <c:pt idx="6474">
                  <c:v>-0.273899244983343</c:v>
                </c:pt>
                <c:pt idx="6475">
                  <c:v>-0.27231076512034402</c:v>
                </c:pt>
                <c:pt idx="6476">
                  <c:v>-0.27053594363074901</c:v>
                </c:pt>
                <c:pt idx="6477">
                  <c:v>-0.26857599502079699</c:v>
                </c:pt>
                <c:pt idx="6478">
                  <c:v>-0.26643226047878799</c:v>
                </c:pt>
                <c:pt idx="6479">
                  <c:v>-0.26410620695731002</c:v>
                </c:pt>
                <c:pt idx="6480">
                  <c:v>-0.26159942616940501</c:v>
                </c:pt>
                <c:pt idx="6481">
                  <c:v>-0.25891363349936902</c:v>
                </c:pt>
                <c:pt idx="6482">
                  <c:v>-0.25605066682891098</c:v>
                </c:pt>
                <c:pt idx="6483">
                  <c:v>-0.25301248527950099</c:v>
                </c:pt>
                <c:pt idx="6484">
                  <c:v>-0.249801167871744</c:v>
                </c:pt>
                <c:pt idx="6485">
                  <c:v>-0.24641891210271399</c:v>
                </c:pt>
                <c:pt idx="6486">
                  <c:v>-0.242868032442209</c:v>
                </c:pt>
                <c:pt idx="6487">
                  <c:v>-0.239150958748964</c:v>
                </c:pt>
                <c:pt idx="6488">
                  <c:v>-0.23527023460791099</c:v>
                </c:pt>
                <c:pt idx="6489">
                  <c:v>-0.231228515589599</c:v>
                </c:pt>
                <c:pt idx="6490">
                  <c:v>-0.22702856743300401</c:v>
                </c:pt>
                <c:pt idx="6491">
                  <c:v>-0.22267326415293301</c:v>
                </c:pt>
                <c:pt idx="6492">
                  <c:v>-0.21816558607334399</c:v>
                </c:pt>
                <c:pt idx="6493">
                  <c:v>-0.21350861778791799</c:v>
                </c:pt>
                <c:pt idx="6494">
                  <c:v>-0.20870554604928099</c:v>
                </c:pt>
                <c:pt idx="6495">
                  <c:v>-0.20375965758831099</c:v>
                </c:pt>
                <c:pt idx="6496">
                  <c:v>-0.19867433686503899</c:v>
                </c:pt>
                <c:pt idx="6497">
                  <c:v>-0.19345306375267299</c:v>
                </c:pt>
                <c:pt idx="6498">
                  <c:v>-0.188099411156324</c:v>
                </c:pt>
                <c:pt idx="6499">
                  <c:v>-0.18261704256807801</c:v>
                </c:pt>
                <c:pt idx="6500">
                  <c:v>-0.177009709560077</c:v>
                </c:pt>
                <c:pt idx="6501">
                  <c:v>-0.17128124921732599</c:v>
                </c:pt>
                <c:pt idx="6502">
                  <c:v>-0.16543558151198601</c:v>
                </c:pt>
                <c:pt idx="6503">
                  <c:v>-0.15947670662094199</c:v>
                </c:pt>
                <c:pt idx="6504">
                  <c:v>-0.153408702188499</c:v>
                </c:pt>
                <c:pt idx="6505">
                  <c:v>-0.14723572053605</c:v>
                </c:pt>
                <c:pt idx="6506">
                  <c:v>-0.14096198582066</c:v>
                </c:pt>
                <c:pt idx="6507">
                  <c:v>-0.134591791144481</c:v>
                </c:pt>
                <c:pt idx="6508">
                  <c:v>-0.128129495616992</c:v>
                </c:pt>
                <c:pt idx="6509">
                  <c:v>-0.12157952137207299</c:v>
                </c:pt>
                <c:pt idx="6510">
                  <c:v>-0.114946350541946</c:v>
                </c:pt>
                <c:pt idx="6511">
                  <c:v>-0.10823452219006501</c:v>
                </c:pt>
                <c:pt idx="6512">
                  <c:v>-0.10144862920504499</c:v>
                </c:pt>
                <c:pt idx="6513">
                  <c:v>-9.4593315157754904E-2</c:v>
                </c:pt>
                <c:pt idx="6514">
                  <c:v>-8.7673271123738794E-2</c:v>
                </c:pt>
                <c:pt idx="6515">
                  <c:v>-8.0693232473120005E-2</c:v>
                </c:pt>
                <c:pt idx="6516">
                  <c:v>-7.3657975630199102E-2</c:v>
                </c:pt>
                <c:pt idx="6517">
                  <c:v>-6.6572314804958094E-2</c:v>
                </c:pt>
                <c:pt idx="6518">
                  <c:v>-5.9441098698707402E-2</c:v>
                </c:pt>
                <c:pt idx="6519">
                  <c:v>-5.2269207186130803E-2</c:v>
                </c:pt>
                <c:pt idx="6520">
                  <c:v>-4.5061547975998602E-2</c:v>
                </c:pt>
                <c:pt idx="6521">
                  <c:v>-3.7823053252833902E-2</c:v>
                </c:pt>
                <c:pt idx="6522">
                  <c:v>-3.05586763018297E-2</c:v>
                </c:pt>
                <c:pt idx="6523">
                  <c:v>-2.3273388119328001E-2</c:v>
                </c:pt>
                <c:pt idx="6524">
                  <c:v>-1.5972174011177901E-2</c:v>
                </c:pt>
                <c:pt idx="6525">
                  <c:v>-8.6600301813027098E-3</c:v>
                </c:pt>
                <c:pt idx="6526">
                  <c:v>-1.3419603128089299E-3</c:v>
                </c:pt>
                <c:pt idx="6527">
                  <c:v>5.97702785602234E-3</c:v>
                </c:pt>
                <c:pt idx="6528">
                  <c:v>1.32919259585193E-2</c:v>
                </c:pt>
                <c:pt idx="6529">
                  <c:v>2.0597728426832902E-2</c:v>
                </c:pt>
                <c:pt idx="6530">
                  <c:v>2.7889435917235701E-2</c:v>
                </c:pt>
                <c:pt idx="6531">
                  <c:v>3.51620587311611E-2</c:v>
                </c:pt>
                <c:pt idx="6532">
                  <c:v>4.24106202296421E-2</c:v>
                </c:pt>
                <c:pt idx="6533">
                  <c:v>4.9630160238814697E-2</c:v>
                </c:pt>
                <c:pt idx="6534">
                  <c:v>5.68157384441524E-2</c:v>
                </c:pt>
                <c:pt idx="6535">
                  <c:v>6.3962437771112796E-2</c:v>
                </c:pt>
                <c:pt idx="6536">
                  <c:v>7.1065367749879899E-2</c:v>
                </c:pt>
                <c:pt idx="6537">
                  <c:v>7.8119667861901596E-2</c:v>
                </c:pt>
                <c:pt idx="6538">
                  <c:v>8.5120510865930907E-2</c:v>
                </c:pt>
                <c:pt idx="6539">
                  <c:v>9.2063106101296199E-2</c:v>
                </c:pt>
                <c:pt idx="6540">
                  <c:v>9.8942702766139201E-2</c:v>
                </c:pt>
                <c:pt idx="6541">
                  <c:v>0.105754593168378</c:v>
                </c:pt>
                <c:pt idx="6542">
                  <c:v>0.112494115947168</c:v>
                </c:pt>
                <c:pt idx="6543">
                  <c:v>0.119156659262665</c:v>
                </c:pt>
                <c:pt idx="6544">
                  <c:v>0.12573766395189101</c:v>
                </c:pt>
                <c:pt idx="6545">
                  <c:v>0.132232626648562</c:v>
                </c:pt>
                <c:pt idx="6546">
                  <c:v>0.13863710286472999</c:v>
                </c:pt>
                <c:pt idx="6547">
                  <c:v>0.14494671003213599</c:v>
                </c:pt>
                <c:pt idx="6548">
                  <c:v>0.151157130501194</c:v>
                </c:pt>
                <c:pt idx="6549">
                  <c:v>0.15726411449554401</c:v>
                </c:pt>
                <c:pt idx="6550">
                  <c:v>0.163263483020165</c:v>
                </c:pt>
                <c:pt idx="6551">
                  <c:v>0.169151130721057</c:v>
                </c:pt>
                <c:pt idx="6552">
                  <c:v>0.17492302869451901</c:v>
                </c:pt>
                <c:pt idx="6553">
                  <c:v>0.18057522724411901</c:v>
                </c:pt>
                <c:pt idx="6554">
                  <c:v>0.18610385858346701</c:v>
                </c:pt>
                <c:pt idx="6555">
                  <c:v>0.19150513948292699</c:v>
                </c:pt>
                <c:pt idx="6556">
                  <c:v>0.19677537385847599</c:v>
                </c:pt>
                <c:pt idx="6557">
                  <c:v>0.20191095530092201</c:v>
                </c:pt>
                <c:pt idx="6558">
                  <c:v>0.20690836954376499</c:v>
                </c:pt>
                <c:pt idx="6559">
                  <c:v>0.21176419686799999</c:v>
                </c:pt>
                <c:pt idx="6560">
                  <c:v>0.216475114442223</c:v>
                </c:pt>
                <c:pt idx="6561">
                  <c:v>0.22103789859643699</c:v>
                </c:pt>
                <c:pt idx="6562">
                  <c:v>0.225449427028</c:v>
                </c:pt>
                <c:pt idx="6563">
                  <c:v>0.229706680938212</c:v>
                </c:pt>
                <c:pt idx="6564">
                  <c:v>0.233806747098072</c:v>
                </c:pt>
                <c:pt idx="6565">
                  <c:v>0.237746819841791</c:v>
                </c:pt>
                <c:pt idx="6566">
                  <c:v>0.24152420298670699</c:v>
                </c:pt>
                <c:pt idx="6567">
                  <c:v>0.24513631167827099</c:v>
                </c:pt>
                <c:pt idx="6568">
                  <c:v>0.24858067415886401</c:v>
                </c:pt>
                <c:pt idx="6569">
                  <c:v>0.25185493345920701</c:v>
                </c:pt>
                <c:pt idx="6570">
                  <c:v>0.254956849011236</c:v>
                </c:pt>
                <c:pt idx="6571">
                  <c:v>0.25788429818131497</c:v>
                </c:pt>
                <c:pt idx="6572">
                  <c:v>0.26063527772274903</c:v>
                </c:pt>
                <c:pt idx="6573">
                  <c:v>0.26320790514660403</c:v>
                </c:pt>
                <c:pt idx="6574">
                  <c:v>0.26560042000988299</c:v>
                </c:pt>
                <c:pt idx="6575">
                  <c:v>0.26781118512020102</c:v>
                </c:pt>
                <c:pt idx="6576">
                  <c:v>0.26983868765610702</c:v>
                </c:pt>
                <c:pt idx="6577">
                  <c:v>0.271681540202307</c:v>
                </c:pt>
                <c:pt idx="6578">
                  <c:v>0.27333848169906699</c:v>
                </c:pt>
                <c:pt idx="6579">
                  <c:v>0.27480837830515398</c:v>
                </c:pt>
                <c:pt idx="6580">
                  <c:v>0.27609022417371998</c:v>
                </c:pt>
                <c:pt idx="6581">
                  <c:v>0.27718314214060302</c:v>
                </c:pt>
                <c:pt idx="6582">
                  <c:v>0.278086384324567</c:v>
                </c:pt>
                <c:pt idx="6583">
                  <c:v>0.27879933263907503</c:v>
                </c:pt>
                <c:pt idx="6584">
                  <c:v>0.27932149921524502</c:v>
                </c:pt>
                <c:pt idx="6585">
                  <c:v>0.27965252673569702</c:v>
                </c:pt>
                <c:pt idx="6586">
                  <c:v>0.27979218867906402</c:v>
                </c:pt>
                <c:pt idx="6587">
                  <c:v>0.27974038947500102</c:v>
                </c:pt>
                <c:pt idx="6588">
                  <c:v>0.27949716456958501</c:v>
                </c:pt>
                <c:pt idx="6589">
                  <c:v>0.27906268040105497</c:v>
                </c:pt>
                <c:pt idx="6590">
                  <c:v>0.27843723428592199</c:v>
                </c:pt>
                <c:pt idx="6591">
                  <c:v>0.27762125421551598</c:v>
                </c:pt>
                <c:pt idx="6592">
                  <c:v>0.27661529856311201</c:v>
                </c:pt>
                <c:pt idx="6593">
                  <c:v>0.27542005570183498</c:v>
                </c:pt>
                <c:pt idx="6594">
                  <c:v>0.27403634353361001</c:v>
                </c:pt>
                <c:pt idx="6595">
                  <c:v>0.27246510892947301</c:v>
                </c:pt>
                <c:pt idx="6596">
                  <c:v>0.27070742708162798</c:v>
                </c:pt>
                <c:pt idx="6597">
                  <c:v>0.26876450076769798</c:v>
                </c:pt>
                <c:pt idx="6598">
                  <c:v>0.26663765952766499</c:v>
                </c:pt>
                <c:pt idx="6599">
                  <c:v>0.26432835875406702</c:v>
                </c:pt>
                <c:pt idx="6600">
                  <c:v>0.261838178696084</c:v>
                </c:pt>
                <c:pt idx="6601">
                  <c:v>0.25916882337816599</c:v>
                </c:pt>
                <c:pt idx="6602">
                  <c:v>0.25632211943398397</c:v>
                </c:pt>
                <c:pt idx="6603">
                  <c:v>0.25330001485645998</c:v>
                </c:pt>
                <c:pt idx="6604">
                  <c:v>0.25010457766476402</c:v>
                </c:pt>
                <c:pt idx="6605">
                  <c:v>0.24673799448917599</c:v>
                </c:pt>
                <c:pt idx="6606">
                  <c:v>0.243202569074774</c:v>
                </c:pt>
                <c:pt idx="6607">
                  <c:v>0.23950072070498901</c:v>
                </c:pt>
                <c:pt idx="6608">
                  <c:v>0.23563498254609699</c:v>
                </c:pt>
                <c:pt idx="6609">
                  <c:v>0.23160799991377801</c:v>
                </c:pt>
                <c:pt idx="6610">
                  <c:v>0.22742252846292901</c:v>
                </c:pt>
                <c:pt idx="6611">
                  <c:v>0.22308143230198299</c:v>
                </c:pt>
                <c:pt idx="6612">
                  <c:v>0.218587682032999</c:v>
                </c:pt>
                <c:pt idx="6613">
                  <c:v>0.21394435271889001</c:v>
                </c:pt>
                <c:pt idx="6614">
                  <c:v>0.209154621779164</c:v>
                </c:pt>
                <c:pt idx="6615">
                  <c:v>0.20422176681562201</c:v>
                </c:pt>
                <c:pt idx="6616">
                  <c:v>0.199149163369503</c:v>
                </c:pt>
                <c:pt idx="6617">
                  <c:v>0.193940282611612</c:v>
                </c:pt>
                <c:pt idx="6618">
                  <c:v>0.188598688966999</c:v>
                </c:pt>
                <c:pt idx="6619">
                  <c:v>0.18312803767583899</c:v>
                </c:pt>
                <c:pt idx="6620">
                  <c:v>0.17753207229215301</c:v>
                </c:pt>
                <c:pt idx="6621">
                  <c:v>0.17181462212210899</c:v>
                </c:pt>
                <c:pt idx="6622">
                  <c:v>0.16597959960363001</c:v>
                </c:pt>
                <c:pt idx="6623">
                  <c:v>0.16003099762912601</c:v>
                </c:pt>
                <c:pt idx="6624">
                  <c:v>0.15397288681316801</c:v>
                </c:pt>
                <c:pt idx="6625">
                  <c:v>0.14780941270697201</c:v>
                </c:pt>
                <c:pt idx="6626">
                  <c:v>0.14154479296160799</c:v>
                </c:pt>
                <c:pt idx="6627">
                  <c:v>0.13518331444187801</c:v>
                </c:pt>
                <c:pt idx="6628">
                  <c:v>0.128729330292813</c:v>
                </c:pt>
                <c:pt idx="6629">
                  <c:v>0.122187256960837</c:v>
                </c:pt>
                <c:pt idx="6630">
                  <c:v>0.115561571171597</c:v>
                </c:pt>
                <c:pt idx="6631">
                  <c:v>0.108856806866549</c:v>
                </c:pt>
                <c:pt idx="6632">
                  <c:v>0.102077552100396</c:v>
                </c:pt>
                <c:pt idx="6633">
                  <c:v>9.5228445901491696E-2</c:v>
                </c:pt>
                <c:pt idx="6634">
                  <c:v>8.8314175097362696E-2</c:v>
                </c:pt>
                <c:pt idx="6635">
                  <c:v>8.13394711075245E-2</c:v>
                </c:pt>
                <c:pt idx="6636">
                  <c:v>7.4309106705781794E-2</c:v>
                </c:pt>
                <c:pt idx="6637">
                  <c:v>6.7227892754230203E-2</c:v>
                </c:pt>
                <c:pt idx="6638">
                  <c:v>6.0100674911194897E-2</c:v>
                </c:pt>
                <c:pt idx="6639">
                  <c:v>5.29323303153574E-2</c:v>
                </c:pt>
                <c:pt idx="6640">
                  <c:v>4.5727764248341102E-2</c:v>
                </c:pt>
                <c:pt idx="6641">
                  <c:v>3.84919067780383E-2</c:v>
                </c:pt>
                <c:pt idx="6642">
                  <c:v>3.1229709384976202E-2</c:v>
                </c:pt>
                <c:pt idx="6643">
                  <c:v>2.3946141574030098E-2</c:v>
                </c:pt>
                <c:pt idx="6644">
                  <c:v>1.6646187473802899E-2</c:v>
                </c:pt>
                <c:pt idx="6645">
                  <c:v>9.3348424259975093E-3</c:v>
                </c:pt>
                <c:pt idx="6646">
                  <c:v>2.0171095671156001E-3</c:v>
                </c:pt>
                <c:pt idx="6647">
                  <c:v>-5.3020035951766298E-3</c:v>
                </c:pt>
                <c:pt idx="6648">
                  <c:v>-1.26174886086746E-2</c:v>
                </c:pt>
                <c:pt idx="6649">
                  <c:v>-1.9924339503907401E-2</c:v>
                </c:pt>
                <c:pt idx="6650">
                  <c:v>-2.72175562197116E-2</c:v>
                </c:pt>
                <c:pt idx="6651">
                  <c:v>-3.4492148024760999E-2</c:v>
                </c:pt>
                <c:pt idx="6652">
                  <c:v>-4.1743136932712602E-2</c:v>
                </c:pt>
                <c:pt idx="6653">
                  <c:v>-4.8965561108631699E-2</c:v>
                </c:pt>
                <c:pt idx="6654">
                  <c:v>-5.6154478264363102E-2</c:v>
                </c:pt>
                <c:pt idx="6655">
                  <c:v>-6.33049690405285E-2</c:v>
                </c:pt>
                <c:pt idx="6656">
                  <c:v>-7.0412140372831999E-2</c:v>
                </c:pt>
                <c:pt idx="6657">
                  <c:v>-7.7471128840372994E-2</c:v>
                </c:pt>
                <c:pt idx="6658">
                  <c:v>-8.44771039936736E-2</c:v>
                </c:pt>
                <c:pt idx="6659">
                  <c:v>-9.1425271660144303E-2</c:v>
                </c:pt>
                <c:pt idx="6660">
                  <c:v>-9.8310877224725299E-2</c:v>
                </c:pt>
                <c:pt idx="6661">
                  <c:v>-0.105129208883458</c:v>
                </c:pt>
                <c:pt idx="6662">
                  <c:v>-0.11187560086776301</c:v>
                </c:pt>
                <c:pt idx="6663">
                  <c:v>-0.118545436637211</c:v>
                </c:pt>
                <c:pt idx="6664">
                  <c:v>-0.125134152038617</c:v>
                </c:pt>
                <c:pt idx="6665">
                  <c:v>-0.13163723842927399</c:v>
                </c:pt>
                <c:pt idx="6666">
                  <c:v>-0.13805024576220901</c:v>
                </c:pt>
                <c:pt idx="6667">
                  <c:v>-0.14436878563134101</c:v>
                </c:pt>
                <c:pt idx="6668">
                  <c:v>-0.15058853427445401</c:v>
                </c:pt>
                <c:pt idx="6669">
                  <c:v>-0.15670523553194099</c:v>
                </c:pt>
                <c:pt idx="6670">
                  <c:v>-0.16271470375928301</c:v>
                </c:pt>
                <c:pt idx="6671">
                  <c:v>-0.168612826691273</c:v>
                </c:pt>
                <c:pt idx="6672">
                  <c:v>-0.174395568256035</c:v>
                </c:pt>
                <c:pt idx="6673">
                  <c:v>-0.180058971336894</c:v>
                </c:pt>
                <c:pt idx="6674">
                  <c:v>-0.18559916048022401</c:v>
                </c:pt>
                <c:pt idx="6675">
                  <c:v>-0.19101234454741001</c:v>
                </c:pt>
                <c:pt idx="6676">
                  <c:v>-0.19629481930911799</c:v>
                </c:pt>
                <c:pt idx="6677">
                  <c:v>-0.20144296998009101</c:v>
                </c:pt>
                <c:pt idx="6678">
                  <c:v>-0.206453273692733</c:v>
                </c:pt>
                <c:pt idx="6679">
                  <c:v>-0.21132230190780499</c:v>
                </c:pt>
                <c:pt idx="6680">
                  <c:v>-0.216046722760565</c:v>
                </c:pt>
                <c:pt idx="6681">
                  <c:v>-0.220623303340751</c:v>
                </c:pt>
                <c:pt idx="6682">
                  <c:v>-0.22504891190486101</c:v>
                </c:pt>
                <c:pt idx="6683">
                  <c:v>-0.22932052001919201</c:v>
                </c:pt>
                <c:pt idx="6684">
                  <c:v>-0.233435204632195</c:v>
                </c:pt>
                <c:pt idx="6685">
                  <c:v>-0.23739015007470701</c:v>
                </c:pt>
                <c:pt idx="6686">
                  <c:v>-0.24118264998671099</c:v>
                </c:pt>
                <c:pt idx="6687">
                  <c:v>-0.24481010916929299</c:v>
                </c:pt>
                <c:pt idx="6688">
                  <c:v>-0.24827004536052399</c:v>
                </c:pt>
                <c:pt idx="6689">
                  <c:v>-0.251560090934074</c:v>
                </c:pt>
                <c:pt idx="6690">
                  <c:v>-0.25467799451936801</c:v>
                </c:pt>
                <c:pt idx="6691">
                  <c:v>-0.257621622542196</c:v>
                </c:pt>
                <c:pt idx="6692">
                  <c:v>-0.26038896068471101</c:v>
                </c:pt>
                <c:pt idx="6693">
                  <c:v>-0.26297811526382597</c:v>
                </c:pt>
                <c:pt idx="6694">
                  <c:v>-0.26538731452705</c:v>
                </c:pt>
                <c:pt idx="6695">
                  <c:v>-0.267614909864902</c:v>
                </c:pt>
                <c:pt idx="6696">
                  <c:v>-0.26965937693904601</c:v>
                </c:pt>
                <c:pt idx="6697">
                  <c:v>-0.27151931672539198</c:v>
                </c:pt>
                <c:pt idx="6698">
                  <c:v>-0.27319345647144799</c:v>
                </c:pt>
                <c:pt idx="6699">
                  <c:v>-0.27468065056725899</c:v>
                </c:pt>
                <c:pt idx="6700">
                  <c:v>-0.27597988132934398</c:v>
                </c:pt>
                <c:pt idx="6701">
                  <c:v>-0.27709025969709999</c:v>
                </c:pt>
                <c:pt idx="6702">
                  <c:v>-0.27801102584117798</c:v>
                </c:pt>
                <c:pt idx="6703">
                  <c:v>-0.27874154968343601</c:v>
                </c:pt>
                <c:pt idx="6704">
                  <c:v>-0.27928133132809801</c:v>
                </c:pt>
                <c:pt idx="6705">
                  <c:v>-0.27963000140383498</c:v>
                </c:pt>
                <c:pt idx="6706">
                  <c:v>-0.27978732131651901</c:v>
                </c:pt>
                <c:pt idx="6707">
                  <c:v>-0.279753183412498</c:v>
                </c:pt>
                <c:pt idx="6708">
                  <c:v>-0.27952761105226198</c:v>
                </c:pt>
                <c:pt idx="6709">
                  <c:v>-0.279110758594454</c:v>
                </c:pt>
                <c:pt idx="6710">
                  <c:v>-0.27850291129024801</c:v>
                </c:pt>
                <c:pt idx="6711">
                  <c:v>-0.27770448508814599</c:v>
                </c:pt>
                <c:pt idx="6712">
                  <c:v>-0.276716026349352</c:v>
                </c:pt>
                <c:pt idx="6713">
                  <c:v>-0.27553821147389401</c:v>
                </c:pt>
                <c:pt idx="6714">
                  <c:v>-0.27417184643776799</c:v>
                </c:pt>
                <c:pt idx="6715">
                  <c:v>-0.27261786624140499</c:v>
                </c:pt>
                <c:pt idx="6716">
                  <c:v>-0.27087733426985899</c:v>
                </c:pt>
                <c:pt idx="6717">
                  <c:v>-0.26895144156513201</c:v>
                </c:pt>
                <c:pt idx="6718">
                  <c:v>-0.26684150601114598</c:v>
                </c:pt>
                <c:pt idx="6719">
                  <c:v>-0.26454897143191902</c:v>
                </c:pt>
                <c:pt idx="6720">
                  <c:v>-0.26207540660356099</c:v>
                </c:pt>
                <c:pt idx="6721">
                  <c:v>-0.25942250418076102</c:v>
                </c:pt>
                <c:pt idx="6722">
                  <c:v>-0.25659207953850999</c:v>
                </c:pt>
                <c:pt idx="6723">
                  <c:v>-0.25358606952984197</c:v>
                </c:pt>
                <c:pt idx="6724">
                  <c:v>-0.25040653116045097</c:v>
                </c:pt>
                <c:pt idx="6725">
                  <c:v>-0.24705564018109</c:v>
                </c:pt>
                <c:pt idx="6726">
                  <c:v>-0.24353568959870101</c:v>
                </c:pt>
                <c:pt idx="6727">
                  <c:v>-0.239849088107327</c:v>
                </c:pt>
                <c:pt idx="6728">
                  <c:v>-0.23599835843983799</c:v>
                </c:pt>
                <c:pt idx="6729">
                  <c:v>-0.231986135641638</c:v>
                </c:pt>
                <c:pt idx="6730">
                  <c:v>-0.227815165267505</c:v>
                </c:pt>
                <c:pt idx="6731">
                  <c:v>-0.22348830150281701</c:v>
                </c:pt>
                <c:pt idx="6732">
                  <c:v>-0.21900850521043899</c:v>
                </c:pt>
                <c:pt idx="6733">
                  <c:v>-0.21437884190460901</c:v>
                </c:pt>
                <c:pt idx="6734">
                  <c:v>-0.20960247965321699</c:v>
                </c:pt>
                <c:pt idx="6735">
                  <c:v>-0.20468268690990199</c:v>
                </c:pt>
                <c:pt idx="6736">
                  <c:v>-0.199622830277457</c:v>
                </c:pt>
                <c:pt idx="6737">
                  <c:v>-0.194426372204069</c:v>
                </c:pt>
                <c:pt idx="6738">
                  <c:v>-0.18909686861397601</c:v>
                </c:pt>
                <c:pt idx="6739">
                  <c:v>-0.18363796647415601</c:v>
                </c:pt>
                <c:pt idx="6740">
                  <c:v>-0.178053401298714</c:v>
                </c:pt>
                <c:pt idx="6741">
                  <c:v>-0.17234699459267899</c:v>
                </c:pt>
                <c:pt idx="6742">
                  <c:v>-0.16652265123696</c:v>
                </c:pt>
                <c:pt idx="6743">
                  <c:v>-0.160584356816241</c:v>
                </c:pt>
                <c:pt idx="6744">
                  <c:v>-0.154536174891655</c:v>
                </c:pt>
                <c:pt idx="6745">
                  <c:v>-0.14838224422010099</c:v>
                </c:pt>
                <c:pt idx="6746">
                  <c:v>-0.14212677592210199</c:v>
                </c:pt>
                <c:pt idx="6747">
                  <c:v>-0.135774050600142</c:v>
                </c:pt>
                <c:pt idx="6748">
                  <c:v>-0.129328415409461</c:v>
                </c:pt>
                <c:pt idx="6749">
                  <c:v>-0.12279428108331</c:v>
                </c:pt>
                <c:pt idx="6750">
                  <c:v>-0.116176118914692</c:v>
                </c:pt>
                <c:pt idx="6751">
                  <c:v>-0.109478457696667</c:v>
                </c:pt>
                <c:pt idx="6752">
                  <c:v>-0.102705880623312</c:v>
                </c:pt>
                <c:pt idx="6753">
                  <c:v>-9.5863022153451202E-2</c:v>
                </c:pt>
                <c:pt idx="6754">
                  <c:v>-8.8954564839304598E-2</c:v>
                </c:pt>
                <c:pt idx="6755">
                  <c:v>-8.1985236122229799E-2</c:v>
                </c:pt>
                <c:pt idx="6756">
                  <c:v>-7.49598050977449E-2</c:v>
                </c:pt>
                <c:pt idx="6757">
                  <c:v>-6.7883079252046896E-2</c:v>
                </c:pt>
                <c:pt idx="6758">
                  <c:v>-6.0759901172260503E-2</c:v>
                </c:pt>
                <c:pt idx="6759">
                  <c:v>-5.3595145232666501E-2</c:v>
                </c:pt>
                <c:pt idx="6760">
                  <c:v>-4.6393714259179097E-2</c:v>
                </c:pt>
                <c:pt idx="6761">
                  <c:v>-3.91605361743535E-2</c:v>
                </c:pt>
                <c:pt idx="6762">
                  <c:v>-3.1900560625219503E-2</c:v>
                </c:pt>
                <c:pt idx="6763">
                  <c:v>-2.4618755596249799E-2</c:v>
                </c:pt>
                <c:pt idx="6764">
                  <c:v>-1.7320104009779701E-2</c:v>
                </c:pt>
                <c:pt idx="6765">
                  <c:v>-1.0009600316204801E-2</c:v>
                </c:pt>
                <c:pt idx="6766">
                  <c:v>-2.6922470762902298E-3</c:v>
                </c:pt>
                <c:pt idx="6767">
                  <c:v>4.6269484620703296E-3</c:v>
                </c:pt>
                <c:pt idx="6768">
                  <c:v>1.1942977790302499E-2</c:v>
                </c:pt>
                <c:pt idx="6769">
                  <c:v>1.9250834566462101E-2</c:v>
                </c:pt>
                <c:pt idx="6770">
                  <c:v>2.6545518041063702E-2</c:v>
                </c:pt>
                <c:pt idx="6771">
                  <c:v>3.3822036479081302E-2</c:v>
                </c:pt>
                <c:pt idx="6772">
                  <c:v>4.10754105757817E-2</c:v>
                </c:pt>
                <c:pt idx="6773">
                  <c:v>4.8300676864050797E-2</c:v>
                </c:pt>
                <c:pt idx="6774">
                  <c:v>5.5492891110882701E-2</c:v>
                </c:pt>
                <c:pt idx="6775">
                  <c:v>6.2647131700707098E-2</c:v>
                </c:pt>
                <c:pt idx="6776">
                  <c:v>6.9758503003239394E-2</c:v>
                </c:pt>
                <c:pt idx="6777">
                  <c:v>7.6822138723548997E-2</c:v>
                </c:pt>
                <c:pt idx="6778">
                  <c:v>8.3833205232053704E-2</c:v>
                </c:pt>
                <c:pt idx="6779">
                  <c:v>9.0786904872161706E-2</c:v>
                </c:pt>
                <c:pt idx="6780">
                  <c:v>9.7678479243295993E-2</c:v>
                </c:pt>
                <c:pt idx="6781">
                  <c:v>0.104503212457058</c:v>
                </c:pt>
                <c:pt idx="6782">
                  <c:v>0.111256434364298</c:v>
                </c:pt>
                <c:pt idx="6783">
                  <c:v>0.117933523750888</c:v>
                </c:pt>
                <c:pt idx="6784">
                  <c:v>0.124529911500007</c:v>
                </c:pt>
                <c:pt idx="6785">
                  <c:v>0.13104108371878101</c:v>
                </c:pt>
                <c:pt idx="6786">
                  <c:v>0.13746258482712101</c:v>
                </c:pt>
                <c:pt idx="6787">
                  <c:v>0.143790020606677</c:v>
                </c:pt>
                <c:pt idx="6788">
                  <c:v>0.150019061207782</c:v>
                </c:pt>
                <c:pt idx="6789">
                  <c:v>0.156145444112363</c:v>
                </c:pt>
                <c:pt idx="6790">
                  <c:v>0.16216497705077099</c:v>
                </c:pt>
                <c:pt idx="6791">
                  <c:v>0.16807354087054299</c:v>
                </c:pt>
                <c:pt idx="6792">
                  <c:v>0.17386709235512701</c:v>
                </c:pt>
                <c:pt idx="6793">
                  <c:v>0.179541666990643</c:v>
                </c:pt>
                <c:pt idx="6794">
                  <c:v>0.18509338167879799</c:v>
                </c:pt>
                <c:pt idx="6795">
                  <c:v>0.19051843739407301</c:v>
                </c:pt>
                <c:pt idx="6796">
                  <c:v>0.195813121783393</c:v>
                </c:pt>
                <c:pt idx="6797">
                  <c:v>0.20097381170647899</c:v>
                </c:pt>
                <c:pt idx="6798">
                  <c:v>0.20599697571515599</c:v>
                </c:pt>
                <c:pt idx="6799">
                  <c:v>0.210879176469914</c:v>
                </c:pt>
                <c:pt idx="6800">
                  <c:v>0.21561707309207001</c:v>
                </c:pt>
                <c:pt idx="6801">
                  <c:v>0.220207423449928</c:v>
                </c:pt>
                <c:pt idx="6802">
                  <c:v>0.224647086377357</c:v>
                </c:pt>
                <c:pt idx="6803">
                  <c:v>0.22893302382328601</c:v>
                </c:pt>
                <c:pt idx="6804">
                  <c:v>0.23306230293063601</c:v>
                </c:pt>
                <c:pt idx="6805">
                  <c:v>0.237032098043268</c:v>
                </c:pt>
                <c:pt idx="6806">
                  <c:v>0.240839692639569</c:v>
                </c:pt>
                <c:pt idx="6807">
                  <c:v>0.24448248119136601</c:v>
                </c:pt>
                <c:pt idx="6808">
                  <c:v>0.24795797094688099</c:v>
                </c:pt>
                <c:pt idx="6809">
                  <c:v>0.25126378363651303</c:v>
                </c:pt>
                <c:pt idx="6810">
                  <c:v>0.254397657100288</c:v>
                </c:pt>
                <c:pt idx="6811">
                  <c:v>0.25735744683584399</c:v>
                </c:pt>
                <c:pt idx="6812">
                  <c:v>0.260141127465912</c:v>
                </c:pt>
                <c:pt idx="6813">
                  <c:v>0.26274679412427698</c:v>
                </c:pt>
                <c:pt idx="6814">
                  <c:v>0.26517266375927301</c:v>
                </c:pt>
                <c:pt idx="6815">
                  <c:v>0.26741707635391998</c:v>
                </c:pt>
                <c:pt idx="6816">
                  <c:v>0.26947849606187302</c:v>
                </c:pt>
                <c:pt idx="6817">
                  <c:v>0.27135551225839499</c:v>
                </c:pt>
                <c:pt idx="6818">
                  <c:v>0.27304684050564398</c:v>
                </c:pt>
                <c:pt idx="6819">
                  <c:v>0.27455132343161298</c:v>
                </c:pt>
                <c:pt idx="6820">
                  <c:v>0.27586793152211703</c:v>
                </c:pt>
                <c:pt idx="6821">
                  <c:v>0.27699576382528601</c:v>
                </c:pt>
                <c:pt idx="6822">
                  <c:v>0.27793404856808301</c:v>
                </c:pt>
                <c:pt idx="6823">
                  <c:v>0.27868214368443001</c:v>
                </c:pt>
                <c:pt idx="6824">
                  <c:v>0.27923953725457001</c:v>
                </c:pt>
                <c:pt idx="6825">
                  <c:v>0.27960584785537101</c:v>
                </c:pt>
                <c:pt idx="6826">
                  <c:v>0.27978082482133698</c:v>
                </c:pt>
                <c:pt idx="6827">
                  <c:v>0.27976434841613601</c:v>
                </c:pt>
                <c:pt idx="6828">
                  <c:v>0.279556429914532</c:v>
                </c:pt>
                <c:pt idx="6829">
                  <c:v>0.27915721159467599</c:v>
                </c:pt>
                <c:pt idx="6830">
                  <c:v>0.27856696664074099</c:v>
                </c:pt>
                <c:pt idx="6831">
                  <c:v>0.277786098955982</c:v>
                </c:pt>
                <c:pt idx="6832">
                  <c:v>0.27681514288635001</c:v>
                </c:pt>
                <c:pt idx="6833">
                  <c:v>0.27565476285483798</c:v>
                </c:pt>
                <c:pt idx="6834">
                  <c:v>0.27430575290681602</c:v>
                </c:pt>
                <c:pt idx="6835">
                  <c:v>0.27276903616667098</c:v>
                </c:pt>
                <c:pt idx="6836">
                  <c:v>0.27104566420611198</c:v>
                </c:pt>
                <c:pt idx="6837">
                  <c:v>0.26913681632458702</c:v>
                </c:pt>
                <c:pt idx="6838">
                  <c:v>0.26704379874228401</c:v>
                </c:pt>
                <c:pt idx="6839">
                  <c:v>0.26476804370629198</c:v>
                </c:pt>
                <c:pt idx="6840">
                  <c:v>0.26231110851051798</c:v>
                </c:pt>
                <c:pt idx="6841">
                  <c:v>0.259674674430033</c:v>
                </c:pt>
                <c:pt idx="6842">
                  <c:v>0.25686054557057802</c:v>
                </c:pt>
                <c:pt idx="6843">
                  <c:v>0.25387064763402101</c:v>
                </c:pt>
                <c:pt idx="6844">
                  <c:v>0.25070702660060401</c:v>
                </c:pt>
                <c:pt idx="6845">
                  <c:v>0.24737184732888101</c:v>
                </c:pt>
                <c:pt idx="6846">
                  <c:v>0.24386739207431199</c:v>
                </c:pt>
                <c:pt idx="6847">
                  <c:v>0.24019605892752</c:v>
                </c:pt>
                <c:pt idx="6848">
                  <c:v>0.23636036017328399</c:v>
                </c:pt>
                <c:pt idx="6849">
                  <c:v>0.23236292057138799</c:v>
                </c:pt>
                <c:pt idx="6850">
                  <c:v>0.228206475560504</c:v>
                </c:pt>
                <c:pt idx="6851">
                  <c:v>0.22389386938633599</c:v>
                </c:pt>
                <c:pt idx="6852">
                  <c:v>0.219428053155314</c:v>
                </c:pt>
                <c:pt idx="6853">
                  <c:v>0.21481208281515099</c:v>
                </c:pt>
                <c:pt idx="6854">
                  <c:v>0.21004911706367399</c:v>
                </c:pt>
                <c:pt idx="6855">
                  <c:v>0.20514241518732801</c:v>
                </c:pt>
                <c:pt idx="6856">
                  <c:v>0.20009533483085401</c:v>
                </c:pt>
                <c:pt idx="6857">
                  <c:v>0.19491132969966499</c:v>
                </c:pt>
                <c:pt idx="6858">
                  <c:v>0.18959394719647801</c:v>
                </c:pt>
                <c:pt idx="6859">
                  <c:v>0.184146825993841</c:v>
                </c:pt>
                <c:pt idx="6860">
                  <c:v>0.178573693544189</c:v>
                </c:pt>
                <c:pt idx="6861">
                  <c:v>0.172878363529165</c:v>
                </c:pt>
                <c:pt idx="6862">
                  <c:v>0.16706473324992199</c:v>
                </c:pt>
                <c:pt idx="6863">
                  <c:v>0.161136780960212</c:v>
                </c:pt>
                <c:pt idx="6864">
                  <c:v>0.155098563144071</c:v>
                </c:pt>
                <c:pt idx="6865">
                  <c:v>0.14895421173998299</c:v>
                </c:pt>
                <c:pt idx="6866">
                  <c:v>0.14270793131339801</c:v>
                </c:pt>
                <c:pt idx="6867">
                  <c:v>0.13636399617956199</c:v>
                </c:pt>
                <c:pt idx="6868">
                  <c:v>0.12992674747861099</c:v>
                </c:pt>
                <c:pt idx="6869">
                  <c:v>0.123400590204939</c:v>
                </c:pt>
                <c:pt idx="6870">
                  <c:v>0.11678999019286999</c:v>
                </c:pt>
                <c:pt idx="6871">
                  <c:v>0.11009947106069901</c:v>
                </c:pt>
                <c:pt idx="6872">
                  <c:v>0.10333361111519</c:v>
                </c:pt>
                <c:pt idx="6873">
                  <c:v>9.6497040218652103E-2</c:v>
                </c:pt>
                <c:pt idx="6874">
                  <c:v>8.9594436620732604E-2</c:v>
                </c:pt>
                <c:pt idx="6875">
                  <c:v>8.2630523757105306E-2</c:v>
                </c:pt>
                <c:pt idx="6876">
                  <c:v>7.5610067017232094E-2</c:v>
                </c:pt>
                <c:pt idx="6877">
                  <c:v>6.8537870483418695E-2</c:v>
                </c:pt>
                <c:pt idx="6878">
                  <c:v>6.1418773643392002E-2</c:v>
                </c:pt>
                <c:pt idx="6879">
                  <c:v>5.4257648078650002E-2</c:v>
                </c:pt>
                <c:pt idx="6880">
                  <c:v>4.7059394130849898E-2</c:v>
                </c:pt>
                <c:pt idx="6881">
                  <c:v>3.9828937548515297E-2</c:v>
                </c:pt>
                <c:pt idx="6882">
                  <c:v>3.25712261163583E-2</c:v>
                </c:pt>
                <c:pt idx="6883">
                  <c:v>2.5291226269521499E-2</c:v>
                </c:pt>
                <c:pt idx="6884">
                  <c:v>1.79939196950584E-2</c:v>
                </c:pt>
                <c:pt idx="6885">
                  <c:v>1.06842999229759E-2</c:v>
                </c:pt>
                <c:pt idx="6886">
                  <c:v>3.3673689091735801E-3</c:v>
                </c:pt>
                <c:pt idx="6887">
                  <c:v>-3.9518663873830398E-3</c:v>
                </c:pt>
                <c:pt idx="6888">
                  <c:v>-1.12683974309132E-2</c:v>
                </c:pt>
                <c:pt idx="6889">
                  <c:v>-1.8577217536150201E-2</c:v>
                </c:pt>
                <c:pt idx="6890">
                  <c:v>-2.58733252944046E-2</c:v>
                </c:pt>
                <c:pt idx="6891">
                  <c:v>-3.3151727996016497E-2</c:v>
                </c:pt>
                <c:pt idx="6892">
                  <c:v>-4.0407445046855402E-2</c:v>
                </c:pt>
                <c:pt idx="6893">
                  <c:v>-4.7635511376529098E-2</c:v>
                </c:pt>
                <c:pt idx="6894">
                  <c:v>-5.4830980835969899E-2</c:v>
                </c:pt>
                <c:pt idx="6895">
                  <c:v>-6.1988929582073103E-2</c:v>
                </c:pt>
                <c:pt idx="6896">
                  <c:v>-6.9104459447071206E-2</c:v>
                </c:pt>
                <c:pt idx="6897">
                  <c:v>-7.6172701290338998E-2</c:v>
                </c:pt>
                <c:pt idx="6898">
                  <c:v>-8.3188818330335104E-2</c:v>
                </c:pt>
                <c:pt idx="6899">
                  <c:v>-9.0148009454400393E-2</c:v>
                </c:pt>
                <c:pt idx="6900">
                  <c:v>-9.7045512504148501E-2</c:v>
                </c:pt>
                <c:pt idx="6901">
                  <c:v>-0.103876607534199</c:v>
                </c:pt>
                <c:pt idx="6902">
                  <c:v>-0.110636620042027</c:v>
                </c:pt>
                <c:pt idx="6903">
                  <c:v>-0.117320924166712</c:v>
                </c:pt>
                <c:pt idx="6904">
                  <c:v>-0.123924945854405</c:v>
                </c:pt>
                <c:pt idx="6905">
                  <c:v>-0.13044416598834299</c:v>
                </c:pt>
                <c:pt idx="6906">
                  <c:v>-0.13687412348127101</c:v>
                </c:pt>
                <c:pt idx="6907">
                  <c:v>-0.14321041832815101</c:v>
                </c:pt>
                <c:pt idx="6908">
                  <c:v>-0.14944871461707901</c:v>
                </c:pt>
                <c:pt idx="6909">
                  <c:v>-0.155584743496335</c:v>
                </c:pt>
                <c:pt idx="6910">
                  <c:v>-0.161614306095553</c:v>
                </c:pt>
                <c:pt idx="6911">
                  <c:v>-0.16753327639899601</c:v>
                </c:pt>
                <c:pt idx="6912">
                  <c:v>-0.173337604068978</c:v>
                </c:pt>
                <c:pt idx="6913">
                  <c:v>-0.179023317217502</c:v>
                </c:pt>
                <c:pt idx="6914">
                  <c:v>-0.184586525124215</c:v>
                </c:pt>
                <c:pt idx="6915">
                  <c:v>-0.19002342089881599</c:v>
                </c:pt>
                <c:pt idx="6916">
                  <c:v>-0.19533028408610401</c:v>
                </c:pt>
                <c:pt idx="6917">
                  <c:v>-0.200503483211878</c:v>
                </c:pt>
                <c:pt idx="6918">
                  <c:v>-0.205539478267944</c:v>
                </c:pt>
                <c:pt idx="6919">
                  <c:v>-0.21043482313453499</c:v>
                </c:pt>
                <c:pt idx="6920">
                  <c:v>-0.215186167938485</c:v>
                </c:pt>
                <c:pt idx="6921">
                  <c:v>-0.219790261345535</c:v>
                </c:pt>
                <c:pt idx="6922">
                  <c:v>-0.224243952785219</c:v>
                </c:pt>
                <c:pt idx="6923">
                  <c:v>-0.22854419460678799</c:v>
                </c:pt>
                <c:pt idx="6924">
                  <c:v>-0.23268804416471101</c:v>
                </c:pt>
                <c:pt idx="6925">
                  <c:v>-0.23667266583232399</c:v>
                </c:pt>
                <c:pt idx="6926">
                  <c:v>-0.24049533294223699</c:v>
                </c:pt>
                <c:pt idx="6927">
                  <c:v>-0.244153429652189</c:v>
                </c:pt>
                <c:pt idx="6928">
                  <c:v>-0.247644452735066</c:v>
                </c:pt>
                <c:pt idx="6929">
                  <c:v>-0.25096601329184798</c:v>
                </c:pt>
                <c:pt idx="6930">
                  <c:v>-0.25411583838633001</c:v>
                </c:pt>
                <c:pt idx="6931">
                  <c:v>-0.25709177260048799</c:v>
                </c:pt>
                <c:pt idx="6932">
                  <c:v>-0.25989177950942199</c:v>
                </c:pt>
                <c:pt idx="6933">
                  <c:v>-0.26251394307488302</c:v>
                </c:pt>
                <c:pt idx="6934">
                  <c:v>-0.26495646895640901</c:v>
                </c:pt>
                <c:pt idx="6935">
                  <c:v>-0.26721768573919102</c:v>
                </c:pt>
                <c:pt idx="6936">
                  <c:v>-0.26929604607781399</c:v>
                </c:pt>
                <c:pt idx="6937">
                  <c:v>-0.27119012775510798</c:v>
                </c:pt>
                <c:pt idx="6938">
                  <c:v>-0.27289863465536202</c:v>
                </c:pt>
                <c:pt idx="6939">
                  <c:v>-0.27442039765125698</c:v>
                </c:pt>
                <c:pt idx="6940">
                  <c:v>-0.27575437540389502</c:v>
                </c:pt>
                <c:pt idx="6941">
                  <c:v>-0.276899655075387</c:v>
                </c:pt>
                <c:pt idx="6942">
                  <c:v>-0.277855452953503</c:v>
                </c:pt>
                <c:pt idx="6943">
                  <c:v>-0.27862111498796599</c:v>
                </c:pt>
                <c:pt idx="6944">
                  <c:v>-0.27919611723801702</c:v>
                </c:pt>
                <c:pt idx="6945">
                  <c:v>-0.279580066230946</c:v>
                </c:pt>
                <c:pt idx="6946">
                  <c:v>-0.27977269923134701</c:v>
                </c:pt>
                <c:pt idx="6947">
                  <c:v>-0.27977388442090201</c:v>
                </c:pt>
                <c:pt idx="6948">
                  <c:v>-0.27958362098858902</c:v>
                </c:pt>
                <c:pt idx="6949">
                  <c:v>-0.27920203913123498</c:v>
                </c:pt>
                <c:pt idx="6950">
                  <c:v>-0.27862939996442199</c:v>
                </c:pt>
                <c:pt idx="6951">
                  <c:v>-0.27786609534380602</c:v>
                </c:pt>
                <c:pt idx="6952">
                  <c:v>-0.27691264759697498</c:v>
                </c:pt>
                <c:pt idx="6953">
                  <c:v>-0.27576970916601401</c:v>
                </c:pt>
                <c:pt idx="6954">
                  <c:v>-0.27443806216104999</c:v>
                </c:pt>
                <c:pt idx="6955">
                  <c:v>-0.27291861782504501</c:v>
                </c:pt>
                <c:pt idx="6956">
                  <c:v>-0.27121241591024497</c:v>
                </c:pt>
                <c:pt idx="6957">
                  <c:v>-0.269320623966673</c:v>
                </c:pt>
                <c:pt idx="6958">
                  <c:v>-0.26724453654317798</c:v>
                </c:pt>
                <c:pt idx="6959">
                  <c:v>-0.26498557430158198</c:v>
                </c:pt>
                <c:pt idx="6960">
                  <c:v>-0.26254528304452002</c:v>
                </c:pt>
                <c:pt idx="6961">
                  <c:v>-0.25992533265765599</c:v>
                </c:pt>
                <c:pt idx="6962">
                  <c:v>-0.25712751596697597</c:v>
                </c:pt>
                <c:pt idx="6963">
                  <c:v>-0.25415374751197001</c:v>
                </c:pt>
                <c:pt idx="6964">
                  <c:v>-0.25100606223551197</c:v>
                </c:pt>
                <c:pt idx="6965">
                  <c:v>-0.24768661409135501</c:v>
                </c:pt>
                <c:pt idx="6966">
                  <c:v>-0.24419767457018501</c:v>
                </c:pt>
                <c:pt idx="6967">
                  <c:v>-0.24054163114524399</c:v>
                </c:pt>
                <c:pt idx="6968">
                  <c:v>-0.23672098563858901</c:v>
                </c:pt>
                <c:pt idx="6969">
                  <c:v>-0.23273835250910299</c:v>
                </c:pt>
                <c:pt idx="6970">
                  <c:v>-0.22859645706342299</c:v>
                </c:pt>
                <c:pt idx="6971">
                  <c:v>-0.22429813359101899</c:v>
                </c:pt>
                <c:pt idx="6972">
                  <c:v>-0.21984632342469901</c:v>
                </c:pt>
                <c:pt idx="6973">
                  <c:v>-0.21524407292786299</c:v>
                </c:pt>
                <c:pt idx="6974">
                  <c:v>-0.21049453140987701</c:v>
                </c:pt>
                <c:pt idx="6975">
                  <c:v>-0.205600948971014</c:v>
                </c:pt>
                <c:pt idx="6976">
                  <c:v>-0.20056667427841701</c:v>
                </c:pt>
                <c:pt idx="6977">
                  <c:v>-0.19539515227461099</c:v>
                </c:pt>
                <c:pt idx="6978">
                  <c:v>-0.19008992182014001</c:v>
                </c:pt>
                <c:pt idx="6979">
                  <c:v>-0.184654613271929</c:v>
                </c:pt>
                <c:pt idx="6980">
                  <c:v>-0.17909294599904399</c:v>
                </c:pt>
                <c:pt idx="6981">
                  <c:v>-0.173408725837534</c:v>
                </c:pt>
                <c:pt idx="6982">
                  <c:v>-0.16760584248610499</c:v>
                </c:pt>
                <c:pt idx="6983">
                  <c:v>-0.16168826684440901</c:v>
                </c:pt>
                <c:pt idx="6984">
                  <c:v>-0.15566004829576799</c:v>
                </c:pt>
                <c:pt idx="6985">
                  <c:v>-0.14952531193618901</c:v>
                </c:pt>
                <c:pt idx="6986">
                  <c:v>-0.143288255751571</c:v>
                </c:pt>
                <c:pt idx="6987">
                  <c:v>-0.13695314774503101</c:v>
                </c:pt>
                <c:pt idx="6988">
                  <c:v>-0.130524323016323</c:v>
                </c:pt>
                <c:pt idx="6989">
                  <c:v>-0.124006180795336</c:v>
                </c:pt>
                <c:pt idx="6990">
                  <c:v>-0.117403181431711</c:v>
                </c:pt>
                <c:pt idx="6991">
                  <c:v>-0.110719843342639</c:v>
                </c:pt>
                <c:pt idx="6992">
                  <c:v>-0.103960739920912</c:v>
                </c:pt>
                <c:pt idx="6993">
                  <c:v>-9.7130496405363503E-2</c:v>
                </c:pt>
                <c:pt idx="6994">
                  <c:v>-9.0233786715831196E-2</c:v>
                </c:pt>
                <c:pt idx="6995">
                  <c:v>-8.3275330254800203E-2</c:v>
                </c:pt>
                <c:pt idx="6996">
                  <c:v>-7.6259888677928503E-2</c:v>
                </c:pt>
                <c:pt idx="6997">
                  <c:v>-6.91922626356576E-2</c:v>
                </c:pt>
                <c:pt idx="6998">
                  <c:v>-6.2077288488137497E-2</c:v>
                </c:pt>
                <c:pt idx="6999">
                  <c:v>-5.4919834995717398E-2</c:v>
                </c:pt>
                <c:pt idx="7000">
                  <c:v>-4.7724799987263603E-2</c:v>
                </c:pt>
                <c:pt idx="7001">
                  <c:v>-4.0497107008587198E-2</c:v>
                </c:pt>
                <c:pt idx="7002">
                  <c:v>-3.3241701953272598E-2</c:v>
                </c:pt>
                <c:pt idx="7003">
                  <c:v>-2.59635496782143E-2</c:v>
                </c:pt>
                <c:pt idx="7004">
                  <c:v>-1.8667630606176301E-2</c:v>
                </c:pt>
                <c:pt idx="7005">
                  <c:v>-1.1358937317701E-2</c:v>
                </c:pt>
                <c:pt idx="7006">
                  <c:v>-4.0424711346975697E-3</c:v>
                </c:pt>
                <c:pt idx="7007">
                  <c:v>3.2767613019513602E-3</c:v>
                </c:pt>
                <c:pt idx="7008">
                  <c:v>1.0593751458422E-2</c:v>
                </c:pt>
                <c:pt idx="7009">
                  <c:v>1.7903492335277601E-2</c:v>
                </c:pt>
                <c:pt idx="7010">
                  <c:v>2.5200981893747001E-2</c:v>
                </c:pt>
                <c:pt idx="7011">
                  <c:v>3.2481226478607503E-2</c:v>
                </c:pt>
                <c:pt idx="7012">
                  <c:v>3.9739244235332302E-2</c:v>
                </c:pt>
                <c:pt idx="7013">
                  <c:v>4.6970068519161301E-2</c:v>
                </c:pt>
                <c:pt idx="7014">
                  <c:v>5.4168751293765298E-2</c:v>
                </c:pt>
                <c:pt idx="7015">
                  <c:v>6.13303665171753E-2</c:v>
                </c:pt>
                <c:pt idx="7016">
                  <c:v>6.8450013512662E-2</c:v>
                </c:pt>
                <c:pt idx="7017">
                  <c:v>7.5522820322257295E-2</c:v>
                </c:pt>
                <c:pt idx="7018">
                  <c:v>8.25439470406239E-2</c:v>
                </c:pt>
                <c:pt idx="7019">
                  <c:v>8.9508589126991403E-2</c:v>
                </c:pt>
                <c:pt idx="7020">
                  <c:v>9.6411980692892404E-2</c:v>
                </c:pt>
                <c:pt idx="7021">
                  <c:v>0.10324939776344901</c:v>
                </c:pt>
                <c:pt idx="7022">
                  <c:v>0.11001616150997801</c:v>
                </c:pt>
                <c:pt idx="7023">
                  <c:v>0.116707641451702</c:v>
                </c:pt>
                <c:pt idx="7024">
                  <c:v>0.123319258624377</c:v>
                </c:pt>
                <c:pt idx="7025">
                  <c:v>0.129846488713667</c:v>
                </c:pt>
                <c:pt idx="7026">
                  <c:v>0.13628486515112401</c:v>
                </c:pt>
                <c:pt idx="7027">
                  <c:v>0.14262998217064399</c:v>
                </c:pt>
                <c:pt idx="7028">
                  <c:v>0.14887749782333201</c:v>
                </c:pt>
                <c:pt idx="7029">
                  <c:v>0.15502313694868</c:v>
                </c:pt>
                <c:pt idx="7030">
                  <c:v>0.16106269410005</c:v>
                </c:pt>
                <c:pt idx="7031">
                  <c:v>0.166992036422458</c:v>
                </c:pt>
                <c:pt idx="7032">
                  <c:v>0.17280710648066799</c:v>
                </c:pt>
                <c:pt idx="7033">
                  <c:v>0.17850392503569401</c:v>
                </c:pt>
                <c:pt idx="7034">
                  <c:v>0.18407859376777599</c:v>
                </c:pt>
                <c:pt idx="7035">
                  <c:v>0.189527297943998</c:v>
                </c:pt>
                <c:pt idx="7036">
                  <c:v>0.19484630902869901</c:v>
                </c:pt>
                <c:pt idx="7037">
                  <c:v>0.20003198723489701</c:v>
                </c:pt>
                <c:pt idx="7038">
                  <c:v>0.205080784014993</c:v>
                </c:pt>
                <c:pt idx="7039">
                  <c:v>0.20998924448903</c:v>
                </c:pt>
                <c:pt idx="7040">
                  <c:v>0.214754009808862</c:v>
                </c:pt>
                <c:pt idx="7041">
                  <c:v>0.219371819456603</c:v>
                </c:pt>
                <c:pt idx="7042">
                  <c:v>0.223839513475795</c:v>
                </c:pt>
                <c:pt idx="7043">
                  <c:v>0.228154034633755</c:v>
                </c:pt>
                <c:pt idx="7044">
                  <c:v>0.23231243051363701</c:v>
                </c:pt>
                <c:pt idx="7045">
                  <c:v>0.23631185553476</c:v>
                </c:pt>
                <c:pt idx="7046">
                  <c:v>0.24014957289983499</c:v>
                </c:pt>
                <c:pt idx="7047">
                  <c:v>0.24382295646774799</c:v>
                </c:pt>
                <c:pt idx="7048">
                  <c:v>0.24732949255062001</c:v>
                </c:pt>
                <c:pt idx="7049">
                  <c:v>0.25066678163392297</c:v>
                </c:pt>
                <c:pt idx="7050">
                  <c:v>0.25383254001845701</c:v>
                </c:pt>
                <c:pt idx="7051">
                  <c:v>0.25682460138308399</c:v>
                </c:pt>
                <c:pt idx="7052">
                  <c:v>0.25964091826713498</c:v>
                </c:pt>
                <c:pt idx="7053">
                  <c:v>0.26227956347147902</c:v>
                </c:pt>
                <c:pt idx="7054">
                  <c:v>0.26473873137731002</c:v>
                </c:pt>
                <c:pt idx="7055">
                  <c:v>0.26701673918171698</c:v>
                </c:pt>
                <c:pt idx="7056">
                  <c:v>0.26911202804923001</c:v>
                </c:pt>
                <c:pt idx="7057">
                  <c:v>0.27102316417852501</c:v>
                </c:pt>
                <c:pt idx="7058">
                  <c:v>0.27274883978356901</c:v>
                </c:pt>
                <c:pt idx="7059">
                  <c:v>0.27428787398853899</c:v>
                </c:pt>
                <c:pt idx="7060">
                  <c:v>0.275639213635888</c:v>
                </c:pt>
                <c:pt idx="7061">
                  <c:v>0.27680193400702202</c:v>
                </c:pt>
                <c:pt idx="7062">
                  <c:v>0.27777523945508098</c:v>
                </c:pt>
                <c:pt idx="7063">
                  <c:v>0.27855846394939798</c:v>
                </c:pt>
                <c:pt idx="7064">
                  <c:v>0.27915107153126401</c:v>
                </c:pt>
                <c:pt idx="7065">
                  <c:v>0.27955265668068202</c:v>
                </c:pt>
                <c:pt idx="7066">
                  <c:v>0.27976294459386197</c:v>
                </c:pt>
                <c:pt idx="7067">
                  <c:v>0.27978179137127301</c:v>
                </c:pt>
                <c:pt idx="7068">
                  <c:v>0.27960918411610802</c:v>
                </c:pt>
                <c:pt idx="7069">
                  <c:v>0.27924524094311298</c:v>
                </c:pt>
                <c:pt idx="7070">
                  <c:v>0.27869021089775797</c:v>
                </c:pt>
                <c:pt idx="7071">
                  <c:v>0.27794447378582099</c:v>
                </c:pt>
                <c:pt idx="7072">
                  <c:v>0.27700853991348101</c:v>
                </c:pt>
                <c:pt idx="7073">
                  <c:v>0.275883049738121</c:v>
                </c:pt>
                <c:pt idx="7074">
                  <c:v>0.27456877343006603</c:v>
                </c:pt>
                <c:pt idx="7075">
                  <c:v>0.27306661034555302</c:v>
                </c:pt>
                <c:pt idx="7076">
                  <c:v>0.27137758841130399</c:v>
                </c:pt>
                <c:pt idx="7077">
                  <c:v>0.26950286342112201</c:v>
                </c:pt>
                <c:pt idx="7078">
                  <c:v>0.26744371824498098</c:v>
                </c:pt>
                <c:pt idx="7079">
                  <c:v>0.26520156195116101</c:v>
                </c:pt>
                <c:pt idx="7080">
                  <c:v>0.262777928842027</c:v>
                </c:pt>
                <c:pt idx="7081">
                  <c:v>0.26017447740410898</c:v>
                </c:pt>
                <c:pt idx="7082">
                  <c:v>0.25739298917320202</c:v>
                </c:pt>
                <c:pt idx="7083">
                  <c:v>0.25443536751526802</c:v>
                </c:pt>
                <c:pt idx="7084">
                  <c:v>0.25130363632396502</c:v>
                </c:pt>
                <c:pt idx="7085">
                  <c:v>0.24799993863570299</c:v>
                </c:pt>
                <c:pt idx="7086">
                  <c:v>0.244526535163166</c:v>
                </c:pt>
                <c:pt idx="7087">
                  <c:v>0.240885802748316</c:v>
                </c:pt>
                <c:pt idx="7088">
                  <c:v>0.23708023273591999</c:v>
                </c:pt>
                <c:pt idx="7089">
                  <c:v>0.23311242926873599</c:v>
                </c:pt>
                <c:pt idx="7090">
                  <c:v>0.228985107505495</c:v>
                </c:pt>
                <c:pt idx="7091">
                  <c:v>0.22470109176293299</c:v>
                </c:pt>
                <c:pt idx="7092">
                  <c:v>0.22026331358311099</c:v>
                </c:pt>
                <c:pt idx="7093">
                  <c:v>0.21567480972737099</c:v>
                </c:pt>
                <c:pt idx="7094">
                  <c:v>0.21093872009828599</c:v>
                </c:pt>
                <c:pt idx="7095">
                  <c:v>0.20605828559103201</c:v>
                </c:pt>
                <c:pt idx="7096">
                  <c:v>0.20103684587565299</c:v>
                </c:pt>
                <c:pt idx="7097">
                  <c:v>0.19587783711172899</c:v>
                </c:pt>
                <c:pt idx="7098">
                  <c:v>0.19058478959702199</c:v>
                </c:pt>
                <c:pt idx="7099">
                  <c:v>0.18516132535170099</c:v>
                </c:pt>
                <c:pt idx="7100">
                  <c:v>0.17961115563980201</c:v>
                </c:pt>
                <c:pt idx="7101">
                  <c:v>0.173938078429619</c:v>
                </c:pt>
                <c:pt idx="7102">
                  <c:v>0.16814597579476201</c:v>
                </c:pt>
                <c:pt idx="7103">
                  <c:v>0.16223881125766601</c:v>
                </c:pt>
                <c:pt idx="7104">
                  <c:v>0.15622062707735601</c:v>
                </c:pt>
                <c:pt idx="7105">
                  <c:v>0.150095541483346</c:v>
                </c:pt>
                <c:pt idx="7106">
                  <c:v>0.14386774585753501</c:v>
                </c:pt>
                <c:pt idx="7107">
                  <c:v>0.13754150186606501</c:v>
                </c:pt>
                <c:pt idx="7108">
                  <c:v>0.13112113854306201</c:v>
                </c:pt>
                <c:pt idx="7109">
                  <c:v>0.124611049328295</c:v>
                </c:pt>
                <c:pt idx="7110">
                  <c:v>0.11801568906075401</c:v>
                </c:pt>
                <c:pt idx="7111">
                  <c:v>0.111339570930211</c:v>
                </c:pt>
                <c:pt idx="7112">
                  <c:v>0.104587263388859</c:v>
                </c:pt>
                <c:pt idx="7113">
                  <c:v>9.7763387025126006E-2</c:v>
                </c:pt>
                <c:pt idx="7114">
                  <c:v>9.0872611401822095E-2</c:v>
                </c:pt>
                <c:pt idx="7115">
                  <c:v>8.3919651860764805E-2</c:v>
                </c:pt>
                <c:pt idx="7116">
                  <c:v>7.6909266296082496E-2</c:v>
                </c:pt>
                <c:pt idx="7117">
                  <c:v>6.9846251898399103E-2</c:v>
                </c:pt>
                <c:pt idx="7118">
                  <c:v>6.2735441872127096E-2</c:v>
                </c:pt>
                <c:pt idx="7119">
                  <c:v>5.5581702128116903E-2</c:v>
                </c:pt>
                <c:pt idx="7120">
                  <c:v>4.8389927953925597E-2</c:v>
                </c:pt>
                <c:pt idx="7121">
                  <c:v>4.1165040663982799E-2</c:v>
                </c:pt>
                <c:pt idx="7122">
                  <c:v>3.39119842319466E-2</c:v>
                </c:pt>
                <c:pt idx="7123">
                  <c:v>2.6635721907554099E-2</c:v>
                </c:pt>
                <c:pt idx="7124">
                  <c:v>1.9341232820280399E-2</c:v>
                </c:pt>
                <c:pt idx="7125">
                  <c:v>1.2033508572132701E-2</c:v>
                </c:pt>
                <c:pt idx="7126">
                  <c:v>4.7175498219079104E-3</c:v>
                </c:pt>
                <c:pt idx="7127">
                  <c:v>-2.6016371367462098E-3</c:v>
                </c:pt>
                <c:pt idx="7128">
                  <c:v>-9.9190438011263898E-3</c:v>
                </c:pt>
                <c:pt idx="7129">
                  <c:v>-1.72296628867806E-2</c:v>
                </c:pt>
                <c:pt idx="7130">
                  <c:v>-2.45284917539813E-2</c:v>
                </c:pt>
                <c:pt idx="7131">
                  <c:v>-3.1810535831019997E-2</c:v>
                </c:pt>
                <c:pt idx="7132">
                  <c:v>-3.9070812031981497E-2</c:v>
                </c:pt>
                <c:pt idx="7133">
                  <c:v>-4.6304352166657597E-2</c:v>
                </c:pt>
                <c:pt idx="7134">
                  <c:v>-5.3506206340268599E-2</c:v>
                </c:pt>
                <c:pt idx="7135">
                  <c:v>-6.06714463406645E-2</c:v>
                </c:pt>
                <c:pt idx="7136">
                  <c:v>-6.7795169010689604E-2</c:v>
                </c:pt>
                <c:pt idx="7137">
                  <c:v>-7.4872499603401005E-2</c:v>
                </c:pt>
                <c:pt idx="7138">
                  <c:v>-8.1898595117847098E-2</c:v>
                </c:pt>
                <c:pt idx="7139">
                  <c:v>-8.8868647613121896E-2</c:v>
                </c:pt>
                <c:pt idx="7140">
                  <c:v>-9.5777887498427694E-2</c:v>
                </c:pt>
                <c:pt idx="7141">
                  <c:v>-0.102621586796895</c:v>
                </c:pt>
                <c:pt idx="7142">
                  <c:v>-0.109395062380927</c:v>
                </c:pt>
                <c:pt idx="7143">
                  <c:v>-0.11609367917685</c:v>
                </c:pt>
                <c:pt idx="7144">
                  <c:v>-0.12271285333669001</c:v>
                </c:pt>
                <c:pt idx="7145">
                  <c:v>-0.12924805537487999</c:v>
                </c:pt>
                <c:pt idx="7146">
                  <c:v>-0.13569481326778501</c:v>
                </c:pt>
                <c:pt idx="7147">
                  <c:v>-0.142048715513894</c:v>
                </c:pt>
                <c:pt idx="7148">
                  <c:v>-0.14830541415259799</c:v>
                </c:pt>
                <c:pt idx="7149">
                  <c:v>-0.15446062773949401</c:v>
                </c:pt>
                <c:pt idx="7150">
                  <c:v>-0.160510144276164</c:v>
                </c:pt>
                <c:pt idx="7151">
                  <c:v>-0.166449824092437</c:v>
                </c:pt>
                <c:pt idx="7152">
                  <c:v>-0.17227560267915601</c:v>
                </c:pt>
                <c:pt idx="7153">
                  <c:v>-0.17798349346951101</c:v>
                </c:pt>
                <c:pt idx="7154">
                  <c:v>-0.18356959056704</c:v>
                </c:pt>
                <c:pt idx="7155">
                  <c:v>-0.18903007141842201</c:v>
                </c:pt>
                <c:pt idx="7156">
                  <c:v>-0.19436119942924299</c:v>
                </c:pt>
                <c:pt idx="7157">
                  <c:v>-0.199559326520939</c:v>
                </c:pt>
                <c:pt idx="7158">
                  <c:v>-0.20462089562716501</c:v>
                </c:pt>
                <c:pt idx="7159">
                  <c:v>-0.209542443127893</c:v>
                </c:pt>
                <c:pt idx="7160">
                  <c:v>-0.21432060121955299</c:v>
                </c:pt>
                <c:pt idx="7161">
                  <c:v>-0.218952100219617</c:v>
                </c:pt>
                <c:pt idx="7162">
                  <c:v>-0.22343377080403501</c:v>
                </c:pt>
                <c:pt idx="7163">
                  <c:v>-0.22776254617599301</c:v>
                </c:pt>
                <c:pt idx="7164">
                  <c:v>-0.23193546416451799</c:v>
                </c:pt>
                <c:pt idx="7165">
                  <c:v>-0.235949669251486</c:v>
                </c:pt>
                <c:pt idx="7166">
                  <c:v>-0.23980241452564099</c:v>
                </c:pt>
                <c:pt idx="7167">
                  <c:v>-0.24349106356230499</c:v>
                </c:pt>
                <c:pt idx="7168">
                  <c:v>-0.247013092227477</c:v>
                </c:pt>
                <c:pt idx="7169">
                  <c:v>-0.250366090405089</c:v>
                </c:pt>
                <c:pt idx="7170">
                  <c:v>-0.25354776364624398</c:v>
                </c:pt>
                <c:pt idx="7171">
                  <c:v>-0.25655593473930499</c:v>
                </c:pt>
                <c:pt idx="7172">
                  <c:v>-0.25938854519975202</c:v>
                </c:pt>
                <c:pt idx="7173">
                  <c:v>-0.26204365667879898</c:v>
                </c:pt>
                <c:pt idx="7174">
                  <c:v>-0.264519452289805</c:v>
                </c:pt>
                <c:pt idx="7175">
                  <c:v>-0.266814237851559</c:v>
                </c:pt>
                <c:pt idx="7176">
                  <c:v>-0.26892644304761198</c:v>
                </c:pt>
                <c:pt idx="7177">
                  <c:v>-0.27085462250083298</c:v>
                </c:pt>
                <c:pt idx="7178">
                  <c:v>-0.27259745676248398</c:v>
                </c:pt>
                <c:pt idx="7179">
                  <c:v>-0.27415375321511198</c:v>
                </c:pt>
                <c:pt idx="7180">
                  <c:v>-0.27552244688865402</c:v>
                </c:pt>
                <c:pt idx="7181">
                  <c:v>-0.27670260118919499</c:v>
                </c:pt>
                <c:pt idx="7182">
                  <c:v>-0.27769340853987901</c:v>
                </c:pt>
                <c:pt idx="7183">
                  <c:v>-0.27849419093352701</c:v>
                </c:pt>
                <c:pt idx="7184">
                  <c:v>-0.279104400396601</c:v>
                </c:pt>
                <c:pt idx="7185">
                  <c:v>-0.27952361936417502</c:v>
                </c:pt>
                <c:pt idx="7186">
                  <c:v>-0.27975156096568099</c:v>
                </c:pt>
                <c:pt idx="7187">
                  <c:v>-0.27978806922120703</c:v>
                </c:pt>
                <c:pt idx="7188">
                  <c:v>-0.27963311914824002</c:v>
                </c:pt>
                <c:pt idx="7189">
                  <c:v>-0.279286816778754</c:v>
                </c:pt>
                <c:pt idx="7190">
                  <c:v>-0.27874939908666202</c:v>
                </c:pt>
                <c:pt idx="7191">
                  <c:v>-0.27802123382564597</c:v>
                </c:pt>
                <c:pt idx="7192">
                  <c:v>-0.27710281927751002</c:v>
                </c:pt>
                <c:pt idx="7193">
                  <c:v>-0.27599478391120302</c:v>
                </c:pt>
                <c:pt idx="7194">
                  <c:v>-0.27469788595276501</c:v>
                </c:pt>
                <c:pt idx="7195">
                  <c:v>-0.27321301286646799</c:v>
                </c:pt>
                <c:pt idx="7196">
                  <c:v>-0.27154118074752898</c:v>
                </c:pt>
                <c:pt idx="7197">
                  <c:v>-0.26968353362679998</c:v>
                </c:pt>
                <c:pt idx="7198">
                  <c:v>-0.26764134268790801</c:v>
                </c:pt>
                <c:pt idx="7199">
                  <c:v>-0.26541600539738802</c:v>
                </c:pt>
                <c:pt idx="7200">
                  <c:v>-0.26300904454840002</c:v>
                </c:pt>
                <c:pt idx="7201">
                  <c:v>-0.26042210721868397</c:v>
                </c:pt>
                <c:pt idx="7202">
                  <c:v>-0.25765696364347002</c:v>
                </c:pt>
                <c:pt idx="7203">
                  <c:v>-0.25471550600411003</c:v>
                </c:pt>
                <c:pt idx="7204">
                  <c:v>-0.251599747133261</c:v>
                </c:pt>
                <c:pt idx="7205">
                  <c:v>-0.24831181913751099</c:v>
                </c:pt>
                <c:pt idx="7206">
                  <c:v>-0.24485397193838099</c:v>
                </c:pt>
                <c:pt idx="7207">
                  <c:v>-0.24122857173270901</c:v>
                </c:pt>
                <c:pt idx="7208">
                  <c:v>-0.23743809937346999</c:v>
                </c:pt>
                <c:pt idx="7209">
                  <c:v>-0.23348514867212899</c:v>
                </c:pt>
                <c:pt idx="7210">
                  <c:v>-0.22937242462370599</c:v>
                </c:pt>
                <c:pt idx="7211">
                  <c:v>-0.22510274155575399</c:v>
                </c:pt>
                <c:pt idx="7212">
                  <c:v>-0.22067902120251801</c:v>
                </c:pt>
                <c:pt idx="7213">
                  <c:v>-0.216104290705601</c:v>
                </c:pt>
                <c:pt idx="7214">
                  <c:v>-0.21138168054250001</c:v>
                </c:pt>
                <c:pt idx="7215">
                  <c:v>-0.206514422384424</c:v>
                </c:pt>
                <c:pt idx="7216">
                  <c:v>-0.201505846884869</c:v>
                </c:pt>
                <c:pt idx="7217">
                  <c:v>-0.19635938140046399</c:v>
                </c:pt>
                <c:pt idx="7218">
                  <c:v>-0.19107854764563201</c:v>
                </c:pt>
                <c:pt idx="7219">
                  <c:v>-0.185666959282696</c:v>
                </c:pt>
                <c:pt idx="7220">
                  <c:v>-0.180128319449054</c:v>
                </c:pt>
                <c:pt idx="7221">
                  <c:v>-0.174466418223129</c:v>
                </c:pt>
                <c:pt idx="7222">
                  <c:v>-0.16868513003083199</c:v>
                </c:pt>
                <c:pt idx="7223">
                  <c:v>-0.162788410994299</c:v>
                </c:pt>
                <c:pt idx="7224">
                  <c:v>-0.156780296224724</c:v>
                </c:pt>
                <c:pt idx="7225">
                  <c:v>-0.150664897061146</c:v>
                </c:pt>
                <c:pt idx="7226">
                  <c:v>-0.14444639825706301</c:v>
                </c:pt>
                <c:pt idx="7227">
                  <c:v>-0.138129055116821</c:v>
                </c:pt>
                <c:pt idx="7228">
                  <c:v>-0.131717190583717</c:v>
                </c:pt>
                <c:pt idx="7229">
                  <c:v>-0.12521519228181699</c:v>
                </c:pt>
                <c:pt idx="7230">
                  <c:v>-0.118627509513517</c:v>
                </c:pt>
                <c:pt idx="7231">
                  <c:v>-0.111958650214894</c:v>
                </c:pt>
                <c:pt idx="7232">
                  <c:v>-0.10521317787094001</c:v>
                </c:pt>
                <c:pt idx="7233">
                  <c:v>-9.8395708392773604E-2</c:v>
                </c:pt>
                <c:pt idx="7234">
                  <c:v>-9.1510906958986907E-2</c:v>
                </c:pt>
                <c:pt idx="7235">
                  <c:v>-8.4563484823273499E-2</c:v>
                </c:pt>
                <c:pt idx="7236">
                  <c:v>-7.7558196090528497E-2</c:v>
                </c:pt>
                <c:pt idx="7237">
                  <c:v>-7.0499834463625302E-2</c:v>
                </c:pt>
                <c:pt idx="7238">
                  <c:v>-6.3393229963096001E-2</c:v>
                </c:pt>
                <c:pt idx="7239">
                  <c:v>-5.6243245621959703E-2</c:v>
                </c:pt>
                <c:pt idx="7240">
                  <c:v>-4.9054774157959898E-2</c:v>
                </c:pt>
                <c:pt idx="7241">
                  <c:v>-4.1832734625489303E-2</c:v>
                </c:pt>
                <c:pt idx="7242">
                  <c:v>-3.4582069049492098E-2</c:v>
                </c:pt>
                <c:pt idx="7243">
                  <c:v>-2.73077390436481E-2</c:v>
                </c:pt>
                <c:pt idx="7244">
                  <c:v>-2.0014722415151402E-2</c:v>
                </c:pt>
                <c:pt idx="7245">
                  <c:v>-1.2708009758409E-2</c:v>
                </c:pt>
                <c:pt idx="7246">
                  <c:v>-5.3926010399881798E-3</c:v>
                </c:pt>
                <c:pt idx="7247">
                  <c:v>1.92649782284883E-3</c:v>
                </c:pt>
                <c:pt idx="7248">
                  <c:v>9.2442783876825006E-3</c:v>
                </c:pt>
                <c:pt idx="7249">
                  <c:v>1.6555733114201599E-2</c:v>
                </c:pt>
                <c:pt idx="7250">
                  <c:v>2.3855858790851399E-2</c:v>
                </c:pt>
                <c:pt idx="7251">
                  <c:v>3.1139659958519899E-2</c:v>
                </c:pt>
                <c:pt idx="7252">
                  <c:v>3.8402152328918603E-2</c:v>
                </c:pt>
                <c:pt idx="7253">
                  <c:v>4.5638366195319802E-2</c:v>
                </c:pt>
                <c:pt idx="7254">
                  <c:v>5.2843349833315401E-2</c:v>
                </c:pt>
                <c:pt idx="7255">
                  <c:v>6.0012172889270202E-2</c:v>
                </c:pt>
                <c:pt idx="7256">
                  <c:v>6.71399297541517E-2</c:v>
                </c:pt>
                <c:pt idx="7257">
                  <c:v>7.4221742920426895E-2</c:v>
                </c:pt>
                <c:pt idx="7258">
                  <c:v>8.1252766319729594E-2</c:v>
                </c:pt>
                <c:pt idx="7259">
                  <c:v>8.82281886390133E-2</c:v>
                </c:pt>
                <c:pt idx="7260">
                  <c:v>9.5143236612922399E-2</c:v>
                </c:pt>
                <c:pt idx="7261">
                  <c:v>0.101993178290126</c:v>
                </c:pt>
                <c:pt idx="7262">
                  <c:v>0.108773326271381</c:v>
                </c:pt>
                <c:pt idx="7263">
                  <c:v>0.115479040917109</c:v>
                </c:pt>
                <c:pt idx="7264">
                  <c:v>0.12210573352229299</c:v>
                </c:pt>
                <c:pt idx="7265">
                  <c:v>0.12864886945651099</c:v>
                </c:pt>
                <c:pt idx="7266">
                  <c:v>0.13510397126698301</c:v>
                </c:pt>
                <c:pt idx="7267">
                  <c:v>0.14146662174247199</c:v>
                </c:pt>
                <c:pt idx="7268">
                  <c:v>0.147732466935978</c:v>
                </c:pt>
                <c:pt idx="7269">
                  <c:v>0.15389721914412999</c:v>
                </c:pt>
                <c:pt idx="7270">
                  <c:v>0.15995665984125501</c:v>
                </c:pt>
                <c:pt idx="7271">
                  <c:v>0.16590664256610099</c:v>
                </c:pt>
                <c:pt idx="7272">
                  <c:v>0.171743095759255</c:v>
                </c:pt>
                <c:pt idx="7273">
                  <c:v>0.17746202554929899</c:v>
                </c:pt>
                <c:pt idx="7274">
                  <c:v>0.18305951848580801</c:v>
                </c:pt>
                <c:pt idx="7275">
                  <c:v>0.188531744217315</c:v>
                </c:pt>
                <c:pt idx="7276">
                  <c:v>0.19387495811241201</c:v>
                </c:pt>
                <c:pt idx="7277">
                  <c:v>0.19908550382219101</c:v>
                </c:pt>
                <c:pt idx="7278">
                  <c:v>0.20415981578227901</c:v>
                </c:pt>
                <c:pt idx="7279">
                  <c:v>0.20909442165273801</c:v>
                </c:pt>
                <c:pt idx="7280">
                  <c:v>0.21388594469418901</c:v>
                </c:pt>
                <c:pt idx="7281">
                  <c:v>0.21853110607849899</c:v>
                </c:pt>
                <c:pt idx="7282">
                  <c:v>0.22302672713247901</c:v>
                </c:pt>
                <c:pt idx="7283">
                  <c:v>0.22736973151304199</c:v>
                </c:pt>
                <c:pt idx="7284">
                  <c:v>0.23155714731233801</c:v>
                </c:pt>
                <c:pt idx="7285">
                  <c:v>0.235586109091422</c:v>
                </c:pt>
                <c:pt idx="7286">
                  <c:v>0.23945385984107101</c:v>
                </c:pt>
                <c:pt idx="7287">
                  <c:v>0.243157752868393</c:v>
                </c:pt>
                <c:pt idx="7288">
                  <c:v>0.24669525360795999</c:v>
                </c:pt>
                <c:pt idx="7289">
                  <c:v>0.25006394135619803</c:v>
                </c:pt>
                <c:pt idx="7290">
                  <c:v>0.25326151092787502</c:v>
                </c:pt>
                <c:pt idx="7291">
                  <c:v>0.25628577423353099</c:v>
                </c:pt>
                <c:pt idx="7292">
                  <c:v>0.25913466177678102</c:v>
                </c:pt>
                <c:pt idx="7293">
                  <c:v>0.26180622407047099</c:v>
                </c:pt>
                <c:pt idx="7294">
                  <c:v>0.26429863297070399</c:v>
                </c:pt>
                <c:pt idx="7295">
                  <c:v>0.266610182927835</c:v>
                </c:pt>
                <c:pt idx="7296">
                  <c:v>0.268739292153576</c:v>
                </c:pt>
                <c:pt idx="7297">
                  <c:v>0.27068450370341002</c:v>
                </c:pt>
                <c:pt idx="7298">
                  <c:v>0.272444486473574</c:v>
                </c:pt>
                <c:pt idx="7299">
                  <c:v>0.27401803611192799</c:v>
                </c:pt>
                <c:pt idx="7300">
                  <c:v>0.27540407584209597</c:v>
                </c:pt>
                <c:pt idx="7301">
                  <c:v>0.276601657200298</c:v>
                </c:pt>
                <c:pt idx="7302">
                  <c:v>0.27760996068437999</c:v>
                </c:pt>
                <c:pt idx="7303">
                  <c:v>0.27842829631460098</c:v>
                </c:pt>
                <c:pt idx="7304">
                  <c:v>0.27905610410578202</c:v>
                </c:pt>
                <c:pt idx="7305">
                  <c:v>0.27949295445050398</c:v>
                </c:pt>
                <c:pt idx="7306">
                  <c:v>0.27973854841308698</c:v>
                </c:pt>
                <c:pt idx="7307">
                  <c:v>0.279792717934151</c:v>
                </c:pt>
                <c:pt idx="7308">
                  <c:v>0.27965542594561699</c:v>
                </c:pt>
                <c:pt idx="7309">
                  <c:v>0.27932676639607501</c:v>
                </c:pt>
                <c:pt idx="7310">
                  <c:v>0.27880696418649598</c:v>
                </c:pt>
                <c:pt idx="7311">
                  <c:v>0.278096375016328</c:v>
                </c:pt>
                <c:pt idx="7312">
                  <c:v>0.27719548514009701</c:v>
                </c:pt>
                <c:pt idx="7313">
                  <c:v>0.276104911034661</c:v>
                </c:pt>
                <c:pt idx="7314">
                  <c:v>0.27482539897735703</c:v>
                </c:pt>
                <c:pt idx="7315">
                  <c:v>0.27335782453532598</c:v>
                </c:pt>
                <c:pt idx="7316">
                  <c:v>0.271703191966363</c:v>
                </c:pt>
                <c:pt idx="7317">
                  <c:v>0.26986263353170897</c:v>
                </c:pt>
                <c:pt idx="7318">
                  <c:v>0.26783740872124001</c:v>
                </c:pt>
                <c:pt idx="7319">
                  <c:v>0.26562890339161099</c:v>
                </c:pt>
                <c:pt idx="7320">
                  <c:v>0.26323862881790799</c:v>
                </c:pt>
                <c:pt idx="7321">
                  <c:v>0.26066822065949302</c:v>
                </c:pt>
                <c:pt idx="7322">
                  <c:v>0.25791943784072202</c:v>
                </c:pt>
                <c:pt idx="7323">
                  <c:v>0.254994161347319</c:v>
                </c:pt>
                <c:pt idx="7324">
                  <c:v>0.251894392939221</c:v>
                </c:pt>
                <c:pt idx="7325">
                  <c:v>0.24862225378077801</c:v>
                </c:pt>
                <c:pt idx="7326">
                  <c:v>0.24517998298924601</c:v>
                </c:pt>
                <c:pt idx="7327">
                  <c:v>0.241569936102565</c:v>
                </c:pt>
                <c:pt idx="7328">
                  <c:v>0.23779458346746801</c:v>
                </c:pt>
                <c:pt idx="7329">
                  <c:v>0.23385650854902901</c:v>
                </c:pt>
                <c:pt idx="7330">
                  <c:v>0.22975840616280299</c:v>
                </c:pt>
                <c:pt idx="7331">
                  <c:v>0.22550308063077301</c:v>
                </c:pt>
                <c:pt idx="7332">
                  <c:v>0.22109344386235699</c:v>
                </c:pt>
                <c:pt idx="7333">
                  <c:v>0.21653251336179299</c:v>
                </c:pt>
                <c:pt idx="7334">
                  <c:v>0.211823410163271</c:v>
                </c:pt>
                <c:pt idx="7335">
                  <c:v>0.20696935669521599</c:v>
                </c:pt>
                <c:pt idx="7336">
                  <c:v>0.201973674575187</c:v>
                </c:pt>
                <c:pt idx="7337">
                  <c:v>0.1968397823369</c:v>
                </c:pt>
                <c:pt idx="7338">
                  <c:v>0.19157119309093901</c:v>
                </c:pt>
                <c:pt idx="7339">
                  <c:v>0.18617151212073399</c:v>
                </c:pt>
                <c:pt idx="7340">
                  <c:v>0.180644434415483</c:v>
                </c:pt>
                <c:pt idx="7341">
                  <c:v>0.17499374214167199</c:v>
                </c:pt>
                <c:pt idx="7342">
                  <c:v>0.16922330205495201</c:v>
                </c:pt>
                <c:pt idx="7343">
                  <c:v>0.163337062854124</c:v>
                </c:pt>
                <c:pt idx="7344">
                  <c:v>0.157339052479056</c:v>
                </c:pt>
                <c:pt idx="7345">
                  <c:v>0.15123337535437201</c:v>
                </c:pt>
                <c:pt idx="7346">
                  <c:v>0.145024209580803</c:v>
                </c:pt>
                <c:pt idx="7347">
                  <c:v>0.13871580407612299</c:v>
                </c:pt>
                <c:pt idx="7348">
                  <c:v>0.132312475667625</c:v>
                </c:pt>
                <c:pt idx="7349">
                  <c:v>0.12581860613812501</c:v>
                </c:pt>
                <c:pt idx="7350">
                  <c:v>0.11923863922752</c:v>
                </c:pt>
                <c:pt idx="7351">
                  <c:v>0.11257707759194201</c:v>
                </c:pt>
                <c:pt idx="7352">
                  <c:v>0.10583847972261</c:v>
                </c:pt>
                <c:pt idx="7353">
                  <c:v>9.9027456826454502E-2</c:v>
                </c:pt>
                <c:pt idx="7354">
                  <c:v>9.2148669670687397E-2</c:v>
                </c:pt>
                <c:pt idx="7355">
                  <c:v>8.5206825393445401E-2</c:v>
                </c:pt>
                <c:pt idx="7356">
                  <c:v>7.8206674282707805E-2</c:v>
                </c:pt>
                <c:pt idx="7357">
                  <c:v>7.1153006525685403E-2</c:v>
                </c:pt>
                <c:pt idx="7358">
                  <c:v>6.4050648930906007E-2</c:v>
                </c:pt>
                <c:pt idx="7359">
                  <c:v>5.6904461625240703E-2</c:v>
                </c:pt>
                <c:pt idx="7360">
                  <c:v>4.9719334728130601E-2</c:v>
                </c:pt>
                <c:pt idx="7361">
                  <c:v>4.2500185005288897E-2</c:v>
                </c:pt>
                <c:pt idx="7362">
                  <c:v>3.5251952504169903E-2</c:v>
                </c:pt>
                <c:pt idx="7363">
                  <c:v>2.7979597173505798E-2</c:v>
                </c:pt>
                <c:pt idx="7364">
                  <c:v>2.0688095469224999E-2</c:v>
                </c:pt>
                <c:pt idx="7365">
                  <c:v>1.3382436949075399E-2</c:v>
                </c:pt>
                <c:pt idx="7366">
                  <c:v>6.06762085828108E-3</c:v>
                </c:pt>
                <c:pt idx="7367">
                  <c:v>-1.2513472914294701E-3</c:v>
                </c:pt>
                <c:pt idx="7368">
                  <c:v>-8.5694591470834199E-3</c:v>
                </c:pt>
                <c:pt idx="7369">
                  <c:v>-1.5881706941667999E-2</c:v>
                </c:pt>
                <c:pt idx="7370">
                  <c:v>-2.31830869209338E-2</c:v>
                </c:pt>
                <c:pt idx="7371">
                  <c:v>-3.0468602767452401E-2</c:v>
                </c:pt>
                <c:pt idx="7372">
                  <c:v>-3.7733269019584702E-2</c:v>
                </c:pt>
                <c:pt idx="7373">
                  <c:v>-4.4972114483020603E-2</c:v>
                </c:pt>
                <c:pt idx="7374">
                  <c:v>-5.2180185632556303E-2</c:v>
                </c:pt>
                <c:pt idx="7375">
                  <c:v>-5.9352550001779601E-2</c:v>
                </c:pt>
                <c:pt idx="7376">
                  <c:v>-6.6484299558345505E-2</c:v>
                </c:pt>
                <c:pt idx="7377">
                  <c:v>-7.3570554062531393E-2</c:v>
                </c:pt>
                <c:pt idx="7378">
                  <c:v>-8.0606464406773604E-2</c:v>
                </c:pt>
                <c:pt idx="7379">
                  <c:v>-8.75872159339008E-2</c:v>
                </c:pt>
                <c:pt idx="7380">
                  <c:v>-9.4508031731792494E-2</c:v>
                </c:pt>
                <c:pt idx="7381">
                  <c:v>-0.101364175902209</c:v>
                </c:pt>
                <c:pt idx="7382">
                  <c:v>-0.10815095680155699</c:v>
                </c:pt>
                <c:pt idx="7383">
                  <c:v>-0.11486373025136599</c:v>
                </c:pt>
                <c:pt idx="7384">
                  <c:v>-0.121497902716295</c:v>
                </c:pt>
                <c:pt idx="7385">
                  <c:v>-0.12804893444747301</c:v>
                </c:pt>
                <c:pt idx="7386">
                  <c:v>-0.13451234258904399</c:v>
                </c:pt>
                <c:pt idx="7387">
                  <c:v>-0.14088370424576699</c:v>
                </c:pt>
                <c:pt idx="7388">
                  <c:v>-0.147158659509602</c:v>
                </c:pt>
                <c:pt idx="7389">
                  <c:v>-0.15333291444317801</c:v>
                </c:pt>
                <c:pt idx="7390">
                  <c:v>-0.159402244018127</c:v>
                </c:pt>
                <c:pt idx="7391">
                  <c:v>-0.16536249500626299</c:v>
                </c:pt>
                <c:pt idx="7392">
                  <c:v>-0.17120958882162299</c:v>
                </c:pt>
                <c:pt idx="7393">
                  <c:v>-0.176939524311436</c:v>
                </c:pt>
                <c:pt idx="7394">
                  <c:v>-0.18254838049410299</c:v>
                </c:pt>
                <c:pt idx="7395">
                  <c:v>-0.18803231924231301</c:v>
                </c:pt>
                <c:pt idx="7396">
                  <c:v>-0.193387587909468</c:v>
                </c:pt>
                <c:pt idx="7397">
                  <c:v>-0.198610521897608</c:v>
                </c:pt>
                <c:pt idx="7398">
                  <c:v>-0.20369754716508701</c:v>
                </c:pt>
                <c:pt idx="7399">
                  <c:v>-0.20864518267228399</c:v>
                </c:pt>
                <c:pt idx="7400">
                  <c:v>-0.213450042763668</c:v>
                </c:pt>
                <c:pt idx="7401">
                  <c:v>-0.218108839484593</c:v>
                </c:pt>
                <c:pt idx="7402">
                  <c:v>-0.22261838483124199</c:v>
                </c:pt>
                <c:pt idx="7403">
                  <c:v>-0.22697559293216599</c:v>
                </c:pt>
                <c:pt idx="7404">
                  <c:v>-0.23117748215994099</c:v>
                </c:pt>
                <c:pt idx="7405">
                  <c:v>-0.23522117717149099</c:v>
                </c:pt>
                <c:pt idx="7406">
                  <c:v>-0.23910391087567301</c:v>
                </c:pt>
                <c:pt idx="7407">
                  <c:v>-0.242823026326797</c:v>
                </c:pt>
                <c:pt idx="7408">
                  <c:v>-0.246375978542763</c:v>
                </c:pt>
                <c:pt idx="7409">
                  <c:v>-0.249760336246589</c:v>
                </c:pt>
                <c:pt idx="7410">
                  <c:v>-0.252973783530128</c:v>
                </c:pt>
                <c:pt idx="7411">
                  <c:v>-0.256014121438838</c:v>
                </c:pt>
                <c:pt idx="7412">
                  <c:v>-0.25887926947652201</c:v>
                </c:pt>
                <c:pt idx="7413">
                  <c:v>-0.26156726702900601</c:v>
                </c:pt>
                <c:pt idx="7414">
                  <c:v>-0.26407627470578299</c:v>
                </c:pt>
                <c:pt idx="7415">
                  <c:v>-0.26640457559870501</c:v>
                </c:pt>
                <c:pt idx="7416">
                  <c:v>-0.26855057645685698</c:v>
                </c:pt>
                <c:pt idx="7417">
                  <c:v>-0.27051280877681499</c:v>
                </c:pt>
                <c:pt idx="7418">
                  <c:v>-0.27228992980754502</c:v>
                </c:pt>
                <c:pt idx="7419">
                  <c:v>-0.27388072346923398</c:v>
                </c:pt>
                <c:pt idx="7420">
                  <c:v>-0.27528410118546198</c:v>
                </c:pt>
                <c:pt idx="7421">
                  <c:v>-0.27649910262810201</c:v>
                </c:pt>
                <c:pt idx="7422">
                  <c:v>-0.27752489637447902</c:v>
                </c:pt>
                <c:pt idx="7423">
                  <c:v>-0.27836078047630602</c:v>
                </c:pt>
                <c:pt idx="7424">
                  <c:v>-0.27900618294002499</c:v>
                </c:pt>
                <c:pt idx="7425">
                  <c:v>-0.27946066211822301</c:v>
                </c:pt>
                <c:pt idx="7426">
                  <c:v>-0.27972390701185001</c:v>
                </c:pt>
                <c:pt idx="7427">
                  <c:v>-0.27979573748303499</c:v>
                </c:pt>
                <c:pt idx="7428">
                  <c:v>-0.279676104378352</c:v>
                </c:pt>
                <c:pt idx="7429">
                  <c:v>-0.27936508956245698</c:v>
                </c:pt>
                <c:pt idx="7430">
                  <c:v>-0.27886290586207102</c:v>
                </c:pt>
                <c:pt idx="7431">
                  <c:v>-0.278169896920337</c:v>
                </c:pt>
                <c:pt idx="7432">
                  <c:v>-0.27728653696167099</c:v>
                </c:pt>
                <c:pt idx="7433">
                  <c:v>-0.276213430467249</c:v>
                </c:pt>
                <c:pt idx="7434">
                  <c:v>-0.274951311761363</c:v>
                </c:pt>
                <c:pt idx="7435">
                  <c:v>-0.27350104450892299</c:v>
                </c:pt>
                <c:pt idx="7436">
                  <c:v>-0.271863621124455</c:v>
                </c:pt>
                <c:pt idx="7437">
                  <c:v>-0.27004016209299198</c:v>
                </c:pt>
                <c:pt idx="7438">
                  <c:v>-0.26803191520333303</c:v>
                </c:pt>
                <c:pt idx="7439">
                  <c:v>-0.26584025469417599</c:v>
                </c:pt>
                <c:pt idx="7440">
                  <c:v>-0.26346668031373899</c:v>
                </c:pt>
                <c:pt idx="7441">
                  <c:v>-0.26091281629347901</c:v>
                </c:pt>
                <c:pt idx="7442">
                  <c:v>-0.25818041023663602</c:v>
                </c:pt>
                <c:pt idx="7443">
                  <c:v>-0.25527133192235402</c:v>
                </c:pt>
                <c:pt idx="7444">
                  <c:v>-0.25218757202619402</c:v>
                </c:pt>
                <c:pt idx="7445">
                  <c:v>-0.248931240757918</c:v>
                </c:pt>
                <c:pt idx="7446">
                  <c:v>-0.24550456641748</c:v>
                </c:pt>
                <c:pt idx="7447">
                  <c:v>-0.24190989387020301</c:v>
                </c:pt>
                <c:pt idx="7448">
                  <c:v>-0.23814968294219699</c:v>
                </c:pt>
                <c:pt idx="7449">
                  <c:v>-0.23422650673709799</c:v>
                </c:pt>
                <c:pt idx="7450">
                  <c:v>-0.23014304987531001</c:v>
                </c:pt>
                <c:pt idx="7451">
                  <c:v>-0.22590210665691501</c:v>
                </c:pt>
                <c:pt idx="7452">
                  <c:v>-0.22150657914954699</c:v>
                </c:pt>
                <c:pt idx="7453">
                  <c:v>-0.21695947520250899</c:v>
                </c:pt>
                <c:pt idx="7454">
                  <c:v>-0.212263906388515</c:v>
                </c:pt>
                <c:pt idx="7455">
                  <c:v>-0.207423085874439</c:v>
                </c:pt>
                <c:pt idx="7456">
                  <c:v>-0.202440326222561</c:v>
                </c:pt>
                <c:pt idx="7457">
                  <c:v>-0.19731903712378299</c:v>
                </c:pt>
                <c:pt idx="7458">
                  <c:v>-0.19206272306438901</c:v>
                </c:pt>
                <c:pt idx="7459">
                  <c:v>-0.186674980927927</c:v>
                </c:pt>
                <c:pt idx="7460">
                  <c:v>-0.181159497533879</c:v>
                </c:pt>
                <c:pt idx="7461">
                  <c:v>-0.17552004711477101</c:v>
                </c:pt>
                <c:pt idx="7462">
                  <c:v>-0.16976048873347799</c:v>
                </c:pt>
                <c:pt idx="7463">
                  <c:v>-0.16388476364247601</c:v>
                </c:pt>
                <c:pt idx="7464">
                  <c:v>-0.157896892586851</c:v>
                </c:pt>
                <c:pt idx="7465">
                  <c:v>-0.15180097305291501</c:v>
                </c:pt>
                <c:pt idx="7466">
                  <c:v>-0.14560117646430201</c:v>
                </c:pt>
                <c:pt idx="7467">
                  <c:v>-0.139301745327475</c:v>
                </c:pt>
                <c:pt idx="7468">
                  <c:v>-0.13290699032858699</c:v>
                </c:pt>
                <c:pt idx="7469">
                  <c:v>-0.12642128738368999</c:v>
                </c:pt>
                <c:pt idx="7470">
                  <c:v>-0.119849074644305</c:v>
                </c:pt>
                <c:pt idx="7471">
                  <c:v>-0.11319484946040501</c:v>
                </c:pt>
                <c:pt idx="7472">
                  <c:v>-0.106463165302889</c:v>
                </c:pt>
                <c:pt idx="7473">
                  <c:v>-9.9658628647653499E-2</c:v>
                </c:pt>
                <c:pt idx="7474">
                  <c:v>-9.2785895823388601E-2</c:v>
                </c:pt>
                <c:pt idx="7475">
                  <c:v>-8.5849669825266803E-2</c:v>
                </c:pt>
                <c:pt idx="7476">
                  <c:v>-7.8854697096692003E-2</c:v>
                </c:pt>
                <c:pt idx="7477">
                  <c:v>-7.1805764281319795E-2</c:v>
                </c:pt>
                <c:pt idx="7478">
                  <c:v>-6.4707694947568506E-2</c:v>
                </c:pt>
                <c:pt idx="7479">
                  <c:v>-5.75653462878623E-2</c:v>
                </c:pt>
                <c:pt idx="7480">
                  <c:v>-5.0383605794865401E-2</c:v>
                </c:pt>
                <c:pt idx="7481">
                  <c:v>-4.3167387916982901E-2</c:v>
                </c:pt>
                <c:pt idx="7482">
                  <c:v>-3.5921630695414E-2</c:v>
                </c:pt>
                <c:pt idx="7483">
                  <c:v>-2.8651292385063001E-2</c:v>
                </c:pt>
                <c:pt idx="7484">
                  <c:v>-2.1361348061615999E-2</c:v>
                </c:pt>
                <c:pt idx="7485">
                  <c:v>-1.40567862171088E-2</c:v>
                </c:pt>
                <c:pt idx="7486">
                  <c:v>-6.7426053463127801E-3</c:v>
                </c:pt>
                <c:pt idx="7487">
                  <c:v>5.7618947372307602E-4</c:v>
                </c:pt>
                <c:pt idx="7488">
                  <c:v>7.8945900086350492E-3</c:v>
                </c:pt>
                <c:pt idx="7489">
                  <c:v>1.5207588293867799E-2</c:v>
                </c:pt>
                <c:pt idx="7490">
                  <c:v>2.2510180061613001E-2</c:v>
                </c:pt>
                <c:pt idx="7491">
                  <c:v>2.9797368165218E-2</c:v>
                </c:pt>
                <c:pt idx="7492">
                  <c:v>3.7064165998722198E-2</c:v>
                </c:pt>
                <c:pt idx="7493">
                  <c:v>4.4305600909179302E-2</c:v>
                </c:pt>
                <c:pt idx="7494">
                  <c:v>5.1516717599432701E-2</c:v>
                </c:pt>
                <c:pt idx="7495">
                  <c:v>5.8692581519013999E-2</c:v>
                </c:pt>
                <c:pt idx="7496">
                  <c:v>6.5828282240843805E-2</c:v>
                </c:pt>
                <c:pt idx="7497">
                  <c:v>7.2918936821426195E-2</c:v>
                </c:pt>
                <c:pt idx="7498">
                  <c:v>7.9959693142235597E-2</c:v>
                </c:pt>
                <c:pt idx="7499">
                  <c:v>8.6945733230010105E-2</c:v>
                </c:pt>
                <c:pt idx="7500">
                  <c:v>9.3872276553679301E-2</c:v>
                </c:pt>
                <c:pt idx="7501">
                  <c:v>0.100734583295671</c:v>
                </c:pt>
                <c:pt idx="7502">
                  <c:v>0.10752795759535801</c:v>
                </c:pt>
                <c:pt idx="7503">
                  <c:v>0.114247750762422</c:v>
                </c:pt>
                <c:pt idx="7504">
                  <c:v>0.120889364457944</c:v>
                </c:pt>
                <c:pt idx="7505">
                  <c:v>0.12744825384104</c:v>
                </c:pt>
                <c:pt idx="7506">
                  <c:v>0.133919930678876</c:v>
                </c:pt>
                <c:pt idx="7507">
                  <c:v>0.14029996641796499</c:v>
                </c:pt>
                <c:pt idx="7508">
                  <c:v>0.14658399521460999</c:v>
                </c:pt>
                <c:pt idx="7509">
                  <c:v>0.15276771692244401</c:v>
                </c:pt>
                <c:pt idx="7510">
                  <c:v>0.15884690003500701</c:v>
                </c:pt>
                <c:pt idx="7511">
                  <c:v>0.16481738458136</c:v>
                </c:pt>
                <c:pt idx="7512">
                  <c:v>0.17067508497273901</c:v>
                </c:pt>
                <c:pt idx="7513">
                  <c:v>0.17641599279831899</c:v>
                </c:pt>
                <c:pt idx="7514">
                  <c:v>0.18203617956815599</c:v>
                </c:pt>
                <c:pt idx="7515">
                  <c:v>0.18753179940144499</c:v>
                </c:pt>
                <c:pt idx="7516">
                  <c:v>0.19289909165824701</c:v>
                </c:pt>
                <c:pt idx="7517">
                  <c:v>0.19813438351289001</c:v>
                </c:pt>
                <c:pt idx="7518">
                  <c:v>0.20323409246726701</c:v>
                </c:pt>
                <c:pt idx="7519">
                  <c:v>0.208194728802339</c:v>
                </c:pt>
                <c:pt idx="7520">
                  <c:v>0.21301289796613901</c:v>
                </c:pt>
                <c:pt idx="7521">
                  <c:v>0.217685302896654</c:v>
                </c:pt>
                <c:pt idx="7522">
                  <c:v>0.222208746278</c:v>
                </c:pt>
                <c:pt idx="7523">
                  <c:v>0.22658013272833599</c:v>
                </c:pt>
                <c:pt idx="7524">
                  <c:v>0.23079647091802499</c:v>
                </c:pt>
                <c:pt idx="7525">
                  <c:v>0.23485487561660101</c:v>
                </c:pt>
                <c:pt idx="7526">
                  <c:v>0.238752569667115</c:v>
                </c:pt>
                <c:pt idx="7527">
                  <c:v>0.24248688588654699</c:v>
                </c:pt>
                <c:pt idx="7528">
                  <c:v>0.246055268890947</c:v>
                </c:pt>
                <c:pt idx="7529">
                  <c:v>0.24945527684408</c:v>
                </c:pt>
                <c:pt idx="7530">
                  <c:v>0.252684583128369</c:v>
                </c:pt>
                <c:pt idx="7531">
                  <c:v>0.25574097793699502</c:v>
                </c:pt>
                <c:pt idx="7532">
                  <c:v>0.25862236978606101</c:v>
                </c:pt>
                <c:pt idx="7533">
                  <c:v>0.26132678694579098</c:v>
                </c:pt>
                <c:pt idx="7534">
                  <c:v>0.26385237878978002</c:v>
                </c:pt>
                <c:pt idx="7535">
                  <c:v>0.26619741706137001</c:v>
                </c:pt>
                <c:pt idx="7536">
                  <c:v>0.26836029705629699</c:v>
                </c:pt>
                <c:pt idx="7537">
                  <c:v>0.27033953872078598</c:v>
                </c:pt>
                <c:pt idx="7538">
                  <c:v>0.27213378766434299</c:v>
                </c:pt>
                <c:pt idx="7539">
                  <c:v>0.273741816086568</c:v>
                </c:pt>
                <c:pt idx="7540">
                  <c:v>0.27516252361733201</c:v>
                </c:pt>
                <c:pt idx="7541">
                  <c:v>0.27639493806975701</c:v>
                </c:pt>
                <c:pt idx="7542">
                  <c:v>0.27743821610548502</c:v>
                </c:pt>
                <c:pt idx="7543">
                  <c:v>0.27829164381177102</c:v>
                </c:pt>
                <c:pt idx="7544">
                  <c:v>0.27895463719000801</c:v>
                </c:pt>
                <c:pt idx="7545">
                  <c:v>0.27942674255536099</c:v>
                </c:pt>
                <c:pt idx="7546">
                  <c:v>0.279707636847223</c:v>
                </c:pt>
                <c:pt idx="7547">
                  <c:v>0.27979712785027799</c:v>
                </c:pt>
                <c:pt idx="7548">
                  <c:v>0.27969515432603897</c:v>
                </c:pt>
                <c:pt idx="7549">
                  <c:v>0.27940178605475502</c:v>
                </c:pt>
                <c:pt idx="7550">
                  <c:v>0.27891722378765399</c:v>
                </c:pt>
                <c:pt idx="7551">
                  <c:v>0.27824179910957397</c:v>
                </c:pt>
                <c:pt idx="7552">
                  <c:v>0.27737597421206101</c:v>
                </c:pt>
                <c:pt idx="7553">
                  <c:v>0.27632034157708801</c:v>
                </c:pt>
                <c:pt idx="7554">
                  <c:v>0.27507562357162502</c:v>
                </c:pt>
                <c:pt idx="7555">
                  <c:v>0.27364267195332498</c:v>
                </c:pt>
                <c:pt idx="7556">
                  <c:v>0.27202246728766399</c:v>
                </c:pt>
                <c:pt idx="7557">
                  <c:v>0.27021611827694703</c:v>
                </c:pt>
                <c:pt idx="7558">
                  <c:v>0.26822486100162302</c:v>
                </c:pt>
                <c:pt idx="7559">
                  <c:v>0.26605005807443799</c:v>
                </c:pt>
                <c:pt idx="7560">
                  <c:v>0.26369319770800498</c:v>
                </c:pt>
                <c:pt idx="7561">
                  <c:v>0.26115589269641998</c:v>
                </c:pt>
                <c:pt idx="7562">
                  <c:v>0.25843987931163298</c:v>
                </c:pt>
                <c:pt idx="7563">
                  <c:v>0.25554701611531899</c:v>
                </c:pt>
                <c:pt idx="7564">
                  <c:v>0.25247928268707098</c:v>
                </c:pt>
                <c:pt idx="7565">
                  <c:v>0.249238778269776</c:v>
                </c:pt>
                <c:pt idx="7566">
                  <c:v>0.24582772033311201</c:v>
                </c:pt>
                <c:pt idx="7567">
                  <c:v>0.24224844305613299</c:v>
                </c:pt>
                <c:pt idx="7568">
                  <c:v>0.23850339572999801</c:v>
                </c:pt>
                <c:pt idx="7569">
                  <c:v>0.23459514108193</c:v>
                </c:pt>
                <c:pt idx="7570">
                  <c:v>0.23052635352154199</c:v>
                </c:pt>
                <c:pt idx="7571">
                  <c:v>0.226299817310749</c:v>
                </c:pt>
                <c:pt idx="7572">
                  <c:v>0.22191842465850301</c:v>
                </c:pt>
                <c:pt idx="7573">
                  <c:v>0.217385173741658</c:v>
                </c:pt>
                <c:pt idx="7574">
                  <c:v>0.21270316665333</c:v>
                </c:pt>
                <c:pt idx="7575">
                  <c:v>0.20787560728013901</c:v>
                </c:pt>
                <c:pt idx="7576">
                  <c:v>0.20290579910979401</c:v>
                </c:pt>
                <c:pt idx="7577">
                  <c:v>0.19779714297053</c:v>
                </c:pt>
                <c:pt idx="7578">
                  <c:v>0.19255313470392399</c:v>
                </c:pt>
                <c:pt idx="7579">
                  <c:v>0.1871773627727</c:v>
                </c:pt>
                <c:pt idx="7580">
                  <c:v>0.18167350580515601</c:v>
                </c:pt>
                <c:pt idx="7581">
                  <c:v>0.17604533007788101</c:v>
                </c:pt>
                <c:pt idx="7582">
                  <c:v>0.170296686938504</c:v>
                </c:pt>
                <c:pt idx="7583">
                  <c:v>0.164431510170228</c:v>
                </c:pt>
                <c:pt idx="7584">
                  <c:v>0.15845381329994501</c:v>
                </c:pt>
                <c:pt idx="7585">
                  <c:v>0.152367686851795</c:v>
                </c:pt>
                <c:pt idx="7586">
                  <c:v>0.146177295548026</c:v>
                </c:pt>
                <c:pt idx="7587">
                  <c:v>0.13988687545908701</c:v>
                </c:pt>
                <c:pt idx="7588">
                  <c:v>0.133500731104891</c:v>
                </c:pt>
                <c:pt idx="7589">
                  <c:v>0.12702323250924699</c:v>
                </c:pt>
                <c:pt idx="7590">
                  <c:v>0.120458812209459</c:v>
                </c:pt>
                <c:pt idx="7591">
                  <c:v>0.113811962223149</c:v>
                </c:pt>
                <c:pt idx="7592">
                  <c:v>0.10708723097438901</c:v>
                </c:pt>
                <c:pt idx="7593">
                  <c:v>0.100289220181212</c:v>
                </c:pt>
                <c:pt idx="7594">
                  <c:v>9.3422581706679803E-2</c:v>
                </c:pt>
                <c:pt idx="7595">
                  <c:v>8.6492014375613102E-2</c:v>
                </c:pt>
                <c:pt idx="7596">
                  <c:v>7.9502260759203594E-2</c:v>
                </c:pt>
                <c:pt idx="7597">
                  <c:v>7.2458103929680703E-2</c:v>
                </c:pt>
                <c:pt idx="7598">
                  <c:v>6.5364364187266502E-2</c:v>
                </c:pt>
                <c:pt idx="7599">
                  <c:v>5.8225895761655697E-2</c:v>
                </c:pt>
                <c:pt idx="7600">
                  <c:v>5.1047583490277597E-2</c:v>
                </c:pt>
                <c:pt idx="7601">
                  <c:v>4.3834339475612799E-2</c:v>
                </c:pt>
                <c:pt idx="7602">
                  <c:v>3.6591099723853097E-2</c:v>
                </c:pt>
                <c:pt idx="7603">
                  <c:v>2.9322820767203901E-2</c:v>
                </c:pt>
                <c:pt idx="7604">
                  <c:v>2.2034476272140401E-2</c:v>
                </c:pt>
                <c:pt idx="7605">
                  <c:v>1.4731053635939399E-2</c:v>
                </c:pt>
                <c:pt idx="7606">
                  <c:v>7.4175505738148196E-3</c:v>
                </c:pt>
                <c:pt idx="7607" formatCode="0.00E+00">
                  <c:v>9.8971698992638305E-5</c:v>
                </c:pt>
                <c:pt idx="7608">
                  <c:v>-7.2196749019341998E-3</c:v>
                </c:pt>
                <c:pt idx="7609">
                  <c:v>-1.4533381096028E-2</c:v>
                </c:pt>
                <c:pt idx="7610">
                  <c:v>-2.1837142131059899E-2</c:v>
                </c:pt>
                <c:pt idx="7611">
                  <c:v>-2.9125960060250498E-2</c:v>
                </c:pt>
                <c:pt idx="7612">
                  <c:v>-3.6394847162353201E-2</c:v>
                </c:pt>
                <c:pt idx="7613">
                  <c:v>-4.3638829354740102E-2</c:v>
                </c:pt>
                <c:pt idx="7614">
                  <c:v>-5.0852949597155597E-2</c:v>
                </c:pt>
                <c:pt idx="7615">
                  <c:v>-5.8032271283807203E-2</c:v>
                </c:pt>
                <c:pt idx="7616">
                  <c:v>-6.5171881621473707E-2</c:v>
                </c:pt>
                <c:pt idx="7617">
                  <c:v>-7.2266894991318206E-2</c:v>
                </c:pt>
                <c:pt idx="7618">
                  <c:v>-7.9312456292105496E-2</c:v>
                </c:pt>
                <c:pt idx="7619">
                  <c:v>-8.6303744262537105E-2</c:v>
                </c:pt>
                <c:pt idx="7620">
                  <c:v>-9.3235974780428693E-2</c:v>
                </c:pt>
                <c:pt idx="7621">
                  <c:v>-0.10010440413647401</c:v>
                </c:pt>
                <c:pt idx="7622">
                  <c:v>-0.10690433228035499</c:v>
                </c:pt>
                <c:pt idx="7623">
                  <c:v>-0.113631106036974</c:v>
                </c:pt>
                <c:pt idx="7624">
                  <c:v>-0.120280122290611</c:v>
                </c:pt>
                <c:pt idx="7625">
                  <c:v>-0.12684683113482501</c:v>
                </c:pt>
                <c:pt idx="7626">
                  <c:v>-0.13332673898594799</c:v>
                </c:pt>
                <c:pt idx="7627">
                  <c:v>-0.13971541165802601</c:v>
                </c:pt>
                <c:pt idx="7628">
                  <c:v>-0.14600847739712999</c:v>
                </c:pt>
                <c:pt idx="7629">
                  <c:v>-0.15220162987293401</c:v>
                </c:pt>
                <c:pt idx="7630">
                  <c:v>-0.15829063112552599</c:v>
                </c:pt>
                <c:pt idx="7631">
                  <c:v>-0.164271314465435</c:v>
                </c:pt>
                <c:pt idx="7632">
                  <c:v>-0.17013958732488799</c:v>
                </c:pt>
                <c:pt idx="7633">
                  <c:v>-0.17589143405834301</c:v>
                </c:pt>
                <c:pt idx="7634">
                  <c:v>-0.181522918690387</c:v>
                </c:pt>
                <c:pt idx="7635">
                  <c:v>-0.187030187609114</c:v>
                </c:pt>
                <c:pt idx="7636">
                  <c:v>-0.192409472203144</c:v>
                </c:pt>
                <c:pt idx="7637">
                  <c:v>-0.197657091440474</c:v>
                </c:pt>
                <c:pt idx="7638">
                  <c:v>-0.20276945438739999</c:v>
                </c:pt>
                <c:pt idx="7639">
                  <c:v>-0.20774306266578499</c:v>
                </c:pt>
                <c:pt idx="7640">
                  <c:v>-0.212574512846989</c:v>
                </c:pt>
                <c:pt idx="7641">
                  <c:v>-0.21726049878083101</c:v>
                </c:pt>
                <c:pt idx="7642">
                  <c:v>-0.221797813857978</c:v>
                </c:pt>
                <c:pt idx="7643">
                  <c:v>-0.22618335320421901</c:v>
                </c:pt>
                <c:pt idx="7644">
                  <c:v>-0.230414115805124</c:v>
                </c:pt>
                <c:pt idx="7645">
                  <c:v>-0.23448720655963401</c:v>
                </c:pt>
                <c:pt idx="7646">
                  <c:v>-0.23839983826116901</c:v>
                </c:pt>
                <c:pt idx="7647">
                  <c:v>-0.242149333504906</c:v>
                </c:pt>
                <c:pt idx="7648">
                  <c:v>-0.24573312651992499</c:v>
                </c:pt>
                <c:pt idx="7649">
                  <c:v>-0.249148764924956</c:v>
                </c:pt>
                <c:pt idx="7650">
                  <c:v>-0.25239391140653999</c:v>
                </c:pt>
                <c:pt idx="7651">
                  <c:v>-0.25546634531844797</c:v>
                </c:pt>
                <c:pt idx="7652">
                  <c:v>-0.25836396420126201</c:v>
                </c:pt>
                <c:pt idx="7653">
                  <c:v>-0.26108478522108403</c:v>
                </c:pt>
                <c:pt idx="7654">
                  <c:v>-0.26362694652638402</c:v>
                </c:pt>
                <c:pt idx="7655">
                  <c:v>-0.26598870852206202</c:v>
                </c:pt>
                <c:pt idx="7656">
                  <c:v>-0.26816845505984899</c:v>
                </c:pt>
                <c:pt idx="7657">
                  <c:v>-0.27016469454422998</c:v>
                </c:pt>
                <c:pt idx="7658">
                  <c:v>-0.27197606095314703</c:v>
                </c:pt>
                <c:pt idx="7659">
                  <c:v>-0.27360131477275401</c:v>
                </c:pt>
                <c:pt idx="7660">
                  <c:v>-0.27503934384562401</c:v>
                </c:pt>
                <c:pt idx="7661">
                  <c:v>-0.276289164131788</c:v>
                </c:pt>
                <c:pt idx="7662">
                  <c:v>-0.27734992038211598</c:v>
                </c:pt>
                <c:pt idx="7663">
                  <c:v>-0.27822088672356099</c:v>
                </c:pt>
                <c:pt idx="7664">
                  <c:v>-0.278901467155869</c:v>
                </c:pt>
                <c:pt idx="7665">
                  <c:v>-0.27939119595942502</c:v>
                </c:pt>
                <c:pt idx="7666">
                  <c:v>-0.27968973801394198</c:v>
                </c:pt>
                <c:pt idx="7667">
                  <c:v>-0.27979688902778299</c:v>
                </c:pt>
                <c:pt idx="7668">
                  <c:v>-0.27971257567775698</c:v>
                </c:pt>
                <c:pt idx="7669">
                  <c:v>-0.27943685565929399</c:v>
                </c:pt>
                <c:pt idx="7670">
                  <c:v>-0.27896991764696399</c:v>
                </c:pt>
                <c:pt idx="7671">
                  <c:v>-0.27831208116536998</c:v>
                </c:pt>
                <c:pt idx="7672">
                  <c:v>-0.27746379637049401</c:v>
                </c:pt>
                <c:pt idx="7673">
                  <c:v>-0.27642564374165901</c:v>
                </c:pt>
                <c:pt idx="7674">
                  <c:v>-0.27519833368430702</c:v>
                </c:pt>
                <c:pt idx="7675">
                  <c:v>-0.27378270604387001</c:v>
                </c:pt>
                <c:pt idx="7676">
                  <c:v>-0.272179729531069</c:v>
                </c:pt>
                <c:pt idx="7677">
                  <c:v>-0.27039050105902201</c:v>
                </c:pt>
                <c:pt idx="7678">
                  <c:v>-0.268416244992634</c:v>
                </c:pt>
                <c:pt idx="7679">
                  <c:v>-0.26625831231076302</c:v>
                </c:pt>
                <c:pt idx="7680">
                  <c:v>-0.26391817968175202</c:v>
                </c:pt>
                <c:pt idx="7681">
                  <c:v>-0.26139744845294499</c:v>
                </c:pt>
                <c:pt idx="7682">
                  <c:v>-0.25869784355488901</c:v>
                </c:pt>
                <c:pt idx="7683">
                  <c:v>-0.25582121232097199</c:v>
                </c:pt>
                <c:pt idx="7684">
                  <c:v>-0.25276952322329199</c:v>
                </c:pt>
                <c:pt idx="7685">
                  <c:v>-0.24954486452563801</c:v>
                </c:pt>
                <c:pt idx="7686">
                  <c:v>-0.246149442854498</c:v>
                </c:pt>
                <c:pt idx="7687">
                  <c:v>-0.24258558168906499</c:v>
                </c:pt>
                <c:pt idx="7688">
                  <c:v>-0.238855719771291</c:v>
                </c:pt>
                <c:pt idx="7689">
                  <c:v>-0.23496240943705601</c:v>
                </c:pt>
                <c:pt idx="7690">
                  <c:v>-0.23090831486961599</c:v>
                </c:pt>
                <c:pt idx="7691">
                  <c:v>-0.226696210276504</c:v>
                </c:pt>
                <c:pt idx="7692">
                  <c:v>-0.22232897799114901</c:v>
                </c:pt>
                <c:pt idx="7693">
                  <c:v>-0.21780960650050099</c:v>
                </c:pt>
                <c:pt idx="7694">
                  <c:v>-0.213141188400014</c:v>
                </c:pt>
                <c:pt idx="7695">
                  <c:v>-0.20832691827739599</c:v>
                </c:pt>
                <c:pt idx="7696">
                  <c:v>-0.203370090526553</c:v>
                </c:pt>
                <c:pt idx="7697">
                  <c:v>-0.198274097093248</c:v>
                </c:pt>
                <c:pt idx="7698">
                  <c:v>-0.193042425153998</c:v>
                </c:pt>
                <c:pt idx="7699">
                  <c:v>-0.18767865472980799</c:v>
                </c:pt>
                <c:pt idx="7700">
                  <c:v>-0.182186456236371</c:v>
                </c:pt>
                <c:pt idx="7701">
                  <c:v>-0.17656958797240899</c:v>
                </c:pt>
                <c:pt idx="7702">
                  <c:v>-0.170831893547882</c:v>
                </c:pt>
                <c:pt idx="7703">
                  <c:v>-0.16497729925380999</c:v>
                </c:pt>
                <c:pt idx="7704">
                  <c:v>-0.159009811375524</c:v>
                </c:pt>
                <c:pt idx="7705">
                  <c:v>-0.15293351345117501</c:v>
                </c:pt>
                <c:pt idx="7706">
                  <c:v>-0.146752563477374</c:v>
                </c:pt>
                <c:pt idx="7707">
                  <c:v>-0.140471191063889</c:v>
                </c:pt>
                <c:pt idx="7708">
                  <c:v>-0.13409369453933101</c:v>
                </c:pt>
                <c:pt idx="7709">
                  <c:v>-0.12762443800981901</c:v>
                </c:pt>
                <c:pt idx="7710">
                  <c:v>-0.121067848372628</c:v>
                </c:pt>
                <c:pt idx="7711">
                  <c:v>-0.114428412286879</c:v>
                </c:pt>
                <c:pt idx="7712">
                  <c:v>-0.10771067310332701</c:v>
                </c:pt>
                <c:pt idx="7713">
                  <c:v>-0.100919227755352</c:v>
                </c:pt>
                <c:pt idx="7714">
                  <c:v>-9.40587236132958E-2</c:v>
                </c:pt>
                <c:pt idx="7715">
                  <c:v>-8.71338553042703E-2</c:v>
                </c:pt>
                <c:pt idx="7716">
                  <c:v>-8.0149361499639402E-2</c:v>
                </c:pt>
                <c:pt idx="7717">
                  <c:v>-7.3110021672355294E-2</c:v>
                </c:pt>
                <c:pt idx="7718">
                  <c:v>-6.6020652826376799E-2</c:v>
                </c:pt>
                <c:pt idx="7719">
                  <c:v>-5.8886106200404298E-2</c:v>
                </c:pt>
                <c:pt idx="7720">
                  <c:v>-5.1711263948188597E-2</c:v>
                </c:pt>
                <c:pt idx="7721">
                  <c:v>-4.4501035797684302E-2</c:v>
                </c:pt>
                <c:pt idx="7722">
                  <c:v>-3.72603556913342E-2</c:v>
                </c:pt>
                <c:pt idx="7723">
                  <c:v>-2.9994178409784401E-2</c:v>
                </c:pt>
                <c:pt idx="7724">
                  <c:v>-2.2707476181338601E-2</c:v>
                </c:pt>
                <c:pt idx="7725">
                  <c:v>-1.5405235279474299E-2</c:v>
                </c:pt>
                <c:pt idx="7726">
                  <c:v>-8.0924526107475098E-3</c:v>
                </c:pt>
                <c:pt idx="7727">
                  <c:v>-7.7413229542058195E-4</c:v>
                </c:pt>
                <c:pt idx="7728">
                  <c:v>6.5447177568451901E-3</c:v>
                </c:pt>
                <c:pt idx="7729">
                  <c:v>1.38590892738908E-2</c:v>
                </c:pt>
                <c:pt idx="7730">
                  <c:v>2.11639770482085E-2</c:v>
                </c:pt>
                <c:pt idx="7731">
                  <c:v>2.84543823619938E-2</c:v>
                </c:pt>
                <c:pt idx="7732">
                  <c:v>3.5725316407756398E-2</c:v>
                </c:pt>
                <c:pt idx="7733">
                  <c:v>4.2971803702149702E-2</c:v>
                </c:pt>
                <c:pt idx="7734">
                  <c:v>5.0188885490682497E-2</c:v>
                </c:pt>
                <c:pt idx="7735">
                  <c:v>5.7371623140983201E-2</c:v>
                </c:pt>
                <c:pt idx="7736">
                  <c:v>6.4515101522294602E-2</c:v>
                </c:pt>
                <c:pt idx="7737">
                  <c:v>7.1614432368886302E-2</c:v>
                </c:pt>
                <c:pt idx="7738">
                  <c:v>7.8664757625084E-2</c:v>
                </c:pt>
                <c:pt idx="7739">
                  <c:v>8.5661252769625398E-2</c:v>
                </c:pt>
                <c:pt idx="7740">
                  <c:v>9.2599130117069106E-2</c:v>
                </c:pt>
                <c:pt idx="7741">
                  <c:v>9.9473642093996603E-2</c:v>
                </c:pt>
                <c:pt idx="7742">
                  <c:v>0.10628008448776601</c:v>
                </c:pt>
                <c:pt idx="7743">
                  <c:v>0.113013799665593</c:v>
                </c:pt>
                <c:pt idx="7744">
                  <c:v>0.11967017976176</c:v>
                </c:pt>
                <c:pt idx="7745">
                  <c:v>0.12624466983076699</c:v>
                </c:pt>
                <c:pt idx="7746">
                  <c:v>0.132732770964268</c:v>
                </c:pt>
                <c:pt idx="7747">
                  <c:v>0.139130043369669</c:v>
                </c:pt>
                <c:pt idx="7748">
                  <c:v>0.14543210940826101</c:v>
                </c:pt>
                <c:pt idx="7749">
                  <c:v>0.151634656590834</c:v>
                </c:pt>
                <c:pt idx="7750">
                  <c:v>0.1577334405287</c:v>
                </c:pt>
                <c:pt idx="7751">
                  <c:v>0.16372428783811999</c:v>
                </c:pt>
                <c:pt idx="7752">
                  <c:v>0.16960309899614001</c:v>
                </c:pt>
                <c:pt idx="7753">
                  <c:v>0.17536585114588299</c:v>
                </c:pt>
                <c:pt idx="7754">
                  <c:v>0.181008600849387</c:v>
                </c:pt>
                <c:pt idx="7755">
                  <c:v>0.186527486786083</c:v>
                </c:pt>
                <c:pt idx="7756">
                  <c:v>0.191918732395092</c:v>
                </c:pt>
                <c:pt idx="7757">
                  <c:v>0.19717864845951599</c:v>
                </c:pt>
                <c:pt idx="7758">
                  <c:v>0.20230363563096099</c:v>
                </c:pt>
                <c:pt idx="7759">
                  <c:v>0.20729018689256201</c:v>
                </c:pt>
                <c:pt idx="7760">
                  <c:v>0.21213488995882701</c:v>
                </c:pt>
                <c:pt idx="7761">
                  <c:v>0.21683442961065499</c:v>
                </c:pt>
                <c:pt idx="7762">
                  <c:v>0.22138558996393501</c:v>
                </c:pt>
                <c:pt idx="7763">
                  <c:v>0.225785256670165</c:v>
                </c:pt>
                <c:pt idx="7764">
                  <c:v>0.23003041904759799</c:v>
                </c:pt>
                <c:pt idx="7765">
                  <c:v>0.23411817214143901</c:v>
                </c:pt>
                <c:pt idx="7766">
                  <c:v>0.23804571871170399</c:v>
                </c:pt>
                <c:pt idx="7767">
                  <c:v>0.24181037114735901</c:v>
                </c:pt>
                <c:pt idx="7768">
                  <c:v>0.245409553305453</c:v>
                </c:pt>
                <c:pt idx="7769">
                  <c:v>0.24884080227396099</c:v>
                </c:pt>
                <c:pt idx="7770">
                  <c:v>0.25210177005715201</c:v>
                </c:pt>
                <c:pt idx="7771">
                  <c:v>0.25519022518231699</c:v>
                </c:pt>
                <c:pt idx="7772">
                  <c:v>0.25810405422675797</c:v>
                </c:pt>
                <c:pt idx="7773">
                  <c:v>0.26084126326400098</c:v>
                </c:pt>
                <c:pt idx="7774">
                  <c:v>0.26339997922823299</c:v>
                </c:pt>
                <c:pt idx="7775">
                  <c:v>0.26577845119604199</c:v>
                </c:pt>
                <c:pt idx="7776">
                  <c:v>0.26797505158455998</c:v>
                </c:pt>
                <c:pt idx="7777">
                  <c:v>0.26998827726522401</c:v>
                </c:pt>
                <c:pt idx="7778">
                  <c:v>0.27181675059235899</c:v>
                </c:pt>
                <c:pt idx="7779">
                  <c:v>0.27345922034589598</c:v>
                </c:pt>
                <c:pt idx="7780">
                  <c:v>0.27491456258758301</c:v>
                </c:pt>
                <c:pt idx="7781">
                  <c:v>0.27618178143008998</c:v>
                </c:pt>
                <c:pt idx="7782">
                  <c:v>0.27726000971849701</c:v>
                </c:pt>
                <c:pt idx="7783">
                  <c:v>0.27814850962367799</c:v>
                </c:pt>
                <c:pt idx="7784">
                  <c:v>0.27884667314720502</c:v>
                </c:pt>
                <c:pt idx="7785">
                  <c:v>0.279354022537394</c:v>
                </c:pt>
                <c:pt idx="7786">
                  <c:v>0.27967021061622999</c:v>
                </c:pt>
                <c:pt idx="7787">
                  <c:v>0.27979502101694298</c:v>
                </c:pt>
                <c:pt idx="7788">
                  <c:v>0.27972836833206399</c:v>
                </c:pt>
                <c:pt idx="7789">
                  <c:v>0.27947029817187102</c:v>
                </c:pt>
                <c:pt idx="7790">
                  <c:v>0.27902098713317902</c:v>
                </c:pt>
                <c:pt idx="7791">
                  <c:v>0.27838074267849</c:v>
                </c:pt>
                <c:pt idx="7792">
                  <c:v>0.277550002925605</c:v>
                </c:pt>
                <c:pt idx="7793">
                  <c:v>0.27652933634781501</c:v>
                </c:pt>
                <c:pt idx="7794">
                  <c:v>0.275319441384897</c:v>
                </c:pt>
                <c:pt idx="7795">
                  <c:v>0.27392114596517497</c:v>
                </c:pt>
                <c:pt idx="7796">
                  <c:v>0.27233540693897101</c:v>
                </c:pt>
                <c:pt idx="7797">
                  <c:v>0.270563309423831</c:v>
                </c:pt>
                <c:pt idx="7798">
                  <c:v>0.268606066061985</c:v>
                </c:pt>
                <c:pt idx="7799">
                  <c:v>0.26646501619053897</c:v>
                </c:pt>
                <c:pt idx="7800">
                  <c:v>0.26414162492496501</c:v>
                </c:pt>
                <c:pt idx="7801">
                  <c:v>0.26163748215653199</c:v>
                </c:pt>
                <c:pt idx="7802">
                  <c:v>0.25895430146434201</c:v>
                </c:pt>
                <c:pt idx="7803">
                  <c:v>0.25609391894273797</c:v>
                </c:pt>
                <c:pt idx="7804">
                  <c:v>0.25305829194485902</c:v>
                </c:pt>
                <c:pt idx="7805">
                  <c:v>0.249849497743239</c:v>
                </c:pt>
                <c:pt idx="7806">
                  <c:v>0.24646973210832601</c:v>
                </c:pt>
                <c:pt idx="7807">
                  <c:v>0.242921307805925</c:v>
                </c:pt>
                <c:pt idx="7808">
                  <c:v>0.239206653014578</c:v>
                </c:pt>
                <c:pt idx="7809">
                  <c:v>0.23532830966396401</c:v>
                </c:pt>
                <c:pt idx="7810">
                  <c:v>0.23128893169546599</c:v>
                </c:pt>
                <c:pt idx="7811">
                  <c:v>0.22709128324608199</c:v>
                </c:pt>
                <c:pt idx="7812">
                  <c:v>0.22273823675693699</c:v>
                </c:pt>
                <c:pt idx="7813">
                  <c:v>0.21823277100767099</c:v>
                </c:pt>
                <c:pt idx="7814">
                  <c:v>0.213577969078074</c:v>
                </c:pt>
                <c:pt idx="7815">
                  <c:v>0.208777016238337</c:v>
                </c:pt>
                <c:pt idx="7816">
                  <c:v>0.203833197769382</c:v>
                </c:pt>
                <c:pt idx="7817">
                  <c:v>0.19874989671475099</c:v>
                </c:pt>
                <c:pt idx="7818">
                  <c:v>0.19353059156559399</c:v>
                </c:pt>
                <c:pt idx="7819">
                  <c:v>0.18817885388035199</c:v>
                </c:pt>
                <c:pt idx="7820">
                  <c:v>0.18269834584073999</c:v>
                </c:pt>
                <c:pt idx="7821">
                  <c:v>0.17709281774573199</c:v>
                </c:pt>
                <c:pt idx="7822">
                  <c:v>0.17136610544523501</c:v>
                </c:pt>
                <c:pt idx="7823">
                  <c:v>0.16552212771522701</c:v>
                </c:pt>
                <c:pt idx="7824">
                  <c:v>0.15956488357615101</c:v>
                </c:pt>
                <c:pt idx="7825">
                  <c:v>0.153498449556387</c:v>
                </c:pt>
                <c:pt idx="7826">
                  <c:v>0.14732697690270199</c:v>
                </c:pt>
                <c:pt idx="7827">
                  <c:v>0.14105468873955601</c:v>
                </c:pt>
                <c:pt idx="7828">
                  <c:v>0.134685877179227</c:v>
                </c:pt>
                <c:pt idx="7829">
                  <c:v>0.128224900384732</c:v>
                </c:pt>
                <c:pt idx="7830">
                  <c:v>0.12167617958754599</c:v>
                </c:pt>
                <c:pt idx="7831">
                  <c:v>0.115044196062159</c:v>
                </c:pt>
                <c:pt idx="7832">
                  <c:v>0.10833348805955401</c:v>
                </c:pt>
                <c:pt idx="7833">
                  <c:v>0.101548647701694</c:v>
                </c:pt>
                <c:pt idx="7834">
                  <c:v>9.4694317839139203E-2</c:v>
                </c:pt>
                <c:pt idx="7835">
                  <c:v>8.77751888739568E-2</c:v>
                </c:pt>
                <c:pt idx="7836">
                  <c:v>8.0795995550090996E-2</c:v>
                </c:pt>
                <c:pt idx="7837">
                  <c:v>7.3761513713387197E-2</c:v>
                </c:pt>
                <c:pt idx="7838">
                  <c:v>6.6676557043492499E-2</c:v>
                </c:pt>
                <c:pt idx="7839">
                  <c:v>5.9545973759865499E-2</c:v>
                </c:pt>
                <c:pt idx="7840">
                  <c:v>5.23746433041508E-2</c:v>
                </c:pt>
                <c:pt idx="7841">
                  <c:v>4.5167473001188903E-2</c:v>
                </c:pt>
                <c:pt idx="7842">
                  <c:v>3.79293947009448E-2</c:v>
                </c:pt>
                <c:pt idx="7843">
                  <c:v>3.06653614036543E-2</c:v>
                </c:pt>
                <c:pt idx="7844">
                  <c:v>2.3380343870497901E-2</c:v>
                </c:pt>
                <c:pt idx="7845">
                  <c:v>1.607932722212E-2</c:v>
                </c:pt>
                <c:pt idx="7846">
                  <c:v>8.76730752732271E-3</c:v>
                </c:pt>
                <c:pt idx="7847">
                  <c:v>1.4492883842671001E-3</c:v>
                </c:pt>
                <c:pt idx="7848">
                  <c:v>-5.8697225034770196E-3</c:v>
                </c:pt>
                <c:pt idx="7849">
                  <c:v>-1.3184716753691299E-2</c:v>
                </c:pt>
                <c:pt idx="7850">
                  <c:v>-2.04906887327331E-2</c:v>
                </c:pt>
                <c:pt idx="7851">
                  <c:v>-2.7782638980879199E-2</c:v>
                </c:pt>
                <c:pt idx="7852">
                  <c:v>-3.5055577633444197E-2</c:v>
                </c:pt>
                <c:pt idx="7853">
                  <c:v>-4.2304527835333797E-2</c:v>
                </c:pt>
                <c:pt idx="7854">
                  <c:v>-4.9524529146694897E-2</c:v>
                </c:pt>
                <c:pt idx="7855">
                  <c:v>-5.6710640937333003E-2</c:v>
                </c:pt>
                <c:pt idx="7856">
                  <c:v>-6.3857945767574698E-2</c:v>
                </c:pt>
                <c:pt idx="7857">
                  <c:v>-7.0961552753259396E-2</c:v>
                </c:pt>
                <c:pt idx="7858">
                  <c:v>-7.8016600912560699E-2</c:v>
                </c:pt>
                <c:pt idx="7859">
                  <c:v>-8.5018262492344496E-2</c:v>
                </c:pt>
                <c:pt idx="7860">
                  <c:v>-9.1961746271789893E-2</c:v>
                </c:pt>
                <c:pt idx="7861">
                  <c:v>-9.8842300841009798E-2</c:v>
                </c:pt>
                <c:pt idx="7862">
                  <c:v>-0.10565521785243</c:v>
                </c:pt>
                <c:pt idx="7863">
                  <c:v>-0.112395835242702</c:v>
                </c:pt>
                <c:pt idx="7864">
                  <c:v>-0.119059540422938</c:v>
                </c:pt>
                <c:pt idx="7865">
                  <c:v>-0.125641773435101</c:v>
                </c:pt>
                <c:pt idx="7866">
                  <c:v>-0.13213803007236699</c:v>
                </c:pt>
                <c:pt idx="7867">
                  <c:v>-0.13854386496134899</c:v>
                </c:pt>
                <c:pt idx="7868">
                  <c:v>-0.14485489460405099</c:v>
                </c:pt>
                <c:pt idx="7869">
                  <c:v>-0.15106680037748901</c:v>
                </c:pt>
                <c:pt idx="7870">
                  <c:v>-0.15717533148891399</c:v>
                </c:pt>
                <c:pt idx="7871">
                  <c:v>-0.16317630788461701</c:v>
                </c:pt>
                <c:pt idx="7872">
                  <c:v>-0.16906562311033399</c:v>
                </c:pt>
                <c:pt idx="7873">
                  <c:v>-0.17483924712127999</c:v>
                </c:pt>
                <c:pt idx="7874">
                  <c:v>-0.180493229039902</c:v>
                </c:pt>
              </c:numCache>
            </c:numRef>
          </c:yVal>
          <c:smooth val="1"/>
          <c:extLst>
            <c:ext xmlns:c16="http://schemas.microsoft.com/office/drawing/2014/chart" uri="{C3380CC4-5D6E-409C-BE32-E72D297353CC}">
              <c16:uniqueId val="{00000000-D2EC-4646-BEBB-06BE2A64D9F9}"/>
            </c:ext>
          </c:extLst>
        </c:ser>
        <c:ser>
          <c:idx val="1"/>
          <c:order val="1"/>
          <c:tx>
            <c:v>FEM</c:v>
          </c:tx>
          <c:spPr>
            <a:ln w="19050"/>
          </c:spPr>
          <c:marker>
            <c:symbol val="none"/>
          </c:marker>
          <c:xVal>
            <c:numRef>
              <c:f>'single-span'!$A$8:$A$2230</c:f>
              <c:numCache>
                <c:formatCode>0.00E+00</c:formatCode>
                <c:ptCount val="2223"/>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numCache>
            </c:numRef>
          </c:xVal>
          <c:yVal>
            <c:numRef>
              <c:f>'single-span'!$G$8:$G$2230</c:f>
              <c:numCache>
                <c:formatCode>0.00E+00</c:formatCode>
                <c:ptCount val="2223"/>
                <c:pt idx="0" formatCode="General">
                  <c:v>0</c:v>
                </c:pt>
                <c:pt idx="1">
                  <c:v>-9.3587700000000002E-123</c:v>
                </c:pt>
                <c:pt idx="2">
                  <c:v>-6.4964699999999999E-122</c:v>
                </c:pt>
                <c:pt idx="3">
                  <c:v>-2.3643299999999999E-121</c:v>
                </c:pt>
                <c:pt idx="4">
                  <c:v>-5.54431E-121</c:v>
                </c:pt>
                <c:pt idx="5">
                  <c:v>-8.1764899999999993E-121</c:v>
                </c:pt>
                <c:pt idx="6">
                  <c:v>-4.7316800000000004E-121</c:v>
                </c:pt>
                <c:pt idx="7">
                  <c:v>1.1435900000000001E-120</c:v>
                </c:pt>
                <c:pt idx="8">
                  <c:v>4.2440099999999999E-120</c:v>
                </c:pt>
                <c:pt idx="9">
                  <c:v>7.9838499999999999E-120</c:v>
                </c:pt>
                <c:pt idx="10">
                  <c:v>1.01126E-119</c:v>
                </c:pt>
                <c:pt idx="11">
                  <c:v>7.3826299999999996E-120</c:v>
                </c:pt>
                <c:pt idx="12">
                  <c:v>-2.7616999999999999E-120</c:v>
                </c:pt>
                <c:pt idx="13">
                  <c:v>-1.9841700000000001E-119</c:v>
                </c:pt>
                <c:pt idx="14">
                  <c:v>-3.90097E-119</c:v>
                </c:pt>
                <c:pt idx="15">
                  <c:v>-5.1660900000000003E-119</c:v>
                </c:pt>
                <c:pt idx="16">
                  <c:v>-4.8269999999999999E-119</c:v>
                </c:pt>
                <c:pt idx="17">
                  <c:v>-2.25343E-119</c:v>
                </c:pt>
                <c:pt idx="18">
                  <c:v>2.6338399999999999E-119</c:v>
                </c:pt>
                <c:pt idx="19">
                  <c:v>9.2360300000000004E-119</c:v>
                </c:pt>
                <c:pt idx="20">
                  <c:v>1.5848500000000001E-118</c:v>
                </c:pt>
                <c:pt idx="21">
                  <c:v>1.9355400000000001E-118</c:v>
                </c:pt>
                <c:pt idx="22">
                  <c:v>1.57234E-118</c:v>
                </c:pt>
                <c:pt idx="23">
                  <c:v>1.4371300000000001E-119</c:v>
                </c:pt>
                <c:pt idx="24">
                  <c:v>-2.3693800000000001E-118</c:v>
                </c:pt>
                <c:pt idx="25">
                  <c:v>-5.3539799999999999E-118</c:v>
                </c:pt>
                <c:pt idx="26">
                  <c:v>-7.5613299999999998E-118</c:v>
                </c:pt>
                <c:pt idx="27">
                  <c:v>-7.4110899999999996E-118</c:v>
                </c:pt>
                <c:pt idx="28">
                  <c:v>-3.4543099999999999E-118</c:v>
                </c:pt>
                <c:pt idx="29">
                  <c:v>4.8868799999999997E-118</c:v>
                </c:pt>
                <c:pt idx="30">
                  <c:v>1.6345700000000001E-117</c:v>
                </c:pt>
                <c:pt idx="31">
                  <c:v>2.7331900000000001E-117</c:v>
                </c:pt>
                <c:pt idx="32">
                  <c:v>3.2692600000000003E-117</c:v>
                </c:pt>
                <c:pt idx="33">
                  <c:v>2.7125499999999999E-117</c:v>
                </c:pt>
                <c:pt idx="34">
                  <c:v>6.48263E-118</c:v>
                </c:pt>
                <c:pt idx="35">
                  <c:v>-2.9009400000000001E-117</c:v>
                </c:pt>
                <c:pt idx="36">
                  <c:v>-6.9666499999999995E-117</c:v>
                </c:pt>
                <c:pt idx="37">
                  <c:v>-9.7088300000000005E-117</c:v>
                </c:pt>
                <c:pt idx="38">
                  <c:v>-9.3322499999999993E-117</c:v>
                </c:pt>
                <c:pt idx="39">
                  <c:v>-4.8713999999999997E-117</c:v>
                </c:pt>
                <c:pt idx="40">
                  <c:v>3.5132500000000001E-117</c:v>
                </c:pt>
                <c:pt idx="41">
                  <c:v>1.40261E-116</c:v>
                </c:pt>
                <c:pt idx="42">
                  <c:v>2.2855800000000001E-116</c:v>
                </c:pt>
                <c:pt idx="43">
                  <c:v>2.53138E-116</c:v>
                </c:pt>
                <c:pt idx="44">
                  <c:v>1.8444700000000001E-116</c:v>
                </c:pt>
                <c:pt idx="45">
                  <c:v>2.55329E-117</c:v>
                </c:pt>
                <c:pt idx="46">
                  <c:v>-2.0211E-116</c:v>
                </c:pt>
                <c:pt idx="47">
                  <c:v>-4.6853600000000002E-116</c:v>
                </c:pt>
                <c:pt idx="48">
                  <c:v>-7.0550799999999999E-116</c:v>
                </c:pt>
                <c:pt idx="49">
                  <c:v>-7.7493600000000001E-116</c:v>
                </c:pt>
                <c:pt idx="50">
                  <c:v>-4.7848599999999999E-116</c:v>
                </c:pt>
                <c:pt idx="51">
                  <c:v>3.9074899999999998E-116</c:v>
                </c:pt>
                <c:pt idx="52">
                  <c:v>1.91018E-115</c:v>
                </c:pt>
                <c:pt idx="53">
                  <c:v>3.80187E-115</c:v>
                </c:pt>
                <c:pt idx="54">
                  <c:v>5.2547999999999998E-115</c:v>
                </c:pt>
                <c:pt idx="55">
                  <c:v>4.9294699999999997E-115</c:v>
                </c:pt>
                <c:pt idx="56">
                  <c:v>1.3153299999999999E-115</c:v>
                </c:pt>
                <c:pt idx="57">
                  <c:v>-6.3338499999999997E-115</c:v>
                </c:pt>
                <c:pt idx="58">
                  <c:v>-1.68072E-114</c:v>
                </c:pt>
                <c:pt idx="59">
                  <c:v>-2.65051E-114</c:v>
                </c:pt>
                <c:pt idx="60">
                  <c:v>-3.0122399999999999E-114</c:v>
                </c:pt>
                <c:pt idx="61">
                  <c:v>-2.1910100000000002E-114</c:v>
                </c:pt>
                <c:pt idx="62">
                  <c:v>2.1461300000000002E-115</c:v>
                </c:pt>
                <c:pt idx="63">
                  <c:v>4.0858700000000001E-114</c:v>
                </c:pt>
                <c:pt idx="64">
                  <c:v>8.5388599999999996E-114</c:v>
                </c:pt>
                <c:pt idx="65">
                  <c:v>1.1925799999999999E-113</c:v>
                </c:pt>
                <c:pt idx="66">
                  <c:v>1.19486E-113</c:v>
                </c:pt>
                <c:pt idx="67">
                  <c:v>6.1972300000000002E-114</c:v>
                </c:pt>
                <c:pt idx="68">
                  <c:v>-6.4489799999999998E-114</c:v>
                </c:pt>
                <c:pt idx="69">
                  <c:v>-2.41555E-113</c:v>
                </c:pt>
                <c:pt idx="70">
                  <c:v>-4.1357300000000003E-113</c:v>
                </c:pt>
                <c:pt idx="71">
                  <c:v>-4.9437200000000001E-113</c:v>
                </c:pt>
                <c:pt idx="72">
                  <c:v>-3.8782399999999999E-113</c:v>
                </c:pt>
                <c:pt idx="73">
                  <c:v>-1.8524499999999998E-114</c:v>
                </c:pt>
                <c:pt idx="74">
                  <c:v>6.1800900000000002E-113</c:v>
                </c:pt>
                <c:pt idx="75">
                  <c:v>1.3838799999999999E-112</c:v>
                </c:pt>
                <c:pt idx="76">
                  <c:v>1.96896E-112</c:v>
                </c:pt>
                <c:pt idx="77">
                  <c:v>1.96241E-112</c:v>
                </c:pt>
                <c:pt idx="78">
                  <c:v>9.8454200000000002E-113</c:v>
                </c:pt>
                <c:pt idx="79">
                  <c:v>-1.15704E-112</c:v>
                </c:pt>
                <c:pt idx="80">
                  <c:v>-4.2230800000000001E-112</c:v>
                </c:pt>
                <c:pt idx="81">
                  <c:v>-7.2739700000000004E-112</c:v>
                </c:pt>
                <c:pt idx="82">
                  <c:v>-8.6939800000000002E-112</c:v>
                </c:pt>
                <c:pt idx="83">
                  <c:v>-6.7138199999999996E-112</c:v>
                </c:pt>
                <c:pt idx="84">
                  <c:v>-1.9019799999999999E-113</c:v>
                </c:pt>
                <c:pt idx="85">
                  <c:v>1.06739E-111</c:v>
                </c:pt>
                <c:pt idx="86">
                  <c:v>2.3584900000000002E-111</c:v>
                </c:pt>
                <c:pt idx="87">
                  <c:v>3.3623599999999997E-111</c:v>
                </c:pt>
                <c:pt idx="88">
                  <c:v>3.4035699999999998E-111</c:v>
                </c:pt>
                <c:pt idx="89">
                  <c:v>1.8823999999999999E-111</c:v>
                </c:pt>
                <c:pt idx="90">
                  <c:v>-1.40074E-111</c:v>
                </c:pt>
                <c:pt idx="91">
                  <c:v>-5.9539700000000003E-111</c:v>
                </c:pt>
                <c:pt idx="92">
                  <c:v>-1.0419000000000001E-110</c:v>
                </c:pt>
                <c:pt idx="93">
                  <c:v>-1.27098E-110</c:v>
                </c:pt>
                <c:pt idx="94">
                  <c:v>-1.06065E-110</c:v>
                </c:pt>
                <c:pt idx="95">
                  <c:v>-2.7515500000000001E-111</c:v>
                </c:pt>
                <c:pt idx="96">
                  <c:v>1.03274E-110</c:v>
                </c:pt>
                <c:pt idx="97">
                  <c:v>2.5781099999999999E-110</c:v>
                </c:pt>
                <c:pt idx="98">
                  <c:v>3.8586099999999998E-110</c:v>
                </c:pt>
                <c:pt idx="99">
                  <c:v>4.1932599999999997E-110</c:v>
                </c:pt>
                <c:pt idx="100">
                  <c:v>2.8687400000000002E-110</c:v>
                </c:pt>
                <c:pt idx="101">
                  <c:v>-5.3487299999999999E-111</c:v>
                </c:pt>
                <c:pt idx="102">
                  <c:v>-5.7080099999999995E-110</c:v>
                </c:pt>
                <c:pt idx="103">
                  <c:v>-1.1223499999999999E-109</c:v>
                </c:pt>
                <c:pt idx="104">
                  <c:v>-1.45663E-109</c:v>
                </c:pt>
                <c:pt idx="105">
                  <c:v>-1.2896499999999999E-109</c:v>
                </c:pt>
                <c:pt idx="106">
                  <c:v>-4.3135000000000003E-110</c:v>
                </c:pt>
                <c:pt idx="107">
                  <c:v>1.0802799999999999E-109</c:v>
                </c:pt>
                <c:pt idx="108">
                  <c:v>2.8930800000000001E-109</c:v>
                </c:pt>
                <c:pt idx="109">
                  <c:v>4.3877E-109</c:v>
                </c:pt>
                <c:pt idx="110">
                  <c:v>4.8256099999999996E-109</c:v>
                </c:pt>
                <c:pt idx="111">
                  <c:v>3.4887199999999998E-109</c:v>
                </c:pt>
                <c:pt idx="112">
                  <c:v>-6.4216799999999996E-111</c:v>
                </c:pt>
                <c:pt idx="113">
                  <c:v>-5.4367899999999999E-109</c:v>
                </c:pt>
                <c:pt idx="114">
                  <c:v>-1.09679E-108</c:v>
                </c:pt>
                <c:pt idx="115">
                  <c:v>-1.41777E-108</c:v>
                </c:pt>
                <c:pt idx="116">
                  <c:v>-1.2874100000000001E-108</c:v>
                </c:pt>
                <c:pt idx="117">
                  <c:v>-6.0024900000000001E-109</c:v>
                </c:pt>
                <c:pt idx="118">
                  <c:v>5.9939399999999997E-109</c:v>
                </c:pt>
                <c:pt idx="119">
                  <c:v>2.0732799999999998E-108</c:v>
                </c:pt>
                <c:pt idx="120">
                  <c:v>3.33593E-108</c:v>
                </c:pt>
                <c:pt idx="121">
                  <c:v>3.7153899999999996E-108</c:v>
                </c:pt>
                <c:pt idx="122">
                  <c:v>2.6006E-108</c:v>
                </c:pt>
                <c:pt idx="123">
                  <c:v>-2.74869E-109</c:v>
                </c:pt>
                <c:pt idx="124">
                  <c:v>-4.5304000000000004E-108</c:v>
                </c:pt>
                <c:pt idx="125">
                  <c:v>-8.7425700000000005E-108</c:v>
                </c:pt>
                <c:pt idx="126">
                  <c:v>-1.07129E-107</c:v>
                </c:pt>
                <c:pt idx="127">
                  <c:v>-8.8179200000000001E-108</c:v>
                </c:pt>
                <c:pt idx="128">
                  <c:v>-2.9029599999999999E-108</c:v>
                </c:pt>
                <c:pt idx="129">
                  <c:v>5.9941800000000002E-108</c:v>
                </c:pt>
                <c:pt idx="130">
                  <c:v>1.5803599999999999E-107</c:v>
                </c:pt>
                <c:pt idx="131">
                  <c:v>2.3417899999999999E-107</c:v>
                </c:pt>
                <c:pt idx="132">
                  <c:v>2.5046999999999999E-107</c:v>
                </c:pt>
                <c:pt idx="133">
                  <c:v>1.7467100000000001E-107</c:v>
                </c:pt>
                <c:pt idx="134">
                  <c:v>8.6089800000000009E-109</c:v>
                </c:pt>
                <c:pt idx="135">
                  <c:v>-2.1437200000000001E-107</c:v>
                </c:pt>
                <c:pt idx="136">
                  <c:v>-4.7038799999999997E-107</c:v>
                </c:pt>
                <c:pt idx="137">
                  <c:v>-7.0159999999999997E-107</c:v>
                </c:pt>
                <c:pt idx="138">
                  <c:v>-7.297E-107</c:v>
                </c:pt>
                <c:pt idx="139">
                  <c:v>-3.50555E-107</c:v>
                </c:pt>
                <c:pt idx="140">
                  <c:v>4.64454E-107</c:v>
                </c:pt>
                <c:pt idx="141">
                  <c:v>1.5230399999999999E-106</c:v>
                </c:pt>
                <c:pt idx="142">
                  <c:v>2.5067800000000002E-106</c:v>
                </c:pt>
                <c:pt idx="143">
                  <c:v>3.0510399999999999E-106</c:v>
                </c:pt>
                <c:pt idx="144">
                  <c:v>2.7769800000000001E-106</c:v>
                </c:pt>
                <c:pt idx="145">
                  <c:v>1.3185499999999999E-106</c:v>
                </c:pt>
                <c:pt idx="146">
                  <c:v>-1.5296699999999999E-106</c:v>
                </c:pt>
                <c:pt idx="147">
                  <c:v>-5.3295099999999999E-106</c:v>
                </c:pt>
                <c:pt idx="148">
                  <c:v>-8.4531300000000002E-106</c:v>
                </c:pt>
                <c:pt idx="149">
                  <c:v>-8.5407899999999998E-106</c:v>
                </c:pt>
                <c:pt idx="150">
                  <c:v>-4.33398E-106</c:v>
                </c:pt>
                <c:pt idx="151">
                  <c:v>2.6563500000000001E-106</c:v>
                </c:pt>
                <c:pt idx="152">
                  <c:v>9.0327500000000006E-106</c:v>
                </c:pt>
                <c:pt idx="153">
                  <c:v>1.2919399999999999E-105</c:v>
                </c:pt>
                <c:pt idx="154">
                  <c:v>1.4807299999999999E-105</c:v>
                </c:pt>
                <c:pt idx="155">
                  <c:v>1.3946799999999999E-105</c:v>
                </c:pt>
                <c:pt idx="156">
                  <c:v>9.1237899999999997E-106</c:v>
                </c:pt>
                <c:pt idx="157">
                  <c:v>3.1054300000000001E-106</c:v>
                </c:pt>
                <c:pt idx="158">
                  <c:v>-5.3730899999999999E-106</c:v>
                </c:pt>
                <c:pt idx="159">
                  <c:v>-3.08507E-105</c:v>
                </c:pt>
                <c:pt idx="160">
                  <c:v>-8.1638800000000003E-105</c:v>
                </c:pt>
                <c:pt idx="161">
                  <c:v>-1.27845E-104</c:v>
                </c:pt>
                <c:pt idx="162">
                  <c:v>-1.02755E-104</c:v>
                </c:pt>
                <c:pt idx="163">
                  <c:v>4.5572999999999998E-105</c:v>
                </c:pt>
                <c:pt idx="164">
                  <c:v>2.8922199999999999E-104</c:v>
                </c:pt>
                <c:pt idx="165">
                  <c:v>5.0846300000000001E-104</c:v>
                </c:pt>
                <c:pt idx="166">
                  <c:v>5.3814900000000003E-104</c:v>
                </c:pt>
                <c:pt idx="167">
                  <c:v>2.2313499999999999E-104</c:v>
                </c:pt>
                <c:pt idx="168">
                  <c:v>-5.1939700000000001E-104</c:v>
                </c:pt>
                <c:pt idx="169">
                  <c:v>-1.6114100000000001E-103</c:v>
                </c:pt>
                <c:pt idx="170">
                  <c:v>-2.7191799999999998E-103</c:v>
                </c:pt>
                <c:pt idx="171">
                  <c:v>-3.2271900000000001E-103</c:v>
                </c:pt>
                <c:pt idx="172">
                  <c:v>-2.4122200000000002E-103</c:v>
                </c:pt>
                <c:pt idx="173">
                  <c:v>1.77323E-104</c:v>
                </c:pt>
                <c:pt idx="174">
                  <c:v>4.2823599999999998E-103</c:v>
                </c:pt>
                <c:pt idx="175">
                  <c:v>8.6496699999999997E-103</c:v>
                </c:pt>
                <c:pt idx="176">
                  <c:v>1.1375599999999999E-102</c:v>
                </c:pt>
                <c:pt idx="177">
                  <c:v>1.08263E-102</c:v>
                </c:pt>
                <c:pt idx="178">
                  <c:v>5.9841400000000003E-103</c:v>
                </c:pt>
                <c:pt idx="179">
                  <c:v>-3.84123E-103</c:v>
                </c:pt>
                <c:pt idx="180">
                  <c:v>-1.8103500000000001E-102</c:v>
                </c:pt>
                <c:pt idx="181">
                  <c:v>-3.2891999999999999E-102</c:v>
                </c:pt>
                <c:pt idx="182">
                  <c:v>-4.0409699999999997E-102</c:v>
                </c:pt>
                <c:pt idx="183">
                  <c:v>-3.1560300000000002E-102</c:v>
                </c:pt>
                <c:pt idx="184">
                  <c:v>7.2185799999999995E-104</c:v>
                </c:pt>
                <c:pt idx="185">
                  <c:v>5.8847700000000001E-102</c:v>
                </c:pt>
                <c:pt idx="186">
                  <c:v>1.32727E-101</c:v>
                </c:pt>
                <c:pt idx="187">
                  <c:v>1.8852700000000001E-101</c:v>
                </c:pt>
                <c:pt idx="188">
                  <c:v>1.7684499999999999E-101</c:v>
                </c:pt>
                <c:pt idx="189">
                  <c:v>6.1530799999999999E-102</c:v>
                </c:pt>
                <c:pt idx="190">
                  <c:v>-1.65907E-101</c:v>
                </c:pt>
                <c:pt idx="191">
                  <c:v>-4.8242799999999998E-101</c:v>
                </c:pt>
                <c:pt idx="192">
                  <c:v>-8.1423900000000002E-101</c:v>
                </c:pt>
                <c:pt idx="193">
                  <c:v>-1.02384E-100</c:v>
                </c:pt>
                <c:pt idx="194">
                  <c:v>-9.0746400000000001E-101</c:v>
                </c:pt>
                <c:pt idx="195">
                  <c:v>-2.23223E-101</c:v>
                </c:pt>
                <c:pt idx="196">
                  <c:v>1.14655E-100</c:v>
                </c:pt>
                <c:pt idx="197">
                  <c:v>2.9753799999999999E-100</c:v>
                </c:pt>
                <c:pt idx="198">
                  <c:v>4.6398200000000002E-100</c:v>
                </c:pt>
                <c:pt idx="199">
                  <c:v>5.1908599999999998E-100</c:v>
                </c:pt>
                <c:pt idx="200">
                  <c:v>3.52084E-100</c:v>
                </c:pt>
                <c:pt idx="201">
                  <c:v>-1.2131999999999999E-100</c:v>
                </c:pt>
                <c:pt idx="202">
                  <c:v>-8.96311E-100</c:v>
                </c:pt>
                <c:pt idx="203">
                  <c:v>-1.8025700000000001E-99</c:v>
                </c:pt>
                <c:pt idx="204">
                  <c:v>-2.44572E-99</c:v>
                </c:pt>
                <c:pt idx="205">
                  <c:v>-2.2721700000000001E-99</c:v>
                </c:pt>
                <c:pt idx="206">
                  <c:v>-7.9575399999999999E-100</c:v>
                </c:pt>
                <c:pt idx="207">
                  <c:v>2.1020099999999998E-99</c:v>
                </c:pt>
                <c:pt idx="208">
                  <c:v>5.8671599999999998E-99</c:v>
                </c:pt>
                <c:pt idx="209">
                  <c:v>9.1053699999999996E-99</c:v>
                </c:pt>
                <c:pt idx="210">
                  <c:v>9.8630499999999994E-99</c:v>
                </c:pt>
                <c:pt idx="211">
                  <c:v>6.4639400000000004E-99</c:v>
                </c:pt>
                <c:pt idx="212">
                  <c:v>-1.58216E-99</c:v>
                </c:pt>
                <c:pt idx="213">
                  <c:v>-1.3151E-98</c:v>
                </c:pt>
                <c:pt idx="214">
                  <c:v>-2.5437100000000001E-98</c:v>
                </c:pt>
                <c:pt idx="215">
                  <c:v>-3.4001199999999998E-98</c:v>
                </c:pt>
                <c:pt idx="216">
                  <c:v>-3.3105400000000002E-98</c:v>
                </c:pt>
                <c:pt idx="217">
                  <c:v>-1.6864499999999999E-98</c:v>
                </c:pt>
                <c:pt idx="218">
                  <c:v>1.7483899999999999E-98</c:v>
                </c:pt>
                <c:pt idx="219">
                  <c:v>6.4607700000000005E-98</c:v>
                </c:pt>
                <c:pt idx="220">
                  <c:v>1.08815E-97</c:v>
                </c:pt>
                <c:pt idx="221">
                  <c:v>1.2697200000000001E-97</c:v>
                </c:pt>
                <c:pt idx="222">
                  <c:v>9.5264000000000003E-98</c:v>
                </c:pt>
                <c:pt idx="223">
                  <c:v>-4.6953E-100</c:v>
                </c:pt>
                <c:pt idx="224">
                  <c:v>-1.5331600000000001E-97</c:v>
                </c:pt>
                <c:pt idx="225">
                  <c:v>-3.27997E-97</c:v>
                </c:pt>
                <c:pt idx="226">
                  <c:v>-4.5946400000000002E-97</c:v>
                </c:pt>
                <c:pt idx="227">
                  <c:v>-4.6111300000000001E-97</c:v>
                </c:pt>
                <c:pt idx="228">
                  <c:v>-2.50848E-97</c:v>
                </c:pt>
                <c:pt idx="229">
                  <c:v>2.0283400000000001E-97</c:v>
                </c:pt>
                <c:pt idx="230">
                  <c:v>8.3246000000000003E-97</c:v>
                </c:pt>
                <c:pt idx="231">
                  <c:v>1.45524E-96</c:v>
                </c:pt>
                <c:pt idx="232">
                  <c:v>1.7897500000000001E-96</c:v>
                </c:pt>
                <c:pt idx="233">
                  <c:v>1.49906E-96</c:v>
                </c:pt>
                <c:pt idx="234">
                  <c:v>3.1853E-97</c:v>
                </c:pt>
                <c:pt idx="235">
                  <c:v>-1.74057E-96</c:v>
                </c:pt>
                <c:pt idx="236">
                  <c:v>-4.2431299999999999E-96</c:v>
                </c:pt>
                <c:pt idx="237">
                  <c:v>-6.2718500000000002E-96</c:v>
                </c:pt>
                <c:pt idx="238">
                  <c:v>-6.5258999999999998E-96</c:v>
                </c:pt>
                <c:pt idx="239">
                  <c:v>-3.8535299999999999E-96</c:v>
                </c:pt>
                <c:pt idx="240">
                  <c:v>1.9084299999999999E-96</c:v>
                </c:pt>
                <c:pt idx="241">
                  <c:v>9.5163100000000001E-96</c:v>
                </c:pt>
                <c:pt idx="242">
                  <c:v>1.6681499999999998E-95</c:v>
                </c:pt>
                <c:pt idx="243">
                  <c:v>2.0666400000000001E-95</c:v>
                </c:pt>
                <c:pt idx="244">
                  <c:v>1.8600599999999999E-95</c:v>
                </c:pt>
                <c:pt idx="245">
                  <c:v>7.9793700000000006E-96</c:v>
                </c:pt>
                <c:pt idx="246">
                  <c:v>-1.1841900000000001E-95</c:v>
                </c:pt>
                <c:pt idx="247">
                  <c:v>-3.72655E-95</c:v>
                </c:pt>
                <c:pt idx="248">
                  <c:v>-5.9083299999999999E-95</c:v>
                </c:pt>
                <c:pt idx="249">
                  <c:v>-6.4709500000000006E-95</c:v>
                </c:pt>
                <c:pt idx="250">
                  <c:v>-4.2746800000000002E-95</c:v>
                </c:pt>
                <c:pt idx="251">
                  <c:v>1.35558E-95</c:v>
                </c:pt>
                <c:pt idx="252">
                  <c:v>9.9189800000000002E-95</c:v>
                </c:pt>
                <c:pt idx="253">
                  <c:v>1.8663700000000001E-94</c:v>
                </c:pt>
                <c:pt idx="254">
                  <c:v>2.2998500000000001E-94</c:v>
                </c:pt>
                <c:pt idx="255">
                  <c:v>1.8575900000000001E-94</c:v>
                </c:pt>
                <c:pt idx="256">
                  <c:v>2.8884E-95</c:v>
                </c:pt>
                <c:pt idx="257">
                  <c:v>-2.3314999999999999E-94</c:v>
                </c:pt>
                <c:pt idx="258">
                  <c:v>-5.4032899999999999E-94</c:v>
                </c:pt>
                <c:pt idx="259">
                  <c:v>-7.8418500000000004E-94</c:v>
                </c:pt>
                <c:pt idx="260">
                  <c:v>-8.3992800000000002E-94</c:v>
                </c:pt>
                <c:pt idx="261">
                  <c:v>-5.9004899999999999E-94</c:v>
                </c:pt>
                <c:pt idx="262">
                  <c:v>4.3506599999999998E-95</c:v>
                </c:pt>
                <c:pt idx="263">
                  <c:v>1.0131099999999999E-93</c:v>
                </c:pt>
                <c:pt idx="264">
                  <c:v>2.0607100000000001E-93</c:v>
                </c:pt>
                <c:pt idx="265">
                  <c:v>2.7361299999999999E-93</c:v>
                </c:pt>
                <c:pt idx="266">
                  <c:v>2.5284100000000001E-93</c:v>
                </c:pt>
                <c:pt idx="267">
                  <c:v>1.0818999999999999E-93</c:v>
                </c:pt>
                <c:pt idx="268">
                  <c:v>-1.5726300000000001E-93</c:v>
                </c:pt>
                <c:pt idx="269">
                  <c:v>-4.9516799999999998E-93</c:v>
                </c:pt>
                <c:pt idx="270">
                  <c:v>-8.2066200000000003E-93</c:v>
                </c:pt>
                <c:pt idx="271">
                  <c:v>-1.0017800000000001E-92</c:v>
                </c:pt>
                <c:pt idx="272">
                  <c:v>-8.3861499999999994E-93</c:v>
                </c:pt>
                <c:pt idx="273">
                  <c:v>-1.2683700000000001E-93</c:v>
                </c:pt>
                <c:pt idx="274">
                  <c:v>1.1456599999999999E-92</c:v>
                </c:pt>
                <c:pt idx="275">
                  <c:v>2.63403E-92</c:v>
                </c:pt>
                <c:pt idx="276">
                  <c:v>3.7146799999999998E-92</c:v>
                </c:pt>
                <c:pt idx="277">
                  <c:v>3.7174099999999999E-92</c:v>
                </c:pt>
                <c:pt idx="278">
                  <c:v>2.1113300000000001E-92</c:v>
                </c:pt>
                <c:pt idx="279">
                  <c:v>-1.2701E-92</c:v>
                </c:pt>
                <c:pt idx="280">
                  <c:v>-5.8278600000000001E-92</c:v>
                </c:pt>
                <c:pt idx="281">
                  <c:v>-9.9805199999999998E-92</c:v>
                </c:pt>
                <c:pt idx="282">
                  <c:v>-1.1678999999999999E-91</c:v>
                </c:pt>
                <c:pt idx="283">
                  <c:v>-9.2854300000000004E-92</c:v>
                </c:pt>
                <c:pt idx="284">
                  <c:v>-1.85992E-92</c:v>
                </c:pt>
                <c:pt idx="285">
                  <c:v>1.05844E-91</c:v>
                </c:pt>
                <c:pt idx="286">
                  <c:v>2.5725400000000001E-91</c:v>
                </c:pt>
                <c:pt idx="287">
                  <c:v>3.7919299999999997E-91</c:v>
                </c:pt>
                <c:pt idx="288">
                  <c:v>3.8925599999999999E-91</c:v>
                </c:pt>
                <c:pt idx="289">
                  <c:v>2.00351E-91</c:v>
                </c:pt>
                <c:pt idx="290">
                  <c:v>-2.2656000000000001E-91</c:v>
                </c:pt>
                <c:pt idx="291">
                  <c:v>-8.1175199999999999E-91</c:v>
                </c:pt>
                <c:pt idx="292">
                  <c:v>-1.34738E-90</c:v>
                </c:pt>
                <c:pt idx="293">
                  <c:v>-1.5672899999999999E-90</c:v>
                </c:pt>
                <c:pt idx="294">
                  <c:v>-1.25009E-90</c:v>
                </c:pt>
                <c:pt idx="295">
                  <c:v>-3.3020799999999999E-91</c:v>
                </c:pt>
                <c:pt idx="296">
                  <c:v>1.07125E-90</c:v>
                </c:pt>
                <c:pt idx="297">
                  <c:v>2.7367200000000002E-90</c:v>
                </c:pt>
                <c:pt idx="298">
                  <c:v>4.3512299999999996E-90</c:v>
                </c:pt>
                <c:pt idx="299">
                  <c:v>5.2445400000000002E-90</c:v>
                </c:pt>
                <c:pt idx="300">
                  <c:v>4.2502200000000001E-90</c:v>
                </c:pt>
                <c:pt idx="301">
                  <c:v>3.6152400000000001E-91</c:v>
                </c:pt>
                <c:pt idx="302">
                  <c:v>-6.1264500000000002E-90</c:v>
                </c:pt>
                <c:pt idx="303">
                  <c:v>-1.3371800000000001E-89</c:v>
                </c:pt>
                <c:pt idx="304">
                  <c:v>-1.8538500000000001E-89</c:v>
                </c:pt>
                <c:pt idx="305">
                  <c:v>-1.7935800000000001E-89</c:v>
                </c:pt>
                <c:pt idx="306">
                  <c:v>-7.98107E-90</c:v>
                </c:pt>
                <c:pt idx="307">
                  <c:v>1.17064E-89</c:v>
                </c:pt>
                <c:pt idx="308">
                  <c:v>3.6378800000000001E-89</c:v>
                </c:pt>
                <c:pt idx="309">
                  <c:v>5.8447300000000002E-89</c:v>
                </c:pt>
                <c:pt idx="310">
                  <c:v>7.0177199999999994E-89</c:v>
                </c:pt>
                <c:pt idx="311">
                  <c:v>6.2583199999999999E-89</c:v>
                </c:pt>
                <c:pt idx="312">
                  <c:v>2.46507E-89</c:v>
                </c:pt>
                <c:pt idx="313">
                  <c:v>-5.0544000000000001E-89</c:v>
                </c:pt>
                <c:pt idx="314">
                  <c:v>-1.5372E-88</c:v>
                </c:pt>
                <c:pt idx="315">
                  <c:v>-2.4654799999999999E-88</c:v>
                </c:pt>
                <c:pt idx="316">
                  <c:v>-2.5934900000000001E-88</c:v>
                </c:pt>
                <c:pt idx="317">
                  <c:v>-1.11343E-88</c:v>
                </c:pt>
                <c:pt idx="318">
                  <c:v>2.60062E-88</c:v>
                </c:pt>
                <c:pt idx="319">
                  <c:v>8.5476199999999999E-88</c:v>
                </c:pt>
                <c:pt idx="320">
                  <c:v>1.50853E-87</c:v>
                </c:pt>
                <c:pt idx="321">
                  <c:v>1.82005E-87</c:v>
                </c:pt>
                <c:pt idx="322">
                  <c:v>1.2814299999999999E-87</c:v>
                </c:pt>
                <c:pt idx="323">
                  <c:v>-4.4899899999999998E-88</c:v>
                </c:pt>
                <c:pt idx="324">
                  <c:v>-3.3212499999999999E-87</c:v>
                </c:pt>
                <c:pt idx="325">
                  <c:v>-6.7030100000000003E-87</c:v>
                </c:pt>
                <c:pt idx="326">
                  <c:v>-9.2604799999999999E-87</c:v>
                </c:pt>
                <c:pt idx="327">
                  <c:v>-9.1557199999999993E-87</c:v>
                </c:pt>
                <c:pt idx="328">
                  <c:v>-4.6478799999999997E-87</c:v>
                </c:pt>
                <c:pt idx="329">
                  <c:v>5.0621799999999996E-87</c:v>
                </c:pt>
                <c:pt idx="330">
                  <c:v>1.8877399999999999E-86</c:v>
                </c:pt>
                <c:pt idx="331">
                  <c:v>3.28385E-86</c:v>
                </c:pt>
                <c:pt idx="332">
                  <c:v>3.9874499999999997E-86</c:v>
                </c:pt>
                <c:pt idx="333">
                  <c:v>3.1893299999999999E-86</c:v>
                </c:pt>
                <c:pt idx="334">
                  <c:v>4.2246699999999999E-87</c:v>
                </c:pt>
                <c:pt idx="335">
                  <c:v>-4.0684399999999999E-86</c:v>
                </c:pt>
                <c:pt idx="336">
                  <c:v>-9.2037099999999993E-86</c:v>
                </c:pt>
                <c:pt idx="337">
                  <c:v>-1.30729E-85</c:v>
                </c:pt>
                <c:pt idx="338">
                  <c:v>-1.3233899999999999E-85</c:v>
                </c:pt>
                <c:pt idx="339">
                  <c:v>-7.6505299999999994E-86</c:v>
                </c:pt>
                <c:pt idx="340">
                  <c:v>4.0317999999999997E-86</c:v>
                </c:pt>
                <c:pt idx="341">
                  <c:v>1.97118E-85</c:v>
                </c:pt>
                <c:pt idx="342">
                  <c:v>3.4969000000000003E-85</c:v>
                </c:pt>
                <c:pt idx="343">
                  <c:v>4.3645399999999997E-85</c:v>
                </c:pt>
                <c:pt idx="344">
                  <c:v>3.8780099999999997E-85</c:v>
                </c:pt>
                <c:pt idx="345">
                  <c:v>1.4704100000000001E-85</c:v>
                </c:pt>
                <c:pt idx="346">
                  <c:v>-2.9911500000000001E-85</c:v>
                </c:pt>
                <c:pt idx="347">
                  <c:v>-8.8576599999999996E-85</c:v>
                </c:pt>
                <c:pt idx="348">
                  <c:v>-1.4294599999999999E-84</c:v>
                </c:pt>
                <c:pt idx="349">
                  <c:v>-1.61664E-84</c:v>
                </c:pt>
                <c:pt idx="350">
                  <c:v>-1.07443E-84</c:v>
                </c:pt>
                <c:pt idx="351">
                  <c:v>4.7580100000000001E-85</c:v>
                </c:pt>
                <c:pt idx="352">
                  <c:v>2.9767500000000001E-84</c:v>
                </c:pt>
                <c:pt idx="353">
                  <c:v>5.7580999999999996E-84</c:v>
                </c:pt>
                <c:pt idx="354">
                  <c:v>7.4887699999999999E-84</c:v>
                </c:pt>
                <c:pt idx="355">
                  <c:v>6.5671599999999997E-84</c:v>
                </c:pt>
                <c:pt idx="356">
                  <c:v>1.78881E-84</c:v>
                </c:pt>
                <c:pt idx="357">
                  <c:v>-6.9852299999999998E-84</c:v>
                </c:pt>
                <c:pt idx="358">
                  <c:v>-1.8180000000000001E-83</c:v>
                </c:pt>
                <c:pt idx="359">
                  <c:v>-2.8017900000000001E-83</c:v>
                </c:pt>
                <c:pt idx="360">
                  <c:v>-3.0941099999999999E-83</c:v>
                </c:pt>
                <c:pt idx="361">
                  <c:v>-2.1431E-83</c:v>
                </c:pt>
                <c:pt idx="362">
                  <c:v>3.613E-84</c:v>
                </c:pt>
                <c:pt idx="363">
                  <c:v>4.2425400000000003E-83</c:v>
                </c:pt>
                <c:pt idx="364">
                  <c:v>8.54453E-83</c:v>
                </c:pt>
                <c:pt idx="365">
                  <c:v>1.14185E-82</c:v>
                </c:pt>
                <c:pt idx="366">
                  <c:v>1.05785E-82</c:v>
                </c:pt>
                <c:pt idx="367">
                  <c:v>4.23281E-83</c:v>
                </c:pt>
                <c:pt idx="368">
                  <c:v>-7.9494699999999999E-83</c:v>
                </c:pt>
                <c:pt idx="369">
                  <c:v>-2.3923299999999999E-82</c:v>
                </c:pt>
                <c:pt idx="370">
                  <c:v>-3.8639800000000003E-82</c:v>
                </c:pt>
                <c:pt idx="371">
                  <c:v>-4.45482E-82</c:v>
                </c:pt>
                <c:pt idx="372">
                  <c:v>-3.3471000000000003E-82</c:v>
                </c:pt>
                <c:pt idx="373">
                  <c:v>2.3650200000000001E-84</c:v>
                </c:pt>
                <c:pt idx="374">
                  <c:v>5.4400500000000003E-82</c:v>
                </c:pt>
                <c:pt idx="375">
                  <c:v>1.1453899999999999E-81</c:v>
                </c:pt>
                <c:pt idx="376">
                  <c:v>1.56623E-81</c:v>
                </c:pt>
                <c:pt idx="377">
                  <c:v>1.5450100000000001E-81</c:v>
                </c:pt>
                <c:pt idx="378">
                  <c:v>8.4951899999999995E-82</c:v>
                </c:pt>
                <c:pt idx="379">
                  <c:v>-6.4325699999999995E-82</c:v>
                </c:pt>
                <c:pt idx="380">
                  <c:v>-2.76618E-81</c:v>
                </c:pt>
                <c:pt idx="381">
                  <c:v>-4.8888700000000002E-81</c:v>
                </c:pt>
                <c:pt idx="382">
                  <c:v>-5.94235E-81</c:v>
                </c:pt>
                <c:pt idx="383">
                  <c:v>-4.7378899999999997E-81</c:v>
                </c:pt>
                <c:pt idx="384">
                  <c:v>-5.0294700000000002E-82</c:v>
                </c:pt>
                <c:pt idx="385">
                  <c:v>6.6018900000000004E-81</c:v>
                </c:pt>
                <c:pt idx="386">
                  <c:v>1.50965E-80</c:v>
                </c:pt>
                <c:pt idx="387">
                  <c:v>2.18967E-80</c:v>
                </c:pt>
                <c:pt idx="388">
                  <c:v>2.2545900000000001E-80</c:v>
                </c:pt>
                <c:pt idx="389">
                  <c:v>1.26489E-80</c:v>
                </c:pt>
                <c:pt idx="390">
                  <c:v>-9.7880799999999993E-81</c:v>
                </c:pt>
                <c:pt idx="391">
                  <c:v>-4.20089E-80</c:v>
                </c:pt>
                <c:pt idx="392">
                  <c:v>-7.4727599999999996E-80</c:v>
                </c:pt>
                <c:pt idx="393">
                  <c:v>-9.2496900000000002E-80</c:v>
                </c:pt>
                <c:pt idx="394">
                  <c:v>-7.8260199999999997E-80</c:v>
                </c:pt>
                <c:pt idx="395">
                  <c:v>-2.08251E-80</c:v>
                </c:pt>
                <c:pt idx="396">
                  <c:v>7.7231000000000001E-80</c:v>
                </c:pt>
                <c:pt idx="397">
                  <c:v>1.9170200000000001E-79</c:v>
                </c:pt>
                <c:pt idx="398">
                  <c:v>2.7578699999999999E-79</c:v>
                </c:pt>
                <c:pt idx="399">
                  <c:v>2.7681300000000001E-79</c:v>
                </c:pt>
                <c:pt idx="400">
                  <c:v>1.6276400000000001E-79</c:v>
                </c:pt>
                <c:pt idx="401">
                  <c:v>-6.1845899999999998E-80</c:v>
                </c:pt>
                <c:pt idx="402">
                  <c:v>-3.4918699999999999E-79</c:v>
                </c:pt>
                <c:pt idx="403">
                  <c:v>-6.04587E-79</c:v>
                </c:pt>
                <c:pt idx="404">
                  <c:v>-7.09212E-79</c:v>
                </c:pt>
                <c:pt idx="405">
                  <c:v>-5.7322800000000005E-79</c:v>
                </c:pt>
                <c:pt idx="406">
                  <c:v>-1.7927199999999999E-79</c:v>
                </c:pt>
                <c:pt idx="407">
                  <c:v>4.0257599999999998E-79</c:v>
                </c:pt>
                <c:pt idx="408">
                  <c:v>1.01682E-78</c:v>
                </c:pt>
                <c:pt idx="409">
                  <c:v>1.4508299999999999E-78</c:v>
                </c:pt>
                <c:pt idx="410">
                  <c:v>1.4852899999999999E-78</c:v>
                </c:pt>
                <c:pt idx="411">
                  <c:v>9.50602E-79</c:v>
                </c:pt>
                <c:pt idx="412">
                  <c:v>-1.7659999999999999E-79</c:v>
                </c:pt>
                <c:pt idx="413">
                  <c:v>-1.6573599999999999E-78</c:v>
                </c:pt>
                <c:pt idx="414">
                  <c:v>-2.9811499999999998E-78</c:v>
                </c:pt>
                <c:pt idx="415">
                  <c:v>-3.5212200000000002E-78</c:v>
                </c:pt>
                <c:pt idx="416">
                  <c:v>-2.8444900000000001E-78</c:v>
                </c:pt>
                <c:pt idx="417">
                  <c:v>-1.0618799999999999E-78</c:v>
                </c:pt>
                <c:pt idx="418">
                  <c:v>1.14099E-78</c:v>
                </c:pt>
                <c:pt idx="419">
                  <c:v>2.84212E-78</c:v>
                </c:pt>
                <c:pt idx="420">
                  <c:v>3.2385099999999998E-78</c:v>
                </c:pt>
                <c:pt idx="421">
                  <c:v>2.21703E-78</c:v>
                </c:pt>
                <c:pt idx="422">
                  <c:v>9.21293E-79</c:v>
                </c:pt>
                <c:pt idx="423">
                  <c:v>7.2715699999999996E-79</c:v>
                </c:pt>
                <c:pt idx="424">
                  <c:v>1.3624499999999999E-78</c:v>
                </c:pt>
                <c:pt idx="425">
                  <c:v>1.5859599999999999E-78</c:v>
                </c:pt>
                <c:pt idx="426">
                  <c:v>1.6526899999999999E-78</c:v>
                </c:pt>
                <c:pt idx="427">
                  <c:v>3.9497200000000001E-78</c:v>
                </c:pt>
                <c:pt idx="428">
                  <c:v>1.1284200000000001E-77</c:v>
                </c:pt>
                <c:pt idx="429">
                  <c:v>2.3294999999999999E-77</c:v>
                </c:pt>
                <c:pt idx="430">
                  <c:v>3.5021400000000003E-77</c:v>
                </c:pt>
                <c:pt idx="431">
                  <c:v>4.1000299999999999E-77</c:v>
                </c:pt>
                <c:pt idx="432">
                  <c:v>3.7079500000000001E-77</c:v>
                </c:pt>
                <c:pt idx="433">
                  <c:v>2.0005300000000001E-77</c:v>
                </c:pt>
                <c:pt idx="434">
                  <c:v>-9.9308599999999996E-78</c:v>
                </c:pt>
                <c:pt idx="435">
                  <c:v>-6.0295900000000004E-77</c:v>
                </c:pt>
                <c:pt idx="436">
                  <c:v>-1.5235599999999999E-76</c:v>
                </c:pt>
                <c:pt idx="437">
                  <c:v>-2.7246299999999999E-76</c:v>
                </c:pt>
                <c:pt idx="438">
                  <c:v>-3.3404700000000003E-76</c:v>
                </c:pt>
                <c:pt idx="439">
                  <c:v>-2.2212399999999999E-76</c:v>
                </c:pt>
                <c:pt idx="440">
                  <c:v>1.5995800000000001E-76</c:v>
                </c:pt>
                <c:pt idx="441">
                  <c:v>8.3927300000000005E-76</c:v>
                </c:pt>
                <c:pt idx="442">
                  <c:v>1.6265599999999999E-75</c:v>
                </c:pt>
                <c:pt idx="443">
                  <c:v>2.0214900000000001E-75</c:v>
                </c:pt>
                <c:pt idx="444">
                  <c:v>1.3994300000000001E-75</c:v>
                </c:pt>
                <c:pt idx="445">
                  <c:v>-5.3421900000000003E-76</c:v>
                </c:pt>
                <c:pt idx="446">
                  <c:v>-3.2982899999999999E-75</c:v>
                </c:pt>
                <c:pt idx="447">
                  <c:v>-5.6789999999999998E-75</c:v>
                </c:pt>
                <c:pt idx="448">
                  <c:v>-6.5136299999999997E-75</c:v>
                </c:pt>
                <c:pt idx="449">
                  <c:v>-5.6706699999999999E-75</c:v>
                </c:pt>
                <c:pt idx="450">
                  <c:v>-4.2064599999999998E-75</c:v>
                </c:pt>
                <c:pt idx="451">
                  <c:v>-3.44542E-75</c:v>
                </c:pt>
                <c:pt idx="452">
                  <c:v>-3.9881800000000001E-75</c:v>
                </c:pt>
                <c:pt idx="453">
                  <c:v>-5.3402200000000003E-75</c:v>
                </c:pt>
                <c:pt idx="454">
                  <c:v>-5.8234700000000002E-75</c:v>
                </c:pt>
                <c:pt idx="455">
                  <c:v>-3.1189799999999998E-75</c:v>
                </c:pt>
                <c:pt idx="456">
                  <c:v>3.3913499999999998E-75</c:v>
                </c:pt>
                <c:pt idx="457">
                  <c:v>9.8765000000000001E-75</c:v>
                </c:pt>
                <c:pt idx="458">
                  <c:v>1.1121699999999999E-74</c:v>
                </c:pt>
                <c:pt idx="459">
                  <c:v>9.8774900000000005E-75</c:v>
                </c:pt>
                <c:pt idx="460">
                  <c:v>1.7693299999999999E-74</c:v>
                </c:pt>
                <c:pt idx="461">
                  <c:v>4.3233899999999999E-74</c:v>
                </c:pt>
                <c:pt idx="462">
                  <c:v>9.2159700000000003E-74</c:v>
                </c:pt>
                <c:pt idx="463">
                  <c:v>1.75851E-73</c:v>
                </c:pt>
                <c:pt idx="464">
                  <c:v>2.8631200000000002E-73</c:v>
                </c:pt>
                <c:pt idx="465">
                  <c:v>3.5434300000000001E-73</c:v>
                </c:pt>
                <c:pt idx="466">
                  <c:v>2.6888400000000001E-73</c:v>
                </c:pt>
                <c:pt idx="467">
                  <c:v>-3.9656000000000002E-74</c:v>
                </c:pt>
                <c:pt idx="468">
                  <c:v>-5.4700300000000002E-73</c:v>
                </c:pt>
                <c:pt idx="469">
                  <c:v>-1.16116E-72</c:v>
                </c:pt>
                <c:pt idx="470">
                  <c:v>-1.7450000000000001E-72</c:v>
                </c:pt>
                <c:pt idx="471">
                  <c:v>-2.06175E-72</c:v>
                </c:pt>
                <c:pt idx="472">
                  <c:v>-1.6998599999999999E-72</c:v>
                </c:pt>
                <c:pt idx="473">
                  <c:v>-1.5121699999999999E-73</c:v>
                </c:pt>
                <c:pt idx="474">
                  <c:v>2.7296800000000002E-72</c:v>
                </c:pt>
                <c:pt idx="475">
                  <c:v>6.2074200000000004E-72</c:v>
                </c:pt>
                <c:pt idx="476">
                  <c:v>8.8770800000000004E-72</c:v>
                </c:pt>
                <c:pt idx="477">
                  <c:v>9.2347000000000006E-72</c:v>
                </c:pt>
                <c:pt idx="478">
                  <c:v>5.74053E-72</c:v>
                </c:pt>
                <c:pt idx="479">
                  <c:v>-2.8616899999999998E-72</c:v>
                </c:pt>
                <c:pt idx="480">
                  <c:v>-1.62783E-71</c:v>
                </c:pt>
                <c:pt idx="481">
                  <c:v>-3.1318899999999998E-71</c:v>
                </c:pt>
                <c:pt idx="482">
                  <c:v>-4.1093900000000001E-71</c:v>
                </c:pt>
                <c:pt idx="483">
                  <c:v>-3.5590700000000001E-71</c:v>
                </c:pt>
                <c:pt idx="484">
                  <c:v>-3.87748E-72</c:v>
                </c:pt>
                <c:pt idx="485">
                  <c:v>6.2881600000000001E-71</c:v>
                </c:pt>
                <c:pt idx="486">
                  <c:v>1.6233500000000001E-70</c:v>
                </c:pt>
                <c:pt idx="487">
                  <c:v>2.61944E-70</c:v>
                </c:pt>
                <c:pt idx="488">
                  <c:v>2.8874400000000001E-70</c:v>
                </c:pt>
                <c:pt idx="489">
                  <c:v>1.5390499999999999E-70</c:v>
                </c:pt>
                <c:pt idx="490">
                  <c:v>-1.9221699999999999E-70</c:v>
                </c:pt>
                <c:pt idx="491">
                  <c:v>-7.0727800000000002E-70</c:v>
                </c:pt>
                <c:pt idx="492">
                  <c:v>-1.23732E-69</c:v>
                </c:pt>
                <c:pt idx="493">
                  <c:v>-1.53754E-69</c:v>
                </c:pt>
                <c:pt idx="494">
                  <c:v>-1.3274400000000001E-69</c:v>
                </c:pt>
                <c:pt idx="495">
                  <c:v>-3.8209400000000001E-70</c:v>
                </c:pt>
                <c:pt idx="496">
                  <c:v>1.3336400000000001E-69</c:v>
                </c:pt>
                <c:pt idx="497">
                  <c:v>3.49445E-69</c:v>
                </c:pt>
                <c:pt idx="498">
                  <c:v>5.3143700000000001E-69</c:v>
                </c:pt>
                <c:pt idx="499">
                  <c:v>5.7213800000000001E-69</c:v>
                </c:pt>
                <c:pt idx="500">
                  <c:v>3.7939900000000001E-69</c:v>
                </c:pt>
                <c:pt idx="501">
                  <c:v>-8.3852800000000005E-70</c:v>
                </c:pt>
                <c:pt idx="502">
                  <c:v>-7.6431299999999997E-69</c:v>
                </c:pt>
                <c:pt idx="503">
                  <c:v>-1.47593E-68</c:v>
                </c:pt>
                <c:pt idx="504">
                  <c:v>-1.8979800000000002E-68</c:v>
                </c:pt>
                <c:pt idx="505">
                  <c:v>-1.6549599999999999E-68</c:v>
                </c:pt>
                <c:pt idx="506">
                  <c:v>-4.4831600000000002E-69</c:v>
                </c:pt>
                <c:pt idx="507">
                  <c:v>1.7838600000000001E-68</c:v>
                </c:pt>
                <c:pt idx="508">
                  <c:v>4.6823099999999996E-68</c:v>
                </c:pt>
                <c:pt idx="509">
                  <c:v>7.3306099999999997E-68</c:v>
                </c:pt>
                <c:pt idx="510">
                  <c:v>8.2927799999999992E-68</c:v>
                </c:pt>
                <c:pt idx="511">
                  <c:v>5.9165399999999997E-68</c:v>
                </c:pt>
                <c:pt idx="512">
                  <c:v>-1.03077E-68</c:v>
                </c:pt>
                <c:pt idx="513">
                  <c:v>-1.2247400000000001E-67</c:v>
                </c:pt>
                <c:pt idx="514">
                  <c:v>-2.4708199999999999E-67</c:v>
                </c:pt>
                <c:pt idx="515">
                  <c:v>-3.2804100000000001E-67</c:v>
                </c:pt>
                <c:pt idx="516">
                  <c:v>-3.02883E-67</c:v>
                </c:pt>
                <c:pt idx="517">
                  <c:v>-1.24399E-67</c:v>
                </c:pt>
                <c:pt idx="518">
                  <c:v>2.2291800000000002E-67</c:v>
                </c:pt>
                <c:pt idx="519">
                  <c:v>6.9444600000000001E-67</c:v>
                </c:pt>
                <c:pt idx="520">
                  <c:v>1.14821E-66</c:v>
                </c:pt>
                <c:pt idx="521">
                  <c:v>1.3426600000000001E-66</c:v>
                </c:pt>
                <c:pt idx="522">
                  <c:v>1.00105E-66</c:v>
                </c:pt>
                <c:pt idx="523">
                  <c:v>-7.7744299999999994E-68</c:v>
                </c:pt>
                <c:pt idx="524">
                  <c:v>-1.88666E-66</c:v>
                </c:pt>
                <c:pt idx="525">
                  <c:v>-4.0424099999999998E-66</c:v>
                </c:pt>
                <c:pt idx="526">
                  <c:v>-5.6549500000000005E-66</c:v>
                </c:pt>
                <c:pt idx="527">
                  <c:v>-5.4818100000000003E-66</c:v>
                </c:pt>
                <c:pt idx="528">
                  <c:v>-2.4554000000000002E-66</c:v>
                </c:pt>
                <c:pt idx="529">
                  <c:v>3.7012500000000001E-66</c:v>
                </c:pt>
                <c:pt idx="530">
                  <c:v>1.1927999999999999E-65</c:v>
                </c:pt>
                <c:pt idx="531">
                  <c:v>1.94882E-65</c:v>
                </c:pt>
                <c:pt idx="532">
                  <c:v>2.2515099999999998E-65</c:v>
                </c:pt>
                <c:pt idx="533">
                  <c:v>1.74984E-65</c:v>
                </c:pt>
                <c:pt idx="534">
                  <c:v>2.50917E-66</c:v>
                </c:pt>
                <c:pt idx="535">
                  <c:v>-2.17503E-65</c:v>
                </c:pt>
                <c:pt idx="536">
                  <c:v>-4.9966699999999999E-65</c:v>
                </c:pt>
                <c:pt idx="537">
                  <c:v>-7.1285200000000001E-65</c:v>
                </c:pt>
                <c:pt idx="538">
                  <c:v>-7.1929299999999997E-65</c:v>
                </c:pt>
                <c:pt idx="539">
                  <c:v>-3.9873799999999999E-65</c:v>
                </c:pt>
                <c:pt idx="540">
                  <c:v>2.9748999999999999E-65</c:v>
                </c:pt>
                <c:pt idx="541">
                  <c:v>1.2731500000000001E-64</c:v>
                </c:pt>
                <c:pt idx="542">
                  <c:v>2.22627E-64</c:v>
                </c:pt>
                <c:pt idx="543">
                  <c:v>2.6821099999999999E-64</c:v>
                </c:pt>
                <c:pt idx="544">
                  <c:v>2.15131E-64</c:v>
                </c:pt>
                <c:pt idx="545">
                  <c:v>3.4379499999999999E-65</c:v>
                </c:pt>
                <c:pt idx="546">
                  <c:v>-2.6425299999999999E-64</c:v>
                </c:pt>
                <c:pt idx="547">
                  <c:v>-6.1714999999999998E-64</c:v>
                </c:pt>
                <c:pt idx="548">
                  <c:v>-9.0209599999999995E-64</c:v>
                </c:pt>
                <c:pt idx="549">
                  <c:v>-9.5657800000000001E-64</c:v>
                </c:pt>
                <c:pt idx="550">
                  <c:v>-6.2369900000000001E-64</c:v>
                </c:pt>
                <c:pt idx="551">
                  <c:v>1.7016700000000001E-64</c:v>
                </c:pt>
                <c:pt idx="552">
                  <c:v>1.3146200000000001E-63</c:v>
                </c:pt>
                <c:pt idx="553">
                  <c:v>2.4641899999999999E-63</c:v>
                </c:pt>
                <c:pt idx="554">
                  <c:v>3.1090400000000002E-63</c:v>
                </c:pt>
                <c:pt idx="555">
                  <c:v>2.7343500000000002E-63</c:v>
                </c:pt>
                <c:pt idx="556">
                  <c:v>1.00941E-63</c:v>
                </c:pt>
                <c:pt idx="557">
                  <c:v>-1.9974200000000001E-63</c:v>
                </c:pt>
                <c:pt idx="558">
                  <c:v>-5.6268099999999999E-63</c:v>
                </c:pt>
                <c:pt idx="559">
                  <c:v>-8.6243299999999995E-63</c:v>
                </c:pt>
                <c:pt idx="560">
                  <c:v>-9.4224600000000001E-63</c:v>
                </c:pt>
                <c:pt idx="561">
                  <c:v>-6.6421099999999998E-63</c:v>
                </c:pt>
                <c:pt idx="562">
                  <c:v>2.2586300000000001E-64</c:v>
                </c:pt>
                <c:pt idx="563">
                  <c:v>1.0140699999999999E-62</c:v>
                </c:pt>
                <c:pt idx="564">
                  <c:v>2.04156E-62</c:v>
                </c:pt>
                <c:pt idx="565">
                  <c:v>2.7196799999999999E-62</c:v>
                </c:pt>
                <c:pt idx="566">
                  <c:v>2.59E-62</c:v>
                </c:pt>
                <c:pt idx="567">
                  <c:v>1.24945E-62</c:v>
                </c:pt>
                <c:pt idx="568">
                  <c:v>-1.35005E-62</c:v>
                </c:pt>
                <c:pt idx="569">
                  <c:v>-4.7087499999999997E-62</c:v>
                </c:pt>
                <c:pt idx="570">
                  <c:v>-7.88813E-62</c:v>
                </c:pt>
                <c:pt idx="571">
                  <c:v>-9.5627399999999994E-62</c:v>
                </c:pt>
                <c:pt idx="572">
                  <c:v>-8.0183699999999995E-62</c:v>
                </c:pt>
                <c:pt idx="573">
                  <c:v>-1.8952800000000001E-62</c:v>
                </c:pt>
                <c:pt idx="574">
                  <c:v>8.3247999999999995E-62</c:v>
                </c:pt>
                <c:pt idx="575">
                  <c:v>1.9625799999999998E-61</c:v>
                </c:pt>
                <c:pt idx="576">
                  <c:v>2.74458E-61</c:v>
                </c:pt>
                <c:pt idx="577">
                  <c:v>2.7374499999999998E-61</c:v>
                </c:pt>
                <c:pt idx="578">
                  <c:v>1.65389E-61</c:v>
                </c:pt>
                <c:pt idx="579">
                  <c:v>-5.6174500000000003E-62</c:v>
                </c:pt>
                <c:pt idx="580">
                  <c:v>-3.6469899999999997E-61</c:v>
                </c:pt>
                <c:pt idx="581">
                  <c:v>-6.8068500000000001E-61</c:v>
                </c:pt>
                <c:pt idx="582">
                  <c:v>-8.5721199999999998E-61</c:v>
                </c:pt>
                <c:pt idx="583">
                  <c:v>-7.1197099999999999E-61</c:v>
                </c:pt>
                <c:pt idx="584">
                  <c:v>-1.0716E-61</c:v>
                </c:pt>
                <c:pt idx="585">
                  <c:v>9.1438399999999997E-61</c:v>
                </c:pt>
                <c:pt idx="586">
                  <c:v>1.9842599999999999E-60</c:v>
                </c:pt>
                <c:pt idx="587">
                  <c:v>2.5093899999999998E-60</c:v>
                </c:pt>
                <c:pt idx="588">
                  <c:v>2.0824500000000001E-60</c:v>
                </c:pt>
                <c:pt idx="589">
                  <c:v>7.6579899999999999E-61</c:v>
                </c:pt>
                <c:pt idx="590">
                  <c:v>-9.8265100000000003E-61</c:v>
                </c:pt>
                <c:pt idx="591">
                  <c:v>-2.5201000000000003E-60</c:v>
                </c:pt>
                <c:pt idx="592">
                  <c:v>-3.3085100000000002E-60</c:v>
                </c:pt>
                <c:pt idx="593">
                  <c:v>-3.1785099999999999E-60</c:v>
                </c:pt>
                <c:pt idx="594">
                  <c:v>-2.39928E-60</c:v>
                </c:pt>
                <c:pt idx="595">
                  <c:v>-1.91028E-60</c:v>
                </c:pt>
                <c:pt idx="596">
                  <c:v>-3.4211700000000001E-60</c:v>
                </c:pt>
                <c:pt idx="597">
                  <c:v>-8.0398100000000001E-60</c:v>
                </c:pt>
                <c:pt idx="598">
                  <c:v>-1.3941900000000001E-59</c:v>
                </c:pt>
                <c:pt idx="599">
                  <c:v>-1.6043600000000001E-59</c:v>
                </c:pt>
                <c:pt idx="600">
                  <c:v>-8.8697999999999995E-60</c:v>
                </c:pt>
                <c:pt idx="601">
                  <c:v>1.0874600000000001E-59</c:v>
                </c:pt>
                <c:pt idx="602">
                  <c:v>4.3585900000000003E-59</c:v>
                </c:pt>
                <c:pt idx="603">
                  <c:v>8.2160300000000006E-59</c:v>
                </c:pt>
                <c:pt idx="604">
                  <c:v>1.0592599999999999E-58</c:v>
                </c:pt>
                <c:pt idx="605">
                  <c:v>8.6724299999999997E-59</c:v>
                </c:pt>
                <c:pt idx="606">
                  <c:v>4.3322799999999999E-60</c:v>
                </c:pt>
                <c:pt idx="607">
                  <c:v>-1.41078E-58</c:v>
                </c:pt>
                <c:pt idx="608">
                  <c:v>-3.1854799999999999E-58</c:v>
                </c:pt>
                <c:pt idx="609">
                  <c:v>-4.6944400000000001E-58</c:v>
                </c:pt>
                <c:pt idx="610">
                  <c:v>-5.2682299999999999E-58</c:v>
                </c:pt>
                <c:pt idx="611">
                  <c:v>-4.0955399999999998E-58</c:v>
                </c:pt>
                <c:pt idx="612">
                  <c:v>-8.1387299999999997E-60</c:v>
                </c:pt>
                <c:pt idx="613">
                  <c:v>7.3119699999999998E-58</c:v>
                </c:pt>
                <c:pt idx="614">
                  <c:v>1.6364699999999999E-57</c:v>
                </c:pt>
                <c:pt idx="615">
                  <c:v>2.24099E-57</c:v>
                </c:pt>
                <c:pt idx="616">
                  <c:v>1.9680099999999999E-57</c:v>
                </c:pt>
                <c:pt idx="617">
                  <c:v>5.1467600000000001E-58</c:v>
                </c:pt>
                <c:pt idx="618">
                  <c:v>-1.86254E-57</c:v>
                </c:pt>
                <c:pt idx="619">
                  <c:v>-4.3687199999999999E-57</c:v>
                </c:pt>
                <c:pt idx="620">
                  <c:v>-5.8972899999999999E-57</c:v>
                </c:pt>
                <c:pt idx="621">
                  <c:v>-5.5059899999999998E-57</c:v>
                </c:pt>
                <c:pt idx="622">
                  <c:v>-3.1417799999999998E-57</c:v>
                </c:pt>
                <c:pt idx="623">
                  <c:v>1.7877700000000001E-59</c:v>
                </c:pt>
                <c:pt idx="624">
                  <c:v>1.9739299999999999E-57</c:v>
                </c:pt>
                <c:pt idx="625">
                  <c:v>9.0196700000000001E-58</c:v>
                </c:pt>
                <c:pt idx="626">
                  <c:v>-3.0428500000000001E-57</c:v>
                </c:pt>
                <c:pt idx="627">
                  <c:v>-6.1700100000000005E-57</c:v>
                </c:pt>
                <c:pt idx="628">
                  <c:v>-1.56891E-57</c:v>
                </c:pt>
                <c:pt idx="629">
                  <c:v>2.0044600000000001E-56</c:v>
                </c:pt>
                <c:pt idx="630">
                  <c:v>6.63837E-56</c:v>
                </c:pt>
                <c:pt idx="631">
                  <c:v>1.2982500000000001E-55</c:v>
                </c:pt>
                <c:pt idx="632">
                  <c:v>1.7379800000000001E-55</c:v>
                </c:pt>
                <c:pt idx="633">
                  <c:v>1.4131300000000001E-55</c:v>
                </c:pt>
                <c:pt idx="634">
                  <c:v>-1.5164800000000001E-56</c:v>
                </c:pt>
                <c:pt idx="635">
                  <c:v>-3.006E-55</c:v>
                </c:pt>
                <c:pt idx="636">
                  <c:v>-6.5000100000000004E-55</c:v>
                </c:pt>
                <c:pt idx="637">
                  <c:v>-9.2084600000000007E-55</c:v>
                </c:pt>
                <c:pt idx="638">
                  <c:v>-9.2694899999999995E-55</c:v>
                </c:pt>
                <c:pt idx="639">
                  <c:v>-5.0698399999999997E-55</c:v>
                </c:pt>
                <c:pt idx="640">
                  <c:v>4.0764899999999999E-55</c:v>
                </c:pt>
                <c:pt idx="641">
                  <c:v>1.7209699999999999E-54</c:v>
                </c:pt>
                <c:pt idx="642">
                  <c:v>3.0700700000000003E-54</c:v>
                </c:pt>
                <c:pt idx="643">
                  <c:v>3.80575E-54</c:v>
                </c:pt>
                <c:pt idx="644">
                  <c:v>3.2204000000000001E-54</c:v>
                </c:pt>
                <c:pt idx="645">
                  <c:v>8.66937E-55</c:v>
                </c:pt>
                <c:pt idx="646">
                  <c:v>-3.27549E-54</c:v>
                </c:pt>
                <c:pt idx="647">
                  <c:v>-8.5292200000000005E-54</c:v>
                </c:pt>
                <c:pt idx="648">
                  <c:v>-1.3032699999999999E-53</c:v>
                </c:pt>
                <c:pt idx="649">
                  <c:v>-1.3807800000000001E-53</c:v>
                </c:pt>
                <c:pt idx="650">
                  <c:v>-7.8449499999999998E-54</c:v>
                </c:pt>
                <c:pt idx="651">
                  <c:v>6.3612699999999998E-54</c:v>
                </c:pt>
                <c:pt idx="652">
                  <c:v>2.7307699999999999E-53</c:v>
                </c:pt>
                <c:pt idx="653">
                  <c:v>4.9420699999999995E-53</c:v>
                </c:pt>
                <c:pt idx="654">
                  <c:v>6.3207E-53</c:v>
                </c:pt>
                <c:pt idx="655">
                  <c:v>5.6947399999999996E-53</c:v>
                </c:pt>
                <c:pt idx="656">
                  <c:v>2.01765E-53</c:v>
                </c:pt>
                <c:pt idx="657">
                  <c:v>-5.0431700000000003E-53</c:v>
                </c:pt>
                <c:pt idx="658">
                  <c:v>-1.43866E-52</c:v>
                </c:pt>
                <c:pt idx="659">
                  <c:v>-2.30384E-52</c:v>
                </c:pt>
                <c:pt idx="660">
                  <c:v>-2.6384600000000001E-52</c:v>
                </c:pt>
                <c:pt idx="661">
                  <c:v>-1.9259499999999998E-52</c:v>
                </c:pt>
                <c:pt idx="662">
                  <c:v>1.9730299999999999E-53</c:v>
                </c:pt>
                <c:pt idx="663">
                  <c:v>3.6283100000000001E-52</c:v>
                </c:pt>
                <c:pt idx="664">
                  <c:v>7.4955099999999996E-52</c:v>
                </c:pt>
                <c:pt idx="665">
                  <c:v>1.01499E-51</c:v>
                </c:pt>
                <c:pt idx="666">
                  <c:v>9.5873800000000007E-52</c:v>
                </c:pt>
                <c:pt idx="667">
                  <c:v>4.0937900000000001E-52</c:v>
                </c:pt>
                <c:pt idx="668">
                  <c:v>-7.0103399999999994E-52</c:v>
                </c:pt>
                <c:pt idx="669">
                  <c:v>-2.2250200000000001E-51</c:v>
                </c:pt>
                <c:pt idx="670">
                  <c:v>-3.6866600000000002E-51</c:v>
                </c:pt>
                <c:pt idx="671">
                  <c:v>-4.3019799999999998E-51</c:v>
                </c:pt>
                <c:pt idx="672">
                  <c:v>-3.2053100000000003E-51</c:v>
                </c:pt>
                <c:pt idx="673">
                  <c:v>1.4004800000000001E-52</c:v>
                </c:pt>
                <c:pt idx="674">
                  <c:v>5.4116400000000006E-51</c:v>
                </c:pt>
                <c:pt idx="675">
                  <c:v>1.1108200000000001E-50</c:v>
                </c:pt>
                <c:pt idx="676">
                  <c:v>1.4868799999999999E-50</c:v>
                </c:pt>
                <c:pt idx="677">
                  <c:v>1.4269999999999999E-50</c:v>
                </c:pt>
                <c:pt idx="678">
                  <c:v>7.5119400000000003E-51</c:v>
                </c:pt>
                <c:pt idx="679">
                  <c:v>-6.1054199999999996E-51</c:v>
                </c:pt>
                <c:pt idx="680">
                  <c:v>-2.50864E-50</c:v>
                </c:pt>
                <c:pt idx="681">
                  <c:v>-4.38962E-50</c:v>
                </c:pt>
                <c:pt idx="682">
                  <c:v>-5.2797600000000001E-50</c:v>
                </c:pt>
                <c:pt idx="683">
                  <c:v>-4.1366800000000001E-50</c:v>
                </c:pt>
                <c:pt idx="684">
                  <c:v>-3.5864800000000002E-51</c:v>
                </c:pt>
                <c:pt idx="685">
                  <c:v>5.7868400000000003E-50</c:v>
                </c:pt>
                <c:pt idx="686">
                  <c:v>1.28166E-49</c:v>
                </c:pt>
                <c:pt idx="687">
                  <c:v>1.8010200000000001E-49</c:v>
                </c:pt>
                <c:pt idx="688">
                  <c:v>1.7964300000000001E-49</c:v>
                </c:pt>
                <c:pt idx="689">
                  <c:v>9.4985800000000007E-50</c:v>
                </c:pt>
                <c:pt idx="690">
                  <c:v>-9.0920200000000008E-50</c:v>
                </c:pt>
                <c:pt idx="691">
                  <c:v>-3.5903599999999998E-49</c:v>
                </c:pt>
                <c:pt idx="692">
                  <c:v>-6.31365E-49</c:v>
                </c:pt>
                <c:pt idx="693">
                  <c:v>-7.7484900000000004E-49</c:v>
                </c:pt>
                <c:pt idx="694">
                  <c:v>-6.4739299999999997E-49</c:v>
                </c:pt>
                <c:pt idx="695">
                  <c:v>-1.58421E-49</c:v>
                </c:pt>
                <c:pt idx="696">
                  <c:v>6.7766700000000001E-49</c:v>
                </c:pt>
                <c:pt idx="697">
                  <c:v>1.67674E-48</c:v>
                </c:pt>
                <c:pt idx="698">
                  <c:v>2.45286E-48</c:v>
                </c:pt>
                <c:pt idx="699">
                  <c:v>2.5149999999999999E-48</c:v>
                </c:pt>
                <c:pt idx="700">
                  <c:v>1.4635499999999999E-48</c:v>
                </c:pt>
                <c:pt idx="701">
                  <c:v>-8.1367600000000006E-49</c:v>
                </c:pt>
                <c:pt idx="702">
                  <c:v>-3.9828200000000001E-48</c:v>
                </c:pt>
                <c:pt idx="703">
                  <c:v>-7.2008299999999999E-48</c:v>
                </c:pt>
                <c:pt idx="704">
                  <c:v>-9.1567000000000004E-48</c:v>
                </c:pt>
                <c:pt idx="705">
                  <c:v>-8.2376099999999999E-48</c:v>
                </c:pt>
                <c:pt idx="706">
                  <c:v>-3.1542700000000003E-48</c:v>
                </c:pt>
                <c:pt idx="707">
                  <c:v>5.9713800000000004E-48</c:v>
                </c:pt>
                <c:pt idx="708">
                  <c:v>1.6995999999999999E-47</c:v>
                </c:pt>
                <c:pt idx="709">
                  <c:v>2.6173099999999999E-47</c:v>
                </c:pt>
                <c:pt idx="710">
                  <c:v>2.8993899999999998E-47</c:v>
                </c:pt>
                <c:pt idx="711">
                  <c:v>2.1348100000000001E-47</c:v>
                </c:pt>
                <c:pt idx="712">
                  <c:v>1.56882E-48</c:v>
                </c:pt>
                <c:pt idx="713">
                  <c:v>-2.7323999999999999E-47</c:v>
                </c:pt>
                <c:pt idx="714">
                  <c:v>-5.7138199999999996E-47</c:v>
                </c:pt>
                <c:pt idx="715">
                  <c:v>-7.6489099999999997E-47</c:v>
                </c:pt>
                <c:pt idx="716">
                  <c:v>-7.3761299999999998E-47</c:v>
                </c:pt>
                <c:pt idx="717">
                  <c:v>-4.05426E-47</c:v>
                </c:pt>
                <c:pt idx="718">
                  <c:v>2.2964900000000002E-47</c:v>
                </c:pt>
                <c:pt idx="719">
                  <c:v>1.0291E-46</c:v>
                </c:pt>
                <c:pt idx="720">
                  <c:v>1.73138E-46</c:v>
                </c:pt>
                <c:pt idx="721">
                  <c:v>2.00995E-46</c:v>
                </c:pt>
                <c:pt idx="722">
                  <c:v>1.53614E-46</c:v>
                </c:pt>
                <c:pt idx="723">
                  <c:v>1.45235E-47</c:v>
                </c:pt>
                <c:pt idx="724">
                  <c:v>-1.8866600000000002E-46</c:v>
                </c:pt>
                <c:pt idx="725">
                  <c:v>-3.7754300000000002E-46</c:v>
                </c:pt>
                <c:pt idx="726">
                  <c:v>-4.6046099999999997E-46</c:v>
                </c:pt>
                <c:pt idx="727">
                  <c:v>-3.9289500000000001E-46</c:v>
                </c:pt>
                <c:pt idx="728">
                  <c:v>-2.1377599999999998E-46</c:v>
                </c:pt>
                <c:pt idx="729">
                  <c:v>-1.8448299999999999E-47</c:v>
                </c:pt>
                <c:pt idx="730">
                  <c:v>1.09953E-46</c:v>
                </c:pt>
                <c:pt idx="731">
                  <c:v>1.5243299999999999E-46</c:v>
                </c:pt>
                <c:pt idx="732">
                  <c:v>1.644E-46</c:v>
                </c:pt>
                <c:pt idx="733">
                  <c:v>2.10887E-46</c:v>
                </c:pt>
                <c:pt idx="734">
                  <c:v>2.88785E-46</c:v>
                </c:pt>
                <c:pt idx="735">
                  <c:v>3.9439099999999996E-46</c:v>
                </c:pt>
                <c:pt idx="736">
                  <c:v>5.58854E-46</c:v>
                </c:pt>
                <c:pt idx="737">
                  <c:v>7.2700899999999999E-46</c:v>
                </c:pt>
                <c:pt idx="738">
                  <c:v>8.4583699999999996E-46</c:v>
                </c:pt>
                <c:pt idx="739">
                  <c:v>9.0311999999999997E-46</c:v>
                </c:pt>
                <c:pt idx="740">
                  <c:v>5.9046099999999998E-46</c:v>
                </c:pt>
                <c:pt idx="741">
                  <c:v>-4.4949500000000003E-46</c:v>
                </c:pt>
                <c:pt idx="742">
                  <c:v>-1.8219899999999999E-45</c:v>
                </c:pt>
                <c:pt idx="743">
                  <c:v>-2.2877400000000001E-45</c:v>
                </c:pt>
                <c:pt idx="744">
                  <c:v>-3.7520500000000003E-46</c:v>
                </c:pt>
                <c:pt idx="745">
                  <c:v>4.6960699999999997E-45</c:v>
                </c:pt>
                <c:pt idx="746">
                  <c:v>1.35798E-44</c:v>
                </c:pt>
                <c:pt idx="747">
                  <c:v>2.8868100000000002E-44</c:v>
                </c:pt>
                <c:pt idx="748">
                  <c:v>5.0321599999999997E-44</c:v>
                </c:pt>
                <c:pt idx="749">
                  <c:v>6.4106000000000001E-44</c:v>
                </c:pt>
                <c:pt idx="750">
                  <c:v>4.4248600000000002E-44</c:v>
                </c:pt>
                <c:pt idx="751">
                  <c:v>-3.3561900000000001E-44</c:v>
                </c:pt>
                <c:pt idx="752">
                  <c:v>-1.7845899999999999E-43</c:v>
                </c:pt>
                <c:pt idx="753">
                  <c:v>-3.6047199999999999E-43</c:v>
                </c:pt>
                <c:pt idx="754">
                  <c:v>-4.8523700000000003E-43</c:v>
                </c:pt>
                <c:pt idx="755">
                  <c:v>-4.1965399999999998E-43</c:v>
                </c:pt>
                <c:pt idx="756">
                  <c:v>-7.7278500000000002E-44</c:v>
                </c:pt>
                <c:pt idx="757">
                  <c:v>5.0856999999999996E-43</c:v>
                </c:pt>
                <c:pt idx="758">
                  <c:v>1.1784000000000001E-42</c:v>
                </c:pt>
                <c:pt idx="759">
                  <c:v>1.6854699999999999E-42</c:v>
                </c:pt>
                <c:pt idx="760">
                  <c:v>1.7704499999999998E-42</c:v>
                </c:pt>
                <c:pt idx="761">
                  <c:v>1.26323E-42</c:v>
                </c:pt>
                <c:pt idx="762">
                  <c:v>1.10781E-43</c:v>
                </c:pt>
                <c:pt idx="763">
                  <c:v>-1.6027100000000001E-42</c:v>
                </c:pt>
                <c:pt idx="764">
                  <c:v>-3.4532000000000003E-42</c:v>
                </c:pt>
                <c:pt idx="765">
                  <c:v>-4.58166E-42</c:v>
                </c:pt>
                <c:pt idx="766">
                  <c:v>-4.0548199999999999E-42</c:v>
                </c:pt>
                <c:pt idx="767">
                  <c:v>-1.44559E-42</c:v>
                </c:pt>
                <c:pt idx="768">
                  <c:v>2.6167599999999999E-42</c:v>
                </c:pt>
                <c:pt idx="769">
                  <c:v>6.4410600000000003E-42</c:v>
                </c:pt>
                <c:pt idx="770">
                  <c:v>8.4548900000000004E-42</c:v>
                </c:pt>
                <c:pt idx="771">
                  <c:v>8.2483099999999999E-42</c:v>
                </c:pt>
                <c:pt idx="772">
                  <c:v>5.9701099999999999E-42</c:v>
                </c:pt>
                <c:pt idx="773">
                  <c:v>1.8687500000000001E-42</c:v>
                </c:pt>
                <c:pt idx="774">
                  <c:v>-3.0771099999999998E-42</c:v>
                </c:pt>
                <c:pt idx="775">
                  <c:v>-7.8563500000000004E-42</c:v>
                </c:pt>
                <c:pt idx="776">
                  <c:v>-1.2384799999999999E-41</c:v>
                </c:pt>
                <c:pt idx="777">
                  <c:v>-1.6389700000000001E-41</c:v>
                </c:pt>
                <c:pt idx="778">
                  <c:v>-1.9885699999999999E-41</c:v>
                </c:pt>
                <c:pt idx="779">
                  <c:v>-2.4862300000000002E-41</c:v>
                </c:pt>
                <c:pt idx="780">
                  <c:v>-3.1762199999999997E-41</c:v>
                </c:pt>
                <c:pt idx="781">
                  <c:v>-3.7267500000000002E-41</c:v>
                </c:pt>
                <c:pt idx="782">
                  <c:v>-4.0765699999999998E-41</c:v>
                </c:pt>
                <c:pt idx="783">
                  <c:v>-4.2920699999999999E-41</c:v>
                </c:pt>
                <c:pt idx="784">
                  <c:v>-3.0541099999999998E-41</c:v>
                </c:pt>
                <c:pt idx="785">
                  <c:v>2.5140099999999999E-41</c:v>
                </c:pt>
                <c:pt idx="786">
                  <c:v>1.5300199999999999E-40</c:v>
                </c:pt>
                <c:pt idx="787">
                  <c:v>3.5758099999999998E-40</c:v>
                </c:pt>
                <c:pt idx="788">
                  <c:v>5.4780700000000001E-40</c:v>
                </c:pt>
                <c:pt idx="789">
                  <c:v>4.50177E-40</c:v>
                </c:pt>
                <c:pt idx="790">
                  <c:v>-3.2217099999999998E-40</c:v>
                </c:pt>
                <c:pt idx="791">
                  <c:v>-1.9489499999999999E-39</c:v>
                </c:pt>
                <c:pt idx="792">
                  <c:v>-4.0182399999999998E-39</c:v>
                </c:pt>
                <c:pt idx="793">
                  <c:v>-5.4132000000000003E-39</c:v>
                </c:pt>
                <c:pt idx="794">
                  <c:v>-4.6470000000000003E-39</c:v>
                </c:pt>
                <c:pt idx="795">
                  <c:v>-5.0438999999999996E-40</c:v>
                </c:pt>
                <c:pt idx="796">
                  <c:v>7.27428E-39</c:v>
                </c:pt>
                <c:pt idx="797">
                  <c:v>1.73213E-38</c:v>
                </c:pt>
                <c:pt idx="798">
                  <c:v>2.6216899999999999E-38</c:v>
                </c:pt>
                <c:pt idx="799">
                  <c:v>2.8851999999999999E-38</c:v>
                </c:pt>
                <c:pt idx="800">
                  <c:v>1.94927E-38</c:v>
                </c:pt>
                <c:pt idx="801">
                  <c:v>-5.9787399999999998E-39</c:v>
                </c:pt>
                <c:pt idx="802">
                  <c:v>-4.5065399999999998E-38</c:v>
                </c:pt>
                <c:pt idx="803">
                  <c:v>-8.4962499999999999E-38</c:v>
                </c:pt>
                <c:pt idx="804">
                  <c:v>-1.07306E-37</c:v>
                </c:pt>
                <c:pt idx="805">
                  <c:v>-9.60376E-38</c:v>
                </c:pt>
                <c:pt idx="806">
                  <c:v>-3.9086500000000002E-38</c:v>
                </c:pt>
                <c:pt idx="807">
                  <c:v>6.7663000000000001E-38</c:v>
                </c:pt>
                <c:pt idx="808">
                  <c:v>2.0563000000000001E-37</c:v>
                </c:pt>
                <c:pt idx="809">
                  <c:v>3.2519500000000002E-37</c:v>
                </c:pt>
                <c:pt idx="810">
                  <c:v>3.59567E-37</c:v>
                </c:pt>
                <c:pt idx="811">
                  <c:v>2.46767E-37</c:v>
                </c:pt>
                <c:pt idx="812">
                  <c:v>-6.1617400000000003E-38</c:v>
                </c:pt>
                <c:pt idx="813">
                  <c:v>-5.8493200000000003E-37</c:v>
                </c:pt>
                <c:pt idx="814">
                  <c:v>-1.2445400000000001E-36</c:v>
                </c:pt>
                <c:pt idx="815">
                  <c:v>-1.77589E-36</c:v>
                </c:pt>
                <c:pt idx="816">
                  <c:v>-1.7293499999999999E-36</c:v>
                </c:pt>
                <c:pt idx="817">
                  <c:v>-5.9164200000000003E-37</c:v>
                </c:pt>
                <c:pt idx="818">
                  <c:v>1.9801500000000001E-36</c:v>
                </c:pt>
                <c:pt idx="819">
                  <c:v>5.7639800000000002E-36</c:v>
                </c:pt>
                <c:pt idx="820">
                  <c:v>9.5670099999999997E-36</c:v>
                </c:pt>
                <c:pt idx="821">
                  <c:v>1.1213400000000001E-35</c:v>
                </c:pt>
                <c:pt idx="822">
                  <c:v>8.1780499999999997E-36</c:v>
                </c:pt>
                <c:pt idx="823">
                  <c:v>-1.2322100000000001E-36</c:v>
                </c:pt>
                <c:pt idx="824">
                  <c:v>-1.6542399999999999E-35</c:v>
                </c:pt>
                <c:pt idx="825">
                  <c:v>-3.4206700000000002E-35</c:v>
                </c:pt>
                <c:pt idx="826">
                  <c:v>-4.7552300000000001E-35</c:v>
                </c:pt>
                <c:pt idx="827">
                  <c:v>-4.7818600000000001E-35</c:v>
                </c:pt>
                <c:pt idx="828">
                  <c:v>-2.6525799999999999E-35</c:v>
                </c:pt>
                <c:pt idx="829">
                  <c:v>2.09489E-35</c:v>
                </c:pt>
                <c:pt idx="830">
                  <c:v>9.0052200000000001E-35</c:v>
                </c:pt>
                <c:pt idx="831">
                  <c:v>1.61078E-34</c:v>
                </c:pt>
                <c:pt idx="832">
                  <c:v>1.9879399999999999E-34</c:v>
                </c:pt>
                <c:pt idx="833">
                  <c:v>1.61997E-34</c:v>
                </c:pt>
                <c:pt idx="834">
                  <c:v>1.9495700000000001E-35</c:v>
                </c:pt>
                <c:pt idx="835">
                  <c:v>-2.2837199999999998E-34</c:v>
                </c:pt>
                <c:pt idx="836">
                  <c:v>-5.2589200000000004E-34</c:v>
                </c:pt>
                <c:pt idx="837">
                  <c:v>-7.5760500000000003E-34</c:v>
                </c:pt>
                <c:pt idx="838">
                  <c:v>-7.7463100000000006E-34</c:v>
                </c:pt>
                <c:pt idx="839">
                  <c:v>-4.3748799999999996E-34</c:v>
                </c:pt>
                <c:pt idx="840">
                  <c:v>3.2190299999999999E-34</c:v>
                </c:pt>
                <c:pt idx="841">
                  <c:v>1.4100500000000001E-33</c:v>
                </c:pt>
                <c:pt idx="842">
                  <c:v>2.5051399999999999E-33</c:v>
                </c:pt>
                <c:pt idx="843">
                  <c:v>3.0909600000000002E-33</c:v>
                </c:pt>
                <c:pt idx="844">
                  <c:v>2.6111799999999999E-33</c:v>
                </c:pt>
                <c:pt idx="845">
                  <c:v>7.0312399999999998E-34</c:v>
                </c:pt>
                <c:pt idx="846">
                  <c:v>-2.5637899999999999E-33</c:v>
                </c:pt>
                <c:pt idx="847">
                  <c:v>-6.5082299999999998E-33</c:v>
                </c:pt>
                <c:pt idx="848">
                  <c:v>-9.7766600000000005E-33</c:v>
                </c:pt>
                <c:pt idx="849">
                  <c:v>-1.0516899999999999E-32</c:v>
                </c:pt>
                <c:pt idx="850">
                  <c:v>-6.8708499999999998E-33</c:v>
                </c:pt>
                <c:pt idx="851">
                  <c:v>2.18434E-33</c:v>
                </c:pt>
                <c:pt idx="852">
                  <c:v>1.5608900000000001E-32</c:v>
                </c:pt>
                <c:pt idx="853">
                  <c:v>2.9373899999999999E-32</c:v>
                </c:pt>
                <c:pt idx="854">
                  <c:v>3.7163100000000001E-32</c:v>
                </c:pt>
                <c:pt idx="855">
                  <c:v>3.2564599999999999E-32</c:v>
                </c:pt>
                <c:pt idx="856">
                  <c:v>1.1418499999999999E-32</c:v>
                </c:pt>
                <c:pt idx="857">
                  <c:v>-2.5684999999999999E-32</c:v>
                </c:pt>
                <c:pt idx="858">
                  <c:v>-7.0901799999999997E-32</c:v>
                </c:pt>
                <c:pt idx="859">
                  <c:v>-1.0895799999999999E-31</c:v>
                </c:pt>
                <c:pt idx="860">
                  <c:v>-1.20044E-31</c:v>
                </c:pt>
                <c:pt idx="861">
                  <c:v>-8.4879000000000002E-32</c:v>
                </c:pt>
                <c:pt idx="862">
                  <c:v>6.0981500000000003E-33</c:v>
                </c:pt>
                <c:pt idx="863">
                  <c:v>1.4020999999999999E-31</c:v>
                </c:pt>
                <c:pt idx="864">
                  <c:v>2.7705099999999999E-31</c:v>
                </c:pt>
                <c:pt idx="865">
                  <c:v>3.5863299999999999E-31</c:v>
                </c:pt>
                <c:pt idx="866">
                  <c:v>3.2950400000000001E-31</c:v>
                </c:pt>
                <c:pt idx="867">
                  <c:v>1.5418000000000001E-31</c:v>
                </c:pt>
                <c:pt idx="868">
                  <c:v>-1.70708E-31</c:v>
                </c:pt>
                <c:pt idx="869">
                  <c:v>-5.9586199999999997E-31</c:v>
                </c:pt>
                <c:pt idx="870">
                  <c:v>-9.9184299999999992E-31</c:v>
                </c:pt>
                <c:pt idx="871">
                  <c:v>-1.1528499999999999E-30</c:v>
                </c:pt>
                <c:pt idx="872">
                  <c:v>-8.5862200000000005E-31</c:v>
                </c:pt>
                <c:pt idx="873">
                  <c:v>2.34887E-32</c:v>
                </c:pt>
                <c:pt idx="874">
                  <c:v>1.41404E-30</c:v>
                </c:pt>
                <c:pt idx="875">
                  <c:v>2.9183599999999999E-30</c:v>
                </c:pt>
                <c:pt idx="876">
                  <c:v>3.8736600000000003E-30</c:v>
                </c:pt>
                <c:pt idx="877">
                  <c:v>3.5843599999999997E-30</c:v>
                </c:pt>
                <c:pt idx="878">
                  <c:v>1.5765999999999999E-30</c:v>
                </c:pt>
                <c:pt idx="879">
                  <c:v>-2.20566E-30</c:v>
                </c:pt>
                <c:pt idx="880">
                  <c:v>-7.1338300000000002E-30</c:v>
                </c:pt>
                <c:pt idx="881">
                  <c:v>-1.16918E-29</c:v>
                </c:pt>
                <c:pt idx="882">
                  <c:v>-1.3705400000000001E-29</c:v>
                </c:pt>
                <c:pt idx="883">
                  <c:v>-1.0996999999999999E-29</c:v>
                </c:pt>
                <c:pt idx="884">
                  <c:v>-2.1949800000000001E-30</c:v>
                </c:pt>
                <c:pt idx="885">
                  <c:v>1.22849E-29</c:v>
                </c:pt>
                <c:pt idx="886">
                  <c:v>2.8923699999999997E-29</c:v>
                </c:pt>
                <c:pt idx="887">
                  <c:v>4.0415899999999997E-29</c:v>
                </c:pt>
                <c:pt idx="888">
                  <c:v>3.7984199999999999E-29</c:v>
                </c:pt>
                <c:pt idx="889">
                  <c:v>1.6636E-29</c:v>
                </c:pt>
                <c:pt idx="890">
                  <c:v>-2.0942900000000001E-29</c:v>
                </c:pt>
                <c:pt idx="891">
                  <c:v>-6.4431999999999995E-29</c:v>
                </c:pt>
                <c:pt idx="892">
                  <c:v>-9.8824499999999997E-29</c:v>
                </c:pt>
                <c:pt idx="893">
                  <c:v>-1.0948299999999999E-28</c:v>
                </c:pt>
                <c:pt idx="894">
                  <c:v>-8.7032799999999999E-29</c:v>
                </c:pt>
                <c:pt idx="895">
                  <c:v>-3.1017000000000002E-29</c:v>
                </c:pt>
                <c:pt idx="896">
                  <c:v>4.6256100000000001E-29</c:v>
                </c:pt>
                <c:pt idx="897">
                  <c:v>1.2313800000000001E-28</c:v>
                </c:pt>
                <c:pt idx="898">
                  <c:v>1.7975399999999999E-28</c:v>
                </c:pt>
                <c:pt idx="899">
                  <c:v>1.97387E-28</c:v>
                </c:pt>
                <c:pt idx="900">
                  <c:v>1.5413599999999999E-28</c:v>
                </c:pt>
                <c:pt idx="901">
                  <c:v>4.0141700000000002E-29</c:v>
                </c:pt>
                <c:pt idx="902">
                  <c:v>-1.2789999999999999E-28</c:v>
                </c:pt>
                <c:pt idx="903">
                  <c:v>-3.03986E-28</c:v>
                </c:pt>
                <c:pt idx="904">
                  <c:v>-4.1344900000000002E-28</c:v>
                </c:pt>
                <c:pt idx="905">
                  <c:v>-3.77494E-28</c:v>
                </c:pt>
                <c:pt idx="906">
                  <c:v>-1.2967699999999999E-28</c:v>
                </c:pt>
                <c:pt idx="907">
                  <c:v>3.7702600000000001E-28</c:v>
                </c:pt>
                <c:pt idx="908">
                  <c:v>1.0422200000000001E-27</c:v>
                </c:pt>
                <c:pt idx="909">
                  <c:v>1.5025100000000001E-27</c:v>
                </c:pt>
                <c:pt idx="910">
                  <c:v>1.35805E-27</c:v>
                </c:pt>
                <c:pt idx="911">
                  <c:v>5.0364900000000001E-28</c:v>
                </c:pt>
                <c:pt idx="912">
                  <c:v>-8.9532700000000003E-28</c:v>
                </c:pt>
                <c:pt idx="913">
                  <c:v>-2.5222800000000002E-27</c:v>
                </c:pt>
                <c:pt idx="914">
                  <c:v>-3.7447899999999998E-27</c:v>
                </c:pt>
                <c:pt idx="915">
                  <c:v>-3.5700700000000001E-27</c:v>
                </c:pt>
                <c:pt idx="916">
                  <c:v>-1.3328199999999999E-27</c:v>
                </c:pt>
                <c:pt idx="917">
                  <c:v>1.9902600000000001E-27</c:v>
                </c:pt>
                <c:pt idx="918">
                  <c:v>3.1777799999999998E-27</c:v>
                </c:pt>
                <c:pt idx="919">
                  <c:v>-1.1258E-27</c:v>
                </c:pt>
                <c:pt idx="920">
                  <c:v>-9.9587500000000002E-27</c:v>
                </c:pt>
                <c:pt idx="921">
                  <c:v>-1.5835100000000001E-26</c:v>
                </c:pt>
                <c:pt idx="922">
                  <c:v>-8.7992700000000002E-27</c:v>
                </c:pt>
                <c:pt idx="923">
                  <c:v>1.6925300000000001E-26</c:v>
                </c:pt>
                <c:pt idx="924">
                  <c:v>6.0766800000000005E-26</c:v>
                </c:pt>
                <c:pt idx="925">
                  <c:v>1.1486300000000001E-25</c:v>
                </c:pt>
                <c:pt idx="926">
                  <c:v>1.58054E-25</c:v>
                </c:pt>
                <c:pt idx="927">
                  <c:v>1.5435499999999999E-25</c:v>
                </c:pt>
                <c:pt idx="928">
                  <c:v>6.5114299999999997E-26</c:v>
                </c:pt>
                <c:pt idx="929">
                  <c:v>-1.3209800000000001E-25</c:v>
                </c:pt>
                <c:pt idx="930">
                  <c:v>-4.1672599999999999E-25</c:v>
                </c:pt>
                <c:pt idx="931">
                  <c:v>-6.9386999999999997E-25</c:v>
                </c:pt>
                <c:pt idx="932">
                  <c:v>-8.0343899999999999E-25</c:v>
                </c:pt>
                <c:pt idx="933">
                  <c:v>-6.0226099999999998E-25</c:v>
                </c:pt>
                <c:pt idx="934">
                  <c:v>-6.2387999999999997E-26</c:v>
                </c:pt>
                <c:pt idx="935">
                  <c:v>7.0095600000000001E-25</c:v>
                </c:pt>
                <c:pt idx="936">
                  <c:v>1.45985E-24</c:v>
                </c:pt>
                <c:pt idx="937">
                  <c:v>1.9065500000000001E-24</c:v>
                </c:pt>
                <c:pt idx="938">
                  <c:v>1.7485899999999999E-24</c:v>
                </c:pt>
                <c:pt idx="939">
                  <c:v>8.8423700000000003E-25</c:v>
                </c:pt>
                <c:pt idx="940">
                  <c:v>-5.3265699999999998E-25</c:v>
                </c:pt>
                <c:pt idx="941">
                  <c:v>-2.16396E-24</c:v>
                </c:pt>
                <c:pt idx="942">
                  <c:v>-3.5115299999999999E-24</c:v>
                </c:pt>
                <c:pt idx="943">
                  <c:v>-3.99473E-24</c:v>
                </c:pt>
                <c:pt idx="944">
                  <c:v>-3.1644200000000001E-24</c:v>
                </c:pt>
                <c:pt idx="945">
                  <c:v>-8.6209399999999993E-25</c:v>
                </c:pt>
                <c:pt idx="946">
                  <c:v>2.5368099999999999E-24</c:v>
                </c:pt>
                <c:pt idx="947">
                  <c:v>5.7487799999999996E-24</c:v>
                </c:pt>
                <c:pt idx="948">
                  <c:v>6.6840300000000005E-24</c:v>
                </c:pt>
                <c:pt idx="949">
                  <c:v>3.7321100000000003E-24</c:v>
                </c:pt>
                <c:pt idx="950">
                  <c:v>-1.7742500000000002E-24</c:v>
                </c:pt>
                <c:pt idx="951">
                  <c:v>-5.03092E-24</c:v>
                </c:pt>
                <c:pt idx="952">
                  <c:v>-1.9307400000000001E-24</c:v>
                </c:pt>
                <c:pt idx="953">
                  <c:v>7.3022899999999993E-24</c:v>
                </c:pt>
                <c:pt idx="954">
                  <c:v>1.78164E-23</c:v>
                </c:pt>
                <c:pt idx="955">
                  <c:v>1.95862E-23</c:v>
                </c:pt>
                <c:pt idx="956">
                  <c:v>5.15882E-24</c:v>
                </c:pt>
                <c:pt idx="957">
                  <c:v>-1.6988000000000001E-23</c:v>
                </c:pt>
                <c:pt idx="958">
                  <c:v>-3.50678E-23</c:v>
                </c:pt>
                <c:pt idx="959">
                  <c:v>-5.8379100000000004E-23</c:v>
                </c:pt>
                <c:pt idx="960">
                  <c:v>-1.01081E-22</c:v>
                </c:pt>
                <c:pt idx="961">
                  <c:v>-1.5155E-22</c:v>
                </c:pt>
                <c:pt idx="962">
                  <c:v>-1.7918300000000001E-22</c:v>
                </c:pt>
                <c:pt idx="963">
                  <c:v>-1.6289200000000001E-22</c:v>
                </c:pt>
                <c:pt idx="964">
                  <c:v>-1.2375600000000001E-22</c:v>
                </c:pt>
                <c:pt idx="965">
                  <c:v>-1.1518000000000001E-22</c:v>
                </c:pt>
                <c:pt idx="966">
                  <c:v>-1.1731699999999999E-22</c:v>
                </c:pt>
                <c:pt idx="967">
                  <c:v>2.37222E-24</c:v>
                </c:pt>
                <c:pt idx="968">
                  <c:v>2.8639799999999998E-22</c:v>
                </c:pt>
                <c:pt idx="969">
                  <c:v>5.1796600000000001E-22</c:v>
                </c:pt>
                <c:pt idx="970">
                  <c:v>4.5176199999999997E-22</c:v>
                </c:pt>
                <c:pt idx="971">
                  <c:v>2.2075599999999999E-22</c:v>
                </c:pt>
                <c:pt idx="972">
                  <c:v>4.3632300000000002E-22</c:v>
                </c:pt>
                <c:pt idx="973">
                  <c:v>2.0161099999999998E-21</c:v>
                </c:pt>
                <c:pt idx="974">
                  <c:v>6.1286199999999999E-21</c:v>
                </c:pt>
                <c:pt idx="975">
                  <c:v>1.35466E-20</c:v>
                </c:pt>
                <c:pt idx="976">
                  <c:v>2.19842E-20</c:v>
                </c:pt>
                <c:pt idx="977">
                  <c:v>2.38126E-20</c:v>
                </c:pt>
                <c:pt idx="978">
                  <c:v>9.1015200000000004E-21</c:v>
                </c:pt>
                <c:pt idx="979">
                  <c:v>-2.8168300000000002E-20</c:v>
                </c:pt>
                <c:pt idx="980">
                  <c:v>-8.6222699999999999E-20</c:v>
                </c:pt>
                <c:pt idx="981">
                  <c:v>-1.51116E-19</c:v>
                </c:pt>
                <c:pt idx="982">
                  <c:v>-1.9183600000000001E-19</c:v>
                </c:pt>
                <c:pt idx="983">
                  <c:v>-1.6459399999999999E-19</c:v>
                </c:pt>
                <c:pt idx="984">
                  <c:v>-2.5617500000000001E-20</c:v>
                </c:pt>
                <c:pt idx="985">
                  <c:v>2.4873000000000001E-19</c:v>
                </c:pt>
                <c:pt idx="986">
                  <c:v>6.2200799999999999E-19</c:v>
                </c:pt>
                <c:pt idx="987">
                  <c:v>9.5631E-19</c:v>
                </c:pt>
                <c:pt idx="988">
                  <c:v>1.02143E-18</c:v>
                </c:pt>
                <c:pt idx="989">
                  <c:v>5.7637399999999995E-19</c:v>
                </c:pt>
                <c:pt idx="990">
                  <c:v>-5.0368299999999998E-19</c:v>
                </c:pt>
                <c:pt idx="991">
                  <c:v>-2.0999200000000001E-18</c:v>
                </c:pt>
                <c:pt idx="992">
                  <c:v>-3.7650700000000001E-18</c:v>
                </c:pt>
                <c:pt idx="993">
                  <c:v>-4.73182E-18</c:v>
                </c:pt>
                <c:pt idx="994">
                  <c:v>-4.0704000000000003E-18</c:v>
                </c:pt>
                <c:pt idx="995">
                  <c:v>-1.00007E-18</c:v>
                </c:pt>
                <c:pt idx="996">
                  <c:v>4.6047800000000001E-18</c:v>
                </c:pt>
                <c:pt idx="997">
                  <c:v>1.15804E-17</c:v>
                </c:pt>
                <c:pt idx="998">
                  <c:v>1.7352600000000001E-17</c:v>
                </c:pt>
                <c:pt idx="999">
                  <c:v>1.8694300000000001E-17</c:v>
                </c:pt>
                <c:pt idx="1000">
                  <c:v>1.25855E-17</c:v>
                </c:pt>
                <c:pt idx="1001">
                  <c:v>-2.9585699999999998E-18</c:v>
                </c:pt>
                <c:pt idx="1002">
                  <c:v>-2.7125800000000001E-17</c:v>
                </c:pt>
                <c:pt idx="1003">
                  <c:v>-5.4224800000000001E-17</c:v>
                </c:pt>
                <c:pt idx="1004">
                  <c:v>-7.2805900000000005E-17</c:v>
                </c:pt>
                <c:pt idx="1005">
                  <c:v>-6.7025800000000006E-17</c:v>
                </c:pt>
                <c:pt idx="1006">
                  <c:v>-2.2205600000000001E-17</c:v>
                </c:pt>
                <c:pt idx="1007">
                  <c:v>6.5812400000000003E-17</c:v>
                </c:pt>
                <c:pt idx="1008">
                  <c:v>1.8149800000000001E-16</c:v>
                </c:pt>
                <c:pt idx="1009">
                  <c:v>2.8428199999999999E-16</c:v>
                </c:pt>
                <c:pt idx="1010">
                  <c:v>3.1400599999999998E-16</c:v>
                </c:pt>
                <c:pt idx="1011">
                  <c:v>2.13182E-16</c:v>
                </c:pt>
                <c:pt idx="1012">
                  <c:v>-4.70229E-17</c:v>
                </c:pt>
                <c:pt idx="1013">
                  <c:v>-4.47829E-16</c:v>
                </c:pt>
                <c:pt idx="1014">
                  <c:v>-8.9696700000000001E-16</c:v>
                </c:pt>
                <c:pt idx="1015">
                  <c:v>-1.2078E-15</c:v>
                </c:pt>
                <c:pt idx="1016">
                  <c:v>-1.13457E-15</c:v>
                </c:pt>
                <c:pt idx="1017">
                  <c:v>-4.7605799999999995E-16</c:v>
                </c:pt>
                <c:pt idx="1018">
                  <c:v>8.0668399999999999E-16</c:v>
                </c:pt>
                <c:pt idx="1019">
                  <c:v>2.50533E-15</c:v>
                </c:pt>
                <c:pt idx="1020">
                  <c:v>4.1068199999999999E-15</c:v>
                </c:pt>
                <c:pt idx="1021">
                  <c:v>4.7907700000000003E-15</c:v>
                </c:pt>
                <c:pt idx="1022">
                  <c:v>3.6103400000000002E-15</c:v>
                </c:pt>
                <c:pt idx="1023">
                  <c:v>-8.4724700000000003E-17</c:v>
                </c:pt>
                <c:pt idx="1024">
                  <c:v>-6.1120500000000004E-15</c:v>
                </c:pt>
                <c:pt idx="1025">
                  <c:v>-1.3030000000000001E-14</c:v>
                </c:pt>
                <c:pt idx="1026">
                  <c:v>-1.8125099999999999E-14</c:v>
                </c:pt>
                <c:pt idx="1027">
                  <c:v>-1.8014299999999999E-14</c:v>
                </c:pt>
                <c:pt idx="1028">
                  <c:v>-9.7207700000000004E-15</c:v>
                </c:pt>
                <c:pt idx="1029">
                  <c:v>7.8839399999999993E-15</c:v>
                </c:pt>
                <c:pt idx="1030">
                  <c:v>3.2254700000000001E-14</c:v>
                </c:pt>
                <c:pt idx="1031">
                  <c:v>5.5873100000000003E-14</c:v>
                </c:pt>
                <c:pt idx="1032">
                  <c:v>6.7064199999999995E-14</c:v>
                </c:pt>
                <c:pt idx="1033">
                  <c:v>5.3495199999999999E-14</c:v>
                </c:pt>
                <c:pt idx="1034">
                  <c:v>7.2751500000000007E-15</c:v>
                </c:pt>
                <c:pt idx="1035">
                  <c:v>-6.9892699999999999E-14</c:v>
                </c:pt>
                <c:pt idx="1036">
                  <c:v>-1.6162500000000001E-13</c:v>
                </c:pt>
                <c:pt idx="1037">
                  <c:v>-2.33407E-13</c:v>
                </c:pt>
                <c:pt idx="1038">
                  <c:v>-2.3783799999999998E-13</c:v>
                </c:pt>
                <c:pt idx="1039">
                  <c:v>-1.3227600000000001E-13</c:v>
                </c:pt>
                <c:pt idx="1040">
                  <c:v>9.9141399999999995E-14</c:v>
                </c:pt>
                <c:pt idx="1041">
                  <c:v>4.2507999999999999E-13</c:v>
                </c:pt>
                <c:pt idx="1042">
                  <c:v>7.5175E-13</c:v>
                </c:pt>
                <c:pt idx="1043">
                  <c:v>9.2812399999999997E-13</c:v>
                </c:pt>
                <c:pt idx="1044">
                  <c:v>7.8370500000000004E-13</c:v>
                </c:pt>
                <c:pt idx="1045">
                  <c:v>1.9406399999999999E-13</c:v>
                </c:pt>
                <c:pt idx="1046">
                  <c:v>-8.3388600000000001E-13</c:v>
                </c:pt>
                <c:pt idx="1047">
                  <c:v>-2.0784099999999998E-12</c:v>
                </c:pt>
                <c:pt idx="1048">
                  <c:v>-3.0790700000000001E-12</c:v>
                </c:pt>
                <c:pt idx="1049">
                  <c:v>-3.2348999999999999E-12</c:v>
                </c:pt>
                <c:pt idx="1050">
                  <c:v>-2.0321399999999999E-12</c:v>
                </c:pt>
                <c:pt idx="1051">
                  <c:v>6.8438100000000003E-13</c:v>
                </c:pt>
                <c:pt idx="1052">
                  <c:v>4.4881599999999997E-12</c:v>
                </c:pt>
                <c:pt idx="1053">
                  <c:v>8.2444199999999993E-12</c:v>
                </c:pt>
                <c:pt idx="1054">
                  <c:v>1.02503E-11</c:v>
                </c:pt>
                <c:pt idx="1055">
                  <c:v>8.8162900000000006E-12</c:v>
                </c:pt>
                <c:pt idx="1056">
                  <c:v>3.0400100000000001E-12</c:v>
                </c:pt>
                <c:pt idx="1057">
                  <c:v>-6.6433600000000001E-12</c:v>
                </c:pt>
                <c:pt idx="1058">
                  <c:v>-1.8078999999999998E-11</c:v>
                </c:pt>
                <c:pt idx="1059">
                  <c:v>-2.72447E-11</c:v>
                </c:pt>
                <c:pt idx="1060">
                  <c:v>-2.90662E-11</c:v>
                </c:pt>
                <c:pt idx="1061">
                  <c:v>-1.9327E-11</c:v>
                </c:pt>
                <c:pt idx="1062">
                  <c:v>3.21364E-12</c:v>
                </c:pt>
                <c:pt idx="1063">
                  <c:v>3.5069299999999998E-11</c:v>
                </c:pt>
                <c:pt idx="1064">
                  <c:v>6.7361899999999999E-11</c:v>
                </c:pt>
                <c:pt idx="1065">
                  <c:v>8.7100000000000002E-11</c:v>
                </c:pt>
                <c:pt idx="1066">
                  <c:v>7.9902199999999994E-11</c:v>
                </c:pt>
                <c:pt idx="1067">
                  <c:v>3.47002E-11</c:v>
                </c:pt>
                <c:pt idx="1068">
                  <c:v>-4.7683400000000002E-11</c:v>
                </c:pt>
                <c:pt idx="1069">
                  <c:v>-1.4648200000000001E-10</c:v>
                </c:pt>
                <c:pt idx="1070">
                  <c:v>-2.2486000000000001E-10</c:v>
                </c:pt>
                <c:pt idx="1071">
                  <c:v>-2.4705599999999999E-10</c:v>
                </c:pt>
                <c:pt idx="1072">
                  <c:v>-1.90414E-10</c:v>
                </c:pt>
                <c:pt idx="1073">
                  <c:v>-4.0938500000000003E-11</c:v>
                </c:pt>
                <c:pt idx="1074">
                  <c:v>1.98694E-10</c:v>
                </c:pt>
                <c:pt idx="1075">
                  <c:v>4.7021900000000005E-10</c:v>
                </c:pt>
                <c:pt idx="1076">
                  <c:v>6.4836699999999998E-10</c:v>
                </c:pt>
                <c:pt idx="1077">
                  <c:v>5.9698100000000005E-10</c:v>
                </c:pt>
                <c:pt idx="1078">
                  <c:v>2.32588E-10</c:v>
                </c:pt>
                <c:pt idx="1079">
                  <c:v>-4.4702699999999998E-10</c:v>
                </c:pt>
                <c:pt idx="1080">
                  <c:v>-1.3212199999999999E-9</c:v>
                </c:pt>
                <c:pt idx="1081">
                  <c:v>-2.0801399999999998E-9</c:v>
                </c:pt>
                <c:pt idx="1082">
                  <c:v>-2.2537100000000001E-9</c:v>
                </c:pt>
                <c:pt idx="1083">
                  <c:v>-1.4266599999999999E-9</c:v>
                </c:pt>
                <c:pt idx="1084">
                  <c:v>5.1975400000000002E-10</c:v>
                </c:pt>
                <c:pt idx="1085">
                  <c:v>3.31099E-9</c:v>
                </c:pt>
                <c:pt idx="1086">
                  <c:v>6.1840299999999998E-9</c:v>
                </c:pt>
                <c:pt idx="1087">
                  <c:v>7.8596200000000002E-9</c:v>
                </c:pt>
                <c:pt idx="1088">
                  <c:v>7.0496000000000001E-9</c:v>
                </c:pt>
                <c:pt idx="1089">
                  <c:v>3.35603E-9</c:v>
                </c:pt>
                <c:pt idx="1090">
                  <c:v>-2.1793700000000001E-9</c:v>
                </c:pt>
                <c:pt idx="1091">
                  <c:v>-7.3328999999999998E-9</c:v>
                </c:pt>
                <c:pt idx="1092">
                  <c:v>-9.8786599999999995E-9</c:v>
                </c:pt>
                <c:pt idx="1093">
                  <c:v>-9.1222700000000006E-9</c:v>
                </c:pt>
                <c:pt idx="1094">
                  <c:v>-6.5051400000000001E-9</c:v>
                </c:pt>
                <c:pt idx="1095">
                  <c:v>-4.1337499999999997E-9</c:v>
                </c:pt>
                <c:pt idx="1096">
                  <c:v>-1.80135E-9</c:v>
                </c:pt>
                <c:pt idx="1097">
                  <c:v>2.7482499999999999E-9</c:v>
                </c:pt>
                <c:pt idx="1098">
                  <c:v>7.9512599999999997E-9</c:v>
                </c:pt>
                <c:pt idx="1099">
                  <c:v>6.2784999999999998E-9</c:v>
                </c:pt>
                <c:pt idx="1100">
                  <c:v>-8.0109500000000003E-9</c:v>
                </c:pt>
                <c:pt idx="1101">
                  <c:v>-3.2301400000000001E-8</c:v>
                </c:pt>
                <c:pt idx="1102">
                  <c:v>-5.9147799999999997E-8</c:v>
                </c:pt>
                <c:pt idx="1103">
                  <c:v>-8.3860199999999995E-8</c:v>
                </c:pt>
                <c:pt idx="1104">
                  <c:v>-1.01929E-7</c:v>
                </c:pt>
                <c:pt idx="1105">
                  <c:v>-8.9915400000000003E-8</c:v>
                </c:pt>
                <c:pt idx="1106">
                  <c:v>-2.9771799999999998E-9</c:v>
                </c:pt>
                <c:pt idx="1107">
                  <c:v>1.8326599999999999E-7</c:v>
                </c:pt>
                <c:pt idx="1108">
                  <c:v>4.4185099999999998E-7</c:v>
                </c:pt>
                <c:pt idx="1109">
                  <c:v>7.0354499999999999E-7</c:v>
                </c:pt>
                <c:pt idx="1110">
                  <c:v>8.5215300000000005E-7</c:v>
                </c:pt>
                <c:pt idx="1111">
                  <c:v>7.4570900000000005E-7</c:v>
                </c:pt>
                <c:pt idx="1112">
                  <c:v>3.1334000000000003E-7</c:v>
                </c:pt>
                <c:pt idx="1113">
                  <c:v>-3.9566199999999999E-7</c:v>
                </c:pt>
                <c:pt idx="1114">
                  <c:v>-1.3002000000000001E-6</c:v>
                </c:pt>
                <c:pt idx="1115">
                  <c:v>-2.4362500000000002E-6</c:v>
                </c:pt>
                <c:pt idx="1116">
                  <c:v>-3.8878999999999997E-6</c:v>
                </c:pt>
                <c:pt idx="1117">
                  <c:v>-5.12782E-6</c:v>
                </c:pt>
                <c:pt idx="1118">
                  <c:v>-4.3560600000000003E-6</c:v>
                </c:pt>
                <c:pt idx="1119">
                  <c:v>6.25286E-7</c:v>
                </c:pt>
                <c:pt idx="1120">
                  <c:v>1.00946E-5</c:v>
                </c:pt>
                <c:pt idx="1121">
                  <c:v>2.0995599999999999E-5</c:v>
                </c:pt>
                <c:pt idx="1122">
                  <c:v>2.7926700000000001E-5</c:v>
                </c:pt>
                <c:pt idx="1123">
                  <c:v>2.5769500000000001E-5</c:v>
                </c:pt>
                <c:pt idx="1124">
                  <c:v>1.2862300000000001E-5</c:v>
                </c:pt>
                <c:pt idx="1125">
                  <c:v>-6.3033899999999998E-6</c:v>
                </c:pt>
                <c:pt idx="1126">
                  <c:v>-2.1491499999999999E-5</c:v>
                </c:pt>
                <c:pt idx="1127">
                  <c:v>-2.2302000000000001E-5</c:v>
                </c:pt>
                <c:pt idx="1128">
                  <c:v>-5.8968400000000003E-6</c:v>
                </c:pt>
                <c:pt idx="1129">
                  <c:v>1.9533000000000001E-5</c:v>
                </c:pt>
                <c:pt idx="1130">
                  <c:v>3.8205499999999999E-5</c:v>
                </c:pt>
                <c:pt idx="1131">
                  <c:v>3.3679600000000002E-5</c:v>
                </c:pt>
                <c:pt idx="1132">
                  <c:v>-4.8871899999999997E-6</c:v>
                </c:pt>
                <c:pt idx="1133">
                  <c:v>-7.8137499999999995E-5</c:v>
                </c:pt>
                <c:pt idx="1134">
                  <c:v>-1.7400099999999999E-4</c:v>
                </c:pt>
                <c:pt idx="1135">
                  <c:v>-2.69931E-4</c:v>
                </c:pt>
                <c:pt idx="1136">
                  <c:v>-3.4164800000000001E-4</c:v>
                </c:pt>
                <c:pt idx="1137">
                  <c:v>-3.7446799999999998E-4</c:v>
                </c:pt>
                <c:pt idx="1138">
                  <c:v>-3.69315E-4</c:v>
                </c:pt>
                <c:pt idx="1139">
                  <c:v>-3.39475E-4</c:v>
                </c:pt>
                <c:pt idx="1140">
                  <c:v>-3.0220799999999999E-4</c:v>
                </c:pt>
                <c:pt idx="1141">
                  <c:v>-2.7202500000000001E-4</c:v>
                </c:pt>
                <c:pt idx="1142">
                  <c:v>-2.57712E-4</c:v>
                </c:pt>
                <c:pt idx="1143">
                  <c:v>-2.6040699999999999E-4</c:v>
                </c:pt>
                <c:pt idx="1144">
                  <c:v>-2.71811E-4</c:v>
                </c:pt>
                <c:pt idx="1145">
                  <c:v>-2.7571099999999999E-4</c:v>
                </c:pt>
                <c:pt idx="1146">
                  <c:v>-2.5416700000000002E-4</c:v>
                </c:pt>
                <c:pt idx="1147">
                  <c:v>-1.94272E-4</c:v>
                </c:pt>
                <c:pt idx="1148">
                  <c:v>-9.1720999999999998E-5</c:v>
                </c:pt>
                <c:pt idx="1149">
                  <c:v>4.7237300000000003E-5</c:v>
                </c:pt>
                <c:pt idx="1150">
                  <c:v>2.0449800000000001E-4</c:v>
                </c:pt>
                <c:pt idx="1151">
                  <c:v>3.53357E-4</c:v>
                </c:pt>
                <c:pt idx="1152">
                  <c:v>4.6697299999999998E-4</c:v>
                </c:pt>
                <c:pt idx="1153">
                  <c:v>5.2475000000000004E-4</c:v>
                </c:pt>
                <c:pt idx="1154">
                  <c:v>5.12704E-4</c:v>
                </c:pt>
                <c:pt idx="1155">
                  <c:v>4.2465299999999999E-4</c:v>
                </c:pt>
                <c:pt idx="1156">
                  <c:v>2.6974200000000001E-4</c:v>
                </c:pt>
                <c:pt idx="1157">
                  <c:v>7.7643400000000003E-5</c:v>
                </c:pt>
                <c:pt idx="1158">
                  <c:v>-1.11786E-4</c:v>
                </c:pt>
                <c:pt idx="1159">
                  <c:v>-2.7202800000000001E-4</c:v>
                </c:pt>
                <c:pt idx="1160">
                  <c:v>-4.0792299999999998E-4</c:v>
                </c:pt>
                <c:pt idx="1161">
                  <c:v>-5.5274800000000004E-4</c:v>
                </c:pt>
                <c:pt idx="1162">
                  <c:v>-7.4572699999999996E-4</c:v>
                </c:pt>
                <c:pt idx="1163">
                  <c:v>-1.0043599999999999E-3</c:v>
                </c:pt>
                <c:pt idx="1164">
                  <c:v>-1.3079400000000001E-3</c:v>
                </c:pt>
                <c:pt idx="1165">
                  <c:v>-1.60301E-3</c:v>
                </c:pt>
                <c:pt idx="1166">
                  <c:v>-1.8301400000000001E-3</c:v>
                </c:pt>
                <c:pt idx="1167">
                  <c:v>-1.9566200000000001E-3</c:v>
                </c:pt>
                <c:pt idx="1168">
                  <c:v>-1.9938899999999999E-3</c:v>
                </c:pt>
                <c:pt idx="1169">
                  <c:v>-1.98934E-3</c:v>
                </c:pt>
                <c:pt idx="1170">
                  <c:v>-1.9993900000000002E-3</c:v>
                </c:pt>
                <c:pt idx="1171">
                  <c:v>-2.0610899999999998E-3</c:v>
                </c:pt>
                <c:pt idx="1172">
                  <c:v>-2.1773199999999999E-3</c:v>
                </c:pt>
                <c:pt idx="1173">
                  <c:v>-2.32161E-3</c:v>
                </c:pt>
                <c:pt idx="1174">
                  <c:v>-2.4570199999999999E-3</c:v>
                </c:pt>
                <c:pt idx="1175">
                  <c:v>-2.55645E-3</c:v>
                </c:pt>
                <c:pt idx="1176">
                  <c:v>-2.6158499999999999E-3</c:v>
                </c:pt>
                <c:pt idx="1177">
                  <c:v>-2.6614899999999999E-3</c:v>
                </c:pt>
                <c:pt idx="1178">
                  <c:v>-2.7517800000000001E-3</c:v>
                </c:pt>
                <c:pt idx="1179">
                  <c:v>-2.9645399999999999E-3</c:v>
                </c:pt>
                <c:pt idx="1180">
                  <c:v>-3.36368E-3</c:v>
                </c:pt>
                <c:pt idx="1181">
                  <c:v>-3.9605500000000002E-3</c:v>
                </c:pt>
                <c:pt idx="1182">
                  <c:v>-4.7003899999999996E-3</c:v>
                </c:pt>
                <c:pt idx="1183">
                  <c:v>-5.4871900000000003E-3</c:v>
                </c:pt>
                <c:pt idx="1184">
                  <c:v>-6.2271999999999996E-3</c:v>
                </c:pt>
                <c:pt idx="1185">
                  <c:v>-6.8615600000000001E-3</c:v>
                </c:pt>
                <c:pt idx="1186">
                  <c:v>-7.3800999999999997E-3</c:v>
                </c:pt>
                <c:pt idx="1187">
                  <c:v>-7.8256899999999997E-3</c:v>
                </c:pt>
                <c:pt idx="1188">
                  <c:v>-8.2876900000000003E-3</c:v>
                </c:pt>
                <c:pt idx="1189">
                  <c:v>-8.8728100000000001E-3</c:v>
                </c:pt>
                <c:pt idx="1190">
                  <c:v>-9.6574799999999995E-3</c:v>
                </c:pt>
                <c:pt idx="1191" formatCode="General">
                  <c:v>-1.06453E-2</c:v>
                </c:pt>
                <c:pt idx="1192" formatCode="General">
                  <c:v>-1.1753899999999999E-2</c:v>
                </c:pt>
                <c:pt idx="1193" formatCode="General">
                  <c:v>-1.2842599999999999E-2</c:v>
                </c:pt>
                <c:pt idx="1194" formatCode="General">
                  <c:v>-1.3775000000000001E-2</c:v>
                </c:pt>
                <c:pt idx="1195" formatCode="General">
                  <c:v>-1.44914E-2</c:v>
                </c:pt>
                <c:pt idx="1196" formatCode="General">
                  <c:v>-1.5049699999999999E-2</c:v>
                </c:pt>
                <c:pt idx="1197" formatCode="General">
                  <c:v>-1.5606500000000001E-2</c:v>
                </c:pt>
                <c:pt idx="1198" formatCode="General">
                  <c:v>-1.63517E-2</c:v>
                </c:pt>
                <c:pt idx="1199" formatCode="General">
                  <c:v>-1.7435200000000001E-2</c:v>
                </c:pt>
                <c:pt idx="1200" formatCode="General">
                  <c:v>-1.8915499999999998E-2</c:v>
                </c:pt>
                <c:pt idx="1201" formatCode="General">
                  <c:v>-2.0741200000000001E-2</c:v>
                </c:pt>
                <c:pt idx="1202" formatCode="General">
                  <c:v>-2.2768900000000002E-2</c:v>
                </c:pt>
                <c:pt idx="1203" formatCode="General">
                  <c:v>-2.4823899999999999E-2</c:v>
                </c:pt>
                <c:pt idx="1204" formatCode="General">
                  <c:v>-2.6781699999999999E-2</c:v>
                </c:pt>
                <c:pt idx="1205" formatCode="General">
                  <c:v>-2.8630300000000001E-2</c:v>
                </c:pt>
                <c:pt idx="1206" formatCode="General">
                  <c:v>-3.04766E-2</c:v>
                </c:pt>
                <c:pt idx="1207" formatCode="General">
                  <c:v>-3.24937E-2</c:v>
                </c:pt>
                <c:pt idx="1208" formatCode="General">
                  <c:v>-3.4833900000000001E-2</c:v>
                </c:pt>
                <c:pt idx="1209" formatCode="General">
                  <c:v>-3.7546799999999998E-2</c:v>
                </c:pt>
                <c:pt idx="1210" formatCode="General">
                  <c:v>-4.0542700000000001E-2</c:v>
                </c:pt>
                <c:pt idx="1211" formatCode="General">
                  <c:v>-4.3621199999999999E-2</c:v>
                </c:pt>
                <c:pt idx="1212" formatCode="General">
                  <c:v>-4.6552000000000003E-2</c:v>
                </c:pt>
                <c:pt idx="1213" formatCode="General">
                  <c:v>-4.9165399999999998E-2</c:v>
                </c:pt>
                <c:pt idx="1214" formatCode="General">
                  <c:v>-5.1415599999999999E-2</c:v>
                </c:pt>
                <c:pt idx="1215" formatCode="General">
                  <c:v>-5.33946E-2</c:v>
                </c:pt>
                <c:pt idx="1216" formatCode="General">
                  <c:v>-5.5298E-2</c:v>
                </c:pt>
                <c:pt idx="1217" formatCode="General">
                  <c:v>-5.7347000000000002E-2</c:v>
                </c:pt>
                <c:pt idx="1218" formatCode="General">
                  <c:v>-5.9692099999999998E-2</c:v>
                </c:pt>
                <c:pt idx="1219" formatCode="General">
                  <c:v>-6.2343099999999999E-2</c:v>
                </c:pt>
                <c:pt idx="1220" formatCode="General">
                  <c:v>-6.5159999999999996E-2</c:v>
                </c:pt>
                <c:pt idx="1221" formatCode="General">
                  <c:v>-6.7917099999999994E-2</c:v>
                </c:pt>
                <c:pt idx="1222" formatCode="General">
                  <c:v>-7.0408700000000005E-2</c:v>
                </c:pt>
                <c:pt idx="1223" formatCode="General">
                  <c:v>-7.2548799999999997E-2</c:v>
                </c:pt>
                <c:pt idx="1224" formatCode="General">
                  <c:v>-7.4414599999999997E-2</c:v>
                </c:pt>
                <c:pt idx="1225" formatCode="General">
                  <c:v>-7.6213299999999998E-2</c:v>
                </c:pt>
                <c:pt idx="1226" formatCode="General">
                  <c:v>-7.8189900000000007E-2</c:v>
                </c:pt>
                <c:pt idx="1227" formatCode="General">
                  <c:v>-8.0525700000000006E-2</c:v>
                </c:pt>
                <c:pt idx="1228" formatCode="General">
                  <c:v>-8.3270700000000003E-2</c:v>
                </c:pt>
                <c:pt idx="1229" formatCode="General">
                  <c:v>-8.6331400000000003E-2</c:v>
                </c:pt>
                <c:pt idx="1230" formatCode="General">
                  <c:v>-8.9512800000000003E-2</c:v>
                </c:pt>
                <c:pt idx="1231" formatCode="General">
                  <c:v>-9.2598899999999998E-2</c:v>
                </c:pt>
                <c:pt idx="1232" formatCode="General">
                  <c:v>-9.5442899999999997E-2</c:v>
                </c:pt>
                <c:pt idx="1233" formatCode="General">
                  <c:v>-9.8029199999999997E-2</c:v>
                </c:pt>
                <c:pt idx="1234" formatCode="General">
                  <c:v>-0.10048</c:v>
                </c:pt>
                <c:pt idx="1235" formatCode="General">
                  <c:v>-0.103002</c:v>
                </c:pt>
                <c:pt idx="1236" formatCode="General">
                  <c:v>-0.10579</c:v>
                </c:pt>
                <c:pt idx="1237" formatCode="General">
                  <c:v>-0.10893899999999999</c:v>
                </c:pt>
                <c:pt idx="1238" formatCode="General">
                  <c:v>-0.112397</c:v>
                </c:pt>
                <c:pt idx="1239" formatCode="General">
                  <c:v>-0.11598799999999999</c:v>
                </c:pt>
                <c:pt idx="1240" formatCode="General">
                  <c:v>-0.11948</c:v>
                </c:pt>
                <c:pt idx="1241" formatCode="General">
                  <c:v>-0.122679</c:v>
                </c:pt>
                <c:pt idx="1242" formatCode="General">
                  <c:v>-0.125501</c:v>
                </c:pt>
                <c:pt idx="1243" formatCode="General">
                  <c:v>-0.12800900000000001</c:v>
                </c:pt>
                <c:pt idx="1244" formatCode="General">
                  <c:v>-0.130384</c:v>
                </c:pt>
                <c:pt idx="1245" formatCode="General">
                  <c:v>-0.132852</c:v>
                </c:pt>
                <c:pt idx="1246" formatCode="General">
                  <c:v>-0.13558700000000001</c:v>
                </c:pt>
                <c:pt idx="1247" formatCode="General">
                  <c:v>-0.13863500000000001</c:v>
                </c:pt>
                <c:pt idx="1248" formatCode="General">
                  <c:v>-0.14188899999999999</c:v>
                </c:pt>
                <c:pt idx="1249" formatCode="General">
                  <c:v>-0.14513499999999999</c:v>
                </c:pt>
                <c:pt idx="1250" formatCode="General">
                  <c:v>-0.148147</c:v>
                </c:pt>
                <c:pt idx="1251" formatCode="General">
                  <c:v>-0.15080399999999999</c:v>
                </c:pt>
                <c:pt idx="1252" formatCode="General">
                  <c:v>-0.15315500000000001</c:v>
                </c:pt>
                <c:pt idx="1253" formatCode="General">
                  <c:v>-0.15540599999999999</c:v>
                </c:pt>
                <c:pt idx="1254" formatCode="General">
                  <c:v>-0.157832</c:v>
                </c:pt>
                <c:pt idx="1255" formatCode="General">
                  <c:v>-0.16065199999999999</c:v>
                </c:pt>
                <c:pt idx="1256" formatCode="General">
                  <c:v>-0.16392300000000001</c:v>
                </c:pt>
                <c:pt idx="1257" formatCode="General">
                  <c:v>-0.167514</c:v>
                </c:pt>
                <c:pt idx="1258" formatCode="General">
                  <c:v>-0.17114799999999999</c:v>
                </c:pt>
                <c:pt idx="1259" formatCode="General">
                  <c:v>-0.17450199999999999</c:v>
                </c:pt>
                <c:pt idx="1260" formatCode="General">
                  <c:v>-0.17732999999999999</c:v>
                </c:pt>
                <c:pt idx="1261" formatCode="General">
                  <c:v>-0.17954600000000001</c:v>
                </c:pt>
                <c:pt idx="1262" formatCode="General">
                  <c:v>-0.181256</c:v>
                </c:pt>
                <c:pt idx="1263" formatCode="General">
                  <c:v>-0.18271299999999999</c:v>
                </c:pt>
                <c:pt idx="1264" formatCode="General">
                  <c:v>-0.18421599999999999</c:v>
                </c:pt>
                <c:pt idx="1265" formatCode="General">
                  <c:v>-0.185973</c:v>
                </c:pt>
                <c:pt idx="1266" formatCode="General">
                  <c:v>-0.188003</c:v>
                </c:pt>
                <c:pt idx="1267" formatCode="General">
                  <c:v>-0.19012100000000001</c:v>
                </c:pt>
                <c:pt idx="1268" formatCode="General">
                  <c:v>-0.192026</c:v>
                </c:pt>
                <c:pt idx="1269" formatCode="General">
                  <c:v>-0.19344600000000001</c:v>
                </c:pt>
                <c:pt idx="1270" formatCode="General">
                  <c:v>-0.194273</c:v>
                </c:pt>
                <c:pt idx="1271" formatCode="General">
                  <c:v>-0.19461899999999999</c:v>
                </c:pt>
                <c:pt idx="1272" formatCode="General">
                  <c:v>-0.19477700000000001</c:v>
                </c:pt>
                <c:pt idx="1273" formatCode="General">
                  <c:v>-0.195101</c:v>
                </c:pt>
                <c:pt idx="1274" formatCode="General">
                  <c:v>-0.19586600000000001</c:v>
                </c:pt>
                <c:pt idx="1275" formatCode="General">
                  <c:v>-0.19715199999999999</c:v>
                </c:pt>
                <c:pt idx="1276" formatCode="General">
                  <c:v>-0.19881299999999999</c:v>
                </c:pt>
                <c:pt idx="1277" formatCode="General">
                  <c:v>-0.20053499999999999</c:v>
                </c:pt>
                <c:pt idx="1278" formatCode="General">
                  <c:v>-0.20197200000000001</c:v>
                </c:pt>
                <c:pt idx="1279" formatCode="General">
                  <c:v>-0.20288999999999999</c:v>
                </c:pt>
                <c:pt idx="1280" formatCode="General">
                  <c:v>-0.203265</c:v>
                </c:pt>
                <c:pt idx="1281" formatCode="General">
                  <c:v>-0.20328499999999999</c:v>
                </c:pt>
                <c:pt idx="1282" formatCode="General">
                  <c:v>-0.20325199999999999</c:v>
                </c:pt>
                <c:pt idx="1283" formatCode="General">
                  <c:v>-0.20344300000000001</c:v>
                </c:pt>
                <c:pt idx="1284" formatCode="General">
                  <c:v>-0.203983</c:v>
                </c:pt>
                <c:pt idx="1285" formatCode="General">
                  <c:v>-0.204786</c:v>
                </c:pt>
                <c:pt idx="1286" formatCode="General">
                  <c:v>-0.20558199999999999</c:v>
                </c:pt>
                <c:pt idx="1287" formatCode="General">
                  <c:v>-0.20602899999999999</c:v>
                </c:pt>
                <c:pt idx="1288" formatCode="General">
                  <c:v>-0.205847</c:v>
                </c:pt>
                <c:pt idx="1289" formatCode="General">
                  <c:v>-0.20494299999999999</c:v>
                </c:pt>
                <c:pt idx="1290" formatCode="General">
                  <c:v>-0.20344100000000001</c:v>
                </c:pt>
                <c:pt idx="1291" formatCode="General">
                  <c:v>-0.20163</c:v>
                </c:pt>
                <c:pt idx="1292" formatCode="General">
                  <c:v>-0.19983799999999999</c:v>
                </c:pt>
                <c:pt idx="1293" formatCode="General">
                  <c:v>-0.198299</c:v>
                </c:pt>
                <c:pt idx="1294" formatCode="General">
                  <c:v>-0.19705600000000001</c:v>
                </c:pt>
                <c:pt idx="1295" formatCode="General">
                  <c:v>-0.19595899999999999</c:v>
                </c:pt>
                <c:pt idx="1296" formatCode="General">
                  <c:v>-0.19473399999999999</c:v>
                </c:pt>
                <c:pt idx="1297" formatCode="General">
                  <c:v>-0.19311</c:v>
                </c:pt>
                <c:pt idx="1298" formatCode="General">
                  <c:v>-0.190939</c:v>
                </c:pt>
                <c:pt idx="1299" formatCode="General">
                  <c:v>-0.18826999999999999</c:v>
                </c:pt>
                <c:pt idx="1300" formatCode="General">
                  <c:v>-0.185336</c:v>
                </c:pt>
                <c:pt idx="1301" formatCode="General">
                  <c:v>-0.18246000000000001</c:v>
                </c:pt>
                <c:pt idx="1302" formatCode="General">
                  <c:v>-0.179919</c:v>
                </c:pt>
                <c:pt idx="1303" formatCode="General">
                  <c:v>-0.17782899999999999</c:v>
                </c:pt>
                <c:pt idx="1304" formatCode="General">
                  <c:v>-0.17608799999999999</c:v>
                </c:pt>
                <c:pt idx="1305" formatCode="General">
                  <c:v>-0.17442099999999999</c:v>
                </c:pt>
                <c:pt idx="1306" formatCode="General">
                  <c:v>-0.172489</c:v>
                </c:pt>
                <c:pt idx="1307" formatCode="General">
                  <c:v>-0.17003099999999999</c:v>
                </c:pt>
                <c:pt idx="1308" formatCode="General">
                  <c:v>-0.16697100000000001</c:v>
                </c:pt>
                <c:pt idx="1309" formatCode="General">
                  <c:v>-0.163438</c:v>
                </c:pt>
                <c:pt idx="1310" formatCode="General">
                  <c:v>-0.15971299999999999</c:v>
                </c:pt>
                <c:pt idx="1311" formatCode="General">
                  <c:v>-0.15609600000000001</c:v>
                </c:pt>
                <c:pt idx="1312" formatCode="General">
                  <c:v>-0.152777</c:v>
                </c:pt>
                <c:pt idx="1313" formatCode="General">
                  <c:v>-0.149753</c:v>
                </c:pt>
                <c:pt idx="1314" formatCode="General">
                  <c:v>-0.14682799999999999</c:v>
                </c:pt>
                <c:pt idx="1315" formatCode="General">
                  <c:v>-0.14369899999999999</c:v>
                </c:pt>
                <c:pt idx="1316" formatCode="General">
                  <c:v>-0.140093</c:v>
                </c:pt>
                <c:pt idx="1317" formatCode="General">
                  <c:v>-0.13588700000000001</c:v>
                </c:pt>
                <c:pt idx="1318" formatCode="General">
                  <c:v>-0.13116900000000001</c:v>
                </c:pt>
                <c:pt idx="1319" formatCode="General">
                  <c:v>-0.12620400000000001</c:v>
                </c:pt>
                <c:pt idx="1320" formatCode="General">
                  <c:v>-0.121324</c:v>
                </c:pt>
                <c:pt idx="1321" formatCode="General">
                  <c:v>-0.116798</c:v>
                </c:pt>
                <c:pt idx="1322" formatCode="General">
                  <c:v>-0.112724</c:v>
                </c:pt>
                <c:pt idx="1323" formatCode="General">
                  <c:v>-0.10899200000000001</c:v>
                </c:pt>
                <c:pt idx="1324" formatCode="General">
                  <c:v>-0.105338</c:v>
                </c:pt>
                <c:pt idx="1325" formatCode="General">
                  <c:v>-0.101467</c:v>
                </c:pt>
                <c:pt idx="1326" formatCode="General">
                  <c:v>-9.7188899999999995E-2</c:v>
                </c:pt>
                <c:pt idx="1327" formatCode="General">
                  <c:v>-9.2512200000000003E-2</c:v>
                </c:pt>
                <c:pt idx="1328" formatCode="General">
                  <c:v>-8.7633000000000003E-2</c:v>
                </c:pt>
                <c:pt idx="1329" formatCode="General">
                  <c:v>-8.2848099999999994E-2</c:v>
                </c:pt>
                <c:pt idx="1330" formatCode="General">
                  <c:v>-7.84247E-2</c:v>
                </c:pt>
                <c:pt idx="1331" formatCode="General">
                  <c:v>-7.4480500000000005E-2</c:v>
                </c:pt>
                <c:pt idx="1332" formatCode="General">
                  <c:v>-7.0925500000000002E-2</c:v>
                </c:pt>
                <c:pt idx="1333" formatCode="General">
                  <c:v>-6.7489499999999994E-2</c:v>
                </c:pt>
                <c:pt idx="1334" formatCode="General">
                  <c:v>-6.3827800000000004E-2</c:v>
                </c:pt>
                <c:pt idx="1335" formatCode="General">
                  <c:v>-5.9661400000000003E-2</c:v>
                </c:pt>
                <c:pt idx="1336" formatCode="General">
                  <c:v>-5.4888899999999997E-2</c:v>
                </c:pt>
                <c:pt idx="1337" formatCode="General">
                  <c:v>-4.96208E-2</c:v>
                </c:pt>
                <c:pt idx="1338" formatCode="General">
                  <c:v>-4.4124499999999997E-2</c:v>
                </c:pt>
                <c:pt idx="1339" formatCode="General">
                  <c:v>-3.87068E-2</c:v>
                </c:pt>
                <c:pt idx="1340" formatCode="General">
                  <c:v>-3.3582800000000003E-2</c:v>
                </c:pt>
                <c:pt idx="1341" formatCode="General">
                  <c:v>-2.8783400000000001E-2</c:v>
                </c:pt>
                <c:pt idx="1342" formatCode="General">
                  <c:v>-2.4140200000000001E-2</c:v>
                </c:pt>
                <c:pt idx="1343">
                  <c:v>-1.9363200000000001E-2</c:v>
                </c:pt>
                <c:pt idx="1344">
                  <c:v>-1.41805E-2</c:v>
                </c:pt>
                <c:pt idx="1345">
                  <c:v>-8.4758300000000002E-3</c:v>
                </c:pt>
                <c:pt idx="1346">
                  <c:v>-2.3544199999999999E-3</c:v>
                </c:pt>
                <c:pt idx="1347">
                  <c:v>3.8949599999999998E-3</c:v>
                </c:pt>
                <c:pt idx="1348">
                  <c:v>9.9177399999999995E-3</c:v>
                </c:pt>
                <c:pt idx="1349" formatCode="General">
                  <c:v>1.54339E-2</c:v>
                </c:pt>
                <c:pt idx="1350" formatCode="General">
                  <c:v>2.0340400000000002E-2</c:v>
                </c:pt>
                <c:pt idx="1351" formatCode="General">
                  <c:v>2.47391E-2</c:v>
                </c:pt>
                <c:pt idx="1352" formatCode="General">
                  <c:v>2.8884E-2</c:v>
                </c:pt>
                <c:pt idx="1353" formatCode="General">
                  <c:v>3.3069500000000002E-2</c:v>
                </c:pt>
                <c:pt idx="1354" formatCode="General">
                  <c:v>3.7502599999999997E-2</c:v>
                </c:pt>
                <c:pt idx="1355" formatCode="General">
                  <c:v>4.2212E-2</c:v>
                </c:pt>
                <c:pt idx="1356" formatCode="General">
                  <c:v>4.7035500000000001E-2</c:v>
                </c:pt>
                <c:pt idx="1357" formatCode="General">
                  <c:v>5.1695600000000001E-2</c:v>
                </c:pt>
                <c:pt idx="1358" formatCode="General">
                  <c:v>5.5928100000000001E-2</c:v>
                </c:pt>
                <c:pt idx="1359" formatCode="General">
                  <c:v>5.9602700000000002E-2</c:v>
                </c:pt>
                <c:pt idx="1360" formatCode="General">
                  <c:v>6.2784599999999996E-2</c:v>
                </c:pt>
                <c:pt idx="1361" formatCode="General">
                  <c:v>6.5713599999999997E-2</c:v>
                </c:pt>
                <c:pt idx="1362" formatCode="General">
                  <c:v>6.8709900000000004E-2</c:v>
                </c:pt>
                <c:pt idx="1363" formatCode="General">
                  <c:v>7.2044800000000006E-2</c:v>
                </c:pt>
                <c:pt idx="1364" formatCode="General">
                  <c:v>7.5829400000000005E-2</c:v>
                </c:pt>
                <c:pt idx="1365" formatCode="General">
                  <c:v>7.9969700000000005E-2</c:v>
                </c:pt>
                <c:pt idx="1366" formatCode="General">
                  <c:v>8.4208699999999997E-2</c:v>
                </c:pt>
                <c:pt idx="1367" formatCode="General">
                  <c:v>8.8236300000000004E-2</c:v>
                </c:pt>
                <c:pt idx="1368" formatCode="General">
                  <c:v>9.1821299999999995E-2</c:v>
                </c:pt>
                <c:pt idx="1369" formatCode="General">
                  <c:v>9.4907699999999998E-2</c:v>
                </c:pt>
                <c:pt idx="1370" formatCode="General">
                  <c:v>9.7629400000000005E-2</c:v>
                </c:pt>
                <c:pt idx="1371" formatCode="General">
                  <c:v>0.10023600000000001</c:v>
                </c:pt>
                <c:pt idx="1372" formatCode="General">
                  <c:v>0.102966</c:v>
                </c:pt>
                <c:pt idx="1373" formatCode="General">
                  <c:v>0.10594000000000001</c:v>
                </c:pt>
                <c:pt idx="1374" formatCode="General">
                  <c:v>0.109093</c:v>
                </c:pt>
                <c:pt idx="1375" formatCode="General">
                  <c:v>0.11219700000000001</c:v>
                </c:pt>
                <c:pt idx="1376" formatCode="General">
                  <c:v>0.11493200000000001</c:v>
                </c:pt>
                <c:pt idx="1377" formatCode="General">
                  <c:v>0.11700099999999999</c:v>
                </c:pt>
                <c:pt idx="1378" formatCode="General">
                  <c:v>0.118255</c:v>
                </c:pt>
                <c:pt idx="1379" formatCode="General">
                  <c:v>0.11874899999999999</c:v>
                </c:pt>
                <c:pt idx="1380" formatCode="General">
                  <c:v>0.118731</c:v>
                </c:pt>
                <c:pt idx="1381" formatCode="General">
                  <c:v>0.118519</c:v>
                </c:pt>
                <c:pt idx="1382" formatCode="General">
                  <c:v>0.11836199999999999</c:v>
                </c:pt>
                <c:pt idx="1383" formatCode="General">
                  <c:v>0.118322</c:v>
                </c:pt>
                <c:pt idx="1384" formatCode="General">
                  <c:v>0.11826299999999999</c:v>
                </c:pt>
                <c:pt idx="1385" formatCode="General">
                  <c:v>0.117926</c:v>
                </c:pt>
                <c:pt idx="1386" formatCode="General">
                  <c:v>0.11705599999999999</c:v>
                </c:pt>
                <c:pt idx="1387" formatCode="General">
                  <c:v>0.11551599999999999</c:v>
                </c:pt>
                <c:pt idx="1388" formatCode="General">
                  <c:v>0.113353</c:v>
                </c:pt>
                <c:pt idx="1389" formatCode="General">
                  <c:v>0.1108</c:v>
                </c:pt>
                <c:pt idx="1390" formatCode="General">
                  <c:v>0.10818899999999999</c:v>
                </c:pt>
                <c:pt idx="1391" formatCode="General">
                  <c:v>0.105822</c:v>
                </c:pt>
                <c:pt idx="1392" formatCode="General">
                  <c:v>0.103849</c:v>
                </c:pt>
                <c:pt idx="1393" formatCode="General">
                  <c:v>0.102198</c:v>
                </c:pt>
                <c:pt idx="1394" formatCode="General">
                  <c:v>0.100592</c:v>
                </c:pt>
                <c:pt idx="1395" formatCode="General">
                  <c:v>9.8659200000000002E-2</c:v>
                </c:pt>
                <c:pt idx="1396" formatCode="General">
                  <c:v>9.6085000000000004E-2</c:v>
                </c:pt>
                <c:pt idx="1397" formatCode="General">
                  <c:v>9.2748800000000006E-2</c:v>
                </c:pt>
                <c:pt idx="1398" formatCode="General">
                  <c:v>8.8770699999999994E-2</c:v>
                </c:pt>
                <c:pt idx="1399" formatCode="General">
                  <c:v>8.44467E-2</c:v>
                </c:pt>
                <c:pt idx="1400" formatCode="General">
                  <c:v>8.0102300000000001E-2</c:v>
                </c:pt>
                <c:pt idx="1401" formatCode="General">
                  <c:v>7.5934100000000004E-2</c:v>
                </c:pt>
                <c:pt idx="1402" formatCode="General">
                  <c:v>7.1914099999999995E-2</c:v>
                </c:pt>
                <c:pt idx="1403" formatCode="General">
                  <c:v>6.7798300000000006E-2</c:v>
                </c:pt>
                <c:pt idx="1404" formatCode="General">
                  <c:v>6.3229300000000002E-2</c:v>
                </c:pt>
                <c:pt idx="1405" formatCode="General">
                  <c:v>5.78865E-2</c:v>
                </c:pt>
                <c:pt idx="1406" formatCode="General">
                  <c:v>5.1625400000000002E-2</c:v>
                </c:pt>
                <c:pt idx="1407" formatCode="General">
                  <c:v>4.4548400000000002E-2</c:v>
                </c:pt>
                <c:pt idx="1408" formatCode="General">
                  <c:v>3.6976200000000001E-2</c:v>
                </c:pt>
                <c:pt idx="1409" formatCode="General">
                  <c:v>2.9323999999999999E-2</c:v>
                </c:pt>
                <c:pt idx="1410" formatCode="General">
                  <c:v>2.1934599999999999E-2</c:v>
                </c:pt>
                <c:pt idx="1411" formatCode="General">
                  <c:v>1.49456E-2</c:v>
                </c:pt>
                <c:pt idx="1412">
                  <c:v>8.2491999999999999E-3</c:v>
                </c:pt>
                <c:pt idx="1413">
                  <c:v>1.56522E-3</c:v>
                </c:pt>
                <c:pt idx="1414">
                  <c:v>-5.4071700000000002E-3</c:v>
                </c:pt>
                <c:pt idx="1415">
                  <c:v>-1.2832E-2</c:v>
                </c:pt>
                <c:pt idx="1416" formatCode="General">
                  <c:v>-2.0651599999999999E-2</c:v>
                </c:pt>
                <c:pt idx="1417" formatCode="General">
                  <c:v>-2.8612599999999998E-2</c:v>
                </c:pt>
                <c:pt idx="1418" formatCode="General">
                  <c:v>-3.6378800000000003E-2</c:v>
                </c:pt>
                <c:pt idx="1419" formatCode="General">
                  <c:v>-4.3677500000000001E-2</c:v>
                </c:pt>
                <c:pt idx="1420" formatCode="General">
                  <c:v>-5.0417299999999998E-2</c:v>
                </c:pt>
                <c:pt idx="1421" formatCode="General">
                  <c:v>-5.6735000000000001E-2</c:v>
                </c:pt>
                <c:pt idx="1422" formatCode="General">
                  <c:v>-6.29551E-2</c:v>
                </c:pt>
                <c:pt idx="1423" formatCode="General">
                  <c:v>-6.9472400000000004E-2</c:v>
                </c:pt>
                <c:pt idx="1424" formatCode="General">
                  <c:v>-7.6602900000000002E-2</c:v>
                </c:pt>
                <c:pt idx="1425" formatCode="General">
                  <c:v>-8.4460400000000005E-2</c:v>
                </c:pt>
                <c:pt idx="1426" formatCode="General">
                  <c:v>-9.2914300000000005E-2</c:v>
                </c:pt>
                <c:pt idx="1427" formatCode="General">
                  <c:v>-0.101656</c:v>
                </c:pt>
                <c:pt idx="1428" formatCode="General">
                  <c:v>-0.110342</c:v>
                </c:pt>
                <c:pt idx="1429" formatCode="General">
                  <c:v>-0.118755</c:v>
                </c:pt>
                <c:pt idx="1430" formatCode="General">
                  <c:v>-0.12690100000000001</c:v>
                </c:pt>
                <c:pt idx="1431" formatCode="General">
                  <c:v>-0.13500999999999999</c:v>
                </c:pt>
                <c:pt idx="1432" formatCode="General">
                  <c:v>-0.143424</c:v>
                </c:pt>
                <c:pt idx="1433" formatCode="General">
                  <c:v>-0.15243699999999999</c:v>
                </c:pt>
                <c:pt idx="1434" formatCode="General">
                  <c:v>-0.16214300000000001</c:v>
                </c:pt>
                <c:pt idx="1435" formatCode="General">
                  <c:v>-0.17238500000000001</c:v>
                </c:pt>
                <c:pt idx="1436" formatCode="General">
                  <c:v>-0.18280399999999999</c:v>
                </c:pt>
                <c:pt idx="1437" formatCode="General">
                  <c:v>-0.192972</c:v>
                </c:pt>
                <c:pt idx="1438" formatCode="General">
                  <c:v>-0.20255300000000001</c:v>
                </c:pt>
                <c:pt idx="1439" formatCode="General">
                  <c:v>-0.21141299999999999</c:v>
                </c:pt>
                <c:pt idx="1440" formatCode="General">
                  <c:v>-0.219665</c:v>
                </c:pt>
                <c:pt idx="1441" formatCode="General">
                  <c:v>-0.227604</c:v>
                </c:pt>
                <c:pt idx="1442" formatCode="General">
                  <c:v>-0.235567</c:v>
                </c:pt>
                <c:pt idx="1443" formatCode="General">
                  <c:v>-0.24376800000000001</c:v>
                </c:pt>
                <c:pt idx="1444" formatCode="General">
                  <c:v>-0.252195</c:v>
                </c:pt>
                <c:pt idx="1445" formatCode="General">
                  <c:v>-0.260633</c:v>
                </c:pt>
                <c:pt idx="1446" formatCode="General">
                  <c:v>-0.26878400000000002</c:v>
                </c:pt>
                <c:pt idx="1447" formatCode="General">
                  <c:v>-0.27642099999999997</c:v>
                </c:pt>
                <c:pt idx="1448" formatCode="General">
                  <c:v>-0.28349000000000002</c:v>
                </c:pt>
                <c:pt idx="1449" formatCode="General">
                  <c:v>-0.29013</c:v>
                </c:pt>
                <c:pt idx="1450" formatCode="General">
                  <c:v>-0.29662699999999997</c:v>
                </c:pt>
                <c:pt idx="1451" formatCode="General">
                  <c:v>-0.30331900000000001</c:v>
                </c:pt>
                <c:pt idx="1452" formatCode="General">
                  <c:v>-0.310473</c:v>
                </c:pt>
                <c:pt idx="1453" formatCode="General">
                  <c:v>-0.31817699999999999</c:v>
                </c:pt>
                <c:pt idx="1454" formatCode="General">
                  <c:v>-0.32629999999999998</c:v>
                </c:pt>
                <c:pt idx="1455" formatCode="General">
                  <c:v>-0.33455099999999999</c:v>
                </c:pt>
                <c:pt idx="1456" formatCode="General">
                  <c:v>-0.34260000000000002</c:v>
                </c:pt>
                <c:pt idx="1457" formatCode="General">
                  <c:v>-0.350219</c:v>
                </c:pt>
                <c:pt idx="1458" formatCode="General">
                  <c:v>-0.35736600000000002</c:v>
                </c:pt>
                <c:pt idx="1459" formatCode="General">
                  <c:v>-0.36418400000000001</c:v>
                </c:pt>
                <c:pt idx="1460" formatCode="General">
                  <c:v>-0.37092000000000003</c:v>
                </c:pt>
                <c:pt idx="1461" formatCode="General">
                  <c:v>-0.37779400000000002</c:v>
                </c:pt>
                <c:pt idx="1462" formatCode="General">
                  <c:v>-0.38486900000000002</c:v>
                </c:pt>
                <c:pt idx="1463" formatCode="General">
                  <c:v>-0.39199200000000001</c:v>
                </c:pt>
                <c:pt idx="1464" formatCode="General">
                  <c:v>-0.39883200000000002</c:v>
                </c:pt>
                <c:pt idx="1465" formatCode="General">
                  <c:v>-0.40500900000000001</c:v>
                </c:pt>
                <c:pt idx="1466" formatCode="General">
                  <c:v>-0.41024899999999997</c:v>
                </c:pt>
                <c:pt idx="1467" formatCode="General">
                  <c:v>-0.414497</c:v>
                </c:pt>
                <c:pt idx="1468" formatCode="General">
                  <c:v>-0.41793999999999998</c:v>
                </c:pt>
                <c:pt idx="1469" formatCode="General">
                  <c:v>-0.420927</c:v>
                </c:pt>
                <c:pt idx="1470" formatCode="General">
                  <c:v>-0.42382799999999998</c:v>
                </c:pt>
                <c:pt idx="1471" formatCode="General">
                  <c:v>-0.42688799999999999</c:v>
                </c:pt>
                <c:pt idx="1472" formatCode="General">
                  <c:v>-0.43012899999999998</c:v>
                </c:pt>
                <c:pt idx="1473" formatCode="General">
                  <c:v>-0.43337199999999998</c:v>
                </c:pt>
                <c:pt idx="1474" formatCode="General">
                  <c:v>-0.436336</c:v>
                </c:pt>
                <c:pt idx="1475" formatCode="General">
                  <c:v>-0.43879499999999999</c:v>
                </c:pt>
                <c:pt idx="1476" formatCode="General">
                  <c:v>-0.44069799999999998</c:v>
                </c:pt>
                <c:pt idx="1477" formatCode="General">
                  <c:v>-0.44221100000000002</c:v>
                </c:pt>
                <c:pt idx="1478" formatCode="General">
                  <c:v>-0.44365100000000002</c:v>
                </c:pt>
                <c:pt idx="1479" formatCode="General">
                  <c:v>-0.445355</c:v>
                </c:pt>
                <c:pt idx="1480" formatCode="General">
                  <c:v>-0.44753599999999999</c:v>
                </c:pt>
                <c:pt idx="1481" formatCode="General">
                  <c:v>-0.45018999999999998</c:v>
                </c:pt>
                <c:pt idx="1482" formatCode="General">
                  <c:v>-0.45309300000000002</c:v>
                </c:pt>
                <c:pt idx="1483" formatCode="General">
                  <c:v>-0.45588000000000001</c:v>
                </c:pt>
                <c:pt idx="1484" formatCode="General">
                  <c:v>-0.45818599999999998</c:v>
                </c:pt>
                <c:pt idx="1485" formatCode="General">
                  <c:v>-0.45977299999999999</c:v>
                </c:pt>
                <c:pt idx="1486" formatCode="General">
                  <c:v>-0.46061400000000002</c:v>
                </c:pt>
                <c:pt idx="1487" formatCode="General">
                  <c:v>-0.46087499999999998</c:v>
                </c:pt>
                <c:pt idx="1488" formatCode="General">
                  <c:v>-0.46081800000000001</c:v>
                </c:pt>
                <c:pt idx="1489" formatCode="General">
                  <c:v>-0.46066800000000002</c:v>
                </c:pt>
                <c:pt idx="1490" formatCode="General">
                  <c:v>-0.46049499999999999</c:v>
                </c:pt>
                <c:pt idx="1491" formatCode="General">
                  <c:v>-0.46017000000000002</c:v>
                </c:pt>
                <c:pt idx="1492" formatCode="General">
                  <c:v>-0.45941399999999999</c:v>
                </c:pt>
                <c:pt idx="1493" formatCode="General">
                  <c:v>-0.45791300000000001</c:v>
                </c:pt>
                <c:pt idx="1494" formatCode="General">
                  <c:v>-0.45546700000000001</c:v>
                </c:pt>
                <c:pt idx="1495" formatCode="General">
                  <c:v>-0.45207799999999998</c:v>
                </c:pt>
                <c:pt idx="1496" formatCode="General">
                  <c:v>-0.44797300000000001</c:v>
                </c:pt>
                <c:pt idx="1497" formatCode="General">
                  <c:v>-0.44351699999999999</c:v>
                </c:pt>
                <c:pt idx="1498" formatCode="General">
                  <c:v>-0.43908399999999997</c:v>
                </c:pt>
                <c:pt idx="1499" formatCode="General">
                  <c:v>-0.434915</c:v>
                </c:pt>
                <c:pt idx="1500" formatCode="General">
                  <c:v>-0.43104199999999998</c:v>
                </c:pt>
                <c:pt idx="1501" formatCode="General">
                  <c:v>-0.42729899999999998</c:v>
                </c:pt>
                <c:pt idx="1502" formatCode="General">
                  <c:v>-0.42341200000000001</c:v>
                </c:pt>
                <c:pt idx="1503" formatCode="General">
                  <c:v>-0.41913800000000001</c:v>
                </c:pt>
                <c:pt idx="1504" formatCode="General">
                  <c:v>-0.41437800000000002</c:v>
                </c:pt>
                <c:pt idx="1505" formatCode="General">
                  <c:v>-0.40922599999999998</c:v>
                </c:pt>
                <c:pt idx="1506" formatCode="General">
                  <c:v>-0.40393400000000002</c:v>
                </c:pt>
                <c:pt idx="1507" formatCode="General">
                  <c:v>-0.39879900000000001</c:v>
                </c:pt>
                <c:pt idx="1508" formatCode="General">
                  <c:v>-0.39402399999999999</c:v>
                </c:pt>
                <c:pt idx="1509" formatCode="General">
                  <c:v>-0.389625</c:v>
                </c:pt>
                <c:pt idx="1510" formatCode="General">
                  <c:v>-0.38540000000000002</c:v>
                </c:pt>
                <c:pt idx="1511" formatCode="General">
                  <c:v>-0.380998</c:v>
                </c:pt>
                <c:pt idx="1512" formatCode="General">
                  <c:v>-0.37604500000000002</c:v>
                </c:pt>
                <c:pt idx="1513" formatCode="General">
                  <c:v>-0.37028699999999998</c:v>
                </c:pt>
                <c:pt idx="1514" formatCode="General">
                  <c:v>-0.36368200000000001</c:v>
                </c:pt>
                <c:pt idx="1515" formatCode="General">
                  <c:v>-0.35640500000000003</c:v>
                </c:pt>
                <c:pt idx="1516" formatCode="General">
                  <c:v>-0.34875800000000001</c:v>
                </c:pt>
                <c:pt idx="1517" formatCode="General">
                  <c:v>-0.34103899999999998</c:v>
                </c:pt>
                <c:pt idx="1518" formatCode="General">
                  <c:v>-0.33341599999999999</c:v>
                </c:pt>
                <c:pt idx="1519" formatCode="General">
                  <c:v>-0.32586900000000002</c:v>
                </c:pt>
                <c:pt idx="1520" formatCode="General">
                  <c:v>-0.31820300000000001</c:v>
                </c:pt>
                <c:pt idx="1521" formatCode="General">
                  <c:v>-0.31015100000000001</c:v>
                </c:pt>
                <c:pt idx="1522" formatCode="General">
                  <c:v>-0.30150900000000003</c:v>
                </c:pt>
                <c:pt idx="1523" formatCode="General">
                  <c:v>-0.29226600000000003</c:v>
                </c:pt>
                <c:pt idx="1524" formatCode="General">
                  <c:v>-0.28262199999999998</c:v>
                </c:pt>
                <c:pt idx="1525" formatCode="General">
                  <c:v>-0.27292499999999997</c:v>
                </c:pt>
                <c:pt idx="1526" formatCode="General">
                  <c:v>-0.26355699999999999</c:v>
                </c:pt>
                <c:pt idx="1527" formatCode="General">
                  <c:v>-0.254797</c:v>
                </c:pt>
                <c:pt idx="1528" formatCode="General">
                  <c:v>-0.246726</c:v>
                </c:pt>
                <c:pt idx="1529" formatCode="General">
                  <c:v>-0.23918600000000001</c:v>
                </c:pt>
                <c:pt idx="1530" formatCode="General">
                  <c:v>-0.23185600000000001</c:v>
                </c:pt>
                <c:pt idx="1531" formatCode="General">
                  <c:v>-0.22440099999999999</c:v>
                </c:pt>
                <c:pt idx="1532" formatCode="General">
                  <c:v>-0.21663499999999999</c:v>
                </c:pt>
                <c:pt idx="1533" formatCode="General">
                  <c:v>-0.208589</c:v>
                </c:pt>
                <c:pt idx="1534" formatCode="General">
                  <c:v>-0.20047899999999999</c:v>
                </c:pt>
                <c:pt idx="1535" formatCode="General">
                  <c:v>-0.19259299999999999</c:v>
                </c:pt>
                <c:pt idx="1536" formatCode="General">
                  <c:v>-0.18515599999999999</c:v>
                </c:pt>
                <c:pt idx="1537" formatCode="General">
                  <c:v>-0.17821799999999999</c:v>
                </c:pt>
                <c:pt idx="1538" formatCode="General">
                  <c:v>-0.17161000000000001</c:v>
                </c:pt>
                <c:pt idx="1539">
                  <c:v>-0.16499</c:v>
                </c:pt>
                <c:pt idx="1540" formatCode="General">
                  <c:v>-0.157972</c:v>
                </c:pt>
                <c:pt idx="1541" formatCode="General">
                  <c:v>-0.15028</c:v>
                </c:pt>
                <c:pt idx="1542" formatCode="General">
                  <c:v>-0.14185900000000001</c:v>
                </c:pt>
                <c:pt idx="1543" formatCode="General">
                  <c:v>-0.13289799999999999</c:v>
                </c:pt>
                <c:pt idx="1544" formatCode="General">
                  <c:v>-0.12374599999999999</c:v>
                </c:pt>
                <c:pt idx="1545" formatCode="General">
                  <c:v>-0.114763</c:v>
                </c:pt>
                <c:pt idx="1546" formatCode="General">
                  <c:v>-0.106181</c:v>
                </c:pt>
                <c:pt idx="1547" formatCode="General">
                  <c:v>-9.8027500000000004E-2</c:v>
                </c:pt>
                <c:pt idx="1548" formatCode="General">
                  <c:v>-9.0154600000000001E-2</c:v>
                </c:pt>
                <c:pt idx="1549" formatCode="General">
                  <c:v>-8.2336900000000005E-2</c:v>
                </c:pt>
                <c:pt idx="1550" formatCode="General">
                  <c:v>-7.4386499999999994E-2</c:v>
                </c:pt>
                <c:pt idx="1551" formatCode="General">
                  <c:v>-6.6253800000000002E-2</c:v>
                </c:pt>
                <c:pt idx="1552" formatCode="General">
                  <c:v>-5.8079400000000003E-2</c:v>
                </c:pt>
                <c:pt idx="1553" formatCode="General">
                  <c:v>-5.0164300000000002E-2</c:v>
                </c:pt>
                <c:pt idx="1554" formatCode="General">
                  <c:v>-4.2857399999999997E-2</c:v>
                </c:pt>
                <c:pt idx="1555" formatCode="General">
                  <c:v>-3.6407399999999999E-2</c:v>
                </c:pt>
                <c:pt idx="1556" formatCode="General">
                  <c:v>-3.0847300000000001E-2</c:v>
                </c:pt>
                <c:pt idx="1557" formatCode="General">
                  <c:v>-2.5962499999999999E-2</c:v>
                </c:pt>
                <c:pt idx="1558" formatCode="General">
                  <c:v>-2.1360199999999999E-2</c:v>
                </c:pt>
                <c:pt idx="1559" formatCode="General">
                  <c:v>-1.66204E-2</c:v>
                </c:pt>
                <c:pt idx="1560" formatCode="General">
                  <c:v>-1.1459199999999999E-2</c:v>
                </c:pt>
                <c:pt idx="1561">
                  <c:v>-5.8198700000000004E-3</c:v>
                </c:pt>
                <c:pt idx="1562">
                  <c:v>1.43509E-4</c:v>
                </c:pt>
                <c:pt idx="1563">
                  <c:v>6.1582299999999998E-3</c:v>
                </c:pt>
                <c:pt idx="1564" formatCode="General">
                  <c:v>1.1951700000000001E-2</c:v>
                </c:pt>
                <c:pt idx="1565" formatCode="General">
                  <c:v>1.7370300000000002E-2</c:v>
                </c:pt>
                <c:pt idx="1566" formatCode="General">
                  <c:v>2.24583E-2</c:v>
                </c:pt>
                <c:pt idx="1567" formatCode="General">
                  <c:v>2.7441400000000001E-2</c:v>
                </c:pt>
                <c:pt idx="1568" formatCode="General">
                  <c:v>3.26083E-2</c:v>
                </c:pt>
                <c:pt idx="1569" formatCode="General">
                  <c:v>3.8161100000000003E-2</c:v>
                </c:pt>
                <c:pt idx="1570" formatCode="General">
                  <c:v>4.4112899999999997E-2</c:v>
                </c:pt>
                <c:pt idx="1571" formatCode="General">
                  <c:v>5.0257599999999999E-2</c:v>
                </c:pt>
                <c:pt idx="1572" formatCode="General">
                  <c:v>5.62152E-2</c:v>
                </c:pt>
                <c:pt idx="1573" formatCode="General">
                  <c:v>6.1568999999999999E-2</c:v>
                </c:pt>
                <c:pt idx="1574" formatCode="General">
                  <c:v>6.6060999999999995E-2</c:v>
                </c:pt>
                <c:pt idx="1575" formatCode="General">
                  <c:v>6.9714700000000004E-2</c:v>
                </c:pt>
                <c:pt idx="1576" formatCode="General">
                  <c:v>7.2783799999999996E-2</c:v>
                </c:pt>
                <c:pt idx="1577" formatCode="General">
                  <c:v>7.5588699999999995E-2</c:v>
                </c:pt>
                <c:pt idx="1578" formatCode="General">
                  <c:v>7.8370999999999996E-2</c:v>
                </c:pt>
                <c:pt idx="1579" formatCode="General">
                  <c:v>8.1215099999999998E-2</c:v>
                </c:pt>
                <c:pt idx="1580" formatCode="General">
                  <c:v>8.4018899999999994E-2</c:v>
                </c:pt>
                <c:pt idx="1581" formatCode="General">
                  <c:v>8.6523699999999995E-2</c:v>
                </c:pt>
                <c:pt idx="1582" formatCode="General">
                  <c:v>8.8431399999999993E-2</c:v>
                </c:pt>
                <c:pt idx="1583" formatCode="General">
                  <c:v>8.9554300000000003E-2</c:v>
                </c:pt>
                <c:pt idx="1584" formatCode="General">
                  <c:v>8.9895500000000003E-2</c:v>
                </c:pt>
                <c:pt idx="1585" formatCode="General">
                  <c:v>8.9627600000000002E-2</c:v>
                </c:pt>
                <c:pt idx="1586" formatCode="General">
                  <c:v>8.9034100000000005E-2</c:v>
                </c:pt>
                <c:pt idx="1587" formatCode="General">
                  <c:v>8.8451600000000005E-2</c:v>
                </c:pt>
                <c:pt idx="1588" formatCode="General">
                  <c:v>8.8171899999999997E-2</c:v>
                </c:pt>
                <c:pt idx="1589" formatCode="General">
                  <c:v>8.83018E-2</c:v>
                </c:pt>
                <c:pt idx="1590" formatCode="General">
                  <c:v>8.8678800000000002E-2</c:v>
                </c:pt>
                <c:pt idx="1591" formatCode="General">
                  <c:v>8.8937000000000002E-2</c:v>
                </c:pt>
                <c:pt idx="1592" formatCode="General">
                  <c:v>8.8703000000000004E-2</c:v>
                </c:pt>
                <c:pt idx="1593" formatCode="General">
                  <c:v>8.7793899999999994E-2</c:v>
                </c:pt>
                <c:pt idx="1594" formatCode="General">
                  <c:v>8.6287100000000005E-2</c:v>
                </c:pt>
                <c:pt idx="1595" formatCode="General">
                  <c:v>8.4432400000000005E-2</c:v>
                </c:pt>
                <c:pt idx="1596" formatCode="General">
                  <c:v>8.2493800000000006E-2</c:v>
                </c:pt>
                <c:pt idx="1597" formatCode="General">
                  <c:v>8.0631999999999995E-2</c:v>
                </c:pt>
                <c:pt idx="1598" formatCode="General">
                  <c:v>7.8859799999999994E-2</c:v>
                </c:pt>
                <c:pt idx="1599" formatCode="General">
                  <c:v>7.7030199999999993E-2</c:v>
                </c:pt>
                <c:pt idx="1600" formatCode="General">
                  <c:v>7.4849499999999999E-2</c:v>
                </c:pt>
                <c:pt idx="1601" formatCode="General">
                  <c:v>7.1963200000000005E-2</c:v>
                </c:pt>
                <c:pt idx="1602" formatCode="General">
                  <c:v>6.8117200000000003E-2</c:v>
                </c:pt>
                <c:pt idx="1603" formatCode="General">
                  <c:v>6.3304299999999994E-2</c:v>
                </c:pt>
                <c:pt idx="1604" formatCode="General">
                  <c:v>5.7786999999999998E-2</c:v>
                </c:pt>
                <c:pt idx="1605" formatCode="General">
                  <c:v>5.1971099999999999E-2</c:v>
                </c:pt>
                <c:pt idx="1606" formatCode="General">
                  <c:v>4.6204500000000003E-2</c:v>
                </c:pt>
                <c:pt idx="1607" formatCode="General">
                  <c:v>4.0625700000000001E-2</c:v>
                </c:pt>
                <c:pt idx="1608" formatCode="General">
                  <c:v>3.5141699999999998E-2</c:v>
                </c:pt>
                <c:pt idx="1609" formatCode="General">
                  <c:v>2.9520299999999999E-2</c:v>
                </c:pt>
                <c:pt idx="1610" formatCode="General">
                  <c:v>2.3512600000000002E-2</c:v>
                </c:pt>
                <c:pt idx="1611" formatCode="General">
                  <c:v>1.6948100000000001E-2</c:v>
                </c:pt>
                <c:pt idx="1612">
                  <c:v>9.8051100000000006E-3</c:v>
                </c:pt>
                <c:pt idx="1613">
                  <c:v>2.2602199999999999E-3</c:v>
                </c:pt>
                <c:pt idx="1614">
                  <c:v>-5.34075E-3</c:v>
                </c:pt>
                <c:pt idx="1615" formatCode="General">
                  <c:v>-1.26298E-2</c:v>
                </c:pt>
                <c:pt idx="1616" formatCode="General">
                  <c:v>-1.9409900000000001E-2</c:v>
                </c:pt>
                <c:pt idx="1617" formatCode="General">
                  <c:v>-2.5754699999999998E-2</c:v>
                </c:pt>
                <c:pt idx="1618" formatCode="General">
                  <c:v>-3.1944E-2</c:v>
                </c:pt>
                <c:pt idx="1619" formatCode="General">
                  <c:v>-3.8299899999999998E-2</c:v>
                </c:pt>
                <c:pt idx="1620" formatCode="General">
                  <c:v>-4.5048100000000001E-2</c:v>
                </c:pt>
                <c:pt idx="1621" formatCode="General">
                  <c:v>-5.2264199999999997E-2</c:v>
                </c:pt>
                <c:pt idx="1622" formatCode="General">
                  <c:v>-5.9881900000000002E-2</c:v>
                </c:pt>
                <c:pt idx="1623" formatCode="General">
                  <c:v>-6.7725300000000002E-2</c:v>
                </c:pt>
                <c:pt idx="1624" formatCode="General">
                  <c:v>-7.5570399999999996E-2</c:v>
                </c:pt>
                <c:pt idx="1625" formatCode="General">
                  <c:v>-8.3244600000000002E-2</c:v>
                </c:pt>
                <c:pt idx="1626" formatCode="General">
                  <c:v>-9.0723399999999996E-2</c:v>
                </c:pt>
                <c:pt idx="1627" formatCode="General">
                  <c:v>-9.8153400000000002E-2</c:v>
                </c:pt>
                <c:pt idx="1628" formatCode="General">
                  <c:v>-0.10578</c:v>
                </c:pt>
                <c:pt idx="1629" formatCode="General">
                  <c:v>-0.113826</c:v>
                </c:pt>
                <c:pt idx="1630" formatCode="General">
                  <c:v>-0.122388</c:v>
                </c:pt>
                <c:pt idx="1631" formatCode="General">
                  <c:v>-0.13139000000000001</c:v>
                </c:pt>
                <c:pt idx="1632" formatCode="General">
                  <c:v>-0.14058699999999999</c:v>
                </c:pt>
                <c:pt idx="1633" formatCode="General">
                  <c:v>-0.149641</c:v>
                </c:pt>
                <c:pt idx="1634" formatCode="General">
                  <c:v>-0.15823999999999999</c:v>
                </c:pt>
                <c:pt idx="1635" formatCode="General">
                  <c:v>-0.16623599999999999</c:v>
                </c:pt>
                <c:pt idx="1636" formatCode="General">
                  <c:v>-0.17371800000000001</c:v>
                </c:pt>
                <c:pt idx="1637" formatCode="General">
                  <c:v>-0.180925</c:v>
                </c:pt>
                <c:pt idx="1638" formatCode="General">
                  <c:v>-0.18806500000000001</c:v>
                </c:pt>
                <c:pt idx="1639" formatCode="General">
                  <c:v>-0.19519700000000001</c:v>
                </c:pt>
                <c:pt idx="1640" formatCode="General">
                  <c:v>-0.20224400000000001</c:v>
                </c:pt>
                <c:pt idx="1641" formatCode="General">
                  <c:v>-0.20907800000000001</c:v>
                </c:pt>
                <c:pt idx="1642" formatCode="General">
                  <c:v>-0.215563</c:v>
                </c:pt>
                <c:pt idx="1643" formatCode="General">
                  <c:v>-0.22157199999999999</c:v>
                </c:pt>
                <c:pt idx="1644" formatCode="General">
                  <c:v>-0.227024</c:v>
                </c:pt>
                <c:pt idx="1645" formatCode="General">
                  <c:v>-0.231963</c:v>
                </c:pt>
                <c:pt idx="1646" formatCode="General">
                  <c:v>-0.23657</c:v>
                </c:pt>
                <c:pt idx="1647" formatCode="General">
                  <c:v>-0.241094</c:v>
                </c:pt>
                <c:pt idx="1648" formatCode="General">
                  <c:v>-0.245754</c:v>
                </c:pt>
                <c:pt idx="1649" formatCode="General">
                  <c:v>-0.25068699999999999</c:v>
                </c:pt>
                <c:pt idx="1650" formatCode="General">
                  <c:v>-0.25592500000000001</c:v>
                </c:pt>
                <c:pt idx="1651" formatCode="General">
                  <c:v>-0.26136599999999999</c:v>
                </c:pt>
                <c:pt idx="1652" formatCode="General">
                  <c:v>-0.26678400000000002</c:v>
                </c:pt>
                <c:pt idx="1653" formatCode="General">
                  <c:v>-0.27190900000000001</c:v>
                </c:pt>
                <c:pt idx="1654" formatCode="General">
                  <c:v>-0.276559</c:v>
                </c:pt>
                <c:pt idx="1655" formatCode="General">
                  <c:v>-0.28073799999999999</c:v>
                </c:pt>
                <c:pt idx="1656" formatCode="General">
                  <c:v>-0.28462599999999999</c:v>
                </c:pt>
                <c:pt idx="1657" formatCode="General">
                  <c:v>-0.28848000000000001</c:v>
                </c:pt>
                <c:pt idx="1658" formatCode="General">
                  <c:v>-0.29249700000000001</c:v>
                </c:pt>
                <c:pt idx="1659" formatCode="General">
                  <c:v>-0.29669800000000002</c:v>
                </c:pt>
                <c:pt idx="1660" formatCode="General">
                  <c:v>-0.30089900000000003</c:v>
                </c:pt>
                <c:pt idx="1661" formatCode="General">
                  <c:v>-0.30477900000000002</c:v>
                </c:pt>
                <c:pt idx="1662" formatCode="General">
                  <c:v>-0.30804300000000001</c:v>
                </c:pt>
                <c:pt idx="1663" formatCode="General">
                  <c:v>-0.31054700000000002</c:v>
                </c:pt>
                <c:pt idx="1664" formatCode="General">
                  <c:v>-0.31233499999999997</c:v>
                </c:pt>
                <c:pt idx="1665" formatCode="General">
                  <c:v>-0.31359100000000001</c:v>
                </c:pt>
                <c:pt idx="1666" formatCode="General">
                  <c:v>-0.31457000000000002</c:v>
                </c:pt>
                <c:pt idx="1667" formatCode="General">
                  <c:v>-0.31551499999999999</c:v>
                </c:pt>
                <c:pt idx="1668" formatCode="General">
                  <c:v>-0.31655299999999997</c:v>
                </c:pt>
                <c:pt idx="1669" formatCode="General">
                  <c:v>-0.317631</c:v>
                </c:pt>
                <c:pt idx="1670" formatCode="General">
                  <c:v>-0.318552</c:v>
                </c:pt>
                <c:pt idx="1671" formatCode="General">
                  <c:v>-0.31909999999999999</c:v>
                </c:pt>
                <c:pt idx="1672" formatCode="General">
                  <c:v>-0.319156</c:v>
                </c:pt>
                <c:pt idx="1673" formatCode="General">
                  <c:v>-0.31874599999999997</c:v>
                </c:pt>
                <c:pt idx="1674" formatCode="General">
                  <c:v>-0.31803799999999999</c:v>
                </c:pt>
                <c:pt idx="1675" formatCode="General">
                  <c:v>-0.31731599999999999</c:v>
                </c:pt>
                <c:pt idx="1676" formatCode="General">
                  <c:v>-0.31689699999999998</c:v>
                </c:pt>
                <c:pt idx="1677" formatCode="General">
                  <c:v>-0.31698300000000001</c:v>
                </c:pt>
                <c:pt idx="1678" formatCode="General">
                  <c:v>-0.31756200000000001</c:v>
                </c:pt>
                <c:pt idx="1679" formatCode="General">
                  <c:v>-0.31842500000000001</c:v>
                </c:pt>
                <c:pt idx="1680" formatCode="General">
                  <c:v>-0.31926500000000002</c:v>
                </c:pt>
                <c:pt idx="1681" formatCode="General">
                  <c:v>-0.319774</c:v>
                </c:pt>
                <c:pt idx="1682" formatCode="General">
                  <c:v>-0.319747</c:v>
                </c:pt>
                <c:pt idx="1683" formatCode="General">
                  <c:v>-0.31917099999999998</c:v>
                </c:pt>
                <c:pt idx="1684" formatCode="General">
                  <c:v>-0.31823699999999999</c:v>
                </c:pt>
                <c:pt idx="1685" formatCode="General">
                  <c:v>-0.31723000000000001</c:v>
                </c:pt>
                <c:pt idx="1686" formatCode="General">
                  <c:v>-0.31635000000000002</c:v>
                </c:pt>
                <c:pt idx="1687" formatCode="General">
                  <c:v>-0.31559900000000002</c:v>
                </c:pt>
                <c:pt idx="1688" formatCode="General">
                  <c:v>-0.31476599999999999</c:v>
                </c:pt>
                <c:pt idx="1689" formatCode="General">
                  <c:v>-0.31352000000000002</c:v>
                </c:pt>
                <c:pt idx="1690" formatCode="General">
                  <c:v>-0.31156299999999998</c:v>
                </c:pt>
                <c:pt idx="1691" formatCode="General">
                  <c:v>-0.30878299999999997</c:v>
                </c:pt>
                <c:pt idx="1692" formatCode="General">
                  <c:v>-0.30531999999999998</c:v>
                </c:pt>
                <c:pt idx="1693" formatCode="General">
                  <c:v>-0.30148000000000003</c:v>
                </c:pt>
                <c:pt idx="1694" formatCode="General">
                  <c:v>-0.29759799999999997</c:v>
                </c:pt>
                <c:pt idx="1695" formatCode="General">
                  <c:v>-0.29394300000000001</c:v>
                </c:pt>
                <c:pt idx="1696" formatCode="General">
                  <c:v>-0.29068500000000003</c:v>
                </c:pt>
                <c:pt idx="1697" formatCode="General">
                  <c:v>-0.28786699999999998</c:v>
                </c:pt>
                <c:pt idx="1698" formatCode="General">
                  <c:v>-0.28535700000000003</c:v>
                </c:pt>
                <c:pt idx="1699" formatCode="General">
                  <c:v>-0.28287000000000001</c:v>
                </c:pt>
                <c:pt idx="1700" formatCode="General">
                  <c:v>-0.28011799999999998</c:v>
                </c:pt>
                <c:pt idx="1701" formatCode="General">
                  <c:v>-0.27700399999999997</c:v>
                </c:pt>
                <c:pt idx="1702" formatCode="General">
                  <c:v>-0.27370699999999998</c:v>
                </c:pt>
                <c:pt idx="1703" formatCode="General">
                  <c:v>-0.27057300000000001</c:v>
                </c:pt>
                <c:pt idx="1704" formatCode="General">
                  <c:v>-0.267905</c:v>
                </c:pt>
                <c:pt idx="1705" formatCode="General">
                  <c:v>-0.26578299999999999</c:v>
                </c:pt>
                <c:pt idx="1706" formatCode="General">
                  <c:v>-0.26403399999999999</c:v>
                </c:pt>
                <c:pt idx="1707" formatCode="General">
                  <c:v>-0.26233000000000001</c:v>
                </c:pt>
                <c:pt idx="1708" formatCode="General">
                  <c:v>-0.26033800000000001</c:v>
                </c:pt>
                <c:pt idx="1709" formatCode="General">
                  <c:v>-0.25783499999999998</c:v>
                </c:pt>
                <c:pt idx="1710" formatCode="General">
                  <c:v>-0.25475300000000001</c:v>
                </c:pt>
                <c:pt idx="1711" formatCode="General">
                  <c:v>-0.25116899999999998</c:v>
                </c:pt>
                <c:pt idx="1712" formatCode="General">
                  <c:v>-0.247284</c:v>
                </c:pt>
                <c:pt idx="1713" formatCode="General">
                  <c:v>-0.24335999999999999</c:v>
                </c:pt>
                <c:pt idx="1714" formatCode="General">
                  <c:v>-0.239595</c:v>
                </c:pt>
                <c:pt idx="1715" formatCode="General">
                  <c:v>-0.23602600000000001</c:v>
                </c:pt>
                <c:pt idx="1716" formatCode="General">
                  <c:v>-0.23252200000000001</c:v>
                </c:pt>
                <c:pt idx="1717" formatCode="General">
                  <c:v>-0.22886100000000001</c:v>
                </c:pt>
                <c:pt idx="1718" formatCode="General">
                  <c:v>-0.22483700000000001</c:v>
                </c:pt>
                <c:pt idx="1719" formatCode="General">
                  <c:v>-0.22034300000000001</c:v>
                </c:pt>
                <c:pt idx="1720" formatCode="General">
                  <c:v>-0.21545500000000001</c:v>
                </c:pt>
                <c:pt idx="1721" formatCode="General">
                  <c:v>-0.210454</c:v>
                </c:pt>
                <c:pt idx="1722" formatCode="General">
                  <c:v>-0.20572199999999999</c:v>
                </c:pt>
                <c:pt idx="1723" formatCode="General">
                  <c:v>-0.20157</c:v>
                </c:pt>
                <c:pt idx="1724" formatCode="General">
                  <c:v>-0.198106</c:v>
                </c:pt>
                <c:pt idx="1725" formatCode="General">
                  <c:v>-0.19522400000000001</c:v>
                </c:pt>
                <c:pt idx="1726" formatCode="General">
                  <c:v>-0.19267400000000001</c:v>
                </c:pt>
                <c:pt idx="1727" formatCode="General">
                  <c:v>-0.190161</c:v>
                </c:pt>
                <c:pt idx="1728" formatCode="General">
                  <c:v>-0.18746599999999999</c:v>
                </c:pt>
                <c:pt idx="1729" formatCode="General">
                  <c:v>-0.18454699999999999</c:v>
                </c:pt>
                <c:pt idx="1730" formatCode="General">
                  <c:v>-0.18154400000000001</c:v>
                </c:pt>
                <c:pt idx="1731" formatCode="General">
                  <c:v>-0.178701</c:v>
                </c:pt>
                <c:pt idx="1732" formatCode="General">
                  <c:v>-0.17624100000000001</c:v>
                </c:pt>
                <c:pt idx="1733" formatCode="General">
                  <c:v>-0.17425499999999999</c:v>
                </c:pt>
                <c:pt idx="1734" formatCode="General">
                  <c:v>-0.17263899999999999</c:v>
                </c:pt>
                <c:pt idx="1735" formatCode="General">
                  <c:v>-0.17113400000000001</c:v>
                </c:pt>
                <c:pt idx="1736" formatCode="General">
                  <c:v>-0.169437</c:v>
                </c:pt>
                <c:pt idx="1737" formatCode="General">
                  <c:v>-0.167328</c:v>
                </c:pt>
                <c:pt idx="1738" formatCode="General">
                  <c:v>-0.164744</c:v>
                </c:pt>
                <c:pt idx="1739" formatCode="General">
                  <c:v>-0.161797</c:v>
                </c:pt>
                <c:pt idx="1740" formatCode="General">
                  <c:v>-0.158746</c:v>
                </c:pt>
                <c:pt idx="1741" formatCode="General">
                  <c:v>-0.15590499999999999</c:v>
                </c:pt>
                <c:pt idx="1742" formatCode="General">
                  <c:v>-0.15351400000000001</c:v>
                </c:pt>
                <c:pt idx="1743" formatCode="General">
                  <c:v>-0.15163399999999999</c:v>
                </c:pt>
                <c:pt idx="1744" formatCode="General">
                  <c:v>-0.15015999999999999</c:v>
                </c:pt>
                <c:pt idx="1745" formatCode="General">
                  <c:v>-0.148891</c:v>
                </c:pt>
                <c:pt idx="1746" formatCode="General">
                  <c:v>-0.14763299999999999</c:v>
                </c:pt>
                <c:pt idx="1747" formatCode="General">
                  <c:v>-0.14627899999999999</c:v>
                </c:pt>
                <c:pt idx="1748" formatCode="General">
                  <c:v>-0.14486299999999999</c:v>
                </c:pt>
                <c:pt idx="1749" formatCode="General">
                  <c:v>-0.14358299999999999</c:v>
                </c:pt>
                <c:pt idx="1750" formatCode="General">
                  <c:v>-0.14274800000000001</c:v>
                </c:pt>
                <c:pt idx="1751" formatCode="General">
                  <c:v>-0.142646</c:v>
                </c:pt>
                <c:pt idx="1752" formatCode="General">
                  <c:v>-0.14340600000000001</c:v>
                </c:pt>
                <c:pt idx="1753" formatCode="General">
                  <c:v>-0.144922</c:v>
                </c:pt>
                <c:pt idx="1754" formatCode="General">
                  <c:v>-0.14688300000000001</c:v>
                </c:pt>
                <c:pt idx="1755" formatCode="General">
                  <c:v>-0.14891499999999999</c:v>
                </c:pt>
                <c:pt idx="1756" formatCode="General">
                  <c:v>-0.15074000000000001</c:v>
                </c:pt>
                <c:pt idx="1757" formatCode="General">
                  <c:v>-0.152283</c:v>
                </c:pt>
                <c:pt idx="1758" formatCode="General">
                  <c:v>-0.153666</c:v>
                </c:pt>
                <c:pt idx="1759" formatCode="General">
                  <c:v>-0.155109</c:v>
                </c:pt>
                <c:pt idx="1760" formatCode="General">
                  <c:v>-0.15681200000000001</c:v>
                </c:pt>
                <c:pt idx="1761" formatCode="General">
                  <c:v>-0.15887599999999999</c:v>
                </c:pt>
                <c:pt idx="1762" formatCode="General">
                  <c:v>-0.16126299999999999</c:v>
                </c:pt>
                <c:pt idx="1763" formatCode="General">
                  <c:v>-0.163803</c:v>
                </c:pt>
                <c:pt idx="1764" formatCode="General">
                  <c:v>-0.16624800000000001</c:v>
                </c:pt>
                <c:pt idx="1765" formatCode="General">
                  <c:v>-0.168381</c:v>
                </c:pt>
                <c:pt idx="1766" formatCode="General">
                  <c:v>-0.17013400000000001</c:v>
                </c:pt>
                <c:pt idx="1767" formatCode="General">
                  <c:v>-0.17163100000000001</c:v>
                </c:pt>
                <c:pt idx="1768" formatCode="General">
                  <c:v>-0.17315</c:v>
                </c:pt>
                <c:pt idx="1769" formatCode="General">
                  <c:v>-0.17502000000000001</c:v>
                </c:pt>
                <c:pt idx="1770" formatCode="General">
                  <c:v>-0.17748700000000001</c:v>
                </c:pt>
                <c:pt idx="1771" formatCode="General">
                  <c:v>-0.180617</c:v>
                </c:pt>
                <c:pt idx="1772" formatCode="General">
                  <c:v>-0.184279</c:v>
                </c:pt>
                <c:pt idx="1773" formatCode="General">
                  <c:v>-0.188217</c:v>
                </c:pt>
                <c:pt idx="1774" formatCode="General">
                  <c:v>-0.19216</c:v>
                </c:pt>
                <c:pt idx="1775" formatCode="General">
                  <c:v>-0.195938</c:v>
                </c:pt>
                <c:pt idx="1776" formatCode="General">
                  <c:v>-0.199542</c:v>
                </c:pt>
                <c:pt idx="1777" formatCode="General">
                  <c:v>-0.20313899999999999</c:v>
                </c:pt>
                <c:pt idx="1778" formatCode="General">
                  <c:v>-0.20699600000000001</c:v>
                </c:pt>
                <c:pt idx="1779" formatCode="General">
                  <c:v>-0.211366</c:v>
                </c:pt>
                <c:pt idx="1780" formatCode="General">
                  <c:v>-0.21634700000000001</c:v>
                </c:pt>
                <c:pt idx="1781" formatCode="General">
                  <c:v>-0.22181400000000001</c:v>
                </c:pt>
                <c:pt idx="1782" formatCode="General">
                  <c:v>-0.22745299999999999</c:v>
                </c:pt>
                <c:pt idx="1783" formatCode="General">
                  <c:v>-0.23288300000000001</c:v>
                </c:pt>
                <c:pt idx="1784" formatCode="General">
                  <c:v>-0.23780000000000001</c:v>
                </c:pt>
                <c:pt idx="1785" formatCode="General">
                  <c:v>-0.242088</c:v>
                </c:pt>
                <c:pt idx="1786" formatCode="General">
                  <c:v>-0.24584600000000001</c:v>
                </c:pt>
                <c:pt idx="1787" formatCode="General">
                  <c:v>-0.249338</c:v>
                </c:pt>
                <c:pt idx="1788" formatCode="General">
                  <c:v>-0.25286599999999998</c:v>
                </c:pt>
                <c:pt idx="1789" formatCode="General">
                  <c:v>-0.25662699999999999</c:v>
                </c:pt>
                <c:pt idx="1790" formatCode="General">
                  <c:v>-0.26061899999999999</c:v>
                </c:pt>
                <c:pt idx="1791" formatCode="General">
                  <c:v>-0.26466200000000001</c:v>
                </c:pt>
                <c:pt idx="1792" formatCode="General">
                  <c:v>-0.26848100000000003</c:v>
                </c:pt>
                <c:pt idx="1793" formatCode="General">
                  <c:v>-0.27182899999999999</c:v>
                </c:pt>
                <c:pt idx="1794" formatCode="General">
                  <c:v>-0.27460000000000001</c:v>
                </c:pt>
                <c:pt idx="1795" formatCode="General">
                  <c:v>-0.27688400000000002</c:v>
                </c:pt>
                <c:pt idx="1796" formatCode="General">
                  <c:v>-0.27893099999999998</c:v>
                </c:pt>
                <c:pt idx="1797" formatCode="General">
                  <c:v>-0.28104499999999999</c:v>
                </c:pt>
                <c:pt idx="1798" formatCode="General">
                  <c:v>-0.283468</c:v>
                </c:pt>
                <c:pt idx="1799" formatCode="General">
                  <c:v>-0.28629100000000002</c:v>
                </c:pt>
                <c:pt idx="1800" formatCode="General">
                  <c:v>-0.28941899999999998</c:v>
                </c:pt>
                <c:pt idx="1801" formatCode="General">
                  <c:v>-0.292599</c:v>
                </c:pt>
                <c:pt idx="1802" formatCode="General">
                  <c:v>-0.29553000000000001</c:v>
                </c:pt>
                <c:pt idx="1803" formatCode="General">
                  <c:v>-0.29798599999999997</c:v>
                </c:pt>
                <c:pt idx="1804" formatCode="General">
                  <c:v>-0.2999</c:v>
                </c:pt>
                <c:pt idx="1805" formatCode="General">
                  <c:v>-0.30137199999999997</c:v>
                </c:pt>
                <c:pt idx="1806" formatCode="General">
                  <c:v>-0.30261700000000002</c:v>
                </c:pt>
                <c:pt idx="1807" formatCode="General">
                  <c:v>-0.30385800000000002</c:v>
                </c:pt>
                <c:pt idx="1808" formatCode="General">
                  <c:v>-0.30520199999999997</c:v>
                </c:pt>
                <c:pt idx="1809" formatCode="General">
                  <c:v>-0.30656</c:v>
                </c:pt>
                <c:pt idx="1810" formatCode="General">
                  <c:v>-0.30766199999999999</c:v>
                </c:pt>
                <c:pt idx="1811" formatCode="General">
                  <c:v>-0.30816900000000003</c:v>
                </c:pt>
                <c:pt idx="1812" formatCode="General">
                  <c:v>-0.30781799999999998</c:v>
                </c:pt>
                <c:pt idx="1813" formatCode="General">
                  <c:v>-0.30651299999999998</c:v>
                </c:pt>
                <c:pt idx="1814" formatCode="General">
                  <c:v>-0.30436099999999999</c:v>
                </c:pt>
                <c:pt idx="1815" formatCode="General">
                  <c:v>-0.30163400000000001</c:v>
                </c:pt>
                <c:pt idx="1816">
                  <c:v>-0.29866199999999998</c:v>
                </c:pt>
                <c:pt idx="1817" formatCode="General">
                  <c:v>-0.29570200000000002</c:v>
                </c:pt>
                <c:pt idx="1818" formatCode="General">
                  <c:v>-0.29283999999999999</c:v>
                </c:pt>
                <c:pt idx="1819" formatCode="General">
                  <c:v>-0.28997499999999998</c:v>
                </c:pt>
                <c:pt idx="1820" formatCode="General">
                  <c:v>-0.286881</c:v>
                </c:pt>
                <c:pt idx="1821" formatCode="General">
                  <c:v>-0.28331299999999998</c:v>
                </c:pt>
                <c:pt idx="1822" formatCode="General">
                  <c:v>-0.27912599999999999</c:v>
                </c:pt>
                <c:pt idx="1823" formatCode="General">
                  <c:v>-0.27435100000000001</c:v>
                </c:pt>
                <c:pt idx="1824" formatCode="General">
                  <c:v>-0.26919799999999999</c:v>
                </c:pt>
                <c:pt idx="1825" formatCode="General">
                  <c:v>-0.26397500000000002</c:v>
                </c:pt>
                <c:pt idx="1826" formatCode="General">
                  <c:v>-0.258967</c:v>
                </c:pt>
                <c:pt idx="1827" formatCode="General">
                  <c:v>-0.25431500000000001</c:v>
                </c:pt>
                <c:pt idx="1828" formatCode="General">
                  <c:v>-0.24996299999999999</c:v>
                </c:pt>
                <c:pt idx="1829" formatCode="General">
                  <c:v>-0.24567800000000001</c:v>
                </c:pt>
                <c:pt idx="1830" formatCode="General">
                  <c:v>-0.241143</c:v>
                </c:pt>
                <c:pt idx="1831" formatCode="General">
                  <c:v>-0.23607900000000001</c:v>
                </c:pt>
                <c:pt idx="1832" formatCode="General">
                  <c:v>-0.23034499999999999</c:v>
                </c:pt>
                <c:pt idx="1833" formatCode="General">
                  <c:v>-0.22398399999999999</c:v>
                </c:pt>
                <c:pt idx="1834" formatCode="General">
                  <c:v>-0.21718599999999999</c:v>
                </c:pt>
                <c:pt idx="1835" formatCode="General">
                  <c:v>-0.21019299999999999</c:v>
                </c:pt>
                <c:pt idx="1836" formatCode="General">
                  <c:v>-0.20319300000000001</c:v>
                </c:pt>
                <c:pt idx="1837" formatCode="General">
                  <c:v>-0.19623299999999999</c:v>
                </c:pt>
                <c:pt idx="1838" formatCode="General">
                  <c:v>-0.18921499999999999</c:v>
                </c:pt>
                <c:pt idx="1839" formatCode="General">
                  <c:v>-0.18193799999999999</c:v>
                </c:pt>
                <c:pt idx="1840" formatCode="General">
                  <c:v>-0.17419999999999999</c:v>
                </c:pt>
                <c:pt idx="1841" formatCode="General">
                  <c:v>-0.16589499999999999</c:v>
                </c:pt>
                <c:pt idx="1842" formatCode="General">
                  <c:v>-0.15706500000000001</c:v>
                </c:pt>
                <c:pt idx="1843" formatCode="General">
                  <c:v>-0.147899</c:v>
                </c:pt>
                <c:pt idx="1844" formatCode="General">
                  <c:v>-0.13866600000000001</c:v>
                </c:pt>
                <c:pt idx="1845" formatCode="General">
                  <c:v>-0.12962399999999999</c:v>
                </c:pt>
                <c:pt idx="1846" formatCode="General">
                  <c:v>-0.12093</c:v>
                </c:pt>
                <c:pt idx="1847" formatCode="General">
                  <c:v>-0.11261</c:v>
                </c:pt>
                <c:pt idx="1848" formatCode="General">
                  <c:v>-0.104575</c:v>
                </c:pt>
                <c:pt idx="1849" formatCode="General">
                  <c:v>-9.6682000000000004E-2</c:v>
                </c:pt>
                <c:pt idx="1850" formatCode="General">
                  <c:v>-8.8819999999999996E-2</c:v>
                </c:pt>
                <c:pt idx="1851" formatCode="General">
                  <c:v>-8.09613E-2</c:v>
                </c:pt>
                <c:pt idx="1852" formatCode="General">
                  <c:v>-7.3174699999999995E-2</c:v>
                </c:pt>
                <c:pt idx="1853" formatCode="General">
                  <c:v>-6.5583500000000003E-2</c:v>
                </c:pt>
                <c:pt idx="1854" formatCode="General">
                  <c:v>-5.8293200000000003E-2</c:v>
                </c:pt>
                <c:pt idx="1855" formatCode="General">
                  <c:v>-5.1325999999999997E-2</c:v>
                </c:pt>
                <c:pt idx="1856" formatCode="General">
                  <c:v>-4.4597499999999998E-2</c:v>
                </c:pt>
                <c:pt idx="1857" formatCode="General">
                  <c:v>-3.7940700000000001E-2</c:v>
                </c:pt>
                <c:pt idx="1858" formatCode="General">
                  <c:v>-3.1163900000000001E-2</c:v>
                </c:pt>
                <c:pt idx="1859" formatCode="General">
                  <c:v>-2.4114400000000001E-2</c:v>
                </c:pt>
                <c:pt idx="1860" formatCode="General">
                  <c:v>-1.67268E-2</c:v>
                </c:pt>
                <c:pt idx="1861">
                  <c:v>-9.0362900000000006E-3</c:v>
                </c:pt>
                <c:pt idx="1862">
                  <c:v>-1.1560800000000001E-3</c:v>
                </c:pt>
                <c:pt idx="1863">
                  <c:v>6.7704000000000002E-3</c:v>
                </c:pt>
                <c:pt idx="1864" formatCode="General">
                  <c:v>1.46214E-2</c:v>
                </c:pt>
                <c:pt idx="1865" formatCode="General">
                  <c:v>2.2333200000000001E-2</c:v>
                </c:pt>
                <c:pt idx="1866" formatCode="General">
                  <c:v>2.99069E-2</c:v>
                </c:pt>
                <c:pt idx="1867" formatCode="General">
                  <c:v>3.7386500000000003E-2</c:v>
                </c:pt>
                <c:pt idx="1868" formatCode="General">
                  <c:v>4.4822399999999998E-2</c:v>
                </c:pt>
                <c:pt idx="1869" formatCode="General">
                  <c:v>5.2235700000000003E-2</c:v>
                </c:pt>
                <c:pt idx="1870" formatCode="General">
                  <c:v>5.9589799999999998E-2</c:v>
                </c:pt>
                <c:pt idx="1871" formatCode="General">
                  <c:v>6.6776799999999997E-2</c:v>
                </c:pt>
                <c:pt idx="1872" formatCode="General">
                  <c:v>7.3635500000000007E-2</c:v>
                </c:pt>
                <c:pt idx="1873" formatCode="General">
                  <c:v>8.0007900000000007E-2</c:v>
                </c:pt>
                <c:pt idx="1874" formatCode="General">
                  <c:v>8.5804800000000001E-2</c:v>
                </c:pt>
                <c:pt idx="1875" formatCode="General">
                  <c:v>9.1036699999999998E-2</c:v>
                </c:pt>
                <c:pt idx="1876" formatCode="General">
                  <c:v>9.5796300000000001E-2</c:v>
                </c:pt>
                <c:pt idx="1877" formatCode="General">
                  <c:v>0.100212</c:v>
                </c:pt>
                <c:pt idx="1878" formatCode="General">
                  <c:v>0.104397</c:v>
                </c:pt>
                <c:pt idx="1879" formatCode="General">
                  <c:v>0.108416</c:v>
                </c:pt>
                <c:pt idx="1880" formatCode="General">
                  <c:v>0.112259</c:v>
                </c:pt>
                <c:pt idx="1881" formatCode="General">
                  <c:v>0.11586399999999999</c:v>
                </c:pt>
                <c:pt idx="1882" formatCode="General">
                  <c:v>0.119157</c:v>
                </c:pt>
                <c:pt idx="1883" formatCode="General">
                  <c:v>0.12210500000000001</c:v>
                </c:pt>
                <c:pt idx="1884" formatCode="General">
                  <c:v>0.124755</c:v>
                </c:pt>
                <c:pt idx="1885" formatCode="General">
                  <c:v>0.12722800000000001</c:v>
                </c:pt>
                <c:pt idx="1886" formatCode="General">
                  <c:v>0.12967300000000001</c:v>
                </c:pt>
                <c:pt idx="1887" formatCode="General">
                  <c:v>0.13220399999999999</c:v>
                </c:pt>
                <c:pt idx="1888" formatCode="General">
                  <c:v>0.134855</c:v>
                </c:pt>
                <c:pt idx="1889" formatCode="General">
                  <c:v>0.137575</c:v>
                </c:pt>
                <c:pt idx="1890" formatCode="General">
                  <c:v>0.140241</c:v>
                </c:pt>
                <c:pt idx="1891" formatCode="General">
                  <c:v>0.14268600000000001</c:v>
                </c:pt>
                <c:pt idx="1892" formatCode="General">
                  <c:v>0.14474400000000001</c:v>
                </c:pt>
                <c:pt idx="1893" formatCode="General">
                  <c:v>0.14630799999999999</c:v>
                </c:pt>
                <c:pt idx="1894" formatCode="General">
                  <c:v>0.14736199999999999</c:v>
                </c:pt>
                <c:pt idx="1895" formatCode="General">
                  <c:v>0.147978</c:v>
                </c:pt>
                <c:pt idx="1896" formatCode="General">
                  <c:v>0.14826700000000001</c:v>
                </c:pt>
                <c:pt idx="1897" formatCode="General">
                  <c:v>0.14829800000000001</c:v>
                </c:pt>
                <c:pt idx="1898" formatCode="General">
                  <c:v>0.14804200000000001</c:v>
                </c:pt>
                <c:pt idx="1899" formatCode="General">
                  <c:v>0.14735899999999999</c:v>
                </c:pt>
                <c:pt idx="1900" formatCode="General">
                  <c:v>0.146064</c:v>
                </c:pt>
                <c:pt idx="1901" formatCode="General">
                  <c:v>0.14402499999999999</c:v>
                </c:pt>
                <c:pt idx="1902" formatCode="General">
                  <c:v>0.14121900000000001</c:v>
                </c:pt>
                <c:pt idx="1903" formatCode="General">
                  <c:v>0.137737</c:v>
                </c:pt>
                <c:pt idx="1904" formatCode="General">
                  <c:v>0.13373599999999999</c:v>
                </c:pt>
                <c:pt idx="1905" formatCode="General">
                  <c:v>0.12939500000000001</c:v>
                </c:pt>
                <c:pt idx="1906" formatCode="General">
                  <c:v>0.124879</c:v>
                </c:pt>
                <c:pt idx="1907" formatCode="General">
                  <c:v>0.120286</c:v>
                </c:pt>
                <c:pt idx="1908" formatCode="General">
                  <c:v>0.115624</c:v>
                </c:pt>
                <c:pt idx="1909" formatCode="General">
                  <c:v>0.110806</c:v>
                </c:pt>
                <c:pt idx="1910" formatCode="General">
                  <c:v>0.105707</c:v>
                </c:pt>
                <c:pt idx="1911" formatCode="General">
                  <c:v>0.10025100000000001</c:v>
                </c:pt>
                <c:pt idx="1912" formatCode="General">
                  <c:v>9.4468499999999997E-2</c:v>
                </c:pt>
                <c:pt idx="1913" formatCode="General">
                  <c:v>8.8483400000000004E-2</c:v>
                </c:pt>
                <c:pt idx="1914" formatCode="General">
                  <c:v>8.2445599999999994E-2</c:v>
                </c:pt>
                <c:pt idx="1915" formatCode="General">
                  <c:v>7.6454900000000006E-2</c:v>
                </c:pt>
                <c:pt idx="1916" formatCode="General">
                  <c:v>7.0527199999999998E-2</c:v>
                </c:pt>
                <c:pt idx="1917" formatCode="General">
                  <c:v>6.4597199999999994E-2</c:v>
                </c:pt>
                <c:pt idx="1918" formatCode="General">
                  <c:v>5.8539000000000001E-2</c:v>
                </c:pt>
                <c:pt idx="1919" formatCode="General">
                  <c:v>5.2195699999999998E-2</c:v>
                </c:pt>
                <c:pt idx="1920">
                  <c:v>4.5416400000000003E-2</c:v>
                </c:pt>
                <c:pt idx="1921" formatCode="General">
                  <c:v>3.8090899999999997E-2</c:v>
                </c:pt>
                <c:pt idx="1922" formatCode="General">
                  <c:v>3.0172000000000001E-2</c:v>
                </c:pt>
                <c:pt idx="1923" formatCode="General">
                  <c:v>2.16861E-2</c:v>
                </c:pt>
                <c:pt idx="1924" formatCode="General">
                  <c:v>1.2723699999999999E-2</c:v>
                </c:pt>
                <c:pt idx="1925">
                  <c:v>3.3949499999999999E-3</c:v>
                </c:pt>
                <c:pt idx="1926">
                  <c:v>-6.23107E-3</c:v>
                </c:pt>
                <c:pt idx="1927" formatCode="General">
                  <c:v>-1.6156199999999999E-2</c:v>
                </c:pt>
                <c:pt idx="1928" formatCode="General">
                  <c:v>-2.6431099999999999E-2</c:v>
                </c:pt>
                <c:pt idx="1929" formatCode="General">
                  <c:v>-3.7110200000000003E-2</c:v>
                </c:pt>
                <c:pt idx="1930" formatCode="General">
                  <c:v>-4.82198E-2</c:v>
                </c:pt>
                <c:pt idx="1931" formatCode="General">
                  <c:v>-5.9737800000000001E-2</c:v>
                </c:pt>
                <c:pt idx="1932" formatCode="General">
                  <c:v>-7.1580199999999997E-2</c:v>
                </c:pt>
                <c:pt idx="1933" formatCode="General">
                  <c:v>-8.3602099999999999E-2</c:v>
                </c:pt>
                <c:pt idx="1934" formatCode="General">
                  <c:v>-9.5632499999999995E-2</c:v>
                </c:pt>
                <c:pt idx="1935" formatCode="General">
                  <c:v>-0.107525</c:v>
                </c:pt>
                <c:pt idx="1936" formatCode="General">
                  <c:v>-0.119196</c:v>
                </c:pt>
                <c:pt idx="1937" formatCode="General">
                  <c:v>-0.13063</c:v>
                </c:pt>
                <c:pt idx="1938" formatCode="General">
                  <c:v>-0.141873</c:v>
                </c:pt>
                <c:pt idx="1939" formatCode="General">
                  <c:v>-0.153007</c:v>
                </c:pt>
                <c:pt idx="1940" formatCode="General">
                  <c:v>-0.164108</c:v>
                </c:pt>
                <c:pt idx="1941" formatCode="General">
                  <c:v>-0.17519100000000001</c:v>
                </c:pt>
                <c:pt idx="1942" formatCode="General">
                  <c:v>-0.186198</c:v>
                </c:pt>
                <c:pt idx="1943" formatCode="General">
                  <c:v>-0.19703100000000001</c:v>
                </c:pt>
                <c:pt idx="1944" formatCode="General">
                  <c:v>-0.20762700000000001</c:v>
                </c:pt>
                <c:pt idx="1945" formatCode="General">
                  <c:v>-0.217997</c:v>
                </c:pt>
                <c:pt idx="1946" formatCode="General">
                  <c:v>-0.22821900000000001</c:v>
                </c:pt>
                <c:pt idx="1947" formatCode="General">
                  <c:v>-0.23840600000000001</c:v>
                </c:pt>
                <c:pt idx="1948" formatCode="General">
                  <c:v>-0.248667</c:v>
                </c:pt>
                <c:pt idx="1949" formatCode="General">
                  <c:v>-0.25908399999999998</c:v>
                </c:pt>
                <c:pt idx="1950" formatCode="General">
                  <c:v>-0.269677</c:v>
                </c:pt>
                <c:pt idx="1951" formatCode="General">
                  <c:v>-0.28039700000000001</c:v>
                </c:pt>
                <c:pt idx="1952" formatCode="General">
                  <c:v>-0.29114600000000002</c:v>
                </c:pt>
                <c:pt idx="1953" formatCode="General">
                  <c:v>-0.301819</c:v>
                </c:pt>
                <c:pt idx="1954" formatCode="General">
                  <c:v>-0.31233300000000003</c:v>
                </c:pt>
                <c:pt idx="1955" formatCode="General">
                  <c:v>-0.32263799999999998</c:v>
                </c:pt>
                <c:pt idx="1956" formatCode="General">
                  <c:v>-0.33271600000000001</c:v>
                </c:pt>
                <c:pt idx="1957" formatCode="General">
                  <c:v>-0.34257100000000001</c:v>
                </c:pt>
                <c:pt idx="1958" formatCode="General">
                  <c:v>-0.35220200000000002</c:v>
                </c:pt>
                <c:pt idx="1959" formatCode="General">
                  <c:v>-0.36158400000000002</c:v>
                </c:pt>
                <c:pt idx="1960" formatCode="General">
                  <c:v>-0.370666</c:v>
                </c:pt>
                <c:pt idx="1961" formatCode="General">
                  <c:v>-0.37937799999999999</c:v>
                </c:pt>
                <c:pt idx="1962" formatCode="General">
                  <c:v>-0.38764100000000001</c:v>
                </c:pt>
                <c:pt idx="1963" formatCode="General">
                  <c:v>-0.39538299999999998</c:v>
                </c:pt>
                <c:pt idx="1964" formatCode="General">
                  <c:v>-0.40255099999999999</c:v>
                </c:pt>
                <c:pt idx="1965" formatCode="General">
                  <c:v>-0.40914200000000001</c:v>
                </c:pt>
                <c:pt idx="1966" formatCode="General">
                  <c:v>-0.41520299999999999</c:v>
                </c:pt>
                <c:pt idx="1967" formatCode="General">
                  <c:v>-0.42082399999999998</c:v>
                </c:pt>
                <c:pt idx="1968" formatCode="General">
                  <c:v>-0.42610100000000001</c:v>
                </c:pt>
                <c:pt idx="1969" formatCode="General">
                  <c:v>-0.431116</c:v>
                </c:pt>
                <c:pt idx="1970" formatCode="General">
                  <c:v>-0.43591000000000002</c:v>
                </c:pt>
                <c:pt idx="1971" formatCode="General">
                  <c:v>-0.44048399999999999</c:v>
                </c:pt>
                <c:pt idx="1972" formatCode="General">
                  <c:v>-0.44480799999999998</c:v>
                </c:pt>
                <c:pt idx="1973" formatCode="General">
                  <c:v>-0.448851</c:v>
                </c:pt>
                <c:pt idx="1974" formatCode="General">
                  <c:v>-0.45262000000000002</c:v>
                </c:pt>
                <c:pt idx="1975" formatCode="General">
                  <c:v>-0.456175</c:v>
                </c:pt>
                <c:pt idx="1976" formatCode="General">
                  <c:v>-0.45960200000000001</c:v>
                </c:pt>
                <c:pt idx="1977" formatCode="General">
                  <c:v>-0.46296199999999998</c:v>
                </c:pt>
                <c:pt idx="1978" formatCode="General">
                  <c:v>-0.46625899999999998</c:v>
                </c:pt>
                <c:pt idx="1979" formatCode="General">
                  <c:v>-0.469445</c:v>
                </c:pt>
                <c:pt idx="1980" formatCode="General">
                  <c:v>-0.47244199999999997</c:v>
                </c:pt>
                <c:pt idx="1981" formatCode="General">
                  <c:v>-0.47516000000000003</c:v>
                </c:pt>
                <c:pt idx="1982" formatCode="General">
                  <c:v>-0.47751300000000002</c:v>
                </c:pt>
                <c:pt idx="1983" formatCode="General">
                  <c:v>-0.47943200000000002</c:v>
                </c:pt>
                <c:pt idx="1984" formatCode="General">
                  <c:v>-0.480877</c:v>
                </c:pt>
                <c:pt idx="1985" formatCode="General">
                  <c:v>-0.48183900000000002</c:v>
                </c:pt>
                <c:pt idx="1986" formatCode="General">
                  <c:v>-0.482325</c:v>
                </c:pt>
                <c:pt idx="1987" formatCode="General">
                  <c:v>-0.48233799999999999</c:v>
                </c:pt>
                <c:pt idx="1988" formatCode="General">
                  <c:v>-0.48186499999999999</c:v>
                </c:pt>
                <c:pt idx="1989" formatCode="General">
                  <c:v>-0.48086600000000002</c:v>
                </c:pt>
                <c:pt idx="1990" formatCode="General">
                  <c:v>-0.479294</c:v>
                </c:pt>
                <c:pt idx="1991" formatCode="General">
                  <c:v>-0.47711300000000001</c:v>
                </c:pt>
                <c:pt idx="1992" formatCode="General">
                  <c:v>-0.47432600000000003</c:v>
                </c:pt>
                <c:pt idx="1993" formatCode="General">
                  <c:v>-0.47098200000000001</c:v>
                </c:pt>
                <c:pt idx="1994" formatCode="General">
                  <c:v>-0.467173</c:v>
                </c:pt>
                <c:pt idx="1995" formatCode="General">
                  <c:v>-0.46301100000000001</c:v>
                </c:pt>
                <c:pt idx="1996" formatCode="General">
                  <c:v>-0.458596</c:v>
                </c:pt>
                <c:pt idx="1997" formatCode="General">
                  <c:v>-0.45400000000000001</c:v>
                </c:pt>
                <c:pt idx="1998" formatCode="General">
                  <c:v>-0.44925799999999999</c:v>
                </c:pt>
                <c:pt idx="1999" formatCode="General">
                  <c:v>-0.44438</c:v>
                </c:pt>
                <c:pt idx="2000" formatCode="General">
                  <c:v>-0.43936500000000001</c:v>
                </c:pt>
                <c:pt idx="2001" formatCode="General">
                  <c:v>-0.43421199999999999</c:v>
                </c:pt>
                <c:pt idx="2002" formatCode="General">
                  <c:v>-0.42893599999999998</c:v>
                </c:pt>
                <c:pt idx="2003" formatCode="General">
                  <c:v>-0.42355799999999999</c:v>
                </c:pt>
                <c:pt idx="2004" formatCode="General">
                  <c:v>-0.41809800000000003</c:v>
                </c:pt>
                <c:pt idx="2005" formatCode="General">
                  <c:v>-0.41256399999999999</c:v>
                </c:pt>
                <c:pt idx="2006" formatCode="General">
                  <c:v>-0.40693200000000002</c:v>
                </c:pt>
                <c:pt idx="2007" formatCode="General">
                  <c:v>-0.40113900000000002</c:v>
                </c:pt>
                <c:pt idx="2008" formatCode="General">
                  <c:v>-0.39508399999999999</c:v>
                </c:pt>
                <c:pt idx="2009" formatCode="General">
                  <c:v>-0.38865300000000003</c:v>
                </c:pt>
                <c:pt idx="2010" formatCode="General">
                  <c:v>-0.38175199999999998</c:v>
                </c:pt>
                <c:pt idx="2011" formatCode="General">
                  <c:v>-0.374336</c:v>
                </c:pt>
                <c:pt idx="2012" formatCode="General">
                  <c:v>-0.36641899999999999</c:v>
                </c:pt>
                <c:pt idx="2013" formatCode="General">
                  <c:v>-0.35805700000000001</c:v>
                </c:pt>
                <c:pt idx="2014" formatCode="General">
                  <c:v>-0.349333</c:v>
                </c:pt>
                <c:pt idx="2015" formatCode="General">
                  <c:v>-0.34032400000000002</c:v>
                </c:pt>
                <c:pt idx="2016" formatCode="General">
                  <c:v>-0.33108700000000002</c:v>
                </c:pt>
                <c:pt idx="2017" formatCode="General">
                  <c:v>-0.32164399999999999</c:v>
                </c:pt>
                <c:pt idx="2018" formatCode="General">
                  <c:v>-0.31199500000000002</c:v>
                </c:pt>
                <c:pt idx="2019" formatCode="General">
                  <c:v>-0.30213299999999998</c:v>
                </c:pt>
                <c:pt idx="2020" formatCode="General">
                  <c:v>-0.29207300000000003</c:v>
                </c:pt>
                <c:pt idx="2021" formatCode="General">
                  <c:v>-0.28186699999999998</c:v>
                </c:pt>
                <c:pt idx="2022" formatCode="General">
                  <c:v>-0.27160400000000001</c:v>
                </c:pt>
                <c:pt idx="2023" formatCode="General">
                  <c:v>-0.26138699999999998</c:v>
                </c:pt>
                <c:pt idx="2024" formatCode="General">
                  <c:v>-0.251307</c:v>
                </c:pt>
                <c:pt idx="2025" formatCode="General">
                  <c:v>-0.24141399999999999</c:v>
                </c:pt>
                <c:pt idx="2026" formatCode="General">
                  <c:v>-0.23169699999999999</c:v>
                </c:pt>
                <c:pt idx="2027" formatCode="General">
                  <c:v>-0.22209100000000001</c:v>
                </c:pt>
                <c:pt idx="2028" formatCode="General">
                  <c:v>-0.21249999999999999</c:v>
                </c:pt>
                <c:pt idx="2029" formatCode="General">
                  <c:v>-0.20283699999999999</c:v>
                </c:pt>
                <c:pt idx="2030" formatCode="General">
                  <c:v>-0.193047</c:v>
                </c:pt>
                <c:pt idx="2031" formatCode="General">
                  <c:v>-0.18312899999999999</c:v>
                </c:pt>
                <c:pt idx="2032" formatCode="General">
                  <c:v>-0.173124</c:v>
                </c:pt>
                <c:pt idx="2033" formatCode="General">
                  <c:v>-0.16309399999999999</c:v>
                </c:pt>
                <c:pt idx="2034" formatCode="General">
                  <c:v>-0.15309200000000001</c:v>
                </c:pt>
                <c:pt idx="2035" formatCode="General">
                  <c:v>-0.14313600000000001</c:v>
                </c:pt>
                <c:pt idx="2036" formatCode="General">
                  <c:v>-0.13320299999999999</c:v>
                </c:pt>
                <c:pt idx="2037" formatCode="General">
                  <c:v>-0.123238</c:v>
                </c:pt>
                <c:pt idx="2038" formatCode="General">
                  <c:v>-0.113174</c:v>
                </c:pt>
                <c:pt idx="2039" formatCode="General">
                  <c:v>-0.10297099999999999</c:v>
                </c:pt>
                <c:pt idx="2040" formatCode="General">
                  <c:v>-9.2630900000000002E-2</c:v>
                </c:pt>
                <c:pt idx="2041" formatCode="General">
                  <c:v>-8.2210099999999994E-2</c:v>
                </c:pt>
                <c:pt idx="2042" formatCode="General">
                  <c:v>-7.1801699999999996E-2</c:v>
                </c:pt>
                <c:pt idx="2043" formatCode="General">
                  <c:v>-6.1504400000000001E-2</c:v>
                </c:pt>
                <c:pt idx="2044" formatCode="General">
                  <c:v>-5.1391899999999997E-2</c:v>
                </c:pt>
                <c:pt idx="2045" formatCode="General">
                  <c:v>-4.1492899999999999E-2</c:v>
                </c:pt>
                <c:pt idx="2046" formatCode="General">
                  <c:v>-3.1791800000000002E-2</c:v>
                </c:pt>
                <c:pt idx="2047" formatCode="General">
                  <c:v>-2.2244400000000001E-2</c:v>
                </c:pt>
                <c:pt idx="2048" formatCode="General">
                  <c:v>-1.28021E-2</c:v>
                </c:pt>
                <c:pt idx="2049">
                  <c:v>-3.4372199999999999E-3</c:v>
                </c:pt>
                <c:pt idx="2050">
                  <c:v>5.8385700000000004E-3</c:v>
                </c:pt>
                <c:pt idx="2051" formatCode="General">
                  <c:v>1.4973999999999999E-2</c:v>
                </c:pt>
                <c:pt idx="2052" formatCode="General">
                  <c:v>2.38972E-2</c:v>
                </c:pt>
                <c:pt idx="2053" formatCode="General">
                  <c:v>3.2547300000000001E-2</c:v>
                </c:pt>
                <c:pt idx="2054" formatCode="General">
                  <c:v>4.0898299999999999E-2</c:v>
                </c:pt>
                <c:pt idx="2055" formatCode="General">
                  <c:v>4.8965300000000003E-2</c:v>
                </c:pt>
                <c:pt idx="2056" formatCode="General">
                  <c:v>5.6791399999999999E-2</c:v>
                </c:pt>
                <c:pt idx="2057" formatCode="General">
                  <c:v>6.4426600000000001E-2</c:v>
                </c:pt>
                <c:pt idx="2058" formatCode="General">
                  <c:v>7.1905200000000002E-2</c:v>
                </c:pt>
                <c:pt idx="2059" formatCode="General">
                  <c:v>7.9230700000000001E-2</c:v>
                </c:pt>
                <c:pt idx="2060" formatCode="General">
                  <c:v>8.6376599999999998E-2</c:v>
                </c:pt>
                <c:pt idx="2061" formatCode="General">
                  <c:v>9.3306500000000001E-2</c:v>
                </c:pt>
                <c:pt idx="2062" formatCode="General">
                  <c:v>0.10000199999999999</c:v>
                </c:pt>
                <c:pt idx="2063" formatCode="General">
                  <c:v>0.10648100000000001</c:v>
                </c:pt>
                <c:pt idx="2064" formatCode="General">
                  <c:v>0.112792</c:v>
                </c:pt>
                <c:pt idx="2065" formatCode="General">
                  <c:v>0.118994</c:v>
                </c:pt>
                <c:pt idx="2066" formatCode="General">
                  <c:v>0.12512499999999999</c:v>
                </c:pt>
                <c:pt idx="2067" formatCode="General">
                  <c:v>0.131184</c:v>
                </c:pt>
                <c:pt idx="2068" formatCode="General">
                  <c:v>0.137127</c:v>
                </c:pt>
                <c:pt idx="2069" formatCode="General">
                  <c:v>0.14288899999999999</c:v>
                </c:pt>
                <c:pt idx="2070" formatCode="General">
                  <c:v>0.14840500000000001</c:v>
                </c:pt>
                <c:pt idx="2071" formatCode="General">
                  <c:v>0.15362899999999999</c:v>
                </c:pt>
                <c:pt idx="2072" formatCode="General">
                  <c:v>0.158551</c:v>
                </c:pt>
                <c:pt idx="2073" formatCode="General">
                  <c:v>0.16319900000000001</c:v>
                </c:pt>
                <c:pt idx="2074" formatCode="General">
                  <c:v>0.16762099999999999</c:v>
                </c:pt>
                <c:pt idx="2075" formatCode="General">
                  <c:v>0.17185300000000001</c:v>
                </c:pt>
                <c:pt idx="2076" formatCode="General">
                  <c:v>0.17588799999999999</c:v>
                </c:pt>
                <c:pt idx="2077" formatCode="General">
                  <c:v>0.179675</c:v>
                </c:pt>
                <c:pt idx="2078" formatCode="General">
                  <c:v>0.183141</c:v>
                </c:pt>
                <c:pt idx="2079" formatCode="General">
                  <c:v>0.186223</c:v>
                </c:pt>
                <c:pt idx="2080" formatCode="General">
                  <c:v>0.18889300000000001</c:v>
                </c:pt>
                <c:pt idx="2081" formatCode="General">
                  <c:v>0.19117500000000001</c:v>
                </c:pt>
                <c:pt idx="2082" formatCode="General">
                  <c:v>0.193134</c:v>
                </c:pt>
                <c:pt idx="2083" formatCode="General">
                  <c:v>0.194857</c:v>
                </c:pt>
                <c:pt idx="2084" formatCode="General">
                  <c:v>0.19641700000000001</c:v>
                </c:pt>
                <c:pt idx="2085" formatCode="General">
                  <c:v>0.197852</c:v>
                </c:pt>
                <c:pt idx="2086" formatCode="General">
                  <c:v>0.19916</c:v>
                </c:pt>
                <c:pt idx="2087" formatCode="General">
                  <c:v>0.20030999999999999</c:v>
                </c:pt>
                <c:pt idx="2088" formatCode="General">
                  <c:v>0.20127999999999999</c:v>
                </c:pt>
                <c:pt idx="2089" formatCode="General">
                  <c:v>0.20208699999999999</c:v>
                </c:pt>
                <c:pt idx="2090" formatCode="General">
                  <c:v>0.202795</c:v>
                </c:pt>
                <c:pt idx="2091" formatCode="General">
                  <c:v>0.203485</c:v>
                </c:pt>
                <c:pt idx="2092" formatCode="General">
                  <c:v>0.20421500000000001</c:v>
                </c:pt>
                <c:pt idx="2093" formatCode="General">
                  <c:v>0.204986</c:v>
                </c:pt>
                <c:pt idx="2094" formatCode="General">
                  <c:v>0.205735</c:v>
                </c:pt>
                <c:pt idx="2095" formatCode="General">
                  <c:v>0.20635100000000001</c:v>
                </c:pt>
                <c:pt idx="2096" formatCode="General">
                  <c:v>0.20671999999999999</c:v>
                </c:pt>
                <c:pt idx="2097" formatCode="General">
                  <c:v>0.206765</c:v>
                </c:pt>
                <c:pt idx="2098" formatCode="General">
                  <c:v>0.20646600000000001</c:v>
                </c:pt>
                <c:pt idx="2099" formatCode="General">
                  <c:v>0.20585200000000001</c:v>
                </c:pt>
                <c:pt idx="2100" formatCode="General">
                  <c:v>0.204981</c:v>
                </c:pt>
                <c:pt idx="2101" formatCode="General">
                  <c:v>0.203907</c:v>
                </c:pt>
                <c:pt idx="2102" formatCode="General">
                  <c:v>0.202655</c:v>
                </c:pt>
                <c:pt idx="2103" formatCode="General">
                  <c:v>0.20120099999999999</c:v>
                </c:pt>
                <c:pt idx="2104" formatCode="General">
                  <c:v>0.199489</c:v>
                </c:pt>
                <c:pt idx="2105" formatCode="General">
                  <c:v>0.197465</c:v>
                </c:pt>
                <c:pt idx="2106" formatCode="General">
                  <c:v>0.19512199999999999</c:v>
                </c:pt>
                <c:pt idx="2107" formatCode="General">
                  <c:v>0.19250800000000001</c:v>
                </c:pt>
                <c:pt idx="2108" formatCode="General">
                  <c:v>0.18970100000000001</c:v>
                </c:pt>
                <c:pt idx="2109" formatCode="General">
                  <c:v>0.186774</c:v>
                </c:pt>
                <c:pt idx="2110" formatCode="General">
                  <c:v>0.18377099999999999</c:v>
                </c:pt>
                <c:pt idx="2111" formatCode="General">
                  <c:v>0.18071000000000001</c:v>
                </c:pt>
                <c:pt idx="2112" formatCode="General">
                  <c:v>0.17758199999999999</c:v>
                </c:pt>
                <c:pt idx="2113" formatCode="General">
                  <c:v>0.17435700000000001</c:v>
                </c:pt>
                <c:pt idx="2114" formatCode="General">
                  <c:v>0.17100599999999999</c:v>
                </c:pt>
                <c:pt idx="2115" formatCode="General">
                  <c:v>0.16750899999999999</c:v>
                </c:pt>
                <c:pt idx="2116" formatCode="General">
                  <c:v>0.16386500000000001</c:v>
                </c:pt>
                <c:pt idx="2117" formatCode="General">
                  <c:v>0.16008900000000001</c:v>
                </c:pt>
                <c:pt idx="2118" formatCode="General">
                  <c:v>0.15620200000000001</c:v>
                </c:pt>
                <c:pt idx="2119" formatCode="General">
                  <c:v>0.15223700000000001</c:v>
                </c:pt>
                <c:pt idx="2120" formatCode="General">
                  <c:v>0.148231</c:v>
                </c:pt>
                <c:pt idx="2121" formatCode="General">
                  <c:v>0.144203</c:v>
                </c:pt>
                <c:pt idx="2122" formatCode="General">
                  <c:v>0.14013999999999999</c:v>
                </c:pt>
                <c:pt idx="2123" formatCode="General">
                  <c:v>0.135993</c:v>
                </c:pt>
                <c:pt idx="2124" formatCode="General">
                  <c:v>0.13169800000000001</c:v>
                </c:pt>
                <c:pt idx="2125" formatCode="General">
                  <c:v>0.127194</c:v>
                </c:pt>
                <c:pt idx="2126" formatCode="General">
                  <c:v>0.12243800000000001</c:v>
                </c:pt>
                <c:pt idx="2127" formatCode="General">
                  <c:v>0.11741699999999999</c:v>
                </c:pt>
                <c:pt idx="2128" formatCode="General">
                  <c:v>0.112146</c:v>
                </c:pt>
                <c:pt idx="2129" formatCode="General">
                  <c:v>0.106669</c:v>
                </c:pt>
                <c:pt idx="2130" formatCode="General">
                  <c:v>0.10105</c:v>
                </c:pt>
                <c:pt idx="2131" formatCode="General">
                  <c:v>9.5356899999999994E-2</c:v>
                </c:pt>
                <c:pt idx="2132" formatCode="General">
                  <c:v>8.9652700000000002E-2</c:v>
                </c:pt>
                <c:pt idx="2133" formatCode="General">
                  <c:v>8.3981700000000006E-2</c:v>
                </c:pt>
                <c:pt idx="2134" formatCode="General">
                  <c:v>7.8355300000000003E-2</c:v>
                </c:pt>
                <c:pt idx="2135" formatCode="General">
                  <c:v>7.2743799999999997E-2</c:v>
                </c:pt>
                <c:pt idx="2136" formatCode="General">
                  <c:v>6.7084699999999997E-2</c:v>
                </c:pt>
                <c:pt idx="2137" formatCode="General">
                  <c:v>6.13222E-2</c:v>
                </c:pt>
                <c:pt idx="2138" formatCode="General">
                  <c:v>5.54609E-2</c:v>
                </c:pt>
                <c:pt idx="2139" formatCode="General">
                  <c:v>4.9587899999999997E-2</c:v>
                </c:pt>
                <c:pt idx="2140" formatCode="General">
                  <c:v>4.3832000000000003E-2</c:v>
                </c:pt>
                <c:pt idx="2141" formatCode="General">
                  <c:v>3.8285E-2</c:v>
                </c:pt>
                <c:pt idx="2142" formatCode="General">
                  <c:v>3.2944599999999997E-2</c:v>
                </c:pt>
                <c:pt idx="2143" formatCode="General">
                  <c:v>2.7715900000000002E-2</c:v>
                </c:pt>
                <c:pt idx="2144" formatCode="General">
                  <c:v>2.24561E-2</c:v>
                </c:pt>
                <c:pt idx="2145" formatCode="General">
                  <c:v>1.7027E-2</c:v>
                </c:pt>
                <c:pt idx="2146" formatCode="General">
                  <c:v>1.1341499999999999E-2</c:v>
                </c:pt>
                <c:pt idx="2147">
                  <c:v>5.3999E-3</c:v>
                </c:pt>
                <c:pt idx="2148">
                  <c:v>-6.9837199999999995E-4</c:v>
                </c:pt>
                <c:pt idx="2149">
                  <c:v>-6.7915600000000003E-3</c:v>
                </c:pt>
                <c:pt idx="2150" formatCode="General">
                  <c:v>-1.2737E-2</c:v>
                </c:pt>
                <c:pt idx="2151" formatCode="General">
                  <c:v>-1.8490199999999998E-2</c:v>
                </c:pt>
                <c:pt idx="2152" formatCode="General">
                  <c:v>-2.4131099999999999E-2</c:v>
                </c:pt>
                <c:pt idx="2153" formatCode="General">
                  <c:v>-2.98234E-2</c:v>
                </c:pt>
                <c:pt idx="2154" formatCode="General">
                  <c:v>-3.5730900000000003E-2</c:v>
                </c:pt>
                <c:pt idx="2155" formatCode="General">
                  <c:v>-4.1932900000000002E-2</c:v>
                </c:pt>
                <c:pt idx="2156" formatCode="General">
                  <c:v>-4.8374500000000001E-2</c:v>
                </c:pt>
                <c:pt idx="2157" formatCode="General">
                  <c:v>-5.4874600000000003E-2</c:v>
                </c:pt>
                <c:pt idx="2158" formatCode="General">
                  <c:v>-6.1188100000000002E-2</c:v>
                </c:pt>
                <c:pt idx="2159" formatCode="General">
                  <c:v>-6.7099699999999998E-2</c:v>
                </c:pt>
                <c:pt idx="2160" formatCode="General">
                  <c:v>-7.2507199999999994E-2</c:v>
                </c:pt>
                <c:pt idx="2161" formatCode="General">
                  <c:v>-7.7461600000000005E-2</c:v>
                </c:pt>
                <c:pt idx="2162" formatCode="General">
                  <c:v>-8.2147200000000004E-2</c:v>
                </c:pt>
                <c:pt idx="2163" formatCode="General">
                  <c:v>-8.68091E-2</c:v>
                </c:pt>
                <c:pt idx="2164" formatCode="General">
                  <c:v>-9.1647099999999995E-2</c:v>
                </c:pt>
                <c:pt idx="2165" formatCode="General">
                  <c:v>-9.6721399999999999E-2</c:v>
                </c:pt>
                <c:pt idx="2166" formatCode="General">
                  <c:v>-0.10191799999999999</c:v>
                </c:pt>
                <c:pt idx="2167" formatCode="General">
                  <c:v>-0.107002</c:v>
                </c:pt>
                <c:pt idx="2168" formatCode="General">
                  <c:v>-0.111737</c:v>
                </c:pt>
                <c:pt idx="2169" formatCode="General">
                  <c:v>-0.11600000000000001</c:v>
                </c:pt>
                <c:pt idx="2170" formatCode="General">
                  <c:v>-0.11984400000000001</c:v>
                </c:pt>
                <c:pt idx="2171" formatCode="General">
                  <c:v>-0.123474</c:v>
                </c:pt>
                <c:pt idx="2172" formatCode="General">
                  <c:v>-0.12717700000000001</c:v>
                </c:pt>
                <c:pt idx="2173" formatCode="General">
                  <c:v>-0.13120799999999999</c:v>
                </c:pt>
                <c:pt idx="2174" formatCode="General">
                  <c:v>-0.135687</c:v>
                </c:pt>
                <c:pt idx="2175" formatCode="General">
                  <c:v>-0.140543</c:v>
                </c:pt>
                <c:pt idx="2176" formatCode="General">
                  <c:v>-0.145541</c:v>
                </c:pt>
                <c:pt idx="2177" formatCode="General">
                  <c:v>-0.15038499999999999</c:v>
                </c:pt>
                <c:pt idx="2178" formatCode="General">
                  <c:v>-0.15484200000000001</c:v>
                </c:pt>
                <c:pt idx="2179" formatCode="General">
                  <c:v>-0.15883900000000001</c:v>
                </c:pt>
                <c:pt idx="2180" formatCode="General">
                  <c:v>-0.16248499999999999</c:v>
                </c:pt>
                <c:pt idx="2181" formatCode="General">
                  <c:v>-0.16602</c:v>
                </c:pt>
                <c:pt idx="2182" formatCode="General">
                  <c:v>-0.16970499999999999</c:v>
                </c:pt>
                <c:pt idx="2183" formatCode="General">
                  <c:v>-0.17369599999999999</c:v>
                </c:pt>
                <c:pt idx="2184" formatCode="General">
                  <c:v>-0.17795900000000001</c:v>
                </c:pt>
                <c:pt idx="2185" formatCode="General">
                  <c:v>-0.18226999999999999</c:v>
                </c:pt>
                <c:pt idx="2186" formatCode="General">
                  <c:v>-0.18629299999999999</c:v>
                </c:pt>
                <c:pt idx="2187" formatCode="General">
                  <c:v>-0.189721</c:v>
                </c:pt>
                <c:pt idx="2188" formatCode="General">
                  <c:v>-0.19240499999999999</c:v>
                </c:pt>
                <c:pt idx="2189" formatCode="General">
                  <c:v>-0.19441600000000001</c:v>
                </c:pt>
                <c:pt idx="2190" formatCode="General">
                  <c:v>-0.196021</c:v>
                </c:pt>
                <c:pt idx="2191" formatCode="General">
                  <c:v>-0.19756199999999999</c:v>
                </c:pt>
                <c:pt idx="2192" formatCode="General">
                  <c:v>-0.19930999999999999</c:v>
                </c:pt>
                <c:pt idx="2193" formatCode="General">
                  <c:v>-0.20136200000000001</c:v>
                </c:pt>
                <c:pt idx="2194" formatCode="General">
                  <c:v>-0.20360900000000001</c:v>
                </c:pt>
                <c:pt idx="2195" formatCode="General">
                  <c:v>-0.20580699999999999</c:v>
                </c:pt>
                <c:pt idx="2196" formatCode="General">
                  <c:v>-0.20768900000000001</c:v>
                </c:pt>
                <c:pt idx="2197" formatCode="General">
                  <c:v>-0.20908399999999999</c:v>
                </c:pt>
                <c:pt idx="2198" formatCode="General">
                  <c:v>-0.20999899999999999</c:v>
                </c:pt>
                <c:pt idx="2199" formatCode="General">
                  <c:v>-0.21062400000000001</c:v>
                </c:pt>
                <c:pt idx="2200" formatCode="General">
                  <c:v>-0.211261</c:v>
                </c:pt>
                <c:pt idx="2201" formatCode="General">
                  <c:v>-0.21219499999999999</c:v>
                </c:pt>
                <c:pt idx="2202" formatCode="General">
                  <c:v>-0.21357100000000001</c:v>
                </c:pt>
                <c:pt idx="2203" formatCode="General">
                  <c:v>-0.21532100000000001</c:v>
                </c:pt>
                <c:pt idx="2204" formatCode="General">
                  <c:v>-0.21718699999999999</c:v>
                </c:pt>
                <c:pt idx="2205" formatCode="General">
                  <c:v>-0.21882199999999999</c:v>
                </c:pt>
                <c:pt idx="2206" formatCode="General">
                  <c:v>-0.21992700000000001</c:v>
                </c:pt>
                <c:pt idx="2207" formatCode="General">
                  <c:v>-0.22037000000000001</c:v>
                </c:pt>
                <c:pt idx="2208" formatCode="General">
                  <c:v>-0.22022800000000001</c:v>
                </c:pt>
                <c:pt idx="2209" formatCode="General">
                  <c:v>-0.21974299999999999</c:v>
                </c:pt>
                <c:pt idx="2210" formatCode="General">
                  <c:v>-0.21920000000000001</c:v>
                </c:pt>
                <c:pt idx="2211" formatCode="General">
                  <c:v>-0.21879499999999999</c:v>
                </c:pt>
                <c:pt idx="2212" formatCode="General">
                  <c:v>-0.21854100000000001</c:v>
                </c:pt>
                <c:pt idx="2213" formatCode="General">
                  <c:v>-0.21825900000000001</c:v>
                </c:pt>
                <c:pt idx="2214" formatCode="General">
                  <c:v>-0.21765699999999999</c:v>
                </c:pt>
                <c:pt idx="2215" formatCode="General">
                  <c:v>-0.21645700000000001</c:v>
                </c:pt>
                <c:pt idx="2216" formatCode="General">
                  <c:v>-0.21452499999999999</c:v>
                </c:pt>
                <c:pt idx="2217" formatCode="General">
                  <c:v>-0.21193799999999999</c:v>
                </c:pt>
                <c:pt idx="2218" formatCode="General">
                  <c:v>-0.20896100000000001</c:v>
                </c:pt>
                <c:pt idx="2219" formatCode="General">
                  <c:v>-0.20594599999999999</c:v>
                </c:pt>
                <c:pt idx="2220" formatCode="General">
                  <c:v>-0.20319400000000001</c:v>
                </c:pt>
                <c:pt idx="2221" formatCode="General">
                  <c:v>-0.20083599999999999</c:v>
                </c:pt>
                <c:pt idx="2222" formatCode="General">
                  <c:v>-0.198797</c:v>
                </c:pt>
              </c:numCache>
            </c:numRef>
          </c:yVal>
          <c:smooth val="1"/>
          <c:extLst>
            <c:ext xmlns:c16="http://schemas.microsoft.com/office/drawing/2014/chart" uri="{C3380CC4-5D6E-409C-BE32-E72D297353CC}">
              <c16:uniqueId val="{00000001-D2EC-4646-BEBB-06BE2A64D9F9}"/>
            </c:ext>
          </c:extLst>
        </c:ser>
        <c:dLbls>
          <c:showLegendKey val="0"/>
          <c:showVal val="0"/>
          <c:showCatName val="0"/>
          <c:showSerName val="0"/>
          <c:showPercent val="0"/>
          <c:showBubbleSize val="0"/>
        </c:dLbls>
        <c:axId val="141737344"/>
        <c:axId val="141743232"/>
      </c:scatterChart>
      <c:valAx>
        <c:axId val="141737344"/>
        <c:scaling>
          <c:orientation val="minMax"/>
          <c:max val="3.3"/>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1743232"/>
        <c:crossesAt val="-0.60000000000000009"/>
        <c:crossBetween val="midCat"/>
      </c:valAx>
      <c:valAx>
        <c:axId val="141743232"/>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1737344"/>
        <c:crosses val="autoZero"/>
        <c:crossBetween val="midCat"/>
      </c:valAx>
    </c:plotArea>
    <c:legend>
      <c:legendPos val="b"/>
      <c:layout>
        <c:manualLayout>
          <c:xMode val="edge"/>
          <c:yMode val="edge"/>
          <c:x val="0.31000787401574803"/>
          <c:y val="0.89783664753770187"/>
          <c:w val="0.37998425196850394"/>
          <c:h val="0.1021633524622981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168066491688539E-2"/>
          <c:w val="0.81599759405074368"/>
          <c:h val="0.6142104111986002"/>
        </c:manualLayout>
      </c:layout>
      <c:scatterChart>
        <c:scatterStyle val="smoothMarker"/>
        <c:varyColors val="0"/>
        <c:ser>
          <c:idx val="3"/>
          <c:order val="0"/>
          <c:tx>
            <c:v>State-Space</c:v>
          </c:tx>
          <c:spPr>
            <a:ln w="19050">
              <a:solidFill>
                <a:schemeClr val="accent1"/>
              </a:solidFill>
            </a:ln>
          </c:spPr>
          <c:marker>
            <c:symbol val="none"/>
          </c:marker>
          <c:xVal>
            <c:numRef>
              <c:f>'double-span'!$R$9:$R$7883</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double-span'!$N$9:$N$7883</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4.7032392336669997E-9</c:v>
                </c:pt>
                <c:pt idx="1204" formatCode="0.00E+00">
                  <c:v>-3.3549449107886797E-8</c:v>
                </c:pt>
                <c:pt idx="1205" formatCode="0.00E+00">
                  <c:v>-1.29369701341234E-7</c:v>
                </c:pt>
                <c:pt idx="1206" formatCode="0.00E+00">
                  <c:v>-3.9717973056973002E-7</c:v>
                </c:pt>
                <c:pt idx="1207" formatCode="0.00E+00">
                  <c:v>-1.0524219471342001E-6</c:v>
                </c:pt>
                <c:pt idx="1208" formatCode="0.00E+00">
                  <c:v>-2.2955843766252702E-6</c:v>
                </c:pt>
                <c:pt idx="1209" formatCode="0.00E+00">
                  <c:v>-4.0635318907429796E-6</c:v>
                </c:pt>
                <c:pt idx="1210" formatCode="0.00E+00">
                  <c:v>-6.0186374503895898E-6</c:v>
                </c:pt>
                <c:pt idx="1211" formatCode="0.00E+00">
                  <c:v>-7.8663232757110395E-6</c:v>
                </c:pt>
                <c:pt idx="1212" formatCode="0.00E+00">
                  <c:v>-9.5918125085328992E-6</c:v>
                </c:pt>
                <c:pt idx="1213" formatCode="0.00E+00">
                  <c:v>-1.1376389436162599E-5</c:v>
                </c:pt>
                <c:pt idx="1214" formatCode="0.00E+00">
                  <c:v>-1.3504929458108501E-5</c:v>
                </c:pt>
                <c:pt idx="1215" formatCode="0.00E+00">
                  <c:v>-1.6459613604529701E-5</c:v>
                </c:pt>
                <c:pt idx="1216" formatCode="0.00E+00">
                  <c:v>-2.08211823601749E-5</c:v>
                </c:pt>
                <c:pt idx="1217" formatCode="0.00E+00">
                  <c:v>-2.6756880674595501E-5</c:v>
                </c:pt>
                <c:pt idx="1218" formatCode="0.00E+00">
                  <c:v>-3.3683744987653899E-5</c:v>
                </c:pt>
                <c:pt idx="1219" formatCode="0.00E+00">
                  <c:v>-4.0680026443310002E-5</c:v>
                </c:pt>
                <c:pt idx="1220" formatCode="0.00E+00">
                  <c:v>-4.7181230555248803E-5</c:v>
                </c:pt>
                <c:pt idx="1221" formatCode="0.00E+00">
                  <c:v>-5.3059801158616697E-5</c:v>
                </c:pt>
                <c:pt idx="1222" formatCode="0.00E+00">
                  <c:v>-5.8134129044676999E-5</c:v>
                </c:pt>
                <c:pt idx="1223" formatCode="0.00E+00">
                  <c:v>-6.1979345341773201E-5</c:v>
                </c:pt>
                <c:pt idx="1224" formatCode="0.00E+00">
                  <c:v>-6.4356699873137097E-5</c:v>
                </c:pt>
                <c:pt idx="1225" formatCode="0.00E+00">
                  <c:v>-6.5569937371973995E-5</c:v>
                </c:pt>
                <c:pt idx="1226" formatCode="0.00E+00">
                  <c:v>-6.6163374648008793E-5</c:v>
                </c:pt>
                <c:pt idx="1227" formatCode="0.00E+00">
                  <c:v>-6.6326191492425407E-5</c:v>
                </c:pt>
                <c:pt idx="1228" formatCode="0.00E+00">
                  <c:v>-6.5754081950745405E-5</c:v>
                </c:pt>
                <c:pt idx="1229" formatCode="0.00E+00">
                  <c:v>-6.4124942074636804E-5</c:v>
                </c:pt>
                <c:pt idx="1230" formatCode="0.00E+00">
                  <c:v>-6.1602991223321099E-5</c:v>
                </c:pt>
                <c:pt idx="1231" formatCode="0.00E+00">
                  <c:v>-5.8728403964791398E-5</c:v>
                </c:pt>
                <c:pt idx="1232" formatCode="0.00E+00">
                  <c:v>-5.5728120654481197E-5</c:v>
                </c:pt>
                <c:pt idx="1233" formatCode="0.00E+00">
                  <c:v>-5.2043113357760803E-5</c:v>
                </c:pt>
                <c:pt idx="1234" formatCode="0.00E+00">
                  <c:v>-4.6773341340191302E-5</c:v>
                </c:pt>
                <c:pt idx="1235" formatCode="0.00E+00">
                  <c:v>-3.9640102996380799E-5</c:v>
                </c:pt>
                <c:pt idx="1236" formatCode="0.00E+00">
                  <c:v>-3.13239851700235E-5</c:v>
                </c:pt>
                <c:pt idx="1237" formatCode="0.00E+00">
                  <c:v>-2.2862480388855701E-5</c:v>
                </c:pt>
                <c:pt idx="1238" formatCode="0.00E+00">
                  <c:v>-1.51142808090291E-5</c:v>
                </c:pt>
                <c:pt idx="1239" formatCode="0.00E+00">
                  <c:v>-9.0249645220843804E-6</c:v>
                </c:pt>
                <c:pt idx="1240" formatCode="0.00E+00">
                  <c:v>-5.9319618983780297E-6</c:v>
                </c:pt>
                <c:pt idx="1241" formatCode="0.00E+00">
                  <c:v>-6.98771141897145E-6</c:v>
                </c:pt>
                <c:pt idx="1242" formatCode="0.00E+00">
                  <c:v>-1.23814876924903E-5</c:v>
                </c:pt>
                <c:pt idx="1243" formatCode="0.00E+00">
                  <c:v>-2.1615129814381899E-5</c:v>
                </c:pt>
                <c:pt idx="1244" formatCode="0.00E+00">
                  <c:v>-3.4381691230828003E-5</c:v>
                </c:pt>
                <c:pt idx="1245" formatCode="0.00E+00">
                  <c:v>-5.0466846556296601E-5</c:v>
                </c:pt>
                <c:pt idx="1246" formatCode="0.00E+00">
                  <c:v>-6.8800302562642806E-5</c:v>
                </c:pt>
                <c:pt idx="1247" formatCode="0.00E+00">
                  <c:v>-8.7654271564975204E-5</c:v>
                </c:pt>
                <c:pt idx="1248">
                  <c:v>-1.06510624956313E-4</c:v>
                </c:pt>
                <c:pt idx="1249">
                  <c:v>-1.27197567448911E-4</c:v>
                </c:pt>
                <c:pt idx="1250">
                  <c:v>-1.5231090059902299E-4</c:v>
                </c:pt>
                <c:pt idx="1251">
                  <c:v>-1.8254375945389199E-4</c:v>
                </c:pt>
                <c:pt idx="1252">
                  <c:v>-2.16110463449028E-4</c:v>
                </c:pt>
                <c:pt idx="1253">
                  <c:v>-2.5071924910286301E-4</c:v>
                </c:pt>
                <c:pt idx="1254">
                  <c:v>-2.8559090805166902E-4</c:v>
                </c:pt>
                <c:pt idx="1255">
                  <c:v>-3.2171814135307402E-4</c:v>
                </c:pt>
                <c:pt idx="1256">
                  <c:v>-3.61025216455946E-4</c:v>
                </c:pt>
                <c:pt idx="1257">
                  <c:v>-4.0558178950898799E-4</c:v>
                </c:pt>
                <c:pt idx="1258">
                  <c:v>-4.56826846357612E-4</c:v>
                </c:pt>
                <c:pt idx="1259">
                  <c:v>-5.1465391022365698E-4</c:v>
                </c:pt>
                <c:pt idx="1260">
                  <c:v>-5.7728389009882196E-4</c:v>
                </c:pt>
                <c:pt idx="1261">
                  <c:v>-6.4261091114633595E-4</c:v>
                </c:pt>
                <c:pt idx="1262">
                  <c:v>-7.1001194398107102E-4</c:v>
                </c:pt>
                <c:pt idx="1263">
                  <c:v>-7.80907973391073E-4</c:v>
                </c:pt>
                <c:pt idx="1264">
                  <c:v>-8.5780170827256597E-4</c:v>
                </c:pt>
                <c:pt idx="1265">
                  <c:v>-9.4295797882659499E-4</c:v>
                </c:pt>
                <c:pt idx="1266">
                  <c:v>-1.0376728792090401E-3</c:v>
                </c:pt>
                <c:pt idx="1267">
                  <c:v>-1.14218734234356E-3</c:v>
                </c:pt>
                <c:pt idx="1268">
                  <c:v>-1.2561409786857E-3</c:v>
                </c:pt>
                <c:pt idx="1269">
                  <c:v>-1.3794774786097799E-3</c:v>
                </c:pt>
                <c:pt idx="1270">
                  <c:v>-1.5129957981504501E-3</c:v>
                </c:pt>
                <c:pt idx="1271">
                  <c:v>-1.6574897884941799E-3</c:v>
                </c:pt>
                <c:pt idx="1272">
                  <c:v>-1.81206525785304E-3</c:v>
                </c:pt>
                <c:pt idx="1273">
                  <c:v>-1.9740289340971699E-3</c:v>
                </c:pt>
                <c:pt idx="1274">
                  <c:v>-2.1414944829435899E-3</c:v>
                </c:pt>
                <c:pt idx="1275">
                  <c:v>-2.3161305154281299E-3</c:v>
                </c:pt>
                <c:pt idx="1276">
                  <c:v>-2.5024512305991801E-3</c:v>
                </c:pt>
                <c:pt idx="1277">
                  <c:v>-2.7041089749872001E-3</c:v>
                </c:pt>
                <c:pt idx="1278">
                  <c:v>-2.9217986278219001E-3</c:v>
                </c:pt>
                <c:pt idx="1279">
                  <c:v>-3.15538185644384E-3</c:v>
                </c:pt>
                <c:pt idx="1280">
                  <c:v>-3.4069651623271102E-3</c:v>
                </c:pt>
                <c:pt idx="1281">
                  <c:v>-3.6802395775987502E-3</c:v>
                </c:pt>
                <c:pt idx="1282">
                  <c:v>-3.9767745081755197E-3</c:v>
                </c:pt>
                <c:pt idx="1283">
                  <c:v>-4.2943627652823604E-3</c:v>
                </c:pt>
                <c:pt idx="1284">
                  <c:v>-4.62966269413776E-3</c:v>
                </c:pt>
                <c:pt idx="1285">
                  <c:v>-4.9817967828959097E-3</c:v>
                </c:pt>
                <c:pt idx="1286">
                  <c:v>-5.3532565212736699E-3</c:v>
                </c:pt>
                <c:pt idx="1287">
                  <c:v>-5.7486417798874902E-3</c:v>
                </c:pt>
                <c:pt idx="1288">
                  <c:v>-6.1733565383756796E-3</c:v>
                </c:pt>
                <c:pt idx="1289">
                  <c:v>-6.6321659572248703E-3</c:v>
                </c:pt>
                <c:pt idx="1290">
                  <c:v>-7.1271048090052304E-3</c:v>
                </c:pt>
                <c:pt idx="1291">
                  <c:v>-7.6567385261328202E-3</c:v>
                </c:pt>
                <c:pt idx="1292">
                  <c:v>-8.2186945963007799E-3</c:v>
                </c:pt>
                <c:pt idx="1293">
                  <c:v>-8.8129316824278499E-3</c:v>
                </c:pt>
                <c:pt idx="1294">
                  <c:v>-9.4414412035763694E-3</c:v>
                </c:pt>
                <c:pt idx="1295">
                  <c:v>-1.0104951672786799E-2</c:v>
                </c:pt>
                <c:pt idx="1296">
                  <c:v>-1.08016992590167E-2</c:v>
                </c:pt>
                <c:pt idx="1297">
                  <c:v>-1.15302450828888E-2</c:v>
                </c:pt>
                <c:pt idx="1298">
                  <c:v>-1.22920188824592E-2</c:v>
                </c:pt>
                <c:pt idx="1299">
                  <c:v>-1.30895859088849E-2</c:v>
                </c:pt>
                <c:pt idx="1300">
                  <c:v>-1.39229352295312E-2</c:v>
                </c:pt>
                <c:pt idx="1301">
                  <c:v>-1.47887262843804E-2</c:v>
                </c:pt>
                <c:pt idx="1302">
                  <c:v>-1.5682925043863202E-2</c:v>
                </c:pt>
                <c:pt idx="1303">
                  <c:v>-1.66031098093983E-2</c:v>
                </c:pt>
                <c:pt idx="1304">
                  <c:v>-1.7548521880433099E-2</c:v>
                </c:pt>
                <c:pt idx="1305">
                  <c:v>-1.8519452810828601E-2</c:v>
                </c:pt>
                <c:pt idx="1306">
                  <c:v>-1.95171230756154E-2</c:v>
                </c:pt>
                <c:pt idx="1307">
                  <c:v>-2.0542915771225499E-2</c:v>
                </c:pt>
                <c:pt idx="1308">
                  <c:v>-2.1596708504556101E-2</c:v>
                </c:pt>
                <c:pt idx="1309">
                  <c:v>-2.2676454589213801E-2</c:v>
                </c:pt>
                <c:pt idx="1310">
                  <c:v>-2.3780065907898301E-2</c:v>
                </c:pt>
                <c:pt idx="1311">
                  <c:v>-2.4906984913610399E-2</c:v>
                </c:pt>
                <c:pt idx="1312">
                  <c:v>-2.6056742507588999E-2</c:v>
                </c:pt>
                <c:pt idx="1313">
                  <c:v>-2.7226279742570601E-2</c:v>
                </c:pt>
                <c:pt idx="1314">
                  <c:v>-2.84101035563799E-2</c:v>
                </c:pt>
                <c:pt idx="1315">
                  <c:v>-2.9603674363098801E-2</c:v>
                </c:pt>
                <c:pt idx="1316">
                  <c:v>-3.0806074142584999E-2</c:v>
                </c:pt>
                <c:pt idx="1317">
                  <c:v>-3.2019115907689598E-2</c:v>
                </c:pt>
                <c:pt idx="1318">
                  <c:v>-3.3244568141917903E-2</c:v>
                </c:pt>
                <c:pt idx="1319">
                  <c:v>-3.4482546613434299E-2</c:v>
                </c:pt>
                <c:pt idx="1320">
                  <c:v>-3.5731657304777703E-2</c:v>
                </c:pt>
                <c:pt idx="1321">
                  <c:v>-3.6989915540530501E-2</c:v>
                </c:pt>
                <c:pt idx="1322">
                  <c:v>-3.8256148031430799E-2</c:v>
                </c:pt>
                <c:pt idx="1323">
                  <c:v>-3.95314228024796E-2</c:v>
                </c:pt>
                <c:pt idx="1324">
                  <c:v>-4.0818766507807198E-2</c:v>
                </c:pt>
                <c:pt idx="1325">
                  <c:v>-4.2120460445837497E-2</c:v>
                </c:pt>
                <c:pt idx="1326">
                  <c:v>-4.3435618186492699E-2</c:v>
                </c:pt>
                <c:pt idx="1327">
                  <c:v>-4.4761168052034402E-2</c:v>
                </c:pt>
                <c:pt idx="1328">
                  <c:v>-4.60951750090536E-2</c:v>
                </c:pt>
                <c:pt idx="1329">
                  <c:v>-4.7438548420770797E-2</c:v>
                </c:pt>
                <c:pt idx="1330">
                  <c:v>-4.8793598429562803E-2</c:v>
                </c:pt>
                <c:pt idx="1331">
                  <c:v>-5.0161790542761299E-2</c:v>
                </c:pt>
                <c:pt idx="1332">
                  <c:v>-5.1542952947504599E-2</c:v>
                </c:pt>
                <c:pt idx="1333">
                  <c:v>-5.2935793023534197E-2</c:v>
                </c:pt>
                <c:pt idx="1334">
                  <c:v>-5.4338776433430998E-2</c:v>
                </c:pt>
                <c:pt idx="1335">
                  <c:v>-5.5750972756010903E-2</c:v>
                </c:pt>
                <c:pt idx="1336">
                  <c:v>-5.7172130699090502E-2</c:v>
                </c:pt>
                <c:pt idx="1337">
                  <c:v>-5.86015262654596E-2</c:v>
                </c:pt>
                <c:pt idx="1338">
                  <c:v>-6.0037110654388298E-2</c:v>
                </c:pt>
                <c:pt idx="1339">
                  <c:v>-6.1476846804635603E-2</c:v>
                </c:pt>
                <c:pt idx="1340">
                  <c:v>-6.2920912934572804E-2</c:v>
                </c:pt>
                <c:pt idx="1341">
                  <c:v>-6.4371422218650096E-2</c:v>
                </c:pt>
                <c:pt idx="1342">
                  <c:v>-6.5829539787742197E-2</c:v>
                </c:pt>
                <c:pt idx="1343">
                  <c:v>-6.7293676721175796E-2</c:v>
                </c:pt>
                <c:pt idx="1344">
                  <c:v>-6.87606721913714E-2</c:v>
                </c:pt>
                <c:pt idx="1345">
                  <c:v>-7.0227707479903603E-2</c:v>
                </c:pt>
                <c:pt idx="1346">
                  <c:v>-7.1692907434409203E-2</c:v>
                </c:pt>
                <c:pt idx="1347">
                  <c:v>-7.3155755990317997E-2</c:v>
                </c:pt>
                <c:pt idx="1348">
                  <c:v>-7.4617907494575295E-2</c:v>
                </c:pt>
                <c:pt idx="1349">
                  <c:v>-7.6082085139494299E-2</c:v>
                </c:pt>
                <c:pt idx="1350">
                  <c:v>-7.7548177961638695E-2</c:v>
                </c:pt>
                <c:pt idx="1351">
                  <c:v>-7.9010312999676396E-2</c:v>
                </c:pt>
                <c:pt idx="1352">
                  <c:v>-8.0458713759560194E-2</c:v>
                </c:pt>
                <c:pt idx="1353">
                  <c:v>-8.1884498186694299E-2</c:v>
                </c:pt>
                <c:pt idx="1354">
                  <c:v>-8.3282485059977304E-2</c:v>
                </c:pt>
                <c:pt idx="1355">
                  <c:v>-8.4650437943644505E-2</c:v>
                </c:pt>
                <c:pt idx="1356">
                  <c:v>-8.5987053883552697E-2</c:v>
                </c:pt>
                <c:pt idx="1357">
                  <c:v>-8.7290725030809493E-2</c:v>
                </c:pt>
                <c:pt idx="1358">
                  <c:v>-8.8559427958862097E-2</c:v>
                </c:pt>
                <c:pt idx="1359">
                  <c:v>-8.9791887281024801E-2</c:v>
                </c:pt>
                <c:pt idx="1360">
                  <c:v>-9.09896813586136E-2</c:v>
                </c:pt>
                <c:pt idx="1361">
                  <c:v>-9.2157896957741403E-2</c:v>
                </c:pt>
                <c:pt idx="1362">
                  <c:v>-9.3302045840474607E-2</c:v>
                </c:pt>
                <c:pt idx="1363">
                  <c:v>-9.4422801614734694E-2</c:v>
                </c:pt>
                <c:pt idx="1364">
                  <c:v>-9.5513509268536301E-2</c:v>
                </c:pt>
                <c:pt idx="1365">
                  <c:v>-9.6563880604566693E-2</c:v>
                </c:pt>
                <c:pt idx="1366">
                  <c:v>-9.7567573844827199E-2</c:v>
                </c:pt>
                <c:pt idx="1367">
                  <c:v>-9.8527039524586302E-2</c:v>
                </c:pt>
                <c:pt idx="1368">
                  <c:v>-9.9450529794288797E-2</c:v>
                </c:pt>
                <c:pt idx="1369">
                  <c:v>-0.10034354411968099</c:v>
                </c:pt>
                <c:pt idx="1370">
                  <c:v>-0.101203245367967</c:v>
                </c:pt>
                <c:pt idx="1371">
                  <c:v>-0.102021486020667</c:v>
                </c:pt>
                <c:pt idx="1372">
                  <c:v>-0.102792264865755</c:v>
                </c:pt>
                <c:pt idx="1373">
                  <c:v>-0.103514841662587</c:v>
                </c:pt>
                <c:pt idx="1374">
                  <c:v>-0.10419035056155899</c:v>
                </c:pt>
                <c:pt idx="1375">
                  <c:v>-0.104817890900441</c:v>
                </c:pt>
                <c:pt idx="1376">
                  <c:v>-0.105394757870409</c:v>
                </c:pt>
                <c:pt idx="1377">
                  <c:v>-0.105918896925215</c:v>
                </c:pt>
                <c:pt idx="1378">
                  <c:v>-0.106390181668494</c:v>
                </c:pt>
                <c:pt idx="1379">
                  <c:v>-0.10681029590699501</c:v>
                </c:pt>
                <c:pt idx="1380">
                  <c:v>-0.10718158305494201</c:v>
                </c:pt>
                <c:pt idx="1381">
                  <c:v>-0.10750447872131801</c:v>
                </c:pt>
                <c:pt idx="1382">
                  <c:v>-0.107775880008969</c:v>
                </c:pt>
                <c:pt idx="1383">
                  <c:v>-0.107992104711874</c:v>
                </c:pt>
                <c:pt idx="1384">
                  <c:v>-0.10815394727182</c:v>
                </c:pt>
                <c:pt idx="1385">
                  <c:v>-0.108266038611746</c:v>
                </c:pt>
                <c:pt idx="1386">
                  <c:v>-0.108329632103197</c:v>
                </c:pt>
                <c:pt idx="1387">
                  <c:v>-0.10833858374493401</c:v>
                </c:pt>
                <c:pt idx="1388">
                  <c:v>-0.108284784359373</c:v>
                </c:pt>
                <c:pt idx="1389">
                  <c:v>-0.10816552773577</c:v>
                </c:pt>
                <c:pt idx="1390">
                  <c:v>-0.107982904838633</c:v>
                </c:pt>
                <c:pt idx="1391">
                  <c:v>-0.10773787095506999</c:v>
                </c:pt>
                <c:pt idx="1392">
                  <c:v>-0.107428559700046</c:v>
                </c:pt>
                <c:pt idx="1393">
                  <c:v>-0.10705396659343</c:v>
                </c:pt>
                <c:pt idx="1394">
                  <c:v>-0.106616055965533</c:v>
                </c:pt>
                <c:pt idx="1395">
                  <c:v>-0.10611770995285399</c:v>
                </c:pt>
                <c:pt idx="1396">
                  <c:v>-0.10556023256706901</c:v>
                </c:pt>
                <c:pt idx="1397">
                  <c:v>-0.10494211856961599</c:v>
                </c:pt>
                <c:pt idx="1398">
                  <c:v>-0.104258212755395</c:v>
                </c:pt>
                <c:pt idx="1399">
                  <c:v>-0.103501585194184</c:v>
                </c:pt>
                <c:pt idx="1400">
                  <c:v>-0.10266990099750101</c:v>
                </c:pt>
                <c:pt idx="1401">
                  <c:v>-0.10176981514794101</c:v>
                </c:pt>
                <c:pt idx="1402">
                  <c:v>-0.10081159217043099</c:v>
                </c:pt>
                <c:pt idx="1403">
                  <c:v>-9.9799029764407701E-2</c:v>
                </c:pt>
                <c:pt idx="1404">
                  <c:v>-9.8727696976175297E-2</c:v>
                </c:pt>
                <c:pt idx="1405">
                  <c:v>-9.7592708346322901E-2</c:v>
                </c:pt>
                <c:pt idx="1406">
                  <c:v>-9.6393571812284806E-2</c:v>
                </c:pt>
                <c:pt idx="1407">
                  <c:v>-9.5130423751582094E-2</c:v>
                </c:pt>
                <c:pt idx="1408">
                  <c:v>-9.3801103022949694E-2</c:v>
                </c:pt>
                <c:pt idx="1409">
                  <c:v>-9.2405912363472301E-2</c:v>
                </c:pt>
                <c:pt idx="1410">
                  <c:v>-9.0951770371494198E-2</c:v>
                </c:pt>
                <c:pt idx="1411">
                  <c:v>-8.9447018116163596E-2</c:v>
                </c:pt>
                <c:pt idx="1412">
                  <c:v>-8.7893729363009501E-2</c:v>
                </c:pt>
                <c:pt idx="1413">
                  <c:v>-8.6289056380799006E-2</c:v>
                </c:pt>
                <c:pt idx="1414">
                  <c:v>-8.4633045075339003E-2</c:v>
                </c:pt>
                <c:pt idx="1415">
                  <c:v>-8.2931016717544798E-2</c:v>
                </c:pt>
                <c:pt idx="1416">
                  <c:v>-8.1188111653112405E-2</c:v>
                </c:pt>
                <c:pt idx="1417">
                  <c:v>-7.9404594978695106E-2</c:v>
                </c:pt>
                <c:pt idx="1418">
                  <c:v>-7.7576815689408704E-2</c:v>
                </c:pt>
                <c:pt idx="1419">
                  <c:v>-7.5700417868046599E-2</c:v>
                </c:pt>
                <c:pt idx="1420">
                  <c:v>-7.3773086067137505E-2</c:v>
                </c:pt>
                <c:pt idx="1421">
                  <c:v>-7.1797472969949802E-2</c:v>
                </c:pt>
                <c:pt idx="1422">
                  <c:v>-6.9781661761340597E-2</c:v>
                </c:pt>
                <c:pt idx="1423">
                  <c:v>-6.7733468541855496E-2</c:v>
                </c:pt>
                <c:pt idx="1424">
                  <c:v>-6.5653586094900102E-2</c:v>
                </c:pt>
                <c:pt idx="1425">
                  <c:v>-6.3537599046497695E-2</c:v>
                </c:pt>
                <c:pt idx="1426">
                  <c:v>-6.13855738656078E-2</c:v>
                </c:pt>
                <c:pt idx="1427">
                  <c:v>-5.9205287660618798E-2</c:v>
                </c:pt>
                <c:pt idx="1428">
                  <c:v>-5.7003350138556397E-2</c:v>
                </c:pt>
                <c:pt idx="1429">
                  <c:v>-5.4777178565997599E-2</c:v>
                </c:pt>
                <c:pt idx="1430">
                  <c:v>-5.2520693787828698E-2</c:v>
                </c:pt>
                <c:pt idx="1431">
                  <c:v>-5.0236059624529102E-2</c:v>
                </c:pt>
                <c:pt idx="1432">
                  <c:v>-4.7933938620576398E-2</c:v>
                </c:pt>
                <c:pt idx="1433">
                  <c:v>-4.5620823200527197E-2</c:v>
                </c:pt>
                <c:pt idx="1434">
                  <c:v>-4.3290213333118797E-2</c:v>
                </c:pt>
                <c:pt idx="1435">
                  <c:v>-4.09288254266763E-2</c:v>
                </c:pt>
                <c:pt idx="1436">
                  <c:v>-3.8529246832507497E-2</c:v>
                </c:pt>
                <c:pt idx="1437">
                  <c:v>-3.6094478201164702E-2</c:v>
                </c:pt>
                <c:pt idx="1438">
                  <c:v>-3.36321405747134E-2</c:v>
                </c:pt>
                <c:pt idx="1439">
                  <c:v>-3.1147594773517698E-2</c:v>
                </c:pt>
                <c:pt idx="1440">
                  <c:v>-2.86428191390347E-2</c:v>
                </c:pt>
                <c:pt idx="1441">
                  <c:v>-2.6119040981679199E-2</c:v>
                </c:pt>
                <c:pt idx="1442">
                  <c:v>-2.3577998389632801E-2</c:v>
                </c:pt>
                <c:pt idx="1443">
                  <c:v>-2.10203585679948E-2</c:v>
                </c:pt>
                <c:pt idx="1444">
                  <c:v>-1.8444287654049402E-2</c:v>
                </c:pt>
                <c:pt idx="1445">
                  <c:v>-1.5847355680289499E-2</c:v>
                </c:pt>
                <c:pt idx="1446">
                  <c:v>-1.32304264235259E-2</c:v>
                </c:pt>
                <c:pt idx="1447">
                  <c:v>-1.05984177491399E-2</c:v>
                </c:pt>
                <c:pt idx="1448">
                  <c:v>-7.9555957882544003E-3</c:v>
                </c:pt>
                <c:pt idx="1449">
                  <c:v>-5.3010110850153303E-3</c:v>
                </c:pt>
                <c:pt idx="1450">
                  <c:v>-2.6314222752204502E-3</c:v>
                </c:pt>
                <c:pt idx="1451" formatCode="0.00E+00">
                  <c:v>5.0223673806404203E-5</c:v>
                </c:pt>
                <c:pt idx="1452">
                  <c:v>2.7315458141640801E-3</c:v>
                </c:pt>
                <c:pt idx="1453">
                  <c:v>5.3984307700331996E-3</c:v>
                </c:pt>
                <c:pt idx="1454">
                  <c:v>8.0458798094619494E-3</c:v>
                </c:pt>
                <c:pt idx="1455">
                  <c:v>1.0680083679211499E-2</c:v>
                </c:pt>
                <c:pt idx="1456">
                  <c:v>1.3310075794539199E-2</c:v>
                </c:pt>
                <c:pt idx="1457">
                  <c:v>1.5938019371660801E-2</c:v>
                </c:pt>
                <c:pt idx="1458">
                  <c:v>1.8556547595741501E-2</c:v>
                </c:pt>
                <c:pt idx="1459">
                  <c:v>2.1153582029712001E-2</c:v>
                </c:pt>
                <c:pt idx="1460">
                  <c:v>2.37194345893572E-2</c:v>
                </c:pt>
                <c:pt idx="1461">
                  <c:v>2.62505546785658E-2</c:v>
                </c:pt>
                <c:pt idx="1462">
                  <c:v>2.87474626924514E-2</c:v>
                </c:pt>
                <c:pt idx="1463">
                  <c:v>3.1209590613781701E-2</c:v>
                </c:pt>
                <c:pt idx="1464">
                  <c:v>3.3632956480577098E-2</c:v>
                </c:pt>
                <c:pt idx="1465">
                  <c:v>3.6012901579273601E-2</c:v>
                </c:pt>
                <c:pt idx="1466">
                  <c:v>3.8347186885776999E-2</c:v>
                </c:pt>
                <c:pt idx="1467">
                  <c:v>4.0634602725675997E-2</c:v>
                </c:pt>
                <c:pt idx="1468">
                  <c:v>4.2871635536882197E-2</c:v>
                </c:pt>
                <c:pt idx="1469">
                  <c:v>4.50529797374596E-2</c:v>
                </c:pt>
                <c:pt idx="1470">
                  <c:v>4.71756324064894E-2</c:v>
                </c:pt>
                <c:pt idx="1471">
                  <c:v>4.9240659945523499E-2</c:v>
                </c:pt>
                <c:pt idx="1472">
                  <c:v>5.12506386554848E-2</c:v>
                </c:pt>
                <c:pt idx="1473">
                  <c:v>5.3206833867965403E-2</c:v>
                </c:pt>
                <c:pt idx="1474">
                  <c:v>5.5108885086954301E-2</c:v>
                </c:pt>
                <c:pt idx="1475">
                  <c:v>5.69549700044895E-2</c:v>
                </c:pt>
                <c:pt idx="1476">
                  <c:v>5.87411031966645E-2</c:v>
                </c:pt>
                <c:pt idx="1477">
                  <c:v>6.0461694198260203E-2</c:v>
                </c:pt>
                <c:pt idx="1478">
                  <c:v>6.2111620303842499E-2</c:v>
                </c:pt>
                <c:pt idx="1479">
                  <c:v>6.3686199171293006E-2</c:v>
                </c:pt>
                <c:pt idx="1480">
                  <c:v>6.5178303394598805E-2</c:v>
                </c:pt>
                <c:pt idx="1481">
                  <c:v>6.6577885678365201E-2</c:v>
                </c:pt>
                <c:pt idx="1482">
                  <c:v>6.7877053278294894E-2</c:v>
                </c:pt>
                <c:pt idx="1483">
                  <c:v>6.9075065085346193E-2</c:v>
                </c:pt>
                <c:pt idx="1484">
                  <c:v>7.0175984069914196E-2</c:v>
                </c:pt>
                <c:pt idx="1485">
                  <c:v>7.1180747072828496E-2</c:v>
                </c:pt>
                <c:pt idx="1486">
                  <c:v>7.2082501757936998E-2</c:v>
                </c:pt>
                <c:pt idx="1487">
                  <c:v>7.2870102724261004E-2</c:v>
                </c:pt>
                <c:pt idx="1488">
                  <c:v>7.3535979748177993E-2</c:v>
                </c:pt>
                <c:pt idx="1489">
                  <c:v>7.4081020899776695E-2</c:v>
                </c:pt>
                <c:pt idx="1490">
                  <c:v>7.4511992700404803E-2</c:v>
                </c:pt>
                <c:pt idx="1491">
                  <c:v>7.4833041920395194E-2</c:v>
                </c:pt>
                <c:pt idx="1492">
                  <c:v>7.5038890960651902E-2</c:v>
                </c:pt>
                <c:pt idx="1493">
                  <c:v>7.5117440562453897E-2</c:v>
                </c:pt>
                <c:pt idx="1494">
                  <c:v>7.5060182658973296E-2</c:v>
                </c:pt>
                <c:pt idx="1495">
                  <c:v>7.4868923077156493E-2</c:v>
                </c:pt>
                <c:pt idx="1496">
                  <c:v>7.4551081752275095E-2</c:v>
                </c:pt>
                <c:pt idx="1497">
                  <c:v>7.4110244533788797E-2</c:v>
                </c:pt>
                <c:pt idx="1498">
                  <c:v>7.3543994505124499E-2</c:v>
                </c:pt>
                <c:pt idx="1499">
                  <c:v>7.2850108858404802E-2</c:v>
                </c:pt>
                <c:pt idx="1500">
                  <c:v>7.20315330919028E-2</c:v>
                </c:pt>
                <c:pt idx="1501">
                  <c:v>7.1094608670824802E-2</c:v>
                </c:pt>
                <c:pt idx="1502">
                  <c:v>7.0044538005548496E-2</c:v>
                </c:pt>
                <c:pt idx="1503">
                  <c:v>6.8882466819164698E-2</c:v>
                </c:pt>
                <c:pt idx="1504">
                  <c:v>6.7603290271935595E-2</c:v>
                </c:pt>
                <c:pt idx="1505">
                  <c:v>6.6194319854113795E-2</c:v>
                </c:pt>
                <c:pt idx="1506">
                  <c:v>6.4638779546401695E-2</c:v>
                </c:pt>
                <c:pt idx="1507">
                  <c:v>6.2924473623232197E-2</c:v>
                </c:pt>
                <c:pt idx="1508">
                  <c:v>6.1050386571102601E-2</c:v>
                </c:pt>
                <c:pt idx="1509">
                  <c:v>5.9025147669662298E-2</c:v>
                </c:pt>
                <c:pt idx="1510">
                  <c:v>5.6860240969048799E-2</c:v>
                </c:pt>
                <c:pt idx="1511">
                  <c:v>5.45647380554262E-2</c:v>
                </c:pt>
                <c:pt idx="1512">
                  <c:v>5.21441439735238E-2</c:v>
                </c:pt>
                <c:pt idx="1513">
                  <c:v>4.9601972675600702E-2</c:v>
                </c:pt>
                <c:pt idx="1514">
                  <c:v>4.6942559256226299E-2</c:v>
                </c:pt>
                <c:pt idx="1515">
                  <c:v>4.4172809824999403E-2</c:v>
                </c:pt>
                <c:pt idx="1516">
                  <c:v>4.1300026603868299E-2</c:v>
                </c:pt>
                <c:pt idx="1517">
                  <c:v>3.8327395872374402E-2</c:v>
                </c:pt>
                <c:pt idx="1518">
                  <c:v>3.5253093689007899E-2</c:v>
                </c:pt>
                <c:pt idx="1519">
                  <c:v>3.2074979584187598E-2</c:v>
                </c:pt>
                <c:pt idx="1520">
                  <c:v>2.8794634415195999E-2</c:v>
                </c:pt>
                <c:pt idx="1521">
                  <c:v>2.5415510956870099E-2</c:v>
                </c:pt>
                <c:pt idx="1522">
                  <c:v>2.1938796418393799E-2</c:v>
                </c:pt>
                <c:pt idx="1523">
                  <c:v>1.8363306637295799E-2</c:v>
                </c:pt>
                <c:pt idx="1524">
                  <c:v>1.4688921666599899E-2</c:v>
                </c:pt>
                <c:pt idx="1525">
                  <c:v>1.09191678932332E-2</c:v>
                </c:pt>
                <c:pt idx="1526">
                  <c:v>7.0623159320959E-3</c:v>
                </c:pt>
                <c:pt idx="1527">
                  <c:v>3.1320629955358201E-3</c:v>
                </c:pt>
                <c:pt idx="1528">
                  <c:v>-8.5479835895062805E-4</c:v>
                </c:pt>
                <c:pt idx="1529">
                  <c:v>-4.8856815872813601E-3</c:v>
                </c:pt>
                <c:pt idx="1530">
                  <c:v>-8.9586493182058202E-3</c:v>
                </c:pt>
                <c:pt idx="1531">
                  <c:v>-1.30802704620028E-2</c:v>
                </c:pt>
                <c:pt idx="1532">
                  <c:v>-1.7256906042214901E-2</c:v>
                </c:pt>
                <c:pt idx="1533">
                  <c:v>-2.1489384460220199E-2</c:v>
                </c:pt>
                <c:pt idx="1534">
                  <c:v>-2.5775762630707501E-2</c:v>
                </c:pt>
                <c:pt idx="1535">
                  <c:v>-3.0116887367942598E-2</c:v>
                </c:pt>
                <c:pt idx="1536">
                  <c:v>-3.4518244993127403E-2</c:v>
                </c:pt>
                <c:pt idx="1537">
                  <c:v>-3.8987139729866199E-2</c:v>
                </c:pt>
                <c:pt idx="1538">
                  <c:v>-4.3527745889389999E-2</c:v>
                </c:pt>
                <c:pt idx="1539">
                  <c:v>-4.8137035349722898E-2</c:v>
                </c:pt>
                <c:pt idx="1540">
                  <c:v>-5.2804700587887797E-2</c:v>
                </c:pt>
                <c:pt idx="1541">
                  <c:v>-5.75178627005229E-2</c:v>
                </c:pt>
                <c:pt idx="1542">
                  <c:v>-6.2266464566152001E-2</c:v>
                </c:pt>
                <c:pt idx="1543">
                  <c:v>-6.7044555381863394E-2</c:v>
                </c:pt>
                <c:pt idx="1544">
                  <c:v>-7.1848265407631395E-2</c:v>
                </c:pt>
                <c:pt idx="1545">
                  <c:v>-7.6674482676707498E-2</c:v>
                </c:pt>
                <c:pt idx="1546">
                  <c:v>-8.1520497909002704E-2</c:v>
                </c:pt>
                <c:pt idx="1547">
                  <c:v>-8.6382336906529605E-2</c:v>
                </c:pt>
                <c:pt idx="1548">
                  <c:v>-9.1253416460883002E-2</c:v>
                </c:pt>
                <c:pt idx="1549">
                  <c:v>-9.6127384067618504E-2</c:v>
                </c:pt>
                <c:pt idx="1550">
                  <c:v>-0.101003024275821</c:v>
                </c:pt>
                <c:pt idx="1551">
                  <c:v>-0.10588395327220899</c:v>
                </c:pt>
                <c:pt idx="1552">
                  <c:v>-0.110771768703436</c:v>
                </c:pt>
                <c:pt idx="1553">
                  <c:v>-0.115660657364034</c:v>
                </c:pt>
                <c:pt idx="1554">
                  <c:v>-0.12054030706697701</c:v>
                </c:pt>
                <c:pt idx="1555">
                  <c:v>-0.12540359994688999</c:v>
                </c:pt>
                <c:pt idx="1556">
                  <c:v>-0.130249620877816</c:v>
                </c:pt>
                <c:pt idx="1557">
                  <c:v>-0.135078017456811</c:v>
                </c:pt>
                <c:pt idx="1558">
                  <c:v>-0.13988107671882299</c:v>
                </c:pt>
                <c:pt idx="1559">
                  <c:v>-0.14464414563190101</c:v>
                </c:pt>
                <c:pt idx="1560">
                  <c:v>-0.14935722403781501</c:v>
                </c:pt>
                <c:pt idx="1561">
                  <c:v>-0.15402651605579001</c:v>
                </c:pt>
                <c:pt idx="1562">
                  <c:v>-0.15867049319579801</c:v>
                </c:pt>
                <c:pt idx="1563">
                  <c:v>-0.163300604544311</c:v>
                </c:pt>
                <c:pt idx="1564">
                  <c:v>-0.167906559646085</c:v>
                </c:pt>
                <c:pt idx="1565">
                  <c:v>-0.17246369298742101</c:v>
                </c:pt>
                <c:pt idx="1566">
                  <c:v>-0.17695435844284399</c:v>
                </c:pt>
                <c:pt idx="1567">
                  <c:v>-0.18137884379355601</c:v>
                </c:pt>
                <c:pt idx="1568">
                  <c:v>-0.18574525967254099</c:v>
                </c:pt>
                <c:pt idx="1569">
                  <c:v>-0.190053208324649</c:v>
                </c:pt>
                <c:pt idx="1570">
                  <c:v>-0.194290216967135</c:v>
                </c:pt>
                <c:pt idx="1571">
                  <c:v>-0.198441698518948</c:v>
                </c:pt>
                <c:pt idx="1572">
                  <c:v>-0.20250030562469201</c:v>
                </c:pt>
                <c:pt idx="1573">
                  <c:v>-0.20646514065706101</c:v>
                </c:pt>
                <c:pt idx="1574">
                  <c:v>-0.210335006962698</c:v>
                </c:pt>
                <c:pt idx="1575">
                  <c:v>-0.214105211618627</c:v>
                </c:pt>
                <c:pt idx="1576">
                  <c:v>-0.21777085563589399</c:v>
                </c:pt>
                <c:pt idx="1577">
                  <c:v>-0.221330264411674</c:v>
                </c:pt>
                <c:pt idx="1578">
                  <c:v>-0.224781936573719</c:v>
                </c:pt>
                <c:pt idx="1579">
                  <c:v>-0.22811793200358299</c:v>
                </c:pt>
                <c:pt idx="1580">
                  <c:v>-0.231323472311942</c:v>
                </c:pt>
                <c:pt idx="1581">
                  <c:v>-0.23438572194489801</c:v>
                </c:pt>
                <c:pt idx="1582">
                  <c:v>-0.237302133455145</c:v>
                </c:pt>
                <c:pt idx="1583">
                  <c:v>-0.24007855703617101</c:v>
                </c:pt>
                <c:pt idx="1584">
                  <c:v>-0.242720821064494</c:v>
                </c:pt>
                <c:pt idx="1585">
                  <c:v>-0.245230975044814</c:v>
                </c:pt>
                <c:pt idx="1586">
                  <c:v>-0.24761051765284001</c:v>
                </c:pt>
                <c:pt idx="1587">
                  <c:v>-0.24986279213436199</c:v>
                </c:pt>
                <c:pt idx="1588">
                  <c:v>-0.25198998065490402</c:v>
                </c:pt>
                <c:pt idx="1589">
                  <c:v>-0.25398987420358998</c:v>
                </c:pt>
                <c:pt idx="1590">
                  <c:v>-0.25585798626836198</c:v>
                </c:pt>
                <c:pt idx="1591">
                  <c:v>-0.25759300502427601</c:v>
                </c:pt>
                <c:pt idx="1592">
                  <c:v>-0.25919983289319998</c:v>
                </c:pt>
                <c:pt idx="1593">
                  <c:v>-0.26068768196327002</c:v>
                </c:pt>
                <c:pt idx="1594">
                  <c:v>-0.26206448629475099</c:v>
                </c:pt>
                <c:pt idx="1595">
                  <c:v>-0.26333099149089001</c:v>
                </c:pt>
                <c:pt idx="1596">
                  <c:v>-0.26447903492952901</c:v>
                </c:pt>
                <c:pt idx="1597">
                  <c:v>-0.26549631750011499</c:v>
                </c:pt>
                <c:pt idx="1598">
                  <c:v>-0.26637383948447302</c:v>
                </c:pt>
                <c:pt idx="1599">
                  <c:v>-0.267109224984171</c:v>
                </c:pt>
                <c:pt idx="1600">
                  <c:v>-0.26770391047012299</c:v>
                </c:pt>
                <c:pt idx="1601">
                  <c:v>-0.26815821824397801</c:v>
                </c:pt>
                <c:pt idx="1602">
                  <c:v>-0.26846849715565102</c:v>
                </c:pt>
                <c:pt idx="1603">
                  <c:v>-0.26862738459986801</c:v>
                </c:pt>
                <c:pt idx="1604">
                  <c:v>-0.26862668330026102</c:v>
                </c:pt>
                <c:pt idx="1605">
                  <c:v>-0.26846122172415399</c:v>
                </c:pt>
                <c:pt idx="1606">
                  <c:v>-0.26813034128159802</c:v>
                </c:pt>
                <c:pt idx="1607">
                  <c:v>-0.26763528622538002</c:v>
                </c:pt>
                <c:pt idx="1608">
                  <c:v>-0.26697606050865302</c:v>
                </c:pt>
                <c:pt idx="1609">
                  <c:v>-0.26615188717090399</c:v>
                </c:pt>
                <c:pt idx="1610">
                  <c:v>-0.265163534914437</c:v>
                </c:pt>
                <c:pt idx="1611">
                  <c:v>-0.26401276079367197</c:v>
                </c:pt>
                <c:pt idx="1612">
                  <c:v>-0.26269985604843998</c:v>
                </c:pt>
                <c:pt idx="1613">
                  <c:v>-0.26122451054308299</c:v>
                </c:pt>
                <c:pt idx="1614">
                  <c:v>-0.25958977909464198</c:v>
                </c:pt>
                <c:pt idx="1615">
                  <c:v>-0.257802576080782</c:v>
                </c:pt>
                <c:pt idx="1616">
                  <c:v>-0.255868298285092</c:v>
                </c:pt>
                <c:pt idx="1617">
                  <c:v>-0.25378627263547399</c:v>
                </c:pt>
                <c:pt idx="1618">
                  <c:v>-0.25155230845606003</c:v>
                </c:pt>
                <c:pt idx="1619">
                  <c:v>-0.24916541031921</c:v>
                </c:pt>
                <c:pt idx="1620">
                  <c:v>-0.246630814184819</c:v>
                </c:pt>
                <c:pt idx="1621">
                  <c:v>-0.243956616808503</c:v>
                </c:pt>
                <c:pt idx="1622">
                  <c:v>-0.24114810357970901</c:v>
                </c:pt>
                <c:pt idx="1623">
                  <c:v>-0.238204871014673</c:v>
                </c:pt>
                <c:pt idx="1624">
                  <c:v>-0.23512212375274799</c:v>
                </c:pt>
                <c:pt idx="1625">
                  <c:v>-0.23189462154579199</c:v>
                </c:pt>
                <c:pt idx="1626">
                  <c:v>-0.22852061446644101</c:v>
                </c:pt>
                <c:pt idx="1627">
                  <c:v>-0.22500373143117899</c:v>
                </c:pt>
                <c:pt idx="1628">
                  <c:v>-0.22135180995492901</c:v>
                </c:pt>
                <c:pt idx="1629">
                  <c:v>-0.21757352814367001</c:v>
                </c:pt>
                <c:pt idx="1630">
                  <c:v>-0.21367529358795301</c:v>
                </c:pt>
                <c:pt idx="1631">
                  <c:v>-0.20966059769916101</c:v>
                </c:pt>
                <c:pt idx="1632">
                  <c:v>-0.20553094998660101</c:v>
                </c:pt>
                <c:pt idx="1633">
                  <c:v>-0.20128565108100699</c:v>
                </c:pt>
                <c:pt idx="1634">
                  <c:v>-0.196920883444899</c:v>
                </c:pt>
                <c:pt idx="1635">
                  <c:v>-0.19243271040002299</c:v>
                </c:pt>
                <c:pt idx="1636">
                  <c:v>-0.187824387111345</c:v>
                </c:pt>
                <c:pt idx="1637">
                  <c:v>-0.18310942325589899</c:v>
                </c:pt>
                <c:pt idx="1638">
                  <c:v>-0.17830337028534801</c:v>
                </c:pt>
                <c:pt idx="1639">
                  <c:v>-0.17341271073127401</c:v>
                </c:pt>
                <c:pt idx="1640">
                  <c:v>-0.168435907908386</c:v>
                </c:pt>
                <c:pt idx="1641">
                  <c:v>-0.16337534997509401</c:v>
                </c:pt>
                <c:pt idx="1642">
                  <c:v>-0.158242088012648</c:v>
                </c:pt>
                <c:pt idx="1643">
                  <c:v>-0.15304569053229999</c:v>
                </c:pt>
                <c:pt idx="1644">
                  <c:v>-0.14778556387737099</c:v>
                </c:pt>
                <c:pt idx="1645">
                  <c:v>-0.14245887655133799</c:v>
                </c:pt>
                <c:pt idx="1646">
                  <c:v>-0.137073569378132</c:v>
                </c:pt>
                <c:pt idx="1647">
                  <c:v>-0.13164536752918299</c:v>
                </c:pt>
                <c:pt idx="1648">
                  <c:v>-0.12618237050338399</c:v>
                </c:pt>
                <c:pt idx="1649">
                  <c:v>-0.120681571137066</c:v>
                </c:pt>
                <c:pt idx="1650">
                  <c:v>-0.115144075199708</c:v>
                </c:pt>
                <c:pt idx="1651">
                  <c:v>-0.10958619735835801</c:v>
                </c:pt>
                <c:pt idx="1652">
                  <c:v>-0.10402784045048501</c:v>
                </c:pt>
                <c:pt idx="1653">
                  <c:v>-9.8472372892795798E-2</c:v>
                </c:pt>
                <c:pt idx="1654">
                  <c:v>-9.2905401718133704E-2</c:v>
                </c:pt>
                <c:pt idx="1655">
                  <c:v>-8.7315094976112395E-2</c:v>
                </c:pt>
                <c:pt idx="1656">
                  <c:v>-8.1709714660992999E-2</c:v>
                </c:pt>
                <c:pt idx="1657">
                  <c:v>-7.6113627031385606E-2</c:v>
                </c:pt>
                <c:pt idx="1658">
                  <c:v>-7.0549840160378102E-2</c:v>
                </c:pt>
                <c:pt idx="1659">
                  <c:v>-6.5029206673263104E-2</c:v>
                </c:pt>
                <c:pt idx="1660">
                  <c:v>-5.9553400049886199E-2</c:v>
                </c:pt>
                <c:pt idx="1661">
                  <c:v>-5.41223382054946E-2</c:v>
                </c:pt>
                <c:pt idx="1662">
                  <c:v>-4.8736191052767899E-2</c:v>
                </c:pt>
                <c:pt idx="1663">
                  <c:v>-4.33931376457087E-2</c:v>
                </c:pt>
                <c:pt idx="1664">
                  <c:v>-3.8089319383274201E-2</c:v>
                </c:pt>
                <c:pt idx="1665">
                  <c:v>-3.2822289460806398E-2</c:v>
                </c:pt>
                <c:pt idx="1666">
                  <c:v>-2.7593933756520399E-2</c:v>
                </c:pt>
                <c:pt idx="1667">
                  <c:v>-2.2410396837928701E-2</c:v>
                </c:pt>
                <c:pt idx="1668">
                  <c:v>-1.72801376098357E-2</c:v>
                </c:pt>
                <c:pt idx="1669">
                  <c:v>-1.22106762262399E-2</c:v>
                </c:pt>
                <c:pt idx="1670">
                  <c:v>-7.2037275791448103E-3</c:v>
                </c:pt>
                <c:pt idx="1671">
                  <c:v>-2.25248237008537E-3</c:v>
                </c:pt>
                <c:pt idx="1672">
                  <c:v>2.6529194135921199E-3</c:v>
                </c:pt>
                <c:pt idx="1673">
                  <c:v>7.5135821930640001E-3</c:v>
                </c:pt>
                <c:pt idx="1674">
                  <c:v>1.23158118773171E-2</c:v>
                </c:pt>
                <c:pt idx="1675">
                  <c:v>1.70387116992398E-2</c:v>
                </c:pt>
                <c:pt idx="1676">
                  <c:v>2.1667519953608098E-2</c:v>
                </c:pt>
                <c:pt idx="1677">
                  <c:v>2.6198531849717099E-2</c:v>
                </c:pt>
                <c:pt idx="1678">
                  <c:v>3.0633460161537399E-2</c:v>
                </c:pt>
                <c:pt idx="1679">
                  <c:v>3.4973100882286202E-2</c:v>
                </c:pt>
                <c:pt idx="1680">
                  <c:v>3.9216491904162397E-2</c:v>
                </c:pt>
                <c:pt idx="1681">
                  <c:v>4.3362116585861497E-2</c:v>
                </c:pt>
                <c:pt idx="1682">
                  <c:v>4.7408262009597503E-2</c:v>
                </c:pt>
                <c:pt idx="1683">
                  <c:v>5.1355310673994202E-2</c:v>
                </c:pt>
                <c:pt idx="1684">
                  <c:v>5.5209359761276E-2</c:v>
                </c:pt>
                <c:pt idx="1685">
                  <c:v>5.8980176688767399E-2</c:v>
                </c:pt>
                <c:pt idx="1686">
                  <c:v>6.2672819604990701E-2</c:v>
                </c:pt>
                <c:pt idx="1687">
                  <c:v>6.6284163215093603E-2</c:v>
                </c:pt>
                <c:pt idx="1688">
                  <c:v>6.9810886773691197E-2</c:v>
                </c:pt>
                <c:pt idx="1689">
                  <c:v>7.3257239029105206E-2</c:v>
                </c:pt>
                <c:pt idx="1690">
                  <c:v>7.6628795101574901E-2</c:v>
                </c:pt>
                <c:pt idx="1691">
                  <c:v>7.9919680301732701E-2</c:v>
                </c:pt>
                <c:pt idx="1692">
                  <c:v>8.3112432857544993E-2</c:v>
                </c:pt>
                <c:pt idx="1693">
                  <c:v>8.6190926324155204E-2</c:v>
                </c:pt>
                <c:pt idx="1694">
                  <c:v>8.9146766665557195E-2</c:v>
                </c:pt>
                <c:pt idx="1695">
                  <c:v>9.1971715409392807E-2</c:v>
                </c:pt>
                <c:pt idx="1696">
                  <c:v>9.4652901509950496E-2</c:v>
                </c:pt>
                <c:pt idx="1697">
                  <c:v>9.7181582561476701E-2</c:v>
                </c:pt>
                <c:pt idx="1698">
                  <c:v>9.9559289630761494E-2</c:v>
                </c:pt>
                <c:pt idx="1699">
                  <c:v>0.101786445766576</c:v>
                </c:pt>
                <c:pt idx="1700">
                  <c:v>0.10385024056473099</c:v>
                </c:pt>
                <c:pt idx="1701">
                  <c:v>0.10573613458311699</c:v>
                </c:pt>
                <c:pt idx="1702">
                  <c:v>0.107451132495122</c:v>
                </c:pt>
                <c:pt idx="1703">
                  <c:v>0.10902308116988201</c:v>
                </c:pt>
                <c:pt idx="1704">
                  <c:v>0.110471889145988</c:v>
                </c:pt>
                <c:pt idx="1705">
                  <c:v>0.111789953097749</c:v>
                </c:pt>
                <c:pt idx="1706">
                  <c:v>0.112955281084071</c:v>
                </c:pt>
                <c:pt idx="1707">
                  <c:v>0.11395373503473</c:v>
                </c:pt>
                <c:pt idx="1708">
                  <c:v>0.114779981341417</c:v>
                </c:pt>
                <c:pt idx="1709">
                  <c:v>0.11542583168198101</c:v>
                </c:pt>
                <c:pt idx="1710">
                  <c:v>0.11588261957048999</c:v>
                </c:pt>
                <c:pt idx="1711">
                  <c:v>0.116154310819143</c:v>
                </c:pt>
                <c:pt idx="1712">
                  <c:v>0.11625493520029501</c:v>
                </c:pt>
                <c:pt idx="1713">
                  <c:v>0.11618803645188</c:v>
                </c:pt>
                <c:pt idx="1714">
                  <c:v>0.115937083247359</c:v>
                </c:pt>
                <c:pt idx="1715">
                  <c:v>0.11548276103682401</c:v>
                </c:pt>
                <c:pt idx="1716">
                  <c:v>0.114825670975268</c:v>
                </c:pt>
                <c:pt idx="1717">
                  <c:v>0.113986157623529</c:v>
                </c:pt>
                <c:pt idx="1718">
                  <c:v>0.112982593767028</c:v>
                </c:pt>
                <c:pt idx="1719">
                  <c:v>0.111812773807744</c:v>
                </c:pt>
                <c:pt idx="1720">
                  <c:v>0.11045609679465899</c:v>
                </c:pt>
                <c:pt idx="1721">
                  <c:v>0.108892306605976</c:v>
                </c:pt>
                <c:pt idx="1722">
                  <c:v>0.107118769343838</c:v>
                </c:pt>
                <c:pt idx="1723">
                  <c:v>0.105150171032366</c:v>
                </c:pt>
                <c:pt idx="1724">
                  <c:v>0.103000612501033</c:v>
                </c:pt>
                <c:pt idx="1725">
                  <c:v>0.100666935740843</c:v>
                </c:pt>
                <c:pt idx="1726">
                  <c:v>9.8132335536779303E-2</c:v>
                </c:pt>
                <c:pt idx="1727">
                  <c:v>9.5386025623915405E-2</c:v>
                </c:pt>
                <c:pt idx="1728">
                  <c:v>9.2435018964003496E-2</c:v>
                </c:pt>
                <c:pt idx="1729">
                  <c:v>8.9294772698194302E-2</c:v>
                </c:pt>
                <c:pt idx="1730">
                  <c:v>8.5972137455315997E-2</c:v>
                </c:pt>
                <c:pt idx="1731">
                  <c:v>8.2461536687507206E-2</c:v>
                </c:pt>
                <c:pt idx="1732">
                  <c:v>7.8757028416094096E-2</c:v>
                </c:pt>
                <c:pt idx="1733">
                  <c:v>7.4865488669308103E-2</c:v>
                </c:pt>
                <c:pt idx="1734">
                  <c:v>7.0807992040704398E-2</c:v>
                </c:pt>
                <c:pt idx="1735">
                  <c:v>6.6608827508975302E-2</c:v>
                </c:pt>
                <c:pt idx="1736">
                  <c:v>6.2281012923092897E-2</c:v>
                </c:pt>
                <c:pt idx="1737">
                  <c:v>5.7820042346643202E-2</c:v>
                </c:pt>
                <c:pt idx="1738">
                  <c:v>5.3212404894338303E-2</c:v>
                </c:pt>
                <c:pt idx="1739">
                  <c:v>4.8451769212963902E-2</c:v>
                </c:pt>
                <c:pt idx="1740">
                  <c:v>4.3546307211101899E-2</c:v>
                </c:pt>
                <c:pt idx="1741">
                  <c:v>3.8509521800648698E-2</c:v>
                </c:pt>
                <c:pt idx="1742">
                  <c:v>3.3347289943511299E-2</c:v>
                </c:pt>
                <c:pt idx="1743">
                  <c:v>2.80587077771167E-2</c:v>
                </c:pt>
                <c:pt idx="1744">
                  <c:v>2.2649744654519501E-2</c:v>
                </c:pt>
                <c:pt idx="1745">
                  <c:v>1.7140584777345199E-2</c:v>
                </c:pt>
                <c:pt idx="1746">
                  <c:v>1.15545137233031E-2</c:v>
                </c:pt>
                <c:pt idx="1747">
                  <c:v>5.8996278232465102E-3</c:v>
                </c:pt>
                <c:pt idx="1748">
                  <c:v>1.64738042640205E-4</c:v>
                </c:pt>
                <c:pt idx="1749">
                  <c:v>-5.6649061649137102E-3</c:v>
                </c:pt>
                <c:pt idx="1750">
                  <c:v>-1.15889418501857E-2</c:v>
                </c:pt>
                <c:pt idx="1751">
                  <c:v>-1.7589595954192402E-2</c:v>
                </c:pt>
                <c:pt idx="1752">
                  <c:v>-2.3645970652490599E-2</c:v>
                </c:pt>
                <c:pt idx="1753">
                  <c:v>-2.97475677500952E-2</c:v>
                </c:pt>
                <c:pt idx="1754">
                  <c:v>-3.58937370884196E-2</c:v>
                </c:pt>
                <c:pt idx="1755">
                  <c:v>-4.2083934136307503E-2</c:v>
                </c:pt>
                <c:pt idx="1756">
                  <c:v>-4.8312430557592198E-2</c:v>
                </c:pt>
                <c:pt idx="1757">
                  <c:v>-5.4572023674446399E-2</c:v>
                </c:pt>
                <c:pt idx="1758">
                  <c:v>-6.0859091137756997E-2</c:v>
                </c:pt>
                <c:pt idx="1759">
                  <c:v>-6.7172588791556007E-2</c:v>
                </c:pt>
                <c:pt idx="1760">
                  <c:v>-7.3508762284014303E-2</c:v>
                </c:pt>
                <c:pt idx="1761">
                  <c:v>-7.9858133373925097E-2</c:v>
                </c:pt>
                <c:pt idx="1762">
                  <c:v>-8.6207843156125605E-2</c:v>
                </c:pt>
                <c:pt idx="1763">
                  <c:v>-9.2545826885911703E-2</c:v>
                </c:pt>
                <c:pt idx="1764">
                  <c:v>-9.8861344280133004E-2</c:v>
                </c:pt>
                <c:pt idx="1765">
                  <c:v>-0.105140726833134</c:v>
                </c:pt>
                <c:pt idx="1766">
                  <c:v>-0.11136495126974</c:v>
                </c:pt>
                <c:pt idx="1767">
                  <c:v>-0.117516572128722</c:v>
                </c:pt>
                <c:pt idx="1768">
                  <c:v>-0.123591601359371</c:v>
                </c:pt>
                <c:pt idx="1769">
                  <c:v>-0.129600354956078</c:v>
                </c:pt>
                <c:pt idx="1770">
                  <c:v>-0.13555011943706</c:v>
                </c:pt>
                <c:pt idx="1771">
                  <c:v>-0.14142650006958099</c:v>
                </c:pt>
                <c:pt idx="1772">
                  <c:v>-0.14719702651174801</c:v>
                </c:pt>
                <c:pt idx="1773">
                  <c:v>-0.15283520985492699</c:v>
                </c:pt>
                <c:pt idx="1774">
                  <c:v>-0.15833713592357401</c:v>
                </c:pt>
                <c:pt idx="1775">
                  <c:v>-0.16371221448220499</c:v>
                </c:pt>
                <c:pt idx="1776">
                  <c:v>-0.16896289607537801</c:v>
                </c:pt>
                <c:pt idx="1777">
                  <c:v>-0.17407947305222801</c:v>
                </c:pt>
                <c:pt idx="1778">
                  <c:v>-0.17905185321288999</c:v>
                </c:pt>
                <c:pt idx="1779">
                  <c:v>-0.183878009702373</c:v>
                </c:pt>
                <c:pt idx="1780">
                  <c:v>-0.18855825926248301</c:v>
                </c:pt>
                <c:pt idx="1781">
                  <c:v>-0.19308789503096299</c:v>
                </c:pt>
                <c:pt idx="1782">
                  <c:v>-0.197462085780783</c:v>
                </c:pt>
                <c:pt idx="1783">
                  <c:v>-0.20168661897593701</c:v>
                </c:pt>
                <c:pt idx="1784">
                  <c:v>-0.20577772304397099</c:v>
                </c:pt>
                <c:pt idx="1785">
                  <c:v>-0.20974822423030401</c:v>
                </c:pt>
                <c:pt idx="1786">
                  <c:v>-0.21359479439054499</c:v>
                </c:pt>
                <c:pt idx="1787">
                  <c:v>-0.21729940411027299</c:v>
                </c:pt>
                <c:pt idx="1788">
                  <c:v>-0.22084150873430899</c:v>
                </c:pt>
                <c:pt idx="1789">
                  <c:v>-0.22420840903905101</c:v>
                </c:pt>
                <c:pt idx="1790">
                  <c:v>-0.227397820664727</c:v>
                </c:pt>
                <c:pt idx="1791">
                  <c:v>-0.230416161318896</c:v>
                </c:pt>
                <c:pt idx="1792">
                  <c:v>-0.23327641209655101</c:v>
                </c:pt>
                <c:pt idx="1793">
                  <c:v>-0.235994017062686</c:v>
                </c:pt>
                <c:pt idx="1794">
                  <c:v>-0.238580049985228</c:v>
                </c:pt>
                <c:pt idx="1795">
                  <c:v>-0.24103742745652301</c:v>
                </c:pt>
                <c:pt idx="1796">
                  <c:v>-0.24336533162278901</c:v>
                </c:pt>
                <c:pt idx="1797">
                  <c:v>-0.245566494745488</c:v>
                </c:pt>
                <c:pt idx="1798">
                  <c:v>-0.247645979309083</c:v>
                </c:pt>
                <c:pt idx="1799">
                  <c:v>-0.249601194157027</c:v>
                </c:pt>
                <c:pt idx="1800">
                  <c:v>-0.25141720749532998</c:v>
                </c:pt>
                <c:pt idx="1801">
                  <c:v>-0.25307618630652901</c:v>
                </c:pt>
                <c:pt idx="1802">
                  <c:v>-0.25456980230652598</c:v>
                </c:pt>
                <c:pt idx="1803">
                  <c:v>-0.255898505521994</c:v>
                </c:pt>
                <c:pt idx="1804">
                  <c:v>-0.25706116979767402</c:v>
                </c:pt>
                <c:pt idx="1805">
                  <c:v>-0.25805314017457798</c:v>
                </c:pt>
                <c:pt idx="1806">
                  <c:v>-0.25887602222357098</c:v>
                </c:pt>
                <c:pt idx="1807">
                  <c:v>-0.25954159735986299</c:v>
                </c:pt>
                <c:pt idx="1808">
                  <c:v>-0.26006016354196998</c:v>
                </c:pt>
                <c:pt idx="1809">
                  <c:v>-0.26042919750077898</c:v>
                </c:pt>
                <c:pt idx="1810">
                  <c:v>-0.26063950538459102</c:v>
                </c:pt>
                <c:pt idx="1811">
                  <c:v>-0.260689153853704</c:v>
                </c:pt>
                <c:pt idx="1812">
                  <c:v>-0.26058378394941101</c:v>
                </c:pt>
                <c:pt idx="1813">
                  <c:v>-0.26032487582935299</c:v>
                </c:pt>
                <c:pt idx="1814">
                  <c:v>-0.25990700372850301</c:v>
                </c:pt>
                <c:pt idx="1815">
                  <c:v>-0.25932877715369801</c:v>
                </c:pt>
                <c:pt idx="1816">
                  <c:v>-0.25859794054433299</c:v>
                </c:pt>
                <c:pt idx="1817">
                  <c:v>-0.25772078169749602</c:v>
                </c:pt>
                <c:pt idx="1818">
                  <c:v>-0.25669288470142398</c:v>
                </c:pt>
                <c:pt idx="1819">
                  <c:v>-0.25550707634188202</c:v>
                </c:pt>
                <c:pt idx="1820">
                  <c:v>-0.25416676869104898</c:v>
                </c:pt>
                <c:pt idx="1821">
                  <c:v>-0.25268464220678799</c:v>
                </c:pt>
                <c:pt idx="1822">
                  <c:v>-0.25106981082378899</c:v>
                </c:pt>
                <c:pt idx="1823">
                  <c:v>-0.24932190433366799</c:v>
                </c:pt>
                <c:pt idx="1824">
                  <c:v>-0.24743568433671101</c:v>
                </c:pt>
                <c:pt idx="1825">
                  <c:v>-0.245404393420354</c:v>
                </c:pt>
                <c:pt idx="1826">
                  <c:v>-0.243219279243511</c:v>
                </c:pt>
                <c:pt idx="1827">
                  <c:v>-0.24087514449243499</c:v>
                </c:pt>
                <c:pt idx="1828">
                  <c:v>-0.23838123196357699</c:v>
                </c:pt>
                <c:pt idx="1829">
                  <c:v>-0.23576135436034501</c:v>
                </c:pt>
                <c:pt idx="1830">
                  <c:v>-0.23303733623599801</c:v>
                </c:pt>
                <c:pt idx="1831">
                  <c:v>-0.230214133469865</c:v>
                </c:pt>
                <c:pt idx="1832">
                  <c:v>-0.22728574276199401</c:v>
                </c:pt>
                <c:pt idx="1833">
                  <c:v>-0.224254755029755</c:v>
                </c:pt>
                <c:pt idx="1834">
                  <c:v>-0.22114072813632299</c:v>
                </c:pt>
                <c:pt idx="1835">
                  <c:v>-0.21796632883422601</c:v>
                </c:pt>
                <c:pt idx="1836">
                  <c:v>-0.214736444412476</c:v>
                </c:pt>
                <c:pt idx="1837">
                  <c:v>-0.21143322345420901</c:v>
                </c:pt>
                <c:pt idx="1838">
                  <c:v>-0.20803256862560199</c:v>
                </c:pt>
                <c:pt idx="1839">
                  <c:v>-0.204525979878842</c:v>
                </c:pt>
                <c:pt idx="1840">
                  <c:v>-0.20092739735409301</c:v>
                </c:pt>
                <c:pt idx="1841">
                  <c:v>-0.19726051078288501</c:v>
                </c:pt>
                <c:pt idx="1842">
                  <c:v>-0.19354013059900199</c:v>
                </c:pt>
                <c:pt idx="1843">
                  <c:v>-0.18976387079009899</c:v>
                </c:pt>
                <c:pt idx="1844">
                  <c:v>-0.18591853732670099</c:v>
                </c:pt>
                <c:pt idx="1845">
                  <c:v>-0.181993869568676</c:v>
                </c:pt>
                <c:pt idx="1846">
                  <c:v>-0.17799253540189899</c:v>
                </c:pt>
                <c:pt idx="1847">
                  <c:v>-0.17392864992270499</c:v>
                </c:pt>
                <c:pt idx="1848">
                  <c:v>-0.16981561126966399</c:v>
                </c:pt>
                <c:pt idx="1849">
                  <c:v>-0.16565507083942199</c:v>
                </c:pt>
                <c:pt idx="1850">
                  <c:v>-0.16143965743824301</c:v>
                </c:pt>
                <c:pt idx="1851">
                  <c:v>-0.15716588761730901</c:v>
                </c:pt>
                <c:pt idx="1852">
                  <c:v>-0.15283982743183</c:v>
                </c:pt>
                <c:pt idx="1853">
                  <c:v>-0.14846894717930201</c:v>
                </c:pt>
                <c:pt idx="1854">
                  <c:v>-0.144054910119437</c:v>
                </c:pt>
                <c:pt idx="1855">
                  <c:v>-0.139599334004363</c:v>
                </c:pt>
                <c:pt idx="1856">
                  <c:v>-0.135110981644186</c:v>
                </c:pt>
                <c:pt idx="1857">
                  <c:v>-0.13059893037070899</c:v>
                </c:pt>
                <c:pt idx="1858">
                  <c:v>-0.12606113198678001</c:v>
                </c:pt>
                <c:pt idx="1859">
                  <c:v>-0.121489075629543</c:v>
                </c:pt>
                <c:pt idx="1860">
                  <c:v>-0.11688461957021801</c:v>
                </c:pt>
                <c:pt idx="1861">
                  <c:v>-0.112264115056826</c:v>
                </c:pt>
                <c:pt idx="1862">
                  <c:v>-0.107643832557723</c:v>
                </c:pt>
                <c:pt idx="1863">
                  <c:v>-0.103029030400497</c:v>
                </c:pt>
                <c:pt idx="1864">
                  <c:v>-9.8420797792302894E-2</c:v>
                </c:pt>
                <c:pt idx="1865">
                  <c:v>-9.3826153387948197E-2</c:v>
                </c:pt>
                <c:pt idx="1866">
                  <c:v>-8.9255332518932501E-2</c:v>
                </c:pt>
                <c:pt idx="1867">
                  <c:v>-8.4714069840578193E-2</c:v>
                </c:pt>
                <c:pt idx="1868">
                  <c:v>-8.0205046662017804E-2</c:v>
                </c:pt>
                <c:pt idx="1869">
                  <c:v>-7.5734307711140897E-2</c:v>
                </c:pt>
                <c:pt idx="1870">
                  <c:v>-7.1310856676995896E-2</c:v>
                </c:pt>
                <c:pt idx="1871">
                  <c:v>-6.6941917111598206E-2</c:v>
                </c:pt>
                <c:pt idx="1872">
                  <c:v>-6.2633044790972495E-2</c:v>
                </c:pt>
                <c:pt idx="1873">
                  <c:v>-5.8390958522991303E-2</c:v>
                </c:pt>
                <c:pt idx="1874">
                  <c:v>-5.4221887549221699E-2</c:v>
                </c:pt>
                <c:pt idx="1875">
                  <c:v>-5.0129522645191597E-2</c:v>
                </c:pt>
                <c:pt idx="1876">
                  <c:v>-4.6119835997480603E-2</c:v>
                </c:pt>
                <c:pt idx="1877">
                  <c:v>-4.2206341472350403E-2</c:v>
                </c:pt>
                <c:pt idx="1878">
                  <c:v>-3.8404734148476102E-2</c:v>
                </c:pt>
                <c:pt idx="1879">
                  <c:v>-3.4722400781261799E-2</c:v>
                </c:pt>
                <c:pt idx="1880">
                  <c:v>-3.1158250651569502E-2</c:v>
                </c:pt>
                <c:pt idx="1881">
                  <c:v>-2.7712673458546201E-2</c:v>
                </c:pt>
                <c:pt idx="1882">
                  <c:v>-2.4391592963169902E-2</c:v>
                </c:pt>
                <c:pt idx="1883">
                  <c:v>-2.1199251995384E-2</c:v>
                </c:pt>
                <c:pt idx="1884">
                  <c:v>-1.8133409756593898E-2</c:v>
                </c:pt>
                <c:pt idx="1885">
                  <c:v>-1.5192461295288199E-2</c:v>
                </c:pt>
                <c:pt idx="1886">
                  <c:v>-1.2383948592084E-2</c:v>
                </c:pt>
                <c:pt idx="1887">
                  <c:v>-9.7208087721430206E-3</c:v>
                </c:pt>
                <c:pt idx="1888">
                  <c:v>-7.2092531453634397E-3</c:v>
                </c:pt>
                <c:pt idx="1889">
                  <c:v>-4.8434931949635201E-3</c:v>
                </c:pt>
                <c:pt idx="1890">
                  <c:v>-2.6129106699674001E-3</c:v>
                </c:pt>
                <c:pt idx="1891">
                  <c:v>-5.1295339062995896E-4</c:v>
                </c:pt>
                <c:pt idx="1892">
                  <c:v>1.45058678279887E-3</c:v>
                </c:pt>
                <c:pt idx="1893">
                  <c:v>3.26575194095245E-3</c:v>
                </c:pt>
                <c:pt idx="1894">
                  <c:v>4.9226519221259703E-3</c:v>
                </c:pt>
                <c:pt idx="1895">
                  <c:v>6.4202954884514801E-3</c:v>
                </c:pt>
                <c:pt idx="1896">
                  <c:v>7.7675159994569599E-3</c:v>
                </c:pt>
                <c:pt idx="1897">
                  <c:v>8.9761890273959994E-3</c:v>
                </c:pt>
                <c:pt idx="1898">
                  <c:v>1.0050979752320799E-2</c:v>
                </c:pt>
                <c:pt idx="1899">
                  <c:v>1.09852335133212E-2</c:v>
                </c:pt>
                <c:pt idx="1900">
                  <c:v>1.17688169775697E-2</c:v>
                </c:pt>
                <c:pt idx="1901">
                  <c:v>1.24009468802765E-2</c:v>
                </c:pt>
                <c:pt idx="1902">
                  <c:v>1.2893676164501201E-2</c:v>
                </c:pt>
                <c:pt idx="1903">
                  <c:v>1.32611937187836E-2</c:v>
                </c:pt>
                <c:pt idx="1904">
                  <c:v>1.3506780762298901E-2</c:v>
                </c:pt>
                <c:pt idx="1905">
                  <c:v>1.3621476585032001E-2</c:v>
                </c:pt>
                <c:pt idx="1906">
                  <c:v>1.3593207973221499E-2</c:v>
                </c:pt>
                <c:pt idx="1907">
                  <c:v>1.34138949143863E-2</c:v>
                </c:pt>
                <c:pt idx="1908">
                  <c:v>1.30788243241936E-2</c:v>
                </c:pt>
                <c:pt idx="1909">
                  <c:v>1.25841165627236E-2</c:v>
                </c:pt>
                <c:pt idx="1910">
                  <c:v>1.1927371003007401E-2</c:v>
                </c:pt>
                <c:pt idx="1911">
                  <c:v>1.1108914458369701E-2</c:v>
                </c:pt>
                <c:pt idx="1912">
                  <c:v>1.01310652015748E-2</c:v>
                </c:pt>
                <c:pt idx="1913">
                  <c:v>8.9980062565120297E-3</c:v>
                </c:pt>
                <c:pt idx="1914">
                  <c:v>7.7173653823444802E-3</c:v>
                </c:pt>
                <c:pt idx="1915">
                  <c:v>6.2992337998139802E-3</c:v>
                </c:pt>
                <c:pt idx="1916">
                  <c:v>4.7509781867780604E-3</c:v>
                </c:pt>
                <c:pt idx="1917">
                  <c:v>3.0738869958683401E-3</c:v>
                </c:pt>
                <c:pt idx="1918">
                  <c:v>1.26690960874149E-3</c:v>
                </c:pt>
                <c:pt idx="1919">
                  <c:v>-6.6674236257119595E-4</c:v>
                </c:pt>
                <c:pt idx="1920">
                  <c:v>-2.7186467062202402E-3</c:v>
                </c:pt>
                <c:pt idx="1921">
                  <c:v>-4.8815640671999398E-3</c:v>
                </c:pt>
                <c:pt idx="1922">
                  <c:v>-7.1560131209906803E-3</c:v>
                </c:pt>
                <c:pt idx="1923">
                  <c:v>-9.5490038948475506E-3</c:v>
                </c:pt>
                <c:pt idx="1924">
                  <c:v>-1.2064651104386899E-2</c:v>
                </c:pt>
                <c:pt idx="1925">
                  <c:v>-1.4695355977603901E-2</c:v>
                </c:pt>
                <c:pt idx="1926">
                  <c:v>-1.7422893278524101E-2</c:v>
                </c:pt>
                <c:pt idx="1927">
                  <c:v>-2.0227915530671398E-2</c:v>
                </c:pt>
                <c:pt idx="1928">
                  <c:v>-2.3096571614295999E-2</c:v>
                </c:pt>
                <c:pt idx="1929">
                  <c:v>-2.6018909342262201E-2</c:v>
                </c:pt>
                <c:pt idx="1930">
                  <c:v>-2.89869227718474E-2</c:v>
                </c:pt>
                <c:pt idx="1931">
                  <c:v>-3.1998751691947602E-2</c:v>
                </c:pt>
                <c:pt idx="1932">
                  <c:v>-3.5060700177443699E-2</c:v>
                </c:pt>
                <c:pt idx="1933">
                  <c:v>-3.8178056133965098E-2</c:v>
                </c:pt>
                <c:pt idx="1934">
                  <c:v>-4.1343904616047499E-2</c:v>
                </c:pt>
                <c:pt idx="1935">
                  <c:v>-4.4541342145034198E-2</c:v>
                </c:pt>
                <c:pt idx="1936">
                  <c:v>-4.77553862566839E-2</c:v>
                </c:pt>
                <c:pt idx="1937">
                  <c:v>-5.0977420148631498E-2</c:v>
                </c:pt>
                <c:pt idx="1938">
                  <c:v>-5.4200012199455E-2</c:v>
                </c:pt>
                <c:pt idx="1939">
                  <c:v>-5.74157111570242E-2</c:v>
                </c:pt>
                <c:pt idx="1940">
                  <c:v>-6.0621594416596598E-2</c:v>
                </c:pt>
                <c:pt idx="1941">
                  <c:v>-6.3816502603723999E-2</c:v>
                </c:pt>
                <c:pt idx="1942">
                  <c:v>-6.6991033484236198E-2</c:v>
                </c:pt>
                <c:pt idx="1943">
                  <c:v>-7.0128235482721304E-2</c:v>
                </c:pt>
                <c:pt idx="1944">
                  <c:v>-7.3218459026187593E-2</c:v>
                </c:pt>
                <c:pt idx="1945">
                  <c:v>-7.6266622975668899E-2</c:v>
                </c:pt>
                <c:pt idx="1946">
                  <c:v>-7.9280353405049103E-2</c:v>
                </c:pt>
                <c:pt idx="1947">
                  <c:v>-8.2257911613092094E-2</c:v>
                </c:pt>
                <c:pt idx="1948">
                  <c:v>-8.5192387384255996E-2</c:v>
                </c:pt>
                <c:pt idx="1949">
                  <c:v>-8.8078547761126003E-2</c:v>
                </c:pt>
                <c:pt idx="1950">
                  <c:v>-9.0906350476226E-2</c:v>
                </c:pt>
                <c:pt idx="1951">
                  <c:v>-9.36553881552145E-2</c:v>
                </c:pt>
                <c:pt idx="1952">
                  <c:v>-9.6309008956051601E-2</c:v>
                </c:pt>
                <c:pt idx="1953">
                  <c:v>-9.8872130654574397E-2</c:v>
                </c:pt>
                <c:pt idx="1954">
                  <c:v>-0.101362589045925</c:v>
                </c:pt>
                <c:pt idx="1955">
                  <c:v>-0.103782851814874</c:v>
                </c:pt>
                <c:pt idx="1956">
                  <c:v>-0.10610985619499499</c:v>
                </c:pt>
                <c:pt idx="1957">
                  <c:v>-0.108314788239187</c:v>
                </c:pt>
                <c:pt idx="1958">
                  <c:v>-0.110383468919028</c:v>
                </c:pt>
                <c:pt idx="1959">
                  <c:v>-0.11231393727414</c:v>
                </c:pt>
                <c:pt idx="1960">
                  <c:v>-0.114104813239916</c:v>
                </c:pt>
                <c:pt idx="1961">
                  <c:v>-0.115755310702872</c:v>
                </c:pt>
                <c:pt idx="1962">
                  <c:v>-0.117271389944309</c:v>
                </c:pt>
                <c:pt idx="1963">
                  <c:v>-0.118661434771276</c:v>
                </c:pt>
                <c:pt idx="1964">
                  <c:v>-0.119924806282177</c:v>
                </c:pt>
                <c:pt idx="1965">
                  <c:v>-0.121050084804387</c:v>
                </c:pt>
                <c:pt idx="1966">
                  <c:v>-0.12202535944011</c:v>
                </c:pt>
                <c:pt idx="1967">
                  <c:v>-0.12284591974509899</c:v>
                </c:pt>
                <c:pt idx="1968">
                  <c:v>-0.12351079148853</c:v>
                </c:pt>
                <c:pt idx="1969">
                  <c:v>-0.124016425717909</c:v>
                </c:pt>
                <c:pt idx="1970">
                  <c:v>-0.124357995819037</c:v>
                </c:pt>
                <c:pt idx="1971">
                  <c:v>-0.124536489510052</c:v>
                </c:pt>
                <c:pt idx="1972">
                  <c:v>-0.12456189449694299</c:v>
                </c:pt>
                <c:pt idx="1973">
                  <c:v>-0.124448310906</c:v>
                </c:pt>
                <c:pt idx="1974">
                  <c:v>-0.12420676509805099</c:v>
                </c:pt>
                <c:pt idx="1975">
                  <c:v>-0.123843348393102</c:v>
                </c:pt>
                <c:pt idx="1976">
                  <c:v>-0.123362706058796</c:v>
                </c:pt>
                <c:pt idx="1977">
                  <c:v>-0.122770029654606</c:v>
                </c:pt>
                <c:pt idx="1978">
                  <c:v>-0.122067747164038</c:v>
                </c:pt>
                <c:pt idx="1979">
                  <c:v>-0.121251714525715</c:v>
                </c:pt>
                <c:pt idx="1980">
                  <c:v>-0.12031343451993</c:v>
                </c:pt>
                <c:pt idx="1981">
                  <c:v>-0.119246997942242</c:v>
                </c:pt>
                <c:pt idx="1982">
                  <c:v>-0.118053586393239</c:v>
                </c:pt>
                <c:pt idx="1983">
                  <c:v>-0.116740545711912</c:v>
                </c:pt>
                <c:pt idx="1984">
                  <c:v>-0.115318753155705</c:v>
                </c:pt>
                <c:pt idx="1985">
                  <c:v>-0.11380108257154301</c:v>
                </c:pt>
                <c:pt idx="1986">
                  <c:v>-0.112199643648734</c:v>
                </c:pt>
                <c:pt idx="1987">
                  <c:v>-0.110520374731848</c:v>
                </c:pt>
                <c:pt idx="1988">
                  <c:v>-0.10875985027801501</c:v>
                </c:pt>
                <c:pt idx="1989">
                  <c:v>-0.10690924730154699</c:v>
                </c:pt>
                <c:pt idx="1990">
                  <c:v>-0.10496197066931</c:v>
                </c:pt>
                <c:pt idx="1991">
                  <c:v>-0.102915955303163</c:v>
                </c:pt>
                <c:pt idx="1992">
                  <c:v>-0.100769567763207</c:v>
                </c:pt>
                <c:pt idx="1993">
                  <c:v>-9.8520751107272403E-2</c:v>
                </c:pt>
                <c:pt idx="1994">
                  <c:v>-9.6174764940520296E-2</c:v>
                </c:pt>
                <c:pt idx="1995">
                  <c:v>-9.3750519968696794E-2</c:v>
                </c:pt>
                <c:pt idx="1996">
                  <c:v>-9.1273273811675507E-2</c:v>
                </c:pt>
                <c:pt idx="1997">
                  <c:v>-8.8760082576450697E-2</c:v>
                </c:pt>
                <c:pt idx="1998">
                  <c:v>-8.6216859447752994E-2</c:v>
                </c:pt>
                <c:pt idx="1999">
                  <c:v>-8.3649559152466496E-2</c:v>
                </c:pt>
                <c:pt idx="2000">
                  <c:v>-8.1069494242636805E-2</c:v>
                </c:pt>
                <c:pt idx="2001">
                  <c:v>-7.8481418934253699E-2</c:v>
                </c:pt>
                <c:pt idx="2002">
                  <c:v>-7.5872473098947096E-2</c:v>
                </c:pt>
                <c:pt idx="2003">
                  <c:v>-7.3222968581228703E-2</c:v>
                </c:pt>
                <c:pt idx="2004">
                  <c:v>-7.0528010581555597E-2</c:v>
                </c:pt>
                <c:pt idx="2005">
                  <c:v>-6.7801329735428295E-2</c:v>
                </c:pt>
                <c:pt idx="2006">
                  <c:v>-6.50576790815659E-2</c:v>
                </c:pt>
                <c:pt idx="2007">
                  <c:v>-6.2298894916525099E-2</c:v>
                </c:pt>
                <c:pt idx="2008">
                  <c:v>-5.9518560768318698E-2</c:v>
                </c:pt>
                <c:pt idx="2009">
                  <c:v>-5.6712019307801398E-2</c:v>
                </c:pt>
                <c:pt idx="2010">
                  <c:v>-5.3877280694254598E-2</c:v>
                </c:pt>
                <c:pt idx="2011">
                  <c:v>-5.1012477718096097E-2</c:v>
                </c:pt>
                <c:pt idx="2012">
                  <c:v>-4.8118927547616E-2</c:v>
                </c:pt>
                <c:pt idx="2013">
                  <c:v>-4.5204523392407901E-2</c:v>
                </c:pt>
                <c:pt idx="2014">
                  <c:v>-4.2280664363443E-2</c:v>
                </c:pt>
                <c:pt idx="2015">
                  <c:v>-3.93584472888115E-2</c:v>
                </c:pt>
                <c:pt idx="2016">
                  <c:v>-3.6449244507660197E-2</c:v>
                </c:pt>
                <c:pt idx="2017">
                  <c:v>-3.3562609838899297E-2</c:v>
                </c:pt>
                <c:pt idx="2018">
                  <c:v>-3.0698425140293199E-2</c:v>
                </c:pt>
                <c:pt idx="2019">
                  <c:v>-2.7846766405526399E-2</c:v>
                </c:pt>
                <c:pt idx="2020">
                  <c:v>-2.5003165087575299E-2</c:v>
                </c:pt>
                <c:pt idx="2021">
                  <c:v>-2.2180742945899199E-2</c:v>
                </c:pt>
                <c:pt idx="2022">
                  <c:v>-1.9399156365462501E-2</c:v>
                </c:pt>
                <c:pt idx="2023">
                  <c:v>-1.66634289138461E-2</c:v>
                </c:pt>
                <c:pt idx="2024">
                  <c:v>-1.39628250527872E-2</c:v>
                </c:pt>
                <c:pt idx="2025">
                  <c:v>-1.1291273992908701E-2</c:v>
                </c:pt>
                <c:pt idx="2026">
                  <c:v>-8.6598744235403691E-3</c:v>
                </c:pt>
                <c:pt idx="2027">
                  <c:v>-6.08592468318714E-3</c:v>
                </c:pt>
                <c:pt idx="2028">
                  <c:v>-3.5773055816759902E-3</c:v>
                </c:pt>
                <c:pt idx="2029">
                  <c:v>-1.13338007105066E-3</c:v>
                </c:pt>
                <c:pt idx="2030">
                  <c:v>1.2438632865789099E-3</c:v>
                </c:pt>
                <c:pt idx="2031">
                  <c:v>3.5462314894537201E-3</c:v>
                </c:pt>
                <c:pt idx="2032">
                  <c:v>5.7655729002905999E-3</c:v>
                </c:pt>
                <c:pt idx="2033">
                  <c:v>7.899334624966E-3</c:v>
                </c:pt>
                <c:pt idx="2034">
                  <c:v>9.9505799221372305E-3</c:v>
                </c:pt>
                <c:pt idx="2035">
                  <c:v>1.19248315782836E-2</c:v>
                </c:pt>
                <c:pt idx="2036">
                  <c:v>1.38248801433568E-2</c:v>
                </c:pt>
                <c:pt idx="2037">
                  <c:v>1.56462032137209E-2</c:v>
                </c:pt>
                <c:pt idx="2038">
                  <c:v>1.7379704117332102E-2</c:v>
                </c:pt>
                <c:pt idx="2039">
                  <c:v>1.9021593920491301E-2</c:v>
                </c:pt>
                <c:pt idx="2040">
                  <c:v>2.0577292833254102E-2</c:v>
                </c:pt>
                <c:pt idx="2041">
                  <c:v>2.2050962193748198E-2</c:v>
                </c:pt>
                <c:pt idx="2042">
                  <c:v>2.3433083083991901E-2</c:v>
                </c:pt>
                <c:pt idx="2043">
                  <c:v>2.4703791142288399E-2</c:v>
                </c:pt>
                <c:pt idx="2044">
                  <c:v>2.58483702327592E-2</c:v>
                </c:pt>
                <c:pt idx="2045">
                  <c:v>2.6865342333072299E-2</c:v>
                </c:pt>
                <c:pt idx="2046">
                  <c:v>2.7760069698638701E-2</c:v>
                </c:pt>
                <c:pt idx="2047">
                  <c:v>2.8535613087884999E-2</c:v>
                </c:pt>
                <c:pt idx="2048">
                  <c:v>2.9189450378895601E-2</c:v>
                </c:pt>
                <c:pt idx="2049">
                  <c:v>2.9712164625259701E-2</c:v>
                </c:pt>
                <c:pt idx="2050">
                  <c:v>3.0086970831815298E-2</c:v>
                </c:pt>
                <c:pt idx="2051">
                  <c:v>3.0297587125229099E-2</c:v>
                </c:pt>
                <c:pt idx="2052">
                  <c:v>3.0342138737774998E-2</c:v>
                </c:pt>
                <c:pt idx="2053">
                  <c:v>3.02351900600067E-2</c:v>
                </c:pt>
                <c:pt idx="2054">
                  <c:v>2.9990081851838601E-2</c:v>
                </c:pt>
                <c:pt idx="2055">
                  <c:v>2.9601585162612701E-2</c:v>
                </c:pt>
                <c:pt idx="2056">
                  <c:v>2.9051721548894401E-2</c:v>
                </c:pt>
                <c:pt idx="2057">
                  <c:v>2.8331619874002199E-2</c:v>
                </c:pt>
                <c:pt idx="2058">
                  <c:v>2.7451836912165899E-2</c:v>
                </c:pt>
                <c:pt idx="2059">
                  <c:v>2.6430578728114901E-2</c:v>
                </c:pt>
                <c:pt idx="2060">
                  <c:v>2.5276363603671199E-2</c:v>
                </c:pt>
                <c:pt idx="2061">
                  <c:v>2.39835181816766E-2</c:v>
                </c:pt>
                <c:pt idx="2062">
                  <c:v>2.2541120682185702E-2</c:v>
                </c:pt>
                <c:pt idx="2063">
                  <c:v>2.09450214070524E-2</c:v>
                </c:pt>
                <c:pt idx="2064">
                  <c:v>1.9203234211068301E-2</c:v>
                </c:pt>
                <c:pt idx="2065">
                  <c:v>1.7329466304417899E-2</c:v>
                </c:pt>
                <c:pt idx="2066">
                  <c:v>1.53286008544752E-2</c:v>
                </c:pt>
                <c:pt idx="2067">
                  <c:v>1.31895295719679E-2</c:v>
                </c:pt>
                <c:pt idx="2068">
                  <c:v>1.08967103196216E-2</c:v>
                </c:pt>
                <c:pt idx="2069">
                  <c:v>8.4489375444016992E-3</c:v>
                </c:pt>
                <c:pt idx="2070">
                  <c:v>5.8620976938507704E-3</c:v>
                </c:pt>
                <c:pt idx="2071">
                  <c:v>3.1526207415974801E-3</c:v>
                </c:pt>
                <c:pt idx="2072">
                  <c:v>3.2291224715622898E-4</c:v>
                </c:pt>
                <c:pt idx="2073">
                  <c:v>-2.6367235889111699E-3</c:v>
                </c:pt>
                <c:pt idx="2074">
                  <c:v>-5.7391517488990301E-3</c:v>
                </c:pt>
                <c:pt idx="2075">
                  <c:v>-8.9967252686501201E-3</c:v>
                </c:pt>
                <c:pt idx="2076">
                  <c:v>-1.24186526183896E-2</c:v>
                </c:pt>
                <c:pt idx="2077">
                  <c:v>-1.6003809543270801E-2</c:v>
                </c:pt>
                <c:pt idx="2078">
                  <c:v>-1.9738515578812399E-2</c:v>
                </c:pt>
                <c:pt idx="2079">
                  <c:v>-2.3607514519984999E-2</c:v>
                </c:pt>
                <c:pt idx="2080">
                  <c:v>-2.76050413021625E-2</c:v>
                </c:pt>
                <c:pt idx="2081">
                  <c:v>-3.1729158337234997E-2</c:v>
                </c:pt>
                <c:pt idx="2082">
                  <c:v>-3.5968004761019703E-2</c:v>
                </c:pt>
                <c:pt idx="2083">
                  <c:v>-4.0300895098409499E-2</c:v>
                </c:pt>
                <c:pt idx="2084">
                  <c:v>-4.4714918061374703E-2</c:v>
                </c:pt>
                <c:pt idx="2085">
                  <c:v>-4.9213280948450802E-2</c:v>
                </c:pt>
                <c:pt idx="2086">
                  <c:v>-5.3803814192306801E-2</c:v>
                </c:pt>
                <c:pt idx="2087">
                  <c:v>-5.84848835074709E-2</c:v>
                </c:pt>
                <c:pt idx="2088">
                  <c:v>-6.3247065790210694E-2</c:v>
                </c:pt>
                <c:pt idx="2089">
                  <c:v>-6.8083765637988805E-2</c:v>
                </c:pt>
                <c:pt idx="2090">
                  <c:v>-7.2992991320846204E-2</c:v>
                </c:pt>
                <c:pt idx="2091">
                  <c:v>-7.7969462751552907E-2</c:v>
                </c:pt>
                <c:pt idx="2092">
                  <c:v>-8.3001460767980401E-2</c:v>
                </c:pt>
                <c:pt idx="2093">
                  <c:v>-8.8077787647644207E-2</c:v>
                </c:pt>
                <c:pt idx="2094">
                  <c:v>-9.3193391189962199E-2</c:v>
                </c:pt>
                <c:pt idx="2095">
                  <c:v>-9.83435090109437E-2</c:v>
                </c:pt>
                <c:pt idx="2096">
                  <c:v>-0.10351343696769</c:v>
                </c:pt>
                <c:pt idx="2097">
                  <c:v>-0.10867943160108</c:v>
                </c:pt>
                <c:pt idx="2098">
                  <c:v>-0.113822985540253</c:v>
                </c:pt>
                <c:pt idx="2099">
                  <c:v>-0.118942038986905</c:v>
                </c:pt>
                <c:pt idx="2100">
                  <c:v>-0.124044129160198</c:v>
                </c:pt>
                <c:pt idx="2101">
                  <c:v>-0.12912872749374199</c:v>
                </c:pt>
                <c:pt idx="2102">
                  <c:v>-0.13418075921252601</c:v>
                </c:pt>
                <c:pt idx="2103">
                  <c:v>-0.13918295557001101</c:v>
                </c:pt>
                <c:pt idx="2104">
                  <c:v>-0.144129730039569</c:v>
                </c:pt>
                <c:pt idx="2105">
                  <c:v>-0.14902486273228999</c:v>
                </c:pt>
                <c:pt idx="2106">
                  <c:v>-0.153869297200279</c:v>
                </c:pt>
                <c:pt idx="2107">
                  <c:v>-0.15865759613205599</c:v>
                </c:pt>
                <c:pt idx="2108">
                  <c:v>-0.16338498305892801</c:v>
                </c:pt>
                <c:pt idx="2109">
                  <c:v>-0.16804994410535601</c:v>
                </c:pt>
                <c:pt idx="2110">
                  <c:v>-0.172646715488739</c:v>
                </c:pt>
                <c:pt idx="2111">
                  <c:v>-0.17716019059462601</c:v>
                </c:pt>
                <c:pt idx="2112">
                  <c:v>-0.18157222550463201</c:v>
                </c:pt>
                <c:pt idx="2113">
                  <c:v>-0.18587062805289101</c:v>
                </c:pt>
                <c:pt idx="2114">
                  <c:v>-0.19004982922430999</c:v>
                </c:pt>
                <c:pt idx="2115">
                  <c:v>-0.194106979882854</c:v>
                </c:pt>
                <c:pt idx="2116">
                  <c:v>-0.19804239536978999</c:v>
                </c:pt>
                <c:pt idx="2117">
                  <c:v>-0.20186179490615699</c:v>
                </c:pt>
                <c:pt idx="2118">
                  <c:v>-0.20557216105987799</c:v>
                </c:pt>
                <c:pt idx="2119">
                  <c:v>-0.20917329870404999</c:v>
                </c:pt>
                <c:pt idx="2120">
                  <c:v>-0.21265567285679099</c:v>
                </c:pt>
                <c:pt idx="2121">
                  <c:v>-0.216007149019845</c:v>
                </c:pt>
                <c:pt idx="2122">
                  <c:v>-0.21922003815305599</c:v>
                </c:pt>
                <c:pt idx="2123">
                  <c:v>-0.22229126557815199</c:v>
                </c:pt>
                <c:pt idx="2124">
                  <c:v>-0.22521819924299999</c:v>
                </c:pt>
                <c:pt idx="2125">
                  <c:v>-0.227996213857906</c:v>
                </c:pt>
                <c:pt idx="2126">
                  <c:v>-0.23061998675617401</c:v>
                </c:pt>
                <c:pt idx="2127">
                  <c:v>-0.23308591980822699</c:v>
                </c:pt>
                <c:pt idx="2128">
                  <c:v>-0.23539230808757999</c:v>
                </c:pt>
                <c:pt idx="2129">
                  <c:v>-0.23753708009225999</c:v>
                </c:pt>
                <c:pt idx="2130">
                  <c:v>-0.239517310804964</c:v>
                </c:pt>
                <c:pt idx="2131">
                  <c:v>-0.241333736438713</c:v>
                </c:pt>
                <c:pt idx="2132">
                  <c:v>-0.242994980890472</c:v>
                </c:pt>
                <c:pt idx="2133">
                  <c:v>-0.24451198458974899</c:v>
                </c:pt>
                <c:pt idx="2134">
                  <c:v>-0.24588459436420501</c:v>
                </c:pt>
                <c:pt idx="2135">
                  <c:v>-0.247096583271364</c:v>
                </c:pt>
                <c:pt idx="2136">
                  <c:v>-0.24812866635450401</c:v>
                </c:pt>
                <c:pt idx="2137">
                  <c:v>-0.24897576593398099</c:v>
                </c:pt>
                <c:pt idx="2138">
                  <c:v>-0.249647793883533</c:v>
                </c:pt>
                <c:pt idx="2139">
                  <c:v>-0.25015420215369499</c:v>
                </c:pt>
                <c:pt idx="2140">
                  <c:v>-0.25049238682979702</c:v>
                </c:pt>
                <c:pt idx="2141">
                  <c:v>-0.25065171376720602</c:v>
                </c:pt>
                <c:pt idx="2142">
                  <c:v>-0.25062387669328401</c:v>
                </c:pt>
                <c:pt idx="2143">
                  <c:v>-0.25040664326918899</c:v>
                </c:pt>
                <c:pt idx="2144">
                  <c:v>-0.25000100962991301</c:v>
                </c:pt>
                <c:pt idx="2145">
                  <c:v>-0.24940848062126</c:v>
                </c:pt>
                <c:pt idx="2146">
                  <c:v>-0.248630165355121</c:v>
                </c:pt>
                <c:pt idx="2147">
                  <c:v>-0.24766597295544501</c:v>
                </c:pt>
                <c:pt idx="2148">
                  <c:v>-0.24651479824773001</c:v>
                </c:pt>
                <c:pt idx="2149">
                  <c:v>-0.24517673645583299</c:v>
                </c:pt>
                <c:pt idx="2150">
                  <c:v>-0.24365473692431699</c:v>
                </c:pt>
                <c:pt idx="2151">
                  <c:v>-0.24195336664099501</c:v>
                </c:pt>
                <c:pt idx="2152">
                  <c:v>-0.24007648278120799</c:v>
                </c:pt>
                <c:pt idx="2153">
                  <c:v>-0.23802600366759499</c:v>
                </c:pt>
                <c:pt idx="2154">
                  <c:v>-0.23580149597551001</c:v>
                </c:pt>
                <c:pt idx="2155">
                  <c:v>-0.23340072540284801</c:v>
                </c:pt>
                <c:pt idx="2156">
                  <c:v>-0.23082260180075001</c:v>
                </c:pt>
                <c:pt idx="2157">
                  <c:v>-0.22807088670887801</c:v>
                </c:pt>
                <c:pt idx="2158">
                  <c:v>-0.22515406173292199</c:v>
                </c:pt>
                <c:pt idx="2159">
                  <c:v>-0.22208088486263</c:v>
                </c:pt>
                <c:pt idx="2160">
                  <c:v>-0.21885644391862399</c:v>
                </c:pt>
                <c:pt idx="2161">
                  <c:v>-0.21548124416019701</c:v>
                </c:pt>
                <c:pt idx="2162">
                  <c:v>-0.211951386729926</c:v>
                </c:pt>
                <c:pt idx="2163">
                  <c:v>-0.208259750475286</c:v>
                </c:pt>
                <c:pt idx="2164">
                  <c:v>-0.204401038596384</c:v>
                </c:pt>
                <c:pt idx="2165">
                  <c:v>-0.200377962900193</c:v>
                </c:pt>
                <c:pt idx="2166">
                  <c:v>-0.19620071501606101</c:v>
                </c:pt>
                <c:pt idx="2167">
                  <c:v>-0.191879346696328</c:v>
                </c:pt>
                <c:pt idx="2168">
                  <c:v>-0.18741959430746499</c:v>
                </c:pt>
                <c:pt idx="2169">
                  <c:v>-0.18282827155957601</c:v>
                </c:pt>
                <c:pt idx="2170">
                  <c:v>-0.17811985389622001</c:v>
                </c:pt>
                <c:pt idx="2171">
                  <c:v>-0.17331357287815799</c:v>
                </c:pt>
                <c:pt idx="2172">
                  <c:v>-0.168423398518003</c:v>
                </c:pt>
                <c:pt idx="2173">
                  <c:v>-0.16345147226844201</c:v>
                </c:pt>
                <c:pt idx="2174">
                  <c:v>-0.15838993262943499</c:v>
                </c:pt>
                <c:pt idx="2175">
                  <c:v>-0.153228234303799</c:v>
                </c:pt>
                <c:pt idx="2176">
                  <c:v>-0.14796140157957399</c:v>
                </c:pt>
                <c:pt idx="2177">
                  <c:v>-0.142594539729999</c:v>
                </c:pt>
                <c:pt idx="2178">
                  <c:v>-0.137139732363003</c:v>
                </c:pt>
                <c:pt idx="2179">
                  <c:v>-0.13160797024390899</c:v>
                </c:pt>
                <c:pt idx="2180">
                  <c:v>-0.12600514137954</c:v>
                </c:pt>
                <c:pt idx="2181">
                  <c:v>-0.120335230011725</c:v>
                </c:pt>
                <c:pt idx="2182">
                  <c:v>-0.114603097815108</c:v>
                </c:pt>
                <c:pt idx="2183">
                  <c:v>-0.108811546151733</c:v>
                </c:pt>
                <c:pt idx="2184">
                  <c:v>-0.102959374859107</c:v>
                </c:pt>
                <c:pt idx="2185">
                  <c:v>-9.7046849363982002E-2</c:v>
                </c:pt>
                <c:pt idx="2186">
                  <c:v>-9.1081579951758002E-2</c:v>
                </c:pt>
                <c:pt idx="2187">
                  <c:v>-8.5075348049118302E-2</c:v>
                </c:pt>
                <c:pt idx="2188">
                  <c:v>-7.9036750419192101E-2</c:v>
                </c:pt>
                <c:pt idx="2189">
                  <c:v>-7.2971310147282004E-2</c:v>
                </c:pt>
                <c:pt idx="2190">
                  <c:v>-6.6887721011086906E-2</c:v>
                </c:pt>
                <c:pt idx="2191">
                  <c:v>-6.0798652196344102E-2</c:v>
                </c:pt>
                <c:pt idx="2192">
                  <c:v>-5.4714551165062901E-2</c:v>
                </c:pt>
                <c:pt idx="2193">
                  <c:v>-4.8641039098610103E-2</c:v>
                </c:pt>
                <c:pt idx="2194">
                  <c:v>-4.2583843711020801E-2</c:v>
                </c:pt>
                <c:pt idx="2195">
                  <c:v>-3.6551837370053103E-2</c:v>
                </c:pt>
                <c:pt idx="2196">
                  <c:v>-3.0552022967533201E-2</c:v>
                </c:pt>
                <c:pt idx="2197">
                  <c:v>-2.4584053803912799E-2</c:v>
                </c:pt>
                <c:pt idx="2198">
                  <c:v>-1.8643154341977101E-2</c:v>
                </c:pt>
                <c:pt idx="2199">
                  <c:v>-1.2728075896163499E-2</c:v>
                </c:pt>
                <c:pt idx="2200">
                  <c:v>-6.8445653665799404E-3</c:v>
                </c:pt>
                <c:pt idx="2201">
                  <c:v>-1.0018779233592499E-3</c:v>
                </c:pt>
                <c:pt idx="2202">
                  <c:v>4.7923838655063999E-3</c:v>
                </c:pt>
                <c:pt idx="2203">
                  <c:v>1.0534380237093599E-2</c:v>
                </c:pt>
                <c:pt idx="2204">
                  <c:v>1.6222546933274198E-2</c:v>
                </c:pt>
                <c:pt idx="2205">
                  <c:v>2.1854361095037401E-2</c:v>
                </c:pt>
                <c:pt idx="2206">
                  <c:v>2.7424276751849601E-2</c:v>
                </c:pt>
                <c:pt idx="2207">
                  <c:v>3.2925245493041502E-2</c:v>
                </c:pt>
                <c:pt idx="2208">
                  <c:v>3.8352587123467501E-2</c:v>
                </c:pt>
                <c:pt idx="2209">
                  <c:v>4.3705542788597902E-2</c:v>
                </c:pt>
                <c:pt idx="2210">
                  <c:v>4.89839548030645E-2</c:v>
                </c:pt>
                <c:pt idx="2211">
                  <c:v>5.4183372064342802E-2</c:v>
                </c:pt>
                <c:pt idx="2212">
                  <c:v>5.9294102791062502E-2</c:v>
                </c:pt>
                <c:pt idx="2213">
                  <c:v>6.4305503272565998E-2</c:v>
                </c:pt>
                <c:pt idx="2214">
                  <c:v>6.9210966200866003E-2</c:v>
                </c:pt>
                <c:pt idx="2215">
                  <c:v>7.4008035943787506E-2</c:v>
                </c:pt>
                <c:pt idx="2216">
                  <c:v>7.8693438887677006E-2</c:v>
                </c:pt>
                <c:pt idx="2217">
                  <c:v>8.3259313761492801E-2</c:v>
                </c:pt>
                <c:pt idx="2218">
                  <c:v>8.7696215836540206E-2</c:v>
                </c:pt>
                <c:pt idx="2219">
                  <c:v>9.1999754646732698E-2</c:v>
                </c:pt>
                <c:pt idx="2220">
                  <c:v>9.6172133044970298E-2</c:v>
                </c:pt>
                <c:pt idx="2221">
                  <c:v>0.10021650268394799</c:v>
                </c:pt>
                <c:pt idx="2222">
                  <c:v>0.104132215100484</c:v>
                </c:pt>
                <c:pt idx="2223">
                  <c:v>0.107917076826272</c:v>
                </c:pt>
                <c:pt idx="2224">
                  <c:v>0.11157144044233901</c:v>
                </c:pt>
                <c:pt idx="2225">
                  <c:v>0.11509632744783201</c:v>
                </c:pt>
                <c:pt idx="2226">
                  <c:v>0.118488045640294</c:v>
                </c:pt>
                <c:pt idx="2227">
                  <c:v>0.121737876753787</c:v>
                </c:pt>
                <c:pt idx="2228">
                  <c:v>0.124837572216581</c:v>
                </c:pt>
                <c:pt idx="2229">
                  <c:v>0.12778329688433601</c:v>
                </c:pt>
                <c:pt idx="2230">
                  <c:v>0.130574700266123</c:v>
                </c:pt>
                <c:pt idx="2231">
                  <c:v>0.133213092032238</c:v>
                </c:pt>
                <c:pt idx="2232">
                  <c:v>0.13570081184959501</c:v>
                </c:pt>
                <c:pt idx="2233">
                  <c:v>0.138039234998732</c:v>
                </c:pt>
                <c:pt idx="2234">
                  <c:v>0.140226003385265</c:v>
                </c:pt>
                <c:pt idx="2235">
                  <c:v>0.14225641159017099</c:v>
                </c:pt>
                <c:pt idx="2236">
                  <c:v>0.144128468983898</c:v>
                </c:pt>
                <c:pt idx="2237">
                  <c:v>0.14584392520352299</c:v>
                </c:pt>
                <c:pt idx="2238">
                  <c:v>0.14740286015498699</c:v>
                </c:pt>
                <c:pt idx="2239">
                  <c:v>0.14880037771590801</c:v>
                </c:pt>
                <c:pt idx="2240">
                  <c:v>0.150031698775484</c:v>
                </c:pt>
                <c:pt idx="2241">
                  <c:v>0.151098676883932</c:v>
                </c:pt>
                <c:pt idx="2242">
                  <c:v>0.15200791079440901</c:v>
                </c:pt>
                <c:pt idx="2243">
                  <c:v>0.15276328571468101</c:v>
                </c:pt>
                <c:pt idx="2244">
                  <c:v>0.15336355501893401</c:v>
                </c:pt>
                <c:pt idx="2245">
                  <c:v>0.15380696997215201</c:v>
                </c:pt>
                <c:pt idx="2246">
                  <c:v>0.15409487124749999</c:v>
                </c:pt>
                <c:pt idx="2247">
                  <c:v>0.15423004983587801</c:v>
                </c:pt>
                <c:pt idx="2248">
                  <c:v>0.15421462629216601</c:v>
                </c:pt>
                <c:pt idx="2249">
                  <c:v>0.154051128921325</c:v>
                </c:pt>
                <c:pt idx="2250">
                  <c:v>0.15374372735724301</c:v>
                </c:pt>
                <c:pt idx="2251">
                  <c:v>0.15329682346578799</c:v>
                </c:pt>
                <c:pt idx="2252">
                  <c:v>0.152713715124279</c:v>
                </c:pt>
                <c:pt idx="2253">
                  <c:v>0.15199738115826</c:v>
                </c:pt>
                <c:pt idx="2254">
                  <c:v>0.151150338596373</c:v>
                </c:pt>
                <c:pt idx="2255">
                  <c:v>0.15017181288371301</c:v>
                </c:pt>
                <c:pt idx="2256">
                  <c:v>0.14905671166772799</c:v>
                </c:pt>
                <c:pt idx="2257">
                  <c:v>0.14780007010101701</c:v>
                </c:pt>
                <c:pt idx="2258">
                  <c:v>0.14640245411599201</c:v>
                </c:pt>
                <c:pt idx="2259">
                  <c:v>0.144869696405652</c:v>
                </c:pt>
                <c:pt idx="2260">
                  <c:v>0.14320827413783299</c:v>
                </c:pt>
                <c:pt idx="2261">
                  <c:v>0.14142281682580199</c:v>
                </c:pt>
                <c:pt idx="2262">
                  <c:v>0.139517119020928</c:v>
                </c:pt>
                <c:pt idx="2263">
                  <c:v>0.13749451022051901</c:v>
                </c:pt>
                <c:pt idx="2264">
                  <c:v>0.13535651807031401</c:v>
                </c:pt>
                <c:pt idx="2265">
                  <c:v>0.133103479027913</c:v>
                </c:pt>
                <c:pt idx="2266">
                  <c:v>0.13073761510280599</c:v>
                </c:pt>
                <c:pt idx="2267">
                  <c:v>0.12826389034986099</c:v>
                </c:pt>
                <c:pt idx="2268">
                  <c:v>0.12568679303427999</c:v>
                </c:pt>
                <c:pt idx="2269">
                  <c:v>0.12300786695524001</c:v>
                </c:pt>
                <c:pt idx="2270">
                  <c:v>0.12022783468621601</c:v>
                </c:pt>
                <c:pt idx="2271">
                  <c:v>0.117349686251675</c:v>
                </c:pt>
                <c:pt idx="2272">
                  <c:v>0.114377349609135</c:v>
                </c:pt>
                <c:pt idx="2273">
                  <c:v>0.111311412979897</c:v>
                </c:pt>
                <c:pt idx="2274">
                  <c:v>0.108148187229438</c:v>
                </c:pt>
                <c:pt idx="2275">
                  <c:v>0.104884251566981</c:v>
                </c:pt>
                <c:pt idx="2276">
                  <c:v>0.101521566744877</c:v>
                </c:pt>
                <c:pt idx="2277">
                  <c:v>9.8067526718942394E-2</c:v>
                </c:pt>
                <c:pt idx="2278">
                  <c:v>9.4530057673840096E-2</c:v>
                </c:pt>
                <c:pt idx="2279">
                  <c:v>9.0912996674840305E-2</c:v>
                </c:pt>
                <c:pt idx="2280">
                  <c:v>8.7216382832954006E-2</c:v>
                </c:pt>
                <c:pt idx="2281">
                  <c:v>8.34406448241264E-2</c:v>
                </c:pt>
                <c:pt idx="2282">
                  <c:v>7.9589459244118907E-2</c:v>
                </c:pt>
                <c:pt idx="2283">
                  <c:v>7.5668269178191902E-2</c:v>
                </c:pt>
                <c:pt idx="2284">
                  <c:v>7.1681598437863606E-2</c:v>
                </c:pt>
                <c:pt idx="2285">
                  <c:v>6.7633469547302094E-2</c:v>
                </c:pt>
                <c:pt idx="2286">
                  <c:v>6.3529562859165403E-2</c:v>
                </c:pt>
                <c:pt idx="2287">
                  <c:v>5.9376227832022399E-2</c:v>
                </c:pt>
                <c:pt idx="2288">
                  <c:v>5.51764859965439E-2</c:v>
                </c:pt>
                <c:pt idx="2289">
                  <c:v>5.09289351302065E-2</c:v>
                </c:pt>
                <c:pt idx="2290">
                  <c:v>4.66320511563761E-2</c:v>
                </c:pt>
                <c:pt idx="2291">
                  <c:v>4.2288448506317203E-2</c:v>
                </c:pt>
                <c:pt idx="2292">
                  <c:v>3.7903768066914097E-2</c:v>
                </c:pt>
                <c:pt idx="2293">
                  <c:v>3.3482800399606202E-2</c:v>
                </c:pt>
                <c:pt idx="2294">
                  <c:v>2.90287377380729E-2</c:v>
                </c:pt>
                <c:pt idx="2295">
                  <c:v>2.4545764255454201E-2</c:v>
                </c:pt>
                <c:pt idx="2296">
                  <c:v>2.0040417818062099E-2</c:v>
                </c:pt>
                <c:pt idx="2297">
                  <c:v>1.55199901594447E-2</c:v>
                </c:pt>
                <c:pt idx="2298">
                  <c:v>1.09906348383538E-2</c:v>
                </c:pt>
                <c:pt idx="2299">
                  <c:v>6.4569976257276597E-3</c:v>
                </c:pt>
                <c:pt idx="2300">
                  <c:v>1.9222402980691401E-3</c:v>
                </c:pt>
                <c:pt idx="2301">
                  <c:v>-2.61224825435635E-3</c:v>
                </c:pt>
                <c:pt idx="2302">
                  <c:v>-7.1464178192838399E-3</c:v>
                </c:pt>
                <c:pt idx="2303">
                  <c:v>-1.16800825897903E-2</c:v>
                </c:pt>
                <c:pt idx="2304">
                  <c:v>-1.6211494655704199E-2</c:v>
                </c:pt>
                <c:pt idx="2305">
                  <c:v>-2.0736504541591701E-2</c:v>
                </c:pt>
                <c:pt idx="2306">
                  <c:v>-2.52483093277125E-2</c:v>
                </c:pt>
                <c:pt idx="2307">
                  <c:v>-2.9739042176078801E-2</c:v>
                </c:pt>
                <c:pt idx="2308">
                  <c:v>-3.4203860484025801E-2</c:v>
                </c:pt>
                <c:pt idx="2309">
                  <c:v>-3.8644181608648201E-2</c:v>
                </c:pt>
                <c:pt idx="2310">
                  <c:v>-4.3065099848073198E-2</c:v>
                </c:pt>
                <c:pt idx="2311">
                  <c:v>-4.7467994982418799E-2</c:v>
                </c:pt>
                <c:pt idx="2312">
                  <c:v>-5.1846118844812702E-2</c:v>
                </c:pt>
                <c:pt idx="2313">
                  <c:v>-5.6188443091324598E-2</c:v>
                </c:pt>
                <c:pt idx="2314">
                  <c:v>-6.04872080695288E-2</c:v>
                </c:pt>
                <c:pt idx="2315">
                  <c:v>-6.4740393649858105E-2</c:v>
                </c:pt>
                <c:pt idx="2316">
                  <c:v>-6.8947332082540405E-2</c:v>
                </c:pt>
                <c:pt idx="2317">
                  <c:v>-7.3104284413599396E-2</c:v>
                </c:pt>
                <c:pt idx="2318">
                  <c:v>-7.7205746703483596E-2</c:v>
                </c:pt>
                <c:pt idx="2319">
                  <c:v>-8.1248985299539403E-2</c:v>
                </c:pt>
                <c:pt idx="2320">
                  <c:v>-8.5235200284564203E-2</c:v>
                </c:pt>
                <c:pt idx="2321">
                  <c:v>-8.9165507134010294E-2</c:v>
                </c:pt>
                <c:pt idx="2322">
                  <c:v>-9.3036557848127199E-2</c:v>
                </c:pt>
                <c:pt idx="2323">
                  <c:v>-9.6840676313692295E-2</c:v>
                </c:pt>
                <c:pt idx="2324">
                  <c:v>-0.10056981029827999</c:v>
                </c:pt>
                <c:pt idx="2325">
                  <c:v>-0.104218787843661</c:v>
                </c:pt>
                <c:pt idx="2326">
                  <c:v>-0.10778531589264601</c:v>
                </c:pt>
                <c:pt idx="2327">
                  <c:v>-0.111268215163665</c:v>
                </c:pt>
                <c:pt idx="2328">
                  <c:v>-0.114666452709413</c:v>
                </c:pt>
                <c:pt idx="2329">
                  <c:v>-0.117979367805569</c:v>
                </c:pt>
                <c:pt idx="2330">
                  <c:v>-0.1212067369361</c:v>
                </c:pt>
                <c:pt idx="2331">
                  <c:v>-0.124348127644396</c:v>
                </c:pt>
                <c:pt idx="2332">
                  <c:v>-0.12740236903320101</c:v>
                </c:pt>
                <c:pt idx="2333">
                  <c:v>-0.13036765078040399</c:v>
                </c:pt>
                <c:pt idx="2334">
                  <c:v>-0.13324159683964201</c:v>
                </c:pt>
                <c:pt idx="2335">
                  <c:v>-0.13602083125893999</c:v>
                </c:pt>
                <c:pt idx="2336">
                  <c:v>-0.13870104876665801</c:v>
                </c:pt>
                <c:pt idx="2337">
                  <c:v>-0.14127871592844601</c:v>
                </c:pt>
                <c:pt idx="2338">
                  <c:v>-0.14375330860412899</c:v>
                </c:pt>
                <c:pt idx="2339">
                  <c:v>-0.14612731603909099</c:v>
                </c:pt>
                <c:pt idx="2340">
                  <c:v>-0.14840328207348299</c:v>
                </c:pt>
                <c:pt idx="2341">
                  <c:v>-0.150580863254729</c:v>
                </c:pt>
                <c:pt idx="2342">
                  <c:v>-0.15265727553535199</c:v>
                </c:pt>
                <c:pt idx="2343">
                  <c:v>-0.154630378674528</c:v>
                </c:pt>
                <c:pt idx="2344">
                  <c:v>-0.15650036094185901</c:v>
                </c:pt>
                <c:pt idx="2345">
                  <c:v>-0.15826805336910399</c:v>
                </c:pt>
                <c:pt idx="2346">
                  <c:v>-0.15993254668066401</c:v>
                </c:pt>
                <c:pt idx="2347">
                  <c:v>-0.16149152599651601</c:v>
                </c:pt>
                <c:pt idx="2348">
                  <c:v>-0.16294372760121101</c:v>
                </c:pt>
                <c:pt idx="2349">
                  <c:v>-0.16429004803303701</c:v>
                </c:pt>
                <c:pt idx="2350">
                  <c:v>-0.16553197902216199</c:v>
                </c:pt>
                <c:pt idx="2351">
                  <c:v>-0.16666971991588</c:v>
                </c:pt>
                <c:pt idx="2352">
                  <c:v>-0.16770230810894299</c:v>
                </c:pt>
                <c:pt idx="2353">
                  <c:v>-0.16862891998163601</c:v>
                </c:pt>
                <c:pt idx="2354">
                  <c:v>-0.16944908936634501</c:v>
                </c:pt>
                <c:pt idx="2355">
                  <c:v>-0.17016169312795601</c:v>
                </c:pt>
                <c:pt idx="2356">
                  <c:v>-0.170764583739101</c:v>
                </c:pt>
                <c:pt idx="2357">
                  <c:v>-0.171255743415826</c:v>
                </c:pt>
                <c:pt idx="2358">
                  <c:v>-0.17163460210777401</c:v>
                </c:pt>
                <c:pt idx="2359">
                  <c:v>-0.171902051943433</c:v>
                </c:pt>
                <c:pt idx="2360">
                  <c:v>-0.17205952366703101</c:v>
                </c:pt>
                <c:pt idx="2361">
                  <c:v>-0.17210830580507699</c:v>
                </c:pt>
                <c:pt idx="2362">
                  <c:v>-0.17204930522623799</c:v>
                </c:pt>
                <c:pt idx="2363">
                  <c:v>-0.17188276997285201</c:v>
                </c:pt>
                <c:pt idx="2364">
                  <c:v>-0.171608179801398</c:v>
                </c:pt>
                <c:pt idx="2365">
                  <c:v>-0.17122494320126999</c:v>
                </c:pt>
                <c:pt idx="2366">
                  <c:v>-0.17073347167359501</c:v>
                </c:pt>
                <c:pt idx="2367">
                  <c:v>-0.17013525272746099</c:v>
                </c:pt>
                <c:pt idx="2368">
                  <c:v>-0.16943155840162699</c:v>
                </c:pt>
                <c:pt idx="2369">
                  <c:v>-0.168622219010162</c:v>
                </c:pt>
                <c:pt idx="2370">
                  <c:v>-0.16770590609072999</c:v>
                </c:pt>
                <c:pt idx="2371">
                  <c:v>-0.166681628426572</c:v>
                </c:pt>
                <c:pt idx="2372">
                  <c:v>-0.16554988989498801</c:v>
                </c:pt>
                <c:pt idx="2373">
                  <c:v>-0.16431249296216199</c:v>
                </c:pt>
                <c:pt idx="2374">
                  <c:v>-0.16297129908136099</c:v>
                </c:pt>
                <c:pt idx="2375">
                  <c:v>-0.161527060450741</c:v>
                </c:pt>
                <c:pt idx="2376">
                  <c:v>-0.15997932780456001</c:v>
                </c:pt>
                <c:pt idx="2377">
                  <c:v>-0.15832746846089299</c:v>
                </c:pt>
                <c:pt idx="2378">
                  <c:v>-0.15657174814004399</c:v>
                </c:pt>
                <c:pt idx="2379">
                  <c:v>-0.15471338813378499</c:v>
                </c:pt>
                <c:pt idx="2380">
                  <c:v>-0.15275378186670399</c:v>
                </c:pt>
                <c:pt idx="2381">
                  <c:v>-0.15069399211586601</c:v>
                </c:pt>
                <c:pt idx="2382">
                  <c:v>-0.14853497852750999</c:v>
                </c:pt>
                <c:pt idx="2383">
                  <c:v>-0.14627788537000699</c:v>
                </c:pt>
                <c:pt idx="2384">
                  <c:v>-0.14392389661730601</c:v>
                </c:pt>
                <c:pt idx="2385">
                  <c:v>-0.141474115493434</c:v>
                </c:pt>
                <c:pt idx="2386">
                  <c:v>-0.138929864119642</c:v>
                </c:pt>
                <c:pt idx="2387">
                  <c:v>-0.13629293525903799</c:v>
                </c:pt>
                <c:pt idx="2388">
                  <c:v>-0.13356531658037599</c:v>
                </c:pt>
                <c:pt idx="2389">
                  <c:v>-0.13074878432515799</c:v>
                </c:pt>
                <c:pt idx="2390">
                  <c:v>-0.12784493753248</c:v>
                </c:pt>
                <c:pt idx="2391">
                  <c:v>-0.12485546523504799</c:v>
                </c:pt>
                <c:pt idx="2392">
                  <c:v>-0.12178213449151699</c:v>
                </c:pt>
                <c:pt idx="2393">
                  <c:v>-0.11862660022412</c:v>
                </c:pt>
                <c:pt idx="2394">
                  <c:v>-0.11539047234817899</c:v>
                </c:pt>
                <c:pt idx="2395">
                  <c:v>-0.112075580895098</c:v>
                </c:pt>
                <c:pt idx="2396">
                  <c:v>-0.108684019658374</c:v>
                </c:pt>
                <c:pt idx="2397">
                  <c:v>-0.105217917741436</c:v>
                </c:pt>
                <c:pt idx="2398">
                  <c:v>-0.10167926788307199</c:v>
                </c:pt>
                <c:pt idx="2399">
                  <c:v>-9.8069975738228704E-2</c:v>
                </c:pt>
                <c:pt idx="2400">
                  <c:v>-9.4391990524432701E-2</c:v>
                </c:pt>
                <c:pt idx="2401">
                  <c:v>-9.0647371129250504E-2</c:v>
                </c:pt>
                <c:pt idx="2402">
                  <c:v>-8.68382688277958E-2</c:v>
                </c:pt>
                <c:pt idx="2403">
                  <c:v>-8.2966878575299094E-2</c:v>
                </c:pt>
                <c:pt idx="2404">
                  <c:v>-7.9035442458679897E-2</c:v>
                </c:pt>
                <c:pt idx="2405">
                  <c:v>-7.5046311587915596E-2</c:v>
                </c:pt>
                <c:pt idx="2406">
                  <c:v>-7.1001925740420205E-2</c:v>
                </c:pt>
                <c:pt idx="2407">
                  <c:v>-6.6904656772091606E-2</c:v>
                </c:pt>
                <c:pt idx="2408">
                  <c:v>-6.2756736479068806E-2</c:v>
                </c:pt>
                <c:pt idx="2409">
                  <c:v>-5.8560425532798902E-2</c:v>
                </c:pt>
                <c:pt idx="2410">
                  <c:v>-5.4318174818495199E-2</c:v>
                </c:pt>
                <c:pt idx="2411">
                  <c:v>-5.0032513713740297E-2</c:v>
                </c:pt>
                <c:pt idx="2412">
                  <c:v>-4.5705883025288802E-2</c:v>
                </c:pt>
                <c:pt idx="2413">
                  <c:v>-4.1340748146640398E-2</c:v>
                </c:pt>
                <c:pt idx="2414">
                  <c:v>-3.6939825121804597E-2</c:v>
                </c:pt>
                <c:pt idx="2415">
                  <c:v>-3.2506043283575099E-2</c:v>
                </c:pt>
                <c:pt idx="2416">
                  <c:v>-2.8042322189197801E-2</c:v>
                </c:pt>
                <c:pt idx="2417">
                  <c:v>-2.3551501435243399E-2</c:v>
                </c:pt>
                <c:pt idx="2418">
                  <c:v>-1.9036402942835699E-2</c:v>
                </c:pt>
                <c:pt idx="2419">
                  <c:v>-1.44998136145241E-2</c:v>
                </c:pt>
                <c:pt idx="2420">
                  <c:v>-9.9444699893645409E-3</c:v>
                </c:pt>
                <c:pt idx="2421">
                  <c:v>-5.3731752555511297E-3</c:v>
                </c:pt>
                <c:pt idx="2422">
                  <c:v>-7.8885376018230605E-4</c:v>
                </c:pt>
                <c:pt idx="2423">
                  <c:v>3.80555659059735E-3</c:v>
                </c:pt>
                <c:pt idx="2424">
                  <c:v>8.4070491061463606E-3</c:v>
                </c:pt>
                <c:pt idx="2425">
                  <c:v>1.30122978808311E-2</c:v>
                </c:pt>
                <c:pt idx="2426">
                  <c:v>1.7617816178113099E-2</c:v>
                </c:pt>
                <c:pt idx="2427">
                  <c:v>2.22206876138628E-2</c:v>
                </c:pt>
                <c:pt idx="2428">
                  <c:v>2.6818895112405899E-2</c:v>
                </c:pt>
                <c:pt idx="2429">
                  <c:v>3.1410545252269599E-2</c:v>
                </c:pt>
                <c:pt idx="2430">
                  <c:v>3.5992865775265601E-2</c:v>
                </c:pt>
                <c:pt idx="2431">
                  <c:v>4.0562193939120202E-2</c:v>
                </c:pt>
                <c:pt idx="2432">
                  <c:v>4.5114672844180199E-2</c:v>
                </c:pt>
                <c:pt idx="2433">
                  <c:v>4.96465487938876E-2</c:v>
                </c:pt>
                <c:pt idx="2434">
                  <c:v>5.4154011938297802E-2</c:v>
                </c:pt>
                <c:pt idx="2435">
                  <c:v>5.8633265127665403E-2</c:v>
                </c:pt>
                <c:pt idx="2436">
                  <c:v>6.3080742483374197E-2</c:v>
                </c:pt>
                <c:pt idx="2437">
                  <c:v>6.7492923942011895E-2</c:v>
                </c:pt>
                <c:pt idx="2438">
                  <c:v>7.1866131209640305E-2</c:v>
                </c:pt>
                <c:pt idx="2439">
                  <c:v>7.6197050494607094E-2</c:v>
                </c:pt>
                <c:pt idx="2440">
                  <c:v>8.0483454203847907E-2</c:v>
                </c:pt>
                <c:pt idx="2441">
                  <c:v>8.4723946467330294E-2</c:v>
                </c:pt>
                <c:pt idx="2442">
                  <c:v>8.89169353274257E-2</c:v>
                </c:pt>
                <c:pt idx="2443">
                  <c:v>9.3060160743406894E-2</c:v>
                </c:pt>
                <c:pt idx="2444">
                  <c:v>9.7151093115621895E-2</c:v>
                </c:pt>
                <c:pt idx="2445">
                  <c:v>0.10118728258710601</c:v>
                </c:pt>
                <c:pt idx="2446">
                  <c:v>0.105166341912681</c:v>
                </c:pt>
                <c:pt idx="2447">
                  <c:v>0.10908609916572699</c:v>
                </c:pt>
                <c:pt idx="2448">
                  <c:v>0.11294482134265101</c:v>
                </c:pt>
                <c:pt idx="2449">
                  <c:v>0.116740779166189</c:v>
                </c:pt>
                <c:pt idx="2450">
                  <c:v>0.12047147547247</c:v>
                </c:pt>
                <c:pt idx="2451">
                  <c:v>0.124133742955593</c:v>
                </c:pt>
                <c:pt idx="2452">
                  <c:v>0.12772469958369601</c:v>
                </c:pt>
                <c:pt idx="2453">
                  <c:v>0.13124215019807001</c:v>
                </c:pt>
                <c:pt idx="2454">
                  <c:v>0.13468393894109601</c:v>
                </c:pt>
                <c:pt idx="2455">
                  <c:v>0.13804731656158201</c:v>
                </c:pt>
                <c:pt idx="2456">
                  <c:v>0.141329062589375</c:v>
                </c:pt>
                <c:pt idx="2457">
                  <c:v>0.14452587725778099</c:v>
                </c:pt>
                <c:pt idx="2458">
                  <c:v>0.147634691890909</c:v>
                </c:pt>
                <c:pt idx="2459">
                  <c:v>0.150653130833445</c:v>
                </c:pt>
                <c:pt idx="2460">
                  <c:v>0.15357964760840301</c:v>
                </c:pt>
                <c:pt idx="2461">
                  <c:v>0.156412559367617</c:v>
                </c:pt>
                <c:pt idx="2462">
                  <c:v>0.15914889283750699</c:v>
                </c:pt>
                <c:pt idx="2463">
                  <c:v>0.16178495809979099</c:v>
                </c:pt>
                <c:pt idx="2464">
                  <c:v>0.164318231190828</c:v>
                </c:pt>
                <c:pt idx="2465">
                  <c:v>0.166747751562145</c:v>
                </c:pt>
                <c:pt idx="2466">
                  <c:v>0.169072327975689</c:v>
                </c:pt>
                <c:pt idx="2467">
                  <c:v>0.17128946884273</c:v>
                </c:pt>
                <c:pt idx="2468">
                  <c:v>0.17339684383503501</c:v>
                </c:pt>
                <c:pt idx="2469">
                  <c:v>0.175393798234106</c:v>
                </c:pt>
                <c:pt idx="2470">
                  <c:v>0.17728035688570301</c:v>
                </c:pt>
                <c:pt idx="2471">
                  <c:v>0.17905559411269001</c:v>
                </c:pt>
                <c:pt idx="2472">
                  <c:v>0.180718364845913</c:v>
                </c:pt>
                <c:pt idx="2473">
                  <c:v>0.182268992098371</c:v>
                </c:pt>
                <c:pt idx="2474">
                  <c:v>0.183708405859145</c:v>
                </c:pt>
                <c:pt idx="2475">
                  <c:v>0.185035542388505</c:v>
                </c:pt>
                <c:pt idx="2476">
                  <c:v>0.18624726534511701</c:v>
                </c:pt>
                <c:pt idx="2477">
                  <c:v>0.18734120784507799</c:v>
                </c:pt>
                <c:pt idx="2478">
                  <c:v>0.18831695118594799</c:v>
                </c:pt>
                <c:pt idx="2479">
                  <c:v>0.18917338044013601</c:v>
                </c:pt>
                <c:pt idx="2480">
                  <c:v>0.18990620711704601</c:v>
                </c:pt>
                <c:pt idx="2481">
                  <c:v>0.19050960258535601</c:v>
                </c:pt>
                <c:pt idx="2482">
                  <c:v>0.190980051940257</c:v>
                </c:pt>
                <c:pt idx="2483">
                  <c:v>0.191317935482056</c:v>
                </c:pt>
                <c:pt idx="2484">
                  <c:v>0.19152592871615701</c:v>
                </c:pt>
                <c:pt idx="2485">
                  <c:v>0.19160660214682301</c:v>
                </c:pt>
                <c:pt idx="2486">
                  <c:v>0.19156101855806501</c:v>
                </c:pt>
                <c:pt idx="2487">
                  <c:v>0.19138868753708399</c:v>
                </c:pt>
                <c:pt idx="2488">
                  <c:v>0.19108895743658399</c:v>
                </c:pt>
                <c:pt idx="2489">
                  <c:v>0.19066273312383999</c:v>
                </c:pt>
                <c:pt idx="2490">
                  <c:v>0.19011207876428399</c:v>
                </c:pt>
                <c:pt idx="2491">
                  <c:v>0.18943739552696101</c:v>
                </c:pt>
                <c:pt idx="2492">
                  <c:v>0.18863553236324401</c:v>
                </c:pt>
                <c:pt idx="2493">
                  <c:v>0.18770138839610001</c:v>
                </c:pt>
                <c:pt idx="2494">
                  <c:v>0.18663088922885199</c:v>
                </c:pt>
                <c:pt idx="2495">
                  <c:v>0.18542207418203399</c:v>
                </c:pt>
                <c:pt idx="2496">
                  <c:v>0.184074679648602</c:v>
                </c:pt>
                <c:pt idx="2497">
                  <c:v>0.18259025800836601</c:v>
                </c:pt>
                <c:pt idx="2498">
                  <c:v>0.180972111633635</c:v>
                </c:pt>
                <c:pt idx="2499">
                  <c:v>0.179223605993927</c:v>
                </c:pt>
                <c:pt idx="2500">
                  <c:v>0.17734662178097299</c:v>
                </c:pt>
                <c:pt idx="2501">
                  <c:v>0.17534239394547099</c:v>
                </c:pt>
                <c:pt idx="2502">
                  <c:v>0.17321283380354</c:v>
                </c:pt>
                <c:pt idx="2503">
                  <c:v>0.17095938909230601</c:v>
                </c:pt>
                <c:pt idx="2504">
                  <c:v>0.16858146905374999</c:v>
                </c:pt>
                <c:pt idx="2505">
                  <c:v>0.16607820497284201</c:v>
                </c:pt>
                <c:pt idx="2506">
                  <c:v>0.163451453931788</c:v>
                </c:pt>
                <c:pt idx="2507">
                  <c:v>0.16070481620650101</c:v>
                </c:pt>
                <c:pt idx="2508">
                  <c:v>0.15783994106810101</c:v>
                </c:pt>
                <c:pt idx="2509">
                  <c:v>0.154856903140491</c:v>
                </c:pt>
                <c:pt idx="2510">
                  <c:v>0.15175912770699901</c:v>
                </c:pt>
                <c:pt idx="2511">
                  <c:v>0.148554948960883</c:v>
                </c:pt>
                <c:pt idx="2512">
                  <c:v>0.14525224066623799</c:v>
                </c:pt>
                <c:pt idx="2513">
                  <c:v>0.14185339448429199</c:v>
                </c:pt>
                <c:pt idx="2514">
                  <c:v>0.13835756948492101</c:v>
                </c:pt>
                <c:pt idx="2515">
                  <c:v>0.13476593976581699</c:v>
                </c:pt>
                <c:pt idx="2516">
                  <c:v>0.13108182780657601</c:v>
                </c:pt>
                <c:pt idx="2517">
                  <c:v>0.12730648584851001</c:v>
                </c:pt>
                <c:pt idx="2518">
                  <c:v>0.12343810400892601</c:v>
                </c:pt>
                <c:pt idx="2519">
                  <c:v>0.119476091852004</c:v>
                </c:pt>
                <c:pt idx="2520">
                  <c:v>0.115424545190072</c:v>
                </c:pt>
                <c:pt idx="2521">
                  <c:v>0.111290124750955</c:v>
                </c:pt>
                <c:pt idx="2522">
                  <c:v>0.10707714435495901</c:v>
                </c:pt>
                <c:pt idx="2523">
                  <c:v>0.10278567968949701</c:v>
                </c:pt>
                <c:pt idx="2524">
                  <c:v>9.8414436982186895E-2</c:v>
                </c:pt>
                <c:pt idx="2525">
                  <c:v>9.3964945444036704E-2</c:v>
                </c:pt>
                <c:pt idx="2526">
                  <c:v>8.9442523158910506E-2</c:v>
                </c:pt>
                <c:pt idx="2527">
                  <c:v>8.4853346639044605E-2</c:v>
                </c:pt>
                <c:pt idx="2528">
                  <c:v>8.0201632959157096E-2</c:v>
                </c:pt>
                <c:pt idx="2529">
                  <c:v>7.5490772295927003E-2</c:v>
                </c:pt>
                <c:pt idx="2530">
                  <c:v>7.0726385243284201E-2</c:v>
                </c:pt>
                <c:pt idx="2531">
                  <c:v>6.5915942033997393E-2</c:v>
                </c:pt>
                <c:pt idx="2532">
                  <c:v>6.1064773308914397E-2</c:v>
                </c:pt>
                <c:pt idx="2533">
                  <c:v>5.61747001863084E-2</c:v>
                </c:pt>
                <c:pt idx="2534">
                  <c:v>5.1248303576742198E-2</c:v>
                </c:pt>
                <c:pt idx="2535">
                  <c:v>4.6293099237547299E-2</c:v>
                </c:pt>
                <c:pt idx="2536">
                  <c:v>4.13195837111398E-2</c:v>
                </c:pt>
                <c:pt idx="2537">
                  <c:v>3.6336176196954201E-2</c:v>
                </c:pt>
                <c:pt idx="2538">
                  <c:v>3.13480677705038E-2</c:v>
                </c:pt>
                <c:pt idx="2539">
                  <c:v>2.63598290345665E-2</c:v>
                </c:pt>
                <c:pt idx="2540">
                  <c:v>2.1375781140228901E-2</c:v>
                </c:pt>
                <c:pt idx="2541">
                  <c:v>1.6397104621399001E-2</c:v>
                </c:pt>
                <c:pt idx="2542">
                  <c:v>1.1421483439329401E-2</c:v>
                </c:pt>
                <c:pt idx="2543">
                  <c:v>6.4478767284007E-3</c:v>
                </c:pt>
                <c:pt idx="2544">
                  <c:v>1.48080101770914E-3</c:v>
                </c:pt>
                <c:pt idx="2545">
                  <c:v>-3.47148245374468E-3</c:v>
                </c:pt>
                <c:pt idx="2546">
                  <c:v>-8.4023777803463196E-3</c:v>
                </c:pt>
                <c:pt idx="2547">
                  <c:v>-1.33092125411434E-2</c:v>
                </c:pt>
                <c:pt idx="2548">
                  <c:v>-1.8190086707994799E-2</c:v>
                </c:pt>
                <c:pt idx="2549">
                  <c:v>-2.3039245860782299E-2</c:v>
                </c:pt>
                <c:pt idx="2550">
                  <c:v>-2.78458255233121E-2</c:v>
                </c:pt>
                <c:pt idx="2551">
                  <c:v>-3.2597524191414297E-2</c:v>
                </c:pt>
                <c:pt idx="2552">
                  <c:v>-3.7286768624668801E-2</c:v>
                </c:pt>
                <c:pt idx="2553">
                  <c:v>-4.1914172858303102E-2</c:v>
                </c:pt>
                <c:pt idx="2554">
                  <c:v>-4.64850580427583E-2</c:v>
                </c:pt>
                <c:pt idx="2555">
                  <c:v>-5.1000701433578599E-2</c:v>
                </c:pt>
                <c:pt idx="2556">
                  <c:v>-5.5452321986585298E-2</c:v>
                </c:pt>
                <c:pt idx="2557">
                  <c:v>-5.9824463898406899E-2</c:v>
                </c:pt>
                <c:pt idx="2558">
                  <c:v>-6.4104825277017302E-2</c:v>
                </c:pt>
                <c:pt idx="2559">
                  <c:v>-6.8290426064363197E-2</c:v>
                </c:pt>
                <c:pt idx="2560">
                  <c:v>-7.2384139069262901E-2</c:v>
                </c:pt>
                <c:pt idx="2561">
                  <c:v>-7.6386652803593302E-2</c:v>
                </c:pt>
                <c:pt idx="2562">
                  <c:v>-8.0293403783162395E-2</c:v>
                </c:pt>
                <c:pt idx="2563">
                  <c:v>-8.4098949908874801E-2</c:v>
                </c:pt>
                <c:pt idx="2564">
                  <c:v>-8.7802045769982601E-2</c:v>
                </c:pt>
                <c:pt idx="2565">
                  <c:v>-9.1404728004204294E-2</c:v>
                </c:pt>
                <c:pt idx="2566">
                  <c:v>-9.4907083143202994E-2</c:v>
                </c:pt>
                <c:pt idx="2567">
                  <c:v>-9.8304564595990004E-2</c:v>
                </c:pt>
                <c:pt idx="2568">
                  <c:v>-0.101590847708503</c:v>
                </c:pt>
                <c:pt idx="2569">
                  <c:v>-0.104761927668684</c:v>
                </c:pt>
                <c:pt idx="2570">
                  <c:v>-0.107816287140427</c:v>
                </c:pt>
                <c:pt idx="2571">
                  <c:v>-0.110751562591997</c:v>
                </c:pt>
                <c:pt idx="2572">
                  <c:v>-0.113562703706214</c:v>
                </c:pt>
                <c:pt idx="2573">
                  <c:v>-0.11624429277817699</c:v>
                </c:pt>
                <c:pt idx="2574">
                  <c:v>-0.118794025916702</c:v>
                </c:pt>
                <c:pt idx="2575">
                  <c:v>-0.12121248380071201</c:v>
                </c:pt>
                <c:pt idx="2576">
                  <c:v>-0.12349897180967501</c:v>
                </c:pt>
                <c:pt idx="2577">
                  <c:v>-0.12564857537110599</c:v>
                </c:pt>
                <c:pt idx="2578">
                  <c:v>-0.127654404757685</c:v>
                </c:pt>
                <c:pt idx="2579">
                  <c:v>-0.12951227647959199</c:v>
                </c:pt>
                <c:pt idx="2580">
                  <c:v>-0.13122179028266201</c:v>
                </c:pt>
                <c:pt idx="2581">
                  <c:v>-0.132782843154723</c:v>
                </c:pt>
                <c:pt idx="2582">
                  <c:v>-0.134193003327812</c:v>
                </c:pt>
                <c:pt idx="2583">
                  <c:v>-0.13544951097510799</c:v>
                </c:pt>
                <c:pt idx="2584">
                  <c:v>-0.136552463160618</c:v>
                </c:pt>
                <c:pt idx="2585">
                  <c:v>-0.137504073339695</c:v>
                </c:pt>
                <c:pt idx="2586">
                  <c:v>-0.13830513016436299</c:v>
                </c:pt>
                <c:pt idx="2587">
                  <c:v>-0.13895386363859899</c:v>
                </c:pt>
                <c:pt idx="2588">
                  <c:v>-0.13944823603537401</c:v>
                </c:pt>
                <c:pt idx="2589">
                  <c:v>-0.13978749606697899</c:v>
                </c:pt>
                <c:pt idx="2590">
                  <c:v>-0.13997090875438001</c:v>
                </c:pt>
                <c:pt idx="2591">
                  <c:v>-0.13999659670919901</c:v>
                </c:pt>
                <c:pt idx="2592">
                  <c:v>-0.13986288111714501</c:v>
                </c:pt>
                <c:pt idx="2593">
                  <c:v>-0.139569752113648</c:v>
                </c:pt>
                <c:pt idx="2594">
                  <c:v>-0.13911744790140301</c:v>
                </c:pt>
                <c:pt idx="2595">
                  <c:v>-0.13850379988515499</c:v>
                </c:pt>
                <c:pt idx="2596">
                  <c:v>-0.13772443677156601</c:v>
                </c:pt>
                <c:pt idx="2597">
                  <c:v>-0.13677633777831799</c:v>
                </c:pt>
                <c:pt idx="2598">
                  <c:v>-0.1356609163186</c:v>
                </c:pt>
                <c:pt idx="2599">
                  <c:v>-0.13438334459971599</c:v>
                </c:pt>
                <c:pt idx="2600">
                  <c:v>-0.132948965931737</c:v>
                </c:pt>
                <c:pt idx="2601">
                  <c:v>-0.131360162494328</c:v>
                </c:pt>
                <c:pt idx="2602">
                  <c:v>-0.12961593543827499</c:v>
                </c:pt>
                <c:pt idx="2603">
                  <c:v>-0.12771372964386399</c:v>
                </c:pt>
                <c:pt idx="2604">
                  <c:v>-0.125651588259869</c:v>
                </c:pt>
                <c:pt idx="2605">
                  <c:v>-0.12342912871280499</c:v>
                </c:pt>
                <c:pt idx="2606">
                  <c:v>-0.12104726696010901</c:v>
                </c:pt>
                <c:pt idx="2607">
                  <c:v>-0.118507622150654</c:v>
                </c:pt>
                <c:pt idx="2608">
                  <c:v>-0.115812953801679</c:v>
                </c:pt>
                <c:pt idx="2609">
                  <c:v>-0.112969104859084</c:v>
                </c:pt>
                <c:pt idx="2610">
                  <c:v>-0.109986470415289</c:v>
                </c:pt>
                <c:pt idx="2611">
                  <c:v>-0.10687733164027501</c:v>
                </c:pt>
                <c:pt idx="2612">
                  <c:v>-0.103648993315495</c:v>
                </c:pt>
                <c:pt idx="2613">
                  <c:v>-0.10029913938780601</c:v>
                </c:pt>
                <c:pt idx="2614">
                  <c:v>-9.6819894912357096E-2</c:v>
                </c:pt>
                <c:pt idx="2615">
                  <c:v>-9.3207046235679394E-2</c:v>
                </c:pt>
                <c:pt idx="2616">
                  <c:v>-8.9463519486807794E-2</c:v>
                </c:pt>
                <c:pt idx="2617">
                  <c:v>-8.55934760164338E-2</c:v>
                </c:pt>
                <c:pt idx="2618">
                  <c:v>-8.1596734643140406E-2</c:v>
                </c:pt>
                <c:pt idx="2619">
                  <c:v>-7.7472663732484306E-2</c:v>
                </c:pt>
                <c:pt idx="2620">
                  <c:v>-7.3228072877200401E-2</c:v>
                </c:pt>
                <c:pt idx="2621">
                  <c:v>-6.8876983847774201E-2</c:v>
                </c:pt>
                <c:pt idx="2622">
                  <c:v>-6.4431723760379297E-2</c:v>
                </c:pt>
                <c:pt idx="2623">
                  <c:v>-5.9896624410915103E-2</c:v>
                </c:pt>
                <c:pt idx="2624">
                  <c:v>-5.5270648311421998E-2</c:v>
                </c:pt>
                <c:pt idx="2625">
                  <c:v>-5.0552941808984501E-2</c:v>
                </c:pt>
                <c:pt idx="2626">
                  <c:v>-4.5744605370079398E-2</c:v>
                </c:pt>
                <c:pt idx="2627">
                  <c:v>-4.0848410952444202E-2</c:v>
                </c:pt>
                <c:pt idx="2628">
                  <c:v>-3.58700831146571E-2</c:v>
                </c:pt>
                <c:pt idx="2629">
                  <c:v>-3.0819216510906602E-2</c:v>
                </c:pt>
                <c:pt idx="2630">
                  <c:v>-2.5707022396962299E-2</c:v>
                </c:pt>
                <c:pt idx="2631">
                  <c:v>-2.0543377907001299E-2</c:v>
                </c:pt>
                <c:pt idx="2632">
                  <c:v>-1.5336488094736599E-2</c:v>
                </c:pt>
                <c:pt idx="2633">
                  <c:v>-1.00933388463171E-2</c:v>
                </c:pt>
                <c:pt idx="2634">
                  <c:v>-4.81846739759047E-3</c:v>
                </c:pt>
                <c:pt idx="2635">
                  <c:v>4.8640977363844002E-4</c:v>
                </c:pt>
                <c:pt idx="2636">
                  <c:v>5.8190571047829201E-3</c:v>
                </c:pt>
                <c:pt idx="2637">
                  <c:v>1.1173375739269799E-2</c:v>
                </c:pt>
                <c:pt idx="2638">
                  <c:v>1.6540858951009998E-2</c:v>
                </c:pt>
                <c:pt idx="2639">
                  <c:v>2.1913953946650199E-2</c:v>
                </c:pt>
                <c:pt idx="2640">
                  <c:v>2.7284896692248602E-2</c:v>
                </c:pt>
                <c:pt idx="2641">
                  <c:v>3.26421992459918E-2</c:v>
                </c:pt>
                <c:pt idx="2642">
                  <c:v>3.7973513702734801E-2</c:v>
                </c:pt>
                <c:pt idx="2643">
                  <c:v>4.3274874828640598E-2</c:v>
                </c:pt>
                <c:pt idx="2644">
                  <c:v>4.8554156720262899E-2</c:v>
                </c:pt>
                <c:pt idx="2645">
                  <c:v>5.3821004033439299E-2</c:v>
                </c:pt>
                <c:pt idx="2646">
                  <c:v>5.9073124857581302E-2</c:v>
                </c:pt>
                <c:pt idx="2647">
                  <c:v>6.4294898677898699E-2</c:v>
                </c:pt>
                <c:pt idx="2648">
                  <c:v>6.9469388311871397E-2</c:v>
                </c:pt>
                <c:pt idx="2649">
                  <c:v>7.4588998730028805E-2</c:v>
                </c:pt>
                <c:pt idx="2650">
                  <c:v>7.9653951224823202E-2</c:v>
                </c:pt>
                <c:pt idx="2651">
                  <c:v>8.4664121675881596E-2</c:v>
                </c:pt>
                <c:pt idx="2652">
                  <c:v>8.9615860589743607E-2</c:v>
                </c:pt>
                <c:pt idx="2653">
                  <c:v>9.4505319567643006E-2</c:v>
                </c:pt>
                <c:pt idx="2654">
                  <c:v>9.9330367668360897E-2</c:v>
                </c:pt>
                <c:pt idx="2655">
                  <c:v>0.104087320984485</c:v>
                </c:pt>
                <c:pt idx="2656">
                  <c:v>0.108767990847351</c:v>
                </c:pt>
                <c:pt idx="2657">
                  <c:v>0.113362317462802</c:v>
                </c:pt>
                <c:pt idx="2658">
                  <c:v>0.1178632901817</c:v>
                </c:pt>
                <c:pt idx="2659">
                  <c:v>0.122267370267907</c:v>
                </c:pt>
                <c:pt idx="2660">
                  <c:v>0.12657003135397599</c:v>
                </c:pt>
                <c:pt idx="2661">
                  <c:v>0.13076273799761801</c:v>
                </c:pt>
                <c:pt idx="2662">
                  <c:v>0.134835736614104</c:v>
                </c:pt>
                <c:pt idx="2663">
                  <c:v>0.13878376540264001</c:v>
                </c:pt>
                <c:pt idx="2664">
                  <c:v>0.142608322710809</c:v>
                </c:pt>
                <c:pt idx="2665">
                  <c:v>0.14631377044118099</c:v>
                </c:pt>
                <c:pt idx="2666">
                  <c:v>0.149900880649082</c:v>
                </c:pt>
                <c:pt idx="2667">
                  <c:v>0.15336392984726799</c:v>
                </c:pt>
                <c:pt idx="2668">
                  <c:v>0.156693750005617</c:v>
                </c:pt>
                <c:pt idx="2669">
                  <c:v>0.159883005235295</c:v>
                </c:pt>
                <c:pt idx="2670">
                  <c:v>0.16292826232819899</c:v>
                </c:pt>
                <c:pt idx="2671">
                  <c:v>0.16582764626955801</c:v>
                </c:pt>
                <c:pt idx="2672">
                  <c:v>0.16857750071742</c:v>
                </c:pt>
                <c:pt idx="2673">
                  <c:v>0.17117132595516299</c:v>
                </c:pt>
                <c:pt idx="2674">
                  <c:v>0.173601580029733</c:v>
                </c:pt>
                <c:pt idx="2675">
                  <c:v>0.17586340998743499</c:v>
                </c:pt>
                <c:pt idx="2676">
                  <c:v>0.177958228401142</c:v>
                </c:pt>
                <c:pt idx="2677">
                  <c:v>0.17989333460734799</c:v>
                </c:pt>
                <c:pt idx="2678">
                  <c:v>0.18167590545721801</c:v>
                </c:pt>
                <c:pt idx="2679">
                  <c:v>0.183306045951908</c:v>
                </c:pt>
                <c:pt idx="2680">
                  <c:v>0.18477595892072199</c:v>
                </c:pt>
                <c:pt idx="2681">
                  <c:v>0.186075757581707</c:v>
                </c:pt>
                <c:pt idx="2682">
                  <c:v>0.187199405838709</c:v>
                </c:pt>
                <c:pt idx="2683">
                  <c:v>0.188146285935164</c:v>
                </c:pt>
                <c:pt idx="2684">
                  <c:v>0.18891962621640701</c:v>
                </c:pt>
                <c:pt idx="2685">
                  <c:v>0.18952349589789799</c:v>
                </c:pt>
                <c:pt idx="2686">
                  <c:v>0.18995904146905801</c:v>
                </c:pt>
                <c:pt idx="2687">
                  <c:v>0.190223751068232</c:v>
                </c:pt>
                <c:pt idx="2688">
                  <c:v>0.19031740566324401</c:v>
                </c:pt>
                <c:pt idx="2689">
                  <c:v>0.19024858333400499</c:v>
                </c:pt>
                <c:pt idx="2690">
                  <c:v>0.19003068447302501</c:v>
                </c:pt>
                <c:pt idx="2691">
                  <c:v>0.1896698609511</c:v>
                </c:pt>
                <c:pt idx="2692">
                  <c:v>0.18916165985585301</c:v>
                </c:pt>
                <c:pt idx="2693">
                  <c:v>0.18850279028931299</c:v>
                </c:pt>
                <c:pt idx="2694">
                  <c:v>0.18770196140923401</c:v>
                </c:pt>
                <c:pt idx="2695">
                  <c:v>0.18677461397138501</c:v>
                </c:pt>
                <c:pt idx="2696">
                  <c:v>0.18573010263022799</c:v>
                </c:pt>
                <c:pt idx="2697">
                  <c:v>0.18456917780217</c:v>
                </c:pt>
                <c:pt idx="2698">
                  <c:v>0.18329123600602601</c:v>
                </c:pt>
                <c:pt idx="2699">
                  <c:v>0.18189739543578701</c:v>
                </c:pt>
                <c:pt idx="2700">
                  <c:v>0.18038721077061801</c:v>
                </c:pt>
                <c:pt idx="2701">
                  <c:v>0.178759710894309</c:v>
                </c:pt>
                <c:pt idx="2702">
                  <c:v>0.17702027268992501</c:v>
                </c:pt>
                <c:pt idx="2703">
                  <c:v>0.17518229190491799</c:v>
                </c:pt>
                <c:pt idx="2704">
                  <c:v>0.17326011046626999</c:v>
                </c:pt>
                <c:pt idx="2705">
                  <c:v>0.17126317403765701</c:v>
                </c:pt>
                <c:pt idx="2706">
                  <c:v>0.16919766753769799</c:v>
                </c:pt>
                <c:pt idx="2707">
                  <c:v>0.16706975579236</c:v>
                </c:pt>
                <c:pt idx="2708">
                  <c:v>0.164885325817028</c:v>
                </c:pt>
                <c:pt idx="2709">
                  <c:v>0.16264965067097001</c:v>
                </c:pt>
                <c:pt idx="2710">
                  <c:v>0.16036892918350301</c:v>
                </c:pt>
                <c:pt idx="2711">
                  <c:v>0.15804922243894601</c:v>
                </c:pt>
                <c:pt idx="2712">
                  <c:v>0.15569240554384101</c:v>
                </c:pt>
                <c:pt idx="2713">
                  <c:v>0.15329638915744501</c:v>
                </c:pt>
                <c:pt idx="2714">
                  <c:v>0.15086217188206899</c:v>
                </c:pt>
                <c:pt idx="2715">
                  <c:v>0.14839962539853799</c:v>
                </c:pt>
                <c:pt idx="2716">
                  <c:v>0.14592529044258801</c:v>
                </c:pt>
                <c:pt idx="2717">
                  <c:v>0.14345548754266199</c:v>
                </c:pt>
                <c:pt idx="2718">
                  <c:v>0.14100083646646799</c:v>
                </c:pt>
                <c:pt idx="2719">
                  <c:v>0.13856421481856801</c:v>
                </c:pt>
                <c:pt idx="2720">
                  <c:v>0.13614333056899799</c:v>
                </c:pt>
                <c:pt idx="2721">
                  <c:v>0.13373807546631</c:v>
                </c:pt>
                <c:pt idx="2722">
                  <c:v>0.131355339714993</c:v>
                </c:pt>
                <c:pt idx="2723">
                  <c:v>0.129002871010475</c:v>
                </c:pt>
                <c:pt idx="2724">
                  <c:v>0.12667871433150599</c:v>
                </c:pt>
                <c:pt idx="2725">
                  <c:v>0.12437364110174599</c:v>
                </c:pt>
                <c:pt idx="2726">
                  <c:v>0.12208765369892099</c:v>
                </c:pt>
                <c:pt idx="2727">
                  <c:v>0.119838230517539</c:v>
                </c:pt>
                <c:pt idx="2728">
                  <c:v>0.117645682400168</c:v>
                </c:pt>
                <c:pt idx="2729">
                  <c:v>0.11551359103372801</c:v>
                </c:pt>
                <c:pt idx="2730">
                  <c:v>0.113431118215345</c:v>
                </c:pt>
                <c:pt idx="2731">
                  <c:v>0.11139422978479301</c:v>
                </c:pt>
                <c:pt idx="2732">
                  <c:v>0.10941714546937201</c:v>
                </c:pt>
                <c:pt idx="2733">
                  <c:v>0.107520072001968</c:v>
                </c:pt>
                <c:pt idx="2734">
                  <c:v>0.105711093428348</c:v>
                </c:pt>
                <c:pt idx="2735">
                  <c:v>0.10398400843168699</c:v>
                </c:pt>
                <c:pt idx="2736">
                  <c:v>0.102329768411273</c:v>
                </c:pt>
                <c:pt idx="2737">
                  <c:v>0.100744517780595</c:v>
                </c:pt>
                <c:pt idx="2738">
                  <c:v>9.9228575985249298E-2</c:v>
                </c:pt>
                <c:pt idx="2739">
                  <c:v>9.7784916759290505E-2</c:v>
                </c:pt>
                <c:pt idx="2740">
                  <c:v>9.6420891529061997E-2</c:v>
                </c:pt>
                <c:pt idx="2741">
                  <c:v>9.5145657515995394E-2</c:v>
                </c:pt>
                <c:pt idx="2742">
                  <c:v>9.3960487558100894E-2</c:v>
                </c:pt>
                <c:pt idx="2743">
                  <c:v>9.2853396224034407E-2</c:v>
                </c:pt>
                <c:pt idx="2744">
                  <c:v>9.1808461129515601E-2</c:v>
                </c:pt>
                <c:pt idx="2745">
                  <c:v>9.0821299470634304E-2</c:v>
                </c:pt>
                <c:pt idx="2746">
                  <c:v>8.9902468262098606E-2</c:v>
                </c:pt>
                <c:pt idx="2747">
                  <c:v>8.9066019455959003E-2</c:v>
                </c:pt>
                <c:pt idx="2748">
                  <c:v>8.8318595914751705E-2</c:v>
                </c:pt>
                <c:pt idx="2749">
                  <c:v>8.7659851738843206E-2</c:v>
                </c:pt>
                <c:pt idx="2750">
                  <c:v>8.7087395775705401E-2</c:v>
                </c:pt>
                <c:pt idx="2751">
                  <c:v>8.6596985973158805E-2</c:v>
                </c:pt>
                <c:pt idx="2752">
                  <c:v>8.61814982283787E-2</c:v>
                </c:pt>
                <c:pt idx="2753">
                  <c:v>8.5836066248582296E-2</c:v>
                </c:pt>
                <c:pt idx="2754">
                  <c:v>8.5565090109710404E-2</c:v>
                </c:pt>
                <c:pt idx="2755">
                  <c:v>8.5380534944799094E-2</c:v>
                </c:pt>
                <c:pt idx="2756">
                  <c:v>8.5290856795371905E-2</c:v>
                </c:pt>
                <c:pt idx="2757">
                  <c:v>8.5291396187399601E-2</c:v>
                </c:pt>
                <c:pt idx="2758">
                  <c:v>8.5365631837104203E-2</c:v>
                </c:pt>
                <c:pt idx="2759">
                  <c:v>8.5497043745172599E-2</c:v>
                </c:pt>
                <c:pt idx="2760">
                  <c:v>8.5683260331347599E-2</c:v>
                </c:pt>
                <c:pt idx="2761">
                  <c:v>8.5940603201188806E-2</c:v>
                </c:pt>
                <c:pt idx="2762">
                  <c:v>8.6292343901102103E-2</c:v>
                </c:pt>
                <c:pt idx="2763">
                  <c:v>8.6749337115582095E-2</c:v>
                </c:pt>
                <c:pt idx="2764">
                  <c:v>8.7302150226457598E-2</c:v>
                </c:pt>
                <c:pt idx="2765">
                  <c:v>8.7932139339845602E-2</c:v>
                </c:pt>
                <c:pt idx="2766">
                  <c:v>8.8627036506159093E-2</c:v>
                </c:pt>
                <c:pt idx="2767">
                  <c:v>8.9383688000872999E-2</c:v>
                </c:pt>
                <c:pt idx="2768">
                  <c:v>9.0199052487975107E-2</c:v>
                </c:pt>
                <c:pt idx="2769">
                  <c:v>9.1063107303594501E-2</c:v>
                </c:pt>
                <c:pt idx="2770">
                  <c:v>9.1961118493268698E-2</c:v>
                </c:pt>
                <c:pt idx="2771">
                  <c:v>9.2882891245011798E-2</c:v>
                </c:pt>
                <c:pt idx="2772">
                  <c:v>9.38327741635092E-2</c:v>
                </c:pt>
                <c:pt idx="2773">
                  <c:v>9.4830920392078202E-2</c:v>
                </c:pt>
                <c:pt idx="2774">
                  <c:v>9.5897661418677699E-2</c:v>
                </c:pt>
                <c:pt idx="2775">
                  <c:v>9.7031053565405798E-2</c:v>
                </c:pt>
                <c:pt idx="2776">
                  <c:v>9.8204323432682095E-2</c:v>
                </c:pt>
                <c:pt idx="2777">
                  <c:v>9.9391998552399094E-2</c:v>
                </c:pt>
                <c:pt idx="2778">
                  <c:v>0.10059438298477601</c:v>
                </c:pt>
                <c:pt idx="2779">
                  <c:v>0.101827807531886</c:v>
                </c:pt>
                <c:pt idx="2780">
                  <c:v>0.10309414409547001</c:v>
                </c:pt>
                <c:pt idx="2781">
                  <c:v>0.10437287399258</c:v>
                </c:pt>
                <c:pt idx="2782">
                  <c:v>0.10564675733477601</c:v>
                </c:pt>
                <c:pt idx="2783">
                  <c:v>0.10692475959995899</c:v>
                </c:pt>
                <c:pt idx="2784">
                  <c:v>0.10823222836820499</c:v>
                </c:pt>
                <c:pt idx="2785">
                  <c:v>0.109584156744268</c:v>
                </c:pt>
                <c:pt idx="2786">
                  <c:v>0.11097522735170399</c:v>
                </c:pt>
                <c:pt idx="2787">
                  <c:v>0.112392333423838</c:v>
                </c:pt>
                <c:pt idx="2788">
                  <c:v>0.113828264530318</c:v>
                </c:pt>
                <c:pt idx="2789">
                  <c:v>0.11528178511157</c:v>
                </c:pt>
                <c:pt idx="2790">
                  <c:v>0.11674917986209001</c:v>
                </c:pt>
                <c:pt idx="2791">
                  <c:v>0.118218377637566</c:v>
                </c:pt>
                <c:pt idx="2792">
                  <c:v>0.11967076729673801</c:v>
                </c:pt>
                <c:pt idx="2793">
                  <c:v>0.12108958621565299</c:v>
                </c:pt>
                <c:pt idx="2794">
                  <c:v>0.122469050979973</c:v>
                </c:pt>
                <c:pt idx="2795">
                  <c:v>0.12381604396170701</c:v>
                </c:pt>
                <c:pt idx="2796">
                  <c:v>0.125141153491515</c:v>
                </c:pt>
                <c:pt idx="2797">
                  <c:v>0.12644553645262499</c:v>
                </c:pt>
                <c:pt idx="2798">
                  <c:v>0.12771416112110601</c:v>
                </c:pt>
                <c:pt idx="2799">
                  <c:v>0.128921171275302</c:v>
                </c:pt>
                <c:pt idx="2800">
                  <c:v>0.130044622901935</c:v>
                </c:pt>
                <c:pt idx="2801">
                  <c:v>0.131080299379943</c:v>
                </c:pt>
                <c:pt idx="2802">
                  <c:v>0.13204235788392901</c:v>
                </c:pt>
                <c:pt idx="2803">
                  <c:v>0.13294827265655901</c:v>
                </c:pt>
                <c:pt idx="2804">
                  <c:v>0.133801745938324</c:v>
                </c:pt>
                <c:pt idx="2805">
                  <c:v>0.134590431696542</c:v>
                </c:pt>
                <c:pt idx="2806">
                  <c:v>0.13529842420701599</c:v>
                </c:pt>
                <c:pt idx="2807">
                  <c:v>0.135917509980825</c:v>
                </c:pt>
                <c:pt idx="2808">
                  <c:v>0.13644694085245199</c:v>
                </c:pt>
                <c:pt idx="2809">
                  <c:v>0.13688799597962401</c:v>
                </c:pt>
                <c:pt idx="2810">
                  <c:v>0.13724257545715299</c:v>
                </c:pt>
                <c:pt idx="2811">
                  <c:v>0.13751454828941601</c:v>
                </c:pt>
                <c:pt idx="2812">
                  <c:v>0.13770811235765901</c:v>
                </c:pt>
                <c:pt idx="2813">
                  <c:v>0.13782392627301199</c:v>
                </c:pt>
                <c:pt idx="2814">
                  <c:v>0.13785781789439699</c:v>
                </c:pt>
                <c:pt idx="2815">
                  <c:v>0.13780269131629899</c:v>
                </c:pt>
                <c:pt idx="2816">
                  <c:v>0.13765055882191901</c:v>
                </c:pt>
                <c:pt idx="2817">
                  <c:v>0.137393328949524</c:v>
                </c:pt>
                <c:pt idx="2818">
                  <c:v>0.137023216674027</c:v>
                </c:pt>
                <c:pt idx="2819">
                  <c:v>0.13653351619422399</c:v>
                </c:pt>
                <c:pt idx="2820">
                  <c:v>0.13592018055892199</c:v>
                </c:pt>
                <c:pt idx="2821">
                  <c:v>0.13518392267288501</c:v>
                </c:pt>
                <c:pt idx="2822">
                  <c:v>0.13433053469699399</c:v>
                </c:pt>
                <c:pt idx="2823">
                  <c:v>0.13336775050404501</c:v>
                </c:pt>
                <c:pt idx="2824">
                  <c:v>0.13230155142001801</c:v>
                </c:pt>
                <c:pt idx="2825">
                  <c:v>0.13113609160755799</c:v>
                </c:pt>
                <c:pt idx="2826">
                  <c:v>0.12987576662999301</c:v>
                </c:pt>
                <c:pt idx="2827">
                  <c:v>0.128524384071034</c:v>
                </c:pt>
                <c:pt idx="2828">
                  <c:v>0.127081754084306</c:v>
                </c:pt>
                <c:pt idx="2829">
                  <c:v>0.12554334868294501</c:v>
                </c:pt>
                <c:pt idx="2830">
                  <c:v>0.12390453494331299</c:v>
                </c:pt>
                <c:pt idx="2831">
                  <c:v>0.122164040166776</c:v>
                </c:pt>
                <c:pt idx="2832">
                  <c:v>0.120322809215029</c:v>
                </c:pt>
                <c:pt idx="2833">
                  <c:v>0.118380726534886</c:v>
                </c:pt>
                <c:pt idx="2834">
                  <c:v>0.116334906451392</c:v>
                </c:pt>
                <c:pt idx="2835">
                  <c:v>0.11418082272887201</c:v>
                </c:pt>
                <c:pt idx="2836">
                  <c:v>0.111916538803377</c:v>
                </c:pt>
                <c:pt idx="2837">
                  <c:v>0.109547460673507</c:v>
                </c:pt>
                <c:pt idx="2838">
                  <c:v>0.107085086574087</c:v>
                </c:pt>
                <c:pt idx="2839">
                  <c:v>0.104537997199982</c:v>
                </c:pt>
                <c:pt idx="2840">
                  <c:v>0.101905710214997</c:v>
                </c:pt>
                <c:pt idx="2841">
                  <c:v>9.9185812436505302E-2</c:v>
                </c:pt>
                <c:pt idx="2842">
                  <c:v>9.6385274595554599E-2</c:v>
                </c:pt>
                <c:pt idx="2843">
                  <c:v>9.3517290978217496E-2</c:v>
                </c:pt>
                <c:pt idx="2844">
                  <c:v>9.0585410569613306E-2</c:v>
                </c:pt>
                <c:pt idx="2845">
                  <c:v>8.7578959559170902E-2</c:v>
                </c:pt>
                <c:pt idx="2846">
                  <c:v>8.4489448944241194E-2</c:v>
                </c:pt>
                <c:pt idx="2847">
                  <c:v>8.1325480255199395E-2</c:v>
                </c:pt>
                <c:pt idx="2848">
                  <c:v>7.8104332279286301E-2</c:v>
                </c:pt>
                <c:pt idx="2849">
                  <c:v>7.4833143238817804E-2</c:v>
                </c:pt>
                <c:pt idx="2850">
                  <c:v>7.1507404229577201E-2</c:v>
                </c:pt>
                <c:pt idx="2851">
                  <c:v>6.8126977563473107E-2</c:v>
                </c:pt>
                <c:pt idx="2852">
                  <c:v>6.4704572051035594E-2</c:v>
                </c:pt>
                <c:pt idx="2853">
                  <c:v>6.1256328957452998E-2</c:v>
                </c:pt>
                <c:pt idx="2854">
                  <c:v>5.7791482639725299E-2</c:v>
                </c:pt>
                <c:pt idx="2855">
                  <c:v>5.4314694904640297E-2</c:v>
                </c:pt>
                <c:pt idx="2856">
                  <c:v>5.0831550185628301E-2</c:v>
                </c:pt>
                <c:pt idx="2857">
                  <c:v>4.7345315754243E-2</c:v>
                </c:pt>
                <c:pt idx="2858">
                  <c:v>4.3851898682362001E-2</c:v>
                </c:pt>
                <c:pt idx="2859">
                  <c:v>4.0345326242119797E-2</c:v>
                </c:pt>
                <c:pt idx="2860">
                  <c:v>3.6828704532497397E-2</c:v>
                </c:pt>
                <c:pt idx="2861">
                  <c:v>3.3315117059232201E-2</c:v>
                </c:pt>
                <c:pt idx="2862">
                  <c:v>2.9816011327071099E-2</c:v>
                </c:pt>
                <c:pt idx="2863">
                  <c:v>2.6330995623238498E-2</c:v>
                </c:pt>
                <c:pt idx="2864">
                  <c:v>2.28506099264351E-2</c:v>
                </c:pt>
                <c:pt idx="2865">
                  <c:v>1.93691028141539E-2</c:v>
                </c:pt>
                <c:pt idx="2866">
                  <c:v>1.58952005765658E-2</c:v>
                </c:pt>
                <c:pt idx="2867">
                  <c:v>1.24518030498022E-2</c:v>
                </c:pt>
                <c:pt idx="2868">
                  <c:v>9.0644986763220494E-3</c:v>
                </c:pt>
                <c:pt idx="2869">
                  <c:v>5.7483916773075697E-3</c:v>
                </c:pt>
                <c:pt idx="2870">
                  <c:v>2.50470945312059E-3</c:v>
                </c:pt>
                <c:pt idx="2871">
                  <c:v>-6.7183060663090599E-4</c:v>
                </c:pt>
                <c:pt idx="2872">
                  <c:v>-3.7861505907233499E-3</c:v>
                </c:pt>
                <c:pt idx="2873">
                  <c:v>-6.8446283010498597E-3</c:v>
                </c:pt>
                <c:pt idx="2874">
                  <c:v>-9.8592714739292008E-3</c:v>
                </c:pt>
                <c:pt idx="2875">
                  <c:v>-1.28444837137143E-2</c:v>
                </c:pt>
                <c:pt idx="2876">
                  <c:v>-1.5809981326250701E-2</c:v>
                </c:pt>
                <c:pt idx="2877">
                  <c:v>-1.8760262345546602E-2</c:v>
                </c:pt>
                <c:pt idx="2878">
                  <c:v>-2.1698359522410698E-2</c:v>
                </c:pt>
                <c:pt idx="2879">
                  <c:v>-2.46215233694781E-2</c:v>
                </c:pt>
                <c:pt idx="2880">
                  <c:v>-2.75103188955667E-2</c:v>
                </c:pt>
                <c:pt idx="2881">
                  <c:v>-3.03298967675933E-2</c:v>
                </c:pt>
                <c:pt idx="2882">
                  <c:v>-3.3050543389262298E-2</c:v>
                </c:pt>
                <c:pt idx="2883">
                  <c:v>-3.5666295972584902E-2</c:v>
                </c:pt>
                <c:pt idx="2884">
                  <c:v>-3.81897123775638E-2</c:v>
                </c:pt>
                <c:pt idx="2885">
                  <c:v>-4.0631958977904198E-2</c:v>
                </c:pt>
                <c:pt idx="2886">
                  <c:v>-4.29945080568854E-2</c:v>
                </c:pt>
                <c:pt idx="2887">
                  <c:v>-4.5276916263869899E-2</c:v>
                </c:pt>
                <c:pt idx="2888">
                  <c:v>-4.7481409467224803E-2</c:v>
                </c:pt>
                <c:pt idx="2889">
                  <c:v>-4.9606530583402697E-2</c:v>
                </c:pt>
                <c:pt idx="2890">
                  <c:v>-5.1645459301374902E-2</c:v>
                </c:pt>
                <c:pt idx="2891">
                  <c:v>-5.3597161715741297E-2</c:v>
                </c:pt>
                <c:pt idx="2892">
                  <c:v>-5.54727579926887E-2</c:v>
                </c:pt>
                <c:pt idx="2893">
                  <c:v>-5.7282482501014399E-2</c:v>
                </c:pt>
                <c:pt idx="2894">
                  <c:v>-5.9019605050942697E-2</c:v>
                </c:pt>
                <c:pt idx="2895">
                  <c:v>-6.0665814322609597E-2</c:v>
                </c:pt>
                <c:pt idx="2896">
                  <c:v>-6.2212074232007503E-2</c:v>
                </c:pt>
                <c:pt idx="2897">
                  <c:v>-6.3667262445452705E-2</c:v>
                </c:pt>
                <c:pt idx="2898">
                  <c:v>-6.5046298747375497E-2</c:v>
                </c:pt>
                <c:pt idx="2899">
                  <c:v>-6.6356606405543195E-2</c:v>
                </c:pt>
                <c:pt idx="2900">
                  <c:v>-6.7596293940588997E-2</c:v>
                </c:pt>
                <c:pt idx="2901">
                  <c:v>-6.8756769712747801E-2</c:v>
                </c:pt>
                <c:pt idx="2902">
                  <c:v>-6.9823003056695296E-2</c:v>
                </c:pt>
                <c:pt idx="2903">
                  <c:v>-7.0778156126052094E-2</c:v>
                </c:pt>
                <c:pt idx="2904">
                  <c:v>-7.1614734822612797E-2</c:v>
                </c:pt>
                <c:pt idx="2905">
                  <c:v>-7.2339591166058106E-2</c:v>
                </c:pt>
                <c:pt idx="2906">
                  <c:v>-7.2964998096377895E-2</c:v>
                </c:pt>
                <c:pt idx="2907">
                  <c:v>-7.3497702470343096E-2</c:v>
                </c:pt>
                <c:pt idx="2908">
                  <c:v>-7.3938962330885399E-2</c:v>
                </c:pt>
                <c:pt idx="2909">
                  <c:v>-7.4290473770769194E-2</c:v>
                </c:pt>
                <c:pt idx="2910">
                  <c:v>-7.4554462850037195E-2</c:v>
                </c:pt>
                <c:pt idx="2911">
                  <c:v>-7.4729004200499299E-2</c:v>
                </c:pt>
                <c:pt idx="2912">
                  <c:v>-7.4807101169239901E-2</c:v>
                </c:pt>
                <c:pt idx="2913">
                  <c:v>-7.4779986869528595E-2</c:v>
                </c:pt>
                <c:pt idx="2914">
                  <c:v>-7.4640237824029301E-2</c:v>
                </c:pt>
                <c:pt idx="2915">
                  <c:v>-7.43851359892376E-2</c:v>
                </c:pt>
                <c:pt idx="2916">
                  <c:v>-7.4020266568688597E-2</c:v>
                </c:pt>
                <c:pt idx="2917">
                  <c:v>-7.3556551937781503E-2</c:v>
                </c:pt>
                <c:pt idx="2918">
                  <c:v>-7.2998656752459895E-2</c:v>
                </c:pt>
                <c:pt idx="2919">
                  <c:v>-7.2336712749680607E-2</c:v>
                </c:pt>
                <c:pt idx="2920">
                  <c:v>-7.1552370833197307E-2</c:v>
                </c:pt>
                <c:pt idx="2921">
                  <c:v>-7.0631999449763797E-2</c:v>
                </c:pt>
                <c:pt idx="2922">
                  <c:v>-6.9572244765643401E-2</c:v>
                </c:pt>
                <c:pt idx="2923">
                  <c:v>-6.8376130706476204E-2</c:v>
                </c:pt>
                <c:pt idx="2924">
                  <c:v>-6.7048264627972295E-2</c:v>
                </c:pt>
                <c:pt idx="2925">
                  <c:v>-6.5592346997273204E-2</c:v>
                </c:pt>
                <c:pt idx="2926">
                  <c:v>-6.4008799238686201E-2</c:v>
                </c:pt>
                <c:pt idx="2927">
                  <c:v>-6.2294097968138597E-2</c:v>
                </c:pt>
                <c:pt idx="2928">
                  <c:v>-6.0443911557330497E-2</c:v>
                </c:pt>
                <c:pt idx="2929">
                  <c:v>-5.8455891986052097E-2</c:v>
                </c:pt>
                <c:pt idx="2930">
                  <c:v>-5.63292409159592E-2</c:v>
                </c:pt>
                <c:pt idx="2931">
                  <c:v>-5.4066125305396603E-2</c:v>
                </c:pt>
                <c:pt idx="2932">
                  <c:v>-5.16763427228474E-2</c:v>
                </c:pt>
                <c:pt idx="2933">
                  <c:v>-4.9175523230881597E-2</c:v>
                </c:pt>
                <c:pt idx="2934">
                  <c:v>-4.6573301996104703E-2</c:v>
                </c:pt>
                <c:pt idx="2935">
                  <c:v>-4.3866213427819899E-2</c:v>
                </c:pt>
                <c:pt idx="2936">
                  <c:v>-4.1047064235656898E-2</c:v>
                </c:pt>
                <c:pt idx="2937">
                  <c:v>-3.8117689676744997E-2</c:v>
                </c:pt>
                <c:pt idx="2938">
                  <c:v>-3.50868453333689E-2</c:v>
                </c:pt>
                <c:pt idx="2939">
                  <c:v>-3.1959444146678999E-2</c:v>
                </c:pt>
                <c:pt idx="2940">
                  <c:v>-2.8735905051619201E-2</c:v>
                </c:pt>
                <c:pt idx="2941">
                  <c:v>-2.5420822495028601E-2</c:v>
                </c:pt>
                <c:pt idx="2942">
                  <c:v>-2.2024967980891898E-2</c:v>
                </c:pt>
                <c:pt idx="2943">
                  <c:v>-1.8558797776768901E-2</c:v>
                </c:pt>
                <c:pt idx="2944">
                  <c:v>-1.50289516884205E-2</c:v>
                </c:pt>
                <c:pt idx="2945">
                  <c:v>-1.14379999448117E-2</c:v>
                </c:pt>
                <c:pt idx="2946">
                  <c:v>-7.7800523433289798E-3</c:v>
                </c:pt>
                <c:pt idx="2947">
                  <c:v>-4.0401604427328201E-3</c:v>
                </c:pt>
                <c:pt idx="2948">
                  <c:v>-2.09711256163648E-4</c:v>
                </c:pt>
                <c:pt idx="2949">
                  <c:v>3.6969715511697599E-3</c:v>
                </c:pt>
                <c:pt idx="2950">
                  <c:v>7.6525271914548399E-3</c:v>
                </c:pt>
                <c:pt idx="2951">
                  <c:v>1.16456777327365E-2</c:v>
                </c:pt>
                <c:pt idx="2952">
                  <c:v>1.5690067014581501E-2</c:v>
                </c:pt>
                <c:pt idx="2953">
                  <c:v>1.9800899108559401E-2</c:v>
                </c:pt>
                <c:pt idx="2954">
                  <c:v>2.3975132536416501E-2</c:v>
                </c:pt>
                <c:pt idx="2955">
                  <c:v>2.8202241063535201E-2</c:v>
                </c:pt>
                <c:pt idx="2956">
                  <c:v>3.2482915112836602E-2</c:v>
                </c:pt>
                <c:pt idx="2957">
                  <c:v>3.6824401800376501E-2</c:v>
                </c:pt>
                <c:pt idx="2958">
                  <c:v>4.1224091626199597E-2</c:v>
                </c:pt>
                <c:pt idx="2959">
                  <c:v>4.5672638600682401E-2</c:v>
                </c:pt>
                <c:pt idx="2960">
                  <c:v>5.01727614578278E-2</c:v>
                </c:pt>
                <c:pt idx="2961">
                  <c:v>5.4741220904905102E-2</c:v>
                </c:pt>
                <c:pt idx="2962">
                  <c:v>5.9387074268403998E-2</c:v>
                </c:pt>
                <c:pt idx="2963">
                  <c:v>6.4096759265266604E-2</c:v>
                </c:pt>
                <c:pt idx="2964">
                  <c:v>6.8847044922433598E-2</c:v>
                </c:pt>
                <c:pt idx="2965">
                  <c:v>7.3627533686191501E-2</c:v>
                </c:pt>
                <c:pt idx="2966">
                  <c:v>7.8444203993874598E-2</c:v>
                </c:pt>
                <c:pt idx="2967">
                  <c:v>8.3304449556384594E-2</c:v>
                </c:pt>
                <c:pt idx="2968">
                  <c:v>8.8206376323722302E-2</c:v>
                </c:pt>
                <c:pt idx="2969">
                  <c:v>9.3143336295939697E-2</c:v>
                </c:pt>
                <c:pt idx="2970">
                  <c:v>9.8112035612940907E-2</c:v>
                </c:pt>
                <c:pt idx="2971">
                  <c:v>0.10311169658948501</c:v>
                </c:pt>
                <c:pt idx="2972">
                  <c:v>0.10813832046273</c:v>
                </c:pt>
                <c:pt idx="2973">
                  <c:v>0.113184310936118</c:v>
                </c:pt>
                <c:pt idx="2974">
                  <c:v>0.11824216604167199</c:v>
                </c:pt>
                <c:pt idx="2975">
                  <c:v>0.123303986317116</c:v>
                </c:pt>
                <c:pt idx="2976">
                  <c:v>0.128358456311855</c:v>
                </c:pt>
                <c:pt idx="2977">
                  <c:v>0.13339512381462401</c:v>
                </c:pt>
                <c:pt idx="2978">
                  <c:v>0.13841362189654099</c:v>
                </c:pt>
                <c:pt idx="2979">
                  <c:v>0.143422162036701</c:v>
                </c:pt>
                <c:pt idx="2980">
                  <c:v>0.14842255322045</c:v>
                </c:pt>
                <c:pt idx="2981">
                  <c:v>0.15340258107862401</c:v>
                </c:pt>
                <c:pt idx="2982">
                  <c:v>0.158350390700851</c:v>
                </c:pt>
                <c:pt idx="2983">
                  <c:v>0.16327327414462001</c:v>
                </c:pt>
                <c:pt idx="2984">
                  <c:v>0.16819373424168099</c:v>
                </c:pt>
                <c:pt idx="2985">
                  <c:v>0.17312595591636101</c:v>
                </c:pt>
                <c:pt idx="2986">
                  <c:v>0.178060671297257</c:v>
                </c:pt>
                <c:pt idx="2987">
                  <c:v>0.18297225608780901</c:v>
                </c:pt>
                <c:pt idx="2988">
                  <c:v>0.18783475398334101</c:v>
                </c:pt>
                <c:pt idx="2989">
                  <c:v>0.19263154289416201</c:v>
                </c:pt>
                <c:pt idx="2990">
                  <c:v>0.197357089801034</c:v>
                </c:pt>
                <c:pt idx="2991">
                  <c:v>0.202012876095998</c:v>
                </c:pt>
                <c:pt idx="2992">
                  <c:v>0.206597992858917</c:v>
                </c:pt>
                <c:pt idx="2993">
                  <c:v>0.21110192772609401</c:v>
                </c:pt>
                <c:pt idx="2994">
                  <c:v>0.21550914355297501</c:v>
                </c:pt>
                <c:pt idx="2995">
                  <c:v>0.219809791355948</c:v>
                </c:pt>
                <c:pt idx="2996">
                  <c:v>0.22400157655936301</c:v>
                </c:pt>
                <c:pt idx="2997">
                  <c:v>0.22808310677860599</c:v>
                </c:pt>
                <c:pt idx="2998">
                  <c:v>0.232053301366931</c:v>
                </c:pt>
                <c:pt idx="2999">
                  <c:v>0.235917614410393</c:v>
                </c:pt>
                <c:pt idx="3000">
                  <c:v>0.239685408581746</c:v>
                </c:pt>
                <c:pt idx="3001">
                  <c:v>0.24335751214961701</c:v>
                </c:pt>
                <c:pt idx="3002">
                  <c:v>0.24692452540555301</c:v>
                </c:pt>
                <c:pt idx="3003">
                  <c:v>0.25038190897220902</c:v>
                </c:pt>
                <c:pt idx="3004">
                  <c:v>0.25373757977769301</c:v>
                </c:pt>
                <c:pt idx="3005">
                  <c:v>0.25699618724873902</c:v>
                </c:pt>
                <c:pt idx="3006">
                  <c:v>0.260142679542468</c:v>
                </c:pt>
                <c:pt idx="3007">
                  <c:v>0.26315248860794099</c:v>
                </c:pt>
                <c:pt idx="3008">
                  <c:v>0.26601577356689798</c:v>
                </c:pt>
                <c:pt idx="3009">
                  <c:v>0.26874206577530702</c:v>
                </c:pt>
                <c:pt idx="3010">
                  <c:v>0.271342261908537</c:v>
                </c:pt>
                <c:pt idx="3011">
                  <c:v>0.27381655645169001</c:v>
                </c:pt>
                <c:pt idx="3012">
                  <c:v>0.27616159951346497</c:v>
                </c:pt>
                <c:pt idx="3013">
                  <c:v>0.27837848488660299</c:v>
                </c:pt>
                <c:pt idx="3014">
                  <c:v>0.28046693694439101</c:v>
                </c:pt>
                <c:pt idx="3015">
                  <c:v>0.28241816520370699</c:v>
                </c:pt>
                <c:pt idx="3016">
                  <c:v>0.28422107714935402</c:v>
                </c:pt>
                <c:pt idx="3017">
                  <c:v>0.28587253860204298</c:v>
                </c:pt>
                <c:pt idx="3018">
                  <c:v>0.287374808057974</c:v>
                </c:pt>
                <c:pt idx="3019">
                  <c:v>0.28872460547230699</c:v>
                </c:pt>
                <c:pt idx="3020">
                  <c:v>0.28991251452720201</c:v>
                </c:pt>
                <c:pt idx="3021">
                  <c:v>0.29093534660377102</c:v>
                </c:pt>
                <c:pt idx="3022">
                  <c:v>0.29180335356153803</c:v>
                </c:pt>
                <c:pt idx="3023">
                  <c:v>0.29253066750407802</c:v>
                </c:pt>
                <c:pt idx="3024">
                  <c:v>0.29312092128421902</c:v>
                </c:pt>
                <c:pt idx="3025">
                  <c:v>0.293566333187117</c:v>
                </c:pt>
                <c:pt idx="3026">
                  <c:v>0.29385989697752002</c:v>
                </c:pt>
                <c:pt idx="3027">
                  <c:v>0.29400417729369399</c:v>
                </c:pt>
                <c:pt idx="3028">
                  <c:v>0.29400712192258999</c:v>
                </c:pt>
                <c:pt idx="3029">
                  <c:v>0.293873027604314</c:v>
                </c:pt>
                <c:pt idx="3030">
                  <c:v>0.29360008142667199</c:v>
                </c:pt>
                <c:pt idx="3031">
                  <c:v>0.29318471684999597</c:v>
                </c:pt>
                <c:pt idx="3032">
                  <c:v>0.29262569750249801</c:v>
                </c:pt>
                <c:pt idx="3033">
                  <c:v>0.29192513709451301</c:v>
                </c:pt>
                <c:pt idx="3034">
                  <c:v>0.29108797925833702</c:v>
                </c:pt>
                <c:pt idx="3035">
                  <c:v>0.290119645541765</c:v>
                </c:pt>
                <c:pt idx="3036">
                  <c:v>0.28902215467583697</c:v>
                </c:pt>
                <c:pt idx="3037">
                  <c:v>0.28779409621746099</c:v>
                </c:pt>
                <c:pt idx="3038">
                  <c:v>0.28643696607954899</c:v>
                </c:pt>
                <c:pt idx="3039">
                  <c:v>0.28495860839078502</c:v>
                </c:pt>
                <c:pt idx="3040">
                  <c:v>0.28336457834078099</c:v>
                </c:pt>
                <c:pt idx="3041">
                  <c:v>0.28164723747526899</c:v>
                </c:pt>
                <c:pt idx="3042">
                  <c:v>0.27979180107249202</c:v>
                </c:pt>
                <c:pt idx="3043">
                  <c:v>0.27779666686494803</c:v>
                </c:pt>
                <c:pt idx="3044">
                  <c:v>0.27568080606408801</c:v>
                </c:pt>
                <c:pt idx="3045">
                  <c:v>0.27346491241417198</c:v>
                </c:pt>
                <c:pt idx="3046">
                  <c:v>0.27114998837357301</c:v>
                </c:pt>
                <c:pt idx="3047">
                  <c:v>0.26872204507429898</c:v>
                </c:pt>
                <c:pt idx="3048">
                  <c:v>0.26617495568981803</c:v>
                </c:pt>
                <c:pt idx="3049">
                  <c:v>0.263519004724307</c:v>
                </c:pt>
                <c:pt idx="3050">
                  <c:v>0.26076504228863701</c:v>
                </c:pt>
                <c:pt idx="3051">
                  <c:v>0.257907863683907</c:v>
                </c:pt>
                <c:pt idx="3052">
                  <c:v>0.25492997420536001</c:v>
                </c:pt>
                <c:pt idx="3053">
                  <c:v>0.25181834881276599</c:v>
                </c:pt>
                <c:pt idx="3054">
                  <c:v>0.24857456571827599</c:v>
                </c:pt>
                <c:pt idx="3055">
                  <c:v>0.24521183587915699</c:v>
                </c:pt>
                <c:pt idx="3056">
                  <c:v>0.24174603567685399</c:v>
                </c:pt>
                <c:pt idx="3057">
                  <c:v>0.238188590577604</c:v>
                </c:pt>
                <c:pt idx="3058">
                  <c:v>0.23454537106597501</c:v>
                </c:pt>
                <c:pt idx="3059">
                  <c:v>0.23082086408906199</c:v>
                </c:pt>
                <c:pt idx="3060">
                  <c:v>0.22702103595694501</c:v>
                </c:pt>
                <c:pt idx="3061">
                  <c:v>0.223149473939729</c:v>
                </c:pt>
                <c:pt idx="3062">
                  <c:v>0.21920365245479401</c:v>
                </c:pt>
                <c:pt idx="3063">
                  <c:v>0.215181849664527</c:v>
                </c:pt>
                <c:pt idx="3064">
                  <c:v>0.21109448179930099</c:v>
                </c:pt>
                <c:pt idx="3065">
                  <c:v>0.206961387319086</c:v>
                </c:pt>
                <c:pt idx="3066">
                  <c:v>0.202794535899194</c:v>
                </c:pt>
                <c:pt idx="3067">
                  <c:v>0.19858957058461299</c:v>
                </c:pt>
                <c:pt idx="3068">
                  <c:v>0.194338460854765</c:v>
                </c:pt>
                <c:pt idx="3069">
                  <c:v>0.190043106468158</c:v>
                </c:pt>
                <c:pt idx="3070">
                  <c:v>0.18570852889821701</c:v>
                </c:pt>
                <c:pt idx="3071">
                  <c:v>0.18132813550410201</c:v>
                </c:pt>
                <c:pt idx="3072">
                  <c:v>0.17688762218905801</c:v>
                </c:pt>
                <c:pt idx="3073">
                  <c:v>0.172384756535685</c:v>
                </c:pt>
                <c:pt idx="3074">
                  <c:v>0.167836573141527</c:v>
                </c:pt>
                <c:pt idx="3075">
                  <c:v>0.16326349049772701</c:v>
                </c:pt>
                <c:pt idx="3076">
                  <c:v>0.158671741155714</c:v>
                </c:pt>
                <c:pt idx="3077">
                  <c:v>0.15405436685361301</c:v>
                </c:pt>
                <c:pt idx="3078">
                  <c:v>0.14940515032912499</c:v>
                </c:pt>
                <c:pt idx="3079">
                  <c:v>0.14472876658018499</c:v>
                </c:pt>
                <c:pt idx="3080">
                  <c:v>0.140040670469887</c:v>
                </c:pt>
                <c:pt idx="3081">
                  <c:v>0.13535940113667899</c:v>
                </c:pt>
                <c:pt idx="3082">
                  <c:v>0.13069593218307199</c:v>
                </c:pt>
                <c:pt idx="3083">
                  <c:v>0.12604819055927299</c:v>
                </c:pt>
                <c:pt idx="3084">
                  <c:v>0.121408115637585</c:v>
                </c:pt>
                <c:pt idx="3085">
                  <c:v>0.11677486385429001</c:v>
                </c:pt>
                <c:pt idx="3086">
                  <c:v>0.11215736420852</c:v>
                </c:pt>
                <c:pt idx="3087">
                  <c:v>0.10756248430634199</c:v>
                </c:pt>
                <c:pt idx="3088">
                  <c:v>0.102985968064592</c:v>
                </c:pt>
                <c:pt idx="3089">
                  <c:v>9.84199327387211E-2</c:v>
                </c:pt>
                <c:pt idx="3090">
                  <c:v>9.3866927834060504E-2</c:v>
                </c:pt>
                <c:pt idx="3091">
                  <c:v>8.9341794437955702E-2</c:v>
                </c:pt>
                <c:pt idx="3092">
                  <c:v>8.48603910397982E-2</c:v>
                </c:pt>
                <c:pt idx="3093">
                  <c:v>8.0430545314159801E-2</c:v>
                </c:pt>
                <c:pt idx="3094">
                  <c:v>7.6053598506118397E-2</c:v>
                </c:pt>
                <c:pt idx="3095">
                  <c:v>7.1729342644377997E-2</c:v>
                </c:pt>
                <c:pt idx="3096">
                  <c:v>6.7456011808939897E-2</c:v>
                </c:pt>
                <c:pt idx="3097">
                  <c:v>6.3227990874950596E-2</c:v>
                </c:pt>
                <c:pt idx="3098">
                  <c:v>5.90382383557038E-2</c:v>
                </c:pt>
                <c:pt idx="3099">
                  <c:v>5.4884602208364303E-2</c:v>
                </c:pt>
                <c:pt idx="3100">
                  <c:v>5.0772070548776901E-2</c:v>
                </c:pt>
                <c:pt idx="3101">
                  <c:v>4.6707394213518202E-2</c:v>
                </c:pt>
                <c:pt idx="3102">
                  <c:v>4.2692309400899298E-2</c:v>
                </c:pt>
                <c:pt idx="3103">
                  <c:v>3.8722517050726601E-2</c:v>
                </c:pt>
                <c:pt idx="3104">
                  <c:v>3.4791029704778598E-2</c:v>
                </c:pt>
                <c:pt idx="3105">
                  <c:v>3.0889928264889101E-2</c:v>
                </c:pt>
                <c:pt idx="3106">
                  <c:v>2.70113627164787E-2</c:v>
                </c:pt>
                <c:pt idx="3107">
                  <c:v>2.3153230827929899E-2</c:v>
                </c:pt>
                <c:pt idx="3108">
                  <c:v>1.9326003097337799E-2</c:v>
                </c:pt>
                <c:pt idx="3109">
                  <c:v>1.5548919860788201E-2</c:v>
                </c:pt>
                <c:pt idx="3110">
                  <c:v>1.18350676548824E-2</c:v>
                </c:pt>
                <c:pt idx="3111">
                  <c:v>8.1828129786016505E-3</c:v>
                </c:pt>
                <c:pt idx="3112">
                  <c:v>4.5856835140059603E-3</c:v>
                </c:pt>
                <c:pt idx="3113">
                  <c:v>1.04746307298594E-3</c:v>
                </c:pt>
                <c:pt idx="3114">
                  <c:v>-2.41863509879179E-3</c:v>
                </c:pt>
                <c:pt idx="3115">
                  <c:v>-5.8050683640898E-3</c:v>
                </c:pt>
                <c:pt idx="3116">
                  <c:v>-9.1179525463971206E-3</c:v>
                </c:pt>
                <c:pt idx="3117">
                  <c:v>-1.23679993035366E-2</c:v>
                </c:pt>
                <c:pt idx="3118">
                  <c:v>-1.55577115910402E-2</c:v>
                </c:pt>
                <c:pt idx="3119">
                  <c:v>-1.86800516785058E-2</c:v>
                </c:pt>
                <c:pt idx="3120">
                  <c:v>-2.1726864221427201E-2</c:v>
                </c:pt>
                <c:pt idx="3121">
                  <c:v>-2.46957359364194E-2</c:v>
                </c:pt>
                <c:pt idx="3122">
                  <c:v>-2.7589967690534799E-2</c:v>
                </c:pt>
                <c:pt idx="3123">
                  <c:v>-3.0414582854046399E-2</c:v>
                </c:pt>
                <c:pt idx="3124">
                  <c:v>-3.3172808112283E-2</c:v>
                </c:pt>
                <c:pt idx="3125">
                  <c:v>-3.5864828213397502E-2</c:v>
                </c:pt>
                <c:pt idx="3126">
                  <c:v>-3.8487794255575199E-2</c:v>
                </c:pt>
                <c:pt idx="3127">
                  <c:v>-4.1035766426493502E-2</c:v>
                </c:pt>
                <c:pt idx="3128">
                  <c:v>-4.3501496463797203E-2</c:v>
                </c:pt>
                <c:pt idx="3129">
                  <c:v>-4.58826324747625E-2</c:v>
                </c:pt>
                <c:pt idx="3130">
                  <c:v>-4.8187594448809802E-2</c:v>
                </c:pt>
                <c:pt idx="3131">
                  <c:v>-5.0431271201396399E-2</c:v>
                </c:pt>
                <c:pt idx="3132">
                  <c:v>-5.2621567587804799E-2</c:v>
                </c:pt>
                <c:pt idx="3133">
                  <c:v>-5.4752661163983599E-2</c:v>
                </c:pt>
                <c:pt idx="3134">
                  <c:v>-5.6814080328998803E-2</c:v>
                </c:pt>
                <c:pt idx="3135">
                  <c:v>-5.8802241633447501E-2</c:v>
                </c:pt>
                <c:pt idx="3136">
                  <c:v>-6.07179314607788E-2</c:v>
                </c:pt>
                <c:pt idx="3137">
                  <c:v>-6.2555954259887803E-2</c:v>
                </c:pt>
                <c:pt idx="3138">
                  <c:v>-6.4305034695435498E-2</c:v>
                </c:pt>
                <c:pt idx="3139">
                  <c:v>-6.5957927645374601E-2</c:v>
                </c:pt>
                <c:pt idx="3140">
                  <c:v>-6.75152798262353E-2</c:v>
                </c:pt>
                <c:pt idx="3141">
                  <c:v>-6.8979419847509799E-2</c:v>
                </c:pt>
                <c:pt idx="3142">
                  <c:v>-7.0351501846457901E-2</c:v>
                </c:pt>
                <c:pt idx="3143">
                  <c:v>-7.1636290807582007E-2</c:v>
                </c:pt>
                <c:pt idx="3144">
                  <c:v>-7.2841459949734899E-2</c:v>
                </c:pt>
                <c:pt idx="3145">
                  <c:v>-7.3966272313927106E-2</c:v>
                </c:pt>
                <c:pt idx="3146">
                  <c:v>-7.4994969651049806E-2</c:v>
                </c:pt>
                <c:pt idx="3147">
                  <c:v>-7.5906725504989198E-2</c:v>
                </c:pt>
                <c:pt idx="3148">
                  <c:v>-7.6690512639785602E-2</c:v>
                </c:pt>
                <c:pt idx="3149">
                  <c:v>-7.7347774416471796E-2</c:v>
                </c:pt>
                <c:pt idx="3150">
                  <c:v>-7.7884570211261106E-2</c:v>
                </c:pt>
                <c:pt idx="3151">
                  <c:v>-7.8306433549728494E-2</c:v>
                </c:pt>
                <c:pt idx="3152">
                  <c:v>-7.8618731837623995E-2</c:v>
                </c:pt>
                <c:pt idx="3153">
                  <c:v>-7.8825668114111805E-2</c:v>
                </c:pt>
                <c:pt idx="3154">
                  <c:v>-7.8927382987542496E-2</c:v>
                </c:pt>
                <c:pt idx="3155">
                  <c:v>-7.8921503635010798E-2</c:v>
                </c:pt>
                <c:pt idx="3156">
                  <c:v>-7.8808900220128403E-2</c:v>
                </c:pt>
                <c:pt idx="3157">
                  <c:v>-7.8595591466995504E-2</c:v>
                </c:pt>
                <c:pt idx="3158">
                  <c:v>-7.8288264607543498E-2</c:v>
                </c:pt>
                <c:pt idx="3159">
                  <c:v>-7.7890719623061405E-2</c:v>
                </c:pt>
                <c:pt idx="3160">
                  <c:v>-7.7407020569114596E-2</c:v>
                </c:pt>
                <c:pt idx="3161">
                  <c:v>-7.6846445759254298E-2</c:v>
                </c:pt>
                <c:pt idx="3162">
                  <c:v>-7.6221434658263698E-2</c:v>
                </c:pt>
                <c:pt idx="3163">
                  <c:v>-7.5538498394017203E-2</c:v>
                </c:pt>
                <c:pt idx="3164">
                  <c:v>-7.4791972866388806E-2</c:v>
                </c:pt>
                <c:pt idx="3165">
                  <c:v>-7.3968396835006597E-2</c:v>
                </c:pt>
                <c:pt idx="3166">
                  <c:v>-7.3057023899761306E-2</c:v>
                </c:pt>
                <c:pt idx="3167">
                  <c:v>-7.2054927682084199E-2</c:v>
                </c:pt>
                <c:pt idx="3168">
                  <c:v>-7.0962780544346404E-2</c:v>
                </c:pt>
                <c:pt idx="3169">
                  <c:v>-6.9779169932266502E-2</c:v>
                </c:pt>
                <c:pt idx="3170">
                  <c:v>-6.8500744325766194E-2</c:v>
                </c:pt>
                <c:pt idx="3171">
                  <c:v>-6.7125443394324705E-2</c:v>
                </c:pt>
                <c:pt idx="3172">
                  <c:v>-6.5653412862871102E-2</c:v>
                </c:pt>
                <c:pt idx="3173">
                  <c:v>-6.4086846294793706E-2</c:v>
                </c:pt>
                <c:pt idx="3174">
                  <c:v>-6.2431110971101898E-2</c:v>
                </c:pt>
                <c:pt idx="3175">
                  <c:v>-6.0693070329748598E-2</c:v>
                </c:pt>
                <c:pt idx="3176">
                  <c:v>-5.8874345561173297E-2</c:v>
                </c:pt>
                <c:pt idx="3177">
                  <c:v>-5.6968557768123401E-2</c:v>
                </c:pt>
                <c:pt idx="3178">
                  <c:v>-5.4970829558839501E-2</c:v>
                </c:pt>
                <c:pt idx="3179">
                  <c:v>-5.2889416133803498E-2</c:v>
                </c:pt>
                <c:pt idx="3180">
                  <c:v>-5.07423591131188E-2</c:v>
                </c:pt>
                <c:pt idx="3181">
                  <c:v>-4.8541992944170602E-2</c:v>
                </c:pt>
                <c:pt idx="3182">
                  <c:v>-4.62887913511668E-2</c:v>
                </c:pt>
                <c:pt idx="3183">
                  <c:v>-4.3981939511227003E-2</c:v>
                </c:pt>
                <c:pt idx="3184">
                  <c:v>-4.16289982904171E-2</c:v>
                </c:pt>
                <c:pt idx="3185">
                  <c:v>-3.9239687646560099E-2</c:v>
                </c:pt>
                <c:pt idx="3186">
                  <c:v>-3.6813730486229997E-2</c:v>
                </c:pt>
                <c:pt idx="3187">
                  <c:v>-3.4339866325024303E-2</c:v>
                </c:pt>
                <c:pt idx="3188">
                  <c:v>-3.1805282117392197E-2</c:v>
                </c:pt>
                <c:pt idx="3189">
                  <c:v>-2.9202763150497298E-2</c:v>
                </c:pt>
                <c:pt idx="3190">
                  <c:v>-2.65307494882146E-2</c:v>
                </c:pt>
                <c:pt idx="3191">
                  <c:v>-2.37903238419984E-2</c:v>
                </c:pt>
                <c:pt idx="3192">
                  <c:v>-2.09816186708413E-2</c:v>
                </c:pt>
                <c:pt idx="3193">
                  <c:v>-1.8101937675411298E-2</c:v>
                </c:pt>
                <c:pt idx="3194">
                  <c:v>-1.5150627939272399E-2</c:v>
                </c:pt>
                <c:pt idx="3195">
                  <c:v>-1.2137937540473801E-2</c:v>
                </c:pt>
                <c:pt idx="3196">
                  <c:v>-9.0836719679538297E-3</c:v>
                </c:pt>
                <c:pt idx="3197">
                  <c:v>-6.0013515546082303E-3</c:v>
                </c:pt>
                <c:pt idx="3198">
                  <c:v>-2.8873895313279402E-3</c:v>
                </c:pt>
                <c:pt idx="3199">
                  <c:v>2.6739305337396399E-4</c:v>
                </c:pt>
                <c:pt idx="3200">
                  <c:v>3.4584150733673099E-3</c:v>
                </c:pt>
                <c:pt idx="3201">
                  <c:v>6.6678789273909404E-3</c:v>
                </c:pt>
                <c:pt idx="3202">
                  <c:v>9.8835253754225704E-3</c:v>
                </c:pt>
                <c:pt idx="3203">
                  <c:v>1.3107051499728E-2</c:v>
                </c:pt>
                <c:pt idx="3204">
                  <c:v>1.6341753495279599E-2</c:v>
                </c:pt>
                <c:pt idx="3205">
                  <c:v>1.9581080886050099E-2</c:v>
                </c:pt>
                <c:pt idx="3206">
                  <c:v>2.28146144810988E-2</c:v>
                </c:pt>
                <c:pt idx="3207">
                  <c:v>2.6038563417463401E-2</c:v>
                </c:pt>
                <c:pt idx="3208">
                  <c:v>2.9254706374977499E-2</c:v>
                </c:pt>
                <c:pt idx="3209">
                  <c:v>3.2465168558287801E-2</c:v>
                </c:pt>
                <c:pt idx="3210">
                  <c:v>3.5676475996685601E-2</c:v>
                </c:pt>
                <c:pt idx="3211">
                  <c:v>3.8906174661233001E-2</c:v>
                </c:pt>
                <c:pt idx="3212">
                  <c:v>4.2177433223259397E-2</c:v>
                </c:pt>
                <c:pt idx="3213">
                  <c:v>4.5505055783025702E-2</c:v>
                </c:pt>
                <c:pt idx="3214">
                  <c:v>4.8889102135027403E-2</c:v>
                </c:pt>
                <c:pt idx="3215">
                  <c:v>5.2320336347982499E-2</c:v>
                </c:pt>
                <c:pt idx="3216">
                  <c:v>5.5788338756707502E-2</c:v>
                </c:pt>
                <c:pt idx="3217">
                  <c:v>5.9285816353043398E-2</c:v>
                </c:pt>
                <c:pt idx="3218">
                  <c:v>6.2809249436195105E-2</c:v>
                </c:pt>
                <c:pt idx="3219">
                  <c:v>6.6355900356542999E-2</c:v>
                </c:pt>
                <c:pt idx="3220">
                  <c:v>6.9919254317169999E-2</c:v>
                </c:pt>
                <c:pt idx="3221">
                  <c:v>7.3489830359893898E-2</c:v>
                </c:pt>
                <c:pt idx="3222">
                  <c:v>7.7061809213333304E-2</c:v>
                </c:pt>
                <c:pt idx="3223">
                  <c:v>8.0634452004491902E-2</c:v>
                </c:pt>
                <c:pt idx="3224">
                  <c:v>8.4204088534624702E-2</c:v>
                </c:pt>
                <c:pt idx="3225">
                  <c:v>8.7760781123155995E-2</c:v>
                </c:pt>
                <c:pt idx="3226">
                  <c:v>9.1299057821636595E-2</c:v>
                </c:pt>
                <c:pt idx="3227">
                  <c:v>9.4826762501417805E-2</c:v>
                </c:pt>
                <c:pt idx="3228">
                  <c:v>9.8354614857292202E-2</c:v>
                </c:pt>
                <c:pt idx="3229">
                  <c:v>0.10188000971773201</c:v>
                </c:pt>
                <c:pt idx="3230">
                  <c:v>0.105391087419844</c:v>
                </c:pt>
                <c:pt idx="3231">
                  <c:v>0.108886203568467</c:v>
                </c:pt>
                <c:pt idx="3232">
                  <c:v>0.112378563397334</c:v>
                </c:pt>
                <c:pt idx="3233">
                  <c:v>0.115878524066073</c:v>
                </c:pt>
                <c:pt idx="3234">
                  <c:v>0.11937952031899</c:v>
                </c:pt>
                <c:pt idx="3235">
                  <c:v>0.12286455904432</c:v>
                </c:pt>
                <c:pt idx="3236">
                  <c:v>0.12631866217141999</c:v>
                </c:pt>
                <c:pt idx="3237">
                  <c:v>0.12973129299170599</c:v>
                </c:pt>
                <c:pt idx="3238">
                  <c:v>0.13309551301250899</c:v>
                </c:pt>
                <c:pt idx="3239">
                  <c:v>0.13641298756961201</c:v>
                </c:pt>
                <c:pt idx="3240">
                  <c:v>0.139695783838616</c:v>
                </c:pt>
                <c:pt idx="3241">
                  <c:v>0.1429563782155</c:v>
                </c:pt>
                <c:pt idx="3242">
                  <c:v>0.14619731053252499</c:v>
                </c:pt>
                <c:pt idx="3243">
                  <c:v>0.149413951194656</c:v>
                </c:pt>
                <c:pt idx="3244">
                  <c:v>0.1526035659569</c:v>
                </c:pt>
                <c:pt idx="3245">
                  <c:v>0.155766747449468</c:v>
                </c:pt>
                <c:pt idx="3246">
                  <c:v>0.15890286867994999</c:v>
                </c:pt>
                <c:pt idx="3247">
                  <c:v>0.16200897658045599</c:v>
                </c:pt>
                <c:pt idx="3248">
                  <c:v>0.165081179546504</c:v>
                </c:pt>
                <c:pt idx="3249">
                  <c:v>0.168113225196002</c:v>
                </c:pt>
                <c:pt idx="3250">
                  <c:v>0.171096349542259</c:v>
                </c:pt>
                <c:pt idx="3251">
                  <c:v>0.174025252564244</c:v>
                </c:pt>
                <c:pt idx="3252">
                  <c:v>0.17690221368060399</c:v>
                </c:pt>
                <c:pt idx="3253">
                  <c:v>0.17973103856985301</c:v>
                </c:pt>
                <c:pt idx="3254">
                  <c:v>0.18250911247138099</c:v>
                </c:pt>
                <c:pt idx="3255">
                  <c:v>0.18522978227977099</c:v>
                </c:pt>
                <c:pt idx="3256">
                  <c:v>0.18788978111820701</c:v>
                </c:pt>
                <c:pt idx="3257">
                  <c:v>0.19048809134393299</c:v>
                </c:pt>
                <c:pt idx="3258">
                  <c:v>0.19301856363197301</c:v>
                </c:pt>
                <c:pt idx="3259">
                  <c:v>0.19547015515494401</c:v>
                </c:pt>
                <c:pt idx="3260">
                  <c:v>0.197835595473912</c:v>
                </c:pt>
                <c:pt idx="3261">
                  <c:v>0.20011532137399299</c:v>
                </c:pt>
                <c:pt idx="3262">
                  <c:v>0.20231238665958801</c:v>
                </c:pt>
                <c:pt idx="3263">
                  <c:v>0.20442786870128499</c:v>
                </c:pt>
                <c:pt idx="3264">
                  <c:v>0.20646169630608299</c:v>
                </c:pt>
                <c:pt idx="3265">
                  <c:v>0.20841327590519401</c:v>
                </c:pt>
                <c:pt idx="3266">
                  <c:v>0.21028019026106701</c:v>
                </c:pt>
                <c:pt idx="3267">
                  <c:v>0.21206050345737301</c:v>
                </c:pt>
                <c:pt idx="3268">
                  <c:v>0.21375677320355599</c:v>
                </c:pt>
                <c:pt idx="3269">
                  <c:v>0.215371828432256</c:v>
                </c:pt>
                <c:pt idx="3270">
                  <c:v>0.216898139480661</c:v>
                </c:pt>
                <c:pt idx="3271">
                  <c:v>0.21831746145641101</c:v>
                </c:pt>
                <c:pt idx="3272">
                  <c:v>0.21961648378222301</c:v>
                </c:pt>
                <c:pt idx="3273">
                  <c:v>0.220799909029508</c:v>
                </c:pt>
                <c:pt idx="3274">
                  <c:v>0.22188302846751301</c:v>
                </c:pt>
                <c:pt idx="3275">
                  <c:v>0.22287331955197501</c:v>
                </c:pt>
                <c:pt idx="3276">
                  <c:v>0.22376448026586401</c:v>
                </c:pt>
                <c:pt idx="3277">
                  <c:v>0.22454715191140001</c:v>
                </c:pt>
                <c:pt idx="3278">
                  <c:v>0.22521864225309701</c:v>
                </c:pt>
                <c:pt idx="3279">
                  <c:v>0.22577994879131599</c:v>
                </c:pt>
                <c:pt idx="3280">
                  <c:v>0.22622900623428599</c:v>
                </c:pt>
                <c:pt idx="3281">
                  <c:v>0.22656233115320801</c:v>
                </c:pt>
                <c:pt idx="3282">
                  <c:v>0.226781562553933</c:v>
                </c:pt>
                <c:pt idx="3283">
                  <c:v>0.22689311993768299</c:v>
                </c:pt>
                <c:pt idx="3284">
                  <c:v>0.22690015798947699</c:v>
                </c:pt>
                <c:pt idx="3285">
                  <c:v>0.226798514583611</c:v>
                </c:pt>
                <c:pt idx="3286">
                  <c:v>0.22658335362420801</c:v>
                </c:pt>
                <c:pt idx="3287">
                  <c:v>0.22625776246318999</c:v>
                </c:pt>
                <c:pt idx="3288">
                  <c:v>0.225830942969175</c:v>
                </c:pt>
                <c:pt idx="3289">
                  <c:v>0.22530758569154599</c:v>
                </c:pt>
                <c:pt idx="3290">
                  <c:v>0.22468250386274299</c:v>
                </c:pt>
                <c:pt idx="3291">
                  <c:v>0.22394767305212601</c:v>
                </c:pt>
                <c:pt idx="3292">
                  <c:v>0.223101746127504</c:v>
                </c:pt>
                <c:pt idx="3293">
                  <c:v>0.22214914655979001</c:v>
                </c:pt>
                <c:pt idx="3294">
                  <c:v>0.22109112242342799</c:v>
                </c:pt>
                <c:pt idx="3295">
                  <c:v>0.21992186898027799</c:v>
                </c:pt>
                <c:pt idx="3296">
                  <c:v>0.218633827759868</c:v>
                </c:pt>
                <c:pt idx="3297">
                  <c:v>0.21722276164524301</c:v>
                </c:pt>
                <c:pt idx="3298">
                  <c:v>0.21568649384128799</c:v>
                </c:pt>
                <c:pt idx="3299">
                  <c:v>0.21402347550622</c:v>
                </c:pt>
                <c:pt idx="3300">
                  <c:v>0.21223664147098001</c:v>
                </c:pt>
                <c:pt idx="3301">
                  <c:v>0.210335552989692</c:v>
                </c:pt>
                <c:pt idx="3302">
                  <c:v>0.20832961980350201</c:v>
                </c:pt>
                <c:pt idx="3303">
                  <c:v>0.20621988668125299</c:v>
                </c:pt>
                <c:pt idx="3304">
                  <c:v>0.20400203758277599</c:v>
                </c:pt>
                <c:pt idx="3305">
                  <c:v>0.20167711787248599</c:v>
                </c:pt>
                <c:pt idx="3306">
                  <c:v>0.199253901925735</c:v>
                </c:pt>
                <c:pt idx="3307">
                  <c:v>0.19673887151281999</c:v>
                </c:pt>
                <c:pt idx="3308">
                  <c:v>0.19412851412552701</c:v>
                </c:pt>
                <c:pt idx="3309">
                  <c:v>0.19141526880545101</c:v>
                </c:pt>
                <c:pt idx="3310">
                  <c:v>0.18859864095509499</c:v>
                </c:pt>
                <c:pt idx="3311">
                  <c:v>0.18568705480721701</c:v>
                </c:pt>
                <c:pt idx="3312">
                  <c:v>0.182689893488789</c:v>
                </c:pt>
                <c:pt idx="3313">
                  <c:v>0.17961017131811299</c:v>
                </c:pt>
                <c:pt idx="3314">
                  <c:v>0.17644385829169201</c:v>
                </c:pt>
                <c:pt idx="3315">
                  <c:v>0.17318383406346399</c:v>
                </c:pt>
                <c:pt idx="3316">
                  <c:v>0.16982514265248899</c:v>
                </c:pt>
                <c:pt idx="3317">
                  <c:v>0.16636886474776699</c:v>
                </c:pt>
                <c:pt idx="3318">
                  <c:v>0.16282134697820899</c:v>
                </c:pt>
                <c:pt idx="3319">
                  <c:v>0.159189490442398</c:v>
                </c:pt>
                <c:pt idx="3320">
                  <c:v>0.15547867669263099</c:v>
                </c:pt>
                <c:pt idx="3321">
                  <c:v>0.151696158582279</c:v>
                </c:pt>
                <c:pt idx="3322">
                  <c:v>0.147852798997688</c:v>
                </c:pt>
                <c:pt idx="3323">
                  <c:v>0.14395720946100299</c:v>
                </c:pt>
                <c:pt idx="3324">
                  <c:v>0.14000966020515601</c:v>
                </c:pt>
                <c:pt idx="3325">
                  <c:v>0.13600620017461101</c:v>
                </c:pt>
                <c:pt idx="3326">
                  <c:v>0.13194868523433601</c:v>
                </c:pt>
                <c:pt idx="3327">
                  <c:v>0.12784630090205501</c:v>
                </c:pt>
                <c:pt idx="3328">
                  <c:v>0.123706321850981</c:v>
                </c:pt>
                <c:pt idx="3329">
                  <c:v>0.119527437183816</c:v>
                </c:pt>
                <c:pt idx="3330">
                  <c:v>0.11530382154746199</c:v>
                </c:pt>
                <c:pt idx="3331">
                  <c:v>0.111031930165301</c:v>
                </c:pt>
                <c:pt idx="3332">
                  <c:v>0.106710904990455</c:v>
                </c:pt>
                <c:pt idx="3333">
                  <c:v>0.102340611497899</c:v>
                </c:pt>
                <c:pt idx="3334">
                  <c:v>9.7924639234792804E-2</c:v>
                </c:pt>
                <c:pt idx="3335">
                  <c:v>9.3474033754427005E-2</c:v>
                </c:pt>
                <c:pt idx="3336">
                  <c:v>8.9002394072813795E-2</c:v>
                </c:pt>
                <c:pt idx="3337">
                  <c:v>8.4515169840739104E-2</c:v>
                </c:pt>
                <c:pt idx="3338">
                  <c:v>8.0007088528842807E-2</c:v>
                </c:pt>
                <c:pt idx="3339">
                  <c:v>7.5472774698297898E-2</c:v>
                </c:pt>
                <c:pt idx="3340">
                  <c:v>7.0917936263222695E-2</c:v>
                </c:pt>
                <c:pt idx="3341">
                  <c:v>6.6357393421887401E-2</c:v>
                </c:pt>
                <c:pt idx="3342">
                  <c:v>6.1803403557055998E-2</c:v>
                </c:pt>
                <c:pt idx="3343">
                  <c:v>5.7259470213001103E-2</c:v>
                </c:pt>
                <c:pt idx="3344">
                  <c:v>5.2725498197763898E-2</c:v>
                </c:pt>
                <c:pt idx="3345">
                  <c:v>4.82044239886898E-2</c:v>
                </c:pt>
                <c:pt idx="3346">
                  <c:v>4.3700942862083703E-2</c:v>
                </c:pt>
                <c:pt idx="3347">
                  <c:v>3.9216590824683803E-2</c:v>
                </c:pt>
                <c:pt idx="3348">
                  <c:v>3.4750143267832503E-2</c:v>
                </c:pt>
                <c:pt idx="3349">
                  <c:v>3.03020460266374E-2</c:v>
                </c:pt>
                <c:pt idx="3350">
                  <c:v>2.5875056806382701E-2</c:v>
                </c:pt>
                <c:pt idx="3351">
                  <c:v>2.1470824376852202E-2</c:v>
                </c:pt>
                <c:pt idx="3352">
                  <c:v>1.7088872814800399E-2</c:v>
                </c:pt>
                <c:pt idx="3353">
                  <c:v>1.27283404353742E-2</c:v>
                </c:pt>
                <c:pt idx="3354">
                  <c:v>8.3869656734571595E-3</c:v>
                </c:pt>
                <c:pt idx="3355">
                  <c:v>4.0590416264977298E-3</c:v>
                </c:pt>
                <c:pt idx="3356">
                  <c:v>-2.5988790906931103E-4</c:v>
                </c:pt>
                <c:pt idx="3357">
                  <c:v>-4.5647901470509599E-3</c:v>
                </c:pt>
                <c:pt idx="3358">
                  <c:v>-8.8433672582745506E-3</c:v>
                </c:pt>
                <c:pt idx="3359">
                  <c:v>-1.3090120779380999E-2</c:v>
                </c:pt>
                <c:pt idx="3360">
                  <c:v>-1.73133926369099E-2</c:v>
                </c:pt>
                <c:pt idx="3361">
                  <c:v>-2.1523602521457099E-2</c:v>
                </c:pt>
                <c:pt idx="3362">
                  <c:v>-2.5718237747078401E-2</c:v>
                </c:pt>
                <c:pt idx="3363">
                  <c:v>-2.9884521086575001E-2</c:v>
                </c:pt>
                <c:pt idx="3364">
                  <c:v>-3.4015012641563001E-2</c:v>
                </c:pt>
                <c:pt idx="3365">
                  <c:v>-3.8114400380456097E-2</c:v>
                </c:pt>
                <c:pt idx="3366">
                  <c:v>-4.2191112550628497E-2</c:v>
                </c:pt>
                <c:pt idx="3367">
                  <c:v>-4.6247593352369797E-2</c:v>
                </c:pt>
                <c:pt idx="3368">
                  <c:v>-5.0279132269718398E-2</c:v>
                </c:pt>
                <c:pt idx="3369">
                  <c:v>-5.4276294938365797E-2</c:v>
                </c:pt>
                <c:pt idx="3370">
                  <c:v>-5.8225791209642302E-2</c:v>
                </c:pt>
                <c:pt idx="3371">
                  <c:v>-6.21125207929853E-2</c:v>
                </c:pt>
                <c:pt idx="3372">
                  <c:v>-6.5924162726823304E-2</c:v>
                </c:pt>
                <c:pt idx="3373">
                  <c:v>-6.9653418598026595E-2</c:v>
                </c:pt>
                <c:pt idx="3374">
                  <c:v>-7.3296105460428002E-2</c:v>
                </c:pt>
                <c:pt idx="3375">
                  <c:v>-7.6849855950487406E-2</c:v>
                </c:pt>
                <c:pt idx="3376">
                  <c:v>-8.03155076279779E-2</c:v>
                </c:pt>
                <c:pt idx="3377">
                  <c:v>-8.3697003611033605E-2</c:v>
                </c:pt>
                <c:pt idx="3378">
                  <c:v>-8.6998100245216994E-2</c:v>
                </c:pt>
                <c:pt idx="3379">
                  <c:v>-9.0219950676999894E-2</c:v>
                </c:pt>
                <c:pt idx="3380">
                  <c:v>-9.3361698792647302E-2</c:v>
                </c:pt>
                <c:pt idx="3381">
                  <c:v>-9.6421244272185805E-2</c:v>
                </c:pt>
                <c:pt idx="3382">
                  <c:v>-9.9395079268457406E-2</c:v>
                </c:pt>
                <c:pt idx="3383">
                  <c:v>-0.102279872756089</c:v>
                </c:pt>
                <c:pt idx="3384">
                  <c:v>-0.105075263922896</c:v>
                </c:pt>
                <c:pt idx="3385">
                  <c:v>-0.107783707686367</c:v>
                </c:pt>
                <c:pt idx="3386">
                  <c:v>-0.110407174843864</c:v>
                </c:pt>
                <c:pt idx="3387">
                  <c:v>-0.112945057729083</c:v>
                </c:pt>
                <c:pt idx="3388">
                  <c:v>-0.115393905870238</c:v>
                </c:pt>
                <c:pt idx="3389">
                  <c:v>-0.117745869530301</c:v>
                </c:pt>
                <c:pt idx="3390">
                  <c:v>-0.119987893721149</c:v>
                </c:pt>
                <c:pt idx="3391">
                  <c:v>-0.12210764015004801</c:v>
                </c:pt>
                <c:pt idx="3392">
                  <c:v>-0.124103250599378</c:v>
                </c:pt>
                <c:pt idx="3393">
                  <c:v>-0.12598476380027401</c:v>
                </c:pt>
                <c:pt idx="3394">
                  <c:v>-0.12776307588053001</c:v>
                </c:pt>
                <c:pt idx="3395">
                  <c:v>-0.12943875628104001</c:v>
                </c:pt>
                <c:pt idx="3396">
                  <c:v>-0.13100314969706101</c:v>
                </c:pt>
                <c:pt idx="3397">
                  <c:v>-0.13244776072442099</c:v>
                </c:pt>
                <c:pt idx="3398">
                  <c:v>-0.13376918851615499</c:v>
                </c:pt>
                <c:pt idx="3399">
                  <c:v>-0.13496628442587899</c:v>
                </c:pt>
                <c:pt idx="3400">
                  <c:v>-0.13603692044710899</c:v>
                </c:pt>
                <c:pt idx="3401">
                  <c:v>-0.13697908923992899</c:v>
                </c:pt>
                <c:pt idx="3402">
                  <c:v>-0.137792716506829</c:v>
                </c:pt>
                <c:pt idx="3403">
                  <c:v>-0.13847816971756199</c:v>
                </c:pt>
                <c:pt idx="3404">
                  <c:v>-0.13903365283579999</c:v>
                </c:pt>
                <c:pt idx="3405">
                  <c:v>-0.139455881130891</c:v>
                </c:pt>
                <c:pt idx="3406">
                  <c:v>-0.13974390775773099</c:v>
                </c:pt>
                <c:pt idx="3407">
                  <c:v>-0.139901205150717</c:v>
                </c:pt>
                <c:pt idx="3408">
                  <c:v>-0.13993224855945299</c:v>
                </c:pt>
                <c:pt idx="3409">
                  <c:v>-0.13983652322022999</c:v>
                </c:pt>
                <c:pt idx="3410">
                  <c:v>-0.13960724461485999</c:v>
                </c:pt>
                <c:pt idx="3411">
                  <c:v>-0.13923783469700801</c:v>
                </c:pt>
                <c:pt idx="3412">
                  <c:v>-0.138729477993316</c:v>
                </c:pt>
                <c:pt idx="3413">
                  <c:v>-0.138090251355557</c:v>
                </c:pt>
                <c:pt idx="3414">
                  <c:v>-0.13732587316358399</c:v>
                </c:pt>
                <c:pt idx="3415">
                  <c:v>-0.13643294787183299</c:v>
                </c:pt>
                <c:pt idx="3416">
                  <c:v>-0.13540301483756001</c:v>
                </c:pt>
                <c:pt idx="3417">
                  <c:v>-0.13423227709018301</c:v>
                </c:pt>
                <c:pt idx="3418">
                  <c:v>-0.13292506525082901</c:v>
                </c:pt>
                <c:pt idx="3419">
                  <c:v>-0.13148779986866799</c:v>
                </c:pt>
                <c:pt idx="3420">
                  <c:v>-0.129922638234371</c:v>
                </c:pt>
                <c:pt idx="3421">
                  <c:v>-0.128229296603247</c:v>
                </c:pt>
                <c:pt idx="3422">
                  <c:v>-0.12641128940603399</c:v>
                </c:pt>
                <c:pt idx="3423">
                  <c:v>-0.12447638987675901</c:v>
                </c:pt>
                <c:pt idx="3424">
                  <c:v>-0.12242961345949301</c:v>
                </c:pt>
                <c:pt idx="3425">
                  <c:v>-0.12026843050876999</c:v>
                </c:pt>
                <c:pt idx="3426">
                  <c:v>-0.11798724586228999</c:v>
                </c:pt>
                <c:pt idx="3427">
                  <c:v>-0.115585314847437</c:v>
                </c:pt>
                <c:pt idx="3428">
                  <c:v>-0.113067970452378</c:v>
                </c:pt>
                <c:pt idx="3429">
                  <c:v>-0.110441087742877</c:v>
                </c:pt>
                <c:pt idx="3430">
                  <c:v>-0.10770725805367699</c:v>
                </c:pt>
                <c:pt idx="3431">
                  <c:v>-0.10486697291126899</c:v>
                </c:pt>
                <c:pt idx="3432">
                  <c:v>-0.10191990717733899</c:v>
                </c:pt>
                <c:pt idx="3433">
                  <c:v>-9.8864034855519603E-2</c:v>
                </c:pt>
                <c:pt idx="3434">
                  <c:v>-9.5697157707788597E-2</c:v>
                </c:pt>
                <c:pt idx="3435">
                  <c:v>-9.2422110961512996E-2</c:v>
                </c:pt>
                <c:pt idx="3436">
                  <c:v>-8.9048340195855905E-2</c:v>
                </c:pt>
                <c:pt idx="3437">
                  <c:v>-8.5585365308332204E-2</c:v>
                </c:pt>
                <c:pt idx="3438">
                  <c:v>-8.2035797123167498E-2</c:v>
                </c:pt>
                <c:pt idx="3439">
                  <c:v>-7.8397239076819197E-2</c:v>
                </c:pt>
                <c:pt idx="3440">
                  <c:v>-7.4669689196319403E-2</c:v>
                </c:pt>
                <c:pt idx="3441">
                  <c:v>-7.0857413249265602E-2</c:v>
                </c:pt>
                <c:pt idx="3442">
                  <c:v>-6.6963346483047206E-2</c:v>
                </c:pt>
                <c:pt idx="3443">
                  <c:v>-6.2985173643651401E-2</c:v>
                </c:pt>
                <c:pt idx="3444">
                  <c:v>-5.8918877616855103E-2</c:v>
                </c:pt>
                <c:pt idx="3445">
                  <c:v>-5.4764613350935E-2</c:v>
                </c:pt>
                <c:pt idx="3446">
                  <c:v>-5.0527968877395101E-2</c:v>
                </c:pt>
                <c:pt idx="3447">
                  <c:v>-4.6216936130344201E-2</c:v>
                </c:pt>
                <c:pt idx="3448">
                  <c:v>-4.1838867481060998E-2</c:v>
                </c:pt>
                <c:pt idx="3449">
                  <c:v>-3.7398908932525197E-2</c:v>
                </c:pt>
                <c:pt idx="3450">
                  <c:v>-3.2899119245568903E-2</c:v>
                </c:pt>
                <c:pt idx="3451">
                  <c:v>-2.8338876251092798E-2</c:v>
                </c:pt>
                <c:pt idx="3452">
                  <c:v>-2.3717464650510601E-2</c:v>
                </c:pt>
                <c:pt idx="3453">
                  <c:v>-1.903701569009E-2</c:v>
                </c:pt>
                <c:pt idx="3454">
                  <c:v>-1.43029540966296E-2</c:v>
                </c:pt>
                <c:pt idx="3455">
                  <c:v>-9.5217745696764902E-3</c:v>
                </c:pt>
                <c:pt idx="3456">
                  <c:v>-4.6984644685664403E-3</c:v>
                </c:pt>
                <c:pt idx="3457">
                  <c:v>1.64912855132023E-4</c:v>
                </c:pt>
                <c:pt idx="3458">
                  <c:v>5.0693441406702497E-3</c:v>
                </c:pt>
                <c:pt idx="3459">
                  <c:v>1.0017361612909099E-2</c:v>
                </c:pt>
                <c:pt idx="3460">
                  <c:v>1.5009794655490001E-2</c:v>
                </c:pt>
                <c:pt idx="3461">
                  <c:v>2.0043049858510301E-2</c:v>
                </c:pt>
                <c:pt idx="3462">
                  <c:v>2.51103056273486E-2</c:v>
                </c:pt>
                <c:pt idx="3463">
                  <c:v>3.0206060651141502E-2</c:v>
                </c:pt>
                <c:pt idx="3464">
                  <c:v>3.5328386801936403E-2</c:v>
                </c:pt>
                <c:pt idx="3465">
                  <c:v>4.0475304909594299E-2</c:v>
                </c:pt>
                <c:pt idx="3466">
                  <c:v>4.5639914847454402E-2</c:v>
                </c:pt>
                <c:pt idx="3467">
                  <c:v>5.0811755980573803E-2</c:v>
                </c:pt>
                <c:pt idx="3468">
                  <c:v>5.5983552050448797E-2</c:v>
                </c:pt>
                <c:pt idx="3469">
                  <c:v>6.1154441528890102E-2</c:v>
                </c:pt>
                <c:pt idx="3470">
                  <c:v>6.6325501255607697E-2</c:v>
                </c:pt>
                <c:pt idx="3471">
                  <c:v>7.1494437367268293E-2</c:v>
                </c:pt>
                <c:pt idx="3472">
                  <c:v>7.6656706179276501E-2</c:v>
                </c:pt>
                <c:pt idx="3473">
                  <c:v>8.1809783575689493E-2</c:v>
                </c:pt>
                <c:pt idx="3474">
                  <c:v>8.6953022034688701E-2</c:v>
                </c:pt>
                <c:pt idx="3475">
                  <c:v>9.2083877396420696E-2</c:v>
                </c:pt>
                <c:pt idx="3476">
                  <c:v>9.7197478020445996E-2</c:v>
                </c:pt>
                <c:pt idx="3477">
                  <c:v>0.102290108265953</c:v>
                </c:pt>
                <c:pt idx="3478">
                  <c:v>0.10735988215992601</c:v>
                </c:pt>
                <c:pt idx="3479">
                  <c:v>0.112402787802775</c:v>
                </c:pt>
                <c:pt idx="3480">
                  <c:v>0.11741060538911099</c:v>
                </c:pt>
                <c:pt idx="3481">
                  <c:v>0.12237440437569</c:v>
                </c:pt>
                <c:pt idx="3482">
                  <c:v>0.12728831411397901</c:v>
                </c:pt>
                <c:pt idx="3483">
                  <c:v>0.132148467619669</c:v>
                </c:pt>
                <c:pt idx="3484">
                  <c:v>0.13695025898985599</c:v>
                </c:pt>
                <c:pt idx="3485">
                  <c:v>0.14168887682478001</c:v>
                </c:pt>
                <c:pt idx="3486">
                  <c:v>0.146361437277583</c:v>
                </c:pt>
                <c:pt idx="3487">
                  <c:v>0.150966484438398</c:v>
                </c:pt>
                <c:pt idx="3488">
                  <c:v>0.155501788029654</c:v>
                </c:pt>
                <c:pt idx="3489">
                  <c:v>0.15996408306964899</c:v>
                </c:pt>
                <c:pt idx="3490">
                  <c:v>0.164350170074921</c:v>
                </c:pt>
                <c:pt idx="3491">
                  <c:v>0.168656171893383</c:v>
                </c:pt>
                <c:pt idx="3492">
                  <c:v>0.17287555338393201</c:v>
                </c:pt>
                <c:pt idx="3493">
                  <c:v>0.17699949276486099</c:v>
                </c:pt>
                <c:pt idx="3494">
                  <c:v>0.18102003859733801</c:v>
                </c:pt>
                <c:pt idx="3495">
                  <c:v>0.18493267883450401</c:v>
                </c:pt>
                <c:pt idx="3496">
                  <c:v>0.18873617878967899</c:v>
                </c:pt>
                <c:pt idx="3497">
                  <c:v>0.192430605331983</c:v>
                </c:pt>
                <c:pt idx="3498">
                  <c:v>0.19601518698314499</c:v>
                </c:pt>
                <c:pt idx="3499">
                  <c:v>0.19948731145995499</c:v>
                </c:pt>
                <c:pt idx="3500">
                  <c:v>0.20284360444831601</c:v>
                </c:pt>
                <c:pt idx="3501">
                  <c:v>0.20608208505296199</c:v>
                </c:pt>
                <c:pt idx="3502">
                  <c:v>0.209202326926032</c:v>
                </c:pt>
                <c:pt idx="3503">
                  <c:v>0.21220296674529501</c:v>
                </c:pt>
                <c:pt idx="3504">
                  <c:v>0.21508046260397801</c:v>
                </c:pt>
                <c:pt idx="3505">
                  <c:v>0.21783164332315899</c:v>
                </c:pt>
                <c:pt idx="3506">
                  <c:v>0.22045611743086699</c:v>
                </c:pt>
                <c:pt idx="3507">
                  <c:v>0.22295379887073</c:v>
                </c:pt>
                <c:pt idx="3508">
                  <c:v>0.22532055597144501</c:v>
                </c:pt>
                <c:pt idx="3509">
                  <c:v>0.22754910196589401</c:v>
                </c:pt>
                <c:pt idx="3510">
                  <c:v>0.22963490433898301</c:v>
                </c:pt>
                <c:pt idx="3511">
                  <c:v>0.23157889261529399</c:v>
                </c:pt>
                <c:pt idx="3512">
                  <c:v>0.23338301502394601</c:v>
                </c:pt>
                <c:pt idx="3513">
                  <c:v>0.23504508658482701</c:v>
                </c:pt>
                <c:pt idx="3514">
                  <c:v>0.236559994572907</c:v>
                </c:pt>
                <c:pt idx="3515">
                  <c:v>0.237924646273419</c:v>
                </c:pt>
                <c:pt idx="3516">
                  <c:v>0.23913910268609401</c:v>
                </c:pt>
                <c:pt idx="3517">
                  <c:v>0.24020293031509299</c:v>
                </c:pt>
                <c:pt idx="3518">
                  <c:v>0.24111297322660399</c:v>
                </c:pt>
                <c:pt idx="3519">
                  <c:v>0.24186596645924599</c:v>
                </c:pt>
                <c:pt idx="3520">
                  <c:v>0.24246198441458</c:v>
                </c:pt>
                <c:pt idx="3521">
                  <c:v>0.24290388304174201</c:v>
                </c:pt>
                <c:pt idx="3522">
                  <c:v>0.243193754309669</c:v>
                </c:pt>
                <c:pt idx="3523">
                  <c:v>0.24333082085771701</c:v>
                </c:pt>
                <c:pt idx="3524">
                  <c:v>0.24331237920134999</c:v>
                </c:pt>
                <c:pt idx="3525">
                  <c:v>0.243135785673574</c:v>
                </c:pt>
                <c:pt idx="3526">
                  <c:v>0.24279964002646701</c:v>
                </c:pt>
                <c:pt idx="3527">
                  <c:v>0.242304073020955</c:v>
                </c:pt>
                <c:pt idx="3528">
                  <c:v>0.24165028127076699</c:v>
                </c:pt>
                <c:pt idx="3529">
                  <c:v>0.24083933967334101</c:v>
                </c:pt>
                <c:pt idx="3530">
                  <c:v>0.239871381055237</c:v>
                </c:pt>
                <c:pt idx="3531">
                  <c:v>0.23874632865693499</c:v>
                </c:pt>
                <c:pt idx="3532">
                  <c:v>0.237465083503931</c:v>
                </c:pt>
                <c:pt idx="3533">
                  <c:v>0.23602880224775999</c:v>
                </c:pt>
                <c:pt idx="3534">
                  <c:v>0.234436688234301</c:v>
                </c:pt>
                <c:pt idx="3535">
                  <c:v>0.232685788855125</c:v>
                </c:pt>
                <c:pt idx="3536">
                  <c:v>0.230774231436119</c:v>
                </c:pt>
                <c:pt idx="3537">
                  <c:v>0.228704385572744</c:v>
                </c:pt>
                <c:pt idx="3538">
                  <c:v>0.22648204055878701</c:v>
                </c:pt>
                <c:pt idx="3539">
                  <c:v>0.22411263675676699</c:v>
                </c:pt>
                <c:pt idx="3540">
                  <c:v>0.22159872983815901</c:v>
                </c:pt>
                <c:pt idx="3541">
                  <c:v>0.21894030782851601</c:v>
                </c:pt>
                <c:pt idx="3542">
                  <c:v>0.21613612919568101</c:v>
                </c:pt>
                <c:pt idx="3543">
                  <c:v>0.21318469482364899</c:v>
                </c:pt>
                <c:pt idx="3544">
                  <c:v>0.21008538259979601</c:v>
                </c:pt>
                <c:pt idx="3545">
                  <c:v>0.20683975586431799</c:v>
                </c:pt>
                <c:pt idx="3546">
                  <c:v>0.203451706573538</c:v>
                </c:pt>
                <c:pt idx="3547">
                  <c:v>0.19992601552074199</c:v>
                </c:pt>
                <c:pt idx="3548">
                  <c:v>0.19626676168226101</c:v>
                </c:pt>
                <c:pt idx="3549">
                  <c:v>0.192476704398127</c:v>
                </c:pt>
                <c:pt idx="3550">
                  <c:v>0.18855730868874301</c:v>
                </c:pt>
                <c:pt idx="3551">
                  <c:v>0.184509144930251</c:v>
                </c:pt>
                <c:pt idx="3552">
                  <c:v>0.180333008976864</c:v>
                </c:pt>
                <c:pt idx="3553">
                  <c:v>0.17603125425184499</c:v>
                </c:pt>
                <c:pt idx="3554">
                  <c:v>0.17160781113436099</c:v>
                </c:pt>
                <c:pt idx="3555">
                  <c:v>0.16706668788183099</c:v>
                </c:pt>
                <c:pt idx="3556">
                  <c:v>0.16241073598248201</c:v>
                </c:pt>
                <c:pt idx="3557">
                  <c:v>0.15764189604223999</c:v>
                </c:pt>
                <c:pt idx="3558">
                  <c:v>0.15276202927527299</c:v>
                </c:pt>
                <c:pt idx="3559">
                  <c:v>0.14777324309350801</c:v>
                </c:pt>
                <c:pt idx="3560">
                  <c:v>0.14267816302561301</c:v>
                </c:pt>
                <c:pt idx="3561">
                  <c:v>0.137480705879819</c:v>
                </c:pt>
                <c:pt idx="3562">
                  <c:v>0.13218639535224999</c:v>
                </c:pt>
                <c:pt idx="3563">
                  <c:v>0.12680126225381499</c:v>
                </c:pt>
                <c:pt idx="3564">
                  <c:v>0.12133029391641501</c:v>
                </c:pt>
                <c:pt idx="3565">
                  <c:v>0.115777104505388</c:v>
                </c:pt>
                <c:pt idx="3566">
                  <c:v>0.110144761919996</c:v>
                </c:pt>
                <c:pt idx="3567">
                  <c:v>0.104436365938174</c:v>
                </c:pt>
                <c:pt idx="3568">
                  <c:v>9.8654952578290198E-2</c:v>
                </c:pt>
                <c:pt idx="3569">
                  <c:v>9.2803627435484107E-2</c:v>
                </c:pt>
                <c:pt idx="3570">
                  <c:v>8.6886240953798793E-2</c:v>
                </c:pt>
                <c:pt idx="3571">
                  <c:v>8.0907614840091194E-2</c:v>
                </c:pt>
                <c:pt idx="3572">
                  <c:v>7.4872660765080604E-2</c:v>
                </c:pt>
                <c:pt idx="3573">
                  <c:v>6.8785312318182398E-2</c:v>
                </c:pt>
                <c:pt idx="3574">
                  <c:v>6.2648599752893594E-2</c:v>
                </c:pt>
                <c:pt idx="3575">
                  <c:v>5.6465808403692502E-2</c:v>
                </c:pt>
                <c:pt idx="3576">
                  <c:v>5.0241316534366399E-2</c:v>
                </c:pt>
                <c:pt idx="3577">
                  <c:v>4.3980150181087099E-2</c:v>
                </c:pt>
                <c:pt idx="3578">
                  <c:v>3.76868895840103E-2</c:v>
                </c:pt>
                <c:pt idx="3579">
                  <c:v>3.1365297885257902E-2</c:v>
                </c:pt>
                <c:pt idx="3580">
                  <c:v>2.5019048762421101E-2</c:v>
                </c:pt>
                <c:pt idx="3581">
                  <c:v>1.8652551746513899E-2</c:v>
                </c:pt>
                <c:pt idx="3582">
                  <c:v>1.22708691841942E-2</c:v>
                </c:pt>
                <c:pt idx="3583">
                  <c:v>5.8789529041662998E-3</c:v>
                </c:pt>
                <c:pt idx="3584">
                  <c:v>-5.1881315182207598E-4</c:v>
                </c:pt>
                <c:pt idx="3585">
                  <c:v>-6.9183699459638096E-3</c:v>
                </c:pt>
                <c:pt idx="3586">
                  <c:v>-1.33155377226783E-2</c:v>
                </c:pt>
                <c:pt idx="3587">
                  <c:v>-1.9705874104567998E-2</c:v>
                </c:pt>
                <c:pt idx="3588">
                  <c:v>-2.6084770723383301E-2</c:v>
                </c:pt>
                <c:pt idx="3589">
                  <c:v>-3.2447555961104699E-2</c:v>
                </c:pt>
                <c:pt idx="3590">
                  <c:v>-3.8789641307096903E-2</c:v>
                </c:pt>
                <c:pt idx="3591">
                  <c:v>-4.51067676311597E-2</c:v>
                </c:pt>
                <c:pt idx="3592">
                  <c:v>-5.1395127283888301E-2</c:v>
                </c:pt>
                <c:pt idx="3593">
                  <c:v>-5.7651129215548602E-2</c:v>
                </c:pt>
                <c:pt idx="3594">
                  <c:v>-6.3870975541800504E-2</c:v>
                </c:pt>
                <c:pt idx="3595">
                  <c:v>-7.0050474821956102E-2</c:v>
                </c:pt>
                <c:pt idx="3596">
                  <c:v>-7.6185257967432404E-2</c:v>
                </c:pt>
                <c:pt idx="3597">
                  <c:v>-8.2271117914865299E-2</c:v>
                </c:pt>
                <c:pt idx="3598">
                  <c:v>-8.8304113011395305E-2</c:v>
                </c:pt>
                <c:pt idx="3599">
                  <c:v>-9.4280403590269402E-2</c:v>
                </c:pt>
                <c:pt idx="3600">
                  <c:v>-0.10019607775456001</c:v>
                </c:pt>
                <c:pt idx="3601">
                  <c:v>-0.106047141579973</c:v>
                </c:pt>
                <c:pt idx="3602">
                  <c:v>-0.111792661441076</c:v>
                </c:pt>
                <c:pt idx="3603">
                  <c:v>-0.11746168184258</c:v>
                </c:pt>
                <c:pt idx="3604">
                  <c:v>-0.123050323486941</c:v>
                </c:pt>
                <c:pt idx="3605">
                  <c:v>-0.12855476207961</c:v>
                </c:pt>
                <c:pt idx="3606">
                  <c:v>-0.133971230945991</c:v>
                </c:pt>
                <c:pt idx="3607">
                  <c:v>-0.139296023608972</c:v>
                </c:pt>
                <c:pt idx="3608">
                  <c:v>-0.14452549632525</c:v>
                </c:pt>
                <c:pt idx="3609">
                  <c:v>-0.149656070578744</c:v>
                </c:pt>
                <c:pt idx="3610">
                  <c:v>-0.154684235529363</c:v>
                </c:pt>
                <c:pt idx="3611">
                  <c:v>-0.15960655041546201</c:v>
                </c:pt>
                <c:pt idx="3612">
                  <c:v>-0.16441964690835201</c:v>
                </c:pt>
                <c:pt idx="3613">
                  <c:v>-0.169120231417239</c:v>
                </c:pt>
                <c:pt idx="3614">
                  <c:v>-0.17370508734301701</c:v>
                </c:pt>
                <c:pt idx="3615">
                  <c:v>-0.178171077279383</c:v>
                </c:pt>
                <c:pt idx="3616">
                  <c:v>-0.182515145159756</c:v>
                </c:pt>
                <c:pt idx="3617">
                  <c:v>-0.18673431834853499</c:v>
                </c:pt>
                <c:pt idx="3618">
                  <c:v>-0.19082570967526699</c:v>
                </c:pt>
                <c:pt idx="3619">
                  <c:v>-0.19478651941033201</c:v>
                </c:pt>
                <c:pt idx="3620">
                  <c:v>-0.19861403718079301</c:v>
                </c:pt>
                <c:pt idx="3621">
                  <c:v>-0.202305643825094</c:v>
                </c:pt>
                <c:pt idx="3622">
                  <c:v>-0.20585881318534799</c:v>
                </c:pt>
                <c:pt idx="3623">
                  <c:v>-0.20927111383598199</c:v>
                </c:pt>
                <c:pt idx="3624">
                  <c:v>-0.212540210747555</c:v>
                </c:pt>
                <c:pt idx="3625">
                  <c:v>-0.215663866884613</c:v>
                </c:pt>
                <c:pt idx="3626">
                  <c:v>-0.21863994473648801</c:v>
                </c:pt>
                <c:pt idx="3627">
                  <c:v>-0.22146640777999199</c:v>
                </c:pt>
                <c:pt idx="3628">
                  <c:v>-0.22414132187300101</c:v>
                </c:pt>
                <c:pt idx="3629">
                  <c:v>-0.22666285657799201</c:v>
                </c:pt>
                <c:pt idx="3630">
                  <c:v>-0.22902928641459799</c:v>
                </c:pt>
                <c:pt idx="3631">
                  <c:v>-0.231238992040357</c:v>
                </c:pt>
                <c:pt idx="3632">
                  <c:v>-0.23329046135882101</c:v>
                </c:pt>
                <c:pt idx="3633">
                  <c:v>-0.235182290554281</c:v>
                </c:pt>
                <c:pt idx="3634">
                  <c:v>-0.236913185052397</c:v>
                </c:pt>
                <c:pt idx="3635">
                  <c:v>-0.23848196040606601</c:v>
                </c:pt>
                <c:pt idx="3636">
                  <c:v>-0.23988754310594401</c:v>
                </c:pt>
                <c:pt idx="3637">
                  <c:v>-0.24112897131504099</c:v>
                </c:pt>
                <c:pt idx="3638">
                  <c:v>-0.24220539552690601</c:v>
                </c:pt>
                <c:pt idx="3639">
                  <c:v>-0.24311607914694</c:v>
                </c:pt>
                <c:pt idx="3640">
                  <c:v>-0.24386039899644901</c:v>
                </c:pt>
                <c:pt idx="3641">
                  <c:v>-0.244437845739083</c:v>
                </c:pt>
                <c:pt idx="3642">
                  <c:v>-0.24484802422936999</c:v>
                </c:pt>
                <c:pt idx="3643">
                  <c:v>-0.24509065378311901</c:v>
                </c:pt>
                <c:pt idx="3644">
                  <c:v>-0.245165568369489</c:v>
                </c:pt>
                <c:pt idx="3645">
                  <c:v>-0.24507271672459899</c:v>
                </c:pt>
                <c:pt idx="3646">
                  <c:v>-0.24481216238661699</c:v>
                </c:pt>
                <c:pt idx="3647">
                  <c:v>-0.24438408365227299</c:v>
                </c:pt>
                <c:pt idx="3648">
                  <c:v>-0.243788773454855</c:v>
                </c:pt>
                <c:pt idx="3649">
                  <c:v>-0.243026639163753</c:v>
                </c:pt>
                <c:pt idx="3650">
                  <c:v>-0.24209820230570001</c:v>
                </c:pt>
                <c:pt idx="3651">
                  <c:v>-0.24100409820789001</c:v>
                </c:pt>
                <c:pt idx="3652">
                  <c:v>-0.239745075563226</c:v>
                </c:pt>
                <c:pt idx="3653">
                  <c:v>-0.23832199591799</c:v>
                </c:pt>
                <c:pt idx="3654">
                  <c:v>-0.23673583308229201</c:v>
                </c:pt>
                <c:pt idx="3655">
                  <c:v>-0.23498767246369201</c:v>
                </c:pt>
                <c:pt idx="3656">
                  <c:v>-0.23307871032445501</c:v>
                </c:pt>
                <c:pt idx="3657">
                  <c:v>-0.23101025296295699</c:v>
                </c:pt>
                <c:pt idx="3658">
                  <c:v>-0.22878371581978699</c:v>
                </c:pt>
                <c:pt idx="3659">
                  <c:v>-0.22640062250915899</c:v>
                </c:pt>
                <c:pt idx="3660">
                  <c:v>-0.22386260377631301</c:v>
                </c:pt>
                <c:pt idx="3661">
                  <c:v>-0.221171396381597</c:v>
                </c:pt>
                <c:pt idx="3662">
                  <c:v>-0.218328841912004</c:v>
                </c:pt>
                <c:pt idx="3663">
                  <c:v>-0.21533688552098301</c:v>
                </c:pt>
                <c:pt idx="3664">
                  <c:v>-0.21219757459736899</c:v>
                </c:pt>
                <c:pt idx="3665">
                  <c:v>-0.20891305736436599</c:v>
                </c:pt>
                <c:pt idx="3666">
                  <c:v>-0.205485581409517</c:v>
                </c:pt>
                <c:pt idx="3667">
                  <c:v>-0.201917492146688</c:v>
                </c:pt>
                <c:pt idx="3668">
                  <c:v>-0.19821123121110901</c:v>
                </c:pt>
                <c:pt idx="3669">
                  <c:v>-0.194369334788562</c:v>
                </c:pt>
                <c:pt idx="3670">
                  <c:v>-0.190394431879882</c:v>
                </c:pt>
                <c:pt idx="3671">
                  <c:v>-0.18628924250193399</c:v>
                </c:pt>
                <c:pt idx="3672">
                  <c:v>-0.18205657582631099</c:v>
                </c:pt>
                <c:pt idx="3673">
                  <c:v>-0.177699328257027</c:v>
                </c:pt>
                <c:pt idx="3674">
                  <c:v>-0.17322048144851501</c:v>
                </c:pt>
                <c:pt idx="3675">
                  <c:v>-0.16862310026528399</c:v>
                </c:pt>
                <c:pt idx="3676">
                  <c:v>-0.163910330684641</c:v>
                </c:pt>
                <c:pt idx="3677">
                  <c:v>-0.159085397643908</c:v>
                </c:pt>
                <c:pt idx="3678">
                  <c:v>-0.15415160283360299</c:v>
                </c:pt>
                <c:pt idx="3679">
                  <c:v>-0.14911232243809899</c:v>
                </c:pt>
                <c:pt idx="3680">
                  <c:v>-0.143971004825315</c:v>
                </c:pt>
                <c:pt idx="3681">
                  <c:v>-0.13873116818699699</c:v>
                </c:pt>
                <c:pt idx="3682">
                  <c:v>-0.13339639813123499</c:v>
                </c:pt>
                <c:pt idx="3683">
                  <c:v>-0.12797034522883699</c:v>
                </c:pt>
                <c:pt idx="3684">
                  <c:v>-0.122456722515252</c:v>
                </c:pt>
                <c:pt idx="3685">
                  <c:v>-0.116859302949746</c:v>
                </c:pt>
                <c:pt idx="3686">
                  <c:v>-0.111181916833579</c:v>
                </c:pt>
                <c:pt idx="3687">
                  <c:v>-0.105428449188936</c:v>
                </c:pt>
                <c:pt idx="3688">
                  <c:v>-9.9602837100415301E-2</c:v>
                </c:pt>
                <c:pt idx="3689">
                  <c:v>-9.3709067020892794E-2</c:v>
                </c:pt>
                <c:pt idx="3690">
                  <c:v>-8.7751172043598502E-2</c:v>
                </c:pt>
                <c:pt idx="3691">
                  <c:v>-8.1733229142282204E-2</c:v>
                </c:pt>
                <c:pt idx="3692">
                  <c:v>-7.5659356381349102E-2</c:v>
                </c:pt>
                <c:pt idx="3693">
                  <c:v>-6.9533710097877899E-2</c:v>
                </c:pt>
                <c:pt idx="3694">
                  <c:v>-6.3360482057449097E-2</c:v>
                </c:pt>
                <c:pt idx="3695">
                  <c:v>-5.7143896585729298E-2</c:v>
                </c:pt>
                <c:pt idx="3696">
                  <c:v>-5.0888207677775001E-2</c:v>
                </c:pt>
                <c:pt idx="3697">
                  <c:v>-4.45976960870339E-2</c:v>
                </c:pt>
                <c:pt idx="3698">
                  <c:v>-3.8276666396034699E-2</c:v>
                </c:pt>
                <c:pt idx="3699">
                  <c:v>-3.1929444070771598E-2</c:v>
                </c:pt>
                <c:pt idx="3700">
                  <c:v>-2.5560372500797901E-2</c:v>
                </c:pt>
                <c:pt idx="3701">
                  <c:v>-1.9173810027054299E-2</c:v>
                </c:pt>
                <c:pt idx="3702">
                  <c:v>-1.27741269594668E-2</c:v>
                </c:pt>
                <c:pt idx="3703">
                  <c:v>-6.3657025863531301E-3</c:v>
                </c:pt>
                <c:pt idx="3704" formatCode="0.00E+00">
                  <c:v>4.7077822313687497E-5</c:v>
                </c:pt>
                <c:pt idx="3705">
                  <c:v>6.4598260157356004E-3</c:v>
                </c:pt>
                <c:pt idx="3706">
                  <c:v>1.28681537651594E-2</c:v>
                </c:pt>
                <c:pt idx="3707">
                  <c:v>1.92676758667314E-2</c:v>
                </c:pt>
                <c:pt idx="3708">
                  <c:v>2.5654013142282599E-2</c:v>
                </c:pt>
                <c:pt idx="3709">
                  <c:v>3.2022795435989598E-2</c:v>
                </c:pt>
                <c:pt idx="3710">
                  <c:v>3.8369664604862699E-2</c:v>
                </c:pt>
                <c:pt idx="3711">
                  <c:v>4.4690277501012697E-2</c:v>
                </c:pt>
                <c:pt idx="3712">
                  <c:v>5.09803089436573E-2</c:v>
                </c:pt>
                <c:pt idx="3713">
                  <c:v>5.7235454678831697E-2</c:v>
                </c:pt>
                <c:pt idx="3714">
                  <c:v>6.3451434324780495E-2</c:v>
                </c:pt>
                <c:pt idx="3715">
                  <c:v>6.9623994301012196E-2</c:v>
                </c:pt>
                <c:pt idx="3716">
                  <c:v>7.5748910739014894E-2</c:v>
                </c:pt>
                <c:pt idx="3717">
                  <c:v>8.1821992372639804E-2</c:v>
                </c:pt>
                <c:pt idx="3718">
                  <c:v>8.7839083406174606E-2</c:v>
                </c:pt>
                <c:pt idx="3719">
                  <c:v>9.37960663581454E-2</c:v>
                </c:pt>
                <c:pt idx="3720">
                  <c:v>9.9688864878899303E-2</c:v>
                </c:pt>
                <c:pt idx="3721">
                  <c:v>0.10551344654004099</c:v>
                </c:pt>
                <c:pt idx="3722">
                  <c:v>0.111265825593815</c:v>
                </c:pt>
                <c:pt idx="3723">
                  <c:v>0.116942065700542</c:v>
                </c:pt>
                <c:pt idx="3724">
                  <c:v>0.12253828262225</c:v>
                </c:pt>
                <c:pt idx="3725">
                  <c:v>0.12805064688064399</c:v>
                </c:pt>
                <c:pt idx="3726">
                  <c:v>0.133475386377616</c:v>
                </c:pt>
                <c:pt idx="3727">
                  <c:v>0.138808788976478</c:v>
                </c:pt>
                <c:pt idx="3728">
                  <c:v>0.144047205042169</c:v>
                </c:pt>
                <c:pt idx="3729">
                  <c:v>0.149187049938695</c:v>
                </c:pt>
                <c:pt idx="3730">
                  <c:v>0.154224806482084</c:v>
                </c:pt>
                <c:pt idx="3731">
                  <c:v>0.15915702734718801</c:v>
                </c:pt>
                <c:pt idx="3732">
                  <c:v>0.163980337426679</c:v>
                </c:pt>
                <c:pt idx="3733">
                  <c:v>0.16869143614062801</c:v>
                </c:pt>
                <c:pt idx="3734">
                  <c:v>0.17328709969508399</c:v>
                </c:pt>
                <c:pt idx="3735">
                  <c:v>0.177764183288109</c:v>
                </c:pt>
                <c:pt idx="3736">
                  <c:v>0.18211962326175701</c:v>
                </c:pt>
                <c:pt idx="3737">
                  <c:v>0.186350439198531</c:v>
                </c:pt>
                <c:pt idx="3738">
                  <c:v>0.19045373596087301</c:v>
                </c:pt>
                <c:pt idx="3739">
                  <c:v>0.1944267056723</c:v>
                </c:pt>
                <c:pt idx="3740">
                  <c:v>0.19826662963883199</c:v>
                </c:pt>
                <c:pt idx="3741">
                  <c:v>0.20197088020938</c:v>
                </c:pt>
                <c:pt idx="3742">
                  <c:v>0.20553692257384901</c:v>
                </c:pt>
                <c:pt idx="3743">
                  <c:v>0.208962316497699</c:v>
                </c:pt>
                <c:pt idx="3744">
                  <c:v>0.21224471799179201</c:v>
                </c:pt>
                <c:pt idx="3745">
                  <c:v>0.21538188091638</c:v>
                </c:pt>
                <c:pt idx="3746">
                  <c:v>0.21837165851813101</c:v>
                </c:pt>
                <c:pt idx="3747">
                  <c:v>0.221212004899148</c:v>
                </c:pt>
                <c:pt idx="3748">
                  <c:v>0.22390097641697401</c:v>
                </c:pt>
                <c:pt idx="3749">
                  <c:v>0.226436733014621</c:v>
                </c:pt>
                <c:pt idx="3750">
                  <c:v>0.228817539479714</c:v>
                </c:pt>
                <c:pt idx="3751">
                  <c:v>0.23104176663189799</c:v>
                </c:pt>
                <c:pt idx="3752">
                  <c:v>0.23310789243767799</c:v>
                </c:pt>
                <c:pt idx="3753">
                  <c:v>0.23501450305194499</c:v>
                </c:pt>
                <c:pt idx="3754">
                  <c:v>0.23676029378546601</c:v>
                </c:pt>
                <c:pt idx="3755">
                  <c:v>0.23834406999768201</c:v>
                </c:pt>
                <c:pt idx="3756">
                  <c:v>0.239764747914194</c:v>
                </c:pt>
                <c:pt idx="3757">
                  <c:v>0.24102135536839001</c:v>
                </c:pt>
                <c:pt idx="3758">
                  <c:v>0.24211303246669699</c:v>
                </c:pt>
                <c:pt idx="3759">
                  <c:v>0.24303903217700201</c:v>
                </c:pt>
                <c:pt idx="3760">
                  <c:v>0.24379872083984599</c:v>
                </c:pt>
                <c:pt idx="3761">
                  <c:v>0.244391578602033</c:v>
                </c:pt>
                <c:pt idx="3762">
                  <c:v>0.24481719977236999</c:v>
                </c:pt>
                <c:pt idx="3763">
                  <c:v>0.24507529309927301</c:v>
                </c:pt>
                <c:pt idx="3764">
                  <c:v>0.24516568197007599</c:v>
                </c:pt>
                <c:pt idx="3765">
                  <c:v>0.24508830453188399</c:v>
                </c:pt>
                <c:pt idx="3766">
                  <c:v>0.244843213733899</c:v>
                </c:pt>
                <c:pt idx="3767">
                  <c:v>0.244430577291187</c:v>
                </c:pt>
                <c:pt idx="3768">
                  <c:v>0.243850677569911</c:v>
                </c:pt>
                <c:pt idx="3769">
                  <c:v>0.243103911394109</c:v>
                </c:pt>
                <c:pt idx="3770">
                  <c:v>0.24219078977414699</c:v>
                </c:pt>
                <c:pt idx="3771">
                  <c:v>0.241111937557037</c:v>
                </c:pt>
                <c:pt idx="3772">
                  <c:v>0.239868092998856</c:v>
                </c:pt>
                <c:pt idx="3773">
                  <c:v>0.23846010725955799</c:v>
                </c:pt>
                <c:pt idx="3774">
                  <c:v>0.236888943820525</c:v>
                </c:pt>
                <c:pt idx="3775">
                  <c:v>0.235155677825266</c:v>
                </c:pt>
                <c:pt idx="3776">
                  <c:v>0.23326149534369001</c:v>
                </c:pt>
                <c:pt idx="3777">
                  <c:v>0.23120769256048801</c:v>
                </c:pt>
                <c:pt idx="3778">
                  <c:v>0.22899567488815301</c:v>
                </c:pt>
                <c:pt idx="3779">
                  <c:v>0.226626956005261</c:v>
                </c:pt>
                <c:pt idx="3780">
                  <c:v>0.22410315682066301</c:v>
                </c:pt>
                <c:pt idx="3781">
                  <c:v>0.22142600436430199</c:v>
                </c:pt>
                <c:pt idx="3782">
                  <c:v>0.218597330605412</c:v>
                </c:pt>
                <c:pt idx="3783">
                  <c:v>0.215619071198901</c:v>
                </c:pt>
                <c:pt idx="3784">
                  <c:v>0.21249326416079201</c:v>
                </c:pt>
                <c:pt idx="3785">
                  <c:v>0.20922204847360801</c:v>
                </c:pt>
                <c:pt idx="3786">
                  <c:v>0.205807662622677</c:v>
                </c:pt>
                <c:pt idx="3787">
                  <c:v>0.20225244306433901</c:v>
                </c:pt>
                <c:pt idx="3788">
                  <c:v>0.198558822627111</c:v>
                </c:pt>
                <c:pt idx="3789">
                  <c:v>0.19472932884691399</c:v>
                </c:pt>
                <c:pt idx="3790">
                  <c:v>0.190766582237482</c:v>
                </c:pt>
                <c:pt idx="3791">
                  <c:v>0.186673294497153</c:v>
                </c:pt>
                <c:pt idx="3792">
                  <c:v>0.18245226665325801</c:v>
                </c:pt>
                <c:pt idx="3793">
                  <c:v>0.17810638714538499</c:v>
                </c:pt>
                <c:pt idx="3794">
                  <c:v>0.173638629848828</c:v>
                </c:pt>
                <c:pt idx="3795">
                  <c:v>0.169052052039568</c:v>
                </c:pt>
                <c:pt idx="3796">
                  <c:v>0.16434979230218999</c:v>
                </c:pt>
                <c:pt idx="3797">
                  <c:v>0.159535068382154</c:v>
                </c:pt>
                <c:pt idx="3798">
                  <c:v>0.15461117498389901</c:v>
                </c:pt>
                <c:pt idx="3799">
                  <c:v>0.149581481516287</c:v>
                </c:pt>
                <c:pt idx="3800">
                  <c:v>0.14444942978692199</c:v>
                </c:pt>
                <c:pt idx="3801">
                  <c:v>0.13921853164692999</c:v>
                </c:pt>
                <c:pt idx="3802">
                  <c:v>0.13389236658780501</c:v>
                </c:pt>
                <c:pt idx="3803">
                  <c:v>0.128474579291977</c:v>
                </c:pt>
                <c:pt idx="3804">
                  <c:v>0.122968877138758</c:v>
                </c:pt>
                <c:pt idx="3805">
                  <c:v>0.117379027667395</c:v>
                </c:pt>
                <c:pt idx="3806">
                  <c:v>0.111708855998949</c:v>
                </c:pt>
                <c:pt idx="3807">
                  <c:v>0.105962242218775</c:v>
                </c:pt>
                <c:pt idx="3808">
                  <c:v>0.10014311872138799</c:v>
                </c:pt>
                <c:pt idx="3809">
                  <c:v>9.4255467519536201E-2</c:v>
                </c:pt>
                <c:pt idx="3810">
                  <c:v>8.8303317519315097E-2</c:v>
                </c:pt>
                <c:pt idx="3811">
                  <c:v>8.2290741763200295E-2</c:v>
                </c:pt>
                <c:pt idx="3812">
                  <c:v>7.62218546428719E-2</c:v>
                </c:pt>
                <c:pt idx="3813">
                  <c:v>7.0100809083746496E-2</c:v>
                </c:pt>
                <c:pt idx="3814">
                  <c:v>6.3931793703139297E-2</c:v>
                </c:pt>
                <c:pt idx="3815">
                  <c:v>5.77190299440037E-2</c:v>
                </c:pt>
                <c:pt idx="3816">
                  <c:v>5.1466769186207101E-2</c:v>
                </c:pt>
                <c:pt idx="3817">
                  <c:v>4.5179289837321897E-2</c:v>
                </c:pt>
                <c:pt idx="3818">
                  <c:v>3.8860894404920798E-2</c:v>
                </c:pt>
                <c:pt idx="3819">
                  <c:v>3.2515906552380902E-2</c:v>
                </c:pt>
                <c:pt idx="3820">
                  <c:v>2.6148668140210898E-2</c:v>
                </c:pt>
                <c:pt idx="3821">
                  <c:v>1.9763536254925999E-2</c:v>
                </c:pt>
                <c:pt idx="3822">
                  <c:v>1.33648802275038E-2</c:v>
                </c:pt>
                <c:pt idx="3823">
                  <c:v>6.9570786434607103E-3</c:v>
                </c:pt>
                <c:pt idx="3824">
                  <c:v>5.4451634659675595E-4</c:v>
                </c:pt>
                <c:pt idx="3825">
                  <c:v>-5.86841856154347E-3</c:v>
                </c:pt>
                <c:pt idx="3826">
                  <c:v>-1.22773377244383E-2</c:v>
                </c:pt>
                <c:pt idx="3827">
                  <c:v>-1.8677855533531199E-2</c:v>
                </c:pt>
                <c:pt idx="3828">
                  <c:v>-2.5065592129292699E-2</c:v>
                </c:pt>
                <c:pt idx="3829">
                  <c:v>-3.1436176398347997E-2</c:v>
                </c:pt>
                <c:pt idx="3830">
                  <c:v>-3.7785248964619697E-2</c:v>
                </c:pt>
                <c:pt idx="3831">
                  <c:v>-4.4108465172438903E-2</c:v>
                </c:pt>
                <c:pt idx="3832">
                  <c:v>-5.0401498059583202E-2</c:v>
                </c:pt>
                <c:pt idx="3833">
                  <c:v>-5.6660041318206303E-2</c:v>
                </c:pt>
                <c:pt idx="3834">
                  <c:v>-6.2879812241635205E-2</c:v>
                </c:pt>
                <c:pt idx="3835">
                  <c:v>-6.9056554655016006E-2</c:v>
                </c:pt>
                <c:pt idx="3836">
                  <c:v>-7.5186041827804903E-2</c:v>
                </c:pt>
                <c:pt idx="3837">
                  <c:v>-8.1264079366109701E-2</c:v>
                </c:pt>
                <c:pt idx="3838">
                  <c:v>-8.7286508082904196E-2</c:v>
                </c:pt>
                <c:pt idx="3839">
                  <c:v>-9.3249206844150001E-2</c:v>
                </c:pt>
                <c:pt idx="3840">
                  <c:v>-9.9148095388879198E-2</c:v>
                </c:pt>
                <c:pt idx="3841">
                  <c:v>-0.10497913712130701</c:v>
                </c:pt>
                <c:pt idx="3842">
                  <c:v>-0.110738341873067</c:v>
                </c:pt>
                <c:pt idx="3843">
                  <c:v>-0.116421768633669</c:v>
                </c:pt>
                <c:pt idx="3844">
                  <c:v>-0.122025528247331</c:v>
                </c:pt>
                <c:pt idx="3845">
                  <c:v>-0.127545786074312</c:v>
                </c:pt>
                <c:pt idx="3846">
                  <c:v>-0.132978764614953</c:v>
                </c:pt>
                <c:pt idx="3847">
                  <c:v>-0.13832074609460701</c:v>
                </c:pt>
                <c:pt idx="3848">
                  <c:v>-0.14356807500770499</c:v>
                </c:pt>
                <c:pt idx="3849">
                  <c:v>-0.148717160619212</c:v>
                </c:pt>
                <c:pt idx="3850">
                  <c:v>-0.153764479421757</c:v>
                </c:pt>
                <c:pt idx="3851">
                  <c:v>-0.15870657754675799</c:v>
                </c:pt>
                <c:pt idx="3852">
                  <c:v>-0.163540073127903</c:v>
                </c:pt>
                <c:pt idx="3853">
                  <c:v>-0.168261658615348</c:v>
                </c:pt>
                <c:pt idx="3854">
                  <c:v>-0.172868103039066</c:v>
                </c:pt>
                <c:pt idx="3855">
                  <c:v>-0.17735625421979501</c:v>
                </c:pt>
                <c:pt idx="3856">
                  <c:v>-0.181723040926065</c:v>
                </c:pt>
                <c:pt idx="3857">
                  <c:v>-0.18596547497583499</c:v>
                </c:pt>
                <c:pt idx="3858">
                  <c:v>-0.1900806532813</c:v>
                </c:pt>
                <c:pt idx="3859">
                  <c:v>-0.19406575983546601</c:v>
                </c:pt>
                <c:pt idx="3860">
                  <c:v>-0.197918067639136</c:v>
                </c:pt>
                <c:pt idx="3861">
                  <c:v>-0.20163494056699399</c:v>
                </c:pt>
                <c:pt idx="3862">
                  <c:v>-0.205213835171492</c:v>
                </c:pt>
                <c:pt idx="3863">
                  <c:v>-0.20865230242333399</c:v>
                </c:pt>
                <c:pt idx="3864">
                  <c:v>-0.211947989387332</c:v>
                </c:pt>
                <c:pt idx="3865">
                  <c:v>-0.215098640832523</c:v>
                </c:pt>
                <c:pt idx="3866">
                  <c:v>-0.21810210077541101</c:v>
                </c:pt>
                <c:pt idx="3867">
                  <c:v>-0.22095631395530399</c:v>
                </c:pt>
                <c:pt idx="3868">
                  <c:v>-0.22365932724072901</c:v>
                </c:pt>
                <c:pt idx="3869">
                  <c:v>-0.226209290965946</c:v>
                </c:pt>
                <c:pt idx="3870">
                  <c:v>-0.22860446019667699</c:v>
                </c:pt>
                <c:pt idx="3871">
                  <c:v>-0.230843195924159</c:v>
                </c:pt>
                <c:pt idx="3872">
                  <c:v>-0.23292396618671299</c:v>
                </c:pt>
                <c:pt idx="3873">
                  <c:v>-0.23484534711806301</c:v>
                </c:pt>
                <c:pt idx="3874">
                  <c:v>-0.23660602392168101</c:v>
                </c:pt>
                <c:pt idx="3875">
                  <c:v>-0.23820479177050399</c:v>
                </c:pt>
                <c:pt idx="3876">
                  <c:v>-0.239640556631391</c:v>
                </c:pt>
                <c:pt idx="3877">
                  <c:v>-0.24091233601377199</c:v>
                </c:pt>
                <c:pt idx="3878">
                  <c:v>-0.242019259641955</c:v>
                </c:pt>
                <c:pt idx="3879">
                  <c:v>-0.24296057005066299</c:v>
                </c:pt>
                <c:pt idx="3880">
                  <c:v>-0.24373562310336</c:v>
                </c:pt>
                <c:pt idx="3881">
                  <c:v>-0.244343888433038</c:v>
                </c:pt>
                <c:pt idx="3882">
                  <c:v>-0.24478494980513599</c:v>
                </c:pt>
                <c:pt idx="3883">
                  <c:v>-0.245058505402379</c:v>
                </c:pt>
                <c:pt idx="3884">
                  <c:v>-0.24516436803130401</c:v>
                </c:pt>
                <c:pt idx="3885">
                  <c:v>-0.245102465250359</c:v>
                </c:pt>
                <c:pt idx="3886">
                  <c:v>-0.24487283941947399</c:v>
                </c:pt>
                <c:pt idx="3887">
                  <c:v>-0.24447564767107399</c:v>
                </c:pt>
                <c:pt idx="3888">
                  <c:v>-0.24391116180255401</c:v>
                </c:pt>
                <c:pt idx="3889">
                  <c:v>-0.24317976809028699</c:v>
                </c:pt>
                <c:pt idx="3890">
                  <c:v>-0.242281967025298</c:v>
                </c:pt>
                <c:pt idx="3891">
                  <c:v>-0.24121837297078</c:v>
                </c:pt>
                <c:pt idx="3892">
                  <c:v>-0.23998971374168299</c:v>
                </c:pt>
                <c:pt idx="3893">
                  <c:v>-0.23859683010667501</c:v>
                </c:pt>
                <c:pt idx="3894">
                  <c:v>-0.237040675212806</c:v>
                </c:pt>
                <c:pt idx="3895">
                  <c:v>-0.235322313933269</c:v>
                </c:pt>
                <c:pt idx="3896">
                  <c:v>-0.23344292213871201</c:v>
                </c:pt>
                <c:pt idx="3897">
                  <c:v>-0.231403785892593</c:v>
                </c:pt>
                <c:pt idx="3898">
                  <c:v>-0.22920630057112701</c:v>
                </c:pt>
                <c:pt idx="3899">
                  <c:v>-0.22685196990843701</c:v>
                </c:pt>
                <c:pt idx="3900">
                  <c:v>-0.22434240496754701</c:v>
                </c:pt>
                <c:pt idx="3901">
                  <c:v>-0.22167932303794199</c:v>
                </c:pt>
                <c:pt idx="3902">
                  <c:v>-0.218864546460424</c:v>
                </c:pt>
                <c:pt idx="3903">
                  <c:v>-0.21590000138009499</c:v>
                </c:pt>
                <c:pt idx="3904">
                  <c:v>-0.212787716428293</c:v>
                </c:pt>
                <c:pt idx="3905">
                  <c:v>-0.209529821334412</c:v>
                </c:pt>
                <c:pt idx="3906">
                  <c:v>-0.20612854546852799</c:v>
                </c:pt>
                <c:pt idx="3907">
                  <c:v>-0.202586216315846</c:v>
                </c:pt>
                <c:pt idx="3908">
                  <c:v>-0.19890525788401101</c:v>
                </c:pt>
                <c:pt idx="3909">
                  <c:v>-0.19508818904436301</c:v>
                </c:pt>
                <c:pt idx="3910">
                  <c:v>-0.19113762180827701</c:v>
                </c:pt>
                <c:pt idx="3911">
                  <c:v>-0.18705625953977301</c:v>
                </c:pt>
                <c:pt idx="3912">
                  <c:v>-0.182846895105611</c:v>
                </c:pt>
                <c:pt idx="3913">
                  <c:v>-0.17851240896413401</c:v>
                </c:pt>
                <c:pt idx="3914">
                  <c:v>-0.174055767194181</c:v>
                </c:pt>
                <c:pt idx="3915">
                  <c:v>-0.169480019465406</c:v>
                </c:pt>
                <c:pt idx="3916">
                  <c:v>-0.16478829695139299</c:v>
                </c:pt>
                <c:pt idx="3917">
                  <c:v>-0.159983810187004</c:v>
                </c:pt>
                <c:pt idx="3918">
                  <c:v>-0.155069846871418</c:v>
                </c:pt>
                <c:pt idx="3919">
                  <c:v>-0.150049769618364</c:v>
                </c:pt>
                <c:pt idx="3920">
                  <c:v>-0.144927013655091</c:v>
                </c:pt>
                <c:pt idx="3921">
                  <c:v>-0.139705084471655</c:v>
                </c:pt>
                <c:pt idx="3922">
                  <c:v>-0.134387555422114</c:v>
                </c:pt>
                <c:pt idx="3923">
                  <c:v>-0.12897806527929701</c:v>
                </c:pt>
                <c:pt idx="3924">
                  <c:v>-0.123480315744792</c:v>
                </c:pt>
                <c:pt idx="3925">
                  <c:v>-0.117898068915888</c:v>
                </c:pt>
                <c:pt idx="3926">
                  <c:v>-0.112235144711175</c:v>
                </c:pt>
                <c:pt idx="3927">
                  <c:v>-0.106495418256586</c:v>
                </c:pt>
                <c:pt idx="3928">
                  <c:v>-0.10068281723365601</c:v>
                </c:pt>
                <c:pt idx="3929">
                  <c:v>-9.4801319191815905E-2</c:v>
                </c:pt>
                <c:pt idx="3930">
                  <c:v>-8.8854948826570898E-2</c:v>
                </c:pt>
                <c:pt idx="3931">
                  <c:v>-8.2847775225404804E-2</c:v>
                </c:pt>
                <c:pt idx="3932">
                  <c:v>-7.6783909083315602E-2</c:v>
                </c:pt>
                <c:pt idx="3933">
                  <c:v>-7.0667499889876001E-2</c:v>
                </c:pt>
                <c:pt idx="3934">
                  <c:v>-6.4502733089746994E-2</c:v>
                </c:pt>
                <c:pt idx="3935">
                  <c:v>-5.8293827218588203E-2</c:v>
                </c:pt>
                <c:pt idx="3936">
                  <c:v>-5.2045031016323198E-2</c:v>
                </c:pt>
                <c:pt idx="3937">
                  <c:v>-4.5760620519736998E-2</c:v>
                </c:pt>
                <c:pt idx="3938">
                  <c:v>-3.9444896136393799E-2</c:v>
                </c:pt>
                <c:pt idx="3939">
                  <c:v>-3.3102179701878003E-2</c:v>
                </c:pt>
                <c:pt idx="3940">
                  <c:v>-2.67368115223722E-2</c:v>
                </c:pt>
                <c:pt idx="3941">
                  <c:v>-2.03531474045958E-2</c:v>
                </c:pt>
                <c:pt idx="3942">
                  <c:v>-1.39555556751362E-2</c:v>
                </c:pt>
                <c:pt idx="3943">
                  <c:v>-7.5484141912136298E-3</c:v>
                </c:pt>
                <c:pt idx="3944">
                  <c:v>-1.1361073449228001E-3</c:v>
                </c:pt>
                <c:pt idx="3945">
                  <c:v>5.2769769369958404E-3</c:v>
                </c:pt>
                <c:pt idx="3946">
                  <c:v>1.16864501958045E-2</c:v>
                </c:pt>
                <c:pt idx="3947">
                  <c:v>1.80879264437801E-2</c:v>
                </c:pt>
                <c:pt idx="3948">
                  <c:v>2.4477025165535599E-2</c:v>
                </c:pt>
                <c:pt idx="3949">
                  <c:v>3.08493743155966E-2</c:v>
                </c:pt>
                <c:pt idx="3950">
                  <c:v>3.72006133101817E-2</c:v>
                </c:pt>
                <c:pt idx="3951">
                  <c:v>4.3526396011140202E-2</c:v>
                </c:pt>
                <c:pt idx="3952">
                  <c:v>4.98223937000042E-2</c:v>
                </c:pt>
                <c:pt idx="3953">
                  <c:v>5.6084298040120502E-2</c:v>
                </c:pt>
                <c:pt idx="3954">
                  <c:v>6.2307824024835902E-2</c:v>
                </c:pt>
                <c:pt idx="3955">
                  <c:v>6.8488712909716795E-2</c:v>
                </c:pt>
                <c:pt idx="3956">
                  <c:v>7.4622735126798304E-2</c:v>
                </c:pt>
                <c:pt idx="3957">
                  <c:v>8.0705693178867999E-2</c:v>
                </c:pt>
                <c:pt idx="3958">
                  <c:v>8.6733424511803603E-2</c:v>
                </c:pt>
                <c:pt idx="3959">
                  <c:v>9.2701804362998699E-2</c:v>
                </c:pt>
                <c:pt idx="3960">
                  <c:v>9.8606748583928497E-2</c:v>
                </c:pt>
                <c:pt idx="3961">
                  <c:v>0.10444421643492401</c:v>
                </c:pt>
                <c:pt idx="3962">
                  <c:v>0.11021021335023801</c:v>
                </c:pt>
                <c:pt idx="3963">
                  <c:v>0.11590079367152201</c:v>
                </c:pt>
                <c:pt idx="3964">
                  <c:v>0.12151206334782701</c:v>
                </c:pt>
                <c:pt idx="3965">
                  <c:v>0.12704018260029401</c:v>
                </c:pt>
                <c:pt idx="3966">
                  <c:v>0.13248136854970799</c:v>
                </c:pt>
                <c:pt idx="3967">
                  <c:v>0.13783189780511201</c:v>
                </c:pt>
                <c:pt idx="3968">
                  <c:v>0.14308810901171401</c:v>
                </c:pt>
                <c:pt idx="3969">
                  <c:v>0.14824640535634501</c:v>
                </c:pt>
                <c:pt idx="3970">
                  <c:v>0.153303257028751</c:v>
                </c:pt>
                <c:pt idx="3971">
                  <c:v>0.15825520363703099</c:v>
                </c:pt>
                <c:pt idx="3972">
                  <c:v>0.16309885657557699</c:v>
                </c:pt>
                <c:pt idx="3973">
                  <c:v>0.16783090134388701</c:v>
                </c:pt>
                <c:pt idx="3974">
                  <c:v>0.17244809981467599</c:v>
                </c:pt>
                <c:pt idx="3975">
                  <c:v>0.17694729244971</c:v>
                </c:pt>
                <c:pt idx="3976">
                  <c:v>0.181325400461879</c:v>
                </c:pt>
                <c:pt idx="3977">
                  <c:v>0.185579427921998</c:v>
                </c:pt>
                <c:pt idx="3978">
                  <c:v>0.18970646380891701</c:v>
                </c:pt>
                <c:pt idx="3979">
                  <c:v>0.19370368400152799</c:v>
                </c:pt>
                <c:pt idx="3980">
                  <c:v>0.19756835321129801</c:v>
                </c:pt>
                <c:pt idx="3981">
                  <c:v>0.20129782685403</c:v>
                </c:pt>
                <c:pt idx="3982">
                  <c:v>0.204889552859536</c:v>
                </c:pt>
                <c:pt idx="3983">
                  <c:v>0.20834107341802099</c:v>
                </c:pt>
                <c:pt idx="3984">
                  <c:v>0.21165002666195201</c:v>
                </c:pt>
                <c:pt idx="3985">
                  <c:v>0.21481414828227799</c:v>
                </c:pt>
                <c:pt idx="3986">
                  <c:v>0.21783127307789499</c:v>
                </c:pt>
                <c:pt idx="3987">
                  <c:v>0.22069933643728601</c:v>
                </c:pt>
                <c:pt idx="3988">
                  <c:v>0.223416375751328</c:v>
                </c:pt>
                <c:pt idx="3989">
                  <c:v>0.225980531756304</c:v>
                </c:pt>
                <c:pt idx="3990">
                  <c:v>0.22839004980619301</c:v>
                </c:pt>
                <c:pt idx="3991">
                  <c:v>0.23064328107336801</c:v>
                </c:pt>
                <c:pt idx="3992">
                  <c:v>0.232738683676884</c:v>
                </c:pt>
                <c:pt idx="3993">
                  <c:v>0.234674823737588</c:v>
                </c:pt>
                <c:pt idx="3994">
                  <c:v>0.23645037635931501</c:v>
                </c:pt>
                <c:pt idx="3995">
                  <c:v>0.23806412653551401</c:v>
                </c:pt>
                <c:pt idx="3996">
                  <c:v>0.23951496998067301</c:v>
                </c:pt>
                <c:pt idx="3997">
                  <c:v>0.24080191388597899</c:v>
                </c:pt>
                <c:pt idx="3998">
                  <c:v>0.241924077598694</c:v>
                </c:pt>
                <c:pt idx="3999">
                  <c:v>0.242880693224786</c:v>
                </c:pt>
                <c:pt idx="4000">
                  <c:v>0.24367110615439599</c:v>
                </c:pt>
                <c:pt idx="4001">
                  <c:v>0.24429477550978301</c:v>
                </c:pt>
                <c:pt idx="4002">
                  <c:v>0.24475127451545101</c:v>
                </c:pt>
                <c:pt idx="4003">
                  <c:v>0.24504029079018699</c:v>
                </c:pt>
                <c:pt idx="4004">
                  <c:v>0.24516162656082199</c:v>
                </c:pt>
                <c:pt idx="4005">
                  <c:v>0.24511519879756899</c:v>
                </c:pt>
                <c:pt idx="4006">
                  <c:v>0.244901039270839</c:v>
                </c:pt>
                <c:pt idx="4007">
                  <c:v>0.244519294529501</c:v>
                </c:pt>
                <c:pt idx="4008">
                  <c:v>0.24397022580059799</c:v>
                </c:pt>
                <c:pt idx="4009">
                  <c:v>0.24325420881059201</c:v>
                </c:pt>
                <c:pt idx="4010">
                  <c:v>0.242371733528251</c:v>
                </c:pt>
                <c:pt idx="4011">
                  <c:v>0.24132340382937001</c:v>
                </c:pt>
                <c:pt idx="4012">
                  <c:v>0.24010993708353701</c:v>
                </c:pt>
                <c:pt idx="4013">
                  <c:v>0.23873216366323799</c:v>
                </c:pt>
                <c:pt idx="4014">
                  <c:v>0.23719102637563799</c:v>
                </c:pt>
                <c:pt idx="4015">
                  <c:v>0.235487579817418</c:v>
                </c:pt>
                <c:pt idx="4016">
                  <c:v>0.23362298965311601</c:v>
                </c:pt>
                <c:pt idx="4017">
                  <c:v>0.23159853181746701</c:v>
                </c:pt>
                <c:pt idx="4018">
                  <c:v>0.229415591642287</c:v>
                </c:pt>
                <c:pt idx="4019">
                  <c:v>0.22707566290848499</c:v>
                </c:pt>
                <c:pt idx="4020">
                  <c:v>0.224580346823882</c:v>
                </c:pt>
                <c:pt idx="4021">
                  <c:v>0.22193135092750199</c:v>
                </c:pt>
                <c:pt idx="4022">
                  <c:v>0.21913048792110801</c:v>
                </c:pt>
                <c:pt idx="4023">
                  <c:v>0.216179674428775</c:v>
                </c:pt>
                <c:pt idx="4024">
                  <c:v>0.21308092968535</c:v>
                </c:pt>
                <c:pt idx="4025">
                  <c:v>0.209836374154693</c:v>
                </c:pt>
                <c:pt idx="4026">
                  <c:v>0.20644822807864599</c:v>
                </c:pt>
                <c:pt idx="4027">
                  <c:v>0.20291880995773101</c:v>
                </c:pt>
                <c:pt idx="4028">
                  <c:v>0.19925053496460299</c:v>
                </c:pt>
                <c:pt idx="4029">
                  <c:v>0.195445913291354</c:v>
                </c:pt>
                <c:pt idx="4030">
                  <c:v>0.19150754843179299</c:v>
                </c:pt>
                <c:pt idx="4031">
                  <c:v>0.18743813539988199</c:v>
                </c:pt>
                <c:pt idx="4032">
                  <c:v>0.18324045888554499</c:v>
                </c:pt>
                <c:pt idx="4033">
                  <c:v>0.178917391349109</c:v>
                </c:pt>
                <c:pt idx="4034">
                  <c:v>0.174471891055688</c:v>
                </c:pt>
                <c:pt idx="4035">
                  <c:v>0.16990700005084799</c:v>
                </c:pt>
                <c:pt idx="4036">
                  <c:v>0.165225842078944</c:v>
                </c:pt>
                <c:pt idx="4037">
                  <c:v>0.16043162044554601</c:v>
                </c:pt>
                <c:pt idx="4038">
                  <c:v>0.15552761582542701</c:v>
                </c:pt>
                <c:pt idx="4039">
                  <c:v>0.150517184017602</c:v>
                </c:pt>
                <c:pt idx="4040">
                  <c:v>0.14540375364896799</c:v>
                </c:pt>
                <c:pt idx="4041">
                  <c:v>0.140190823828095</c:v>
                </c:pt>
                <c:pt idx="4042">
                  <c:v>0.1348819617508</c:v>
                </c:pt>
                <c:pt idx="4043">
                  <c:v>0.12948080025912101</c:v>
                </c:pt>
                <c:pt idx="4044">
                  <c:v>0.123991035355371</c:v>
                </c:pt>
                <c:pt idx="4045">
                  <c:v>0.118416423672974</c:v>
                </c:pt>
                <c:pt idx="4046">
                  <c:v>0.112760779905807</c:v>
                </c:pt>
                <c:pt idx="4047">
                  <c:v>0.107027974197816</c:v>
                </c:pt>
                <c:pt idx="4048">
                  <c:v>0.101221929494685</c:v>
                </c:pt>
                <c:pt idx="4049">
                  <c:v>9.5346618859371804E-2</c:v>
                </c:pt>
                <c:pt idx="4050">
                  <c:v>8.9406062753352403E-2</c:v>
                </c:pt>
                <c:pt idx="4051">
                  <c:v>8.3404326285426697E-2</c:v>
                </c:pt>
                <c:pt idx="4052">
                  <c:v>7.7345516429975197E-2</c:v>
                </c:pt>
                <c:pt idx="4053">
                  <c:v>7.1233779216565096E-2</c:v>
                </c:pt>
                <c:pt idx="4054">
                  <c:v>6.5073296892832505E-2</c:v>
                </c:pt>
                <c:pt idx="4055">
                  <c:v>5.8868285062579601E-2</c:v>
                </c:pt>
                <c:pt idx="4056">
                  <c:v>5.26229898010468E-2</c:v>
                </c:pt>
                <c:pt idx="4057">
                  <c:v>4.6341684749333499E-2</c:v>
                </c:pt>
                <c:pt idx="4058">
                  <c:v>4.0028668189955097E-2</c:v>
                </c:pt>
                <c:pt idx="4059">
                  <c:v>3.3688260105538402E-2</c:v>
                </c:pt>
                <c:pt idx="4060">
                  <c:v>2.7324799222667399E-2</c:v>
                </c:pt>
                <c:pt idx="4061">
                  <c:v>2.0942640042902701E-2</c:v>
                </c:pt>
                <c:pt idx="4062">
                  <c:v>1.45461498630063E-2</c:v>
                </c:pt>
                <c:pt idx="4063">
                  <c:v>8.1397057864103194E-3</c:v>
                </c:pt>
                <c:pt idx="4064">
                  <c:v>1.7276917279754501E-3</c:v>
                </c:pt>
                <c:pt idx="4065">
                  <c:v>-4.6855045859119501E-3</c:v>
                </c:pt>
                <c:pt idx="4066">
                  <c:v>-1.1095494619850901E-2</c:v>
                </c:pt>
                <c:pt idx="4067">
                  <c:v>-1.7497892032490199E-2</c:v>
                </c:pt>
                <c:pt idx="4068">
                  <c:v>-2.3888315678092201E-2</c:v>
                </c:pt>
                <c:pt idx="4069">
                  <c:v>-3.0262392604539799E-2</c:v>
                </c:pt>
                <c:pt idx="4070">
                  <c:v>-3.6615761045738597E-2</c:v>
                </c:pt>
                <c:pt idx="4071">
                  <c:v>-4.29440734063622E-2</c:v>
                </c:pt>
                <c:pt idx="4072">
                  <c:v>-4.9242999236902597E-2</c:v>
                </c:pt>
                <c:pt idx="4073">
                  <c:v>-5.5508228196986101E-2</c:v>
                </c:pt>
                <c:pt idx="4074">
                  <c:v>-6.1735473004929597E-2</c:v>
                </c:pt>
                <c:pt idx="4075">
                  <c:v>-6.7920472371517299E-2</c:v>
                </c:pt>
                <c:pt idx="4076">
                  <c:v>-7.4058993915991397E-2</c:v>
                </c:pt>
                <c:pt idx="4077">
                  <c:v>-8.0146837062260196E-2</c:v>
                </c:pt>
                <c:pt idx="4078">
                  <c:v>-8.6179835913342398E-2</c:v>
                </c:pt>
                <c:pt idx="4079">
                  <c:v>-9.2153862102081402E-2</c:v>
                </c:pt>
                <c:pt idx="4080">
                  <c:v>-9.80648276161767E-2</c:v>
                </c:pt>
                <c:pt idx="4081">
                  <c:v>-0.103908687595602</c:v>
                </c:pt>
                <c:pt idx="4082">
                  <c:v>-0.10968144310049199</c:v>
                </c:pt>
                <c:pt idx="4083">
                  <c:v>-0.115379143847611</c:v>
                </c:pt>
                <c:pt idx="4084">
                  <c:v>-0.12099789091351699</c:v>
                </c:pt>
                <c:pt idx="4085">
                  <c:v>-0.12653383940259399</c:v>
                </c:pt>
                <c:pt idx="4086">
                  <c:v>-0.131983201078096</c:v>
                </c:pt>
                <c:pt idx="4087">
                  <c:v>-0.137342246954436</c:v>
                </c:pt>
                <c:pt idx="4088">
                  <c:v>-0.14260730984891901</c:v>
                </c:pt>
                <c:pt idx="4089">
                  <c:v>-0.14777478689118601</c:v>
                </c:pt>
                <c:pt idx="4090">
                  <c:v>-0.15284114198865301</c:v>
                </c:pt>
                <c:pt idx="4091">
                  <c:v>-0.15780290824624599</c:v>
                </c:pt>
                <c:pt idx="4092">
                  <c:v>-0.16265669033879401</c:v>
                </c:pt>
                <c:pt idx="4093">
                  <c:v>-0.16739916683444001</c:v>
                </c:pt>
                <c:pt idx="4094">
                  <c:v>-0.17202709246749101</c:v>
                </c:pt>
                <c:pt idx="4095">
                  <c:v>-0.17653730035914</c:v>
                </c:pt>
                <c:pt idx="4096">
                  <c:v>-0.180926704184564</c:v>
                </c:pt>
                <c:pt idx="4097">
                  <c:v>-0.18519230028487699</c:v>
                </c:pt>
                <c:pt idx="4098">
                  <c:v>-0.189331169722538</c:v>
                </c:pt>
                <c:pt idx="4099">
                  <c:v>-0.19334048027876399</c:v>
                </c:pt>
                <c:pt idx="4100">
                  <c:v>-0.19721748839161801</c:v>
                </c:pt>
                <c:pt idx="4101">
                  <c:v>-0.20095954103341701</c:v>
                </c:pt>
                <c:pt idx="4102">
                  <c:v>-0.20456407752619599</c:v>
                </c:pt>
                <c:pt idx="4103">
                  <c:v>-0.20802863129397101</c:v>
                </c:pt>
                <c:pt idx="4104">
                  <c:v>-0.21135083155061399</c:v>
                </c:pt>
                <c:pt idx="4105">
                  <c:v>-0.21452840492217601</c:v>
                </c:pt>
                <c:pt idx="4106">
                  <c:v>-0.21755917700254801</c:v>
                </c:pt>
                <c:pt idx="4107">
                  <c:v>-0.22044107384140901</c:v>
                </c:pt>
                <c:pt idx="4108">
                  <c:v>-0.22317212336341799</c:v>
                </c:pt>
                <c:pt idx="4109">
                  <c:v>-0.22575045671770599</c:v>
                </c:pt>
                <c:pt idx="4110">
                  <c:v>-0.22817430955672299</c:v>
                </c:pt>
                <c:pt idx="4111">
                  <c:v>-0.23044202324357899</c:v>
                </c:pt>
                <c:pt idx="4112">
                  <c:v>-0.23255204598704299</c:v>
                </c:pt>
                <c:pt idx="4113">
                  <c:v>-0.23450293390343499</c:v>
                </c:pt>
                <c:pt idx="4114">
                  <c:v>-0.236293352004666</c:v>
                </c:pt>
                <c:pt idx="4115">
                  <c:v>-0.23792207511177199</c:v>
                </c:pt>
                <c:pt idx="4116">
                  <c:v>-0.239387988693298</c:v>
                </c:pt>
                <c:pt idx="4117">
                  <c:v>-0.240690089627973</c:v>
                </c:pt>
                <c:pt idx="4118">
                  <c:v>-0.24182748689113701</c:v>
                </c:pt>
                <c:pt idx="4119">
                  <c:v>-0.24279940216447701</c:v>
                </c:pt>
                <c:pt idx="4120">
                  <c:v>-0.24360517036861801</c:v>
                </c:pt>
                <c:pt idx="4121">
                  <c:v>-0.244244240118242</c:v>
                </c:pt>
                <c:pt idx="4122">
                  <c:v>-0.2447161740994</c:v>
                </c:pt>
                <c:pt idx="4123">
                  <c:v>-0.245020649368758</c:v>
                </c:pt>
                <c:pt idx="4124">
                  <c:v>-0.24515745757459401</c:v>
                </c:pt>
                <c:pt idx="4125">
                  <c:v>-0.24512650509937101</c:v>
                </c:pt>
                <c:pt idx="4126">
                  <c:v>-0.244927813123794</c:v>
                </c:pt>
                <c:pt idx="4127">
                  <c:v>-0.244561517612323</c:v>
                </c:pt>
                <c:pt idx="4128">
                  <c:v>-0.24402786922013001</c:v>
                </c:pt>
                <c:pt idx="4129">
                  <c:v>-0.243327233121574</c:v>
                </c:pt>
                <c:pt idx="4130">
                  <c:v>-0.24246008876031699</c:v>
                </c:pt>
                <c:pt idx="4131">
                  <c:v>-0.24142702952123901</c:v>
                </c:pt>
                <c:pt idx="4132">
                  <c:v>-0.240228762324388</c:v>
                </c:pt>
                <c:pt idx="4133">
                  <c:v>-0.23886610714123399</c:v>
                </c:pt>
                <c:pt idx="4134">
                  <c:v>-0.23733999643356599</c:v>
                </c:pt>
                <c:pt idx="4135">
                  <c:v>-0.23565147451541199</c:v>
                </c:pt>
                <c:pt idx="4136">
                  <c:v>-0.23380169683841301</c:v>
                </c:pt>
                <c:pt idx="4137">
                  <c:v>-0.23179192920115499</c:v>
                </c:pt>
                <c:pt idx="4138">
                  <c:v>-0.229623546882982</c:v>
                </c:pt>
                <c:pt idx="4139">
                  <c:v>-0.227298033702898</c:v>
                </c:pt>
                <c:pt idx="4140">
                  <c:v>-0.22481698100419301</c:v>
                </c:pt>
                <c:pt idx="4141">
                  <c:v>-0.22218208656548799</c:v>
                </c:pt>
                <c:pt idx="4142">
                  <c:v>-0.219395153438952</c:v>
                </c:pt>
                <c:pt idx="4143">
                  <c:v>-0.21645808871647601</c:v>
                </c:pt>
                <c:pt idx="4144">
                  <c:v>-0.21337290222465499</c:v>
                </c:pt>
                <c:pt idx="4145">
                  <c:v>-0.21014170514946801</c:v>
                </c:pt>
                <c:pt idx="4146">
                  <c:v>-0.20676670859159799</c:v>
                </c:pt>
                <c:pt idx="4147">
                  <c:v>-0.203250222053383</c:v>
                </c:pt>
                <c:pt idx="4148">
                  <c:v>-0.19959465185842401</c:v>
                </c:pt>
                <c:pt idx="4149">
                  <c:v>-0.19580249950494899</c:v>
                </c:pt>
                <c:pt idx="4150">
                  <c:v>-0.19187635995404101</c:v>
                </c:pt>
                <c:pt idx="4151">
                  <c:v>-0.187818919853912</c:v>
                </c:pt>
                <c:pt idx="4152">
                  <c:v>-0.18363295570143601</c:v>
                </c:pt>
                <c:pt idx="4153">
                  <c:v>-0.17932133194219699</c:v>
                </c:pt>
                <c:pt idx="4154">
                  <c:v>-0.17488699901036101</c:v>
                </c:pt>
                <c:pt idx="4155">
                  <c:v>-0.17033299130969201</c:v>
                </c:pt>
                <c:pt idx="4156">
                  <c:v>-0.16566242513712701</c:v>
                </c:pt>
                <c:pt idx="4157">
                  <c:v>-0.16087849655029099</c:v>
                </c:pt>
                <c:pt idx="4158">
                  <c:v>-0.155984479180448</c:v>
                </c:pt>
                <c:pt idx="4159">
                  <c:v>-0.15098372199236401</c:v>
                </c:pt>
                <c:pt idx="4160">
                  <c:v>-0.14587964699261299</c:v>
                </c:pt>
                <c:pt idx="4161">
                  <c:v>-0.14067574688791001</c:v>
                </c:pt>
                <c:pt idx="4162">
                  <c:v>-0.13537558269505601</c:v>
                </c:pt>
                <c:pt idx="4163">
                  <c:v>-0.129982781304148</c:v>
                </c:pt>
                <c:pt idx="4164">
                  <c:v>-0.124501032996701</c:v>
                </c:pt>
                <c:pt idx="4165">
                  <c:v>-0.118934088920401</c:v>
                </c:pt>
                <c:pt idx="4166">
                  <c:v>-0.11328575852220001</c:v>
                </c:pt>
                <c:pt idx="4167">
                  <c:v>-0.107559906941523</c:v>
                </c:pt>
                <c:pt idx="4168">
                  <c:v>-0.10176045236535899</c:v>
                </c:pt>
                <c:pt idx="4169">
                  <c:v>-9.5891363347058695E-2</c:v>
                </c:pt>
                <c:pt idx="4170">
                  <c:v>-8.9956656090659406E-2</c:v>
                </c:pt>
                <c:pt idx="4171">
                  <c:v>-8.3960391702606899E-2</c:v>
                </c:pt>
                <c:pt idx="4172">
                  <c:v>-7.7906673412749899E-2</c:v>
                </c:pt>
                <c:pt idx="4173">
                  <c:v>-7.1799643766509394E-2</c:v>
                </c:pt>
                <c:pt idx="4174">
                  <c:v>-6.5643481790143801E-2</c:v>
                </c:pt>
                <c:pt idx="4175">
                  <c:v>-5.9442400131051801E-2</c:v>
                </c:pt>
                <c:pt idx="4176">
                  <c:v>-5.3200642175066801E-2</c:v>
                </c:pt>
                <c:pt idx="4177">
                  <c:v>-4.6922479142718E-2</c:v>
                </c:pt>
                <c:pt idx="4178">
                  <c:v>-4.0612207166444397E-2</c:v>
                </c:pt>
                <c:pt idx="4179">
                  <c:v>-3.4274144350760899E-2</c:v>
                </c:pt>
                <c:pt idx="4180">
                  <c:v>-2.7912627817389499E-2</c:v>
                </c:pt>
                <c:pt idx="4181">
                  <c:v>-2.1532010737377E-2</c:v>
                </c:pt>
                <c:pt idx="4182">
                  <c:v>-1.51366593522299E-2</c:v>
                </c:pt>
                <c:pt idx="4183">
                  <c:v>-8.73094998610594E-3</c:v>
                </c:pt>
                <c:pt idx="4184">
                  <c:v>-2.3192660511050399E-3</c:v>
                </c:pt>
                <c:pt idx="4185">
                  <c:v>4.09400495228914E-3</c:v>
                </c:pt>
                <c:pt idx="4186">
                  <c:v>1.05044744375657E-2</c:v>
                </c:pt>
                <c:pt idx="4187">
                  <c:v>1.69077557352862E-2</c:v>
                </c:pt>
                <c:pt idx="4188">
                  <c:v>2.3299467094872101E-2</c:v>
                </c:pt>
                <c:pt idx="4189">
                  <c:v>2.9675234683027098E-2</c:v>
                </c:pt>
                <c:pt idx="4190">
                  <c:v>3.60306955767404E-2</c:v>
                </c:pt>
                <c:pt idx="4191">
                  <c:v>4.2361500748825602E-2</c:v>
                </c:pt>
                <c:pt idx="4192">
                  <c:v>4.86633180439493E-2</c:v>
                </c:pt>
                <c:pt idx="4193">
                  <c:v>5.49318351431154E-2</c:v>
                </c:pt>
                <c:pt idx="4194">
                  <c:v>6.1162762514574802E-2</c:v>
                </c:pt>
                <c:pt idx="4195">
                  <c:v>6.7351836349142102E-2</c:v>
                </c:pt>
                <c:pt idx="4196">
                  <c:v>7.3494821477910297E-2</c:v>
                </c:pt>
                <c:pt idx="4197">
                  <c:v>7.9587514270367393E-2</c:v>
                </c:pt>
                <c:pt idx="4198">
                  <c:v>8.5625745510930495E-2</c:v>
                </c:pt>
                <c:pt idx="4199">
                  <c:v>9.1605383251930905E-2</c:v>
                </c:pt>
                <c:pt idx="4200">
                  <c:v>9.75223356410959E-2</c:v>
                </c:pt>
                <c:pt idx="4201">
                  <c:v>0.103372553721594</c:v>
                </c:pt>
                <c:pt idx="4202">
                  <c:v>0.109152034202727</c:v>
                </c:pt>
                <c:pt idx="4203">
                  <c:v>0.114856822199373</c:v>
                </c:pt>
                <c:pt idx="4204">
                  <c:v>0.12048301393830201</c:v>
                </c:pt>
                <c:pt idx="4205">
                  <c:v>0.12602675942952399</c:v>
                </c:pt>
                <c:pt idx="4206">
                  <c:v>0.131484265100824</c:v>
                </c:pt>
                <c:pt idx="4207">
                  <c:v>0.13685179639369699</c:v>
                </c:pt>
                <c:pt idx="4208">
                  <c:v>0.142125680318896</c:v>
                </c:pt>
                <c:pt idx="4209">
                  <c:v>0.147302307969854</c:v>
                </c:pt>
                <c:pt idx="4210">
                  <c:v>0.15237813699224301</c:v>
                </c:pt>
                <c:pt idx="4211">
                  <c:v>0.157349694008007</c:v>
                </c:pt>
                <c:pt idx="4212">
                  <c:v>0.16221357699218</c:v>
                </c:pt>
                <c:pt idx="4213">
                  <c:v>0.16696645760088999</c:v>
                </c:pt>
                <c:pt idx="4214">
                  <c:v>0.17160508344893199</c:v>
                </c:pt>
                <c:pt idx="4215">
                  <c:v>0.17612628033536801</c:v>
                </c:pt>
                <c:pt idx="4216">
                  <c:v>0.18052695441562799</c:v>
                </c:pt>
                <c:pt idx="4217">
                  <c:v>0.18480409431862099</c:v>
                </c:pt>
                <c:pt idx="4218">
                  <c:v>0.188954773207406</c:v>
                </c:pt>
                <c:pt idx="4219">
                  <c:v>0.19297615078202099</c:v>
                </c:pt>
                <c:pt idx="4220">
                  <c:v>0.196865475223096</c:v>
                </c:pt>
                <c:pt idx="4221">
                  <c:v>0.200620085074912</c:v>
                </c:pt>
                <c:pt idx="4222">
                  <c:v>0.20423741106663501</c:v>
                </c:pt>
                <c:pt idx="4223">
                  <c:v>0.20771497787045701</c:v>
                </c:pt>
                <c:pt idx="4224">
                  <c:v>0.21105040579546</c:v>
                </c:pt>
                <c:pt idx="4225">
                  <c:v>0.21424141241602901</c:v>
                </c:pt>
                <c:pt idx="4226">
                  <c:v>0.217285814133718</c:v>
                </c:pt>
                <c:pt idx="4227">
                  <c:v>0.220181527671474</c:v>
                </c:pt>
                <c:pt idx="4228">
                  <c:v>0.22292657149922199</c:v>
                </c:pt>
                <c:pt idx="4229">
                  <c:v>0.22551906718982101</c:v>
                </c:pt>
                <c:pt idx="4230">
                  <c:v>0.22795724070446799</c:v>
                </c:pt>
                <c:pt idx="4231">
                  <c:v>0.23023942360666699</c:v>
                </c:pt>
                <c:pt idx="4232">
                  <c:v>0.23236405420393799</c:v>
                </c:pt>
                <c:pt idx="4233">
                  <c:v>0.23432967861647799</c:v>
                </c:pt>
                <c:pt idx="4234">
                  <c:v>0.23613495177204999</c:v>
                </c:pt>
                <c:pt idx="4235">
                  <c:v>0.237778638326409</c:v>
                </c:pt>
                <c:pt idx="4236">
                  <c:v>0.23925961350864799</c:v>
                </c:pt>
                <c:pt idx="4237">
                  <c:v>0.24057686389087801</c:v>
                </c:pt>
                <c:pt idx="4238">
                  <c:v>0.24172948808170799</c:v>
                </c:pt>
                <c:pt idx="4239">
                  <c:v>0.242716697343072</c:v>
                </c:pt>
                <c:pt idx="4240">
                  <c:v>0.24353781612995501</c:v>
                </c:pt>
                <c:pt idx="4241">
                  <c:v>0.244192282552671</c:v>
                </c:pt>
                <c:pt idx="4242">
                  <c:v>0.244679648761362</c:v>
                </c:pt>
                <c:pt idx="4243">
                  <c:v>0.24499958125245799</c:v>
                </c:pt>
                <c:pt idx="4244">
                  <c:v>0.24515186109689599</c:v>
                </c:pt>
                <c:pt idx="4245">
                  <c:v>0.24513638408992999</c:v>
                </c:pt>
                <c:pt idx="4246">
                  <c:v>0.24495316082244101</c:v>
                </c:pt>
                <c:pt idx="4247">
                  <c:v>0.24460231667368601</c:v>
                </c:pt>
                <c:pt idx="4248">
                  <c:v>0.24408409172550499</c:v>
                </c:pt>
                <c:pt idx="4249">
                  <c:v>0.24339884059803199</c:v>
                </c:pt>
                <c:pt idx="4250">
                  <c:v>0.242547032207026</c:v>
                </c:pt>
                <c:pt idx="4251">
                  <c:v>0.241529249443001</c:v>
                </c:pt>
                <c:pt idx="4252">
                  <c:v>0.24034618877234601</c:v>
                </c:pt>
                <c:pt idx="4253">
                  <c:v>0.238998659760741</c:v>
                </c:pt>
                <c:pt idx="4254">
                  <c:v>0.23748758451917201</c:v>
                </c:pt>
                <c:pt idx="4255">
                  <c:v>0.23581399707293099</c:v>
                </c:pt>
                <c:pt idx="4256">
                  <c:v>0.23397904265403599</c:v>
                </c:pt>
                <c:pt idx="4257">
                  <c:v>0.23198397691754999</c:v>
                </c:pt>
                <c:pt idx="4258">
                  <c:v>0.22983016508234</c:v>
                </c:pt>
                <c:pt idx="4259">
                  <c:v>0.22751908099686499</c:v>
                </c:pt>
                <c:pt idx="4260">
                  <c:v>0.225052306130615</c:v>
                </c:pt>
                <c:pt idx="4261">
                  <c:v>0.22243152849192699</c:v>
                </c:pt>
                <c:pt idx="4262">
                  <c:v>0.219658541472874</c:v>
                </c:pt>
                <c:pt idx="4263">
                  <c:v>0.21673524262205901</c:v>
                </c:pt>
                <c:pt idx="4264">
                  <c:v>0.21366363234612301</c:v>
                </c:pt>
                <c:pt idx="4265">
                  <c:v>0.210445812540871</c:v>
                </c:pt>
                <c:pt idx="4266">
                  <c:v>0.20708398515295201</c:v>
                </c:pt>
                <c:pt idx="4267">
                  <c:v>0.20358045067307001</c:v>
                </c:pt>
                <c:pt idx="4268">
                  <c:v>0.19993760656176399</c:v>
                </c:pt>
                <c:pt idx="4269">
                  <c:v>0.19615794560883301</c:v>
                </c:pt>
                <c:pt idx="4270">
                  <c:v>0.192244054227522</c:v>
                </c:pt>
                <c:pt idx="4271">
                  <c:v>0.18819861068464799</c:v>
                </c:pt>
                <c:pt idx="4272">
                  <c:v>0.18402438326787099</c:v>
                </c:pt>
                <c:pt idx="4273">
                  <c:v>0.17972422839135299</c:v>
                </c:pt>
                <c:pt idx="4274">
                  <c:v>0.175301088641129</c:v>
                </c:pt>
                <c:pt idx="4275">
                  <c:v>0.170757990761497</c:v>
                </c:pt>
                <c:pt idx="4276">
                  <c:v>0.16609804358382599</c:v>
                </c:pt>
                <c:pt idx="4277">
                  <c:v>0.16132443589918899</c:v>
                </c:pt>
                <c:pt idx="4278">
                  <c:v>0.15644043427628099</c:v>
                </c:pt>
                <c:pt idx="4279">
                  <c:v>0.15144938082611401</c:v>
                </c:pt>
                <c:pt idx="4280">
                  <c:v>0.14635469091501699</c:v>
                </c:pt>
                <c:pt idx="4281">
                  <c:v>0.14115985082751101</c:v>
                </c:pt>
                <c:pt idx="4282">
                  <c:v>0.135868415380649</c:v>
                </c:pt>
                <c:pt idx="4283">
                  <c:v>0.13048400549146599</c:v>
                </c:pt>
                <c:pt idx="4284">
                  <c:v>0.125010305699192</c:v>
                </c:pt>
                <c:pt idx="4285">
                  <c:v>0.119451061643933</c:v>
                </c:pt>
                <c:pt idx="4286">
                  <c:v>0.113810077503534</c:v>
                </c:pt>
                <c:pt idx="4287">
                  <c:v>0.108091213390393</c:v>
                </c:pt>
                <c:pt idx="4288">
                  <c:v>0.102298382709992</c:v>
                </c:pt>
                <c:pt idx="4289">
                  <c:v>9.6435549482963401E-2</c:v>
                </c:pt>
                <c:pt idx="4290">
                  <c:v>9.0506725632522295E-2</c:v>
                </c:pt>
                <c:pt idx="4291">
                  <c:v>8.4515968239113101E-2</c:v>
                </c:pt>
                <c:pt idx="4292">
                  <c:v>7.8467376764160698E-2</c:v>
                </c:pt>
                <c:pt idx="4293">
                  <c:v>7.2365090244818603E-2</c:v>
                </c:pt>
                <c:pt idx="4294">
                  <c:v>6.6213284461634506E-2</c:v>
                </c:pt>
                <c:pt idx="4295">
                  <c:v>6.0016169081074003E-2</c:v>
                </c:pt>
                <c:pt idx="4296">
                  <c:v>5.3777984774855403E-2</c:v>
                </c:pt>
                <c:pt idx="4297">
                  <c:v>4.7503000318067701E-2</c:v>
                </c:pt>
                <c:pt idx="4298">
                  <c:v>4.1195509668057899E-2</c:v>
                </c:pt>
                <c:pt idx="4299">
                  <c:v>3.4859829026085698E-2</c:v>
                </c:pt>
                <c:pt idx="4300">
                  <c:v>2.8500293883757199E-2</c:v>
                </c:pt>
                <c:pt idx="4301">
                  <c:v>2.21212560562579E-2</c:v>
                </c:pt>
                <c:pt idx="4302">
                  <c:v>1.57270807044156E-2</c:v>
                </c:pt>
                <c:pt idx="4303">
                  <c:v>9.3221433476310192E-3</c:v>
                </c:pt>
                <c:pt idx="4304">
                  <c:v>2.9108268697198799E-3</c:v>
                </c:pt>
                <c:pt idx="4305">
                  <c:v>-3.50248148028418E-3</c:v>
                </c:pt>
                <c:pt idx="4306">
                  <c:v>-9.91339309031407E-3</c:v>
                </c:pt>
                <c:pt idx="4307">
                  <c:v>-1.6317520988386298E-2</c:v>
                </c:pt>
                <c:pt idx="4308">
                  <c:v>-2.2710482844595901E-2</c:v>
                </c:pt>
                <c:pt idx="4309">
                  <c:v>-2.9087903969934398E-2</c:v>
                </c:pt>
                <c:pt idx="4310">
                  <c:v>-3.5445420309879502E-2</c:v>
                </c:pt>
                <c:pt idx="4311">
                  <c:v>-4.1778681430707502E-2</c:v>
                </c:pt>
                <c:pt idx="4312">
                  <c:v>-4.8083353496485098E-2</c:v>
                </c:pt>
                <c:pt idx="4313">
                  <c:v>-5.43551222347032E-2</c:v>
                </c:pt>
                <c:pt idx="4314">
                  <c:v>-6.0589695888523601E-2</c:v>
                </c:pt>
                <c:pt idx="4315">
                  <c:v>-6.6782808153618395E-2</c:v>
                </c:pt>
                <c:pt idx="4316">
                  <c:v>-7.2930221097591993E-2</c:v>
                </c:pt>
                <c:pt idx="4317">
                  <c:v>-7.9027728059988395E-2</c:v>
                </c:pt>
                <c:pt idx="4318">
                  <c:v>-8.5071156530899597E-2</c:v>
                </c:pt>
                <c:pt idx="4319">
                  <c:v>-9.1056371006204104E-2</c:v>
                </c:pt>
                <c:pt idx="4320">
                  <c:v>-9.6979275817482793E-2</c:v>
                </c:pt>
                <c:pt idx="4321">
                  <c:v>-0.102835817934676</c:v>
                </c:pt>
                <c:pt idx="4322">
                  <c:v>-0.108621989739561</c:v>
                </c:pt>
                <c:pt idx="4323">
                  <c:v>-0.11433383176815801</c:v>
                </c:pt>
                <c:pt idx="4324">
                  <c:v>-0.119967435420181</c:v>
                </c:pt>
                <c:pt idx="4325">
                  <c:v>-0.12551894563368499</c:v>
                </c:pt>
                <c:pt idx="4326">
                  <c:v>-0.130984563523072</c:v>
                </c:pt>
                <c:pt idx="4327">
                  <c:v>-0.13636054897866501</c:v>
                </c:pt>
                <c:pt idx="4328">
                  <c:v>-0.14164322322605499</c:v>
                </c:pt>
                <c:pt idx="4329">
                  <c:v>-0.146828971343475</c:v>
                </c:pt>
                <c:pt idx="4330">
                  <c:v>-0.15191424473548601</c:v>
                </c:pt>
                <c:pt idx="4331">
                  <c:v>-0.15689556356126899</c:v>
                </c:pt>
                <c:pt idx="4332">
                  <c:v>-0.161769519115876</c:v>
                </c:pt>
                <c:pt idx="4333">
                  <c:v>-0.16653277616279599</c:v>
                </c:pt>
                <c:pt idx="4334">
                  <c:v>-0.171182075216253</c:v>
                </c:pt>
                <c:pt idx="4335">
                  <c:v>-0.17571423477166001</c:v>
                </c:pt>
                <c:pt idx="4336">
                  <c:v>-0.18012615348271699</c:v>
                </c:pt>
                <c:pt idx="4337">
                  <c:v>-0.184414812283658</c:v>
                </c:pt>
                <c:pt idx="4338">
                  <c:v>-0.18857727645518599</c:v>
                </c:pt>
                <c:pt idx="4339">
                  <c:v>-0.192610697632699</c:v>
                </c:pt>
                <c:pt idx="4340">
                  <c:v>-0.196512315755416</c:v>
                </c:pt>
                <c:pt idx="4341">
                  <c:v>-0.20027946095508201</c:v>
                </c:pt>
                <c:pt idx="4342">
                  <c:v>-0.203909555382952</c:v>
                </c:pt>
                <c:pt idx="4343">
                  <c:v>-0.207400114973806</c:v>
                </c:pt>
                <c:pt idx="4344">
                  <c:v>-0.210748751145792</c:v>
                </c:pt>
                <c:pt idx="4345">
                  <c:v>-0.21395317243492501</c:v>
                </c:pt>
                <c:pt idx="4346">
                  <c:v>-0.217011186063129</c:v>
                </c:pt>
                <c:pt idx="4347">
                  <c:v>-0.219920699438754</c:v>
                </c:pt>
                <c:pt idx="4348">
                  <c:v>-0.222679721588526</c:v>
                </c:pt>
                <c:pt idx="4349">
                  <c:v>-0.225286364519973</c:v>
                </c:pt>
                <c:pt idx="4350">
                  <c:v>-0.22773884451336601</c:v>
                </c:pt>
                <c:pt idx="4351">
                  <c:v>-0.23003548334231899</c:v>
                </c:pt>
                <c:pt idx="4352">
                  <c:v>-0.23217470942219601</c:v>
                </c:pt>
                <c:pt idx="4353">
                  <c:v>-0.234155058885538</c:v>
                </c:pt>
                <c:pt idx="4354">
                  <c:v>-0.23597517658379</c:v>
                </c:pt>
                <c:pt idx="4355">
                  <c:v>-0.23763381701462</c:v>
                </c:pt>
                <c:pt idx="4356">
                  <c:v>-0.23912984517422001</c:v>
                </c:pt>
                <c:pt idx="4357">
                  <c:v>-0.240462237333981</c:v>
                </c:pt>
                <c:pt idx="4358">
                  <c:v>-0.24163008174102901</c:v>
                </c:pt>
                <c:pt idx="4359">
                  <c:v>-0.24263257924214099</c:v>
                </c:pt>
                <c:pt idx="4360">
                  <c:v>-0.24346904383059301</c:v>
                </c:pt>
                <c:pt idx="4361">
                  <c:v>-0.24413890311560499</c:v>
                </c:pt>
                <c:pt idx="4362">
                  <c:v>-0.244641698714016</c:v>
                </c:pt>
                <c:pt idx="4363">
                  <c:v>-0.244977086563961</c:v>
                </c:pt>
                <c:pt idx="4364">
                  <c:v>-0.24514483716031199</c:v>
                </c:pt>
                <c:pt idx="4365">
                  <c:v>-0.24514483571172299</c:v>
                </c:pt>
                <c:pt idx="4366">
                  <c:v>-0.24497708221918499</c:v>
                </c:pt>
                <c:pt idx="4367">
                  <c:v>-0.24464169147602599</c:v>
                </c:pt>
                <c:pt idx="4368">
                  <c:v>-0.24413889298935401</c:v>
                </c:pt>
                <c:pt idx="4369">
                  <c:v>-0.243469030823011</c:v>
                </c:pt>
                <c:pt idx="4370">
                  <c:v>-0.24263256336212799</c:v>
                </c:pt>
                <c:pt idx="4371">
                  <c:v>-0.241630062999453</c:v>
                </c:pt>
                <c:pt idx="4372">
                  <c:v>-0.240462215743665</c:v>
                </c:pt>
                <c:pt idx="4373">
                  <c:v>-0.23912982074993999</c:v>
                </c:pt>
                <c:pt idx="4374">
                  <c:v>-0.23763378977308899</c:v>
                </c:pt>
                <c:pt idx="4375">
                  <c:v>-0.23597514654364801</c:v>
                </c:pt>
                <c:pt idx="4376">
                  <c:v>-0.23415502606734301</c:v>
                </c:pt>
                <c:pt idx="4377">
                  <c:v>-0.23217467384840501</c:v>
                </c:pt>
                <c:pt idx="4378">
                  <c:v>-0.23003544503727499</c:v>
                </c:pt>
                <c:pt idx="4379">
                  <c:v>-0.22773880350328099</c:v>
                </c:pt>
                <c:pt idx="4380">
                  <c:v>-0.22528632083291</c:v>
                </c:pt>
                <c:pt idx="4381">
                  <c:v>-0.22267967525438001</c:v>
                </c:pt>
                <c:pt idx="4382">
                  <c:v>-0.21992065048923101</c:v>
                </c:pt>
                <c:pt idx="4383">
                  <c:v>-0.21701113453172599</c:v>
                </c:pt>
                <c:pt idx="4384">
                  <c:v>-0.213953118356904</c:v>
                </c:pt>
                <c:pt idx="4385">
                  <c:v>-0.21074869455815901</c:v>
                </c:pt>
                <c:pt idx="4386">
                  <c:v>-0.20740005591528299</c:v>
                </c:pt>
                <c:pt idx="4387">
                  <c:v>-0.20390949389395299</c:v>
                </c:pt>
                <c:pt idx="4388">
                  <c:v>-0.200279397077684</c:v>
                </c:pt>
                <c:pt idx="4389">
                  <c:v>-0.19651224953333099</c:v>
                </c:pt>
                <c:pt idx="4390">
                  <c:v>-0.19261062911124099</c:v>
                </c:pt>
                <c:pt idx="4391">
                  <c:v>-0.188577205681245</c:v>
                </c:pt>
                <c:pt idx="4392">
                  <c:v>-0.18441473930566399</c:v>
                </c:pt>
                <c:pt idx="4393">
                  <c:v>-0.18012607835060901</c:v>
                </c:pt>
                <c:pt idx="4394">
                  <c:v>-0.17571415753684999</c:v>
                </c:pt>
                <c:pt idx="4395">
                  <c:v>-0.171181995931594</c:v>
                </c:pt>
                <c:pt idx="4396">
                  <c:v>-0.16653269488254099</c:v>
                </c:pt>
                <c:pt idx="4397">
                  <c:v>-0.16176943589564499</c:v>
                </c:pt>
                <c:pt idx="4398">
                  <c:v>-0.15689547845801</c:v>
                </c:pt>
                <c:pt idx="4399">
                  <c:v>-0.151914157807434</c:v>
                </c:pt>
                <c:pt idx="4400">
                  <c:v>-0.14682888265011601</c:v>
                </c:pt>
                <c:pt idx="4401">
                  <c:v>-0.141643132828081</c:v>
                </c:pt>
                <c:pt idx="4402">
                  <c:v>-0.136360456937936</c:v>
                </c:pt>
                <c:pt idx="4403">
                  <c:v>-0.13098446990256901</c:v>
                </c:pt>
                <c:pt idx="4404">
                  <c:v>-0.12551885049747399</c:v>
                </c:pt>
                <c:pt idx="4405">
                  <c:v>-0.119967338833364</c:v>
                </c:pt>
                <c:pt idx="4406">
                  <c:v>-0.114333733796828</c:v>
                </c:pt>
                <c:pt idx="4407">
                  <c:v>-0.10862189045076</c:v>
                </c:pt>
                <c:pt idx="4408">
                  <c:v>-0.102835717396347</c:v>
                </c:pt>
                <c:pt idx="4409">
                  <c:v>-9.6979174098424201E-2</c:v>
                </c:pt>
                <c:pt idx="4410">
                  <c:v>-9.1056268176021707E-2</c:v>
                </c:pt>
                <c:pt idx="4411">
                  <c:v>-8.5071052659959998E-2</c:v>
                </c:pt>
                <c:pt idx="4412">
                  <c:v>-7.9027623219370097E-2</c:v>
                </c:pt>
                <c:pt idx="4413">
                  <c:v>-7.2930115359037206E-2</c:v>
                </c:pt>
                <c:pt idx="4414">
                  <c:v>-6.6782701589483906E-2</c:v>
                </c:pt>
                <c:pt idx="4415">
                  <c:v>-6.0589588571730899E-2</c:v>
                </c:pt>
                <c:pt idx="4416">
                  <c:v>-5.4355014238688902E-2</c:v>
                </c:pt>
                <c:pt idx="4417">
                  <c:v>-4.8083244895150597E-2</c:v>
                </c:pt>
                <c:pt idx="4418">
                  <c:v>-4.1778572298368503E-2</c:v>
                </c:pt>
                <c:pt idx="4419">
                  <c:v>-3.5445310721214998E-2</c:v>
                </c:pt>
                <c:pt idx="4420">
                  <c:v>-2.9087793999935701E-2</c:v>
                </c:pt>
                <c:pt idx="4421">
                  <c:v>-2.27103725685152E-2</c:v>
                </c:pt>
                <c:pt idx="4422">
                  <c:v>-1.63174104816853E-2</c:v>
                </c:pt>
                <c:pt idx="4423">
                  <c:v>-9.9132824286121395E-3</c:v>
                </c:pt>
                <c:pt idx="4424">
                  <c:v>-3.5023707393069098E-3</c:v>
                </c:pt>
                <c:pt idx="4425">
                  <c:v>2.9109376141926799E-3</c:v>
                </c:pt>
                <c:pt idx="4426">
                  <c:v>9.3222540198171708E-3</c:v>
                </c:pt>
                <c:pt idx="4427">
                  <c:v>1.5727191228582401E-2</c:v>
                </c:pt>
                <c:pt idx="4428">
                  <c:v>2.2121366356773899E-2</c:v>
                </c:pt>
                <c:pt idx="4429">
                  <c:v>2.8500403885144E-2</c:v>
                </c:pt>
                <c:pt idx="4430">
                  <c:v>3.4859938653069598E-2</c:v>
                </c:pt>
                <c:pt idx="4431">
                  <c:v>4.1195618845621403E-2</c:v>
                </c:pt>
                <c:pt idx="4432">
                  <c:v>4.7503108971500903E-2</c:v>
                </c:pt>
                <c:pt idx="4433">
                  <c:v>5.3778092829807E-2</c:v>
                </c:pt>
                <c:pt idx="4434">
                  <c:v>6.0016276463602199E-2</c:v>
                </c:pt>
                <c:pt idx="4435">
                  <c:v>6.6213391098257704E-2</c:v>
                </c:pt>
                <c:pt idx="4436">
                  <c:v>7.2365196062565598E-2</c:v>
                </c:pt>
                <c:pt idx="4437">
                  <c:v>7.8467481690620802E-2</c:v>
                </c:pt>
                <c:pt idx="4438">
                  <c:v>8.4516072202485096E-2</c:v>
                </c:pt>
                <c:pt idx="4439">
                  <c:v>9.0506828561664504E-2</c:v>
                </c:pt>
                <c:pt idx="4440">
                  <c:v>9.6435651307441597E-2</c:v>
                </c:pt>
                <c:pt idx="4441">
                  <c:v>0.10229848336012801</c:v>
                </c:pt>
                <c:pt idx="4442">
                  <c:v>0.108091312797312</c:v>
                </c:pt>
                <c:pt idx="4443">
                  <c:v>0.113810175599212</c:v>
                </c:pt>
                <c:pt idx="4444">
                  <c:v>0.11945115836124399</c:v>
                </c:pt>
                <c:pt idx="4445">
                  <c:v>0.12501040097195201</c:v>
                </c:pt>
                <c:pt idx="4446">
                  <c:v>0.13048409925448001</c:v>
                </c:pt>
                <c:pt idx="4447">
                  <c:v>0.13586850756975499</c:v>
                </c:pt>
                <c:pt idx="4448">
                  <c:v>0.14115994137962501</c:v>
                </c:pt>
                <c:pt idx="4449">
                  <c:v>0.14635477976817399</c:v>
                </c:pt>
                <c:pt idx="4450">
                  <c:v>0.151449467919511</c:v>
                </c:pt>
                <c:pt idx="4451">
                  <c:v>0.15644051955032101</c:v>
                </c:pt>
                <c:pt idx="4452">
                  <c:v>0.16132451929552</c:v>
                </c:pt>
                <c:pt idx="4453">
                  <c:v>0.16609812504537899</c:v>
                </c:pt>
                <c:pt idx="4454">
                  <c:v>0.17075807023252801</c:v>
                </c:pt>
                <c:pt idx="4455">
                  <c:v>0.17530116606725701</c:v>
                </c:pt>
                <c:pt idx="4456">
                  <c:v>0.179724303719595</c:v>
                </c:pt>
                <c:pt idx="4457">
                  <c:v>0.18402445644668</c:v>
                </c:pt>
                <c:pt idx="4458">
                  <c:v>0.18819868166394901</c:v>
                </c:pt>
                <c:pt idx="4459">
                  <c:v>0.19224412295874199</c:v>
                </c:pt>
                <c:pt idx="4460">
                  <c:v>0.19615801204494099</c:v>
                </c:pt>
                <c:pt idx="4461">
                  <c:v>0.19993767065729801</c:v>
                </c:pt>
                <c:pt idx="4462">
                  <c:v>0.20358051238416799</c:v>
                </c:pt>
                <c:pt idx="4463">
                  <c:v>0.20708404443738701</c:v>
                </c:pt>
                <c:pt idx="4464">
                  <c:v>0.21044586935807399</c:v>
                </c:pt>
                <c:pt idx="4465">
                  <c:v>0.213663686657214</c:v>
                </c:pt>
                <c:pt idx="4466">
                  <c:v>0.21673529438987299</c:v>
                </c:pt>
                <c:pt idx="4467">
                  <c:v>0.21965859066198701</c:v>
                </c:pt>
                <c:pt idx="4468">
                  <c:v>0.222431575068678</c:v>
                </c:pt>
                <c:pt idx="4469">
                  <c:v>0.22505235006313301</c:v>
                </c:pt>
                <c:pt idx="4470">
                  <c:v>0.227519122255085</c:v>
                </c:pt>
                <c:pt idx="4471">
                  <c:v>0.229830203638031</c:v>
                </c:pt>
                <c:pt idx="4472">
                  <c:v>0.23198401274432701</c:v>
                </c:pt>
                <c:pt idx="4473">
                  <c:v>0.23397907572738399</c:v>
                </c:pt>
                <c:pt idx="4474">
                  <c:v>0.235814027370218</c:v>
                </c:pt>
                <c:pt idx="4475">
                  <c:v>0.23748761201966601</c:v>
                </c:pt>
                <c:pt idx="4476">
                  <c:v>0.238998684445622</c:v>
                </c:pt>
                <c:pt idx="4477">
                  <c:v>0.240346210624722</c:v>
                </c:pt>
                <c:pt idx="4478">
                  <c:v>0.24152926844792</c:v>
                </c:pt>
                <c:pt idx="4479">
                  <c:v>0.242547048351483</c:v>
                </c:pt>
                <c:pt idx="4480">
                  <c:v>0.24339885387097801</c:v>
                </c:pt>
                <c:pt idx="4481">
                  <c:v>0.244084102117858</c:v>
                </c:pt>
                <c:pt idx="4482">
                  <c:v>0.244602324178335</c:v>
                </c:pt>
                <c:pt idx="4483">
                  <c:v>0.24495316543425</c:v>
                </c:pt>
                <c:pt idx="4484">
                  <c:v>0.24513638580574301</c:v>
                </c:pt>
                <c:pt idx="4485">
                  <c:v>0.24515185991553901</c:v>
                </c:pt>
                <c:pt idx="4486">
                  <c:v>0.24499957717474</c:v>
                </c:pt>
                <c:pt idx="4487">
                  <c:v>0.24467964179007301</c:v>
                </c:pt>
                <c:pt idx="4488">
                  <c:v>0.24419227269258201</c:v>
                </c:pt>
                <c:pt idx="4489">
                  <c:v>0.243537803387812</c:v>
                </c:pt>
                <c:pt idx="4490">
                  <c:v>0.242716681727595</c:v>
                </c:pt>
                <c:pt idx="4491">
                  <c:v>0.24172946960358399</c:v>
                </c:pt>
                <c:pt idx="4492">
                  <c:v>0.24057684256275</c:v>
                </c:pt>
                <c:pt idx="4493">
                  <c:v>0.23925958934511099</c:v>
                </c:pt>
                <c:pt idx="4494">
                  <c:v>0.237778611343998</c:v>
                </c:pt>
                <c:pt idx="4495">
                  <c:v>0.236134921989229</c:v>
                </c:pt>
                <c:pt idx="4496">
                  <c:v>0.23432964605362699</c:v>
                </c:pt>
                <c:pt idx="4497">
                  <c:v>0.23236401888333999</c:v>
                </c:pt>
                <c:pt idx="4498">
                  <c:v>0.23023938555249199</c:v>
                </c:pt>
                <c:pt idx="4499">
                  <c:v>0.22795719994275601</c:v>
                </c:pt>
                <c:pt idx="4500">
                  <c:v>0.225519023748466</c:v>
                </c:pt>
                <c:pt idx="4501">
                  <c:v>0.22292652540795099</c:v>
                </c:pt>
                <c:pt idx="4502">
                  <c:v>0.22018147896182599</c:v>
                </c:pt>
                <c:pt idx="4503">
                  <c:v>0.21728576283902601</c:v>
                </c:pt>
                <c:pt idx="4504">
                  <c:v>0.21424135857139301</c:v>
                </c:pt>
                <c:pt idx="4505">
                  <c:v>0.21105034943772499</c:v>
                </c:pt>
                <c:pt idx="4506">
                  <c:v>0.20771491903819</c:v>
                </c:pt>
                <c:pt idx="4507">
                  <c:v>0.204237349800094</c:v>
                </c:pt>
                <c:pt idx="4508">
                  <c:v>0.200620021416022</c:v>
                </c:pt>
                <c:pt idx="4509">
                  <c:v>0.19686540921541801</c:v>
                </c:pt>
                <c:pt idx="4510">
                  <c:v>0.19297608247072401</c:v>
                </c:pt>
                <c:pt idx="4511">
                  <c:v>0.188954702639236</c:v>
                </c:pt>
                <c:pt idx="4512">
                  <c:v>0.18480402154186701</c:v>
                </c:pt>
                <c:pt idx="4513">
                  <c:v>0.180526879480091</c:v>
                </c:pt>
                <c:pt idx="4514">
                  <c:v>0.17612620329232601</c:v>
                </c:pt>
                <c:pt idx="4515">
                  <c:v>0.17160500435110601</c:v>
                </c:pt>
                <c:pt idx="4516">
                  <c:v>0.166966376502407</c:v>
                </c:pt>
                <c:pt idx="4517">
                  <c:v>0.16221349394853399</c:v>
                </c:pt>
                <c:pt idx="4518">
                  <c:v>0.15734960907602499</c:v>
                </c:pt>
                <c:pt idx="4519">
                  <c:v>0.152378050230044</c:v>
                </c:pt>
                <c:pt idx="4520">
                  <c:v>0.14730221943680899</c:v>
                </c:pt>
                <c:pt idx="4521">
                  <c:v>0.142125590075589</c:v>
                </c:pt>
                <c:pt idx="4522">
                  <c:v>0.136851704501879</c:v>
                </c:pt>
                <c:pt idx="4523">
                  <c:v>0.131484171623378</c:v>
                </c:pt>
                <c:pt idx="4524">
                  <c:v>0.12602666443041599</c:v>
                </c:pt>
                <c:pt idx="4525">
                  <c:v>0.12048291748254</c:v>
                </c:pt>
                <c:pt idx="4526">
                  <c:v>0.114856724352961</c:v>
                </c:pt>
                <c:pt idx="4527">
                  <c:v>0.10915193503262199</c:v>
                </c:pt>
                <c:pt idx="4528">
                  <c:v>0.103372453295658</c:v>
                </c:pt>
                <c:pt idx="4529">
                  <c:v>9.7522234028048702E-2</c:v>
                </c:pt>
                <c:pt idx="4530">
                  <c:v>9.1605280521306801E-2</c:v>
                </c:pt>
                <c:pt idx="4531">
                  <c:v>8.5625641733027794E-2</c:v>
                </c:pt>
                <c:pt idx="4532">
                  <c:v>7.9587409516201094E-2</c:v>
                </c:pt>
                <c:pt idx="4533">
                  <c:v>7.3494715819163406E-2</c:v>
                </c:pt>
                <c:pt idx="4534">
                  <c:v>6.7351729858116494E-2</c:v>
                </c:pt>
                <c:pt idx="4535">
                  <c:v>6.1162655264142197E-2</c:v>
                </c:pt>
                <c:pt idx="4536">
                  <c:v>5.4931727206667003E-2</c:v>
                </c:pt>
                <c:pt idx="4537">
                  <c:v>4.8663209495345798E-2</c:v>
                </c:pt>
                <c:pt idx="4538">
                  <c:v>4.2361391662346502E-2</c:v>
                </c:pt>
                <c:pt idx="4539">
                  <c:v>3.60305860270334E-2</c:v>
                </c:pt>
                <c:pt idx="4540">
                  <c:v>2.9675124745056701E-2</c:v>
                </c:pt>
                <c:pt idx="4541">
                  <c:v>2.3299356843868701E-2</c:v>
                </c:pt>
                <c:pt idx="4542">
                  <c:v>1.6907645246694199E-2</c:v>
                </c:pt>
                <c:pt idx="4543">
                  <c:v>1.05043637869922E-2</c:v>
                </c:pt>
                <c:pt idx="4544">
                  <c:v>4.0938942154521204E-3</c:v>
                </c:pt>
                <c:pt idx="4545">
                  <c:v>-2.3193767984286298E-3</c:v>
                </c:pt>
                <c:pt idx="4546">
                  <c:v>-8.73106066813196E-3</c:v>
                </c:pt>
                <c:pt idx="4547">
                  <c:v>-1.5136769893218899E-2</c:v>
                </c:pt>
                <c:pt idx="4548">
                  <c:v>-2.1532121061686001E-2</c:v>
                </c:pt>
                <c:pt idx="4549">
                  <c:v>-2.7912737849523899E-2</c:v>
                </c:pt>
                <c:pt idx="4550">
                  <c:v>-3.4274254015425998E-2</c:v>
                </c:pt>
                <c:pt idx="4551">
                  <c:v>-4.06123163885969E-2</c:v>
                </c:pt>
                <c:pt idx="4552">
                  <c:v>-4.6922587847617298E-2</c:v>
                </c:pt>
                <c:pt idx="4553">
                  <c:v>-5.32007502883265E-2</c:v>
                </c:pt>
                <c:pt idx="4554">
                  <c:v>-5.9442507578690199E-2</c:v>
                </c:pt>
                <c:pt idx="4555">
                  <c:v>-6.5643588498634803E-2</c:v>
                </c:pt>
                <c:pt idx="4556">
                  <c:v>-7.1799749662832604E-2</c:v>
                </c:pt>
                <c:pt idx="4557">
                  <c:v>-7.7906778424440701E-2</c:v>
                </c:pt>
                <c:pt idx="4558">
                  <c:v>-8.3960495757805995E-2</c:v>
                </c:pt>
                <c:pt idx="4559">
                  <c:v>-8.9956759118162102E-2</c:v>
                </c:pt>
                <c:pt idx="4560">
                  <c:v>-9.5891465276363497E-2</c:v>
                </c:pt>
                <c:pt idx="4561">
                  <c:v>-0.101760553126716</c:v>
                </c:pt>
                <c:pt idx="4562">
                  <c:v>-0.107560006465981</c:v>
                </c:pt>
                <c:pt idx="4563">
                  <c:v>-0.11328585674165501</c:v>
                </c:pt>
                <c:pt idx="4564">
                  <c:v>-0.118934185767642</c:v>
                </c:pt>
                <c:pt idx="4565">
                  <c:v>-0.124501128405456</c:v>
                </c:pt>
                <c:pt idx="4566">
                  <c:v>-0.12998287520912799</c:v>
                </c:pt>
                <c:pt idx="4567">
                  <c:v>-0.13537567503200201</c:v>
                </c:pt>
                <c:pt idx="4568">
                  <c:v>-0.140675837593636</c:v>
                </c:pt>
                <c:pt idx="4569">
                  <c:v>-0.14587973600505</c:v>
                </c:pt>
                <c:pt idx="4570">
                  <c:v>-0.15098380925060101</c:v>
                </c:pt>
                <c:pt idx="4571">
                  <c:v>-0.155984564624774</c:v>
                </c:pt>
                <c:pt idx="4572">
                  <c:v>-0.16087858012223599</c:v>
                </c:pt>
                <c:pt idx="4573">
                  <c:v>-0.165662506779504</c:v>
                </c:pt>
                <c:pt idx="4574">
                  <c:v>-0.170333070966634</c:v>
                </c:pt>
                <c:pt idx="4575">
                  <c:v>-0.174887076627357</c:v>
                </c:pt>
                <c:pt idx="4576">
                  <c:v>-0.17932140746613501</c:v>
                </c:pt>
                <c:pt idx="4577">
                  <c:v>-0.183633029080635</c:v>
                </c:pt>
                <c:pt idx="4578">
                  <c:v>-0.18781899103815899</c:v>
                </c:pt>
                <c:pt idx="4579">
                  <c:v>-0.191876428894624</c:v>
                </c:pt>
                <c:pt idx="4580">
                  <c:v>-0.19580256615469299</c:v>
                </c:pt>
                <c:pt idx="4581">
                  <c:v>-0.19959471617172</c:v>
                </c:pt>
                <c:pt idx="4582">
                  <c:v>-0.203250283986222</c:v>
                </c:pt>
                <c:pt idx="4583">
                  <c:v>-0.2067667681016</c:v>
                </c:pt>
                <c:pt idx="4584">
                  <c:v>-0.21014176219590899</c:v>
                </c:pt>
                <c:pt idx="4585">
                  <c:v>-0.21337295676849899</c:v>
                </c:pt>
                <c:pt idx="4586">
                  <c:v>-0.21645814072039901</c:v>
                </c:pt>
                <c:pt idx="4587">
                  <c:v>-0.21939520286736799</c:v>
                </c:pt>
                <c:pt idx="4588">
                  <c:v>-0.22218213338457299</c:v>
                </c:pt>
                <c:pt idx="4589">
                  <c:v>-0.22481702518190799</c:v>
                </c:pt>
                <c:pt idx="4590">
                  <c:v>-0.22729807520901399</c:v>
                </c:pt>
                <c:pt idx="4591">
                  <c:v>-0.22962358568909499</c:v>
                </c:pt>
                <c:pt idx="4592">
                  <c:v>-0.231791965280711</c:v>
                </c:pt>
                <c:pt idx="4593">
                  <c:v>-0.23380173016672201</c:v>
                </c:pt>
                <c:pt idx="4594">
                  <c:v>-0.235651505069668</c:v>
                </c:pt>
                <c:pt idx="4595">
                  <c:v>-0.23734002419286099</c:v>
                </c:pt>
                <c:pt idx="4596">
                  <c:v>-0.23886613208657201</c:v>
                </c:pt>
                <c:pt idx="4597">
                  <c:v>-0.24022878443869899</c:v>
                </c:pt>
                <c:pt idx="4598">
                  <c:v>-0.241427048789391</c:v>
                </c:pt>
                <c:pt idx="4599">
                  <c:v>-0.242460105169124</c:v>
                </c:pt>
                <c:pt idx="4600">
                  <c:v>-0.24332724665980701</c:v>
                </c:pt>
                <c:pt idx="4601">
                  <c:v>-0.24402787987852601</c:v>
                </c:pt>
                <c:pt idx="4602">
                  <c:v>-0.244561525383588</c:v>
                </c:pt>
                <c:pt idx="4603">
                  <c:v>-0.24492781800260999</c:v>
                </c:pt>
                <c:pt idx="4604">
                  <c:v>-0.245126507082399</c:v>
                </c:pt>
                <c:pt idx="4605">
                  <c:v>-0.245157456660478</c:v>
                </c:pt>
                <c:pt idx="4606">
                  <c:v>-0.245020645558123</c:v>
                </c:pt>
                <c:pt idx="4607">
                  <c:v>-0.244716167394853</c:v>
                </c:pt>
                <c:pt idx="4608">
                  <c:v>-0.244244230524373</c:v>
                </c:pt>
                <c:pt idx="4609">
                  <c:v>-0.24360515789199</c:v>
                </c:pt>
                <c:pt idx="4610">
                  <c:v>-0.242799386813628</c:v>
                </c:pt>
                <c:pt idx="4611">
                  <c:v>-0.24182746867657201</c:v>
                </c:pt>
                <c:pt idx="4612">
                  <c:v>-0.240690068562156</c:v>
                </c:pt>
                <c:pt idx="4613">
                  <c:v>-0.239387964790645</c:v>
                </c:pt>
                <c:pt idx="4614">
                  <c:v>-0.23792204838863901</c:v>
                </c:pt>
                <c:pt idx="4615">
                  <c:v>-0.23629332247934001</c:v>
                </c:pt>
                <c:pt idx="4616">
                  <c:v>-0.234502901596119</c:v>
                </c:pt>
                <c:pt idx="4617">
                  <c:v>-0.23255201091984601</c:v>
                </c:pt>
                <c:pt idx="4618">
                  <c:v>-0.23044198544049599</c:v>
                </c:pt>
                <c:pt idx="4619">
                  <c:v>-0.22817426904362301</c:v>
                </c:pt>
                <c:pt idx="4620">
                  <c:v>-0.22575041352231301</c:v>
                </c:pt>
                <c:pt idx="4621">
                  <c:v>-0.22317207751529</c:v>
                </c:pt>
                <c:pt idx="4622">
                  <c:v>-0.22044102537192001</c:v>
                </c:pt>
                <c:pt idx="4623">
                  <c:v>-0.21755912594486501</c:v>
                </c:pt>
                <c:pt idx="4624">
                  <c:v>-0.21452835131123801</c:v>
                </c:pt>
                <c:pt idx="4625">
                  <c:v>-0.21135077542310701</c:v>
                </c:pt>
                <c:pt idx="4626">
                  <c:v>-0.20802857268830299</c:v>
                </c:pt>
                <c:pt idx="4627">
                  <c:v>-0.20456401648247</c:v>
                </c:pt>
                <c:pt idx="4628">
                  <c:v>-0.20095947759340599</c:v>
                </c:pt>
                <c:pt idx="4629">
                  <c:v>-0.19721742259873301</c:v>
                </c:pt>
                <c:pt idx="4630">
                  <c:v>-0.193340412178027</c:v>
                </c:pt>
                <c:pt idx="4631">
                  <c:v>-0.18933109936055001</c:v>
                </c:pt>
                <c:pt idx="4632">
                  <c:v>-0.18519222770978699</c:v>
                </c:pt>
                <c:pt idx="4633">
                  <c:v>-0.18092662944603499</c:v>
                </c:pt>
                <c:pt idx="4634">
                  <c:v>-0.17653722350831599</c:v>
                </c:pt>
                <c:pt idx="4635">
                  <c:v>-0.17202701355695901</c:v>
                </c:pt>
                <c:pt idx="4636">
                  <c:v>-0.16739908591820099</c:v>
                </c:pt>
                <c:pt idx="4637">
                  <c:v>-0.162656607472216</c:v>
                </c:pt>
                <c:pt idx="4638">
                  <c:v>-0.157802823486036</c:v>
                </c:pt>
                <c:pt idx="4639">
                  <c:v>-0.15284105539281201</c:v>
                </c:pt>
                <c:pt idx="4640">
                  <c:v>-0.14777469851897199</c:v>
                </c:pt>
                <c:pt idx="4641">
                  <c:v>-0.14260721976080401</c:v>
                </c:pt>
                <c:pt idx="4642">
                  <c:v>-0.137342155212067</c:v>
                </c:pt>
                <c:pt idx="4643">
                  <c:v>-0.13198310774425201</c:v>
                </c:pt>
                <c:pt idx="4644">
                  <c:v>-0.126533744541143</c:v>
                </c:pt>
                <c:pt idx="4645">
                  <c:v>-0.120997794589374</c:v>
                </c:pt>
                <c:pt idx="4646">
                  <c:v>-0.11537904612668801</c:v>
                </c:pt>
                <c:pt idx="4647">
                  <c:v>-0.109681344049661</c:v>
                </c:pt>
                <c:pt idx="4648">
                  <c:v>-0.103908587282643</c:v>
                </c:pt>
                <c:pt idx="4649">
                  <c:v>-9.80647261097332E-2</c:v>
                </c:pt>
                <c:pt idx="4650">
                  <c:v>-9.2153759471614194E-2</c:v>
                </c:pt>
                <c:pt idx="4651">
                  <c:v>-8.6179732229081304E-2</c:v>
                </c:pt>
                <c:pt idx="4652">
                  <c:v>-8.0146732395156003E-2</c:v>
                </c:pt>
                <c:pt idx="4653">
                  <c:v>-7.4058888337667703E-2</c:v>
                </c:pt>
                <c:pt idx="4654">
                  <c:v>-6.7920365954221004E-2</c:v>
                </c:pt>
                <c:pt idx="4655">
                  <c:v>-6.17353658214818E-2</c:v>
                </c:pt>
                <c:pt idx="4656">
                  <c:v>-5.5508120320732303E-2</c:v>
                </c:pt>
                <c:pt idx="4657">
                  <c:v>-4.9242890741662201E-2</c:v>
                </c:pt>
                <c:pt idx="4658">
                  <c:v>-4.2943964366378297E-2</c:v>
                </c:pt>
                <c:pt idx="4659">
                  <c:v>-3.6615651535626903E-2</c:v>
                </c:pt>
                <c:pt idx="4660">
                  <c:v>-3.0262282699237902E-2</c:v>
                </c:pt>
                <c:pt idx="4661">
                  <c:v>-2.3888205452807999E-2</c:v>
                </c:pt>
                <c:pt idx="4662">
                  <c:v>-1.7497781562650701E-2</c:v>
                </c:pt>
                <c:pt idx="4663">
                  <c:v>-1.10953839810502E-2</c:v>
                </c:pt>
                <c:pt idx="4664">
                  <c:v>-4.68539385386001E-3</c:v>
                </c:pt>
                <c:pt idx="4665">
                  <c:v>1.7278024775049599E-3</c:v>
                </c:pt>
                <c:pt idx="4666">
                  <c:v>8.1398164776317408E-3</c:v>
                </c:pt>
                <c:pt idx="4667">
                  <c:v>1.4546260420173899E-2</c:v>
                </c:pt>
                <c:pt idx="4668">
                  <c:v>2.0942750390362499E-2</c:v>
                </c:pt>
                <c:pt idx="4669">
                  <c:v>2.7324909284908799E-2</c:v>
                </c:pt>
                <c:pt idx="4670">
                  <c:v>3.3688369807246099E-2</c:v>
                </c:pt>
                <c:pt idx="4671">
                  <c:v>4.0028777456060503E-2</c:v>
                </c:pt>
                <c:pt idx="4672">
                  <c:v>4.6341793505066099E-2</c:v>
                </c:pt>
                <c:pt idx="4673">
                  <c:v>5.2623097971985201E-2</c:v>
                </c:pt>
                <c:pt idx="4674">
                  <c:v>5.8868392574702701E-2</c:v>
                </c:pt>
                <c:pt idx="4675">
                  <c:v>6.5073403672570099E-2</c:v>
                </c:pt>
                <c:pt idx="4676">
                  <c:v>7.1233885190848001E-2</c:v>
                </c:pt>
                <c:pt idx="4677">
                  <c:v>7.7345621526285394E-2</c:v>
                </c:pt>
                <c:pt idx="4678">
                  <c:v>8.3404430431847101E-2</c:v>
                </c:pt>
                <c:pt idx="4679">
                  <c:v>8.9406165878615801E-2</c:v>
                </c:pt>
                <c:pt idx="4680">
                  <c:v>9.5346720892909895E-2</c:v>
                </c:pt>
                <c:pt idx="4681">
                  <c:v>0.101222030366676</c:v>
                </c:pt>
                <c:pt idx="4682">
                  <c:v>0.107028073839234</c:v>
                </c:pt>
                <c:pt idx="4683">
                  <c:v>0.11276087824846701</c:v>
                </c:pt>
                <c:pt idx="4684">
                  <c:v>0.118416520649581</c:v>
                </c:pt>
                <c:pt idx="4685">
                  <c:v>0.123991130899564</c:v>
                </c:pt>
                <c:pt idx="4686">
                  <c:v>0.12948089430552001</c:v>
                </c:pt>
                <c:pt idx="4687">
                  <c:v>0.13488205423504801</c:v>
                </c:pt>
                <c:pt idx="4688">
                  <c:v>0.140190914686906</c:v>
                </c:pt>
                <c:pt idx="4689">
                  <c:v>0.145403842820167</c:v>
                </c:pt>
                <c:pt idx="4690">
                  <c:v>0.15051727144017099</c:v>
                </c:pt>
                <c:pt idx="4691">
                  <c:v>0.15552770143954001</c:v>
                </c:pt>
                <c:pt idx="4692">
                  <c:v>0.16043170419262001</c:v>
                </c:pt>
                <c:pt idx="4693">
                  <c:v>0.16522592390167001</c:v>
                </c:pt>
                <c:pt idx="4694">
                  <c:v>0.169907079893235</c:v>
                </c:pt>
                <c:pt idx="4695">
                  <c:v>0.17447196886310001</c:v>
                </c:pt>
                <c:pt idx="4696">
                  <c:v>0.178917467068303</c:v>
                </c:pt>
                <c:pt idx="4697">
                  <c:v>0.18324053246470601</c:v>
                </c:pt>
                <c:pt idx="4698">
                  <c:v>0.18743820678866099</c:v>
                </c:pt>
                <c:pt idx="4699">
                  <c:v>0.191507617581338</c:v>
                </c:pt>
                <c:pt idx="4700">
                  <c:v>0.195445980154346</c:v>
                </c:pt>
                <c:pt idx="4701">
                  <c:v>0.19925059949528801</c:v>
                </c:pt>
                <c:pt idx="4702">
                  <c:v>0.20291887211195</c:v>
                </c:pt>
                <c:pt idx="4703">
                  <c:v>0.20644828781386801</c:v>
                </c:pt>
                <c:pt idx="4704">
                  <c:v>0.20983643143004099</c:v>
                </c:pt>
                <c:pt idx="4705">
                  <c:v>0.21308098446163101</c:v>
                </c:pt>
                <c:pt idx="4706">
                  <c:v>0.21617972666850499</c:v>
                </c:pt>
                <c:pt idx="4707">
                  <c:v>0.21913053758853901</c:v>
                </c:pt>
                <c:pt idx="4708">
                  <c:v>0.221931397988648</c:v>
                </c:pt>
                <c:pt idx="4709">
                  <c:v>0.224580391246539</c:v>
                </c:pt>
                <c:pt idx="4710">
                  <c:v>0.22707570466225499</c:v>
                </c:pt>
                <c:pt idx="4711">
                  <c:v>0.229415630698596</c:v>
                </c:pt>
                <c:pt idx="4712">
                  <c:v>0.23159856814959101</c:v>
                </c:pt>
                <c:pt idx="4713">
                  <c:v>0.233623023236192</c:v>
                </c:pt>
                <c:pt idx="4714">
                  <c:v>0.23548761062846599</c:v>
                </c:pt>
                <c:pt idx="4715">
                  <c:v>0.23719105439357399</c:v>
                </c:pt>
                <c:pt idx="4716">
                  <c:v>0.238732188868888</c:v>
                </c:pt>
                <c:pt idx="4717">
                  <c:v>0.24010995945965399</c:v>
                </c:pt>
                <c:pt idx="4718">
                  <c:v>0.241323423360642</c:v>
                </c:pt>
                <c:pt idx="4719">
                  <c:v>0.24237175020131199</c:v>
                </c:pt>
                <c:pt idx="4720">
                  <c:v>0.24325422261403301</c:v>
                </c:pt>
                <c:pt idx="4721">
                  <c:v>0.243970236724975</c:v>
                </c:pt>
                <c:pt idx="4722">
                  <c:v>0.244519302567337</c:v>
                </c:pt>
                <c:pt idx="4723">
                  <c:v>0.24490104441663299</c:v>
                </c:pt>
                <c:pt idx="4724">
                  <c:v>0.24511520104780099</c:v>
                </c:pt>
                <c:pt idx="4725">
                  <c:v>0.24516162591395099</c:v>
                </c:pt>
                <c:pt idx="4726">
                  <c:v>0.245040287246657</c:v>
                </c:pt>
                <c:pt idx="4727">
                  <c:v>0.24475126807768599</c:v>
                </c:pt>
                <c:pt idx="4728">
                  <c:v>0.24429476618218801</c:v>
                </c:pt>
                <c:pt idx="4729">
                  <c:v>0.24367109394335501</c:v>
                </c:pt>
                <c:pt idx="4730">
                  <c:v>0.24288067813865499</c:v>
                </c:pt>
                <c:pt idx="4731">
                  <c:v>0.24192405964779501</c:v>
                </c:pt>
                <c:pt idx="4732">
                  <c:v>0.240801893082596</c:v>
                </c:pt>
                <c:pt idx="4733">
                  <c:v>0.23951494633904299</c:v>
                </c:pt>
                <c:pt idx="4734">
                  <c:v>0.238064100071814</c:v>
                </c:pt>
                <c:pt idx="4735">
                  <c:v>0.236450347091654</c:v>
                </c:pt>
                <c:pt idx="4736">
                  <c:v>0.23467479168599401</c:v>
                </c:pt>
                <c:pt idx="4737">
                  <c:v>0.23273864886328999</c:v>
                </c:pt>
                <c:pt idx="4738">
                  <c:v>0.23064324352159599</c:v>
                </c:pt>
                <c:pt idx="4739">
                  <c:v>0.228390009541942</c:v>
                </c:pt>
                <c:pt idx="4740">
                  <c:v>0.22598048880712501</c:v>
                </c:pt>
                <c:pt idx="4741">
                  <c:v>0.22341633014661</c:v>
                </c:pt>
                <c:pt idx="4742">
                  <c:v>0.220699288208237</c:v>
                </c:pt>
                <c:pt idx="4743">
                  <c:v>0.217831222257519</c:v>
                </c:pt>
                <c:pt idx="4744">
                  <c:v>0.21481409490535</c:v>
                </c:pt>
                <c:pt idx="4745">
                  <c:v>0.211649970764998</c:v>
                </c:pt>
                <c:pt idx="4746">
                  <c:v>0.208341015039292</c:v>
                </c:pt>
                <c:pt idx="4747">
                  <c:v>0.20488949203897999</c:v>
                </c:pt>
                <c:pt idx="4748">
                  <c:v>0.20129776363326601</c:v>
                </c:pt>
                <c:pt idx="4749">
                  <c:v>0.197568287633588</c:v>
                </c:pt>
                <c:pt idx="4750">
                  <c:v>0.193703616111746</c:v>
                </c:pt>
                <c:pt idx="4751">
                  <c:v>0.18970639365352199</c:v>
                </c:pt>
                <c:pt idx="4752">
                  <c:v>0.18557935554899499</c:v>
                </c:pt>
                <c:pt idx="4753">
                  <c:v>0.18132532592079401</c:v>
                </c:pt>
                <c:pt idx="4754">
                  <c:v>0.17694721579155001</c:v>
                </c:pt>
                <c:pt idx="4755">
                  <c:v>0.172448021091899</c:v>
                </c:pt>
                <c:pt idx="4756">
                  <c:v>0.167830820610363</c:v>
                </c:pt>
                <c:pt idx="4757">
                  <c:v>0.16309877388655</c:v>
                </c:pt>
                <c:pt idx="4758">
                  <c:v>0.15825511904908701</c:v>
                </c:pt>
                <c:pt idx="4759">
                  <c:v>0.153303170599772</c:v>
                </c:pt>
                <c:pt idx="4760">
                  <c:v>0.14824631714547501</c:v>
                </c:pt>
                <c:pt idx="4761">
                  <c:v>0.14308801907931501</c:v>
                </c:pt>
                <c:pt idx="4762">
                  <c:v>0.13783180621272401</c:v>
                </c:pt>
                <c:pt idx="4763">
                  <c:v>0.132481275360009</c:v>
                </c:pt>
                <c:pt idx="4764">
                  <c:v>0.12704008787705201</c:v>
                </c:pt>
                <c:pt idx="4765">
                  <c:v>0.121511967155862</c:v>
                </c:pt>
                <c:pt idx="4766">
                  <c:v>0.115900696076657</c:v>
                </c:pt>
                <c:pt idx="4767">
                  <c:v>0.110210114419258</c:v>
                </c:pt>
                <c:pt idx="4768">
                  <c:v>0.104444116235526</c:v>
                </c:pt>
                <c:pt idx="4769">
                  <c:v>9.8606647184679597E-2</c:v>
                </c:pt>
                <c:pt idx="4770">
                  <c:v>9.2701701833285799E-2</c:v>
                </c:pt>
                <c:pt idx="4771">
                  <c:v>8.6733320921787704E-2</c:v>
                </c:pt>
                <c:pt idx="4772">
                  <c:v>8.0705588599435496E-2</c:v>
                </c:pt>
                <c:pt idx="4773">
                  <c:v>7.4622629629512605E-2</c:v>
                </c:pt>
                <c:pt idx="4774">
                  <c:v>6.8488606566769403E-2</c:v>
                </c:pt>
                <c:pt idx="4775">
                  <c:v>6.2307716908997203E-2</c:v>
                </c:pt>
                <c:pt idx="4776">
                  <c:v>5.6084190224689502E-2</c:v>
                </c:pt>
                <c:pt idx="4777">
                  <c:v>4.9822285258758703E-2</c:v>
                </c:pt>
                <c:pt idx="4778">
                  <c:v>4.3526287018286501E-2</c:v>
                </c:pt>
                <c:pt idx="4779">
                  <c:v>3.7200503840303198E-2</c:v>
                </c:pt>
                <c:pt idx="4780">
                  <c:v>3.0849264443603301E-2</c:v>
                </c:pt>
                <c:pt idx="4781">
                  <c:v>2.4476914966612601E-2</c:v>
                </c:pt>
                <c:pt idx="4782">
                  <c:v>1.8087815993336299E-2</c:v>
                </c:pt>
                <c:pt idx="4783">
                  <c:v>1.16863395694209E-2</c:v>
                </c:pt>
                <c:pt idx="4784">
                  <c:v>5.2768662103738397E-3</c:v>
                </c:pt>
                <c:pt idx="4785">
                  <c:v>-1.1362180960132499E-3</c:v>
                </c:pt>
                <c:pt idx="4786">
                  <c:v>-7.5485248909858199E-3</c:v>
                </c:pt>
                <c:pt idx="4787">
                  <c:v>-1.3955666247838601E-2</c:v>
                </c:pt>
                <c:pt idx="4788">
                  <c:v>-2.03532577745636E-2</c:v>
                </c:pt>
                <c:pt idx="4789">
                  <c:v>-2.67369216140796E-2</c:v>
                </c:pt>
                <c:pt idx="4790">
                  <c:v>-3.3102289439989503E-2</c:v>
                </c:pt>
                <c:pt idx="4791">
                  <c:v>-3.9445005445815799E-2</c:v>
                </c:pt>
                <c:pt idx="4792">
                  <c:v>-4.5760729325669401E-2</c:v>
                </c:pt>
                <c:pt idx="4793">
                  <c:v>-5.2045139244310402E-2</c:v>
                </c:pt>
                <c:pt idx="4794">
                  <c:v>-5.8293934794569902E-2</c:v>
                </c:pt>
                <c:pt idx="4795">
                  <c:v>-6.4502839940109302E-2</c:v>
                </c:pt>
                <c:pt idx="4796">
                  <c:v>-7.0667605941501399E-2</c:v>
                </c:pt>
                <c:pt idx="4797">
                  <c:v>-7.6784014263633196E-2</c:v>
                </c:pt>
                <c:pt idx="4798">
                  <c:v>-8.2847879462440002E-2</c:v>
                </c:pt>
                <c:pt idx="4799">
                  <c:v>-8.8855052048994507E-2</c:v>
                </c:pt>
                <c:pt idx="4800">
                  <c:v>-9.4801421328993093E-2</c:v>
                </c:pt>
                <c:pt idx="4801">
                  <c:v>-0.100682918215694</c:v>
                </c:pt>
                <c:pt idx="4802">
                  <c:v>-0.10649551801438401</c:v>
                </c:pt>
                <c:pt idx="4803">
                  <c:v>-0.112235243176469</c:v>
                </c:pt>
                <c:pt idx="4804">
                  <c:v>-0.117898166021297</c:v>
                </c:pt>
                <c:pt idx="4805">
                  <c:v>-0.12348041142386799</c:v>
                </c:pt>
                <c:pt idx="4806">
                  <c:v>-0.12897815946656699</c:v>
                </c:pt>
                <c:pt idx="4807">
                  <c:v>-0.134387648053127</c:v>
                </c:pt>
                <c:pt idx="4808">
                  <c:v>-0.139705175483022</c:v>
                </c:pt>
                <c:pt idx="4809">
                  <c:v>-0.14492710298453401</c:v>
                </c:pt>
                <c:pt idx="4810">
                  <c:v>-0.150049857204754</c:v>
                </c:pt>
                <c:pt idx="4811">
                  <c:v>-0.155069932654822</c:v>
                </c:pt>
                <c:pt idx="4812">
                  <c:v>-0.15998389410871899</c:v>
                </c:pt>
                <c:pt idx="4813">
                  <c:v>-0.16478837895399101</c:v>
                </c:pt>
                <c:pt idx="4814">
                  <c:v>-0.16948009949277401</c:v>
                </c:pt>
                <c:pt idx="4815">
                  <c:v>-0.17405584519155601</c:v>
                </c:pt>
                <c:pt idx="4816">
                  <c:v>-0.178512484878143</c:v>
                </c:pt>
                <c:pt idx="4817">
                  <c:v>-0.18284696888430599</c:v>
                </c:pt>
                <c:pt idx="4818">
                  <c:v>-0.18705633113266701</c:v>
                </c:pt>
                <c:pt idx="4819">
                  <c:v>-0.19113769116637899</c:v>
                </c:pt>
                <c:pt idx="4820">
                  <c:v>-0.19508825612021199</c:v>
                </c:pt>
                <c:pt idx="4821">
                  <c:v>-0.19890532263170799</c:v>
                </c:pt>
                <c:pt idx="4822">
                  <c:v>-0.202586278691083</c:v>
                </c:pt>
                <c:pt idx="4823">
                  <c:v>-0.20612860542862199</c:v>
                </c:pt>
                <c:pt idx="4824">
                  <c:v>-0.20952987883833299</c:v>
                </c:pt>
                <c:pt idx="4825">
                  <c:v>-0.212787771436691</c:v>
                </c:pt>
                <c:pt idx="4826">
                  <c:v>-0.21590005385532701</c:v>
                </c:pt>
                <c:pt idx="4827">
                  <c:v>-0.21886459636658201</c:v>
                </c:pt>
                <c:pt idx="4828">
                  <c:v>-0.22167937034087501</c:v>
                </c:pt>
                <c:pt idx="4829">
                  <c:v>-0.224342449634887</c:v>
                </c:pt>
                <c:pt idx="4830">
                  <c:v>-0.22685201190961701</c:v>
                </c:pt>
                <c:pt idx="4831">
                  <c:v>-0.22920633987740599</c:v>
                </c:pt>
                <c:pt idx="4832">
                  <c:v>-0.231403822477074</c:v>
                </c:pt>
                <c:pt idx="4833">
                  <c:v>-0.23344295597636</c:v>
                </c:pt>
                <c:pt idx="4834">
                  <c:v>-0.235322345000928</c:v>
                </c:pt>
                <c:pt idx="4835">
                  <c:v>-0.23704070348921799</c:v>
                </c:pt>
                <c:pt idx="4836">
                  <c:v>-0.23859685557249</c:v>
                </c:pt>
                <c:pt idx="4837">
                  <c:v>-0.23998973637947499</c:v>
                </c:pt>
                <c:pt idx="4838">
                  <c:v>-0.24121839276505799</c:v>
                </c:pt>
                <c:pt idx="4839">
                  <c:v>-0.24228198396251699</c:v>
                </c:pt>
                <c:pt idx="4840">
                  <c:v>-0.24317978215885599</c:v>
                </c:pt>
                <c:pt idx="4841">
                  <c:v>-0.24391117299284701</c:v>
                </c:pt>
                <c:pt idx="4842">
                  <c:v>-0.244475655975433</c:v>
                </c:pt>
                <c:pt idx="4843">
                  <c:v>-0.244872844832217</c:v>
                </c:pt>
                <c:pt idx="4844">
                  <c:v>-0.245102467767781</c:v>
                </c:pt>
                <c:pt idx="4845">
                  <c:v>-0.24516436765168201</c:v>
                </c:pt>
                <c:pt idx="4846">
                  <c:v>-0.24505850212597399</c:v>
                </c:pt>
                <c:pt idx="4847">
                  <c:v>-0.24478494363418901</c:v>
                </c:pt>
                <c:pt idx="4848">
                  <c:v>-0.24434387937177299</c:v>
                </c:pt>
                <c:pt idx="4849">
                  <c:v>-0.24373561115797701</c:v>
                </c:pt>
                <c:pt idx="4850">
                  <c:v>-0.24296055522933599</c:v>
                </c:pt>
                <c:pt idx="4851">
                  <c:v>-0.24201924195482599</c:v>
                </c:pt>
                <c:pt idx="4852">
                  <c:v>-0.240912315472945</c:v>
                </c:pt>
                <c:pt idx="4853">
                  <c:v>-0.23964053325092199</c:v>
                </c:pt>
                <c:pt idx="4854">
                  <c:v>-0.238204765566391</c:v>
                </c:pt>
                <c:pt idx="4855">
                  <c:v>-0.23660599491185599</c:v>
                </c:pt>
                <c:pt idx="4856">
                  <c:v>-0.23484531532237801</c:v>
                </c:pt>
                <c:pt idx="4857">
                  <c:v>-0.23292393162692601</c:v>
                </c:pt>
                <c:pt idx="4858">
                  <c:v>-0.23084315862391899</c:v>
                </c:pt>
                <c:pt idx="4859">
                  <c:v>-0.22860442018150701</c:v>
                </c:pt>
                <c:pt idx="4860">
                  <c:v>-0.226209248263229</c:v>
                </c:pt>
                <c:pt idx="4861">
                  <c:v>-0.22365928187968701</c:v>
                </c:pt>
                <c:pt idx="4862">
                  <c:v>-0.22095626596697801</c:v>
                </c:pt>
                <c:pt idx="4863">
                  <c:v>-0.21810205019263701</c:v>
                </c:pt>
                <c:pt idx="4864">
                  <c:v>-0.21509858768991699</c:v>
                </c:pt>
                <c:pt idx="4865">
                  <c:v>-0.211947933721259</c:v>
                </c:pt>
                <c:pt idx="4866">
                  <c:v>-0.208652244271885</c:v>
                </c:pt>
                <c:pt idx="4867">
                  <c:v>-0.20521377457446099</c:v>
                </c:pt>
                <c:pt idx="4868">
                  <c:v>-0.201634877565846</c:v>
                </c:pt>
                <c:pt idx="4869">
                  <c:v>-0.197918002276984</c:v>
                </c:pt>
                <c:pt idx="4870">
                  <c:v>-0.19406569215703601</c:v>
                </c:pt>
                <c:pt idx="4871">
                  <c:v>-0.19008058333290501</c:v>
                </c:pt>
                <c:pt idx="4872">
                  <c:v>-0.18596540280533999</c:v>
                </c:pt>
                <c:pt idx="4873">
                  <c:v>-0.181722966582856</c:v>
                </c:pt>
                <c:pt idx="4874">
                  <c:v>-0.17735617775474499</c:v>
                </c:pt>
                <c:pt idx="4875">
                  <c:v>-0.17286802450450101</c:v>
                </c:pt>
                <c:pt idx="4876">
                  <c:v>-0.16826157806500799</c:v>
                </c:pt>
                <c:pt idx="4877">
                  <c:v>-0.16353999061690899</c:v>
                </c:pt>
                <c:pt idx="4878">
                  <c:v>-0.15870649313157201</c:v>
                </c:pt>
                <c:pt idx="4879">
                  <c:v>-0.15376439316014301</c:v>
                </c:pt>
                <c:pt idx="4880">
                  <c:v>-0.1487170725702</c:v>
                </c:pt>
                <c:pt idx="4881">
                  <c:v>-0.14356798523154601</c:v>
                </c:pt>
                <c:pt idx="4882">
                  <c:v>-0.13832065465273399</c:v>
                </c:pt>
                <c:pt idx="4883">
                  <c:v>-0.132978671569941</c:v>
                </c:pt>
                <c:pt idx="4884">
                  <c:v>-0.127545691489831</c:v>
                </c:pt>
                <c:pt idx="4885">
                  <c:v>-0.12202543218810399</c:v>
                </c:pt>
                <c:pt idx="4886">
                  <c:v>-0.11642167116542999</c:v>
                </c:pt>
                <c:pt idx="4887">
                  <c:v>-0.11073824306251299</c:v>
                </c:pt>
                <c:pt idx="4888">
                  <c:v>-0.104979037036054</c:v>
                </c:pt>
                <c:pt idx="4889">
                  <c:v>-9.9147994097415093E-2</c:v>
                </c:pt>
                <c:pt idx="4890">
                  <c:v>-9.32491044157885E-2</c:v>
                </c:pt>
                <c:pt idx="4891">
                  <c:v>-8.7286404587736705E-2</c:v>
                </c:pt>
                <c:pt idx="4892">
                  <c:v>-8.1263974874957706E-2</c:v>
                </c:pt>
                <c:pt idx="4893">
                  <c:v>-7.5185936412171403E-2</c:v>
                </c:pt>
                <c:pt idx="4894">
                  <c:v>-6.9056448387036701E-2</c:v>
                </c:pt>
                <c:pt idx="4895">
                  <c:v>-6.2879705194028995E-2</c:v>
                </c:pt>
                <c:pt idx="4896">
                  <c:v>-5.6659933564225697E-2</c:v>
                </c:pt>
                <c:pt idx="4897">
                  <c:v>-5.0401389672964002E-2</c:v>
                </c:pt>
                <c:pt idx="4898">
                  <c:v>-4.41083562273498E-2</c:v>
                </c:pt>
                <c:pt idx="4899">
                  <c:v>-3.7785139535611502E-2</c:v>
                </c:pt>
                <c:pt idx="4900">
                  <c:v>-3.1436066560302803E-2</c:v>
                </c:pt>
                <c:pt idx="4901">
                  <c:v>-2.5065481957372401E-2</c:v>
                </c:pt>
                <c:pt idx="4902">
                  <c:v>-1.8677745103126201E-2</c:v>
                </c:pt>
                <c:pt idx="4903">
                  <c:v>-1.2277227111115801E-2</c:v>
                </c:pt>
                <c:pt idx="4904">
                  <c:v>-5.86830784099598E-3</c:v>
                </c:pt>
                <c:pt idx="4905">
                  <c:v>5.44627098603439E-4</c:v>
                </c:pt>
                <c:pt idx="4906">
                  <c:v>6.9571893511392504E-3</c:v>
                </c:pt>
                <c:pt idx="4907">
                  <c:v>1.3364990815097099E-2</c:v>
                </c:pt>
                <c:pt idx="4908">
                  <c:v>1.9763646646759399E-2</c:v>
                </c:pt>
                <c:pt idx="4909">
                  <c:v>2.61487782607434E-2</c:v>
                </c:pt>
                <c:pt idx="4910">
                  <c:v>3.2516016326257301E-2</c:v>
                </c:pt>
                <c:pt idx="4911">
                  <c:v>3.8861003757023102E-2</c:v>
                </c:pt>
                <c:pt idx="4912">
                  <c:v>4.5179398692820803E-2</c:v>
                </c:pt>
                <c:pt idx="4913">
                  <c:v>5.1466877470612897E-2</c:v>
                </c:pt>
                <c:pt idx="4914">
                  <c:v>5.77191375832177E-2</c:v>
                </c:pt>
                <c:pt idx="4915">
                  <c:v>6.3931900623504206E-2</c:v>
                </c:pt>
                <c:pt idx="4916">
                  <c:v>7.0100915212097006E-2</c:v>
                </c:pt>
                <c:pt idx="4917">
                  <c:v>7.6221959906584605E-2</c:v>
                </c:pt>
                <c:pt idx="4918">
                  <c:v>8.2290846090243397E-2</c:v>
                </c:pt>
                <c:pt idx="4919">
                  <c:v>8.8303420838297897E-2</c:v>
                </c:pt>
                <c:pt idx="4920">
                  <c:v>9.4255569759757796E-2</c:v>
                </c:pt>
                <c:pt idx="4921">
                  <c:v>0.100143219812886</c:v>
                </c:pt>
                <c:pt idx="4922">
                  <c:v>0.105962342092372</c:v>
                </c:pt>
                <c:pt idx="4923">
                  <c:v>0.11170895458630201</c:v>
                </c:pt>
                <c:pt idx="4924">
                  <c:v>0.11737912490104099</c:v>
                </c:pt>
                <c:pt idx="4925">
                  <c:v>0.122968972952161</c:v>
                </c:pt>
                <c:pt idx="4926">
                  <c:v>0.12847467361957099</c:v>
                </c:pt>
                <c:pt idx="4927">
                  <c:v>0.13389245936504199</c:v>
                </c:pt>
                <c:pt idx="4928">
                  <c:v>0.13921862281032199</c:v>
                </c:pt>
                <c:pt idx="4929">
                  <c:v>0.144449519274088</c:v>
                </c:pt>
                <c:pt idx="4930">
                  <c:v>0.14958156926599001</c:v>
                </c:pt>
                <c:pt idx="4931">
                  <c:v>0.15461126093609201</c:v>
                </c:pt>
                <c:pt idx="4932">
                  <c:v>0.159535152478021</c:v>
                </c:pt>
                <c:pt idx="4933">
                  <c:v>0.16434987448418401</c:v>
                </c:pt>
                <c:pt idx="4934">
                  <c:v>0.16905213225145099</c:v>
                </c:pt>
                <c:pt idx="4935">
                  <c:v>0.17363870803571199</c:v>
                </c:pt>
                <c:pt idx="4936">
                  <c:v>0.178106463253767</c:v>
                </c:pt>
                <c:pt idx="4937">
                  <c:v>0.182452340631057</c:v>
                </c:pt>
                <c:pt idx="4938">
                  <c:v>0.18667336629374701</c:v>
                </c:pt>
                <c:pt idx="4939">
                  <c:v>0.19076665180374</c:v>
                </c:pt>
                <c:pt idx="4940">
                  <c:v>0.19472939613523099</c:v>
                </c:pt>
                <c:pt idx="4941">
                  <c:v>0.198558887591443</c:v>
                </c:pt>
                <c:pt idx="4942">
                  <c:v>0.20225250566023101</c:v>
                </c:pt>
                <c:pt idx="4943">
                  <c:v>0.20580772280729501</c:v>
                </c:pt>
                <c:pt idx="4944">
                  <c:v>0.20922210620576701</c:v>
                </c:pt>
                <c:pt idx="4945">
                  <c:v>0.21249331940098601</c:v>
                </c:pt>
                <c:pt idx="4946">
                  <c:v>0.215619123909331</c:v>
                </c:pt>
                <c:pt idx="4947">
                  <c:v>0.21859738075000601</c:v>
                </c:pt>
                <c:pt idx="4948">
                  <c:v>0.22142605190874801</c:v>
                </c:pt>
                <c:pt idx="4949">
                  <c:v>0.22410320173242501</c:v>
                </c:pt>
                <c:pt idx="4950">
                  <c:v>0.22662699825360699</c:v>
                </c:pt>
                <c:pt idx="4951">
                  <c:v>0.22899571444417199</c:v>
                </c:pt>
                <c:pt idx="4952">
                  <c:v>0.23120772939711301</c:v>
                </c:pt>
                <c:pt idx="4953">
                  <c:v>0.23326152943571299</c:v>
                </c:pt>
                <c:pt idx="4954">
                  <c:v>0.23515570914935699</c:v>
                </c:pt>
                <c:pt idx="4955">
                  <c:v>0.23688897235525</c:v>
                </c:pt>
                <c:pt idx="4956">
                  <c:v>0.23846013298539001</c:v>
                </c:pt>
                <c:pt idx="4957">
                  <c:v>0.23986811589819201</c:v>
                </c:pt>
                <c:pt idx="4958">
                  <c:v>0.24111195761420701</c:v>
                </c:pt>
                <c:pt idx="4959">
                  <c:v>0.242190806975425</c:v>
                </c:pt>
                <c:pt idx="4960">
                  <c:v>0.24310392572772399</c:v>
                </c:pt>
                <c:pt idx="4961">
                  <c:v>0.243850689026056</c:v>
                </c:pt>
                <c:pt idx="4962">
                  <c:v>0.24443058586202099</c:v>
                </c:pt>
                <c:pt idx="4963">
                  <c:v>0.24484321941355799</c:v>
                </c:pt>
                <c:pt idx="4964">
                  <c:v>0.24508830731648101</c:v>
                </c:pt>
                <c:pt idx="4965">
                  <c:v>0.24516568185770601</c:v>
                </c:pt>
                <c:pt idx="4966">
                  <c:v>0.245075290090012</c:v>
                </c:pt>
                <c:pt idx="4967">
                  <c:v>0.24481719386827799</c:v>
                </c:pt>
                <c:pt idx="4968">
                  <c:v>0.24439156980715099</c:v>
                </c:pt>
                <c:pt idx="4969">
                  <c:v>0.24379870916019</c:v>
                </c:pt>
                <c:pt idx="4970">
                  <c:v>0.24303901762056701</c:v>
                </c:pt>
                <c:pt idx="4971">
                  <c:v>0.24211301504344199</c:v>
                </c:pt>
                <c:pt idx="4972">
                  <c:v>0.24102133509023799</c:v>
                </c:pt>
                <c:pt idx="4973">
                  <c:v>0.23976472479502101</c:v>
                </c:pt>
                <c:pt idx="4974">
                  <c:v>0.238344044053309</c:v>
                </c:pt>
                <c:pt idx="4975">
                  <c:v>0.236760265033648</c:v>
                </c:pt>
                <c:pt idx="4976">
                  <c:v>0.23501447151235499</c:v>
                </c:pt>
                <c:pt idx="4977">
                  <c:v>0.23310785813189899</c:v>
                </c:pt>
                <c:pt idx="4978">
                  <c:v>0.23104172958340499</c:v>
                </c:pt>
                <c:pt idx="4979">
                  <c:v>0.22881749971386001</c:v>
                </c:pt>
                <c:pt idx="4980">
                  <c:v>0.22643669055861601</c:v>
                </c:pt>
                <c:pt idx="4981">
                  <c:v>0.22390093129987301</c:v>
                </c:pt>
                <c:pt idx="4982">
                  <c:v>0.22121195715182199</c:v>
                </c:pt>
                <c:pt idx="4983">
                  <c:v>0.21837160817325499</c:v>
                </c:pt>
                <c:pt idx="4984">
                  <c:v>0.215381828008405</c:v>
                </c:pt>
                <c:pt idx="4985">
                  <c:v>0.21224466255692201</c:v>
                </c:pt>
                <c:pt idx="4986">
                  <c:v>0.20896225857386799</c:v>
                </c:pt>
                <c:pt idx="4987">
                  <c:v>0.205536862200694</c:v>
                </c:pt>
                <c:pt idx="4988">
                  <c:v>0.20197081742821499</c:v>
                </c:pt>
                <c:pt idx="4989">
                  <c:v>0.19826656449261701</c:v>
                </c:pt>
                <c:pt idx="4990">
                  <c:v>0.19442663820561601</c:v>
                </c:pt>
                <c:pt idx="4991">
                  <c:v>0.19045366621988499</c:v>
                </c:pt>
                <c:pt idx="4992">
                  <c:v>0.18635036723096499</c:v>
                </c:pt>
                <c:pt idx="4993">
                  <c:v>0.18211954911685899</c:v>
                </c:pt>
                <c:pt idx="4994">
                  <c:v>0.17776410701661599</c:v>
                </c:pt>
                <c:pt idx="4995">
                  <c:v>0.173287021349189</c:v>
                </c:pt>
                <c:pt idx="4996">
                  <c:v>0.16869135577394201</c:v>
                </c:pt>
                <c:pt idx="4997">
                  <c:v>0.163980255094197</c:v>
                </c:pt>
                <c:pt idx="4998">
                  <c:v>0.159156943105251</c:v>
                </c:pt>
                <c:pt idx="4999">
                  <c:v>0.15422472038833801</c:v>
                </c:pt>
                <c:pt idx="5000">
                  <c:v>0.14918696205205401</c:v>
                </c:pt>
                <c:pt idx="5001">
                  <c:v>0.14404711542277299</c:v>
                </c:pt>
                <c:pt idx="5002">
                  <c:v>0.13880869768565299</c:v>
                </c:pt>
                <c:pt idx="5003">
                  <c:v>0.13347529347783299</c:v>
                </c:pt>
                <c:pt idx="5004">
                  <c:v>0.128050552435474</c:v>
                </c:pt>
                <c:pt idx="5005">
                  <c:v>0.12253818669632099</c:v>
                </c:pt>
                <c:pt idx="5006">
                  <c:v>0.11694196835949699</c:v>
                </c:pt>
                <c:pt idx="5007">
                  <c:v>0.11126572690426299</c:v>
                </c:pt>
                <c:pt idx="5008">
                  <c:v>0.105513346569516</c:v>
                </c:pt>
                <c:pt idx="5009">
                  <c:v>9.9688763695810007E-2</c:v>
                </c:pt>
                <c:pt idx="5010">
                  <c:v>9.3795964031731696E-2</c:v>
                </c:pt>
                <c:pt idx="5011">
                  <c:v>8.7838980006458095E-2</c:v>
                </c:pt>
                <c:pt idx="5012">
                  <c:v>8.1821887970376705E-2</c:v>
                </c:pt>
                <c:pt idx="5013">
                  <c:v>7.5748805405647504E-2</c:v>
                </c:pt>
                <c:pt idx="5014">
                  <c:v>6.9623888108619802E-2</c:v>
                </c:pt>
                <c:pt idx="5015">
                  <c:v>6.3451327346030401E-2</c:v>
                </c:pt>
                <c:pt idx="5016">
                  <c:v>5.72353469869291E-2</c:v>
                </c:pt>
                <c:pt idx="5017">
                  <c:v>5.0980200612295502E-2</c:v>
                </c:pt>
                <c:pt idx="5018">
                  <c:v>4.4690168604322698E-2</c:v>
                </c:pt>
                <c:pt idx="5019">
                  <c:v>3.8369555217362197E-2</c:v>
                </c:pt>
                <c:pt idx="5020">
                  <c:v>3.2022685632532202E-2</c:v>
                </c:pt>
                <c:pt idx="5021">
                  <c:v>2.56539029980066E-2</c:v>
                </c:pt>
                <c:pt idx="5022">
                  <c:v>1.92675654570083E-2</c:v>
                </c:pt>
                <c:pt idx="5023">
                  <c:v>1.28680431655423E-2</c:v>
                </c:pt>
                <c:pt idx="5024">
                  <c:v>6.4597153019074899E-3</c:v>
                </c:pt>
                <c:pt idx="5025" formatCode="0.00E+00">
                  <c:v>4.69670700358152E-5</c:v>
                </c:pt>
                <c:pt idx="5026">
                  <c:v>-6.3658133012932296E-3</c:v>
                </c:pt>
                <c:pt idx="5027">
                  <c:v>-1.2774237561307199E-2</c:v>
                </c:pt>
                <c:pt idx="5028">
                  <c:v>-1.91739204401104E-2</c:v>
                </c:pt>
                <c:pt idx="5029">
                  <c:v>-2.5560482649514198E-2</c:v>
                </c:pt>
                <c:pt idx="5030">
                  <c:v>-3.1929553879773698E-2</c:v>
                </c:pt>
                <c:pt idx="5031">
                  <c:v>-3.8276775790180503E-2</c:v>
                </c:pt>
                <c:pt idx="5032">
                  <c:v>-4.4597804991465297E-2</c:v>
                </c:pt>
                <c:pt idx="5033">
                  <c:v>-5.08883160179689E-2</c:v>
                </c:pt>
                <c:pt idx="5034">
                  <c:v>-5.7144004287548698E-2</c:v>
                </c:pt>
                <c:pt idx="5035">
                  <c:v>-6.3360589047193994E-2</c:v>
                </c:pt>
                <c:pt idx="5036">
                  <c:v>-6.9533816302335405E-2</c:v>
                </c:pt>
                <c:pt idx="5037">
                  <c:v>-7.5659461727843796E-2</c:v>
                </c:pt>
                <c:pt idx="5038">
                  <c:v>-8.1733333558725696E-2</c:v>
                </c:pt>
                <c:pt idx="5039">
                  <c:v>-8.7751275458538794E-2</c:v>
                </c:pt>
                <c:pt idx="5040">
                  <c:v>-9.3709169363563397E-2</c:v>
                </c:pt>
                <c:pt idx="5041">
                  <c:v>-9.9602938300783303E-2</c:v>
                </c:pt>
                <c:pt idx="5042">
                  <c:v>-0.10542854917775001</c:v>
                </c:pt>
                <c:pt idx="5043">
                  <c:v>-0.111182015542417</c:v>
                </c:pt>
                <c:pt idx="5044">
                  <c:v>-0.116859400311062</c:v>
                </c:pt>
                <c:pt idx="5045">
                  <c:v>-0.122456818462422</c:v>
                </c:pt>
                <c:pt idx="5046">
                  <c:v>-0.127970439696205</c:v>
                </c:pt>
                <c:pt idx="5047">
                  <c:v>-0.13339649105415599</c:v>
                </c:pt>
                <c:pt idx="5048">
                  <c:v>-0.138731259501884</c:v>
                </c:pt>
                <c:pt idx="5049">
                  <c:v>-0.14397109446968201</c:v>
                </c:pt>
                <c:pt idx="5050">
                  <c:v>-0.14911241035060399</c:v>
                </c:pt>
                <c:pt idx="5051">
                  <c:v>-0.15415168895408499</c:v>
                </c:pt>
                <c:pt idx="5052">
                  <c:v>-0.15908548191343699</c:v>
                </c:pt>
                <c:pt idx="5053">
                  <c:v>-0.16391041304555101</c:v>
                </c:pt>
                <c:pt idx="5054">
                  <c:v>-0.16862318066121501</c:v>
                </c:pt>
                <c:pt idx="5055">
                  <c:v>-0.173220559824453</c:v>
                </c:pt>
                <c:pt idx="5056">
                  <c:v>-0.177699404559339</c:v>
                </c:pt>
                <c:pt idx="5057">
                  <c:v>-0.18205665000278301</c:v>
                </c:pt>
                <c:pt idx="5058">
                  <c:v>-0.186289314501808</c:v>
                </c:pt>
                <c:pt idx="5059">
                  <c:v>-0.19039450165388899</c:v>
                </c:pt>
                <c:pt idx="5060">
                  <c:v>-0.194369402288955</c:v>
                </c:pt>
                <c:pt idx="5061">
                  <c:v>-0.19821129639169799</c:v>
                </c:pt>
                <c:pt idx="5062">
                  <c:v>-0.201917554962871</c:v>
                </c:pt>
                <c:pt idx="5063">
                  <c:v>-0.205485641818307</c:v>
                </c:pt>
                <c:pt idx="5064">
                  <c:v>-0.208913115324427</c:v>
                </c:pt>
                <c:pt idx="5065">
                  <c:v>-0.21219763006903899</c:v>
                </c:pt>
                <c:pt idx="5066">
                  <c:v>-0.215336938466302</c:v>
                </c:pt>
                <c:pt idx="5067">
                  <c:v>-0.218328892294743</c:v>
                </c:pt>
                <c:pt idx="5068">
                  <c:v>-0.22117144416727699</c:v>
                </c:pt>
                <c:pt idx="5069">
                  <c:v>-0.22386264893223601</c:v>
                </c:pt>
                <c:pt idx="5070">
                  <c:v>-0.22640066500442499</c:v>
                </c:pt>
                <c:pt idx="5071">
                  <c:v>-0.228783755625316</c:v>
                </c:pt>
                <c:pt idx="5072">
                  <c:v>-0.231010290051511</c:v>
                </c:pt>
                <c:pt idx="5073">
                  <c:v>-0.23307874467065301</c:v>
                </c:pt>
                <c:pt idx="5074">
                  <c:v>-0.23498770404403099</c:v>
                </c:pt>
                <c:pt idx="5075">
                  <c:v>-0.23673586187516399</c:v>
                </c:pt>
                <c:pt idx="5076">
                  <c:v>-0.23832202190369001</c:v>
                </c:pt>
                <c:pt idx="5077">
                  <c:v>-0.23974509872397201</c:v>
                </c:pt>
                <c:pt idx="5078">
                  <c:v>-0.24100411852783399</c:v>
                </c:pt>
                <c:pt idx="5079">
                  <c:v>-0.24209821977093701</c:v>
                </c:pt>
                <c:pt idx="5080">
                  <c:v>-0.24302665376233101</c:v>
                </c:pt>
                <c:pt idx="5081">
                  <c:v>-0.24378878517678501</c:v>
                </c:pt>
                <c:pt idx="5082">
                  <c:v>-0.24438409248953299</c:v>
                </c:pt>
                <c:pt idx="5083">
                  <c:v>-0.24481216833316</c:v>
                </c:pt>
                <c:pt idx="5084">
                  <c:v>-0.245072719776356</c:v>
                </c:pt>
                <c:pt idx="5085">
                  <c:v>-0.24516556852437099</c:v>
                </c:pt>
                <c:pt idx="5086">
                  <c:v>-0.24509065104102101</c:v>
                </c:pt>
                <c:pt idx="5087">
                  <c:v>-0.24484801859216701</c:v>
                </c:pt>
                <c:pt idx="5088">
                  <c:v>-0.244437837210633</c:v>
                </c:pt>
                <c:pt idx="5089">
                  <c:v>-0.24386038758258999</c:v>
                </c:pt>
                <c:pt idx="5090">
                  <c:v>-0.24311606485548001</c:v>
                </c:pt>
                <c:pt idx="5091">
                  <c:v>-0.24220537836762501</c:v>
                </c:pt>
                <c:pt idx="5092">
                  <c:v>-0.24112895129968201</c:v>
                </c:pt>
                <c:pt idx="5093">
                  <c:v>-0.23988752024820301</c:v>
                </c:pt>
                <c:pt idx="5094">
                  <c:v>-0.23848193472158499</c:v>
                </c:pt>
                <c:pt idx="5095">
                  <c:v>-0.236913156558751</c:v>
                </c:pt>
                <c:pt idx="5096">
                  <c:v>-0.235182259270969</c:v>
                </c:pt>
                <c:pt idx="5097">
                  <c:v>-0.233290427307249</c:v>
                </c:pt>
                <c:pt idx="5098">
                  <c:v>-0.23123895524382701</c:v>
                </c:pt>
                <c:pt idx="5099">
                  <c:v>-0.22902924689828999</c:v>
                </c:pt>
                <c:pt idx="5100">
                  <c:v>-0.226662814368946</c:v>
                </c:pt>
                <c:pt idx="5101">
                  <c:v>-0.224141277000102</c:v>
                </c:pt>
                <c:pt idx="5102">
                  <c:v>-0.22146636027394501</c:v>
                </c:pt>
                <c:pt idx="5103">
                  <c:v>-0.21863989462980299</c:v>
                </c:pt>
                <c:pt idx="5104">
                  <c:v>-0.21566381421157599</c:v>
                </c:pt>
                <c:pt idx="5105">
                  <c:v>-0.21254015554421099</c:v>
                </c:pt>
                <c:pt idx="5106">
                  <c:v>-0.20927105614010599</c:v>
                </c:pt>
                <c:pt idx="5107">
                  <c:v>-0.20585875303642201</c:v>
                </c:pt>
                <c:pt idx="5108">
                  <c:v>-0.202305581264277</c:v>
                </c:pt>
                <c:pt idx="5109">
                  <c:v>-0.198613972250896</c:v>
                </c:pt>
                <c:pt idx="5110">
                  <c:v>-0.19478645215578599</c:v>
                </c:pt>
                <c:pt idx="5111">
                  <c:v>-0.19082564014209299</c:v>
                </c:pt>
                <c:pt idx="5112">
                  <c:v>-0.186734246584316</c:v>
                </c:pt>
                <c:pt idx="5113">
                  <c:v>-0.1825150712136</c:v>
                </c:pt>
                <c:pt idx="5114">
                  <c:v>-0.178171001201891</c:v>
                </c:pt>
                <c:pt idx="5115">
                  <c:v>-0.17370500918624801</c:v>
                </c:pt>
                <c:pt idx="5116">
                  <c:v>-0.169120151234676</c:v>
                </c:pt>
                <c:pt idx="5117">
                  <c:v>-0.164419564754863</c:v>
                </c:pt>
                <c:pt idx="5118">
                  <c:v>-0.159606466347265</c:v>
                </c:pt>
                <c:pt idx="5119">
                  <c:v>-0.15468414960398599</c:v>
                </c:pt>
                <c:pt idx="5120">
                  <c:v>-0.14965598285498599</c:v>
                </c:pt>
                <c:pt idx="5121">
                  <c:v>-0.144525406863138</c:v>
                </c:pt>
                <c:pt idx="5122">
                  <c:v>-0.13929593246972599</c:v>
                </c:pt>
                <c:pt idx="5123">
                  <c:v>-0.13397113819197901</c:v>
                </c:pt>
                <c:pt idx="5124">
                  <c:v>-0.128554667774301</c:v>
                </c:pt>
                <c:pt idx="5125">
                  <c:v>-0.12305022769486899</c:v>
                </c:pt>
                <c:pt idx="5126">
                  <c:v>-0.117461584629295</c:v>
                </c:pt>
                <c:pt idx="5127">
                  <c:v>-0.11179256287309999</c:v>
                </c:pt>
                <c:pt idx="5128">
                  <c:v>-0.106047041724758</c:v>
                </c:pt>
                <c:pt idx="5129">
                  <c:v>-0.10022895283109599</c:v>
                </c:pt>
                <c:pt idx="5130">
                  <c:v>-9.4342277496886798E-2</c:v>
                </c:pt>
                <c:pt idx="5131">
                  <c:v>-8.8391043960441701E-2</c:v>
                </c:pt>
                <c:pt idx="5132">
                  <c:v>-8.2379324637102305E-2</c:v>
                </c:pt>
                <c:pt idx="5133">
                  <c:v>-7.6311233332493594E-2</c:v>
                </c:pt>
                <c:pt idx="5134">
                  <c:v>-7.0190922427457197E-2</c:v>
                </c:pt>
                <c:pt idx="5135">
                  <c:v>-6.4022580036586493E-2</c:v>
                </c:pt>
                <c:pt idx="5136">
                  <c:v>-5.7810427142309398E-2</c:v>
                </c:pt>
                <c:pt idx="5137">
                  <c:v>-5.1558714706479998E-2</c:v>
                </c:pt>
                <c:pt idx="5138">
                  <c:v>-4.5271720761455102E-2</c:v>
                </c:pt>
                <c:pt idx="5139">
                  <c:v>-3.8953747482646801E-2</c:v>
                </c:pt>
                <c:pt idx="5140">
                  <c:v>-3.2609118244553398E-2</c:v>
                </c:pt>
                <c:pt idx="5141">
                  <c:v>-2.6242174662284599E-2</c:v>
                </c:pt>
                <c:pt idx="5142">
                  <c:v>-1.9857273620604202E-2</c:v>
                </c:pt>
                <c:pt idx="5143">
                  <c:v>-1.3458784292523999E-2</c:v>
                </c:pt>
                <c:pt idx="5144">
                  <c:v>-7.0510851494884801E-3</c:v>
                </c:pt>
                <c:pt idx="5145">
                  <c:v>-6.3856096519747797E-4</c:v>
                </c:pt>
                <c:pt idx="5146">
                  <c:v>5.7744001848847402E-3</c:v>
                </c:pt>
                <c:pt idx="5147">
                  <c:v>1.21834099262792E-2</c:v>
                </c:pt>
                <c:pt idx="5148">
                  <c:v>1.8584082588446699E-2</c:v>
                </c:pt>
                <c:pt idx="5149">
                  <c:v>2.4972038205892201E-2</c:v>
                </c:pt>
                <c:pt idx="5150">
                  <c:v>3.1342905515364797E-2</c:v>
                </c:pt>
                <c:pt idx="5151">
                  <c:v>3.7692324947103298E-2</c:v>
                </c:pt>
                <c:pt idx="5152">
                  <c:v>4.4015951608079598E-2</c:v>
                </c:pt>
                <c:pt idx="5153">
                  <c:v>5.0309458255198898E-2</c:v>
                </c:pt>
                <c:pt idx="5154">
                  <c:v>5.6568538256422302E-2</c:v>
                </c:pt>
                <c:pt idx="5155">
                  <c:v>6.2788908537785001E-2</c:v>
                </c:pt>
                <c:pt idx="5156">
                  <c:v>6.8966312514293804E-2</c:v>
                </c:pt>
                <c:pt idx="5157">
                  <c:v>7.5096523002698895E-2</c:v>
                </c:pt>
                <c:pt idx="5158">
                  <c:v>8.1175345114144801E-2</c:v>
                </c:pt>
                <c:pt idx="5159">
                  <c:v>8.7198619124723695E-2</c:v>
                </c:pt>
                <c:pt idx="5160">
                  <c:v>9.3162223321964596E-2</c:v>
                </c:pt>
                <c:pt idx="5161">
                  <c:v>9.9062076825311901E-2</c:v>
                </c:pt>
                <c:pt idx="5162">
                  <c:v>0.104894142378662</c:v>
                </c:pt>
                <c:pt idx="5163">
                  <c:v>0.11065442911305</c:v>
                </c:pt>
                <c:pt idx="5164">
                  <c:v>0.11633899527758799</c:v>
                </c:pt>
                <c:pt idx="5165">
                  <c:v>0.12194395093680099</c:v>
                </c:pt>
                <c:pt idx="5166">
                  <c:v>0.127465460632499</c:v>
                </c:pt>
                <c:pt idx="5167">
                  <c:v>0.13289974600837001</c:v>
                </c:pt>
                <c:pt idx="5168">
                  <c:v>0.138243088395504</c:v>
                </c:pt>
                <c:pt idx="5169">
                  <c:v>0.143491831357066</c:v>
                </c:pt>
                <c:pt idx="5170">
                  <c:v>0.148642383190391</c:v>
                </c:pt>
                <c:pt idx="5171">
                  <c:v>0.15369121938477501</c:v>
                </c:pt>
                <c:pt idx="5172">
                  <c:v>0.15863488503329001</c:v>
                </c:pt>
                <c:pt idx="5173">
                  <c:v>0.163469997196969</c:v>
                </c:pt>
                <c:pt idx="5174">
                  <c:v>0.16819324721974499</c:v>
                </c:pt>
                <c:pt idx="5175">
                  <c:v>0.172801402992554</c:v>
                </c:pt>
                <c:pt idx="5176">
                  <c:v>0.177291311165062</c:v>
                </c:pt>
                <c:pt idx="5177">
                  <c:v>0.18165989930349299</c:v>
                </c:pt>
                <c:pt idx="5178">
                  <c:v>0.185904177993091</c:v>
                </c:pt>
                <c:pt idx="5179">
                  <c:v>0.19002124288376701</c:v>
                </c:pt>
                <c:pt idx="5180">
                  <c:v>0.194008276677541</c:v>
                </c:pt>
                <c:pt idx="5181">
                  <c:v>0.19786255105641201</c:v>
                </c:pt>
                <c:pt idx="5182">
                  <c:v>0.201581428549339</c:v>
                </c:pt>
                <c:pt idx="5183">
                  <c:v>0.20516236433705701</c:v>
                </c:pt>
                <c:pt idx="5184">
                  <c:v>0.20860290799348999</c:v>
                </c:pt>
                <c:pt idx="5185">
                  <c:v>0.211900705162575</c:v>
                </c:pt>
                <c:pt idx="5186">
                  <c:v>0.215053499169338</c:v>
                </c:pt>
                <c:pt idx="5187">
                  <c:v>0.21805913256413301</c:v>
                </c:pt>
                <c:pt idx="5188">
                  <c:v>0.22091554859898199</c:v>
                </c:pt>
                <c:pt idx="5189">
                  <c:v>0.22362079263500101</c:v>
                </c:pt>
                <c:pt idx="5190">
                  <c:v>0.226173013479953</c:v>
                </c:pt>
                <c:pt idx="5191">
                  <c:v>0.22857046465502001</c:v>
                </c:pt>
                <c:pt idx="5192">
                  <c:v>0.23081150558990801</c:v>
                </c:pt>
                <c:pt idx="5193">
                  <c:v>0.23289460274549101</c:v>
                </c:pt>
                <c:pt idx="5194">
                  <c:v>0.23481833066320401</c:v>
                </c:pt>
                <c:pt idx="5195">
                  <c:v>0.23658137294048301</c:v>
                </c:pt>
                <c:pt idx="5196">
                  <c:v>0.23818252313157601</c:v>
                </c:pt>
                <c:pt idx="5197">
                  <c:v>0.239620685573112</c:v>
                </c:pt>
                <c:pt idx="5198">
                  <c:v>0.24089487613385999</c:v>
                </c:pt>
                <c:pt idx="5199">
                  <c:v>0.242004222888166</c:v>
                </c:pt>
                <c:pt idx="5200">
                  <c:v>0.24294796671261301</c:v>
                </c:pt>
                <c:pt idx="5201">
                  <c:v>0.24372546180548499</c:v>
                </c:pt>
                <c:pt idx="5202">
                  <c:v>0.24433617612868799</c:v>
                </c:pt>
                <c:pt idx="5203">
                  <c:v>0.24477969177182499</c:v>
                </c:pt>
                <c:pt idx="5204">
                  <c:v>0.245055705238167</c:v>
                </c:pt>
                <c:pt idx="5205">
                  <c:v>0.245164027652336</c:v>
                </c:pt>
                <c:pt idx="5206">
                  <c:v>0.245104584889557</c:v>
                </c:pt>
                <c:pt idx="5207">
                  <c:v>0.244877417626373</c:v>
                </c:pt>
                <c:pt idx="5208">
                  <c:v>0.244482681312817</c:v>
                </c:pt>
                <c:pt idx="5209">
                  <c:v>0.243920646066036</c:v>
                </c:pt>
                <c:pt idx="5210">
                  <c:v>0.243191696485449</c:v>
                </c:pt>
                <c:pt idx="5211">
                  <c:v>0.24229633138956799</c:v>
                </c:pt>
                <c:pt idx="5212">
                  <c:v>0.24123516347465501</c:v>
                </c:pt>
                <c:pt idx="5213">
                  <c:v>0.240008918895461</c:v>
                </c:pt>
                <c:pt idx="5214">
                  <c:v>0.23861843676831401</c:v>
                </c:pt>
                <c:pt idx="5215">
                  <c:v>0.237064668596916</c:v>
                </c:pt>
                <c:pt idx="5216">
                  <c:v>0.23534867762123399</c:v>
                </c:pt>
                <c:pt idx="5217">
                  <c:v>0.233471638089921</c:v>
                </c:pt>
                <c:pt idx="5218">
                  <c:v>0.231434834456787</c:v>
                </c:pt>
                <c:pt idx="5219">
                  <c:v>0.22923966050184599</c:v>
                </c:pt>
                <c:pt idx="5220">
                  <c:v>0.226887618377556</c:v>
                </c:pt>
                <c:pt idx="5221">
                  <c:v>0.22438031758090199</c:v>
                </c:pt>
                <c:pt idx="5222">
                  <c:v>0.22171947385201901</c:v>
                </c:pt>
                <c:pt idx="5223">
                  <c:v>0.218906908000115</c:v>
                </c:pt>
                <c:pt idx="5224">
                  <c:v>0.21594454465749499</c:v>
                </c:pt>
                <c:pt idx="5225">
                  <c:v>0.21283441096254099</c:v>
                </c:pt>
                <c:pt idx="5226">
                  <c:v>0.20957863517254699</c:v>
                </c:pt>
                <c:pt idx="5227">
                  <c:v>0.20617944520735201</c:v>
                </c:pt>
                <c:pt idx="5228">
                  <c:v>0.202639167124786</c:v>
                </c:pt>
                <c:pt idx="5229">
                  <c:v>0.19896022352895101</c:v>
                </c:pt>
                <c:pt idx="5230">
                  <c:v>0.19514513191243901</c:v>
                </c:pt>
                <c:pt idx="5231">
                  <c:v>0.19119650293361601</c:v>
                </c:pt>
                <c:pt idx="5232">
                  <c:v>0.18711703863015899</c:v>
                </c:pt>
                <c:pt idx="5233">
                  <c:v>0.18290953057005099</c:v>
                </c:pt>
                <c:pt idx="5234">
                  <c:v>0.178576857941325</c:v>
                </c:pt>
                <c:pt idx="5235">
                  <c:v>0.174121985581838</c:v>
                </c:pt>
                <c:pt idx="5236">
                  <c:v>0.169547961950438</c:v>
                </c:pt>
                <c:pt idx="5237">
                  <c:v>0.16485791704091499</c:v>
                </c:pt>
                <c:pt idx="5238">
                  <c:v>0.16005506024015101</c:v>
                </c:pt>
                <c:pt idx="5239">
                  <c:v>0.15514267813194299</c:v>
                </c:pt>
                <c:pt idx="5240">
                  <c:v>0.150124132248003</c:v>
                </c:pt>
                <c:pt idx="5241">
                  <c:v>0.14500285676767</c:v>
                </c:pt>
                <c:pt idx="5242">
                  <c:v>0.13978235616790599</c:v>
                </c:pt>
                <c:pt idx="5243">
                  <c:v>0.134466202825195</c:v>
                </c:pt>
                <c:pt idx="5244">
                  <c:v>0.12905803457097201</c:v>
                </c:pt>
                <c:pt idx="5245">
                  <c:v>0.12356155220225901</c:v>
                </c:pt>
                <c:pt idx="5246">
                  <c:v>0.117980516949228</c:v>
                </c:pt>
                <c:pt idx="5247">
                  <c:v>0.112318747901389</c:v>
                </c:pt>
                <c:pt idx="5248">
                  <c:v>0.106580119394205</c:v>
                </c:pt>
                <c:pt idx="5249">
                  <c:v>0.10076855835788601</c:v>
                </c:pt>
                <c:pt idx="5250">
                  <c:v>9.48880416302052E-2</c:v>
                </c:pt>
                <c:pt idx="5251">
                  <c:v>8.8942593235155201E-2</c:v>
                </c:pt>
                <c:pt idx="5252">
                  <c:v>8.2936281629318001E-2</c:v>
                </c:pt>
                <c:pt idx="5253">
                  <c:v>7.6873216917830403E-2</c:v>
                </c:pt>
                <c:pt idx="5254">
                  <c:v>7.0757548041847695E-2</c:v>
                </c:pt>
                <c:pt idx="5255">
                  <c:v>6.4593459939433606E-2</c:v>
                </c:pt>
                <c:pt idx="5256">
                  <c:v>5.8385170681816402E-2</c:v>
                </c:pt>
                <c:pt idx="5257">
                  <c:v>5.21369285869724E-2</c:v>
                </c:pt>
                <c:pt idx="5258">
                  <c:v>4.58530093125121E-2</c:v>
                </c:pt>
                <c:pt idx="5259">
                  <c:v>3.95377129298577E-2</c:v>
                </c:pt>
                <c:pt idx="5260">
                  <c:v>3.3195360981713697E-2</c:v>
                </c:pt>
                <c:pt idx="5261">
                  <c:v>2.6830293524845499E-2</c:v>
                </c:pt>
                <c:pt idx="5262">
                  <c:v>2.04468661601886E-2</c:v>
                </c:pt>
                <c:pt idx="5263">
                  <c:v>1.4049447052321E-2</c:v>
                </c:pt>
                <c:pt idx="5264">
                  <c:v>7.6424139403380503E-3</c:v>
                </c:pt>
                <c:pt idx="5265">
                  <c:v>1.2301511421760501E-3</c:v>
                </c:pt>
                <c:pt idx="5266">
                  <c:v>-5.1829534455666501E-3</c:v>
                </c:pt>
                <c:pt idx="5267">
                  <c:v>-1.1592511350257E-2</c:v>
                </c:pt>
                <c:pt idx="5268">
                  <c:v>-1.7994136526249101E-2</c:v>
                </c:pt>
                <c:pt idx="5269">
                  <c:v>-2.4383448356244598E-2</c:v>
                </c:pt>
                <c:pt idx="5270">
                  <c:v>-3.0756074648939698E-2</c:v>
                </c:pt>
                <c:pt idx="5271">
                  <c:v>-3.7107654630904999E-2</c:v>
                </c:pt>
                <c:pt idx="5272">
                  <c:v>-4.3433841930652799E-2</c:v>
                </c:pt>
                <c:pt idx="5273">
                  <c:v>-4.9730307552849198E-2</c:v>
                </c:pt>
                <c:pt idx="5274">
                  <c:v>-5.5992742840635601E-2</c:v>
                </c:pt>
                <c:pt idx="5275">
                  <c:v>-6.2216862424032099E-2</c:v>
                </c:pt>
                <c:pt idx="5276">
                  <c:v>-6.8398407152407095E-2</c:v>
                </c:pt>
                <c:pt idx="5277">
                  <c:v>-7.4533147009003597E-2</c:v>
                </c:pt>
                <c:pt idx="5278">
                  <c:v>-8.0616884005530104E-2</c:v>
                </c:pt>
                <c:pt idx="5279">
                  <c:v>-8.6645455054834203E-2</c:v>
                </c:pt>
                <c:pt idx="5280">
                  <c:v>-9.2614734819693706E-2</c:v>
                </c:pt>
                <c:pt idx="5281">
                  <c:v>-9.8520638535775099E-2</c:v>
                </c:pt>
                <c:pt idx="5282">
                  <c:v>-0.104359124806828</c:v>
                </c:pt>
                <c:pt idx="5283">
                  <c:v>-0.110126198370205</c:v>
                </c:pt>
                <c:pt idx="5284">
                  <c:v>-0.115817912830809</c:v>
                </c:pt>
                <c:pt idx="5285">
                  <c:v>-0.12143037336159999</c:v>
                </c:pt>
                <c:pt idx="5286">
                  <c:v>-0.12695973936882199</c:v>
                </c:pt>
                <c:pt idx="5287">
                  <c:v>-0.13240222712010799</c:v>
                </c:pt>
                <c:pt idx="5288">
                  <c:v>-0.13775411233368101</c:v>
                </c:pt>
                <c:pt idx="5289">
                  <c:v>-0.14301173272687101</c:v>
                </c:pt>
                <c:pt idx="5290">
                  <c:v>-0.14817149052220599</c:v>
                </c:pt>
                <c:pt idx="5291">
                  <c:v>-0.153229854909362</c:v>
                </c:pt>
                <c:pt idx="5292">
                  <c:v>-0.158183364461293</c:v>
                </c:pt>
                <c:pt idx="5293">
                  <c:v>-0.163028629502871</c:v>
                </c:pt>
                <c:pt idx="5294">
                  <c:v>-0.167762334430437</c:v>
                </c:pt>
                <c:pt idx="5295">
                  <c:v>-0.17238123998066199</c:v>
                </c:pt>
                <c:pt idx="5296">
                  <c:v>-0.176882185447163</c:v>
                </c:pt>
                <c:pt idx="5297">
                  <c:v>-0.181262090843369</c:v>
                </c:pt>
                <c:pt idx="5298">
                  <c:v>-0.18551795901015</c:v>
                </c:pt>
                <c:pt idx="5299">
                  <c:v>-0.18964687766676699</c:v>
                </c:pt>
                <c:pt idx="5300">
                  <c:v>-0.19364602140373299</c:v>
                </c:pt>
                <c:pt idx="5301">
                  <c:v>-0.19751265361624201</c:v>
                </c:pt>
                <c:pt idx="5302">
                  <c:v>-0.20124412837681599</c:v>
                </c:pt>
                <c:pt idx="5303">
                  <c:v>-0.20483789224590801</c:v>
                </c:pt>
                <c:pt idx="5304">
                  <c:v>-0.20829148601921799</c:v>
                </c:pt>
                <c:pt idx="5305">
                  <c:v>-0.21160254641051501</c:v>
                </c:pt>
                <c:pt idx="5306">
                  <c:v>-0.21476880766883499</c:v>
                </c:pt>
                <c:pt idx="5307">
                  <c:v>-0.21778810312892199</c:v>
                </c:pt>
                <c:pt idx="5308">
                  <c:v>-0.22065836669387801</c:v>
                </c:pt>
                <c:pt idx="5309">
                  <c:v>-0.22337763424898699</c:v>
                </c:pt>
                <c:pt idx="5310">
                  <c:v>-0.22594404500575099</c:v>
                </c:pt>
                <c:pt idx="5311">
                  <c:v>-0.228355842775226</c:v>
                </c:pt>
                <c:pt idx="5312">
                  <c:v>-0.230611377169779</c:v>
                </c:pt>
                <c:pt idx="5313">
                  <c:v>-0.232709104732441</c:v>
                </c:pt>
                <c:pt idx="5314">
                  <c:v>-0.23464758999309299</c:v>
                </c:pt>
                <c:pt idx="5315">
                  <c:v>-0.23642550645075799</c:v>
                </c:pt>
                <c:pt idx="5316">
                  <c:v>-0.23804163748131599</c:v>
                </c:pt>
                <c:pt idx="5317">
                  <c:v>-0.239494877170041</c:v>
                </c:pt>
                <c:pt idx="5318">
                  <c:v>-0.24078423106837599</c:v>
                </c:pt>
                <c:pt idx="5319">
                  <c:v>-0.241908816874432</c:v>
                </c:pt>
                <c:pt idx="5320">
                  <c:v>-0.24286786503674401</c:v>
                </c:pt>
                <c:pt idx="5321">
                  <c:v>-0.24366071928087199</c:v>
                </c:pt>
                <c:pt idx="5322">
                  <c:v>-0.244286837058492</c:v>
                </c:pt>
                <c:pt idx="5323">
                  <c:v>-0.244745789918656</c:v>
                </c:pt>
                <c:pt idx="5324">
                  <c:v>-0.24503726380098501</c:v>
                </c:pt>
                <c:pt idx="5325">
                  <c:v>-0.24516105925057499</c:v>
                </c:pt>
                <c:pt idx="5326">
                  <c:v>-0.24511709155448499</c:v>
                </c:pt>
                <c:pt idx="5327">
                  <c:v>-0.24490539079970999</c:v>
                </c:pt>
                <c:pt idx="5328">
                  <c:v>-0.244526101852586</c:v>
                </c:pt>
                <c:pt idx="5329">
                  <c:v>-0.24397948425966101</c:v>
                </c:pt>
                <c:pt idx="5330">
                  <c:v>-0.24326591207008999</c:v>
                </c:pt>
                <c:pt idx="5331">
                  <c:v>-0.24238587357967201</c:v>
                </c:pt>
                <c:pt idx="5332">
                  <c:v>-0.24133997099670901</c:v>
                </c:pt>
                <c:pt idx="5333">
                  <c:v>-0.24012892002991901</c:v>
                </c:pt>
                <c:pt idx="5334">
                  <c:v>-0.23875354939867799</c:v>
                </c:pt>
                <c:pt idx="5335">
                  <c:v>-0.23721480026592701</c:v>
                </c:pt>
                <c:pt idx="5336">
                  <c:v>-0.235513725594136</c:v>
                </c:pt>
                <c:pt idx="5337">
                  <c:v>-0.23365148942476999</c:v>
                </c:pt>
                <c:pt idx="5338">
                  <c:v>-0.23162936608172899</c:v>
                </c:pt>
                <c:pt idx="5339">
                  <c:v>-0.22944873929934001</c:v>
                </c:pt>
                <c:pt idx="5340">
                  <c:v>-0.22711110127546599</c:v>
                </c:pt>
                <c:pt idx="5341">
                  <c:v>-0.224618051650398</c:v>
                </c:pt>
                <c:pt idx="5342">
                  <c:v>-0.22197129641222599</c:v>
                </c:pt>
                <c:pt idx="5343">
                  <c:v>-0.21917264672943801</c:v>
                </c:pt>
                <c:pt idx="5344">
                  <c:v>-0.21622401771153599</c:v>
                </c:pt>
                <c:pt idx="5345">
                  <c:v>-0.21312742709853699</c:v>
                </c:pt>
                <c:pt idx="5346">
                  <c:v>-0.20988499388023199</c:v>
                </c:pt>
                <c:pt idx="5347">
                  <c:v>-0.20649893684617299</c:v>
                </c:pt>
                <c:pt idx="5348">
                  <c:v>-0.202971573067353</c:v>
                </c:pt>
                <c:pt idx="5349">
                  <c:v>-0.19930531631064699</c:v>
                </c:pt>
                <c:pt idx="5350">
                  <c:v>-0.19550267538707</c:v>
                </c:pt>
                <c:pt idx="5351">
                  <c:v>-0.19156625243501099</c:v>
                </c:pt>
                <c:pt idx="5352">
                  <c:v>-0.187498741139589</c:v>
                </c:pt>
                <c:pt idx="5353">
                  <c:v>-0.183302924889372</c:v>
                </c:pt>
                <c:pt idx="5354">
                  <c:v>-0.17898167487171501</c:v>
                </c:pt>
                <c:pt idx="5355">
                  <c:v>-0.17453794810800699</c:v>
                </c:pt>
                <c:pt idx="5356">
                  <c:v>-0.16997478543019301</c:v>
                </c:pt>
                <c:pt idx="5357">
                  <c:v>-0.165295309399936</c:v>
                </c:pt>
                <c:pt idx="5358">
                  <c:v>-0.16050272217185699</c:v>
                </c:pt>
                <c:pt idx="5359">
                  <c:v>-0.155600303302311</c:v>
                </c:pt>
                <c:pt idx="5360">
                  <c:v>-0.15059140750518801</c:v>
                </c:pt>
                <c:pt idx="5361">
                  <c:v>-0.145479462356293</c:v>
                </c:pt>
                <c:pt idx="5362">
                  <c:v>-0.140267965947867</c:v>
                </c:pt>
                <c:pt idx="5363">
                  <c:v>-0.13496048449484399</c:v>
                </c:pt>
                <c:pt idx="5364">
                  <c:v>-0.129560649894506</c:v>
                </c:pt>
                <c:pt idx="5365">
                  <c:v>-0.124072157241175</c:v>
                </c:pt>
                <c:pt idx="5366">
                  <c:v>-0.118498762297679</c:v>
                </c:pt>
                <c:pt idx="5367">
                  <c:v>-0.112844278925283</c:v>
                </c:pt>
                <c:pt idx="5368">
                  <c:v>-0.107112576473876</c:v>
                </c:pt>
                <c:pt idx="5369">
                  <c:v>-0.101307577134188</c:v>
                </c:pt>
                <c:pt idx="5370">
                  <c:v>-9.5433253253836503E-2</c:v>
                </c:pt>
                <c:pt idx="5371">
                  <c:v>-8.9493624619062601E-2</c:v>
                </c:pt>
                <c:pt idx="5372">
                  <c:v>-8.3492755704000401E-2</c:v>
                </c:pt>
                <c:pt idx="5373">
                  <c:v>-7.7434752889365702E-2</c:v>
                </c:pt>
                <c:pt idx="5374">
                  <c:v>-7.13237616524698E-2</c:v>
                </c:pt>
                <c:pt idx="5375">
                  <c:v>-6.51639637304786E-2</c:v>
                </c:pt>
                <c:pt idx="5376">
                  <c:v>-5.8959574258859899E-2</c:v>
                </c:pt>
                <c:pt idx="5377">
                  <c:v>-5.27148388869755E-2</c:v>
                </c:pt>
                <c:pt idx="5378">
                  <c:v>-4.6434030872793498E-2</c:v>
                </c:pt>
                <c:pt idx="5379">
                  <c:v>-4.0121448158707801E-2</c:v>
                </c:pt>
                <c:pt idx="5380">
                  <c:v>-3.3781410430465897E-2</c:v>
                </c:pt>
                <c:pt idx="5381">
                  <c:v>-2.7418256161217801E-2</c:v>
                </c:pt>
                <c:pt idx="5382">
                  <c:v>-2.1036339642709099E-2</c:v>
                </c:pt>
                <c:pt idx="5383">
                  <c:v>-1.46400280056493E-2</c:v>
                </c:pt>
                <c:pt idx="5384">
                  <c:v>-8.2336982312941794E-3</c:v>
                </c:pt>
                <c:pt idx="5385">
                  <c:v>-1.8217341562875499E-3</c:v>
                </c:pt>
                <c:pt idx="5386">
                  <c:v>4.5914765271877402E-3</c:v>
                </c:pt>
                <c:pt idx="5387">
                  <c:v>1.1001545273897601E-2</c:v>
                </c:pt>
                <c:pt idx="5388">
                  <c:v>1.7404085688628002E-2</c:v>
                </c:pt>
                <c:pt idx="5389">
                  <c:v>2.3794716527785E-2</c:v>
                </c:pt>
                <c:pt idx="5390">
                  <c:v>3.01690646974699E-2</c:v>
                </c:pt>
                <c:pt idx="5391">
                  <c:v>3.6522768245976701E-2</c:v>
                </c:pt>
                <c:pt idx="5392">
                  <c:v>4.2851479348666101E-2</c:v>
                </c:pt>
                <c:pt idx="5393">
                  <c:v>4.9150867283171702E-2</c:v>
                </c:pt>
                <c:pt idx="5394">
                  <c:v>5.5416621392903299E-2</c:v>
                </c:pt>
                <c:pt idx="5395">
                  <c:v>6.1644454036818903E-2</c:v>
                </c:pt>
                <c:pt idx="5396">
                  <c:v>6.7830103523448204E-2</c:v>
                </c:pt>
                <c:pt idx="5397">
                  <c:v>7.3969337027157397E-2</c:v>
                </c:pt>
                <c:pt idx="5398">
                  <c:v>8.0057953484662894E-2</c:v>
                </c:pt>
                <c:pt idx="5399">
                  <c:v>8.6091786469808501E-2</c:v>
                </c:pt>
                <c:pt idx="5400">
                  <c:v>9.2066707044641302E-2</c:v>
                </c:pt>
                <c:pt idx="5401">
                  <c:v>9.7978626584834499E-2</c:v>
                </c:pt>
                <c:pt idx="5402">
                  <c:v>0.103823499577524</c:v>
                </c:pt>
                <c:pt idx="5403">
                  <c:v>0.10959732638964199</c:v>
                </c:pt>
                <c:pt idx="5404">
                  <c:v>0.115296156004859</c:v>
                </c:pt>
                <c:pt idx="5405">
                  <c:v>0.120916088727253</c:v>
                </c:pt>
                <c:pt idx="5406">
                  <c:v>0.12645327884986399</c:v>
                </c:pt>
                <c:pt idx="5407">
                  <c:v>0.13190393728630101</c:v>
                </c:pt>
                <c:pt idx="5408">
                  <c:v>0.13726433416360401</c:v>
                </c:pt>
                <c:pt idx="5409">
                  <c:v>0.14253080137459301</c:v>
                </c:pt>
                <c:pt idx="5410">
                  <c:v>0.14769973508793799</c:v>
                </c:pt>
                <c:pt idx="5411">
                  <c:v>0.152767598214258</c:v>
                </c:pt>
                <c:pt idx="5412">
                  <c:v>0.157730922826539</c:v>
                </c:pt>
                <c:pt idx="5413">
                  <c:v>0.162586312533231</c:v>
                </c:pt>
                <c:pt idx="5414">
                  <c:v>0.16733044480239101</c:v>
                </c:pt>
                <c:pt idx="5415">
                  <c:v>0.17196007323528301</c:v>
                </c:pt>
                <c:pt idx="5416">
                  <c:v>0.17647202978787899</c:v>
                </c:pt>
                <c:pt idx="5417">
                  <c:v>0.18086322693875001</c:v>
                </c:pt>
                <c:pt idx="5418">
                  <c:v>0.18513065980184401</c:v>
                </c:pt>
                <c:pt idx="5419">
                  <c:v>0.189271408182725</c:v>
                </c:pt>
                <c:pt idx="5420">
                  <c:v>0.19328263857685499</c:v>
                </c:pt>
                <c:pt idx="5421">
                  <c:v>0.19716160610855499</c:v>
                </c:pt>
                <c:pt idx="5422">
                  <c:v>0.20090565640931801</c:v>
                </c:pt>
                <c:pt idx="5423">
                  <c:v>0.20451222743418301</c:v>
                </c:pt>
                <c:pt idx="5424">
                  <c:v>0.207978851214943</c:v>
                </c:pt>
                <c:pt idx="5425">
                  <c:v>0.21130315554896401</c:v>
                </c:pt>
                <c:pt idx="5426">
                  <c:v>0.21448286562248101</c:v>
                </c:pt>
                <c:pt idx="5427">
                  <c:v>0.21751580556724701</c:v>
                </c:pt>
                <c:pt idx="5428">
                  <c:v>0.22039989994947301</c:v>
                </c:pt>
                <c:pt idx="5429">
                  <c:v>0.223133175190047</c:v>
                </c:pt>
                <c:pt idx="5430">
                  <c:v>0.225713760915045</c:v>
                </c:pt>
                <c:pt idx="5431">
                  <c:v>0.228139891235624</c:v>
                </c:pt>
                <c:pt idx="5432">
                  <c:v>0.23040990595642</c:v>
                </c:pt>
                <c:pt idx="5433">
                  <c:v>0.23252225171161001</c:v>
                </c:pt>
                <c:pt idx="5434">
                  <c:v>0.23447548302788099</c:v>
                </c:pt>
                <c:pt idx="5435">
                  <c:v>0.23626826331356199</c:v>
                </c:pt>
                <c:pt idx="5436">
                  <c:v>0.23789936577325099</c:v>
                </c:pt>
                <c:pt idx="5437">
                  <c:v>0.23936767424730801</c:v>
                </c:pt>
                <c:pt idx="5438">
                  <c:v>0.240672183975642</c:v>
                </c:pt>
                <c:pt idx="5439">
                  <c:v>0.24181200228526201</c:v>
                </c:pt>
                <c:pt idx="5440">
                  <c:v>0.24278634920113701</c:v>
                </c:pt>
                <c:pt idx="5441">
                  <c:v>0.24359455797992699</c:v>
                </c:pt>
                <c:pt idx="5442">
                  <c:v>0.244236075566233</c:v>
                </c:pt>
                <c:pt idx="5443">
                  <c:v>0.244710462971055</c:v>
                </c:pt>
                <c:pt idx="5444">
                  <c:v>0.24501739557219099</c:v>
                </c:pt>
                <c:pt idx="5445">
                  <c:v>0.24515666333637001</c:v>
                </c:pt>
                <c:pt idx="5446">
                  <c:v>0.245128170962985</c:v>
                </c:pt>
                <c:pt idx="5447">
                  <c:v>0.24493193794929899</c:v>
                </c:pt>
                <c:pt idx="5448">
                  <c:v>0.24456809857711201</c:v>
                </c:pt>
                <c:pt idx="5449">
                  <c:v>0.24403690182086299</c:v>
                </c:pt>
                <c:pt idx="5450">
                  <c:v>0.243338711177263</c:v>
                </c:pt>
                <c:pt idx="5451">
                  <c:v>0.24247400441655501</c:v>
                </c:pt>
                <c:pt idx="5452">
                  <c:v>0.24144337325557499</c:v>
                </c:pt>
                <c:pt idx="5453">
                  <c:v>0.24024752295284199</c:v>
                </c:pt>
                <c:pt idx="5454">
                  <c:v>0.23888727182595099</c:v>
                </c:pt>
                <c:pt idx="5455">
                  <c:v>0.237363550691603</c:v>
                </c:pt>
                <c:pt idx="5456">
                  <c:v>0.235677402228643</c:v>
                </c:pt>
                <c:pt idx="5457">
                  <c:v>0.233829980264565</c:v>
                </c:pt>
                <c:pt idx="5458">
                  <c:v>0.23182254898594401</c:v>
                </c:pt>
                <c:pt idx="5459">
                  <c:v>0.22965648207336001</c:v>
                </c:pt>
                <c:pt idx="5460">
                  <c:v>0.22733326176139201</c:v>
                </c:pt>
                <c:pt idx="5461">
                  <c:v>0.224854477824322</c:v>
                </c:pt>
                <c:pt idx="5462">
                  <c:v>0.22222182648826599</c:v>
                </c:pt>
                <c:pt idx="5463">
                  <c:v>0.21943710927044099</c:v>
                </c:pt>
                <c:pt idx="5464">
                  <c:v>0.21650223174639799</c:v>
                </c:pt>
                <c:pt idx="5465">
                  <c:v>0.213419202246037</c:v>
                </c:pt>
                <c:pt idx="5466">
                  <c:v>0.21019013047931201</c:v>
                </c:pt>
                <c:pt idx="5467">
                  <c:v>0.206817226092564</c:v>
                </c:pt>
                <c:pt idx="5468">
                  <c:v>0.20330279715645999</c:v>
                </c:pt>
                <c:pt idx="5469">
                  <c:v>0.199649248586592</c:v>
                </c:pt>
                <c:pt idx="5470">
                  <c:v>0.19585908049779299</c:v>
                </c:pt>
                <c:pt idx="5471">
                  <c:v>0.191934886493319</c:v>
                </c:pt>
                <c:pt idx="5472">
                  <c:v>0.18787935189004701</c:v>
                </c:pt>
                <c:pt idx="5473">
                  <c:v>0.183695251880926</c:v>
                </c:pt>
                <c:pt idx="5474">
                  <c:v>0.17938544963591199</c:v>
                </c:pt>
                <c:pt idx="5475">
                  <c:v>0.174952894342709</c:v>
                </c:pt>
                <c:pt idx="5476">
                  <c:v>0.17040061918865201</c:v>
                </c:pt>
                <c:pt idx="5477">
                  <c:v>0.16573173928509599</c:v>
                </c:pt>
                <c:pt idx="5478">
                  <c:v>0.16094944953575899</c:v>
                </c:pt>
                <c:pt idx="5479">
                  <c:v>0.156057022450451</c:v>
                </c:pt>
                <c:pt idx="5480">
                  <c:v>0.15105780590571</c:v>
                </c:pt>
                <c:pt idx="5481">
                  <c:v>0.14595522085385201</c:v>
                </c:pt>
                <c:pt idx="5482">
                  <c:v>0.140752758982022</c:v>
                </c:pt>
                <c:pt idx="5483">
                  <c:v>0.135453980322845</c:v>
                </c:pt>
                <c:pt idx="5484">
                  <c:v>0.130062510818298</c:v>
                </c:pt>
                <c:pt idx="5485">
                  <c:v>0.12458203983849001</c:v>
                </c:pt>
                <c:pt idx="5486">
                  <c:v>0.11901631765703399</c:v>
                </c:pt>
                <c:pt idx="5487">
                  <c:v>0.113369152884744</c:v>
                </c:pt>
                <c:pt idx="5488">
                  <c:v>0.107644409863407</c:v>
                </c:pt>
                <c:pt idx="5489">
                  <c:v>0.10184600602143</c:v>
                </c:pt>
                <c:pt idx="5490">
                  <c:v>9.5977909193147803E-2</c:v>
                </c:pt>
                <c:pt idx="5491">
                  <c:v>9.0044134903644102E-2</c:v>
                </c:pt>
                <c:pt idx="5492">
                  <c:v>8.4048743620938005E-2</c:v>
                </c:pt>
                <c:pt idx="5493">
                  <c:v>7.7995837977414106E-2</c:v>
                </c:pt>
                <c:pt idx="5494">
                  <c:v>7.1889559962401206E-2</c:v>
                </c:pt>
                <c:pt idx="5495">
                  <c:v>6.5734088087818499E-2</c:v>
                </c:pt>
                <c:pt idx="5496">
                  <c:v>5.9533634528829503E-2</c:v>
                </c:pt>
                <c:pt idx="5497">
                  <c:v>5.3292442241460097E-2</c:v>
                </c:pt>
                <c:pt idx="5498">
                  <c:v>4.7014782059153999E-2</c:v>
                </c:pt>
                <c:pt idx="5499">
                  <c:v>4.0704949770250798E-2</c:v>
                </c:pt>
                <c:pt idx="5500">
                  <c:v>3.43672631783885E-2</c:v>
                </c:pt>
                <c:pt idx="5501">
                  <c:v>2.800605914784E-2</c:v>
                </c:pt>
                <c:pt idx="5502">
                  <c:v>2.1625690635807E-2</c:v>
                </c:pt>
                <c:pt idx="5503">
                  <c:v>1.5230523713701699E-2</c:v>
                </c:pt>
                <c:pt idx="5504">
                  <c:v>8.8249345794541908E-3</c:v>
                </c:pt>
                <c:pt idx="5505">
                  <c:v>2.4133065628899001E-3</c:v>
                </c:pt>
                <c:pt idx="5506">
                  <c:v>-3.9999728737723202E-3</c:v>
                </c:pt>
                <c:pt idx="5507">
                  <c:v>-1.0410515138250699E-2</c:v>
                </c:pt>
                <c:pt idx="5508">
                  <c:v>-1.68139335113042E-2</c:v>
                </c:pt>
                <c:pt idx="5509">
                  <c:v>-2.3205846148554001E-2</c:v>
                </c:pt>
                <c:pt idx="5510">
                  <c:v>-2.9581879078969701E-2</c:v>
                </c:pt>
                <c:pt idx="5511">
                  <c:v>-3.5937669197967703E-2</c:v>
                </c:pt>
                <c:pt idx="5512">
                  <c:v>-4.22688672530733E-2</c:v>
                </c:pt>
                <c:pt idx="5513">
                  <c:v>-4.8571140820104303E-2</c:v>
                </c:pt>
                <c:pt idx="5514">
                  <c:v>-5.48401772678387E-2</c:v>
                </c:pt>
                <c:pt idx="5515">
                  <c:v>-6.1071686709138498E-2</c:v>
                </c:pt>
                <c:pt idx="5516">
                  <c:v>-6.7261404936509006E-2</c:v>
                </c:pt>
                <c:pt idx="5517">
                  <c:v>-7.3405096340087003E-2</c:v>
                </c:pt>
                <c:pt idx="5518">
                  <c:v>-7.9498556806058093E-2</c:v>
                </c:pt>
                <c:pt idx="5519">
                  <c:v>-8.55376165935222E-2</c:v>
                </c:pt>
                <c:pt idx="5520">
                  <c:v>-9.1518143187837894E-2</c:v>
                </c:pt>
                <c:pt idx="5521">
                  <c:v>-9.7436044128492202E-2</c:v>
                </c:pt>
                <c:pt idx="5522">
                  <c:v>-0.103287269809562</c:v>
                </c:pt>
                <c:pt idx="5523">
                  <c:v>-0.109067816250851</c:v>
                </c:pt>
                <c:pt idx="5524">
                  <c:v>-0.114773727837801</c:v>
                </c:pt>
                <c:pt idx="5525">
                  <c:v>-0.120401100028315</c:v>
                </c:pt>
                <c:pt idx="5526">
                  <c:v>-0.12594608202461999</c:v>
                </c:pt>
                <c:pt idx="5527">
                  <c:v>-0.13140487940836601</c:v>
                </c:pt>
                <c:pt idx="5528">
                  <c:v>-0.13677375673712999</c:v>
                </c:pt>
                <c:pt idx="5529">
                  <c:v>-0.14204904010057701</c:v>
                </c:pt>
                <c:pt idx="5530">
                  <c:v>-0.14722711963450499</c:v>
                </c:pt>
                <c:pt idx="5531">
                  <c:v>-0.15230445199107001</c:v>
                </c:pt>
                <c:pt idx="5532">
                  <c:v>-0.15727756276348501</c:v>
                </c:pt>
                <c:pt idx="5533">
                  <c:v>-0.16214304886355399</c:v>
                </c:pt>
                <c:pt idx="5534">
                  <c:v>-0.166897580850394</c:v>
                </c:pt>
                <c:pt idx="5535">
                  <c:v>-0.171537905208766</c:v>
                </c:pt>
                <c:pt idx="5536">
                  <c:v>-0.17606084657544799</c:v>
                </c:pt>
                <c:pt idx="5537">
                  <c:v>-0.180463309912124</c:v>
                </c:pt>
                <c:pt idx="5538">
                  <c:v>-0.18474228262331999</c:v>
                </c:pt>
                <c:pt idx="5539">
                  <c:v>-0.18889483661790701</c:v>
                </c:pt>
                <c:pt idx="5540">
                  <c:v>-0.19291813031279501</c:v>
                </c:pt>
                <c:pt idx="5541">
                  <c:v>-0.196809410577414</c:v>
                </c:pt>
                <c:pt idx="5542">
                  <c:v>-0.200566014617683</c:v>
                </c:pt>
                <c:pt idx="5543">
                  <c:v>-0.204185371798148</c:v>
                </c:pt>
                <c:pt idx="5544">
                  <c:v>-0.207665005401062</c:v>
                </c:pt>
                <c:pt idx="5545">
                  <c:v>-0.211002534321202</c:v>
                </c:pt>
                <c:pt idx="5546">
                  <c:v>-0.214195674695248</c:v>
                </c:pt>
                <c:pt idx="5547">
                  <c:v>-0.21724224146463</c:v>
                </c:pt>
                <c:pt idx="5548">
                  <c:v>-0.220140149870755</c:v>
                </c:pt>
                <c:pt idx="5549">
                  <c:v>-0.22288741688160599</c:v>
                </c:pt>
                <c:pt idx="5550">
                  <c:v>-0.225482162548722</c:v>
                </c:pt>
                <c:pt idx="5551">
                  <c:v>-0.22792261129364699</c:v>
                </c:pt>
                <c:pt idx="5552">
                  <c:v>-0.23020709312294901</c:v>
                </c:pt>
                <c:pt idx="5553">
                  <c:v>-0.232334044770999</c:v>
                </c:pt>
                <c:pt idx="5554">
                  <c:v>-0.234302010769704</c:v>
                </c:pt>
                <c:pt idx="5555">
                  <c:v>-0.23610964444448301</c:v>
                </c:pt>
                <c:pt idx="5556">
                  <c:v>-0.237755708835796</c:v>
                </c:pt>
                <c:pt idx="5557">
                  <c:v>-0.23923907754558599</c:v>
                </c:pt>
                <c:pt idx="5558">
                  <c:v>-0.24055873550807899</c:v>
                </c:pt>
                <c:pt idx="5559">
                  <c:v>-0.24171377968438201</c:v>
                </c:pt>
                <c:pt idx="5560">
                  <c:v>-0.24270341968043899</c:v>
                </c:pt>
                <c:pt idx="5561">
                  <c:v>-0.243526978287889</c:v>
                </c:pt>
                <c:pt idx="5562">
                  <c:v>-0.24418389194748299</c:v>
                </c:pt>
                <c:pt idx="5563">
                  <c:v>-0.244673711134722</c:v>
                </c:pt>
                <c:pt idx="5564">
                  <c:v>-0.24499610066747199</c:v>
                </c:pt>
                <c:pt idx="5565">
                  <c:v>-0.245150839935319</c:v>
                </c:pt>
                <c:pt idx="5566">
                  <c:v>-0.24513782305054099</c:v>
                </c:pt>
                <c:pt idx="5567">
                  <c:v>-0.24495705892056199</c:v>
                </c:pt>
                <c:pt idx="5568">
                  <c:v>-0.244608671241859</c:v>
                </c:pt>
                <c:pt idx="5569">
                  <c:v>-0.24409289841531301</c:v>
                </c:pt>
                <c:pt idx="5570">
                  <c:v>-0.24341009338307701</c:v>
                </c:pt>
                <c:pt idx="5571">
                  <c:v>-0.24256072338705401</c:v>
                </c:pt>
                <c:pt idx="5572">
                  <c:v>-0.24154536964916801</c:v>
                </c:pt>
                <c:pt idx="5573">
                  <c:v>-0.24036472697363301</c:v>
                </c:pt>
                <c:pt idx="5574">
                  <c:v>-0.23901960327149999</c:v>
                </c:pt>
                <c:pt idx="5575">
                  <c:v>-0.23751091900780699</c:v>
                </c:pt>
                <c:pt idx="5576">
                  <c:v>-0.235839706571705</c:v>
                </c:pt>
                <c:pt idx="5577">
                  <c:v>-0.23400710956999801</c:v>
                </c:pt>
                <c:pt idx="5578">
                  <c:v>-0.232014382044574</c:v>
                </c:pt>
                <c:pt idx="5579">
                  <c:v>-0.22986288761427001</c:v>
                </c:pt>
                <c:pt idx="5580">
                  <c:v>-0.22755409854174599</c:v>
                </c:pt>
                <c:pt idx="5581">
                  <c:v>-0.22508959472602399</c:v>
                </c:pt>
                <c:pt idx="5582">
                  <c:v>-0.22247106262136301</c:v>
                </c:pt>
                <c:pt idx="5583">
                  <c:v>-0.219700294083224</c:v>
                </c:pt>
                <c:pt idx="5584">
                  <c:v>-0.216779185142109</c:v>
                </c:pt>
                <c:pt idx="5585">
                  <c:v>-0.21370973470610699</c:v>
                </c:pt>
                <c:pt idx="5586">
                  <c:v>-0.21049404319305101</c:v>
                </c:pt>
                <c:pt idx="5587">
                  <c:v>-0.20713431109320499</c:v>
                </c:pt>
                <c:pt idx="5588">
                  <c:v>-0.20363283746347099</c:v>
                </c:pt>
                <c:pt idx="5589">
                  <c:v>-0.19999201835415401</c:v>
                </c:pt>
                <c:pt idx="5590">
                  <c:v>-0.19621434516934699</c:v>
                </c:pt>
                <c:pt idx="5591">
                  <c:v>-0.19230240296207199</c:v>
                </c:pt>
                <c:pt idx="5592">
                  <c:v>-0.18825886866533101</c:v>
                </c:pt>
                <c:pt idx="5593">
                  <c:v>-0.18408650926028899</c:v>
                </c:pt>
                <c:pt idx="5594">
                  <c:v>-0.17978817988283299</c:v>
                </c:pt>
                <c:pt idx="5595">
                  <c:v>-0.175366821869814</c:v>
                </c:pt>
                <c:pt idx="5596">
                  <c:v>-0.17082546074629101</c:v>
                </c:pt>
                <c:pt idx="5597">
                  <c:v>-0.166167204155173</c:v>
                </c:pt>
                <c:pt idx="5598">
                  <c:v>-0.16139523973067099</c:v>
                </c:pt>
                <c:pt idx="5599">
                  <c:v>-0.15651283291700099</c:v>
                </c:pt>
                <c:pt idx="5600">
                  <c:v>-0.151523324733848</c:v>
                </c:pt>
                <c:pt idx="5601">
                  <c:v>-0.14643012949012099</c:v>
                </c:pt>
                <c:pt idx="5602">
                  <c:v>-0.14123673244754201</c:v>
                </c:pt>
                <c:pt idx="5603">
                  <c:v>-0.13594668743569199</c:v>
                </c:pt>
                <c:pt idx="5604">
                  <c:v>-0.130563614420135</c:v>
                </c:pt>
                <c:pt idx="5605">
                  <c:v>-0.12509119702528201</c:v>
                </c:pt>
                <c:pt idx="5606">
                  <c:v>-0.11953318001369601</c:v>
                </c:pt>
                <c:pt idx="5607">
                  <c:v>-0.11389336672356</c:v>
                </c:pt>
                <c:pt idx="5608">
                  <c:v>-0.108175616466061</c:v>
                </c:pt>
                <c:pt idx="5609">
                  <c:v>-0.102383841884473</c:v>
                </c:pt>
                <c:pt idx="5610">
                  <c:v>-9.6522006276741804E-2</c:v>
                </c:pt>
                <c:pt idx="5611">
                  <c:v>-9.0594120883414106E-2</c:v>
                </c:pt>
                <c:pt idx="5612">
                  <c:v>-8.4604242142750197E-2</c:v>
                </c:pt>
                <c:pt idx="5613">
                  <c:v>-7.8556468914915301E-2</c:v>
                </c:pt>
                <c:pt idx="5614">
                  <c:v>-7.24549396771378E-2</c:v>
                </c:pt>
                <c:pt idx="5615">
                  <c:v>-6.63038296917597E-2</c:v>
                </c:pt>
                <c:pt idx="5616">
                  <c:v>-6.0107348149113698E-2</c:v>
                </c:pt>
                <c:pt idx="5617">
                  <c:v>-5.3869735287184299E-2</c:v>
                </c:pt>
                <c:pt idx="5618">
                  <c:v>-4.7595259490022503E-2</c:v>
                </c:pt>
                <c:pt idx="5619">
                  <c:v>-4.1288214366900597E-2</c:v>
                </c:pt>
                <c:pt idx="5620">
                  <c:v>-3.4952915814205399E-2</c:v>
                </c:pt>
                <c:pt idx="5621">
                  <c:v>-2.8593699062080102E-2</c:v>
                </c:pt>
                <c:pt idx="5622">
                  <c:v>-2.22149157078366E-2</c:v>
                </c:pt>
                <c:pt idx="5623">
                  <c:v>-1.5820930738167201E-2</c:v>
                </c:pt>
                <c:pt idx="5624">
                  <c:v>-9.4161195421944895E-3</c:v>
                </c:pt>
                <c:pt idx="5625">
                  <c:v>-3.0048649174027201E-3</c:v>
                </c:pt>
                <c:pt idx="5626">
                  <c:v>3.4084459295004401E-3</c:v>
                </c:pt>
                <c:pt idx="5627">
                  <c:v>9.8194243847392997E-3</c:v>
                </c:pt>
                <c:pt idx="5628">
                  <c:v>1.6223683430588401E-2</c:v>
                </c:pt>
                <c:pt idx="5629">
                  <c:v>2.2616840647398499E-2</c:v>
                </c:pt>
                <c:pt idx="5630">
                  <c:v>2.8994521212476299E-2</c:v>
                </c:pt>
                <c:pt idx="5631">
                  <c:v>3.53523608937657E-2</c:v>
                </c:pt>
                <c:pt idx="5632">
                  <c:v>4.1686009036281203E-2</c:v>
                </c:pt>
                <c:pt idx="5633">
                  <c:v>4.79911315392514E-2</c:v>
                </c:pt>
                <c:pt idx="5634">
                  <c:v>5.4263413821934101E-2</c:v>
                </c:pt>
                <c:pt idx="5635">
                  <c:v>6.0498563776073801E-2</c:v>
                </c:pt>
                <c:pt idx="5636">
                  <c:v>6.6692314702981606E-2</c:v>
                </c:pt>
                <c:pt idx="5637">
                  <c:v>7.2840428233227006E-2</c:v>
                </c:pt>
                <c:pt idx="5638">
                  <c:v>7.8938697226944701E-2</c:v>
                </c:pt>
                <c:pt idx="5639">
                  <c:v>8.4982948652770202E-2</c:v>
                </c:pt>
                <c:pt idx="5640">
                  <c:v>9.0969046443435994E-2</c:v>
                </c:pt>
                <c:pt idx="5641">
                  <c:v>9.6892894326072301E-2</c:v>
                </c:pt>
                <c:pt idx="5642">
                  <c:v>0.102750438625278</c:v>
                </c:pt>
                <c:pt idx="5643">
                  <c:v>0.108537671037039</c:v>
                </c:pt>
                <c:pt idx="5644">
                  <c:v>0.114250631371605</c:v>
                </c:pt>
                <c:pt idx="5645">
                  <c:v>0.11988541026343701</c:v>
                </c:pt>
                <c:pt idx="5646">
                  <c:v>0.125438151846373</c:v>
                </c:pt>
                <c:pt idx="5647">
                  <c:v>0.13090505639219499</c:v>
                </c:pt>
                <c:pt idx="5648">
                  <c:v>0.136282382910769</c:v>
                </c:pt>
                <c:pt idx="5649">
                  <c:v>0.14156645170999901</c:v>
                </c:pt>
                <c:pt idx="5650">
                  <c:v>0.14675364691383</c:v>
                </c:pt>
                <c:pt idx="5651">
                  <c:v>0.15184041893658401</c:v>
                </c:pt>
                <c:pt idx="5652">
                  <c:v>0.15682328691193501</c:v>
                </c:pt>
                <c:pt idx="5653">
                  <c:v>0.16169884107485299</c:v>
                </c:pt>
                <c:pt idx="5654">
                  <c:v>0.166463745094905</c:v>
                </c:pt>
                <c:pt idx="5655">
                  <c:v>0.171114738359293</c:v>
                </c:pt>
                <c:pt idx="5656">
                  <c:v>0.17564863820408599</c:v>
                </c:pt>
                <c:pt idx="5657">
                  <c:v>0.180062342092109</c:v>
                </c:pt>
                <c:pt idx="5658">
                  <c:v>0.184352829736003</c:v>
                </c:pt>
                <c:pt idx="5659">
                  <c:v>0.188517165164998</c:v>
                </c:pt>
                <c:pt idx="5660">
                  <c:v>0.19255249873399499</c:v>
                </c:pt>
                <c:pt idx="5661">
                  <c:v>0.196456069073568</c:v>
                </c:pt>
                <c:pt idx="5662">
                  <c:v>0.200225204979563</c:v>
                </c:pt>
                <c:pt idx="5663">
                  <c:v>0.203857327241001</c:v>
                </c:pt>
                <c:pt idx="5664">
                  <c:v>0.20734995040502099</c:v>
                </c:pt>
                <c:pt idx="5665">
                  <c:v>0.21070068447767001</c:v>
                </c:pt>
                <c:pt idx="5666">
                  <c:v>0.21390723655937599</c:v>
                </c:pt>
                <c:pt idx="5667">
                  <c:v>0.216967412413967</c:v>
                </c:pt>
                <c:pt idx="5668">
                  <c:v>0.219879117970185</c:v>
                </c:pt>
                <c:pt idx="5669">
                  <c:v>0.22264036075465399</c:v>
                </c:pt>
                <c:pt idx="5670">
                  <c:v>0.225249251255324</c:v>
                </c:pt>
                <c:pt idx="5671">
                  <c:v>0.22770400421446199</c:v>
                </c:pt>
                <c:pt idx="5672">
                  <c:v>0.23000293985029599</c:v>
                </c:pt>
                <c:pt idx="5673">
                  <c:v>0.23214448500648999</c:v>
                </c:pt>
                <c:pt idx="5674">
                  <c:v>0.23412717422864701</c:v>
                </c:pt>
                <c:pt idx="5675">
                  <c:v>0.23594965076711899</c:v>
                </c:pt>
                <c:pt idx="5676">
                  <c:v>0.237610667505428</c:v>
                </c:pt>
                <c:pt idx="5677">
                  <c:v>0.239109087813662</c:v>
                </c:pt>
                <c:pt idx="5678">
                  <c:v>0.24044388632627001</c:v>
                </c:pt>
                <c:pt idx="5679">
                  <c:v>0.241614149643719</c:v>
                </c:pt>
                <c:pt idx="5680">
                  <c:v>0.24261907695752699</c:v>
                </c:pt>
                <c:pt idx="5681">
                  <c:v>0.24345798059825899</c:v>
                </c:pt>
                <c:pt idx="5682">
                  <c:v>0.244130286506094</c:v>
                </c:pt>
                <c:pt idx="5683">
                  <c:v>0.244635534623655</c:v>
                </c:pt>
                <c:pt idx="5684">
                  <c:v>0.24497337921082299</c:v>
                </c:pt>
                <c:pt idx="5685">
                  <c:v>0.24514358908132899</c:v>
                </c:pt>
                <c:pt idx="5686">
                  <c:v>0.245146047760953</c:v>
                </c:pt>
                <c:pt idx="5687">
                  <c:v>0.24498075356722601</c:v>
                </c:pt>
                <c:pt idx="5688">
                  <c:v>0.24464781961058199</c:v>
                </c:pt>
                <c:pt idx="5689">
                  <c:v>0.244147473716958</c:v>
                </c:pt>
                <c:pt idx="5690">
                  <c:v>0.24348005827189001</c:v>
                </c:pt>
                <c:pt idx="5691">
                  <c:v>0.242646029986225</c:v>
                </c:pt>
                <c:pt idx="5692">
                  <c:v>0.241645959583588</c:v>
                </c:pt>
                <c:pt idx="5693">
                  <c:v>0.24048053140984199</c:v>
                </c:pt>
                <c:pt idx="5694">
                  <c:v>0.23915054296478999</c:v>
                </c:pt>
                <c:pt idx="5695">
                  <c:v>0.23765690435645001</c:v>
                </c:pt>
                <c:pt idx="5696">
                  <c:v>0.23600063767826401</c:v>
                </c:pt>
                <c:pt idx="5697">
                  <c:v>0.23418287630968901</c:v>
                </c:pt>
                <c:pt idx="5698">
                  <c:v>0.232204864140624</c:v>
                </c:pt>
                <c:pt idx="5699">
                  <c:v>0.23006795472022101</c:v>
                </c:pt>
                <c:pt idx="5700">
                  <c:v>0.22777361033065199</c:v>
                </c:pt>
                <c:pt idx="5701">
                  <c:v>0.22532340098647499</c:v>
                </c:pt>
                <c:pt idx="5702">
                  <c:v>0.222719003360277</c:v>
                </c:pt>
                <c:pt idx="5703">
                  <c:v>0.21996219963532601</c:v>
                </c:pt>
                <c:pt idx="5704">
                  <c:v>0.21705487628603601</c:v>
                </c:pt>
                <c:pt idx="5705">
                  <c:v>0.21399902278704699</c:v>
                </c:pt>
                <c:pt idx="5706">
                  <c:v>0.21079673025184001</c:v>
                </c:pt>
                <c:pt idx="5707">
                  <c:v>0.20745019000178799</c:v>
                </c:pt>
                <c:pt idx="5708">
                  <c:v>0.203961692066642</c:v>
                </c:pt>
                <c:pt idx="5709">
                  <c:v>0.20033362361746901</c:v>
                </c:pt>
                <c:pt idx="5710">
                  <c:v>0.196568467333115</c:v>
                </c:pt>
                <c:pt idx="5711">
                  <c:v>0.19266879970131501</c:v>
                </c:pt>
                <c:pt idx="5712">
                  <c:v>0.18863728925560799</c:v>
                </c:pt>
                <c:pt idx="5713">
                  <c:v>0.18447669474926501</c:v>
                </c:pt>
                <c:pt idx="5714">
                  <c:v>0.18018986326748199</c:v>
                </c:pt>
                <c:pt idx="5715">
                  <c:v>0.175779728279124</c:v>
                </c:pt>
                <c:pt idx="5716">
                  <c:v>0.171249307629361</c:v>
                </c:pt>
                <c:pt idx="5717">
                  <c:v>0.16660170147456299</c:v>
                </c:pt>
                <c:pt idx="5718">
                  <c:v>0.161840090160869</c:v>
                </c:pt>
                <c:pt idx="5719">
                  <c:v>0.156967732047887</c:v>
                </c:pt>
                <c:pt idx="5720">
                  <c:v>0.15198796127899999</c:v>
                </c:pt>
                <c:pt idx="5721">
                  <c:v>0.14690418549982601</c:v>
                </c:pt>
                <c:pt idx="5722">
                  <c:v>0.141719883526368</c:v>
                </c:pt>
                <c:pt idx="5723">
                  <c:v>0.13643860296447499</c:v>
                </c:pt>
                <c:pt idx="5724">
                  <c:v>0.131063957782216</c:v>
                </c:pt>
                <c:pt idx="5725">
                  <c:v>0.12559962583685599</c:v>
                </c:pt>
                <c:pt idx="5726">
                  <c:v>0.12004934635810301</c:v>
                </c:pt>
                <c:pt idx="5727">
                  <c:v>0.11441691738936501</c:v>
                </c:pt>
                <c:pt idx="5728">
                  <c:v>0.10870619318875401</c:v>
                </c:pt>
                <c:pt idx="5729">
                  <c:v>0.10292108159163001</c:v>
                </c:pt>
                <c:pt idx="5730">
                  <c:v>9.7065541336475394E-2</c:v>
                </c:pt>
                <c:pt idx="5731">
                  <c:v>9.11435793559396E-2</c:v>
                </c:pt>
                <c:pt idx="5732">
                  <c:v>8.5159248034906099E-2</c:v>
                </c:pt>
                <c:pt idx="5733">
                  <c:v>7.9116642437453505E-2</c:v>
                </c:pt>
                <c:pt idx="5734">
                  <c:v>7.3019897504612796E-2</c:v>
                </c:pt>
                <c:pt idx="5735">
                  <c:v>6.6873185224837206E-2</c:v>
                </c:pt>
                <c:pt idx="5736">
                  <c:v>6.06807117791196E-2</c:v>
                </c:pt>
                <c:pt idx="5737">
                  <c:v>5.4446714662712899E-2</c:v>
                </c:pt>
                <c:pt idx="5738">
                  <c:v>4.8175459785422002E-2</c:v>
                </c:pt>
                <c:pt idx="5739">
                  <c:v>4.1871238552451097E-2</c:v>
                </c:pt>
                <c:pt idx="5740">
                  <c:v>3.5538364927805599E-2</c:v>
                </c:pt>
                <c:pt idx="5741">
                  <c:v>2.91811724822559E-2</c:v>
                </c:pt>
                <c:pt idx="5742">
                  <c:v>2.2804011427885702E-2</c:v>
                </c:pt>
                <c:pt idx="5743">
                  <c:v>1.6411245641251199E-2</c:v>
                </c:pt>
                <c:pt idx="5744">
                  <c:v>1.0007249677190799E-2</c:v>
                </c:pt>
                <c:pt idx="5745">
                  <c:v>3.59640577532756E-3</c:v>
                </c:pt>
                <c:pt idx="5746">
                  <c:v>-2.8168991386876602E-3</c:v>
                </c:pt>
                <c:pt idx="5747">
                  <c:v>-9.2282764551390103E-3</c:v>
                </c:pt>
                <c:pt idx="5748">
                  <c:v>-1.56333388833612E-2</c:v>
                </c:pt>
                <c:pt idx="5749">
                  <c:v>-2.2027703453952399E-2</c:v>
                </c:pt>
                <c:pt idx="5750">
                  <c:v>-2.8406994518029902E-2</c:v>
                </c:pt>
                <c:pt idx="5751">
                  <c:v>-3.4766846741476697E-2</c:v>
                </c:pt>
                <c:pt idx="5752">
                  <c:v>-4.1102908092129402E-2</c:v>
                </c:pt>
                <c:pt idx="5753">
                  <c:v>-4.7410842817864E-2</c:v>
                </c:pt>
                <c:pt idx="5754">
                  <c:v>-5.36863344135406E-2</c:v>
                </c:pt>
                <c:pt idx="5755">
                  <c:v>-5.99250885747784E-2</c:v>
                </c:pt>
                <c:pt idx="5756">
                  <c:v>-6.6122836136537799E-2</c:v>
                </c:pt>
                <c:pt idx="5757">
                  <c:v>-7.2275335994500395E-2</c:v>
                </c:pt>
                <c:pt idx="5758">
                  <c:v>-7.8378378007246993E-2</c:v>
                </c:pt>
                <c:pt idx="5759">
                  <c:v>-8.44277858772471E-2</c:v>
                </c:pt>
                <c:pt idx="5760">
                  <c:v>-9.0419420008690396E-2</c:v>
                </c:pt>
                <c:pt idx="5761">
                  <c:v>-9.6349180340201998E-2</c:v>
                </c:pt>
                <c:pt idx="5762">
                  <c:v>-0.102213009150505</c:v>
                </c:pt>
                <c:pt idx="5763">
                  <c:v>-0.108006893835111</c:v>
                </c:pt>
                <c:pt idx="5764">
                  <c:v>-0.11372686965213299</c:v>
                </c:pt>
                <c:pt idx="5765">
                  <c:v>-0.11936902243535299</c:v>
                </c:pt>
                <c:pt idx="5766">
                  <c:v>-0.124929491272674</c:v>
                </c:pt>
                <c:pt idx="5767">
                  <c:v>-0.130404471148134</c:v>
                </c:pt>
                <c:pt idx="5768">
                  <c:v>-0.135790215545672</c:v>
                </c:pt>
                <c:pt idx="5769">
                  <c:v>-0.14108303901285399</c:v>
                </c:pt>
                <c:pt idx="5770">
                  <c:v>-0.14627931968282801</c:v>
                </c:pt>
                <c:pt idx="5771">
                  <c:v>-0.151375501752751</c:v>
                </c:pt>
                <c:pt idx="5772">
                  <c:v>-0.156368097917024</c:v>
                </c:pt>
                <c:pt idx="5773">
                  <c:v>-0.16125369175364099</c:v>
                </c:pt>
                <c:pt idx="5774">
                  <c:v>-0.166028940062043</c:v>
                </c:pt>
                <c:pt idx="5775">
                  <c:v>-0.170690575150858</c:v>
                </c:pt>
                <c:pt idx="5776">
                  <c:v>-0.175235407073982</c:v>
                </c:pt>
                <c:pt idx="5777">
                  <c:v>-0.17966032581344099</c:v>
                </c:pt>
                <c:pt idx="5778">
                  <c:v>-0.18396230340758099</c:v>
                </c:pt>
                <c:pt idx="5779">
                  <c:v>-0.18813839602308499</c:v>
                </c:pt>
                <c:pt idx="5780">
                  <c:v>-0.19218574596943799</c:v>
                </c:pt>
                <c:pt idx="5781">
                  <c:v>-0.196101583654435</c:v>
                </c:pt>
                <c:pt idx="5782">
                  <c:v>-0.19988322947940801</c:v>
                </c:pt>
                <c:pt idx="5783">
                  <c:v>-0.203528095672867</c:v>
                </c:pt>
                <c:pt idx="5784">
                  <c:v>-0.20703368806130701</c:v>
                </c:pt>
                <c:pt idx="5785">
                  <c:v>-0.210397607775968</c:v>
                </c:pt>
                <c:pt idx="5786">
                  <c:v>-0.21361755289437101</c:v>
                </c:pt>
                <c:pt idx="5787">
                  <c:v>-0.21669132001551999</c:v>
                </c:pt>
                <c:pt idx="5788">
                  <c:v>-0.219616805767686</c:v>
                </c:pt>
                <c:pt idx="5789">
                  <c:v>-0.222392008247737</c:v>
                </c:pt>
                <c:pt idx="5790">
                  <c:v>-0.22501502839103499</c:v>
                </c:pt>
                <c:pt idx="5791">
                  <c:v>-0.22748407127096401</c:v>
                </c:pt>
                <c:pt idx="5792">
                  <c:v>-0.22979744732719501</c:v>
                </c:pt>
                <c:pt idx="5793">
                  <c:v>-0.23195357352184301</c:v>
                </c:pt>
                <c:pt idx="5794">
                  <c:v>-0.23395097442274099</c:v>
                </c:pt>
                <c:pt idx="5795">
                  <c:v>-0.23578828321307499</c:v>
                </c:pt>
                <c:pt idx="5796">
                  <c:v>-0.237464242626689</c:v>
                </c:pt>
                <c:pt idx="5797">
                  <c:v>-0.238977705808433</c:v>
                </c:pt>
                <c:pt idx="5798">
                  <c:v>-0.24032763709895499</c:v>
                </c:pt>
                <c:pt idx="5799">
                  <c:v>-0.24151311274339399</c:v>
                </c:pt>
                <c:pt idx="5800">
                  <c:v>-0.24253332152351001</c:v>
                </c:pt>
                <c:pt idx="5801">
                  <c:v>-0.24338756531279401</c:v>
                </c:pt>
                <c:pt idx="5802">
                  <c:v>-0.24407525955419901</c:v>
                </c:pt>
                <c:pt idx="5803">
                  <c:v>-0.24459593366014501</c:v>
                </c:pt>
                <c:pt idx="5804">
                  <c:v>-0.24494923133454599</c:v>
                </c:pt>
                <c:pt idx="5805">
                  <c:v>-0.245134910816622</c:v>
                </c:pt>
                <c:pt idx="5806">
                  <c:v>-0.245152845046331</c:v>
                </c:pt>
                <c:pt idx="5807">
                  <c:v>-0.24500302175132299</c:v>
                </c:pt>
                <c:pt idx="5808">
                  <c:v>-0.244685543455331</c:v>
                </c:pt>
                <c:pt idx="5809">
                  <c:v>-0.24420062740801901</c:v>
                </c:pt>
                <c:pt idx="5810">
                  <c:v>-0.24354860543631601</c:v>
                </c:pt>
                <c:pt idx="5811">
                  <c:v>-0.242729923717349</c:v>
                </c:pt>
                <c:pt idx="5812">
                  <c:v>-0.24174514247312401</c:v>
                </c:pt>
                <c:pt idx="5813">
                  <c:v>-0.24059493558716799</c:v>
                </c:pt>
                <c:pt idx="5814">
                  <c:v>-0.23928009014339399</c:v>
                </c:pt>
                <c:pt idx="5815">
                  <c:v>-0.23780150588749499</c:v>
                </c:pt>
                <c:pt idx="5816">
                  <c:v>-0.23616019461125801</c:v>
                </c:pt>
                <c:pt idx="5817">
                  <c:v>-0.234357279460192</c:v>
                </c:pt>
                <c:pt idx="5818">
                  <c:v>-0.23239399416496301</c:v>
                </c:pt>
                <c:pt idx="5819">
                  <c:v>-0.23027168219715799</c:v>
                </c:pt>
                <c:pt idx="5820">
                  <c:v>-0.227991795849946</c:v>
                </c:pt>
                <c:pt idx="5821">
                  <c:v>-0.22555589524427999</c:v>
                </c:pt>
                <c:pt idx="5822">
                  <c:v>-0.22296564726130999</c:v>
                </c:pt>
                <c:pt idx="5823">
                  <c:v>-0.22022282440173699</c:v>
                </c:pt>
                <c:pt idx="5824">
                  <c:v>-0.21732930357289901</c:v>
                </c:pt>
                <c:pt idx="5825">
                  <c:v>-0.21428706480440499</c:v>
                </c:pt>
                <c:pt idx="5826">
                  <c:v>-0.211098189893207</c:v>
                </c:pt>
                <c:pt idx="5827">
                  <c:v>-0.20776486097902899</c:v>
                </c:pt>
                <c:pt idx="5828">
                  <c:v>-0.20428935905113499</c:v>
                </c:pt>
                <c:pt idx="5829">
                  <c:v>-0.200674062387454</c:v>
                </c:pt>
                <c:pt idx="5830">
                  <c:v>-0.19692144492713001</c:v>
                </c:pt>
                <c:pt idx="5831">
                  <c:v>-0.19303407457760899</c:v>
                </c:pt>
                <c:pt idx="5832">
                  <c:v>-0.18901461145742801</c:v>
                </c:pt>
                <c:pt idx="5833">
                  <c:v>-0.184865806075901</c:v>
                </c:pt>
                <c:pt idx="5834">
                  <c:v>-0.18059049745095301</c:v>
                </c:pt>
                <c:pt idx="5835">
                  <c:v>-0.17619161116638599</c:v>
                </c:pt>
                <c:pt idx="5836">
                  <c:v>-0.17167215736990701</c:v>
                </c:pt>
                <c:pt idx="5837">
                  <c:v>-0.16703522871329399</c:v>
                </c:pt>
                <c:pt idx="5838">
                  <c:v>-0.16228399823609799</c:v>
                </c:pt>
                <c:pt idx="5839">
                  <c:v>-0.157421717194345</c:v>
                </c:pt>
                <c:pt idx="5840">
                  <c:v>-0.152451712835702</c:v>
                </c:pt>
                <c:pt idx="5841">
                  <c:v>-0.147377386122654</c:v>
                </c:pt>
                <c:pt idx="5842">
                  <c:v>-0.14220220940523101</c:v>
                </c:pt>
                <c:pt idx="5843">
                  <c:v>-0.13692972404488901</c:v>
                </c:pt>
                <c:pt idx="5844">
                  <c:v>-0.13156353799116299</c:v>
                </c:pt>
                <c:pt idx="5845">
                  <c:v>-0.12610732331275401</c:v>
                </c:pt>
                <c:pt idx="5846">
                  <c:v>-0.120564813684745</c:v>
                </c:pt>
                <c:pt idx="5847">
                  <c:v>-0.11493980183365</c:v>
                </c:pt>
                <c:pt idx="5848">
                  <c:v>-0.109236136942068</c:v>
                </c:pt>
                <c:pt idx="5849">
                  <c:v>-0.103457722014689</c:v>
                </c:pt>
                <c:pt idx="5850">
                  <c:v>-9.7608511207477794E-2</c:v>
                </c:pt>
                <c:pt idx="5851">
                  <c:v>-9.1692507121859501E-2</c:v>
                </c:pt>
                <c:pt idx="5852">
                  <c:v>-8.5713758065743106E-2</c:v>
                </c:pt>
                <c:pt idx="5853">
                  <c:v>-7.9676355283276407E-2</c:v>
                </c:pt>
                <c:pt idx="5854">
                  <c:v>-7.3584430155216096E-2</c:v>
                </c:pt>
                <c:pt idx="5855">
                  <c:v>-6.7442151371834E-2</c:v>
                </c:pt>
                <c:pt idx="5856">
                  <c:v>-6.1253722080291798E-2</c:v>
                </c:pt>
                <c:pt idx="5857">
                  <c:v>-5.5023377008437097E-2</c:v>
                </c:pt>
                <c:pt idx="5858">
                  <c:v>-4.8755379566989103E-2</c:v>
                </c:pt>
                <c:pt idx="5859">
                  <c:v>-4.2454018932096202E-2</c:v>
                </c:pt>
                <c:pt idx="5860">
                  <c:v>-3.6123607110263099E-2</c:v>
                </c:pt>
                <c:pt idx="5861">
                  <c:v>-2.9768475987654301E-2</c:v>
                </c:pt>
                <c:pt idx="5862">
                  <c:v>-2.3392974365794902E-2</c:v>
                </c:pt>
                <c:pt idx="5863">
                  <c:v>-1.7001464985695301E-2</c:v>
                </c:pt>
                <c:pt idx="5864">
                  <c:v>-1.0598321542437899E-2</c:v>
                </c:pt>
                <c:pt idx="5865">
                  <c:v>-4.18792569226772E-3</c:v>
                </c:pt>
                <c:pt idx="5866">
                  <c:v>2.2253359457651998E-3</c:v>
                </c:pt>
                <c:pt idx="5867">
                  <c:v>8.6370747915586292E-3</c:v>
                </c:pt>
                <c:pt idx="5868">
                  <c:v>1.5042903307053599E-2</c:v>
                </c:pt>
                <c:pt idx="5869">
                  <c:v>2.1438437998616399E-2</c:v>
                </c:pt>
                <c:pt idx="5870">
                  <c:v>2.78193024166534E-2</c:v>
                </c:pt>
                <c:pt idx="5871">
                  <c:v>3.4181130150405102E-2</c:v>
                </c:pt>
                <c:pt idx="5872">
                  <c:v>4.0519567815871002E-2</c:v>
                </c:pt>
                <c:pt idx="5873">
                  <c:v>4.6830278034820302E-2</c:v>
                </c:pt>
                <c:pt idx="5874">
                  <c:v>5.3108942402849503E-2</c:v>
                </c:pt>
                <c:pt idx="5875">
                  <c:v>5.9351264444457097E-2</c:v>
                </c:pt>
                <c:pt idx="5876">
                  <c:v>6.55529725531111E-2</c:v>
                </c:pt>
                <c:pt idx="5877">
                  <c:v>7.1709822914300198E-2</c:v>
                </c:pt>
                <c:pt idx="5878">
                  <c:v>7.7817602409565603E-2</c:v>
                </c:pt>
                <c:pt idx="5879">
                  <c:v>8.3872131499528907E-2</c:v>
                </c:pt>
                <c:pt idx="5880">
                  <c:v>8.9869267083940399E-2</c:v>
                </c:pt>
                <c:pt idx="5881">
                  <c:v>9.5804905336794005E-2</c:v>
                </c:pt>
                <c:pt idx="5882">
                  <c:v>0.101674984514565</c:v>
                </c:pt>
                <c:pt idx="5883">
                  <c:v>0.10747548773565201</c:v>
                </c:pt>
                <c:pt idx="5884">
                  <c:v>0.11320244572912</c:v>
                </c:pt>
                <c:pt idx="5885">
                  <c:v>0.118851939550863</c:v>
                </c:pt>
                <c:pt idx="5886">
                  <c:v>0.124420103265328</c:v>
                </c:pt>
                <c:pt idx="5887">
                  <c:v>0.129903126590969</c:v>
                </c:pt>
                <c:pt idx="5888">
                  <c:v>0.13529725750760599</c:v>
                </c:pt>
                <c:pt idx="5889">
                  <c:v>0.140598804823934</c:v>
                </c:pt>
                <c:pt idx="5890">
                  <c:v>0.14580414070338801</c:v>
                </c:pt>
                <c:pt idx="5891">
                  <c:v>0.15090970314666799</c:v>
                </c:pt>
                <c:pt idx="5892">
                  <c:v>0.155911998429207</c:v>
                </c:pt>
                <c:pt idx="5893">
                  <c:v>0.160807603491914</c:v>
                </c:pt>
                <c:pt idx="5894">
                  <c:v>0.16559316828357101</c:v>
                </c:pt>
                <c:pt idx="5895">
                  <c:v>0.17026541805326101</c:v>
                </c:pt>
                <c:pt idx="5896">
                  <c:v>0.174821155591278</c:v>
                </c:pt>
                <c:pt idx="5897">
                  <c:v>0.17925726341696199</c:v>
                </c:pt>
                <c:pt idx="5898">
                  <c:v>0.18357070591199201</c:v>
                </c:pt>
                <c:pt idx="5899">
                  <c:v>0.187758531397647</c:v>
                </c:pt>
                <c:pt idx="5900">
                  <c:v>0.191817874154635</c:v>
                </c:pt>
                <c:pt idx="5901">
                  <c:v>0.195745956384099</c:v>
                </c:pt>
                <c:pt idx="5902">
                  <c:v>0.199540090108457</c:v>
                </c:pt>
                <c:pt idx="5903">
                  <c:v>0.20319767901077801</c:v>
                </c:pt>
                <c:pt idx="5904">
                  <c:v>0.20671622021143801</c:v>
                </c:pt>
                <c:pt idx="5905">
                  <c:v>0.210093305980835</c:v>
                </c:pt>
                <c:pt idx="5906">
                  <c:v>0.21332662538698799</c:v>
                </c:pt>
                <c:pt idx="5907">
                  <c:v>0.21641396587690701</c:v>
                </c:pt>
                <c:pt idx="5908">
                  <c:v>0.21935321479063899</c:v>
                </c:pt>
                <c:pt idx="5909">
                  <c:v>0.22214236080694999</c:v>
                </c:pt>
                <c:pt idx="5910">
                  <c:v>0.224779495319676</c:v>
                </c:pt>
                <c:pt idx="5911">
                  <c:v>0.227262813743769</c:v>
                </c:pt>
                <c:pt idx="5912">
                  <c:v>0.229590616750177</c:v>
                </c:pt>
                <c:pt idx="5913">
                  <c:v>0.231761311428687</c:v>
                </c:pt>
                <c:pt idx="5914">
                  <c:v>0.23377341237795399</c:v>
                </c:pt>
                <c:pt idx="5915">
                  <c:v>0.23562554272195299</c:v>
                </c:pt>
                <c:pt idx="5916">
                  <c:v>0.23731643505217301</c:v>
                </c:pt>
                <c:pt idx="5917">
                  <c:v>0.238844932294905</c:v>
                </c:pt>
                <c:pt idx="5918">
                  <c:v>0.240209988503022</c:v>
                </c:pt>
                <c:pt idx="5919">
                  <c:v>0.241410669571719</c:v>
                </c:pt>
                <c:pt idx="5920">
                  <c:v>0.24244615387771801</c:v>
                </c:pt>
                <c:pt idx="5921">
                  <c:v>0.24331573284150401</c:v>
                </c:pt>
                <c:pt idx="5922">
                  <c:v>0.244018811412204</c:v>
                </c:pt>
                <c:pt idx="5923">
                  <c:v>0.24455490847477901</c:v>
                </c:pt>
                <c:pt idx="5924">
                  <c:v>0.24492365717924799</c:v>
                </c:pt>
                <c:pt idx="5925">
                  <c:v>0.245124805191727</c:v>
                </c:pt>
                <c:pt idx="5926">
                  <c:v>0.24515821486709499</c:v>
                </c:pt>
                <c:pt idx="5927">
                  <c:v>0.24502386334319001</c:v>
                </c:pt>
                <c:pt idx="5928">
                  <c:v>0.24472184255644799</c:v>
                </c:pt>
                <c:pt idx="5929">
                  <c:v>0.24425235917899399</c:v>
                </c:pt>
                <c:pt idx="5930">
                  <c:v>0.24361573447721899</c:v>
                </c:pt>
                <c:pt idx="5931">
                  <c:v>0.242812404091932</c:v>
                </c:pt>
                <c:pt idx="5932">
                  <c:v>0.24184291774025801</c:v>
                </c:pt>
                <c:pt idx="5933">
                  <c:v>0.24070793883946501</c:v>
                </c:pt>
                <c:pt idx="5934">
                  <c:v>0.239408244052988</c:v>
                </c:pt>
                <c:pt idx="5935">
                  <c:v>0.237944722758963</c:v>
                </c:pt>
                <c:pt idx="5936">
                  <c:v>0.23631837644162601</c:v>
                </c:pt>
                <c:pt idx="5937">
                  <c:v>0.23453031800599899</c:v>
                </c:pt>
                <c:pt idx="5938">
                  <c:v>0.23258177101633301</c:v>
                </c:pt>
                <c:pt idx="5939">
                  <c:v>0.23047406885882599</c:v>
                </c:pt>
                <c:pt idx="5940">
                  <c:v>0.22820865382918701</c:v>
                </c:pt>
                <c:pt idx="5941">
                  <c:v>0.225787076145682</c:v>
                </c:pt>
                <c:pt idx="5942">
                  <c:v>0.223210992888315</c:v>
                </c:pt>
                <c:pt idx="5943">
                  <c:v>0.22048216686490099</c:v>
                </c:pt>
                <c:pt idx="5944">
                  <c:v>0.21760246540477399</c:v>
                </c:pt>
                <c:pt idx="5945">
                  <c:v>0.214573859080983</c:v>
                </c:pt>
                <c:pt idx="5946">
                  <c:v>0.21139842036182599</c:v>
                </c:pt>
                <c:pt idx="5947">
                  <c:v>0.208078322192675</c:v>
                </c:pt>
                <c:pt idx="5948">
                  <c:v>0.20461583650902401</c:v>
                </c:pt>
                <c:pt idx="5949">
                  <c:v>0.20101333268181801</c:v>
                </c:pt>
                <c:pt idx="5950">
                  <c:v>0.19727327589609001</c:v>
                </c:pt>
                <c:pt idx="5951">
                  <c:v>0.193398225464048</c:v>
                </c:pt>
                <c:pt idx="5952">
                  <c:v>0.189390833073736</c:v>
                </c:pt>
                <c:pt idx="5953">
                  <c:v>0.18525384097449701</c:v>
                </c:pt>
                <c:pt idx="5954">
                  <c:v>0.180990080100454</c:v>
                </c:pt>
                <c:pt idx="5955">
                  <c:v>0.17660246813330799</c:v>
                </c:pt>
                <c:pt idx="5956">
                  <c:v>0.172094007505779</c:v>
                </c:pt>
                <c:pt idx="5957">
                  <c:v>0.16746778334704299</c:v>
                </c:pt>
                <c:pt idx="5958">
                  <c:v>0.16272696137159001</c:v>
                </c:pt>
                <c:pt idx="5959">
                  <c:v>0.15787478571293001</c:v>
                </c:pt>
                <c:pt idx="5960">
                  <c:v>0.152914576703642</c:v>
                </c:pt>
                <c:pt idx="5961">
                  <c:v>0.147849728603274</c:v>
                </c:pt>
                <c:pt idx="5962">
                  <c:v>0.14268370727566501</c:v>
                </c:pt>
                <c:pt idx="5963">
                  <c:v>0.137420047817259</c:v>
                </c:pt>
                <c:pt idx="5964">
                  <c:v>0.13206235213804399</c:v>
                </c:pt>
                <c:pt idx="5965">
                  <c:v>0.12661428649678</c:v>
                </c:pt>
                <c:pt idx="5966">
                  <c:v>0.121079578992182</c:v>
                </c:pt>
                <c:pt idx="5967">
                  <c:v>0.11546201701179</c:v>
                </c:pt>
                <c:pt idx="5968">
                  <c:v>0.10976544464027201</c:v>
                </c:pt>
                <c:pt idx="5969">
                  <c:v>0.10399376002892199</c:v>
                </c:pt>
                <c:pt idx="5970">
                  <c:v>9.8150912728168796E-2</c:v>
                </c:pt>
                <c:pt idx="5971">
                  <c:v>9.2240900984902202E-2</c:v>
                </c:pt>
                <c:pt idx="5972">
                  <c:v>8.6267769006485598E-2</c:v>
                </c:pt>
                <c:pt idx="5973">
                  <c:v>8.0235604193313603E-2</c:v>
                </c:pt>
                <c:pt idx="5974">
                  <c:v>7.4148534341812705E-2</c:v>
                </c:pt>
                <c:pt idx="5975">
                  <c:v>6.8010724819800195E-2</c:v>
                </c:pt>
                <c:pt idx="5976">
                  <c:v>6.1826375716132503E-2</c:v>
                </c:pt>
                <c:pt idx="5977">
                  <c:v>5.5599718966594103E-2</c:v>
                </c:pt>
                <c:pt idx="5978">
                  <c:v>4.9335015457993597E-2</c:v>
                </c:pt>
                <c:pt idx="5979">
                  <c:v>4.3036552112449097E-2</c:v>
                </c:pt>
                <c:pt idx="5980">
                  <c:v>3.67086389538566E-2</c:v>
                </c:pt>
                <c:pt idx="5981">
                  <c:v>3.0355606158551401E-2</c:v>
                </c:pt>
                <c:pt idx="5982">
                  <c:v>2.3981801092177998E-2</c:v>
                </c:pt>
                <c:pt idx="5983">
                  <c:v>1.7591585334797599E-2</c:v>
                </c:pt>
                <c:pt idx="5984">
                  <c:v>1.11893316962699E-2</c:v>
                </c:pt>
                <c:pt idx="5985">
                  <c:v>4.7794212239482201E-3</c:v>
                </c:pt>
                <c:pt idx="5986">
                  <c:v>-1.6337597952600499E-3</c:v>
                </c:pt>
                <c:pt idx="5987">
                  <c:v>-8.0458228364200298E-3</c:v>
                </c:pt>
                <c:pt idx="5988">
                  <c:v>-1.4452380139626599E-2</c:v>
                </c:pt>
                <c:pt idx="5989">
                  <c:v>-2.0849047712538399E-2</c:v>
                </c:pt>
                <c:pt idx="5990">
                  <c:v>-2.7231448330333599E-2</c:v>
                </c:pt>
                <c:pt idx="5991">
                  <c:v>-3.3595214531034798E-2</c:v>
                </c:pt>
                <c:pt idx="5992">
                  <c:v>-3.99359916041531E-2</c:v>
                </c:pt>
                <c:pt idx="5993">
                  <c:v>-4.6249440570606301E-2</c:v>
                </c:pt>
                <c:pt idx="5994">
                  <c:v>-5.25312411518725E-2</c:v>
                </c:pt>
                <c:pt idx="5995">
                  <c:v>-5.8777094726346603E-2</c:v>
                </c:pt>
                <c:pt idx="5996">
                  <c:v>-6.4982727270877005E-2</c:v>
                </c:pt>
                <c:pt idx="5997">
                  <c:v>-7.1143892285469801E-2</c:v>
                </c:pt>
                <c:pt idx="5998">
                  <c:v>-7.7256373699159095E-2</c:v>
                </c:pt>
                <c:pt idx="5999">
                  <c:v>-8.3315988755054304E-2</c:v>
                </c:pt>
                <c:pt idx="6000">
                  <c:v>-8.9318590872591294E-2</c:v>
                </c:pt>
                <c:pt idx="6001">
                  <c:v>-9.52600724850277E-2</c:v>
                </c:pt>
                <c:pt idx="6002">
                  <c:v>-0.10113636785024099</c:v>
                </c:pt>
                <c:pt idx="6003">
                  <c:v>-0.106943455832909</c:v>
                </c:pt>
                <c:pt idx="6004">
                  <c:v>-0.11267736265615701</c:v>
                </c:pt>
                <c:pt idx="6005">
                  <c:v>-0.118334164620813</c:v>
                </c:pt>
                <c:pt idx="6006">
                  <c:v>-0.123909990790378</c:v>
                </c:pt>
                <c:pt idx="6007">
                  <c:v>-0.12940102563990399</c:v>
                </c:pt>
                <c:pt idx="6008">
                  <c:v>-0.13480351166694601</c:v>
                </c:pt>
                <c:pt idx="6009">
                  <c:v>-0.140113751962815</c:v>
                </c:pt>
                <c:pt idx="6010">
                  <c:v>-0.14532811274236199</c:v>
                </c:pt>
                <c:pt idx="6011">
                  <c:v>-0.15044302583056701</c:v>
                </c:pt>
                <c:pt idx="6012">
                  <c:v>-0.15545499110423799</c:v>
                </c:pt>
                <c:pt idx="6013">
                  <c:v>-0.16036057888713301</c:v>
                </c:pt>
                <c:pt idx="6014">
                  <c:v>-0.16515643229688001</c:v>
                </c:pt>
                <c:pt idx="6015">
                  <c:v>-0.169839269542087</c:v>
                </c:pt>
                <c:pt idx="6016">
                  <c:v>-0.17440588616805999</c:v>
                </c:pt>
                <c:pt idx="6017">
                  <c:v>-0.17885315724960599</c:v>
                </c:pt>
                <c:pt idx="6018">
                  <c:v>-0.183178039529413</c:v>
                </c:pt>
                <c:pt idx="6019">
                  <c:v>-0.18737757350054199</c:v>
                </c:pt>
                <c:pt idx="6020">
                  <c:v>-0.19144888543161301</c:v>
                </c:pt>
                <c:pt idx="6021">
                  <c:v>-0.195389189333288</c:v>
                </c:pt>
                <c:pt idx="6022">
                  <c:v>-0.199195788864725</c:v>
                </c:pt>
                <c:pt idx="6023">
                  <c:v>-0.20286607917867</c:v>
                </c:pt>
                <c:pt idx="6024">
                  <c:v>-0.20639754870395299</c:v>
                </c:pt>
                <c:pt idx="6025">
                  <c:v>-0.20978778086414601</c:v>
                </c:pt>
                <c:pt idx="6026">
                  <c:v>-0.21303445573122601</c:v>
                </c:pt>
                <c:pt idx="6027">
                  <c:v>-0.216135351613093</c:v>
                </c:pt>
                <c:pt idx="6028">
                  <c:v>-0.219088346573868</c:v>
                </c:pt>
                <c:pt idx="6029">
                  <c:v>-0.221891419885931</c:v>
                </c:pt>
                <c:pt idx="6030">
                  <c:v>-0.22454265341269999</c:v>
                </c:pt>
                <c:pt idx="6031">
                  <c:v>-0.22704023292120501</c:v>
                </c:pt>
                <c:pt idx="6032">
                  <c:v>-0.229382449323566</c:v>
                </c:pt>
                <c:pt idx="6033">
                  <c:v>-0.23156769984652001</c:v>
                </c:pt>
                <c:pt idx="6034">
                  <c:v>-0.23359448912818701</c:v>
                </c:pt>
                <c:pt idx="6035">
                  <c:v>-0.23546143024135099</c:v>
                </c:pt>
                <c:pt idx="6036">
                  <c:v>-0.237167245642528</c:v>
                </c:pt>
                <c:pt idx="6037">
                  <c:v>-0.23871076804618499</c:v>
                </c:pt>
                <c:pt idx="6038">
                  <c:v>-0.24009094122351199</c:v>
                </c:pt>
                <c:pt idx="6039">
                  <c:v>-0.24130682072519699</c:v>
                </c:pt>
                <c:pt idx="6040">
                  <c:v>-0.24235757452770901</c:v>
                </c:pt>
                <c:pt idx="6041">
                  <c:v>-0.24324248360265299</c:v>
                </c:pt>
                <c:pt idx="6042">
                  <c:v>-0.24396094240879501</c:v>
                </c:pt>
                <c:pt idx="6043">
                  <c:v>-0.244512459306437</c:v>
                </c:pt>
                <c:pt idx="6044">
                  <c:v>-0.24489665689384099</c:v>
                </c:pt>
                <c:pt idx="6045">
                  <c:v>-0.24511327226548801</c:v>
                </c:pt>
                <c:pt idx="6046">
                  <c:v>-0.24516215719197901</c:v>
                </c:pt>
                <c:pt idx="6047">
                  <c:v>-0.24504327822147201</c:v>
                </c:pt>
                <c:pt idx="6048">
                  <c:v>-0.24475671670257201</c:v>
                </c:pt>
                <c:pt idx="6049">
                  <c:v>-0.24430266872866399</c:v>
                </c:pt>
                <c:pt idx="6050">
                  <c:v>-0.24368144500372499</c:v>
                </c:pt>
                <c:pt idx="6051">
                  <c:v>-0.242893470629714</c:v>
                </c:pt>
                <c:pt idx="6052">
                  <c:v>-0.24193928481567101</c:v>
                </c:pt>
                <c:pt idx="6053">
                  <c:v>-0.24081954050874199</c:v>
                </c:pt>
                <c:pt idx="6054">
                  <c:v>-0.23953500394736499</c:v>
                </c:pt>
                <c:pt idx="6055">
                  <c:v>-0.238086554136937</c:v>
                </c:pt>
                <c:pt idx="6056">
                  <c:v>-0.23647518224831399</c:v>
                </c:pt>
                <c:pt idx="6057">
                  <c:v>-0.23470199093954999</c:v>
                </c:pt>
                <c:pt idx="6058">
                  <c:v>-0.232768193601357</c:v>
                </c:pt>
                <c:pt idx="6059">
                  <c:v>-0.230675113526777</c:v>
                </c:pt>
                <c:pt idx="6060">
                  <c:v>-0.228424183005666</c:v>
                </c:pt>
                <c:pt idx="6061">
                  <c:v>-0.22601694234457001</c:v>
                </c:pt>
                <c:pt idx="6062">
                  <c:v>-0.22345503881270601</c:v>
                </c:pt>
                <c:pt idx="6063">
                  <c:v>-0.22074022551473199</c:v>
                </c:pt>
                <c:pt idx="6064">
                  <c:v>-0.21787436019110901</c:v>
                </c:pt>
                <c:pt idx="6065">
                  <c:v>-0.21485940394684799</c:v>
                </c:pt>
                <c:pt idx="6066">
                  <c:v>-0.21169741990953</c:v>
                </c:pt>
                <c:pt idx="6067">
                  <c:v>-0.20839057181751899</c:v>
                </c:pt>
                <c:pt idx="6068">
                  <c:v>-0.20494112253931299</c:v>
                </c:pt>
                <c:pt idx="6069">
                  <c:v>-0.20135143252507301</c:v>
                </c:pt>
                <c:pt idx="6070">
                  <c:v>-0.19762395819137099</c:v>
                </c:pt>
                <c:pt idx="6071">
                  <c:v>-0.19376125024027099</c:v>
                </c:pt>
                <c:pt idx="6072">
                  <c:v>-0.18976595191388701</c:v>
                </c:pt>
                <c:pt idx="6073">
                  <c:v>-0.18564079718562199</c:v>
                </c:pt>
                <c:pt idx="6074">
                  <c:v>-0.18138860888931199</c:v>
                </c:pt>
                <c:pt idx="6075">
                  <c:v>-0.17701229678757099</c:v>
                </c:pt>
                <c:pt idx="6076">
                  <c:v>-0.172514855580647</c:v>
                </c:pt>
                <c:pt idx="6077">
                  <c:v>-0.16789936285715201</c:v>
                </c:pt>
                <c:pt idx="6078">
                  <c:v>-0.16316897698808</c:v>
                </c:pt>
                <c:pt idx="6079">
                  <c:v>-0.15832693496553801</c:v>
                </c:pt>
                <c:pt idx="6080">
                  <c:v>-0.15337655018767801</c:v>
                </c:pt>
                <c:pt idx="6081">
                  <c:v>-0.148321210191354</c:v>
                </c:pt>
                <c:pt idx="6082">
                  <c:v>-0.14316437433402801</c:v>
                </c:pt>
                <c:pt idx="6083">
                  <c:v>-0.137909571426548</c:v>
                </c:pt>
                <c:pt idx="6084">
                  <c:v>-0.13256039731838801</c:v>
                </c:pt>
                <c:pt idx="6085">
                  <c:v>-0.127120512437013</c:v>
                </c:pt>
                <c:pt idx="6086">
                  <c:v>-0.12159363928306401</c:v>
                </c:pt>
                <c:pt idx="6087">
                  <c:v>-0.11598355988305301</c:v>
                </c:pt>
                <c:pt idx="6088">
                  <c:v>-0.110294113201336</c:v>
                </c:pt>
                <c:pt idx="6089">
                  <c:v>-0.104529192513115</c:v>
                </c:pt>
                <c:pt idx="6090">
                  <c:v>-9.8692742740278699E-2</c:v>
                </c:pt>
                <c:pt idx="6091">
                  <c:v>-9.2788757751905898E-2</c:v>
                </c:pt>
                <c:pt idx="6092">
                  <c:v>-8.6821277631265001E-2</c:v>
                </c:pt>
                <c:pt idx="6093">
                  <c:v>-8.0794385911197197E-2</c:v>
                </c:pt>
                <c:pt idx="6094">
                  <c:v>-7.4712206779763604E-2</c:v>
                </c:pt>
                <c:pt idx="6095">
                  <c:v>-6.8578902258073199E-2</c:v>
                </c:pt>
                <c:pt idx="6096">
                  <c:v>-6.2398669352220999E-2</c:v>
                </c:pt>
                <c:pt idx="6097">
                  <c:v>-5.6175737181286899E-2</c:v>
                </c:pt>
                <c:pt idx="6098">
                  <c:v>-4.9914364083359003E-2</c:v>
                </c:pt>
                <c:pt idx="6099">
                  <c:v>-4.3618834701562997E-2</c:v>
                </c:pt>
                <c:pt idx="6100">
                  <c:v>-3.7293457052090501E-2</c:v>
                </c:pt>
                <c:pt idx="6101">
                  <c:v>-3.09425595762335E-2</c:v>
                </c:pt>
                <c:pt idx="6102">
                  <c:v>-2.4570488178442401E-2</c:v>
                </c:pt>
                <c:pt idx="6103">
                  <c:v>-1.81816032524332E-2</c:v>
                </c:pt>
                <c:pt idx="6104">
                  <c:v>-1.17802766973805E-2</c:v>
                </c:pt>
                <c:pt idx="6105">
                  <c:v>-5.3708889262367799E-3</c:v>
                </c:pt>
                <c:pt idx="6106">
                  <c:v>1.0421741317739E-3</c:v>
                </c:pt>
                <c:pt idx="6107">
                  <c:v>7.4545240324372297E-3</c:v>
                </c:pt>
                <c:pt idx="6108">
                  <c:v>1.38617728195508E-2</c:v>
                </c:pt>
                <c:pt idx="6109">
                  <c:v>2.0259536027592302E-2</c:v>
                </c:pt>
                <c:pt idx="6110">
                  <c:v>2.6643435681999499E-2</c:v>
                </c:pt>
                <c:pt idx="6111">
                  <c:v>3.30091032950076E-2</c:v>
                </c:pt>
                <c:pt idx="6112">
                  <c:v>3.9352182854995699E-2</c:v>
                </c:pt>
                <c:pt idx="6113">
                  <c:v>4.5668333807295097E-2</c:v>
                </c:pt>
                <c:pt idx="6114">
                  <c:v>5.1953234024421299E-2</c:v>
                </c:pt>
                <c:pt idx="6115">
                  <c:v>5.8202582763695498E-2</c:v>
                </c:pt>
                <c:pt idx="6116">
                  <c:v>6.4412103610232904E-2</c:v>
                </c:pt>
                <c:pt idx="6117">
                  <c:v>7.0577547403283702E-2</c:v>
                </c:pt>
                <c:pt idx="6118">
                  <c:v>7.6694695143923505E-2</c:v>
                </c:pt>
                <c:pt idx="6119">
                  <c:v>8.2759360882105296E-2</c:v>
                </c:pt>
                <c:pt idx="6120">
                  <c:v>8.8767394581094505E-2</c:v>
                </c:pt>
                <c:pt idx="6121">
                  <c:v>9.4714684957330403E-2</c:v>
                </c:pt>
                <c:pt idx="6122">
                  <c:v>0.100597162293767</c:v>
                </c:pt>
                <c:pt idx="6123">
                  <c:v>0.10641080122477201</c:v>
                </c:pt>
                <c:pt idx="6124">
                  <c:v>0.11215162349067399</c:v>
                </c:pt>
                <c:pt idx="6125">
                  <c:v>0.117815700660078</c:v>
                </c:pt>
                <c:pt idx="6126">
                  <c:v>0.12339915681808</c:v>
                </c:pt>
                <c:pt idx="6127">
                  <c:v>0.12889817121854899</c:v>
                </c:pt>
                <c:pt idx="6128">
                  <c:v>0.13430898089865201</c:v>
                </c:pt>
                <c:pt idx="6129">
                  <c:v>0.13962788325384201</c:v>
                </c:pt>
                <c:pt idx="6130">
                  <c:v>0.144851238571543</c:v>
                </c:pt>
                <c:pt idx="6131">
                  <c:v>0.149975472521794</c:v>
                </c:pt>
                <c:pt idx="6132">
                  <c:v>0.15499707860315801</c:v>
                </c:pt>
                <c:pt idx="6133">
                  <c:v>0.159912620542212</c:v>
                </c:pt>
                <c:pt idx="6134">
                  <c:v>0.16471873464497699</c:v>
                </c:pt>
                <c:pt idx="6135">
                  <c:v>0.16941213209869299</c:v>
                </c:pt>
                <c:pt idx="6136">
                  <c:v>0.173989601222338</c:v>
                </c:pt>
                <c:pt idx="6137">
                  <c:v>0.17844800966438301</c:v>
                </c:pt>
                <c:pt idx="6138">
                  <c:v>0.182784306546243</c:v>
                </c:pt>
                <c:pt idx="6139">
                  <c:v>0.18699552454999499</c:v>
                </c:pt>
                <c:pt idx="6140">
                  <c:v>0.19107878194890099</c:v>
                </c:pt>
                <c:pt idx="6141">
                  <c:v>0.19503128457937</c:v>
                </c:pt>
                <c:pt idx="6142">
                  <c:v>0.19885032775299499</c:v>
                </c:pt>
                <c:pt idx="6143">
                  <c:v>0.202533298107368</c:v>
                </c:pt>
                <c:pt idx="6144">
                  <c:v>0.206077675394395</c:v>
                </c:pt>
                <c:pt idx="6145">
                  <c:v>0.209481034204899</c:v>
                </c:pt>
                <c:pt idx="6146">
                  <c:v>0.212741045628319</c:v>
                </c:pt>
                <c:pt idx="6147">
                  <c:v>0.21585547884638001</c:v>
                </c:pt>
                <c:pt idx="6148">
                  <c:v>0.21882220265963701</c:v>
                </c:pt>
                <c:pt idx="6149">
                  <c:v>0.221639186945846</c:v>
                </c:pt>
                <c:pt idx="6150">
                  <c:v>0.22430450404917801</c:v>
                </c:pt>
                <c:pt idx="6151">
                  <c:v>0.22681633009930499</c:v>
                </c:pt>
                <c:pt idx="6152">
                  <c:v>0.22917294625947099</c:v>
                </c:pt>
                <c:pt idx="6153">
                  <c:v>0.231372739902692</c:v>
                </c:pt>
                <c:pt idx="6154">
                  <c:v>0.233414205715264</c:v>
                </c:pt>
                <c:pt idx="6155">
                  <c:v>0.235295946726857</c:v>
                </c:pt>
                <c:pt idx="6156">
                  <c:v>0.23701667526644801</c:v>
                </c:pt>
                <c:pt idx="6157">
                  <c:v>0.23857521384347899</c:v>
                </c:pt>
                <c:pt idx="6158">
                  <c:v>0.239970495953608</c:v>
                </c:pt>
                <c:pt idx="6159">
                  <c:v>0.24120156680851301</c:v>
                </c:pt>
                <c:pt idx="6160">
                  <c:v>0.24226758398925799</c:v>
                </c:pt>
                <c:pt idx="6161">
                  <c:v>0.243167818022752</c:v>
                </c:pt>
                <c:pt idx="6162">
                  <c:v>0.24390165288092799</c:v>
                </c:pt>
                <c:pt idx="6163">
                  <c:v>0.24446858640228999</c:v>
                </c:pt>
                <c:pt idx="6164">
                  <c:v>0.244868230635541</c:v>
                </c:pt>
                <c:pt idx="6165">
                  <c:v>0.24510031210505701</c:v>
                </c:pt>
                <c:pt idx="6166">
                  <c:v>0.245164671998026</c:v>
                </c:pt>
                <c:pt idx="6167">
                  <c:v>0.245061266273121</c:v>
                </c:pt>
                <c:pt idx="6168">
                  <c:v>0.24479016569064099</c:v>
                </c:pt>
                <c:pt idx="6169">
                  <c:v>0.24435155576408801</c:v>
                </c:pt>
                <c:pt idx="6170">
                  <c:v>0.243745736633218</c:v>
                </c:pt>
                <c:pt idx="6171">
                  <c:v>0.24297312285866299</c:v>
                </c:pt>
                <c:pt idx="6172">
                  <c:v>0.24203424313824001</c:v>
                </c:pt>
                <c:pt idx="6173">
                  <c:v>0.24092973994517</c:v>
                </c:pt>
                <c:pt idx="6174">
                  <c:v>0.239660369088433</c:v>
                </c:pt>
                <c:pt idx="6175">
                  <c:v>0.23822699919557</c:v>
                </c:pt>
                <c:pt idx="6176">
                  <c:v>0.23663061111828201</c:v>
                </c:pt>
                <c:pt idx="6177">
                  <c:v>0.23487229726123701</c:v>
                </c:pt>
                <c:pt idx="6178">
                  <c:v>0.23295326083453999</c:v>
                </c:pt>
                <c:pt idx="6179">
                  <c:v>0.23087481503037899</c:v>
                </c:pt>
                <c:pt idx="6180">
                  <c:v>0.22863838212440801</c:v>
                </c:pt>
                <c:pt idx="6181">
                  <c:v>0.22624549250249201</c:v>
                </c:pt>
                <c:pt idx="6182">
                  <c:v>0.22369778361346301</c:v>
                </c:pt>
                <c:pt idx="6183">
                  <c:v>0.22099699884861901</c:v>
                </c:pt>
                <c:pt idx="6184">
                  <c:v>0.218144986348727</c:v>
                </c:pt>
                <c:pt idx="6185">
                  <c:v>0.215143697739343</c:v>
                </c:pt>
                <c:pt idx="6186">
                  <c:v>0.21199518679531801</c:v>
                </c:pt>
                <c:pt idx="6187">
                  <c:v>0.20870160803540899</c:v>
                </c:pt>
                <c:pt idx="6188">
                  <c:v>0.20526521524794</c:v>
                </c:pt>
                <c:pt idx="6189">
                  <c:v>0.201688359948547</c:v>
                </c:pt>
                <c:pt idx="6190">
                  <c:v>0.19797348977103599</c:v>
                </c:pt>
                <c:pt idx="6191">
                  <c:v>0.194123146792475</c:v>
                </c:pt>
                <c:pt idx="6192">
                  <c:v>0.190139965793657</c:v>
                </c:pt>
                <c:pt idx="6193">
                  <c:v>0.186026672456125</c:v>
                </c:pt>
                <c:pt idx="6194">
                  <c:v>0.18178608149699299</c:v>
                </c:pt>
                <c:pt idx="6195">
                  <c:v>0.17742109474284501</c:v>
                </c:pt>
                <c:pt idx="6196">
                  <c:v>0.17293469914401699</c:v>
                </c:pt>
                <c:pt idx="6197">
                  <c:v>0.16832996473064099</c:v>
                </c:pt>
                <c:pt idx="6198">
                  <c:v>0.16361004251182101</c:v>
                </c:pt>
                <c:pt idx="6199">
                  <c:v>0.158778162319413</c:v>
                </c:pt>
                <c:pt idx="6200">
                  <c:v>0.15383763059785399</c:v>
                </c:pt>
                <c:pt idx="6201">
                  <c:v>0.14879182814157199</c:v>
                </c:pt>
                <c:pt idx="6202">
                  <c:v>0.14364420778151399</c:v>
                </c:pt>
                <c:pt idx="6203">
                  <c:v>0.13839829202238399</c:v>
                </c:pt>
                <c:pt idx="6204">
                  <c:v>0.133057670632199</c:v>
                </c:pt>
                <c:pt idx="6205">
                  <c:v>0.12762599818582299</c:v>
                </c:pt>
                <c:pt idx="6206">
                  <c:v>0.12210699156414299</c:v>
                </c:pt>
                <c:pt idx="6207">
                  <c:v>0.116504427410624</c:v>
                </c:pt>
                <c:pt idx="6208">
                  <c:v>0.110822139546955</c:v>
                </c:pt>
                <c:pt idx="6209">
                  <c:v>0.105064016349574</c:v>
                </c:pt>
                <c:pt idx="6210">
                  <c:v>9.9233998088864503E-2</c:v>
                </c:pt>
                <c:pt idx="6211">
                  <c:v>9.3336074232835395E-2</c:v>
                </c:pt>
                <c:pt idx="6212">
                  <c:v>8.7374280717136502E-2</c:v>
                </c:pt>
                <c:pt idx="6213">
                  <c:v>8.1352697183278394E-2</c:v>
                </c:pt>
                <c:pt idx="6214">
                  <c:v>7.5275444186942694E-2</c:v>
                </c:pt>
                <c:pt idx="6215">
                  <c:v>6.9146680378295397E-2</c:v>
                </c:pt>
                <c:pt idx="6216">
                  <c:v>6.2970599656232196E-2</c:v>
                </c:pt>
                <c:pt idx="6217">
                  <c:v>5.6751428298503201E-2</c:v>
                </c:pt>
                <c:pt idx="6218">
                  <c:v>5.0493422069680702E-2</c:v>
                </c:pt>
                <c:pt idx="6219">
                  <c:v>4.4200863308949699E-2</c:v>
                </c:pt>
                <c:pt idx="6220">
                  <c:v>3.7878057999712597E-2</c:v>
                </c:pt>
                <c:pt idx="6221">
                  <c:v>3.1529332823014997E-2</c:v>
                </c:pt>
                <c:pt idx="6222">
                  <c:v>2.5159032196807998E-2</c:v>
                </c:pt>
                <c:pt idx="6223">
                  <c:v>1.8771515303072701E-2</c:v>
                </c:pt>
                <c:pt idx="6224">
                  <c:v>1.23711531048424E-2</c:v>
                </c:pt>
                <c:pt idx="6225">
                  <c:v>5.9623253551623796E-3</c:v>
                </c:pt>
                <c:pt idx="6226">
                  <c:v>-4.5058239996465199E-4</c:v>
                </c:pt>
                <c:pt idx="6227">
                  <c:v>-6.8631818225977801E-3</c:v>
                </c:pt>
                <c:pt idx="6228">
                  <c:v>-1.3271084785787301E-2</c:v>
                </c:pt>
                <c:pt idx="6229">
                  <c:v>-1.9669906376359798E-2</c:v>
                </c:pt>
                <c:pt idx="6230">
                  <c:v>-2.6055267895504199E-2</c:v>
                </c:pt>
                <c:pt idx="6231">
                  <c:v>-3.24227998551051E-2</c:v>
                </c:pt>
                <c:pt idx="6232">
                  <c:v>-3.8768144967773498E-2</c:v>
                </c:pt>
                <c:pt idx="6233">
                  <c:v>-4.5086961128528398E-2</c:v>
                </c:pt>
                <c:pt idx="6234">
                  <c:v>-5.1374924386089101E-2</c:v>
                </c:pt>
                <c:pt idx="6235">
                  <c:v>-5.7627731901745499E-2</c:v>
                </c:pt>
                <c:pt idx="6236">
                  <c:v>-6.3841104893780101E-2</c:v>
                </c:pt>
                <c:pt idx="6237">
                  <c:v>-7.0010791565428596E-2</c:v>
                </c:pt>
                <c:pt idx="6238">
                  <c:v>-7.6132570014374998E-2</c:v>
                </c:pt>
                <c:pt idx="6239">
                  <c:v>-8.2202251121788902E-2</c:v>
                </c:pt>
                <c:pt idx="6240">
                  <c:v>-8.8215681418930506E-2</c:v>
                </c:pt>
                <c:pt idx="6241">
                  <c:v>-9.4168745929359199E-2</c:v>
                </c:pt>
                <c:pt idx="6242">
                  <c:v>-0.100057370984803</c:v>
                </c:pt>
                <c:pt idx="6243">
                  <c:v>-0.105877527012758</c:v>
                </c:pt>
                <c:pt idx="6244">
                  <c:v>-0.111625231293921</c:v>
                </c:pt>
                <c:pt idx="6245">
                  <c:v>-0.117296550687547</c:v>
                </c:pt>
                <c:pt idx="6246">
                  <c:v>-0.122887604322898</c:v>
                </c:pt>
                <c:pt idx="6247">
                  <c:v>-0.128394566254903</c:v>
                </c:pt>
                <c:pt idx="6248">
                  <c:v>-0.13381366808225401</c:v>
                </c:pt>
                <c:pt idx="6249">
                  <c:v>-0.13914120152610701</c:v>
                </c:pt>
                <c:pt idx="6250">
                  <c:v>-0.14437352096765099</c:v>
                </c:pt>
                <c:pt idx="6251">
                  <c:v>-0.14950704594279701</c:v>
                </c:pt>
                <c:pt idx="6252">
                  <c:v>-0.15453826359228001</c:v>
                </c:pt>
                <c:pt idx="6253">
                  <c:v>-0.15946373106550299</c:v>
                </c:pt>
                <c:pt idx="6254">
                  <c:v>-0.16428007787646701</c:v>
                </c:pt>
                <c:pt idx="6255">
                  <c:v>-0.16898400821019399</c:v>
                </c:pt>
                <c:pt idx="6256">
                  <c:v>-0.17357230317803801</c:v>
                </c:pt>
                <c:pt idx="6257">
                  <c:v>-0.178041823020367</c:v>
                </c:pt>
                <c:pt idx="6258">
                  <c:v>-0.18238950925509201</c:v>
                </c:pt>
                <c:pt idx="6259">
                  <c:v>-0.18661238677058201</c:v>
                </c:pt>
                <c:pt idx="6260">
                  <c:v>-0.19070756586152299</c:v>
                </c:pt>
                <c:pt idx="6261">
                  <c:v>-0.194672244206336</c:v>
                </c:pt>
                <c:pt idx="6262">
                  <c:v>-0.198503708784801</c:v>
                </c:pt>
                <c:pt idx="6263">
                  <c:v>-0.20219933773457199</c:v>
                </c:pt>
                <c:pt idx="6264">
                  <c:v>-0.205756602145309</c:v>
                </c:pt>
                <c:pt idx="6265">
                  <c:v>-0.209173067789204</c:v>
                </c:pt>
                <c:pt idx="6266">
                  <c:v>-0.21244639678672</c:v>
                </c:pt>
                <c:pt idx="6267">
                  <c:v>-0.21557434920639901</c:v>
                </c:pt>
                <c:pt idx="6268">
                  <c:v>-0.218554784597634</c:v>
                </c:pt>
                <c:pt idx="6269">
                  <c:v>-0.22138566345538399</c:v>
                </c:pt>
                <c:pt idx="6270">
                  <c:v>-0.22406504861579499</c:v>
                </c:pt>
                <c:pt idx="6271">
                  <c:v>-0.22659110658179901</c:v>
                </c:pt>
                <c:pt idx="6272">
                  <c:v>-0.22896210877777601</c:v>
                </c:pt>
                <c:pt idx="6273">
                  <c:v>-0.23117643273240701</c:v>
                </c:pt>
                <c:pt idx="6274">
                  <c:v>-0.23323256318893301</c:v>
                </c:pt>
                <c:pt idx="6275">
                  <c:v>-0.235129093142039</c:v>
                </c:pt>
                <c:pt idx="6276">
                  <c:v>-0.236864724800666</c:v>
                </c:pt>
                <c:pt idx="6277">
                  <c:v>-0.23843827047608501</c:v>
                </c:pt>
                <c:pt idx="6278">
                  <c:v>-0.23984865339463099</c:v>
                </c:pt>
                <c:pt idx="6279">
                  <c:v>-0.24109490843453599</c:v>
                </c:pt>
                <c:pt idx="6280">
                  <c:v>-0.242176182786358</c:v>
                </c:pt>
                <c:pt idx="6281">
                  <c:v>-0.24309173653655999</c:v>
                </c:pt>
                <c:pt idx="6282">
                  <c:v>-0.24384094317383001</c:v>
                </c:pt>
                <c:pt idx="6283">
                  <c:v>-0.244423290017798</c:v>
                </c:pt>
                <c:pt idx="6284">
                  <c:v>-0.24483837856986701</c:v>
                </c:pt>
                <c:pt idx="6285">
                  <c:v>-0.24508592478589999</c:v>
                </c:pt>
                <c:pt idx="6286">
                  <c:v>-0.245165759270595</c:v>
                </c:pt>
                <c:pt idx="6287">
                  <c:v>-0.24507782739339801</c:v>
                </c:pt>
                <c:pt idx="6288">
                  <c:v>-0.24482218932588901</c:v>
                </c:pt>
                <c:pt idx="6289">
                  <c:v>-0.24439902000060801</c:v>
                </c:pt>
                <c:pt idx="6290">
                  <c:v>-0.24380860899134299</c:v>
                </c:pt>
                <c:pt idx="6291">
                  <c:v>-0.24305136031498301</c:v>
                </c:pt>
                <c:pt idx="6292">
                  <c:v>-0.24212779215504501</c:v>
                </c:pt>
                <c:pt idx="6293">
                  <c:v>-0.24103853650708501</c:v>
                </c:pt>
                <c:pt idx="6294">
                  <c:v>-0.23978433874622099</c:v>
                </c:pt>
                <c:pt idx="6295">
                  <c:v>-0.238366057117082</c:v>
                </c:pt>
                <c:pt idx="6296">
                  <c:v>-0.23678466214650401</c:v>
                </c:pt>
                <c:pt idx="6297">
                  <c:v>-0.23504123597940699</c:v>
                </c:pt>
                <c:pt idx="6298">
                  <c:v>-0.23313697163828401</c:v>
                </c:pt>
                <c:pt idx="6299">
                  <c:v>-0.231073172206818</c:v>
                </c:pt>
                <c:pt idx="6300">
                  <c:v>-0.22885124993818601</c:v>
                </c:pt>
                <c:pt idx="6301">
                  <c:v>-0.226472725288655</c:v>
                </c:pt>
                <c:pt idx="6302">
                  <c:v>-0.22393922587714199</c:v>
                </c:pt>
                <c:pt idx="6303">
                  <c:v>-0.221252485371432</c:v>
                </c:pt>
                <c:pt idx="6304">
                  <c:v>-0.21841434230183701</c:v>
                </c:pt>
                <c:pt idx="6305">
                  <c:v>-0.21542673880309501</c:v>
                </c:pt>
                <c:pt idx="6306">
                  <c:v>-0.212291719285367</c:v>
                </c:pt>
                <c:pt idx="6307">
                  <c:v>-0.20901142903525699</c:v>
                </c:pt>
                <c:pt idx="6308">
                  <c:v>-0.20558811274779501</c:v>
                </c:pt>
                <c:pt idx="6309">
                  <c:v>-0.20202411299039599</c:v>
                </c:pt>
                <c:pt idx="6310">
                  <c:v>-0.19832186859984899</c:v>
                </c:pt>
                <c:pt idx="6311">
                  <c:v>-0.19448391301342599</c:v>
                </c:pt>
                <c:pt idx="6312">
                  <c:v>-0.19051287253525501</c:v>
                </c:pt>
                <c:pt idx="6313">
                  <c:v>-0.186411464539149</c:v>
                </c:pt>
                <c:pt idx="6314">
                  <c:v>-0.18218249560911201</c:v>
                </c:pt>
                <c:pt idx="6315">
                  <c:v>-0.17782885961879799</c:v>
                </c:pt>
                <c:pt idx="6316">
                  <c:v>-0.17335353575124399</c:v>
                </c:pt>
                <c:pt idx="6317">
                  <c:v>-0.16875958646021899</c:v>
                </c:pt>
                <c:pt idx="6318">
                  <c:v>-0.164050155374596</c:v>
                </c:pt>
                <c:pt idx="6319">
                  <c:v>-0.15922846514717001</c:v>
                </c:pt>
                <c:pt idx="6320">
                  <c:v>-0.15429781524941</c:v>
                </c:pt>
                <c:pt idx="6321">
                  <c:v>-0.14926157971363499</c:v>
                </c:pt>
                <c:pt idx="6322">
                  <c:v>-0.14412320482416899</c:v>
                </c:pt>
                <c:pt idx="6323">
                  <c:v>-0.13888620675906399</c:v>
                </c:pt>
                <c:pt idx="6324">
                  <c:v>-0.133554169183979</c:v>
                </c:pt>
                <c:pt idx="6325">
                  <c:v>-0.12813074079989101</c:v>
                </c:pt>
                <c:pt idx="6326">
                  <c:v>-0.122619632846297</c:v>
                </c:pt>
                <c:pt idx="6327">
                  <c:v>-0.11702461656162</c:v>
                </c:pt>
                <c:pt idx="6328">
                  <c:v>-0.11134952060256</c:v>
                </c:pt>
                <c:pt idx="6329">
                  <c:v>-0.10559822842415199</c:v>
                </c:pt>
                <c:pt idx="6330">
                  <c:v>-9.9774675622329501E-2</c:v>
                </c:pt>
                <c:pt idx="6331">
                  <c:v>-9.3882847240801606E-2</c:v>
                </c:pt>
                <c:pt idx="6332">
                  <c:v>-8.7926775044099501E-2</c:v>
                </c:pt>
                <c:pt idx="6333">
                  <c:v>-8.1910534758648401E-2</c:v>
                </c:pt>
                <c:pt idx="6334">
                  <c:v>-7.5838243283757295E-2</c:v>
                </c:pt>
                <c:pt idx="6335">
                  <c:v>-6.9714055874434702E-2</c:v>
                </c:pt>
                <c:pt idx="6336">
                  <c:v>-6.3542163297956797E-2</c:v>
                </c:pt>
                <c:pt idx="6337">
                  <c:v>-5.73267889661353E-2</c:v>
                </c:pt>
                <c:pt idx="6338">
                  <c:v>-5.1072186045246597E-2</c:v>
                </c:pt>
                <c:pt idx="6339">
                  <c:v>-4.4782634545599803E-2</c:v>
                </c:pt>
                <c:pt idx="6340">
                  <c:v>-3.8462438392735603E-2</c:v>
                </c:pt>
                <c:pt idx="6341">
                  <c:v>-3.2115922482259897E-2</c:v>
                </c:pt>
                <c:pt idx="6342">
                  <c:v>-2.57474297203279E-2</c:v>
                </c:pt>
                <c:pt idx="6343">
                  <c:v>-1.9361318051803598E-2</c:v>
                </c:pt>
                <c:pt idx="6344">
                  <c:v>-1.2961957478127799E-2</c:v>
                </c:pt>
                <c:pt idx="6345">
                  <c:v>-6.5537270669363996E-3</c:v>
                </c:pt>
                <c:pt idx="6346">
                  <c:v>-1.4101195547480599E-4</c:v>
                </c:pt>
                <c:pt idx="6347">
                  <c:v>6.2717996501416903E-3</c:v>
                </c:pt>
                <c:pt idx="6348">
                  <c:v>1.2680319477767101E-2</c:v>
                </c:pt>
                <c:pt idx="6349">
                  <c:v>1.9080162192109E-2</c:v>
                </c:pt>
                <c:pt idx="6350">
                  <c:v>2.5466948395603799E-2</c:v>
                </c:pt>
                <c:pt idx="6351">
                  <c:v>3.1836307625227801E-2</c:v>
                </c:pt>
                <c:pt idx="6352">
                  <c:v>3.8183881343195399E-2</c:v>
                </c:pt>
                <c:pt idx="6353">
                  <c:v>4.4505325919496103E-2</c:v>
                </c:pt>
                <c:pt idx="6354">
                  <c:v>5.0796315604230598E-2</c:v>
                </c:pt>
                <c:pt idx="6355">
                  <c:v>5.7052545487711603E-2</c:v>
                </c:pt>
                <c:pt idx="6356">
                  <c:v>6.3269734446303294E-2</c:v>
                </c:pt>
                <c:pt idx="6357">
                  <c:v>6.9443628071984301E-2</c:v>
                </c:pt>
                <c:pt idx="6358">
                  <c:v>7.5570001583629601E-2</c:v>
                </c:pt>
                <c:pt idx="6359">
                  <c:v>8.1644662718018193E-2</c:v>
                </c:pt>
                <c:pt idx="6360">
                  <c:v>8.7663454598589194E-2</c:v>
                </c:pt>
                <c:pt idx="6361">
                  <c:v>9.3622258579982895E-2</c:v>
                </c:pt>
                <c:pt idx="6362">
                  <c:v>9.9516997066420101E-2</c:v>
                </c:pt>
                <c:pt idx="6363">
                  <c:v>0.10534363630199201</c:v>
                </c:pt>
                <c:pt idx="6364">
                  <c:v>0.111098189130949</c:v>
                </c:pt>
                <c:pt idx="6365">
                  <c:v>0.116776717726103</c:v>
                </c:pt>
                <c:pt idx="6366">
                  <c:v>0.122375336283473</c:v>
                </c:pt>
                <c:pt idx="6367">
                  <c:v>0.12789021368133299</c:v>
                </c:pt>
                <c:pt idx="6368">
                  <c:v>0.133317576101838</c:v>
                </c:pt>
                <c:pt idx="6369">
                  <c:v>0.13865370961343901</c:v>
                </c:pt>
                <c:pt idx="6370">
                  <c:v>0.143894962712319</c:v>
                </c:pt>
                <c:pt idx="6371">
                  <c:v>0.14903774882110801</c:v>
                </c:pt>
                <c:pt idx="6372">
                  <c:v>0.15407854874316901</c:v>
                </c:pt>
                <c:pt idx="6373">
                  <c:v>0.159013913070778</c:v>
                </c:pt>
                <c:pt idx="6374">
                  <c:v>0.16384046454554099</c:v>
                </c:pt>
                <c:pt idx="6375">
                  <c:v>0.168554900369452</c:v>
                </c:pt>
                <c:pt idx="6376">
                  <c:v>0.173153994464983</c:v>
                </c:pt>
                <c:pt idx="6377">
                  <c:v>0.177634599682683</c:v>
                </c:pt>
                <c:pt idx="6378">
                  <c:v>0.18199364995476799</c:v>
                </c:pt>
                <c:pt idx="6379">
                  <c:v>0.18622816239322099</c:v>
                </c:pt>
                <c:pt idx="6380">
                  <c:v>0.19033523933097701</c:v>
                </c:pt>
                <c:pt idx="6381">
                  <c:v>0.194312070304788</c:v>
                </c:pt>
                <c:pt idx="6382">
                  <c:v>0.19815593397841999</c:v>
                </c:pt>
                <c:pt idx="6383">
                  <c:v>0.201864200004854</c:v>
                </c:pt>
                <c:pt idx="6384">
                  <c:v>0.205434330826225</c:v>
                </c:pt>
                <c:pt idx="6385">
                  <c:v>0.20886388341027301</c:v>
                </c:pt>
                <c:pt idx="6386">
                  <c:v>0.212150510922098</c:v>
                </c:pt>
                <c:pt idx="6387">
                  <c:v>0.21529196433009701</c:v>
                </c:pt>
                <c:pt idx="6388">
                  <c:v>0.218286093944971</c:v>
                </c:pt>
                <c:pt idx="6389">
                  <c:v>0.22113085089075199</c:v>
                </c:pt>
                <c:pt idx="6390">
                  <c:v>0.223824288506841</c:v>
                </c:pt>
                <c:pt idx="6391">
                  <c:v>0.22636456368011099</c:v>
                </c:pt>
                <c:pt idx="6392">
                  <c:v>0.228749938106135</c:v>
                </c:pt>
                <c:pt idx="6393">
                  <c:v>0.23097877947871401</c:v>
                </c:pt>
                <c:pt idx="6394">
                  <c:v>0.233049562606852</c:v>
                </c:pt>
                <c:pt idx="6395">
                  <c:v>0.23496087045844499</c:v>
                </c:pt>
                <c:pt idx="6396">
                  <c:v>0.23671139512995301</c:v>
                </c:pt>
                <c:pt idx="6397">
                  <c:v>0.23829993874139099</c:v>
                </c:pt>
                <c:pt idx="6398">
                  <c:v>0.23972541425604299</c:v>
                </c:pt>
                <c:pt idx="6399">
                  <c:v>0.24098684622430999</c:v>
                </c:pt>
                <c:pt idx="6400">
                  <c:v>0.242083371451215</c:v>
                </c:pt>
                <c:pt idx="6401">
                  <c:v>0.24301423958708299</c:v>
                </c:pt>
                <c:pt idx="6402">
                  <c:v>0.24377881364100101</c:v>
                </c:pt>
                <c:pt idx="6403">
                  <c:v>0.24437657041671301</c:v>
                </c:pt>
                <c:pt idx="6404">
                  <c:v>0.24480710087064</c:v>
                </c:pt>
                <c:pt idx="6405">
                  <c:v>0.24507011039179</c:v>
                </c:pt>
                <c:pt idx="6406">
                  <c:v>0.24516541900335401</c:v>
                </c:pt>
                <c:pt idx="6407">
                  <c:v>0.24509296148587001</c:v>
                </c:pt>
                <c:pt idx="6408">
                  <c:v>0.24485278742185099</c:v>
                </c:pt>
                <c:pt idx="6409">
                  <c:v>0.244445061161852</c:v>
                </c:pt>
                <c:pt idx="6410">
                  <c:v>0.24387006171200901</c:v>
                </c:pt>
                <c:pt idx="6411">
                  <c:v>0.24312818254311699</c:v>
                </c:pt>
                <c:pt idx="6412">
                  <c:v>0.24221993132137501</c:v>
                </c:pt>
                <c:pt idx="6413">
                  <c:v>0.24114592956099101</c:v>
                </c:pt>
                <c:pt idx="6414">
                  <c:v>0.23990691219888599</c:v>
                </c:pt>
                <c:pt idx="6415">
                  <c:v>0.238503727091775</c:v>
                </c:pt>
                <c:pt idx="6416">
                  <c:v>0.23693733443598</c:v>
                </c:pt>
                <c:pt idx="6417">
                  <c:v>0.23520880611037101</c:v>
                </c:pt>
                <c:pt idx="6418">
                  <c:v>0.23331932494288399</c:v>
                </c:pt>
                <c:pt idx="6419">
                  <c:v>0.23127018390110901</c:v>
                </c:pt>
                <c:pt idx="6420">
                  <c:v>0.22906278520752099</c:v>
                </c:pt>
                <c:pt idx="6421">
                  <c:v>0.22669863937994</c:v>
                </c:pt>
                <c:pt idx="6422">
                  <c:v>0.22417936419788601</c:v>
                </c:pt>
                <c:pt idx="6423">
                  <c:v>0.22150668359553699</c:v>
                </c:pt>
                <c:pt idx="6424">
                  <c:v>0.218682426482048</c:v>
                </c:pt>
                <c:pt idx="6425">
                  <c:v>0.215708525490026</c:v>
                </c:pt>
                <c:pt idx="6426">
                  <c:v>0.212587015653041</c:v>
                </c:pt>
                <c:pt idx="6427">
                  <c:v>0.20932003301305299</c:v>
                </c:pt>
                <c:pt idx="6428">
                  <c:v>0.205909813158724</c:v>
                </c:pt>
                <c:pt idx="6429">
                  <c:v>0.20235868969561099</c:v>
                </c:pt>
                <c:pt idx="6430">
                  <c:v>0.19866909264928501</c:v>
                </c:pt>
                <c:pt idx="6431">
                  <c:v>0.19484354680246899</c:v>
                </c:pt>
                <c:pt idx="6432">
                  <c:v>0.190884669967336</c:v>
                </c:pt>
                <c:pt idx="6433">
                  <c:v>0.18679517119414499</c:v>
                </c:pt>
                <c:pt idx="6434">
                  <c:v>0.182577848917446</c:v>
                </c:pt>
                <c:pt idx="6435">
                  <c:v>0.178235589041117</c:v>
                </c:pt>
                <c:pt idx="6436">
                  <c:v>0.17377136296354401</c:v>
                </c:pt>
                <c:pt idx="6437">
                  <c:v>0.16918822554430599</c:v>
                </c:pt>
                <c:pt idx="6438">
                  <c:v>0.16448931301373601</c:v>
                </c:pt>
                <c:pt idx="6439">
                  <c:v>0.159677840826807</c:v>
                </c:pt>
                <c:pt idx="6440">
                  <c:v>0.154757101462806</c:v>
                </c:pt>
                <c:pt idx="6441">
                  <c:v>0.14973046217229599</c:v>
                </c:pt>
                <c:pt idx="6442">
                  <c:v>0.14460136267291401</c:v>
                </c:pt>
                <c:pt idx="6443">
                  <c:v>0.13937331279558299</c:v>
                </c:pt>
                <c:pt idx="6444">
                  <c:v>0.13404989008273699</c:v>
                </c:pt>
                <c:pt idx="6445">
                  <c:v>0.12863473734022501</c:v>
                </c:pt>
                <c:pt idx="6446">
                  <c:v>0.12313156014454101</c:v>
                </c:pt>
                <c:pt idx="6447">
                  <c:v>0.11754412430710701</c:v>
                </c:pt>
                <c:pt idx="6448">
                  <c:v>0.11187625329734199</c:v>
                </c:pt>
                <c:pt idx="6449">
                  <c:v>0.106131825626265</c:v>
                </c:pt>
                <c:pt idx="6450">
                  <c:v>0.100314772192442</c:v>
                </c:pt>
                <c:pt idx="6451">
                  <c:v>9.4429073592080207E-2</c:v>
                </c:pt>
                <c:pt idx="6452">
                  <c:v>8.8478757395115695E-2</c:v>
                </c:pt>
                <c:pt idx="6453">
                  <c:v>8.2467895389156401E-2</c:v>
                </c:pt>
                <c:pt idx="6454">
                  <c:v>7.6400600793167101E-2</c:v>
                </c:pt>
                <c:pt idx="6455">
                  <c:v>7.0281025442803596E-2</c:v>
                </c:pt>
                <c:pt idx="6456">
                  <c:v>6.4113356949320702E-2</c:v>
                </c:pt>
                <c:pt idx="6457">
                  <c:v>5.79018158340001E-2</c:v>
                </c:pt>
                <c:pt idx="6458">
                  <c:v>5.1650652640056902E-2</c:v>
                </c:pt>
                <c:pt idx="6459">
                  <c:v>4.5364145024003003E-2</c:v>
                </c:pt>
                <c:pt idx="6460">
                  <c:v>3.9046594828456599E-2</c:v>
                </c:pt>
                <c:pt idx="6461">
                  <c:v>3.2702325138401198E-2</c:v>
                </c:pt>
                <c:pt idx="6462">
                  <c:v>2.6335677322908601E-2</c:v>
                </c:pt>
                <c:pt idx="6463">
                  <c:v>1.995100806435E-2</c:v>
                </c:pt>
                <c:pt idx="6464">
                  <c:v>1.35526863771285E-2</c:v>
                </c:pt>
                <c:pt idx="6465">
                  <c:v>7.1450906179725202E-3</c:v>
                </c:pt>
                <c:pt idx="6466">
                  <c:v>7.3260548983643996E-4</c:v>
                </c:pt>
                <c:pt idx="6467">
                  <c:v>-5.6803809585415001E-3</c:v>
                </c:pt>
                <c:pt idx="6468">
                  <c:v>-1.20894803353708E-2</c:v>
                </c:pt>
                <c:pt idx="6469">
                  <c:v>-1.8490306908774901E-2</c:v>
                </c:pt>
                <c:pt idx="6470">
                  <c:v>-2.4878480607937601E-2</c:v>
                </c:pt>
                <c:pt idx="6471">
                  <c:v>-3.1249630020375199E-2</c:v>
                </c:pt>
                <c:pt idx="6472">
                  <c:v>-3.7599395383284197E-2</c:v>
                </c:pt>
                <c:pt idx="6473">
                  <c:v>-4.3923431566916499E-2</c:v>
                </c:pt>
                <c:pt idx="6474">
                  <c:v>-5.0217411047942001E-2</c:v>
                </c:pt>
                <c:pt idx="6475">
                  <c:v>-5.6477026870762503E-2</c:v>
                </c:pt>
                <c:pt idx="6476">
                  <c:v>-6.2697995594751796E-2</c:v>
                </c:pt>
                <c:pt idx="6477">
                  <c:v>-6.8876060225403907E-2</c:v>
                </c:pt>
                <c:pt idx="6478">
                  <c:v>-7.5006993127384597E-2</c:v>
                </c:pt>
                <c:pt idx="6479">
                  <c:v>-8.10865989174928E-2</c:v>
                </c:pt>
                <c:pt idx="6480">
                  <c:v>-8.7110717335550994E-2</c:v>
                </c:pt>
                <c:pt idx="6481">
                  <c:v>-9.30752260912623E-2</c:v>
                </c:pt>
                <c:pt idx="6482">
                  <c:v>-9.8976043685083601E-2</c:v>
                </c:pt>
                <c:pt idx="6483">
                  <c:v>-0.104809132201187</c:v>
                </c:pt>
                <c:pt idx="6484">
                  <c:v>-0.110570500070595</c:v>
                </c:pt>
                <c:pt idx="6485">
                  <c:v>-0.116256204802603</c:v>
                </c:pt>
                <c:pt idx="6486">
                  <c:v>-0.121862355682617</c:v>
                </c:pt>
                <c:pt idx="6487">
                  <c:v>-0.12738511643455899</c:v>
                </c:pt>
                <c:pt idx="6488">
                  <c:v>-0.13282070784602401</c:v>
                </c:pt>
                <c:pt idx="6489">
                  <c:v>-0.13816541035438201</c:v>
                </c:pt>
                <c:pt idx="6490">
                  <c:v>-0.143415566592073</c:v>
                </c:pt>
                <c:pt idx="6491">
                  <c:v>-0.148567583889329</c:v>
                </c:pt>
                <c:pt idx="6492">
                  <c:v>-0.15361793673263199</c:v>
                </c:pt>
                <c:pt idx="6493">
                  <c:v>-0.158563169177216</c:v>
                </c:pt>
                <c:pt idx="6494">
                  <c:v>-0.16339989721195899</c:v>
                </c:pt>
                <c:pt idx="6495">
                  <c:v>-0.168124811075056</c:v>
                </c:pt>
                <c:pt idx="6496">
                  <c:v>-0.172734677518881</c:v>
                </c:pt>
                <c:pt idx="6497">
                  <c:v>-0.17722634202249299</c:v>
                </c:pt>
                <c:pt idx="6498">
                  <c:v>-0.18159673095026099</c:v>
                </c:pt>
                <c:pt idx="6499">
                  <c:v>-0.18584285365515499</c:v>
                </c:pt>
                <c:pt idx="6500">
                  <c:v>-0.18996180452522901</c:v>
                </c:pt>
                <c:pt idx="6501">
                  <c:v>-0.193950764971932</c:v>
                </c:pt>
                <c:pt idx="6502">
                  <c:v>-0.19780700535885901</c:v>
                </c:pt>
                <c:pt idx="6503">
                  <c:v>-0.20152788686963499</c:v>
                </c:pt>
                <c:pt idx="6504">
                  <c:v>-0.205110863313649</c:v>
                </c:pt>
                <c:pt idx="6505">
                  <c:v>-0.20855348286841099</c:v>
                </c:pt>
                <c:pt idx="6506">
                  <c:v>-0.21185338975732201</c:v>
                </c:pt>
                <c:pt idx="6507">
                  <c:v>-0.21500832586173299</c:v>
                </c:pt>
                <c:pt idx="6508">
                  <c:v>-0.21801613226616701</c:v>
                </c:pt>
                <c:pt idx="6509">
                  <c:v>-0.22087475073565899</c:v>
                </c:pt>
                <c:pt idx="6510">
                  <c:v>-0.223582225124204</c:v>
                </c:pt>
                <c:pt idx="6511">
                  <c:v>-0.22613670271334099</c:v>
                </c:pt>
                <c:pt idx="6512">
                  <c:v>-0.22853643547996599</c:v>
                </c:pt>
                <c:pt idx="6513">
                  <c:v>-0.23077978129249899</c:v>
                </c:pt>
                <c:pt idx="6514">
                  <c:v>-0.23286520503458899</c:v>
                </c:pt>
                <c:pt idx="6515">
                  <c:v>-0.23479127965559499</c:v>
                </c:pt>
                <c:pt idx="6516">
                  <c:v>-0.23655668714710901</c:v>
                </c:pt>
                <c:pt idx="6517">
                  <c:v>-0.23816021944486801</c:v>
                </c:pt>
                <c:pt idx="6518">
                  <c:v>-0.23960077925543199</c:v>
                </c:pt>
                <c:pt idx="6519">
                  <c:v>-0.24087738080705401</c:v>
                </c:pt>
                <c:pt idx="6520">
                  <c:v>-0.24198915052424699</c:v>
                </c:pt>
                <c:pt idx="6521">
                  <c:v>-0.242935327625564</c:v>
                </c:pt>
                <c:pt idx="6522">
                  <c:v>-0.24371526464420401</c:v>
                </c:pt>
                <c:pt idx="6523">
                  <c:v>-0.24432842787106901</c:v>
                </c:pt>
                <c:pt idx="6524">
                  <c:v>-0.24477439771998299</c:v>
                </c:pt>
                <c:pt idx="6525">
                  <c:v>-0.24505286901480899</c:v>
                </c:pt>
                <c:pt idx="6526">
                  <c:v>-0.24516365119828301</c:v>
                </c:pt>
                <c:pt idx="6527">
                  <c:v>-0.24510666846241599</c:v>
                </c:pt>
                <c:pt idx="6528">
                  <c:v>-0.24488195980036001</c:v>
                </c:pt>
                <c:pt idx="6529">
                  <c:v>-0.24448967897973301</c:v>
                </c:pt>
                <c:pt idx="6530">
                  <c:v>-0.243930094437393</c:v>
                </c:pt>
                <c:pt idx="6531">
                  <c:v>-0.24320358909574899</c:v>
                </c:pt>
                <c:pt idx="6532">
                  <c:v>-0.242310660100724</c:v>
                </c:pt>
                <c:pt idx="6533">
                  <c:v>-0.24125191848156499</c:v>
                </c:pt>
                <c:pt idx="6534">
                  <c:v>-0.240028088732711</c:v>
                </c:pt>
                <c:pt idx="6535">
                  <c:v>-0.23864000831802901</c:v>
                </c:pt>
                <c:pt idx="6536">
                  <c:v>-0.23708862709773601</c:v>
                </c:pt>
                <c:pt idx="6537">
                  <c:v>-0.23537500667840999</c:v>
                </c:pt>
                <c:pt idx="6538">
                  <c:v>-0.233500319686542</c:v>
                </c:pt>
                <c:pt idx="6539">
                  <c:v>-0.23146584896610201</c:v>
                </c:pt>
                <c:pt idx="6540">
                  <c:v>-0.22927298670069701</c:v>
                </c:pt>
                <c:pt idx="6541">
                  <c:v>-0.22692323346090401</c:v>
                </c:pt>
                <c:pt idx="6542">
                  <c:v>-0.224418197177427</c:v>
                </c:pt>
                <c:pt idx="6543">
                  <c:v>-0.22175959204080101</c:v>
                </c:pt>
                <c:pt idx="6544">
                  <c:v>-0.21894923732836999</c:v>
                </c:pt>
                <c:pt idx="6545">
                  <c:v>-0.21598905615936101</c:v>
                </c:pt>
                <c:pt idx="6546">
                  <c:v>-0.21288107417890201</c:v>
                </c:pt>
                <c:pt idx="6547">
                  <c:v>-0.20962741817187</c:v>
                </c:pt>
                <c:pt idx="6548">
                  <c:v>-0.20623031460754401</c:v>
                </c:pt>
                <c:pt idx="6549">
                  <c:v>-0.20269208811603501</c:v>
                </c:pt>
                <c:pt idx="6550">
                  <c:v>-0.19901515989754501</c:v>
                </c:pt>
                <c:pt idx="6551">
                  <c:v>-0.195202046065547</c:v>
                </c:pt>
                <c:pt idx="6552">
                  <c:v>-0.191255355925016</c:v>
                </c:pt>
                <c:pt idx="6553">
                  <c:v>-0.18717779018688299</c:v>
                </c:pt>
                <c:pt idx="6554">
                  <c:v>-0.182972139119952</c:v>
                </c:pt>
                <c:pt idx="6555">
                  <c:v>-0.17864128064151599</c:v>
                </c:pt>
                <c:pt idx="6556">
                  <c:v>-0.17418817834801301</c:v>
                </c:pt>
                <c:pt idx="6557">
                  <c:v>-0.16961587948704199</c:v>
                </c:pt>
                <c:pt idx="6558">
                  <c:v>-0.164927512872135</c:v>
                </c:pt>
                <c:pt idx="6559">
                  <c:v>-0.16012628674172</c:v>
                </c:pt>
                <c:pt idx="6560">
                  <c:v>-0.15521548656372999</c:v>
                </c:pt>
                <c:pt idx="6561">
                  <c:v>-0.150198472787367</c:v>
                </c:pt>
                <c:pt idx="6562">
                  <c:v>-0.145078678543552</c:v>
                </c:pt>
                <c:pt idx="6563">
                  <c:v>-0.13985960729564101</c:v>
                </c:pt>
                <c:pt idx="6564">
                  <c:v>-0.13454483044201501</c:v>
                </c:pt>
                <c:pt idx="6565">
                  <c:v>-0.12913798487217901</c:v>
                </c:pt>
                <c:pt idx="6566">
                  <c:v>-0.123642770478048</c:v>
                </c:pt>
                <c:pt idx="6567">
                  <c:v>-0.11806294762212</c:v>
                </c:pt>
                <c:pt idx="6568">
                  <c:v>-0.112402334564267</c:v>
                </c:pt>
                <c:pt idx="6569">
                  <c:v>-0.106664804848907</c:v>
                </c:pt>
                <c:pt idx="6570">
                  <c:v>-0.10085428465435201</c:v>
                </c:pt>
                <c:pt idx="6571">
                  <c:v>-9.4974750106129505E-2</c:v>
                </c:pt>
                <c:pt idx="6572">
                  <c:v>-8.9030224556127704E-2</c:v>
                </c:pt>
                <c:pt idx="6573">
                  <c:v>-8.3024775829428701E-2</c:v>
                </c:pt>
                <c:pt idx="6574">
                  <c:v>-7.6962513440702707E-2</c:v>
                </c:pt>
                <c:pt idx="6575">
                  <c:v>-7.0847585782077699E-2</c:v>
                </c:pt>
                <c:pt idx="6576">
                  <c:v>-6.4684177284403996E-2</c:v>
                </c:pt>
                <c:pt idx="6577">
                  <c:v>-5.8476505553857701E-2</c:v>
                </c:pt>
                <c:pt idx="6578">
                  <c:v>-5.2228818485843098E-2</c:v>
                </c:pt>
                <c:pt idx="6579">
                  <c:v>-4.5945391358166998E-2</c:v>
                </c:pt>
                <c:pt idx="6580">
                  <c:v>-3.9630523905476597E-2</c:v>
                </c:pt>
                <c:pt idx="6581">
                  <c:v>-3.3288537376960803E-2</c:v>
                </c:pt>
                <c:pt idx="6582">
                  <c:v>-2.6923771579329001E-2</c:v>
                </c:pt>
                <c:pt idx="6583">
                  <c:v>-2.0540581907092102E-2</c:v>
                </c:pt>
                <c:pt idx="6584">
                  <c:v>-1.41433363621757E-2</c:v>
                </c:pt>
                <c:pt idx="6585">
                  <c:v>-7.7364125649064704E-3</c:v>
                </c:pt>
                <c:pt idx="6586">
                  <c:v>-1.3241947584168301E-3</c:v>
                </c:pt>
                <c:pt idx="6587">
                  <c:v>5.0889291914825502E-3</c:v>
                </c:pt>
                <c:pt idx="6588">
                  <c:v>1.1498570798909201E-2</c:v>
                </c:pt>
                <c:pt idx="6589">
                  <c:v>1.79003439609394E-2</c:v>
                </c:pt>
                <c:pt idx="6590">
                  <c:v>2.4289867959008501E-2</c:v>
                </c:pt>
                <c:pt idx="6591">
                  <c:v>3.06627704566266E-2</c:v>
                </c:pt>
                <c:pt idx="6592">
                  <c:v>3.7014690491357798E-2</c:v>
                </c:pt>
                <c:pt idx="6593">
                  <c:v>4.3341281459017202E-2</c:v>
                </c:pt>
                <c:pt idx="6594">
                  <c:v>4.9638214088041803E-2</c:v>
                </c:pt>
                <c:pt idx="6595">
                  <c:v>5.5901179402001198E-2</c:v>
                </c:pt>
                <c:pt idx="6596">
                  <c:v>6.2125891668220003E-2</c:v>
                </c:pt>
                <c:pt idx="6597">
                  <c:v>6.8308091330495105E-2</c:v>
                </c:pt>
                <c:pt idx="6598">
                  <c:v>7.4443547923899595E-2</c:v>
                </c:pt>
                <c:pt idx="6599">
                  <c:v>8.0528062969680805E-2</c:v>
                </c:pt>
                <c:pt idx="6600">
                  <c:v>8.6557472848268896E-2</c:v>
                </c:pt>
                <c:pt idx="6601">
                  <c:v>9.2527651648432893E-2</c:v>
                </c:pt>
                <c:pt idx="6602">
                  <c:v>9.8434513990631398E-2</c:v>
                </c:pt>
                <c:pt idx="6603">
                  <c:v>0.104274017822629</c:v>
                </c:pt>
                <c:pt idx="6604">
                  <c:v>0.110042167185462</c:v>
                </c:pt>
                <c:pt idx="6605">
                  <c:v>0.115735014947867</c:v>
                </c:pt>
                <c:pt idx="6606">
                  <c:v>0.12134866550729</c:v>
                </c:pt>
                <c:pt idx="6607">
                  <c:v>0.12687927745563901</c:v>
                </c:pt>
                <c:pt idx="6608">
                  <c:v>0.13232306620795301</c:v>
                </c:pt>
                <c:pt idx="6609">
                  <c:v>0.13767630659218399</c:v>
                </c:pt>
                <c:pt idx="6610">
                  <c:v>0.14293533539831901</c:v>
                </c:pt>
                <c:pt idx="6611">
                  <c:v>0.148096553885115</c:v>
                </c:pt>
                <c:pt idx="6612">
                  <c:v>0.15315643024270001</c:v>
                </c:pt>
                <c:pt idx="6613">
                  <c:v>0.15811150200938801</c:v>
                </c:pt>
                <c:pt idx="6614">
                  <c:v>0.162958378441034</c:v>
                </c:pt>
                <c:pt idx="6615">
                  <c:v>0.167693742831308</c:v>
                </c:pt>
                <c:pt idx="6616">
                  <c:v>0.17231435478131199</c:v>
                </c:pt>
                <c:pt idx="6617">
                  <c:v>0.17681705241697901</c:v>
                </c:pt>
                <c:pt idx="6618">
                  <c:v>0.18119875455273399</c:v>
                </c:pt>
                <c:pt idx="6619">
                  <c:v>0.18545646279994099</c:v>
                </c:pt>
                <c:pt idx="6620">
                  <c:v>0.18958726361869699</c:v>
                </c:pt>
                <c:pt idx="6621">
                  <c:v>0.193588330311559</c:v>
                </c:pt>
                <c:pt idx="6622">
                  <c:v>0.197456924957844</c:v>
                </c:pt>
                <c:pt idx="6623">
                  <c:v>0.20119040028718599</c:v>
                </c:pt>
                <c:pt idx="6624">
                  <c:v>0.204786201491054</c:v>
                </c:pt>
                <c:pt idx="6625">
                  <c:v>0.208241867971003</c:v>
                </c:pt>
                <c:pt idx="6626">
                  <c:v>0.21155503502245501</c:v>
                </c:pt>
                <c:pt idx="6627">
                  <c:v>0.21472343545286299</c:v>
                </c:pt>
                <c:pt idx="6628">
                  <c:v>0.21774490113313999</c:v>
                </c:pt>
                <c:pt idx="6629">
                  <c:v>0.220617364481313</c:v>
                </c:pt>
                <c:pt idx="6630">
                  <c:v>0.22333885987735699</c:v>
                </c:pt>
                <c:pt idx="6631">
                  <c:v>0.22590752500826899</c:v>
                </c:pt>
                <c:pt idx="6632">
                  <c:v>0.22832160214244299</c:v>
                </c:pt>
                <c:pt idx="6633">
                  <c:v>0.23057943933247901</c:v>
                </c:pt>
                <c:pt idx="6634">
                  <c:v>0.23267949154561299</c:v>
                </c:pt>
                <c:pt idx="6635">
                  <c:v>0.234620321720973</c:v>
                </c:pt>
                <c:pt idx="6636">
                  <c:v>0.23640060175295999</c:v>
                </c:pt>
                <c:pt idx="6637">
                  <c:v>0.23801911340006801</c:v>
                </c:pt>
                <c:pt idx="6638">
                  <c:v>0.23947474911851899</c:v>
                </c:pt>
                <c:pt idx="6639">
                  <c:v>0.24076651282016001</c:v>
                </c:pt>
                <c:pt idx="6640">
                  <c:v>0.24189352055407901</c:v>
                </c:pt>
                <c:pt idx="6641">
                  <c:v>0.242855001111489</c:v>
                </c:pt>
                <c:pt idx="6642">
                  <c:v>0.24365029655347001</c:v>
                </c:pt>
                <c:pt idx="6643">
                  <c:v>0.24427886266119</c:v>
                </c:pt>
                <c:pt idx="6644">
                  <c:v>0.24474026930831799</c:v>
                </c:pt>
                <c:pt idx="6645">
                  <c:v>0.24503420075535001</c:v>
                </c:pt>
                <c:pt idx="6646">
                  <c:v>0.245160455865678</c:v>
                </c:pt>
                <c:pt idx="6647">
                  <c:v>0.245118948243223</c:v>
                </c:pt>
                <c:pt idx="6648">
                  <c:v>0.24490970629155301</c:v>
                </c:pt>
                <c:pt idx="6649">
                  <c:v>0.24453287319445299</c:v>
                </c:pt>
                <c:pt idx="6650">
                  <c:v>0.24398870681793899</c:v>
                </c:pt>
                <c:pt idx="6651">
                  <c:v>0.24327757953380399</c:v>
                </c:pt>
                <c:pt idx="6652">
                  <c:v>0.242399977964803</c:v>
                </c:pt>
                <c:pt idx="6653">
                  <c:v>0.24135650265166</c:v>
                </c:pt>
                <c:pt idx="6654">
                  <c:v>0.24014786764211599</c:v>
                </c:pt>
                <c:pt idx="6655">
                  <c:v>0.23877490000231399</c:v>
                </c:pt>
                <c:pt idx="6656">
                  <c:v>0.23723853925083199</c:v>
                </c:pt>
                <c:pt idx="6657">
                  <c:v>0.23553983671577999</c:v>
                </c:pt>
                <c:pt idx="6658">
                  <c:v>0.23367995481536999</c:v>
                </c:pt>
                <c:pt idx="6659">
                  <c:v>0.23166016626248701</c:v>
                </c:pt>
                <c:pt idx="6660">
                  <c:v>0.22948185319376199</c:v>
                </c:pt>
                <c:pt idx="6661">
                  <c:v>0.22714650622379001</c:v>
                </c:pt>
                <c:pt idx="6662">
                  <c:v>0.22465572342510101</c:v>
                </c:pt>
                <c:pt idx="6663">
                  <c:v>0.22201120923459899</c:v>
                </c:pt>
                <c:pt idx="6664">
                  <c:v>0.21921477328722999</c:v>
                </c:pt>
                <c:pt idx="6665">
                  <c:v>0.21626832917764</c:v>
                </c:pt>
                <c:pt idx="6666">
                  <c:v>0.213173893150719</c:v>
                </c:pt>
                <c:pt idx="6667">
                  <c:v>0.20993358272188101</c:v>
                </c:pt>
                <c:pt idx="6668">
                  <c:v>0.20654961522805601</c:v>
                </c:pt>
                <c:pt idx="6669">
                  <c:v>0.20302430631037099</c:v>
                </c:pt>
                <c:pt idx="6670">
                  <c:v>0.19936006832956399</c:v>
                </c:pt>
                <c:pt idx="6671">
                  <c:v>0.19555940871520699</c:v>
                </c:pt>
                <c:pt idx="6672">
                  <c:v>0.191624928249881</c:v>
                </c:pt>
                <c:pt idx="6673">
                  <c:v>0.18755931928946801</c:v>
                </c:pt>
                <c:pt idx="6674">
                  <c:v>0.18336536392077399</c:v>
                </c:pt>
                <c:pt idx="6675">
                  <c:v>0.17904593205775299</c:v>
                </c:pt>
                <c:pt idx="6676">
                  <c:v>0.174603979477638</c:v>
                </c:pt>
                <c:pt idx="6677">
                  <c:v>0.170042545798303</c:v>
                </c:pt>
                <c:pt idx="6678">
                  <c:v>0.16536475239826301</c:v>
                </c:pt>
                <c:pt idx="6679">
                  <c:v>0.16057380028071799</c:v>
                </c:pt>
                <c:pt idx="6680">
                  <c:v>0.15567296788311999</c:v>
                </c:pt>
                <c:pt idx="6681">
                  <c:v>0.15066560883374</c:v>
                </c:pt>
                <c:pt idx="6682">
                  <c:v>0.14555514965679101</c:v>
                </c:pt>
                <c:pt idx="6683">
                  <c:v>0.14034508742766599</c:v>
                </c:pt>
                <c:pt idx="6684">
                  <c:v>0.135038987379895</c:v>
                </c:pt>
                <c:pt idx="6685">
                  <c:v>0.129640480465464</c:v>
                </c:pt>
                <c:pt idx="6686">
                  <c:v>0.124153260870167</c:v>
                </c:pt>
                <c:pt idx="6687">
                  <c:v>0.118581083485679</c:v>
                </c:pt>
                <c:pt idx="6688">
                  <c:v>0.112927761340092</c:v>
                </c:pt>
                <c:pt idx="6689">
                  <c:v>0.107197162988671</c:v>
                </c:pt>
                <c:pt idx="6690">
                  <c:v>0.101393209866613</c:v>
                </c:pt>
                <c:pt idx="6691">
                  <c:v>9.5519873605609804E-2</c:v>
                </c:pt>
                <c:pt idx="6692">
                  <c:v>8.95811733160784E-2</c:v>
                </c:pt>
                <c:pt idx="6693">
                  <c:v>8.3581172836887901E-2</c:v>
                </c:pt>
                <c:pt idx="6694">
                  <c:v>7.7523977954485401E-2</c:v>
                </c:pt>
                <c:pt idx="6695">
                  <c:v>7.1413733593316098E-2</c:v>
                </c:pt>
                <c:pt idx="6696">
                  <c:v>6.5254620979460498E-2</c:v>
                </c:pt>
                <c:pt idx="6697">
                  <c:v>5.9050854779431602E-2</c:v>
                </c:pt>
                <c:pt idx="6698">
                  <c:v>5.2806680216087899E-2</c:v>
                </c:pt>
                <c:pt idx="6699">
                  <c:v>4.6526370163637698E-2</c:v>
                </c:pt>
                <c:pt idx="6700">
                  <c:v>4.0214222223720703E-2</c:v>
                </c:pt>
                <c:pt idx="6701">
                  <c:v>3.3874555784569299E-2</c:v>
                </c:pt>
                <c:pt idx="6702">
                  <c:v>2.7511709065261399E-2</c:v>
                </c:pt>
                <c:pt idx="6703">
                  <c:v>2.11300361470869E-2</c:v>
                </c:pt>
                <c:pt idx="6704">
                  <c:v>1.47339039940602E-2</c:v>
                </c:pt>
                <c:pt idx="6705">
                  <c:v>8.3276894646163706E-3</c:v>
                </c:pt>
                <c:pt idx="6706">
                  <c:v>1.91577631653755E-3</c:v>
                </c:pt>
                <c:pt idx="6707">
                  <c:v>-4.49744779284263E-3</c:v>
                </c:pt>
                <c:pt idx="6708">
                  <c:v>-1.09075943091028E-2</c:v>
                </c:pt>
                <c:pt idx="6709">
                  <c:v>-1.73102767838113E-2</c:v>
                </c:pt>
                <c:pt idx="6710">
                  <c:v>-2.3701113876162999E-2</c:v>
                </c:pt>
                <c:pt idx="6711">
                  <c:v>-3.0075732351120502E-2</c:v>
                </c:pt>
                <c:pt idx="6712">
                  <c:v>-3.6429770072008601E-2</c:v>
                </c:pt>
                <c:pt idx="6713">
                  <c:v>-4.2758878985514601E-2</c:v>
                </c:pt>
                <c:pt idx="6714">
                  <c:v>-4.9058728097051203E-2</c:v>
                </c:pt>
                <c:pt idx="6715">
                  <c:v>-5.5325006434445503E-2</c:v>
                </c:pt>
                <c:pt idx="6716">
                  <c:v>-6.1553425997928103E-2</c:v>
                </c:pt>
                <c:pt idx="6717">
                  <c:v>-6.7739724694400705E-2</c:v>
                </c:pt>
                <c:pt idx="6718">
                  <c:v>-7.3879669253977001E-2</c:v>
                </c:pt>
                <c:pt idx="6719">
                  <c:v>-7.9969058126799206E-2</c:v>
                </c:pt>
                <c:pt idx="6720">
                  <c:v>-8.6003724358149194E-2</c:v>
                </c:pt>
                <c:pt idx="6721">
                  <c:v>-9.1979538439885697E-2</c:v>
                </c:pt>
                <c:pt idx="6722">
                  <c:v>-9.7892411136257296E-2</c:v>
                </c:pt>
                <c:pt idx="6723">
                  <c:v>-0.103738296282157</c:v>
                </c:pt>
                <c:pt idx="6724">
                  <c:v>-0.109513193551903</c:v>
                </c:pt>
                <c:pt idx="6725">
                  <c:v>-0.115213151196655</c:v>
                </c:pt>
                <c:pt idx="6726">
                  <c:v>-0.120834268748582</c:v>
                </c:pt>
                <c:pt idx="6727">
                  <c:v>-0.12637269968994799</c:v>
                </c:pt>
                <c:pt idx="6728">
                  <c:v>-0.131824654085271</c:v>
                </c:pt>
                <c:pt idx="6729">
                  <c:v>-0.13718640117477399</c:v>
                </c:pt>
                <c:pt idx="6730">
                  <c:v>-0.14245427192732499</c:v>
                </c:pt>
                <c:pt idx="6731">
                  <c:v>-0.147624661551157</c:v>
                </c:pt>
                <c:pt idx="6732">
                  <c:v>-0.15269403196060999</c:v>
                </c:pt>
                <c:pt idx="6733">
                  <c:v>-0.15765891419724201</c:v>
                </c:pt>
                <c:pt idx="6734">
                  <c:v>-0.16251591080362399</c:v>
                </c:pt>
                <c:pt idx="6735">
                  <c:v>-0.16726169814821401</c:v>
                </c:pt>
                <c:pt idx="6736">
                  <c:v>-0.17189302869971201</c:v>
                </c:pt>
                <c:pt idx="6737">
                  <c:v>-0.17640673324933601</c:v>
                </c:pt>
                <c:pt idx="6738">
                  <c:v>-0.18079972307950401</c:v>
                </c:pt>
                <c:pt idx="6739">
                  <c:v>-0.18506899207743899</c:v>
                </c:pt>
                <c:pt idx="6740">
                  <c:v>-0.18921161879224199</c:v>
                </c:pt>
                <c:pt idx="6741">
                  <c:v>-0.19322476843403599</c:v>
                </c:pt>
                <c:pt idx="6742">
                  <c:v>-0.19710569481380499</c:v>
                </c:pt>
                <c:pt idx="6743">
                  <c:v>-0.20085174222260699</c:v>
                </c:pt>
                <c:pt idx="6744">
                  <c:v>-0.204460347248864</c:v>
                </c:pt>
                <c:pt idx="6745">
                  <c:v>-0.20792904053250699</c:v>
                </c:pt>
                <c:pt idx="6746">
                  <c:v>-0.211255448454745</c:v>
                </c:pt>
                <c:pt idx="6747">
                  <c:v>-0.214437294762334</c:v>
                </c:pt>
                <c:pt idx="6748">
                  <c:v>-0.21747240212520499</c:v>
                </c:pt>
                <c:pt idx="6749">
                  <c:v>-0.220358693626412</c:v>
                </c:pt>
                <c:pt idx="6750">
                  <c:v>-0.22309419418335899</c:v>
                </c:pt>
                <c:pt idx="6751">
                  <c:v>-0.22567703189934099</c:v>
                </c:pt>
                <c:pt idx="6752">
                  <c:v>-0.22810543934448599</c:v>
                </c:pt>
                <c:pt idx="6753">
                  <c:v>-0.23037775476519601</c:v>
                </c:pt>
                <c:pt idx="6754">
                  <c:v>-0.23249242322128699</c:v>
                </c:pt>
                <c:pt idx="6755">
                  <c:v>-0.234447997650026</c:v>
                </c:pt>
                <c:pt idx="6756">
                  <c:v>-0.23624313985635501</c:v>
                </c:pt>
                <c:pt idx="6757">
                  <c:v>-0.23787662142861499</c:v>
                </c:pt>
                <c:pt idx="6758">
                  <c:v>-0.23934732457914701</c:v>
                </c:pt>
                <c:pt idx="6759">
                  <c:v>-0.240654242909185</c:v>
                </c:pt>
                <c:pt idx="6760">
                  <c:v>-0.24179648209754001</c:v>
                </c:pt>
                <c:pt idx="6761">
                  <c:v>-0.242773260512579</c:v>
                </c:pt>
                <c:pt idx="6762">
                  <c:v>-0.24358390974709199</c:v>
                </c:pt>
                <c:pt idx="6763">
                  <c:v>-0.244227875075682</c:v>
                </c:pt>
                <c:pt idx="6764">
                  <c:v>-0.24470471583436601</c:v>
                </c:pt>
                <c:pt idx="6765">
                  <c:v>-0.24501410572211399</c:v>
                </c:pt>
                <c:pt idx="6766">
                  <c:v>-0.24515583302414401</c:v>
                </c:pt>
                <c:pt idx="6767">
                  <c:v>-0.245129800756789</c:v>
                </c:pt>
                <c:pt idx="6768">
                  <c:v>-0.24493602673386999</c:v>
                </c:pt>
                <c:pt idx="6769">
                  <c:v>-0.24457464355450301</c:v>
                </c:pt>
                <c:pt idx="6770">
                  <c:v>-0.244045898512362</c:v>
                </c:pt>
                <c:pt idx="6771">
                  <c:v>-0.243350153426455</c:v>
                </c:pt>
                <c:pt idx="6772">
                  <c:v>-0.242487884393535</c:v>
                </c:pt>
                <c:pt idx="6773">
                  <c:v>-0.24145968146230701</c:v>
                </c:pt>
                <c:pt idx="6774">
                  <c:v>-0.240266248229658</c:v>
                </c:pt>
                <c:pt idx="6775">
                  <c:v>-0.23890840135918801</c:v>
                </c:pt>
                <c:pt idx="6776">
                  <c:v>-0.237387070022368</c:v>
                </c:pt>
                <c:pt idx="6777">
                  <c:v>-0.235703295262715</c:v>
                </c:pt>
                <c:pt idx="6778">
                  <c:v>-0.233858229283399</c:v>
                </c:pt>
                <c:pt idx="6779">
                  <c:v>-0.231853134658802</c:v>
                </c:pt>
                <c:pt idx="6780">
                  <c:v>-0.22968938347053799</c:v>
                </c:pt>
                <c:pt idx="6781">
                  <c:v>-0.227368456368538</c:v>
                </c:pt>
                <c:pt idx="6782">
                  <c:v>-0.22489194155785</c:v>
                </c:pt>
                <c:pt idx="6783">
                  <c:v>-0.222261533711828</c:v>
                </c:pt>
                <c:pt idx="6784">
                  <c:v>-0.21947903281247699</c:v>
                </c:pt>
                <c:pt idx="6785">
                  <c:v>-0.21654634291872499</c:v>
                </c:pt>
                <c:pt idx="6786">
                  <c:v>-0.213465470863481</c:v>
                </c:pt>
                <c:pt idx="6787">
                  <c:v>-0.21023852488036601</c:v>
                </c:pt>
                <c:pt idx="6788">
                  <c:v>-0.20686771316104999</c:v>
                </c:pt>
                <c:pt idx="6789">
                  <c:v>-0.203355342344195</c:v>
                </c:pt>
                <c:pt idx="6790">
                  <c:v>-0.19970381593702499</c:v>
                </c:pt>
                <c:pt idx="6791">
                  <c:v>-0.19591563267061299</c:v>
                </c:pt>
                <c:pt idx="6792">
                  <c:v>-0.191993384790005</c:v>
                </c:pt>
                <c:pt idx="6793">
                  <c:v>-0.18793975628035001</c:v>
                </c:pt>
                <c:pt idx="6794">
                  <c:v>-0.183757521030261</c:v>
                </c:pt>
                <c:pt idx="6795">
                  <c:v>-0.17944954093364299</c:v>
                </c:pt>
                <c:pt idx="6796">
                  <c:v>-0.17501876393131099</c:v>
                </c:pt>
                <c:pt idx="6797">
                  <c:v>-0.170468221993717</c:v>
                </c:pt>
                <c:pt idx="6798">
                  <c:v>-0.16580102904618199</c:v>
                </c:pt>
                <c:pt idx="6799">
                  <c:v>-0.16102037883804099</c:v>
                </c:pt>
                <c:pt idx="6800">
                  <c:v>-0.156129542757173</c:v>
                </c:pt>
                <c:pt idx="6801">
                  <c:v>-0.15113186759139399</c:v>
                </c:pt>
                <c:pt idx="6802">
                  <c:v>-0.146030773238257</c:v>
                </c:pt>
                <c:pt idx="6803">
                  <c:v>-0.14082975036482601</c:v>
                </c:pt>
                <c:pt idx="6804">
                  <c:v>-0.135532358019023</c:v>
                </c:pt>
                <c:pt idx="6805">
                  <c:v>-0.13014222119417401</c:v>
                </c:pt>
                <c:pt idx="6806">
                  <c:v>-0.124663028348439</c:v>
                </c:pt>
                <c:pt idx="6807">
                  <c:v>-0.11909852888080499</c:v>
                </c:pt>
                <c:pt idx="6808">
                  <c:v>-0.113452530565387</c:v>
                </c:pt>
                <c:pt idx="6809">
                  <c:v>-0.107728896945768</c:v>
                </c:pt>
                <c:pt idx="6810">
                  <c:v>-0.101931544691194</c:v>
                </c:pt>
                <c:pt idx="6811">
                  <c:v>-9.6064440916401303E-2</c:v>
                </c:pt>
                <c:pt idx="6812">
                  <c:v>-9.0131600466928904E-2</c:v>
                </c:pt>
                <c:pt idx="6813">
                  <c:v>-8.4137083171771307E-2</c:v>
                </c:pt>
                <c:pt idx="6814">
                  <c:v>-7.8084991065245704E-2</c:v>
                </c:pt>
                <c:pt idx="6815">
                  <c:v>-7.1979465579979404E-2</c:v>
                </c:pt>
                <c:pt idx="6816">
                  <c:v>-6.5824684712937204E-2</c:v>
                </c:pt>
                <c:pt idx="6817">
                  <c:v>-5.9624860166427603E-2</c:v>
                </c:pt>
                <c:pt idx="6818">
                  <c:v>-5.33842344660449E-2</c:v>
                </c:pt>
                <c:pt idx="6819">
                  <c:v>-4.7107078057518598E-2</c:v>
                </c:pt>
                <c:pt idx="6820">
                  <c:v>-4.0797686384457098E-2</c:v>
                </c:pt>
                <c:pt idx="6821">
                  <c:v>-3.4460376948985801E-2</c:v>
                </c:pt>
                <c:pt idx="6822">
                  <c:v>-2.8099486357290499E-2</c:v>
                </c:pt>
                <c:pt idx="6823">
                  <c:v>-2.1719367352087501E-2</c:v>
                </c:pt>
                <c:pt idx="6824">
                  <c:v>-1.5324385834052E-2</c:v>
                </c:pt>
                <c:pt idx="6825">
                  <c:v>-8.9189178742423297E-3</c:v>
                </c:pt>
                <c:pt idx="6826">
                  <c:v>-2.5073467195647599E-3</c:v>
                </c:pt>
                <c:pt idx="6827">
                  <c:v>3.9059402066724102E-3</c:v>
                </c:pt>
                <c:pt idx="6828">
                  <c:v>1.03165543070623E-2</c:v>
                </c:pt>
                <c:pt idx="6829">
                  <c:v>1.6720108813206701E-2</c:v>
                </c:pt>
                <c:pt idx="6830">
                  <c:v>2.3112221787571201E-2</c:v>
                </c:pt>
                <c:pt idx="6831">
                  <c:v>2.94885191220353E-2</c:v>
                </c:pt>
                <c:pt idx="6832">
                  <c:v>3.5844637531084203E-2</c:v>
                </c:pt>
                <c:pt idx="6833">
                  <c:v>4.2176227537595201E-2</c:v>
                </c:pt>
                <c:pt idx="6834">
                  <c:v>4.8478956449174597E-2</c:v>
                </c:pt>
                <c:pt idx="6835">
                  <c:v>5.4748511323009098E-2</c:v>
                </c:pt>
                <c:pt idx="6836">
                  <c:v>6.0980601917202899E-2</c:v>
                </c:pt>
                <c:pt idx="6837">
                  <c:v>6.7170963626579899E-2</c:v>
                </c:pt>
                <c:pt idx="6838">
                  <c:v>7.3315360400943594E-2</c:v>
                </c:pt>
                <c:pt idx="6839">
                  <c:v>7.9409587643795798E-2</c:v>
                </c:pt>
                <c:pt idx="6840">
                  <c:v>8.54494750895331E-2</c:v>
                </c:pt>
                <c:pt idx="6841">
                  <c:v>9.14308896571491E-2</c:v>
                </c:pt>
                <c:pt idx="6842">
                  <c:v>9.7349738278492998E-2</c:v>
                </c:pt>
                <c:pt idx="6843">
                  <c:v>0.103201970699146</c:v>
                </c:pt>
                <c:pt idx="6844">
                  <c:v>0.108983582250002</c:v>
                </c:pt>
                <c:pt idx="6845">
                  <c:v>0.11469061658765101</c:v>
                </c:pt>
                <c:pt idx="6846">
                  <c:v>0.1203191684017</c:v>
                </c:pt>
                <c:pt idx="6847">
                  <c:v>0.12586538608716299</c:v>
                </c:pt>
                <c:pt idx="6848">
                  <c:v>0.131325474380109</c:v>
                </c:pt>
                <c:pt idx="6849">
                  <c:v>0.13669569695475101</c:v>
                </c:pt>
                <c:pt idx="6850">
                  <c:v>0.14197237898020501</c:v>
                </c:pt>
                <c:pt idx="6851">
                  <c:v>0.147151909635167</c:v>
                </c:pt>
                <c:pt idx="6852">
                  <c:v>0.15223074457879399</c:v>
                </c:pt>
                <c:pt idx="6853">
                  <c:v>0.15720540837608399</c:v>
                </c:pt>
                <c:pt idx="6854">
                  <c:v>0.162072496876107</c:v>
                </c:pt>
                <c:pt idx="6855">
                  <c:v>0.16682867954146299</c:v>
                </c:pt>
                <c:pt idx="6856">
                  <c:v>0.17147070172735801</c:v>
                </c:pt>
                <c:pt idx="6857">
                  <c:v>0.175995386908749</c:v>
                </c:pt>
                <c:pt idx="6858">
                  <c:v>0.18039963885403401</c:v>
                </c:pt>
                <c:pt idx="6859">
                  <c:v>0.184680443743795</c:v>
                </c:pt>
                <c:pt idx="6860">
                  <c:v>0.18883487223315101</c:v>
                </c:pt>
                <c:pt idx="6861">
                  <c:v>0.19286008145629599</c:v>
                </c:pt>
                <c:pt idx="6862">
                  <c:v>0.19675331697187101</c:v>
                </c:pt>
                <c:pt idx="6863">
                  <c:v>0.20051191464782001</c:v>
                </c:pt>
                <c:pt idx="6864">
                  <c:v>0.204133302484449</c:v>
                </c:pt>
                <c:pt idx="6865">
                  <c:v>0.207615002374439</c:v>
                </c:pt>
                <c:pt idx="6866">
                  <c:v>0.21095463179860999</c:v>
                </c:pt>
                <c:pt idx="6867">
                  <c:v>0.21414990545627299</c:v>
                </c:pt>
                <c:pt idx="6868">
                  <c:v>0.21719863682905499</c:v>
                </c:pt>
                <c:pt idx="6869">
                  <c:v>0.220098739677133</c:v>
                </c:pt>
                <c:pt idx="6870">
                  <c:v>0.222848229466835</c:v>
                </c:pt>
                <c:pt idx="6871">
                  <c:v>0.22544522472865999</c:v>
                </c:pt>
                <c:pt idx="6872">
                  <c:v>0.22788794834475801</c:v>
                </c:pt>
                <c:pt idx="6873">
                  <c:v>0.23017472876500999</c:v>
                </c:pt>
                <c:pt idx="6874">
                  <c:v>0.232304001150865</c:v>
                </c:pt>
                <c:pt idx="6875">
                  <c:v>0.23427430844615399</c:v>
                </c:pt>
                <c:pt idx="6876">
                  <c:v>0.23608430237415401</c:v>
                </c:pt>
                <c:pt idx="6877">
                  <c:v>0.237732744360207</c:v>
                </c:pt>
                <c:pt idx="6878">
                  <c:v>0.239218506379275</c:v>
                </c:pt>
                <c:pt idx="6879">
                  <c:v>0.24054057172784701</c:v>
                </c:pt>
                <c:pt idx="6880">
                  <c:v>0.241698035719663</c:v>
                </c:pt>
                <c:pt idx="6881">
                  <c:v>0.24269010630479099</c:v>
                </c:pt>
                <c:pt idx="6882">
                  <c:v>0.24351610461162401</c:v>
                </c:pt>
                <c:pt idx="6883">
                  <c:v>0.24417546541143201</c:v>
                </c:pt>
                <c:pt idx="6884">
                  <c:v>0.244667737505146</c:v>
                </c:pt>
                <c:pt idx="6885">
                  <c:v>0.24499258403210999</c:v>
                </c:pt>
                <c:pt idx="6886">
                  <c:v>0.24514978270059701</c:v>
                </c:pt>
                <c:pt idx="6887">
                  <c:v>0.24513922593992299</c:v>
                </c:pt>
                <c:pt idx="6888">
                  <c:v>0.244960920974053</c:v>
                </c:pt>
                <c:pt idx="6889">
                  <c:v>0.24461498981666499</c:v>
                </c:pt>
                <c:pt idx="6890">
                  <c:v>0.244101669187648</c:v>
                </c:pt>
                <c:pt idx="6891">
                  <c:v>0.243421310351121</c:v>
                </c:pt>
                <c:pt idx="6892">
                  <c:v>0.242574378875063</c:v>
                </c:pt>
                <c:pt idx="6893">
                  <c:v>0.241561454312723</c:v>
                </c:pt>
                <c:pt idx="6894">
                  <c:v>0.24038322980603499</c:v>
                </c:pt>
                <c:pt idx="6895">
                  <c:v>0.23904051161130499</c:v>
                </c:pt>
                <c:pt idx="6896">
                  <c:v>0.23753421854748499</c:v>
                </c:pt>
                <c:pt idx="6897">
                  <c:v>0.23586538136743601</c:v>
                </c:pt>
                <c:pt idx="6898">
                  <c:v>0.234035142052578</c:v>
                </c:pt>
                <c:pt idx="6899">
                  <c:v>0.23204475303144101</c:v>
                </c:pt>
                <c:pt idx="6900">
                  <c:v>0.229895576322627</c:v>
                </c:pt>
                <c:pt idx="6901">
                  <c:v>0.22758908260278601</c:v>
                </c:pt>
                <c:pt idx="6902">
                  <c:v>0.22512685020023401</c:v>
                </c:pt>
                <c:pt idx="6903">
                  <c:v>0.22251056401490901</c:v>
                </c:pt>
                <c:pt idx="6904">
                  <c:v>0.21974201436539401</c:v>
                </c:pt>
                <c:pt idx="6905">
                  <c:v>0.21682309576380901</c:v>
                </c:pt>
                <c:pt idx="6906">
                  <c:v>0.213755805619402</c:v>
                </c:pt>
                <c:pt idx="6907">
                  <c:v>0.21054224287172099</c:v>
                </c:pt>
                <c:pt idx="6908">
                  <c:v>0.207184606554321</c:v>
                </c:pt>
                <c:pt idx="6909">
                  <c:v>0.20368519428996501</c:v>
                </c:pt>
                <c:pt idx="6910">
                  <c:v>0.20004640071837099</c:v>
                </c:pt>
                <c:pt idx="6911">
                  <c:v>0.19627071585756201</c:v>
                </c:pt>
                <c:pt idx="6912">
                  <c:v>0.192360723399953</c:v>
                </c:pt>
                <c:pt idx="6913">
                  <c:v>0.18831909894433699</c:v>
                </c:pt>
                <c:pt idx="6914">
                  <c:v>0.18414860816497899</c:v>
                </c:pt>
                <c:pt idx="6915">
                  <c:v>0.179852104919071</c:v>
                </c:pt>
                <c:pt idx="6916">
                  <c:v>0.17543252929384501</c:v>
                </c:pt>
                <c:pt idx="6917">
                  <c:v>0.17089290559467599</c:v>
                </c:pt>
                <c:pt idx="6918">
                  <c:v>0.16623634027556</c:v>
                </c:pt>
                <c:pt idx="6919">
                  <c:v>0.161466019813372</c:v>
                </c:pt>
                <c:pt idx="6920">
                  <c:v>0.15658520852736801</c:v>
                </c:pt>
                <c:pt idx="6921">
                  <c:v>0.15159724634542099</c:v>
                </c:pt>
                <c:pt idx="6922">
                  <c:v>0.14650554651851</c:v>
                </c:pt>
                <c:pt idx="6923">
                  <c:v>0.14131359328505</c:v>
                </c:pt>
                <c:pt idx="6924">
                  <c:v>0.136024939486625</c:v>
                </c:pt>
                <c:pt idx="6925">
                  <c:v>0.130643204136796</c:v>
                </c:pt>
                <c:pt idx="6926">
                  <c:v>0.125172069944612</c:v>
                </c:pt>
                <c:pt idx="6927">
                  <c:v>0.11961528079454301</c:v>
                </c:pt>
                <c:pt idx="6928">
                  <c:v>0.11397663918455</c:v>
                </c:pt>
                <c:pt idx="6929">
                  <c:v>0.10826000362404101</c:v>
                </c:pt>
                <c:pt idx="6930">
                  <c:v>0.10246928599350601</c:v>
                </c:pt>
                <c:pt idx="6931">
                  <c:v>9.6608448867622598E-2</c:v>
                </c:pt>
                <c:pt idx="6932">
                  <c:v>9.0681502803677205E-2</c:v>
                </c:pt>
                <c:pt idx="6933">
                  <c:v>8.4692503597149804E-2</c:v>
                </c:pt>
                <c:pt idx="6934">
                  <c:v>7.8645549506342199E-2</c:v>
                </c:pt>
                <c:pt idx="6935">
                  <c:v>7.2544778447949501E-2</c:v>
                </c:pt>
                <c:pt idx="6936">
                  <c:v>6.6394365165493199E-2</c:v>
                </c:pt>
                <c:pt idx="6937">
                  <c:v>6.01985183725538E-2</c:v>
                </c:pt>
                <c:pt idx="6938">
                  <c:v>5.3961477872757901E-2</c:v>
                </c:pt>
                <c:pt idx="6939">
                  <c:v>4.76875116584905E-2</c:v>
                </c:pt>
                <c:pt idx="6940">
                  <c:v>4.1380912990317702E-2</c:v>
                </c:pt>
                <c:pt idx="6941">
                  <c:v>3.5045997459117899E-2</c:v>
                </c:pt>
                <c:pt idx="6942">
                  <c:v>2.8687100032933899E-2</c:v>
                </c:pt>
                <c:pt idx="6943">
                  <c:v>2.2308572090563299E-2</c:v>
                </c:pt>
                <c:pt idx="6944">
                  <c:v>1.59147784439207E-2</c:v>
                </c:pt>
                <c:pt idx="6945">
                  <c:v>9.5100943512069804E-3</c:v>
                </c:pt>
                <c:pt idx="6946">
                  <c:v>3.09890252292975E-3</c:v>
                </c:pt>
                <c:pt idx="6947">
                  <c:v>-3.3144098771747798E-3</c:v>
                </c:pt>
                <c:pt idx="6948">
                  <c:v>-9.7254542342680595E-3</c:v>
                </c:pt>
                <c:pt idx="6949">
                  <c:v>-1.6129843485528102E-2</c:v>
                </c:pt>
                <c:pt idx="6950">
                  <c:v>-2.2523195122206501E-2</c:v>
                </c:pt>
                <c:pt idx="6951">
                  <c:v>-2.8901134188568999E-2</c:v>
                </c:pt>
                <c:pt idx="6952">
                  <c:v>-3.5259296275667297E-2</c:v>
                </c:pt>
                <c:pt idx="6953">
                  <c:v>-4.1593330507894599E-2</c:v>
                </c:pt>
                <c:pt idx="6954">
                  <c:v>-4.7898902520279202E-2</c:v>
                </c:pt>
                <c:pt idx="6955">
                  <c:v>-5.4171697424480601E-2</c:v>
                </c:pt>
                <c:pt idx="6956">
                  <c:v>-6.0407422761457698E-2</c:v>
                </c:pt>
                <c:pt idx="6957">
                  <c:v>-6.6601811438788197E-2</c:v>
                </c:pt>
                <c:pt idx="6958">
                  <c:v>-7.2750624650630702E-2</c:v>
                </c:pt>
                <c:pt idx="6959">
                  <c:v>-7.8849654778329295E-2</c:v>
                </c:pt>
                <c:pt idx="6960">
                  <c:v>-8.4894728269677394E-2</c:v>
                </c:pt>
                <c:pt idx="6961">
                  <c:v>-9.0881708494869706E-2</c:v>
                </c:pt>
                <c:pt idx="6962">
                  <c:v>-9.6806498577188704E-2</c:v>
                </c:pt>
                <c:pt idx="6963">
                  <c:v>-0.102665044196488</c:v>
                </c:pt>
                <c:pt idx="6964">
                  <c:v>-0.108453336363553</c:v>
                </c:pt>
                <c:pt idx="6965">
                  <c:v>-0.114167414163445</c:v>
                </c:pt>
                <c:pt idx="6966">
                  <c:v>-0.119803367465945</c:v>
                </c:pt>
                <c:pt idx="6967">
                  <c:v>-0.12535733960124701</c:v>
                </c:pt>
                <c:pt idx="6968">
                  <c:v>-0.13082552999906699</c:v>
                </c:pt>
                <c:pt idx="6969">
                  <c:v>-0.13620419678936599</c:v>
                </c:pt>
                <c:pt idx="6970">
                  <c:v>-0.141489659362902</c:v>
                </c:pt>
                <c:pt idx="6971">
                  <c:v>-0.146678300889865</c:v>
                </c:pt>
                <c:pt idx="6972">
                  <c:v>-0.151766570794861</c:v>
                </c:pt>
                <c:pt idx="6973">
                  <c:v>-0.15675098718656599</c:v>
                </c:pt>
                <c:pt idx="6974">
                  <c:v>-0.161628139240373</c:v>
                </c:pt>
                <c:pt idx="6975">
                  <c:v>-0.16639468953241601</c:v>
                </c:pt>
                <c:pt idx="6976">
                  <c:v>-0.17104737632335701</c:v>
                </c:pt>
                <c:pt idx="6977">
                  <c:v>-0.17558301579038799</c:v>
                </c:pt>
                <c:pt idx="6978">
                  <c:v>-0.17999850420591501</c:v>
                </c:pt>
                <c:pt idx="6979">
                  <c:v>-0.18429082006143099</c:v>
                </c:pt>
                <c:pt idx="6980">
                  <c:v>-0.18845702613512499</c:v>
                </c:pt>
                <c:pt idx="6981">
                  <c:v>-0.19249427150182</c:v>
                </c:pt>
                <c:pt idx="6982">
                  <c:v>-0.19639979348385</c:v>
                </c:pt>
                <c:pt idx="6983">
                  <c:v>-0.20017091954155999</c:v>
                </c:pt>
                <c:pt idx="6984">
                  <c:v>-0.20380506910211099</c:v>
                </c:pt>
                <c:pt idx="6985">
                  <c:v>-0.20729975532536701</c:v>
                </c:pt>
                <c:pt idx="6986">
                  <c:v>-0.21065258680563101</c:v>
                </c:pt>
                <c:pt idx="6987">
                  <c:v>-0.21386126920807599</c:v>
                </c:pt>
                <c:pt idx="6988">
                  <c:v>-0.216923606838759</c:v>
                </c:pt>
                <c:pt idx="6989">
                  <c:v>-0.219837504147122</c:v>
                </c:pt>
                <c:pt idx="6990">
                  <c:v>-0.22260096715997901</c:v>
                </c:pt>
                <c:pt idx="6991">
                  <c:v>-0.225212104845984</c:v>
                </c:pt>
                <c:pt idx="6992">
                  <c:v>-0.227669130409657</c:v>
                </c:pt>
                <c:pt idx="6993">
                  <c:v>-0.229970362514092</c:v>
                </c:pt>
                <c:pt idx="6994">
                  <c:v>-0.232114226431481</c:v>
                </c:pt>
                <c:pt idx="6995">
                  <c:v>-0.23409925512070701</c:v>
                </c:pt>
                <c:pt idx="6996">
                  <c:v>-0.23592409023122901</c:v>
                </c:pt>
                <c:pt idx="6997">
                  <c:v>-0.23758748303260299</c:v>
                </c:pt>
                <c:pt idx="6998">
                  <c:v>-0.23908829526898301</c:v>
                </c:pt>
                <c:pt idx="6999">
                  <c:v>-0.240425499938028</c:v>
                </c:pt>
                <c:pt idx="7000">
                  <c:v>-0.241598181993676</c:v>
                </c:pt>
                <c:pt idx="7001">
                  <c:v>-0.24260553897230999</c:v>
                </c:pt>
                <c:pt idx="7002">
                  <c:v>-0.24344688154187899</c:v>
                </c:pt>
                <c:pt idx="7003">
                  <c:v>-0.24412163397361</c:v>
                </c:pt>
                <c:pt idx="7004">
                  <c:v>-0.24462933453597499</c:v>
                </c:pt>
                <c:pt idx="7005">
                  <c:v>-0.24496963581065201</c:v>
                </c:pt>
                <c:pt idx="7006">
                  <c:v>-0.24514230493026901</c:v>
                </c:pt>
                <c:pt idx="7007">
                  <c:v>-0.245147223737744</c:v>
                </c:pt>
                <c:pt idx="7008">
                  <c:v>-0.24498438886714999</c:v>
                </c:pt>
                <c:pt idx="7009">
                  <c:v>-0.244653911746012</c:v>
                </c:pt>
                <c:pt idx="7010">
                  <c:v>-0.24415601851905899</c:v>
                </c:pt>
                <c:pt idx="7011">
                  <c:v>-0.243491049893474</c:v>
                </c:pt>
                <c:pt idx="7012">
                  <c:v>-0.242659460905751</c:v>
                </c:pt>
                <c:pt idx="7013">
                  <c:v>-0.241661820610309</c:v>
                </c:pt>
                <c:pt idx="7014">
                  <c:v>-0.24049881169009399</c:v>
                </c:pt>
                <c:pt idx="7015">
                  <c:v>-0.23917122998942</c:v>
                </c:pt>
                <c:pt idx="7016">
                  <c:v>-0.23767998396937401</c:v>
                </c:pt>
                <c:pt idx="7017">
                  <c:v>-0.23602609408615699</c:v>
                </c:pt>
                <c:pt idx="7018">
                  <c:v>-0.234210692092789</c:v>
                </c:pt>
                <c:pt idx="7019">
                  <c:v>-0.23223502026465601</c:v>
                </c:pt>
                <c:pt idx="7020">
                  <c:v>-0.230100430549419</c:v>
                </c:pt>
                <c:pt idx="7021">
                  <c:v>-0.227808383641881</c:v>
                </c:pt>
                <c:pt idx="7022">
                  <c:v>-0.22536044798443899</c:v>
                </c:pt>
                <c:pt idx="7023">
                  <c:v>-0.22275829869379901</c:v>
                </c:pt>
                <c:pt idx="7024">
                  <c:v>-0.22000371641470301</c:v>
                </c:pt>
                <c:pt idx="7025">
                  <c:v>-0.21709858610143001</c:v>
                </c:pt>
                <c:pt idx="7026">
                  <c:v>-0.214044895727933</c:v>
                </c:pt>
                <c:pt idx="7027">
                  <c:v>-0.21084473492747099</c:v>
                </c:pt>
                <c:pt idx="7028">
                  <c:v>-0.20750029356267499</c:v>
                </c:pt>
                <c:pt idx="7029">
                  <c:v>-0.20401386022703499</c:v>
                </c:pt>
                <c:pt idx="7030">
                  <c:v>-0.200387820678816</c:v>
                </c:pt>
                <c:pt idx="7031">
                  <c:v>-0.19662465620849201</c:v>
                </c:pt>
                <c:pt idx="7032">
                  <c:v>-0.192726941940805</c:v>
                </c:pt>
                <c:pt idx="7033">
                  <c:v>-0.18869734507261099</c:v>
                </c:pt>
                <c:pt idx="7034">
                  <c:v>-0.184538623047724</c:v>
                </c:pt>
                <c:pt idx="7035">
                  <c:v>-0.180253621670006</c:v>
                </c:pt>
                <c:pt idx="7036">
                  <c:v>-0.175845273155985</c:v>
                </c:pt>
                <c:pt idx="7037">
                  <c:v>-0.17131659412835201</c:v>
                </c:pt>
                <c:pt idx="7038">
                  <c:v>-0.16667068355168799</c:v>
                </c:pt>
                <c:pt idx="7039">
                  <c:v>-0.16191072061185399</c:v>
                </c:pt>
                <c:pt idx="7040">
                  <c:v>-0.157039962540475</c:v>
                </c:pt>
                <c:pt idx="7041">
                  <c:v>-0.15206174238603401</c:v>
                </c:pt>
                <c:pt idx="7042">
                  <c:v>-0.146979466733064</c:v>
                </c:pt>
                <c:pt idx="7043">
                  <c:v>-0.14179661337103699</c:v>
                </c:pt>
                <c:pt idx="7044">
                  <c:v>-0.13651672891451999</c:v>
                </c:pt>
                <c:pt idx="7045">
                  <c:v>-0.131143426376229</c:v>
                </c:pt>
                <c:pt idx="7046">
                  <c:v>-0.125680382694663</c:v>
                </c:pt>
                <c:pt idx="7047">
                  <c:v>-0.12013133621797301</c:v>
                </c:pt>
                <c:pt idx="7048">
                  <c:v>-0.11450008414582601</c:v>
                </c:pt>
                <c:pt idx="7049">
                  <c:v>-0.10879047993098701</c:v>
                </c:pt>
                <c:pt idx="7050">
                  <c:v>-0.10300643064241299</c:v>
                </c:pt>
                <c:pt idx="7051">
                  <c:v>-9.7151894291649596E-2</c:v>
                </c:pt>
                <c:pt idx="7052">
                  <c:v>-9.1230877124377802E-2</c:v>
                </c:pt>
                <c:pt idx="7053">
                  <c:v>-8.52474308789474E-2</c:v>
                </c:pt>
                <c:pt idx="7054">
                  <c:v>-7.9205650013781603E-2</c:v>
                </c:pt>
                <c:pt idx="7055">
                  <c:v>-7.3109668905549305E-2</c:v>
                </c:pt>
                <c:pt idx="7056">
                  <c:v>-6.6963659020019897E-2</c:v>
                </c:pt>
                <c:pt idx="7057">
                  <c:v>-6.0771826057539897E-2</c:v>
                </c:pt>
                <c:pt idx="7058">
                  <c:v>-5.4538407075080897E-2</c:v>
                </c:pt>
                <c:pt idx="7059">
                  <c:v>-4.8267667586832E-2</c:v>
                </c:pt>
                <c:pt idx="7060">
                  <c:v>-4.1963898645317903E-2</c:v>
                </c:pt>
                <c:pt idx="7061">
                  <c:v>-3.5631413905042E-2</c:v>
                </c:pt>
                <c:pt idx="7062">
                  <c:v>-2.9274546670662101E-2</c:v>
                </c:pt>
                <c:pt idx="7063">
                  <c:v>-2.2897646931720601E-2</c:v>
                </c:pt>
                <c:pt idx="7064">
                  <c:v>-1.6505078385955999E-2</c:v>
                </c:pt>
                <c:pt idx="7065">
                  <c:v>-1.01012154532356E-2</c:v>
                </c:pt>
                <c:pt idx="7066">
                  <c:v>-3.69044028214903E-3</c:v>
                </c:pt>
                <c:pt idx="7067">
                  <c:v>2.72286024868494E-3</c:v>
                </c:pt>
                <c:pt idx="7068">
                  <c:v>9.1342975325499204E-3</c:v>
                </c:pt>
                <c:pt idx="7069">
                  <c:v>1.5539484237745101E-2</c:v>
                </c:pt>
                <c:pt idx="7070">
                  <c:v>2.1934037309826002E-2</c:v>
                </c:pt>
                <c:pt idx="7071">
                  <c:v>2.83135809709191E-2</c:v>
                </c:pt>
                <c:pt idx="7072">
                  <c:v>3.4673749714055603E-2</c:v>
                </c:pt>
                <c:pt idx="7073">
                  <c:v>4.1010191290478497E-2</c:v>
                </c:pt>
                <c:pt idx="7074">
                  <c:v>4.7318569687876198E-2</c:v>
                </c:pt>
                <c:pt idx="7075">
                  <c:v>5.3594568097505298E-2</c:v>
                </c:pt>
                <c:pt idx="7076">
                  <c:v>5.9833891868173297E-2</c:v>
                </c:pt>
                <c:pt idx="7077">
                  <c:v>6.6032271445058299E-2</c:v>
                </c:pt>
                <c:pt idx="7078">
                  <c:v>7.2185465291355402E-2</c:v>
                </c:pt>
                <c:pt idx="7079">
                  <c:v>7.8289262790750699E-2</c:v>
                </c:pt>
                <c:pt idx="7080">
                  <c:v>8.4339487128735999E-2</c:v>
                </c:pt>
                <c:pt idx="7081">
                  <c:v>9.0331998150793902E-2</c:v>
                </c:pt>
                <c:pt idx="7082">
                  <c:v>9.6262695195495102E-2</c:v>
                </c:pt>
                <c:pt idx="7083">
                  <c:v>0.10212751990057201</c:v>
                </c:pt>
                <c:pt idx="7084">
                  <c:v>0.107922458980048</c:v>
                </c:pt>
                <c:pt idx="7085">
                  <c:v>0.113643546970516</c:v>
                </c:pt>
                <c:pt idx="7086">
                  <c:v>0.1192868689447</c:v>
                </c:pt>
                <c:pt idx="7087">
                  <c:v>0.124848563190429</c:v>
                </c:pt>
                <c:pt idx="7088">
                  <c:v>0.13032482385319699</c:v>
                </c:pt>
                <c:pt idx="7089">
                  <c:v>0.135711903540501</c:v>
                </c:pt>
                <c:pt idx="7090">
                  <c:v>0.14100611588617501</c:v>
                </c:pt>
                <c:pt idx="7091">
                  <c:v>0.146203838072957</c:v>
                </c:pt>
                <c:pt idx="7092">
                  <c:v>0.15130151331158001</c:v>
                </c:pt>
                <c:pt idx="7093">
                  <c:v>0.15629565327467199</c:v>
                </c:pt>
                <c:pt idx="7094">
                  <c:v>0.16118284048380899</c:v>
                </c:pt>
                <c:pt idx="7095">
                  <c:v>0.16595973064809</c:v>
                </c:pt>
                <c:pt idx="7096">
                  <c:v>0.170623054952628</c:v>
                </c:pt>
                <c:pt idx="7097">
                  <c:v>0.17516962229538799</c:v>
                </c:pt>
                <c:pt idx="7098">
                  <c:v>0.179596321470857</c:v>
                </c:pt>
                <c:pt idx="7099">
                  <c:v>0.18390012329902899</c:v>
                </c:pt>
                <c:pt idx="7100">
                  <c:v>0.18807808269827</c:v>
                </c:pt>
                <c:pt idx="7101">
                  <c:v>0.19212734070062901</c:v>
                </c:pt>
                <c:pt idx="7102">
                  <c:v>0.196045126408222</c:v>
                </c:pt>
                <c:pt idx="7103">
                  <c:v>0.199828758889354</c:v>
                </c:pt>
                <c:pt idx="7104">
                  <c:v>0.20347564901307</c:v>
                </c:pt>
                <c:pt idx="7105">
                  <c:v>0.206983301220896</c:v>
                </c:pt>
                <c:pt idx="7106">
                  <c:v>0.21034931523454101</c:v>
                </c:pt>
                <c:pt idx="7107">
                  <c:v>0.213571387698402</c:v>
                </c:pt>
                <c:pt idx="7108">
                  <c:v>0.216647313755747</c:v>
                </c:pt>
                <c:pt idx="7109">
                  <c:v>0.21957498855749</c:v>
                </c:pt>
                <c:pt idx="7110">
                  <c:v>0.222352408702538</c:v>
                </c:pt>
                <c:pt idx="7111">
                  <c:v>0.22497767360870999</c:v>
                </c:pt>
                <c:pt idx="7112">
                  <c:v>0.227448986813305</c:v>
                </c:pt>
                <c:pt idx="7113">
                  <c:v>0.22976465720241401</c:v>
                </c:pt>
                <c:pt idx="7114">
                  <c:v>0.23192310016814699</c:v>
                </c:pt>
                <c:pt idx="7115">
                  <c:v>0.233922838692977</c:v>
                </c:pt>
                <c:pt idx="7116">
                  <c:v>0.23576250436045601</c:v>
                </c:pt>
                <c:pt idx="7117">
                  <c:v>0.23744083829162399</c:v>
                </c:pt>
                <c:pt idx="7118">
                  <c:v>0.238956692006456</c:v>
                </c:pt>
                <c:pt idx="7119">
                  <c:v>0.24030902820976</c:v>
                </c:pt>
                <c:pt idx="7120">
                  <c:v>0.24149692150100199</c:v>
                </c:pt>
                <c:pt idx="7121">
                  <c:v>0.24251955900755101</c:v>
                </c:pt>
                <c:pt idx="7122">
                  <c:v>0.243376240940926</c:v>
                </c:pt>
                <c:pt idx="7123">
                  <c:v>0.244066381075662</c:v>
                </c:pt>
                <c:pt idx="7124">
                  <c:v>0.24458950715046199</c:v>
                </c:pt>
                <c:pt idx="7125">
                  <c:v>0.24494526119136401</c:v>
                </c:pt>
                <c:pt idx="7126">
                  <c:v>0.24513339975669901</c:v>
                </c:pt>
                <c:pt idx="7127">
                  <c:v>0.24515379410368299</c:v>
                </c:pt>
                <c:pt idx="7128">
                  <c:v>0.24500643027651101</c:v>
                </c:pt>
                <c:pt idx="7129">
                  <c:v>0.24469140911591</c:v>
                </c:pt>
                <c:pt idx="7130">
                  <c:v>0.244208946190131</c:v>
                </c:pt>
                <c:pt idx="7131">
                  <c:v>0.24355937164743699</c:v>
                </c:pt>
                <c:pt idx="7132">
                  <c:v>0.24274312999018599</c:v>
                </c:pt>
                <c:pt idx="7133">
                  <c:v>0.24176077977065599</c:v>
                </c:pt>
                <c:pt idx="7134">
                  <c:v>0.24061299320882801</c:v>
                </c:pt>
                <c:pt idx="7135">
                  <c:v>0.23930055573239201</c:v>
                </c:pt>
                <c:pt idx="7136">
                  <c:v>0.23782436543927701</c:v>
                </c:pt>
                <c:pt idx="7137">
                  <c:v>0.23618543248308599</c:v>
                </c:pt>
                <c:pt idx="7138">
                  <c:v>0.23438487838184699</c:v>
                </c:pt>
                <c:pt idx="7139">
                  <c:v>0.23242393525056901</c:v>
                </c:pt>
                <c:pt idx="7140">
                  <c:v>0.230303944958098</c:v>
                </c:pt>
                <c:pt idx="7141">
                  <c:v>0.228026358208888</c:v>
                </c:pt>
                <c:pt idx="7142">
                  <c:v>0.225592733550281</c:v>
                </c:pt>
                <c:pt idx="7143">
                  <c:v>0.22300473630600201</c:v>
                </c:pt>
                <c:pt idx="7144">
                  <c:v>0.22026413743657799</c:v>
                </c:pt>
                <c:pt idx="7145">
                  <c:v>0.21737281232747499</c:v>
                </c:pt>
                <c:pt idx="7146">
                  <c:v>0.214332739505776</c:v>
                </c:pt>
                <c:pt idx="7147">
                  <c:v>0.21114599928628</c:v>
                </c:pt>
                <c:pt idx="7148">
                  <c:v>0.20781477234794599</c:v>
                </c:pt>
                <c:pt idx="7149">
                  <c:v>0.20434133824166301</c:v>
                </c:pt>
                <c:pt idx="7150">
                  <c:v>0.20072807383035399</c:v>
                </c:pt>
                <c:pt idx="7151">
                  <c:v>0.196977451662495</c:v>
                </c:pt>
                <c:pt idx="7152">
                  <c:v>0.19309203828016</c:v>
                </c:pt>
                <c:pt idx="7153">
                  <c:v>0.189074492462737</c:v>
                </c:pt>
                <c:pt idx="7154">
                  <c:v>0.18492756340753599</c:v>
                </c:pt>
                <c:pt idx="7155">
                  <c:v>0.180654088848514</c:v>
                </c:pt>
                <c:pt idx="7156">
                  <c:v>0.176256993114426</c:v>
                </c:pt>
                <c:pt idx="7157">
                  <c:v>0.171739285127711</c:v>
                </c:pt>
                <c:pt idx="7158">
                  <c:v>0.167104056345492</c:v>
                </c:pt>
                <c:pt idx="7159">
                  <c:v>0.16235447864410199</c:v>
                </c:pt>
                <c:pt idx="7160">
                  <c:v>0.157493802148573</c:v>
                </c:pt>
                <c:pt idx="7161">
                  <c:v>0.15252535300858799</c:v>
                </c:pt>
                <c:pt idx="7162">
                  <c:v>0.14745253112239701</c:v>
                </c:pt>
                <c:pt idx="7163">
                  <c:v>0.14227880781028299</c:v>
                </c:pt>
                <c:pt idx="7164">
                  <c:v>0.137007723439138</c:v>
                </c:pt>
                <c:pt idx="7165">
                  <c:v>0.13164288499980301</c:v>
                </c:pt>
                <c:pt idx="7166">
                  <c:v>0.12618796363881099</c:v>
                </c:pt>
                <c:pt idx="7167">
                  <c:v>0.12064669214623</c:v>
                </c:pt>
                <c:pt idx="7168">
                  <c:v>0.11502286240132301</c:v>
                </c:pt>
                <c:pt idx="7169">
                  <c:v>0.109320322777774</c:v>
                </c:pt>
                <c:pt idx="7170">
                  <c:v>0.103542975510254</c:v>
                </c:pt>
                <c:pt idx="7171">
                  <c:v>9.7694774024133096E-2</c:v>
                </c:pt>
                <c:pt idx="7172">
                  <c:v>9.1779720230159095E-2</c:v>
                </c:pt>
                <c:pt idx="7173">
                  <c:v>8.5801861785958805E-2</c:v>
                </c:pt>
                <c:pt idx="7174">
                  <c:v>7.9765289326236194E-2</c:v>
                </c:pt>
                <c:pt idx="7175">
                  <c:v>7.3674133663560196E-2</c:v>
                </c:pt>
                <c:pt idx="7176">
                  <c:v>6.7532562961659201E-2</c:v>
                </c:pt>
                <c:pt idx="7177">
                  <c:v>6.13447798831563E-2</c:v>
                </c:pt>
                <c:pt idx="7178">
                  <c:v>5.5115018713697103E-2</c:v>
                </c:pt>
                <c:pt idx="7179">
                  <c:v>4.8847542464437503E-2</c:v>
                </c:pt>
                <c:pt idx="7180">
                  <c:v>4.2546639954875697E-2</c:v>
                </c:pt>
                <c:pt idx="7181">
                  <c:v>3.6216622878021902E-2</c:v>
                </c:pt>
                <c:pt idx="7182">
                  <c:v>2.98618228499179E-2</c:v>
                </c:pt>
                <c:pt idx="7183">
                  <c:v>2.34865884455213E-2</c:v>
                </c:pt>
                <c:pt idx="7184">
                  <c:v>1.70952822229864E-2</c:v>
                </c:pt>
                <c:pt idx="7185">
                  <c:v>1.06922777383752E-2</c:v>
                </c:pt>
                <c:pt idx="7186">
                  <c:v>4.2819565528436701E-3</c:v>
                </c:pt>
                <c:pt idx="7187">
                  <c:v>-2.13129476565092E-3</c:v>
                </c:pt>
                <c:pt idx="7188">
                  <c:v>-8.5430876440679999E-3</c:v>
                </c:pt>
                <c:pt idx="7189">
                  <c:v>-1.49490345073742E-2</c:v>
                </c:pt>
                <c:pt idx="7190">
                  <c:v>-2.1344751780950799E-2</c:v>
                </c:pt>
                <c:pt idx="7191">
                  <c:v>-2.7725862890263499E-2</c:v>
                </c:pt>
                <c:pt idx="7192">
                  <c:v>-3.4088001255742698E-2</c:v>
                </c:pt>
                <c:pt idx="7193">
                  <c:v>-4.0426813280823197E-2</c:v>
                </c:pt>
                <c:pt idx="7194">
                  <c:v>-4.6737961331100898E-2</c:v>
                </c:pt>
                <c:pt idx="7195">
                  <c:v>-5.3017126702565302E-2</c:v>
                </c:pt>
                <c:pt idx="7196">
                  <c:v>-5.9260012576879302E-2</c:v>
                </c:pt>
                <c:pt idx="7197">
                  <c:v>-6.5462346961681697E-2</c:v>
                </c:pt>
                <c:pt idx="7198">
                  <c:v>-7.1619885613901701E-2</c:v>
                </c:pt>
                <c:pt idx="7199">
                  <c:v>-7.7728414944084598E-2</c:v>
                </c:pt>
                <c:pt idx="7200">
                  <c:v>-8.3783754899741603E-2</c:v>
                </c:pt>
                <c:pt idx="7201">
                  <c:v>-8.9781761825749803E-2</c:v>
                </c:pt>
                <c:pt idx="7202">
                  <c:v>-9.5718331299845694E-2</c:v>
                </c:pt>
                <c:pt idx="7203">
                  <c:v>-0.101589400941272</c:v>
                </c:pt>
                <c:pt idx="7204">
                  <c:v>-0.107390953190656</c:v>
                </c:pt>
                <c:pt idx="7205">
                  <c:v>-0.113119018059214</c:v>
                </c:pt>
                <c:pt idx="7206">
                  <c:v>-0.118769675845409</c:v>
                </c:pt>
                <c:pt idx="7207">
                  <c:v>-0.12433905981719</c:v>
                </c:pt>
                <c:pt idx="7208">
                  <c:v>-0.12982335885798901</c:v>
                </c:pt>
                <c:pt idx="7209">
                  <c:v>-0.13521882007466099</c:v>
                </c:pt>
                <c:pt idx="7210">
                  <c:v>-0.14052175136557701</c:v>
                </c:pt>
                <c:pt idx="7211">
                  <c:v>-0.14572852394712299</c:v>
                </c:pt>
                <c:pt idx="7212">
                  <c:v>-0.15083557483686599</c:v>
                </c:pt>
                <c:pt idx="7213">
                  <c:v>-0.15583940929169801</c:v>
                </c:pt>
                <c:pt idx="7214">
                  <c:v>-0.16073660319927799</c:v>
                </c:pt>
                <c:pt idx="7215">
                  <c:v>-0.16552380542114301</c:v>
                </c:pt>
                <c:pt idx="7216">
                  <c:v>-0.170197740085889</c:v>
                </c:pt>
                <c:pt idx="7217">
                  <c:v>-0.17475520883083701</c:v>
                </c:pt>
                <c:pt idx="7218">
                  <c:v>-0.17919309299066899</c:v>
                </c:pt>
                <c:pt idx="7219">
                  <c:v>-0.18350835573152</c:v>
                </c:pt>
                <c:pt idx="7220">
                  <c:v>-0.18769804412908001</c:v>
                </c:pt>
                <c:pt idx="7221">
                  <c:v>-0.19175929118927201</c:v>
                </c:pt>
                <c:pt idx="7222">
                  <c:v>-0.19568931781012699</c:v>
                </c:pt>
                <c:pt idx="7223">
                  <c:v>-0.19948543468352101</c:v>
                </c:pt>
                <c:pt idx="7224">
                  <c:v>-0.20314504413546</c:v>
                </c:pt>
                <c:pt idx="7225">
                  <c:v>-0.20666564190366099</c:v>
                </c:pt>
                <c:pt idx="7226">
                  <c:v>-0.21004481885121701</c:v>
                </c:pt>
                <c:pt idx="7227">
                  <c:v>-0.21328026261516</c:v>
                </c:pt>
                <c:pt idx="7228">
                  <c:v>-0.21636975918880699</c:v>
                </c:pt>
                <c:pt idx="7229">
                  <c:v>-0.219311194436801</c:v>
                </c:pt>
                <c:pt idx="7230">
                  <c:v>-0.222102555541806</c:v>
                </c:pt>
                <c:pt idx="7231">
                  <c:v>-0.22474193238187501</c:v>
                </c:pt>
                <c:pt idx="7232">
                  <c:v>-0.227227518837544</c:v>
                </c:pt>
                <c:pt idx="7233">
                  <c:v>-0.22955761402774999</c:v>
                </c:pt>
                <c:pt idx="7234">
                  <c:v>-0.23173062347374501</c:v>
                </c:pt>
                <c:pt idx="7235">
                  <c:v>-0.233745060190193</c:v>
                </c:pt>
                <c:pt idx="7236">
                  <c:v>-0.235599545702709</c:v>
                </c:pt>
                <c:pt idx="7237">
                  <c:v>-0.23729281099114699</c:v>
                </c:pt>
                <c:pt idx="7238">
                  <c:v>-0.238823697357988</c:v>
                </c:pt>
                <c:pt idx="7239">
                  <c:v>-0.24019115722123099</c:v>
                </c:pt>
                <c:pt idx="7240">
                  <c:v>-0.24139425483125701</c:v>
                </c:pt>
                <c:pt idx="7241">
                  <c:v>-0.24243216691115399</c:v>
                </c:pt>
                <c:pt idx="7242">
                  <c:v>-0.24330418322008701</c:v>
                </c:pt>
                <c:pt idx="7243">
                  <c:v>-0.24400970703931299</c:v>
                </c:pt>
                <c:pt idx="7244">
                  <c:v>-0.24454825558051399</c:v>
                </c:pt>
                <c:pt idx="7245">
                  <c:v>-0.24491946031617101</c:v>
                </c:pt>
                <c:pt idx="7246">
                  <c:v>-0.24512306723174099</c:v>
                </c:pt>
                <c:pt idx="7247">
                  <c:v>-0.24515893699948199</c:v>
                </c:pt>
                <c:pt idx="7248">
                  <c:v>-0.245027045073796</c:v>
                </c:pt>
                <c:pt idx="7249">
                  <c:v>-0.244727481708023</c:v>
                </c:pt>
                <c:pt idx="7250">
                  <c:v>-0.24426045189268</c:v>
                </c:pt>
                <c:pt idx="7251">
                  <c:v>-0.24362627521519001</c:v>
                </c:pt>
                <c:pt idx="7252">
                  <c:v>-0.242825385641185</c:v>
                </c:pt>
                <c:pt idx="7253">
                  <c:v>-0.24185833121754999</c:v>
                </c:pt>
                <c:pt idx="7254">
                  <c:v>-0.24072577369738701</c:v>
                </c:pt>
                <c:pt idx="7255">
                  <c:v>-0.23942848808719</c:v>
                </c:pt>
                <c:pt idx="7256">
                  <c:v>-0.23796736211649899</c:v>
                </c:pt>
                <c:pt idx="7257">
                  <c:v>-0.23634339563043499</c:v>
                </c:pt>
                <c:pt idx="7258">
                  <c:v>-0.23455769990550901</c:v>
                </c:pt>
                <c:pt idx="7259">
                  <c:v>-0.23261149688917299</c:v>
                </c:pt>
                <c:pt idx="7260">
                  <c:v>-0.23050611836365001</c:v>
                </c:pt>
                <c:pt idx="7261">
                  <c:v>-0.22824300503459399</c:v>
                </c:pt>
                <c:pt idx="7262">
                  <c:v>-0.22582370554521999</c:v>
                </c:pt>
                <c:pt idx="7263">
                  <c:v>-0.22324987541657201</c:v>
                </c:pt>
                <c:pt idx="7264">
                  <c:v>-0.22052327591465201</c:v>
                </c:pt>
                <c:pt idx="7265">
                  <c:v>-0.21764577284519199</c:v>
                </c:pt>
                <c:pt idx="7266">
                  <c:v>-0.21461933527688501</c:v>
                </c:pt>
                <c:pt idx="7267">
                  <c:v>-0.21144603419395899</c:v>
                </c:pt>
                <c:pt idx="7268">
                  <c:v>-0.20812804107900201</c:v>
                </c:pt>
                <c:pt idx="7269">
                  <c:v>-0.20466762642702699</c:v>
                </c:pt>
                <c:pt idx="7270">
                  <c:v>-0.20106715819177501</c:v>
                </c:pt>
                <c:pt idx="7271">
                  <c:v>-0.19732910016533001</c:v>
                </c:pt>
                <c:pt idx="7272">
                  <c:v>-0.19345601029215201</c:v>
                </c:pt>
                <c:pt idx="7273">
                  <c:v>-0.18945053891867999</c:v>
                </c:pt>
                <c:pt idx="7274">
                  <c:v>-0.18531542697971001</c:v>
                </c:pt>
                <c:pt idx="7275">
                  <c:v>-0.18105350412277399</c:v>
                </c:pt>
                <c:pt idx="7276">
                  <c:v>-0.17666768677182401</c:v>
                </c:pt>
                <c:pt idx="7277">
                  <c:v>-0.172160976131527</c:v>
                </c:pt>
                <c:pt idx="7278">
                  <c:v>-0.16753645613354801</c:v>
                </c:pt>
                <c:pt idx="7279">
                  <c:v>-0.162797291326223</c:v>
                </c:pt>
                <c:pt idx="7280">
                  <c:v>-0.15794672470906601</c:v>
                </c:pt>
                <c:pt idx="7281">
                  <c:v>-0.152988075513592</c:v>
                </c:pt>
                <c:pt idx="7282">
                  <c:v>-0.147924736931972</c:v>
                </c:pt>
                <c:pt idx="7283">
                  <c:v>-0.14276017379508599</c:v>
                </c:pt>
                <c:pt idx="7284">
                  <c:v>-0.13749792020154</c:v>
                </c:pt>
                <c:pt idx="7285">
                  <c:v>-0.132141577099293</c:v>
                </c:pt>
                <c:pt idx="7286">
                  <c:v>-0.126694809821539</c:v>
                </c:pt>
                <c:pt idx="7287">
                  <c:v>-0.12116134557852599</c:v>
                </c:pt>
                <c:pt idx="7288">
                  <c:v>-0.115544970907033</c:v>
                </c:pt>
                <c:pt idx="7289">
                  <c:v>-0.10984952907925601</c:v>
                </c:pt>
                <c:pt idx="7290">
                  <c:v>-0.10407891747285999</c:v>
                </c:pt>
                <c:pt idx="7291">
                  <c:v>-9.8237084904018696E-2</c:v>
                </c:pt>
                <c:pt idx="7292">
                  <c:v>-9.2328028925243194E-2</c:v>
                </c:pt>
                <c:pt idx="7293">
                  <c:v>-8.635579308987E-2</c:v>
                </c:pt>
                <c:pt idx="7294">
                  <c:v>-8.0324464185064601E-2</c:v>
                </c:pt>
                <c:pt idx="7295">
                  <c:v>-7.4238169435243501E-2</c:v>
                </c:pt>
                <c:pt idx="7296">
                  <c:v>-6.8101073677823698E-2</c:v>
                </c:pt>
                <c:pt idx="7297">
                  <c:v>-6.1917376513234201E-2</c:v>
                </c:pt>
                <c:pt idx="7298">
                  <c:v>-5.5691309431139098E-2</c:v>
                </c:pt>
                <c:pt idx="7299">
                  <c:v>-4.9427132914839002E-2</c:v>
                </c:pt>
                <c:pt idx="7300">
                  <c:v>-4.31291335258321E-2</c:v>
                </c:pt>
                <c:pt idx="7301">
                  <c:v>-3.6801620970530399E-2</c:v>
                </c:pt>
                <c:pt idx="7302">
                  <c:v>-3.0448925151137E-2</c:v>
                </c:pt>
                <c:pt idx="7303">
                  <c:v>-2.40753932027045E-2</c:v>
                </c:pt>
                <c:pt idx="7304">
                  <c:v>-1.7685386518400601E-2</c:v>
                </c:pt>
                <c:pt idx="7305">
                  <c:v>-1.1283277765016199E-2</c:v>
                </c:pt>
                <c:pt idx="7306">
                  <c:v>-4.8734478907604597E-3</c:v>
                </c:pt>
                <c:pt idx="7307">
                  <c:v>1.5397168726124801E-3</c:v>
                </c:pt>
                <c:pt idx="7308">
                  <c:v>7.9518280112915399E-3</c:v>
                </c:pt>
                <c:pt idx="7309">
                  <c:v>1.43584977324586E-2</c:v>
                </c:pt>
                <c:pt idx="7310">
                  <c:v>2.0755341966844899E-2</c:v>
                </c:pt>
                <c:pt idx="7311">
                  <c:v>2.7137983368739599E-2</c:v>
                </c:pt>
                <c:pt idx="7312">
                  <c:v>3.35020543113973E-2</c:v>
                </c:pt>
                <c:pt idx="7313">
                  <c:v>3.9843199875794801E-2</c:v>
                </c:pt>
                <c:pt idx="7314">
                  <c:v>4.6157080830692303E-2</c:v>
                </c:pt>
                <c:pt idx="7315">
                  <c:v>5.2439376601959201E-2</c:v>
                </c:pt>
                <c:pt idx="7316">
                  <c:v>5.8685788229133E-2</c:v>
                </c:pt>
                <c:pt idx="7317">
                  <c:v>6.4892041307187801E-2</c:v>
                </c:pt>
                <c:pt idx="7318">
                  <c:v>7.1053888911500204E-2</c:v>
                </c:pt>
                <c:pt idx="7319">
                  <c:v>7.7167114504009704E-2</c:v>
                </c:pt>
                <c:pt idx="7320">
                  <c:v>8.3227534818585802E-2</c:v>
                </c:pt>
                <c:pt idx="7321">
                  <c:v>8.9231002723627897E-2</c:v>
                </c:pt>
                <c:pt idx="7322">
                  <c:v>9.5173410059937E-2</c:v>
                </c:pt>
                <c:pt idx="7323">
                  <c:v>0.101050690451921</c:v>
                </c:pt>
                <c:pt idx="7324">
                  <c:v>0.106858822090203</c:v>
                </c:pt>
                <c:pt idx="7325">
                  <c:v>0.112593830483741</c:v>
                </c:pt>
                <c:pt idx="7326">
                  <c:v>0.118251791179558</c:v>
                </c:pt>
                <c:pt idx="7327">
                  <c:v>0.12382883244824</c:v>
                </c:pt>
                <c:pt idx="7328">
                  <c:v>0.12932113793334901</c:v>
                </c:pt>
                <c:pt idx="7329">
                  <c:v>0.13472494926294801</c:v>
                </c:pt>
                <c:pt idx="7330">
                  <c:v>0.14003656862144401</c:v>
                </c:pt>
                <c:pt idx="7331">
                  <c:v>0.14525236127999899</c:v>
                </c:pt>
                <c:pt idx="7332">
                  <c:v>0.15036875808376399</c:v>
                </c:pt>
                <c:pt idx="7333">
                  <c:v>0.15538225789424201</c:v>
                </c:pt>
                <c:pt idx="7334">
                  <c:v>0.16028942998511</c:v>
                </c:pt>
                <c:pt idx="7335">
                  <c:v>0.165086916389861</c:v>
                </c:pt>
                <c:pt idx="7336">
                  <c:v>0.16977143419964499</c:v>
                </c:pt>
                <c:pt idx="7337">
                  <c:v>0.17433977780976301</c:v>
                </c:pt>
                <c:pt idx="7338">
                  <c:v>0.17878882111325201</c:v>
                </c:pt>
                <c:pt idx="7339">
                  <c:v>0.18311551964007</c:v>
                </c:pt>
                <c:pt idx="7340">
                  <c:v>0.18731691264042599</c:v>
                </c:pt>
                <c:pt idx="7341">
                  <c:v>0.19139012511080999</c:v>
                </c:pt>
                <c:pt idx="7342">
                  <c:v>0.19533236976134999</c:v>
                </c:pt>
                <c:pt idx="7343">
                  <c:v>0.19914094892315301</c:v>
                </c:pt>
                <c:pt idx="7344">
                  <c:v>0.20281325639431</c:v>
                </c:pt>
                <c:pt idx="7345">
                  <c:v>0.20634677922331299</c:v>
                </c:pt>
                <c:pt idx="7346">
                  <c:v>0.209739099428665</c:v>
                </c:pt>
                <c:pt idx="7347">
                  <c:v>0.21298789565349799</c:v>
                </c:pt>
                <c:pt idx="7348">
                  <c:v>0.21609094475407101</c:v>
                </c:pt>
                <c:pt idx="7349">
                  <c:v>0.21904612332106299</c:v>
                </c:pt>
                <c:pt idx="7350">
                  <c:v>0.221851409132617</c:v>
                </c:pt>
                <c:pt idx="7351">
                  <c:v>0.22450488253814199</c:v>
                </c:pt>
                <c:pt idx="7352">
                  <c:v>0.22700472777192601</c:v>
                </c:pt>
                <c:pt idx="7353">
                  <c:v>0.229349234195659</c:v>
                </c:pt>
                <c:pt idx="7354">
                  <c:v>0.23153679746901801</c:v>
                </c:pt>
                <c:pt idx="7355">
                  <c:v>0.233565920647516</c:v>
                </c:pt>
                <c:pt idx="7356">
                  <c:v>0.23543521520685701</c:v>
                </c:pt>
                <c:pt idx="7357">
                  <c:v>0.237143401993098</c:v>
                </c:pt>
                <c:pt idx="7358">
                  <c:v>0.23868931209797301</c:v>
                </c:pt>
                <c:pt idx="7359">
                  <c:v>0.24007188765877399</c:v>
                </c:pt>
                <c:pt idx="7360">
                  <c:v>0.241290182582243</c:v>
                </c:pt>
                <c:pt idx="7361">
                  <c:v>0.24234336319198199</c:v>
                </c:pt>
                <c:pt idx="7362">
                  <c:v>0.24323070879893599</c:v>
                </c:pt>
                <c:pt idx="7363">
                  <c:v>0.24395161219455999</c:v>
                </c:pt>
                <c:pt idx="7364">
                  <c:v>0.244505580066328</c:v>
                </c:pt>
                <c:pt idx="7365">
                  <c:v>0.24489223333530599</c:v>
                </c:pt>
                <c:pt idx="7366">
                  <c:v>0.24511130741555801</c:v>
                </c:pt>
                <c:pt idx="7367">
                  <c:v>0.245162652395196</c:v>
                </c:pt>
                <c:pt idx="7368">
                  <c:v>0.24504623313897</c:v>
                </c:pt>
                <c:pt idx="7369">
                  <c:v>0.24476212931230801</c:v>
                </c:pt>
                <c:pt idx="7370">
                  <c:v>0.244310535326801</c:v>
                </c:pt>
                <c:pt idx="7371">
                  <c:v>0.24369176020716801</c:v>
                </c:pt>
                <c:pt idx="7372">
                  <c:v>0.242906227379793</c:v>
                </c:pt>
                <c:pt idx="7373">
                  <c:v>0.24195447438297199</c:v>
                </c:pt>
                <c:pt idx="7374">
                  <c:v>0.240837152499079</c:v>
                </c:pt>
                <c:pt idx="7375">
                  <c:v>0.239555026308894</c:v>
                </c:pt>
                <c:pt idx="7376">
                  <c:v>0.23810897316840299</c:v>
                </c:pt>
                <c:pt idx="7377">
                  <c:v>0.236499982608424</c:v>
                </c:pt>
                <c:pt idx="7378">
                  <c:v>0.23472915565747601</c:v>
                </c:pt>
                <c:pt idx="7379">
                  <c:v>0.23279770408834499</c:v>
                </c:pt>
                <c:pt idx="7380">
                  <c:v>0.23070694958887</c:v>
                </c:pt>
                <c:pt idx="7381">
                  <c:v>0.22845832285751899</c:v>
                </c:pt>
                <c:pt idx="7382">
                  <c:v>0.22605336262436199</c:v>
                </c:pt>
                <c:pt idx="7383">
                  <c:v>0.22349371459812301</c:v>
                </c:pt>
                <c:pt idx="7384">
                  <c:v>0.220781130340025</c:v>
                </c:pt>
                <c:pt idx="7385">
                  <c:v>0.21791746606519899</c:v>
                </c:pt>
                <c:pt idx="7386">
                  <c:v>0.214904681372486</c:v>
                </c:pt>
                <c:pt idx="7387">
                  <c:v>0.21174483790347901</c:v>
                </c:pt>
                <c:pt idx="7388">
                  <c:v>0.208440097931754</c:v>
                </c:pt>
                <c:pt idx="7389">
                  <c:v>0.20499272288322901</c:v>
                </c:pt>
                <c:pt idx="7390">
                  <c:v>0.20140507178867501</c:v>
                </c:pt>
                <c:pt idx="7391">
                  <c:v>0.19767959966943499</c:v>
                </c:pt>
                <c:pt idx="7392">
                  <c:v>0.193818855857461</c:v>
                </c:pt>
                <c:pt idx="7393">
                  <c:v>0.189825482250814</c:v>
                </c:pt>
                <c:pt idx="7394">
                  <c:v>0.18570221150581301</c:v>
                </c:pt>
                <c:pt idx="7395">
                  <c:v>0.18145186516709</c:v>
                </c:pt>
                <c:pt idx="7396">
                  <c:v>0.17707735173681199</c:v>
                </c:pt>
                <c:pt idx="7397">
                  <c:v>0.17258166468439801</c:v>
                </c:pt>
                <c:pt idx="7398">
                  <c:v>0.16796788039810001</c:v>
                </c:pt>
                <c:pt idx="7399">
                  <c:v>0.163239156079829</c:v>
                </c:pt>
                <c:pt idx="7400">
                  <c:v>0.158398727584698</c:v>
                </c:pt>
                <c:pt idx="7401">
                  <c:v>0.15344990720672699</c:v>
                </c:pt>
                <c:pt idx="7402">
                  <c:v>0.148396081412252</c:v>
                </c:pt>
                <c:pt idx="7403">
                  <c:v>0.14324070852257201</c:v>
                </c:pt>
                <c:pt idx="7404">
                  <c:v>0.13798731634743</c:v>
                </c:pt>
                <c:pt idx="7405">
                  <c:v>0.132639499770938</c:v>
                </c:pt>
                <c:pt idx="7406">
                  <c:v>0.12720091829160601</c:v>
                </c:pt>
                <c:pt idx="7407">
                  <c:v>0.12167529351815901</c:v>
                </c:pt>
                <c:pt idx="7408">
                  <c:v>0.11606640662284699</c:v>
                </c:pt>
                <c:pt idx="7409">
                  <c:v>0.110378095753996</c:v>
                </c:pt>
                <c:pt idx="7410">
                  <c:v>0.104614253409574</c:v>
                </c:pt>
                <c:pt idx="7411">
                  <c:v>9.8778823773563396E-2</c:v>
                </c:pt>
                <c:pt idx="7412">
                  <c:v>9.2875800016963606E-2</c:v>
                </c:pt>
                <c:pt idx="7413">
                  <c:v>8.6909221565275099E-2</c:v>
                </c:pt>
                <c:pt idx="7414">
                  <c:v>8.0883171334329096E-2</c:v>
                </c:pt>
                <c:pt idx="7415">
                  <c:v>7.4801772936357702E-2</c:v>
                </c:pt>
                <c:pt idx="7416">
                  <c:v>6.8669187858215602E-2</c:v>
                </c:pt>
                <c:pt idx="7417">
                  <c:v>6.2489612613684499E-2</c:v>
                </c:pt>
                <c:pt idx="7418">
                  <c:v>5.6267275871808103E-2</c:v>
                </c:pt>
                <c:pt idx="7419">
                  <c:v>5.0006435563223803E-2</c:v>
                </c:pt>
                <c:pt idx="7420">
                  <c:v>4.3711375966470602E-2</c:v>
                </c:pt>
                <c:pt idx="7421">
                  <c:v>3.7386404776267403E-2</c:v>
                </c:pt>
                <c:pt idx="7422">
                  <c:v>3.1035850155767201E-2</c:v>
                </c:pt>
                <c:pt idx="7423">
                  <c:v>2.4664057774805102E-2</c:v>
                </c:pt>
                <c:pt idx="7424">
                  <c:v>1.8275387836166501E-2</c:v>
                </c:pt>
                <c:pt idx="7425">
                  <c:v>1.18742120919108E-2</c:v>
                </c:pt>
                <c:pt idx="7426">
                  <c:v>5.4649108517909302E-3</c:v>
                </c:pt>
                <c:pt idx="7427">
                  <c:v>-9.4813001418207797E-4</c:v>
                </c:pt>
                <c:pt idx="7428">
                  <c:v>-7.36052207697983E-3</c:v>
                </c:pt>
                <c:pt idx="7429">
                  <c:v>-1.37678773515485E-2</c:v>
                </c:pt>
                <c:pt idx="7430">
                  <c:v>-2.01658112994966E-2</c:v>
                </c:pt>
                <c:pt idx="7431">
                  <c:v>-2.6549945829424999E-2</c:v>
                </c:pt>
                <c:pt idx="7432">
                  <c:v>-3.2915912292844199E-2</c:v>
                </c:pt>
                <c:pt idx="7433">
                  <c:v>-3.9259354473630499E-2</c:v>
                </c:pt>
                <c:pt idx="7434">
                  <c:v>-4.5575931568974701E-2</c:v>
                </c:pt>
                <c:pt idx="7435">
                  <c:v>-5.1861321159783702E-2</c:v>
                </c:pt>
                <c:pt idx="7436">
                  <c:v>-5.81112221685013E-2</c:v>
                </c:pt>
                <c:pt idx="7437">
                  <c:v>-6.4321357802326104E-2</c:v>
                </c:pt>
                <c:pt idx="7438">
                  <c:v>-7.04874784798106E-2</c:v>
                </c:pt>
                <c:pt idx="7439">
                  <c:v>-7.6605364738840206E-2</c:v>
                </c:pt>
                <c:pt idx="7440">
                  <c:v>-8.2670830124001199E-2</c:v>
                </c:pt>
                <c:pt idx="7441">
                  <c:v>-8.8679724051362596E-2</c:v>
                </c:pt>
                <c:pt idx="7442">
                  <c:v>-9.4627934648711401E-2</c:v>
                </c:pt>
                <c:pt idx="7443">
                  <c:v>-0.100511391569296</c:v>
                </c:pt>
                <c:pt idx="7444">
                  <c:v>-0.106326068777158</c:v>
                </c:pt>
                <c:pt idx="7445">
                  <c:v>-0.11206798730213501</c:v>
                </c:pt>
                <c:pt idx="7446">
                  <c:v>-0.11773321796266401</c:v>
                </c:pt>
                <c:pt idx="7447">
                  <c:v>-0.12331788405451</c:v>
                </c:pt>
                <c:pt idx="7448">
                  <c:v>-0.128818164003587</c:v>
                </c:pt>
                <c:pt idx="7449">
                  <c:v>-0.13423029398104999</c:v>
                </c:pt>
                <c:pt idx="7450">
                  <c:v>-0.13955057047887501</c:v>
                </c:pt>
                <c:pt idx="7451">
                  <c:v>-0.14477535284416501</c:v>
                </c:pt>
                <c:pt idx="7452">
                  <c:v>-0.149901065770433</c:v>
                </c:pt>
                <c:pt idx="7453">
                  <c:v>-0.15492420174418201</c:v>
                </c:pt>
                <c:pt idx="7454">
                  <c:v>-0.159841323445086</c:v>
                </c:pt>
                <c:pt idx="7455">
                  <c:v>-0.16464906609814001</c:v>
                </c:pt>
                <c:pt idx="7456">
                  <c:v>-0.16934413977616999</c:v>
                </c:pt>
                <c:pt idx="7457">
                  <c:v>-0.17392333165111901</c:v>
                </c:pt>
                <c:pt idx="7458">
                  <c:v>-0.178383508192581</c:v>
                </c:pt>
                <c:pt idx="7459">
                  <c:v>-0.18272161731206699</c:v>
                </c:pt>
                <c:pt idx="7460">
                  <c:v>-0.18693469045154301</c:v>
                </c:pt>
                <c:pt idx="7461">
                  <c:v>-0.19101984461480501</c:v>
                </c:pt>
                <c:pt idx="7462">
                  <c:v>-0.194974284340312</c:v>
                </c:pt>
                <c:pt idx="7463">
                  <c:v>-0.19879530361410599</c:v>
                </c:pt>
                <c:pt idx="7464">
                  <c:v>-0.202480287721539</c:v>
                </c:pt>
                <c:pt idx="7465">
                  <c:v>-0.20602671503651099</c:v>
                </c:pt>
                <c:pt idx="7466">
                  <c:v>-0.20943215874701501</c:v>
                </c:pt>
                <c:pt idx="7467">
                  <c:v>-0.212694288515798</c:v>
                </c:pt>
                <c:pt idx="7468">
                  <c:v>-0.21581087207500599</c:v>
                </c:pt>
                <c:pt idx="7469">
                  <c:v>-0.21877977675371901</c:v>
                </c:pt>
                <c:pt idx="7470">
                  <c:v>-0.22159897093733399</c:v>
                </c:pt>
                <c:pt idx="7471">
                  <c:v>-0.22426652545779399</c:v>
                </c:pt>
                <c:pt idx="7472">
                  <c:v>-0.22678061491371099</c:v>
                </c:pt>
                <c:pt idx="7473">
                  <c:v>-0.229139518919487</c:v>
                </c:pt>
                <c:pt idx="7474">
                  <c:v>-0.23134162328256699</c:v>
                </c:pt>
                <c:pt idx="7475">
                  <c:v>-0.23338542110803201</c:v>
                </c:pt>
                <c:pt idx="7476">
                  <c:v>-0.235269513829756</c:v>
                </c:pt>
                <c:pt idx="7477">
                  <c:v>-0.23699261216744899</c:v>
                </c:pt>
                <c:pt idx="7478">
                  <c:v>-0.238553537008905</c:v>
                </c:pt>
                <c:pt idx="7479">
                  <c:v>-0.23995122021686599</c:v>
                </c:pt>
                <c:pt idx="7480">
                  <c:v>-0.24118470535994699</c:v>
                </c:pt>
                <c:pt idx="7481">
                  <c:v>-0.242253148367117</c:v>
                </c:pt>
                <c:pt idx="7482">
                  <c:v>-0.24315581810529799</c:v>
                </c:pt>
                <c:pt idx="7483">
                  <c:v>-0.243892096879677</c:v>
                </c:pt>
                <c:pt idx="7484">
                  <c:v>-0.24446148085639299</c:v>
                </c:pt>
                <c:pt idx="7485">
                  <c:v>-0.24486358040730599</c:v>
                </c:pt>
                <c:pt idx="7486">
                  <c:v>-0.24509812037662401</c:v>
                </c:pt>
                <c:pt idx="7487">
                  <c:v>-0.24516494026919</c:v>
                </c:pt>
                <c:pt idx="7488">
                  <c:v>-0.24506399436030499</c:v>
                </c:pt>
                <c:pt idx="7489">
                  <c:v>-0.24479535172701999</c:v>
                </c:pt>
                <c:pt idx="7490">
                  <c:v>-0.24435919620086999</c:v>
                </c:pt>
                <c:pt idx="7491">
                  <c:v>-0.24375582624207001</c:v>
                </c:pt>
                <c:pt idx="7492">
                  <c:v>-0.24298565473528899</c:v>
                </c:pt>
                <c:pt idx="7493">
                  <c:v>-0.242049208707105</c:v>
                </c:pt>
                <c:pt idx="7494">
                  <c:v>-0.24094712896537099</c:v>
                </c:pt>
                <c:pt idx="7495">
                  <c:v>-0.23968016966070299</c:v>
                </c:pt>
                <c:pt idx="7496">
                  <c:v>-0.238249197770424</c:v>
                </c:pt>
                <c:pt idx="7497">
                  <c:v>-0.23665519250528599</c:v>
                </c:pt>
                <c:pt idx="7498">
                  <c:v>-0.23489924463940501</c:v>
                </c:pt>
                <c:pt idx="7499">
                  <c:v>-0.232982555763843</c:v>
                </c:pt>
                <c:pt idx="7500">
                  <c:v>-0.23090643746436501</c:v>
                </c:pt>
                <c:pt idx="7501">
                  <c:v>-0.228672310423919</c:v>
                </c:pt>
                <c:pt idx="7502">
                  <c:v>-0.22628170345047</c:v>
                </c:pt>
                <c:pt idx="7503">
                  <c:v>-0.22373625243084</c:v>
                </c:pt>
                <c:pt idx="7504">
                  <c:v>-0.221037699211273</c:v>
                </c:pt>
                <c:pt idx="7505">
                  <c:v>-0.21818789040549399</c:v>
                </c:pt>
                <c:pt idx="7506">
                  <c:v>-0.21518877613107601</c:v>
                </c:pt>
                <c:pt idx="7507">
                  <c:v>-0.212042408674979</c:v>
                </c:pt>
                <c:pt idx="7508">
                  <c:v>-0.208750941089174</c:v>
                </c:pt>
                <c:pt idx="7509">
                  <c:v>-0.20531662571731499</c:v>
                </c:pt>
                <c:pt idx="7510">
                  <c:v>-0.201741812653466</c:v>
                </c:pt>
                <c:pt idx="7511">
                  <c:v>-0.19802894813393601</c:v>
                </c:pt>
                <c:pt idx="7512">
                  <c:v>-0.19418057286332799</c:v>
                </c:pt>
                <c:pt idx="7513">
                  <c:v>-0.190199320275935</c:v>
                </c:pt>
                <c:pt idx="7514">
                  <c:v>-0.18608791473369199</c:v>
                </c:pt>
                <c:pt idx="7515">
                  <c:v>-0.18184916966190201</c:v>
                </c:pt>
                <c:pt idx="7516">
                  <c:v>-0.177485985624009</c:v>
                </c:pt>
                <c:pt idx="7517">
                  <c:v>-0.17300134833675801</c:v>
                </c:pt>
                <c:pt idx="7518">
                  <c:v>-0.16839832662706899</c:v>
                </c:pt>
                <c:pt idx="7519">
                  <c:v>-0.16368007033204901</c:v>
                </c:pt>
                <c:pt idx="7520">
                  <c:v>-0.158849808143566</c:v>
                </c:pt>
                <c:pt idx="7521">
                  <c:v>-0.15391084539885999</c:v>
                </c:pt>
                <c:pt idx="7522">
                  <c:v>-0.148866561818712</c:v>
                </c:pt>
                <c:pt idx="7523">
                  <c:v>-0.143720409194705</c:v>
                </c:pt>
                <c:pt idx="7524">
                  <c:v>-0.13847590902717599</c:v>
                </c:pt>
                <c:pt idx="7525">
                  <c:v>-0.133136650115456</c:v>
                </c:pt>
                <c:pt idx="7526">
                  <c:v>-0.127706286102066</c:v>
                </c:pt>
                <c:pt idx="7527">
                  <c:v>-0.122188532972538</c:v>
                </c:pt>
                <c:pt idx="7528">
                  <c:v>-0.116587166512572</c:v>
                </c:pt>
                <c:pt idx="7529">
                  <c:v>-0.110906019724281</c:v>
                </c:pt>
                <c:pt idx="7530">
                  <c:v>-0.105148980203266</c:v>
                </c:pt>
                <c:pt idx="7531">
                  <c:v>-9.9319987478355201E-2</c:v>
                </c:pt>
                <c:pt idx="7532">
                  <c:v>-9.3423030315783903E-2</c:v>
                </c:pt>
                <c:pt idx="7533">
                  <c:v>-8.74621439896964E-2</c:v>
                </c:pt>
                <c:pt idx="7534">
                  <c:v>-8.1441407520815495E-2</c:v>
                </c:pt>
                <c:pt idx="7535">
                  <c:v>-7.5364940885178297E-2</c:v>
                </c:pt>
                <c:pt idx="7536">
                  <c:v>-6.9236902194845906E-2</c:v>
                </c:pt>
                <c:pt idx="7537">
                  <c:v>-6.3061484852517294E-2</c:v>
                </c:pt>
                <c:pt idx="7538">
                  <c:v>-5.6842914681993199E-2</c:v>
                </c:pt>
                <c:pt idx="7539">
                  <c:v>-5.0585447036455199E-2</c:v>
                </c:pt>
                <c:pt idx="7540">
                  <c:v>-4.4293363886536798E-2</c:v>
                </c:pt>
                <c:pt idx="7541">
                  <c:v>-3.7970970890180998E-2</c:v>
                </c:pt>
                <c:pt idx="7542">
                  <c:v>-3.1622594446288801E-2</c:v>
                </c:pt>
                <c:pt idx="7543">
                  <c:v>-2.5252578734174001E-2</c:v>
                </c:pt>
                <c:pt idx="7544">
                  <c:v>-1.8865282740851901E-2</c:v>
                </c:pt>
                <c:pt idx="7545">
                  <c:v>-1.2465077278194001E-2</c:v>
                </c:pt>
                <c:pt idx="7546">
                  <c:v>-6.0563419919919198E-3</c:v>
                </c:pt>
                <c:pt idx="7547">
                  <c:v>3.5653763502430298E-4</c:v>
                </c:pt>
                <c:pt idx="7548">
                  <c:v>6.7691732841617096E-3</c:v>
                </c:pt>
                <c:pt idx="7549">
                  <c:v>1.31771768036809E-2</c:v>
                </c:pt>
                <c:pt idx="7550">
                  <c:v>1.95761632115979E-2</c:v>
                </c:pt>
                <c:pt idx="7551">
                  <c:v>2.5961753696317601E-2</c:v>
                </c:pt>
                <c:pt idx="7552">
                  <c:v>3.2329578613044002E-2</c:v>
                </c:pt>
                <c:pt idx="7553">
                  <c:v>3.8675280473918203E-2</c:v>
                </c:pt>
                <c:pt idx="7554">
                  <c:v>4.4994516929837101E-2</c:v>
                </c:pt>
                <c:pt idx="7555">
                  <c:v>5.1282963741913302E-2</c:v>
                </c:pt>
                <c:pt idx="7556">
                  <c:v>5.7536317740541097E-2</c:v>
                </c:pt>
                <c:pt idx="7557">
                  <c:v>6.3750299770046107E-2</c:v>
                </c:pt>
                <c:pt idx="7558">
                  <c:v>6.9920657616901194E-2</c:v>
                </c:pt>
                <c:pt idx="7559">
                  <c:v>7.6043168919506604E-2</c:v>
                </c:pt>
                <c:pt idx="7560">
                  <c:v>8.2113644057541998E-2</c:v>
                </c:pt>
                <c:pt idx="7561">
                  <c:v>8.81279290189141E-2</c:v>
                </c:pt>
                <c:pt idx="7562">
                  <c:v>9.40819082423376E-2</c:v>
                </c:pt>
                <c:pt idx="7563">
                  <c:v>9.9971507433604098E-2</c:v>
                </c:pt>
                <c:pt idx="7564">
                  <c:v>0.10579269635361201</c:v>
                </c:pt>
                <c:pt idx="7565">
                  <c:v>0.111541491576251</c:v>
                </c:pt>
                <c:pt idx="7566">
                  <c:v>0.117213959214249</c:v>
                </c:pt>
                <c:pt idx="7567">
                  <c:v>0.12280621761112499</c:v>
                </c:pt>
                <c:pt idx="7568">
                  <c:v>0.128314439997395</c:v>
                </c:pt>
                <c:pt idx="7569">
                  <c:v>0.133734857109223</c:v>
                </c:pt>
                <c:pt idx="7570">
                  <c:v>0.13906375976771901</c:v>
                </c:pt>
                <c:pt idx="7571">
                  <c:v>0.144297501417122</c:v>
                </c:pt>
                <c:pt idx="7572">
                  <c:v>0.14943250062013</c:v>
                </c:pt>
                <c:pt idx="7573">
                  <c:v>0.154465243508667</c:v>
                </c:pt>
                <c:pt idx="7574">
                  <c:v>0.159392286188418</c:v>
                </c:pt>
                <c:pt idx="7575">
                  <c:v>0.16421025709547499</c:v>
                </c:pt>
                <c:pt idx="7576">
                  <c:v>0.16891585930349301</c:v>
                </c:pt>
                <c:pt idx="7577">
                  <c:v>0.17350587277976701</c:v>
                </c:pt>
                <c:pt idx="7578">
                  <c:v>0.17797715658869401</c:v>
                </c:pt>
                <c:pt idx="7579">
                  <c:v>0.18232665104110701</c:v>
                </c:pt>
                <c:pt idx="7580">
                  <c:v>0.186551379788016</c:v>
                </c:pt>
                <c:pt idx="7581">
                  <c:v>0.190648451857311</c:v>
                </c:pt>
                <c:pt idx="7582">
                  <c:v>0.194615063632055</c:v>
                </c:pt>
                <c:pt idx="7583">
                  <c:v>0.19844850076898701</c:v>
                </c:pt>
                <c:pt idx="7584">
                  <c:v>0.202146140055942</c:v>
                </c:pt>
                <c:pt idx="7585">
                  <c:v>0.205705451206911</c:v>
                </c:pt>
                <c:pt idx="7586">
                  <c:v>0.209123998593507</c:v>
                </c:pt>
                <c:pt idx="7587">
                  <c:v>0.21239944291166199</c:v>
                </c:pt>
                <c:pt idx="7588">
                  <c:v>0.21552954278240599</c:v>
                </c:pt>
                <c:pt idx="7589">
                  <c:v>0.21851215628564</c:v>
                </c:pt>
                <c:pt idx="7590">
                  <c:v>0.221345242425844</c:v>
                </c:pt>
                <c:pt idx="7591">
                  <c:v>0.224026862528725</c:v>
                </c:pt>
                <c:pt idx="7592">
                  <c:v>0.22655518156785101</c:v>
                </c:pt>
                <c:pt idx="7593">
                  <c:v>0.228928469420354</c:v>
                </c:pt>
                <c:pt idx="7594">
                  <c:v>0.23114510205084501</c:v>
                </c:pt>
                <c:pt idx="7595">
                  <c:v>0.233203562622744</c:v>
                </c:pt>
                <c:pt idx="7596">
                  <c:v>0.23510244253624299</c:v>
                </c:pt>
                <c:pt idx="7597">
                  <c:v>0.236840442392212</c:v>
                </c:pt>
                <c:pt idx="7598">
                  <c:v>0.23841637288136799</c:v>
                </c:pt>
                <c:pt idx="7599">
                  <c:v>0.23982915559812501</c:v>
                </c:pt>
                <c:pt idx="7600">
                  <c:v>0.24107782377853701</c:v>
                </c:pt>
                <c:pt idx="7601">
                  <c:v>0.242161522961857</c:v>
                </c:pt>
                <c:pt idx="7602">
                  <c:v>0.24307951157524199</c:v>
                </c:pt>
                <c:pt idx="7603">
                  <c:v>0.24383116144120701</c:v>
                </c:pt>
                <c:pt idx="7604">
                  <c:v>0.24441595820748699</c:v>
                </c:pt>
                <c:pt idx="7605">
                  <c:v>0.244833501699009</c:v>
                </c:pt>
                <c:pt idx="7606">
                  <c:v>0.245083506191726</c:v>
                </c:pt>
                <c:pt idx="7607">
                  <c:v>0.245165800608143</c:v>
                </c:pt>
                <c:pt idx="7608">
                  <c:v>0.24508032863438201</c:v>
                </c:pt>
                <c:pt idx="7609">
                  <c:v>0.244827148758715</c:v>
                </c:pt>
                <c:pt idx="7610">
                  <c:v>0.24440643423154701</c:v>
                </c:pt>
                <c:pt idx="7611">
                  <c:v>0.24381847294685499</c:v>
                </c:pt>
                <c:pt idx="7612">
                  <c:v>0.24306366724518599</c:v>
                </c:pt>
                <c:pt idx="7613">
                  <c:v>0.24214253363833499</c:v>
                </c:pt>
                <c:pt idx="7614">
                  <c:v>0.241055702455898</c:v>
                </c:pt>
                <c:pt idx="7615">
                  <c:v>0.23980391741394</c:v>
                </c:pt>
                <c:pt idx="7616">
                  <c:v>0.23838803510606801</c:v>
                </c:pt>
                <c:pt idx="7617">
                  <c:v>0.236809024417271</c:v>
                </c:pt>
                <c:pt idx="7618">
                  <c:v>0.235067965860909</c:v>
                </c:pt>
                <c:pt idx="7619">
                  <c:v>0.23316605083932501</c:v>
                </c:pt>
                <c:pt idx="7620">
                  <c:v>0.231104580828568</c:v>
                </c:pt>
                <c:pt idx="7621">
                  <c:v>0.22888496648779799</c:v>
                </c:pt>
                <c:pt idx="7622">
                  <c:v>0.22650872669397301</c:v>
                </c:pt>
                <c:pt idx="7623">
                  <c:v>0.223977487502486</c:v>
                </c:pt>
                <c:pt idx="7624">
                  <c:v>0.22129298103446099</c:v>
                </c:pt>
                <c:pt idx="7625">
                  <c:v>0.21845704429146301</c:v>
                </c:pt>
                <c:pt idx="7626">
                  <c:v>0.21547161789844399</c:v>
                </c:pt>
                <c:pt idx="7627">
                  <c:v>0.21233874477577899</c:v>
                </c:pt>
                <c:pt idx="7628">
                  <c:v>0.209060568741298</c:v>
                </c:pt>
                <c:pt idx="7629">
                  <c:v>0.205639333043276</c:v>
                </c:pt>
                <c:pt idx="7630">
                  <c:v>0.20207737882538901</c:v>
                </c:pt>
                <c:pt idx="7631">
                  <c:v>0.19837714352466601</c:v>
                </c:pt>
                <c:pt idx="7632">
                  <c:v>0.19454115920356299</c:v>
                </c:pt>
                <c:pt idx="7633">
                  <c:v>0.19057205081727699</c:v>
                </c:pt>
                <c:pt idx="7634">
                  <c:v>0.18647253441749501</c:v>
                </c:pt>
                <c:pt idx="7635">
                  <c:v>0.182245415293805</c:v>
                </c:pt>
                <c:pt idx="7636">
                  <c:v>0.17789358605404401</c:v>
                </c:pt>
                <c:pt idx="7637">
                  <c:v>0.17342002464489301</c:v>
                </c:pt>
                <c:pt idx="7638">
                  <c:v>0.16882779231407399</c:v>
                </c:pt>
                <c:pt idx="7639">
                  <c:v>0.16412003151554899</c:v>
                </c:pt>
                <c:pt idx="7640">
                  <c:v>0.15929996375914099</c:v>
                </c:pt>
                <c:pt idx="7641">
                  <c:v>0.154370887406063</c:v>
                </c:pt>
                <c:pt idx="7642">
                  <c:v>0.149336175411862</c:v>
                </c:pt>
                <c:pt idx="7643">
                  <c:v>0.14419927301830701</c:v>
                </c:pt>
                <c:pt idx="7644">
                  <c:v>0.13896369539582301</c:v>
                </c:pt>
                <c:pt idx="7645">
                  <c:v>0.133633025238065</c:v>
                </c:pt>
                <c:pt idx="7646">
                  <c:v>0.128210910310288</c:v>
                </c:pt>
                <c:pt idx="7647">
                  <c:v>0.122701060953195</c:v>
                </c:pt>
                <c:pt idx="7648">
                  <c:v>0.11710724754395301</c:v>
                </c:pt>
                <c:pt idx="7649">
                  <c:v>0.111433297916139</c:v>
                </c:pt>
                <c:pt idx="7650">
                  <c:v>0.10568309474035401</c:v>
                </c:pt>
                <c:pt idx="7651">
                  <c:v>9.9860572867331507E-2</c:v>
                </c:pt>
                <c:pt idx="7652">
                  <c:v>9.3969716635317294E-2</c:v>
                </c:pt>
                <c:pt idx="7653">
                  <c:v>8.8014557143603206E-2</c:v>
                </c:pt>
                <c:pt idx="7654">
                  <c:v>8.1999169494052407E-2</c:v>
                </c:pt>
                <c:pt idx="7655">
                  <c:v>7.5927670002517406E-2</c:v>
                </c:pt>
                <c:pt idx="7656">
                  <c:v>6.9804213382054003E-2</c:v>
                </c:pt>
                <c:pt idx="7657">
                  <c:v>6.3632989899861506E-2</c:v>
                </c:pt>
                <c:pt idx="7658">
                  <c:v>5.74182225098918E-2</c:v>
                </c:pt>
                <c:pt idx="7659">
                  <c:v>5.1164163963092403E-2</c:v>
                </c:pt>
                <c:pt idx="7660">
                  <c:v>4.4875093897258599E-2</c:v>
                </c:pt>
                <c:pt idx="7661">
                  <c:v>3.8555315908486799E-2</c:v>
                </c:pt>
                <c:pt idx="7662">
                  <c:v>3.22091546062344E-2</c:v>
                </c:pt>
                <c:pt idx="7663">
                  <c:v>2.5840952653999098E-2</c:v>
                </c:pt>
                <c:pt idx="7664">
                  <c:v>1.94550677976442E-2</c:v>
                </c:pt>
                <c:pt idx="7665">
                  <c:v>1.30558698834036E-2</c:v>
                </c:pt>
                <c:pt idx="7666">
                  <c:v>6.6477378676057996E-3</c:v>
                </c:pt>
                <c:pt idx="7667">
                  <c:v>2.3505682016436999E-4</c:v>
                </c:pt>
                <c:pt idx="7668">
                  <c:v>-6.1777850761153101E-3</c:v>
                </c:pt>
                <c:pt idx="7669">
                  <c:v>-1.2586399528359399E-2</c:v>
                </c:pt>
                <c:pt idx="7670">
                  <c:v>-1.8986401136524101E-2</c:v>
                </c:pt>
                <c:pt idx="7671">
                  <c:v>-2.53734103943151E-2</c:v>
                </c:pt>
                <c:pt idx="7672">
                  <c:v>-3.1743056686073197E-2</c:v>
                </c:pt>
                <c:pt idx="7673">
                  <c:v>-3.8090981277576798E-2</c:v>
                </c:pt>
                <c:pt idx="7674">
                  <c:v>-4.44128402987135E-2</c:v>
                </c:pt>
                <c:pt idx="7675">
                  <c:v>-5.0704307715980397E-2</c:v>
                </c:pt>
                <c:pt idx="7676">
                  <c:v>-5.6961078292778897E-2</c:v>
                </c:pt>
                <c:pt idx="7677">
                  <c:v>-6.3178870535477799E-2</c:v>
                </c:pt>
                <c:pt idx="7678">
                  <c:v>-6.9353429623230198E-2</c:v>
                </c:pt>
                <c:pt idx="7679">
                  <c:v>-7.5480530319536596E-2</c:v>
                </c:pt>
                <c:pt idx="7680">
                  <c:v>-8.1555979863565303E-2</c:v>
                </c:pt>
                <c:pt idx="7681">
                  <c:v>-8.7575620839248594E-2</c:v>
                </c:pt>
                <c:pt idx="7682">
                  <c:v>-9.3535334020192804E-2</c:v>
                </c:pt>
                <c:pt idx="7683">
                  <c:v>-9.9431041188455804E-2</c:v>
                </c:pt>
                <c:pt idx="7684">
                  <c:v>-0.105258707925262</c:v>
                </c:pt>
                <c:pt idx="7685">
                  <c:v>-0.111014346371744</c:v>
                </c:pt>
                <c:pt idx="7686">
                  <c:v>-0.11669401795783001</c:v>
                </c:pt>
                <c:pt idx="7687">
                  <c:v>-0.122293836097393</c:v>
                </c:pt>
                <c:pt idx="7688">
                  <c:v>-0.12780996884783399</c:v>
                </c:pt>
                <c:pt idx="7689">
                  <c:v>-0.13323864153227399</c:v>
                </c:pt>
                <c:pt idx="7690">
                  <c:v>-0.138576139322553</c:v>
                </c:pt>
                <c:pt idx="7691">
                  <c:v>-0.143818809781282</c:v>
                </c:pt>
                <c:pt idx="7692">
                  <c:v>-0.148963065361194</c:v>
                </c:pt>
                <c:pt idx="7693">
                  <c:v>-0.15400538586009799</c:v>
                </c:pt>
                <c:pt idx="7694">
                  <c:v>-0.15894232082974</c:v>
                </c:pt>
                <c:pt idx="7695">
                  <c:v>-0.16377049193694199</c:v>
                </c:pt>
                <c:pt idx="7696">
                  <c:v>-0.16848659527538601</c:v>
                </c:pt>
                <c:pt idx="7697">
                  <c:v>-0.17308740362646799</c:v>
                </c:pt>
                <c:pt idx="7698">
                  <c:v>-0.17756976866767499</c:v>
                </c:pt>
                <c:pt idx="7699">
                  <c:v>-0.18193062312698199</c:v>
                </c:pt>
                <c:pt idx="7700">
                  <c:v>-0.186166982881768</c:v>
                </c:pt>
                <c:pt idx="7701">
                  <c:v>-0.19027594900085601</c:v>
                </c:pt>
                <c:pt idx="7702">
                  <c:v>-0.194254709728235</c:v>
                </c:pt>
                <c:pt idx="7703">
                  <c:v>-0.198100542407144</c:v>
                </c:pt>
                <c:pt idx="7704">
                  <c:v>-0.20181081534317899</c:v>
                </c:pt>
                <c:pt idx="7705">
                  <c:v>-0.205382989605152</c:v>
                </c:pt>
                <c:pt idx="7706">
                  <c:v>-0.20881462076248</c:v>
                </c:pt>
                <c:pt idx="7707">
                  <c:v>-0.21210336055790199</c:v>
                </c:pt>
                <c:pt idx="7708">
                  <c:v>-0.215246958514383</c:v>
                </c:pt>
                <c:pt idx="7709">
                  <c:v>-0.218243263475115</c:v>
                </c:pt>
                <c:pt idx="7710">
                  <c:v>-0.22109022507554399</c:v>
                </c:pt>
                <c:pt idx="7711">
                  <c:v>-0.22378589514643299</c:v>
                </c:pt>
                <c:pt idx="7712">
                  <c:v>-0.22632842904698999</c:v>
                </c:pt>
                <c:pt idx="7713">
                  <c:v>-0.22871608692714901</c:v>
                </c:pt>
                <c:pt idx="7714">
                  <c:v>-0.23094723491814501</c:v>
                </c:pt>
                <c:pt idx="7715">
                  <c:v>-0.23302034625057</c:v>
                </c:pt>
                <c:pt idx="7716">
                  <c:v>-0.234934002299135</c:v>
                </c:pt>
                <c:pt idx="7717">
                  <c:v>-0.236686893553433</c:v>
                </c:pt>
                <c:pt idx="7718">
                  <c:v>-0.23827782051403501</c:v>
                </c:pt>
                <c:pt idx="7719">
                  <c:v>-0.23970569451330101</c:v>
                </c:pt>
                <c:pt idx="7720">
                  <c:v>-0.24096953846035801</c:v>
                </c:pt>
                <c:pt idx="7721">
                  <c:v>-0.24206848750971599</c:v>
                </c:pt>
                <c:pt idx="7722">
                  <c:v>-0.243001789653082</c:v>
                </c:pt>
                <c:pt idx="7723">
                  <c:v>-0.24376880623396099</c:v>
                </c:pt>
                <c:pt idx="7724">
                  <c:v>-0.24436901238467801</c:v>
                </c:pt>
                <c:pt idx="7725">
                  <c:v>-0.244801997385555</c:v>
                </c:pt>
                <c:pt idx="7726">
                  <c:v>-0.24506746494595699</c:v>
                </c:pt>
                <c:pt idx="7727">
                  <c:v>-0.24516523340704599</c:v>
                </c:pt>
                <c:pt idx="7728">
                  <c:v>-0.24509523586609</c:v>
                </c:pt>
                <c:pt idx="7729">
                  <c:v>-0.24485752022224599</c:v>
                </c:pt>
                <c:pt idx="7730">
                  <c:v>-0.244452249143777</c:v>
                </c:pt>
                <c:pt idx="7731">
                  <c:v>-0.24387969995674599</c:v>
                </c:pt>
                <c:pt idx="7732">
                  <c:v>-0.24314026445523701</c:v>
                </c:pt>
                <c:pt idx="7733">
                  <c:v>-0.242234448633252</c:v>
                </c:pt>
                <c:pt idx="7734">
                  <c:v>-0.24116287233846301</c:v>
                </c:pt>
                <c:pt idx="7735">
                  <c:v>-0.23992626884804999</c:v>
                </c:pt>
                <c:pt idx="7736">
                  <c:v>-0.23852548436692</c:v>
                </c:pt>
                <c:pt idx="7737">
                  <c:v>-0.23696147744865401</c:v>
                </c:pt>
                <c:pt idx="7738">
                  <c:v>-0.23523531833956601</c:v>
                </c:pt>
                <c:pt idx="7739">
                  <c:v>-0.23334818824634199</c:v>
                </c:pt>
                <c:pt idx="7740">
                  <c:v>-0.23130137852773899</c:v>
                </c:pt>
                <c:pt idx="7741">
                  <c:v>-0.22909628981091201</c:v>
                </c:pt>
                <c:pt idx="7742">
                  <c:v>-0.22673443103297</c:v>
                </c:pt>
                <c:pt idx="7743">
                  <c:v>-0.224217418408408</c:v>
                </c:pt>
                <c:pt idx="7744">
                  <c:v>-0.22154697432314499</c:v>
                </c:pt>
                <c:pt idx="7745">
                  <c:v>-0.21872492615588801</c:v>
                </c:pt>
                <c:pt idx="7746">
                  <c:v>-0.21575320502767101</c:v>
                </c:pt>
                <c:pt idx="7747">
                  <c:v>-0.212633844480386</c:v>
                </c:pt>
                <c:pt idx="7748">
                  <c:v>-0.20936897908523999</c:v>
                </c:pt>
                <c:pt idx="7749">
                  <c:v>-0.20596084298206899</c:v>
                </c:pt>
                <c:pt idx="7750">
                  <c:v>-0.20241176835052499</c:v>
                </c:pt>
                <c:pt idx="7751">
                  <c:v>-0.19872418381416601</c:v>
                </c:pt>
                <c:pt idx="7752">
                  <c:v>-0.19490061277856099</c:v>
                </c:pt>
                <c:pt idx="7753">
                  <c:v>-0.190943671704523</c:v>
                </c:pt>
                <c:pt idx="7754">
                  <c:v>-0.18685606831767501</c:v>
                </c:pt>
                <c:pt idx="7755">
                  <c:v>-0.18264059975555799</c:v>
                </c:pt>
                <c:pt idx="7756">
                  <c:v>-0.178300150653558</c:v>
                </c:pt>
                <c:pt idx="7757">
                  <c:v>-0.17383769117095199</c:v>
                </c:pt>
                <c:pt idx="7758">
                  <c:v>-0.169256274958442</c:v>
                </c:pt>
                <c:pt idx="7759">
                  <c:v>-0.164559037068543</c:v>
                </c:pt>
                <c:pt idx="7760">
                  <c:v>-0.159749191810276</c:v>
                </c:pt>
                <c:pt idx="7761">
                  <c:v>-0.15483003054962399</c:v>
                </c:pt>
                <c:pt idx="7762">
                  <c:v>-0.14980491945725699</c:v>
                </c:pt>
                <c:pt idx="7763">
                  <c:v>-0.144677297205072</c:v>
                </c:pt>
                <c:pt idx="7764">
                  <c:v>-0.139450672613111</c:v>
                </c:pt>
                <c:pt idx="7765">
                  <c:v>-0.13412862224849301</c:v>
                </c:pt>
                <c:pt idx="7766">
                  <c:v>-0.12871478797796901</c:v>
                </c:pt>
                <c:pt idx="7767">
                  <c:v>-0.12321287447580601</c:v>
                </c:pt>
                <c:pt idx="7768">
                  <c:v>-0.117626646688686</c:v>
                </c:pt>
                <c:pt idx="7769">
                  <c:v>-0.11195992725935899</c:v>
                </c:pt>
                <c:pt idx="7770">
                  <c:v>-0.106216593910821</c:v>
                </c:pt>
                <c:pt idx="7771">
                  <c:v>-0.100400576792797</c:v>
                </c:pt>
                <c:pt idx="7772">
                  <c:v>-9.4515855792343895E-2</c:v>
                </c:pt>
                <c:pt idx="7773">
                  <c:v>-8.85664578104296E-2</c:v>
                </c:pt>
                <c:pt idx="7774">
                  <c:v>-8.2556454006329202E-2</c:v>
                </c:pt>
                <c:pt idx="7775">
                  <c:v>-7.6489957011741896E-2</c:v>
                </c:pt>
                <c:pt idx="7776">
                  <c:v>-7.0371118116526798E-2</c:v>
                </c:pt>
                <c:pt idx="7777">
                  <c:v>-6.4204124427984094E-2</c:v>
                </c:pt>
                <c:pt idx="7778">
                  <c:v>-5.7993196005628002E-2</c:v>
                </c:pt>
                <c:pt idx="7779">
                  <c:v>-5.17425829734093E-2</c:v>
                </c:pt>
                <c:pt idx="7780">
                  <c:v>-4.5456562611365402E-2</c:v>
                </c:pt>
                <c:pt idx="7781">
                  <c:v>-3.91394364286878E-2</c:v>
                </c:pt>
                <c:pt idx="7782">
                  <c:v>-3.2795527220208898E-2</c:v>
                </c:pt>
                <c:pt idx="7783">
                  <c:v>-2.6429176108323901E-2</c:v>
                </c:pt>
                <c:pt idx="7784">
                  <c:v>-2.0044739572370299E-2</c:v>
                </c:pt>
                <c:pt idx="7785">
                  <c:v>-1.3646586467499699E-2</c:v>
                </c:pt>
                <c:pt idx="7786">
                  <c:v>-7.23909503508007E-3</c:v>
                </c:pt>
                <c:pt idx="7787">
                  <c:v>-8.2664990667515004E-4</c:v>
                </c:pt>
                <c:pt idx="7788">
                  <c:v>5.5863608963485E-3</c:v>
                </c:pt>
                <c:pt idx="7789">
                  <c:v>1.19955489655345E-2</c:v>
                </c:pt>
                <c:pt idx="7790">
                  <c:v>1.83965285083144E-2</c:v>
                </c:pt>
                <c:pt idx="7791">
                  <c:v>2.4784919349195501E-2</c:v>
                </c:pt>
                <c:pt idx="7792">
                  <c:v>3.11563499271044E-2</c:v>
                </c:pt>
                <c:pt idx="7793">
                  <c:v>3.7506460286836601E-2</c:v>
                </c:pt>
                <c:pt idx="7794">
                  <c:v>4.3830905062563701E-2</c:v>
                </c:pt>
                <c:pt idx="7795">
                  <c:v>5.0125356451356698E-2</c:v>
                </c:pt>
                <c:pt idx="7796">
                  <c:v>5.6385507174692401E-2</c:v>
                </c:pt>
                <c:pt idx="7797">
                  <c:v>6.2607073425913096E-2</c:v>
                </c:pt>
                <c:pt idx="7798">
                  <c:v>6.87857978016264E-2</c:v>
                </c:pt>
                <c:pt idx="7799">
                  <c:v>7.4917452215036096E-2</c:v>
                </c:pt>
                <c:pt idx="7800">
                  <c:v>8.0997840789212405E-2</c:v>
                </c:pt>
                <c:pt idx="7801">
                  <c:v>8.7022802728320595E-2</c:v>
                </c:pt>
                <c:pt idx="7802">
                  <c:v>9.2988215164844207E-2</c:v>
                </c:pt>
                <c:pt idx="7803">
                  <c:v>9.8889995980853504E-2</c:v>
                </c:pt>
                <c:pt idx="7804">
                  <c:v>0.10472410660139</c:v>
                </c:pt>
                <c:pt idx="7805">
                  <c:v>0.110486554758052</c:v>
                </c:pt>
                <c:pt idx="7806">
                  <c:v>0.11617339722089701</c:v>
                </c:pt>
                <c:pt idx="7807">
                  <c:v>0.121780742496785</c:v>
                </c:pt>
                <c:pt idx="7808">
                  <c:v>0.12730475349231599</c:v>
                </c:pt>
                <c:pt idx="7809">
                  <c:v>0.132741650139544</c:v>
                </c:pt>
                <c:pt idx="7810">
                  <c:v>0.138087711982672</c:v>
                </c:pt>
                <c:pt idx="7811">
                  <c:v>0.143339280723948</c:v>
                </c:pt>
                <c:pt idx="7812">
                  <c:v>0.14849276272703199</c:v>
                </c:pt>
                <c:pt idx="7813">
                  <c:v>0.153544631476112</c:v>
                </c:pt>
                <c:pt idx="7814">
                  <c:v>0.15849142998908999</c:v>
                </c:pt>
                <c:pt idx="7815">
                  <c:v>0.163329773183187</c:v>
                </c:pt>
                <c:pt idx="7816">
                  <c:v>0.16805635019134901</c:v>
                </c:pt>
                <c:pt idx="7817">
                  <c:v>0.17266792662786401</c:v>
                </c:pt>
                <c:pt idx="7818">
                  <c:v>0.177161346801645</c:v>
                </c:pt>
                <c:pt idx="7819">
                  <c:v>0.18153353587566301</c:v>
                </c:pt>
                <c:pt idx="7820">
                  <c:v>0.18578150197104901</c:v>
                </c:pt>
                <c:pt idx="7821">
                  <c:v>0.189902338214431</c:v>
                </c:pt>
                <c:pt idx="7822">
                  <c:v>0.19389322472710099</c:v>
                </c:pt>
                <c:pt idx="7823">
                  <c:v>0.197751430554652</c:v>
                </c:pt>
                <c:pt idx="7824">
                  <c:v>0.20147431553576101</c:v>
                </c:pt>
                <c:pt idx="7825">
                  <c:v>0.205059332108848</c:v>
                </c:pt>
                <c:pt idx="7826">
                  <c:v>0.208504027055367</c:v>
                </c:pt>
                <c:pt idx="7827">
                  <c:v>0.21180604317853399</c:v>
                </c:pt>
                <c:pt idx="7828">
                  <c:v>0.214963120916355</c:v>
                </c:pt>
                <c:pt idx="7829">
                  <c:v>0.217973099887838</c:v>
                </c:pt>
                <c:pt idx="7830">
                  <c:v>0.22083392037133701</c:v>
                </c:pt>
                <c:pt idx="7831">
                  <c:v>0.22354362471401201</c:v>
                </c:pt>
                <c:pt idx="7832">
                  <c:v>0.22610035867145201</c:v>
                </c:pt>
                <c:pt idx="7833">
                  <c:v>0.22850237267652301</c:v>
                </c:pt>
                <c:pt idx="7834">
                  <c:v>0.230748023036598</c:v>
                </c:pt>
                <c:pt idx="7835">
                  <c:v>0.232835773058333</c:v>
                </c:pt>
                <c:pt idx="7836">
                  <c:v>0.23476419409921601</c:v>
                </c:pt>
                <c:pt idx="7837">
                  <c:v>0.23653196654519101</c:v>
                </c:pt>
                <c:pt idx="7838">
                  <c:v>0.23813788071366199</c:v>
                </c:pt>
                <c:pt idx="7839">
                  <c:v>0.23958083768128</c:v>
                </c:pt>
                <c:pt idx="7840">
                  <c:v>0.240859850035929</c:v>
                </c:pt>
                <c:pt idx="7841">
                  <c:v>0.241974042552415</c:v>
                </c:pt>
                <c:pt idx="7842">
                  <c:v>0.24292265279137501</c:v>
                </c:pt>
                <c:pt idx="7843">
                  <c:v>0.243705031621018</c:v>
                </c:pt>
                <c:pt idx="7844">
                  <c:v>0.24432064366132</c:v>
                </c:pt>
                <c:pt idx="7845">
                  <c:v>0.244769067650388</c:v>
                </c:pt>
                <c:pt idx="7846">
                  <c:v>0.24504999673272099</c:v>
                </c:pt>
                <c:pt idx="7847">
                  <c:v>0.24516323866920001</c:v>
                </c:pt>
                <c:pt idx="7848">
                  <c:v>0.24510871596862899</c:v>
                </c:pt>
                <c:pt idx="7849">
                  <c:v>0.24488646594076599</c:v>
                </c:pt>
                <c:pt idx="7850">
                  <c:v>0.24449664067079099</c:v>
                </c:pt>
                <c:pt idx="7851">
                  <c:v>0.243939506915234</c:v>
                </c:pt>
                <c:pt idx="7852">
                  <c:v>0.243215445919435</c:v>
                </c:pt>
                <c:pt idx="7853">
                  <c:v>0.242324953156659</c:v>
                </c:pt>
                <c:pt idx="7854">
                  <c:v>0.24126863798904299</c:v>
                </c:pt>
                <c:pt idx="7855">
                  <c:v>0.24004722325061201</c:v>
                </c:pt>
                <c:pt idx="7856">
                  <c:v>0.238661544752647</c:v>
                </c:pt>
                <c:pt idx="7857">
                  <c:v>0.23711255071173801</c:v>
                </c:pt>
                <c:pt idx="7858">
                  <c:v>0.235401301100924</c:v>
                </c:pt>
                <c:pt idx="7859">
                  <c:v>0.23352896692435299</c:v>
                </c:pt>
                <c:pt idx="7860">
                  <c:v>0.23149682941597299</c:v>
                </c:pt>
                <c:pt idx="7861">
                  <c:v>0.22930627916277799</c:v>
                </c:pt>
                <c:pt idx="7862">
                  <c:v>0.22695881515323901</c:v>
                </c:pt>
                <c:pt idx="7863">
                  <c:v>0.22445604375154801</c:v>
                </c:pt>
                <c:pt idx="7864">
                  <c:v>0.22179967759838301</c:v>
                </c:pt>
                <c:pt idx="7865">
                  <c:v>0.21899153443895999</c:v>
                </c:pt>
                <c:pt idx="7866">
                  <c:v>0.21603353587914401</c:v>
                </c:pt>
                <c:pt idx="7867">
                  <c:v>0.21292770607050801</c:v>
                </c:pt>
                <c:pt idx="7868">
                  <c:v>0.209676170325203</c:v>
                </c:pt>
                <c:pt idx="7869">
                  <c:v>0.20628115366162</c:v>
                </c:pt>
                <c:pt idx="7870">
                  <c:v>0.20274497928180599</c:v>
                </c:pt>
                <c:pt idx="7871">
                  <c:v>0.19907006698170801</c:v>
                </c:pt>
                <c:pt idx="7872">
                  <c:v>0.19525893149531201</c:v>
                </c:pt>
                <c:pt idx="7873">
                  <c:v>0.19131418077381501</c:v>
                </c:pt>
                <c:pt idx="7874">
                  <c:v>0.18723851420100801</c:v>
                </c:pt>
              </c:numCache>
            </c:numRef>
          </c:yVal>
          <c:smooth val="1"/>
          <c:extLst>
            <c:ext xmlns:c16="http://schemas.microsoft.com/office/drawing/2014/chart" uri="{C3380CC4-5D6E-409C-BE32-E72D297353CC}">
              <c16:uniqueId val="{00000000-C12D-40EE-B3B6-696719DB9182}"/>
            </c:ext>
          </c:extLst>
        </c:ser>
        <c:ser>
          <c:idx val="1"/>
          <c:order val="1"/>
          <c:tx>
            <c:v>FEM</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C12D-40EE-B3B6-696719DB9182}"/>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300000000000000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layout>
        <c:manualLayout>
          <c:xMode val="edge"/>
          <c:yMode val="edge"/>
          <c:x val="0.31000787401574803"/>
          <c:y val="0.89398381452318465"/>
          <c:w val="0.37998425196850394"/>
          <c:h val="0.1004606299212598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5.9499033681883015E-2"/>
          <c:w val="0.81599759405074368"/>
          <c:h val="0.61713758850883194"/>
        </c:manualLayout>
      </c:layout>
      <c:scatterChart>
        <c:scatterStyle val="smoothMarker"/>
        <c:varyColors val="0"/>
        <c:ser>
          <c:idx val="3"/>
          <c:order val="0"/>
          <c:tx>
            <c:v>FEM - 5 modes</c:v>
          </c:tx>
          <c:spPr>
            <a:ln w="19050">
              <a:solidFill>
                <a:schemeClr val="accent1"/>
              </a:solidFill>
            </a:ln>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G$9:$G$3342</c:f>
              <c:numCache>
                <c:formatCode>0.00E+00</c:formatCode>
                <c:ptCount val="3334"/>
                <c:pt idx="0" formatCode="General">
                  <c:v>0</c:v>
                </c:pt>
                <c:pt idx="1">
                  <c:v>2.9308600000000001E-123</c:v>
                </c:pt>
                <c:pt idx="2">
                  <c:v>2.2020400000000001E-122</c:v>
                </c:pt>
                <c:pt idx="3">
                  <c:v>8.9250099999999999E-122</c:v>
                </c:pt>
                <c:pt idx="4">
                  <c:v>2.4673799999999998E-121</c:v>
                </c:pt>
                <c:pt idx="5">
                  <c:v>4.9612100000000004E-121</c:v>
                </c:pt>
                <c:pt idx="6">
                  <c:v>7.3364400000000004E-121</c:v>
                </c:pt>
                <c:pt idx="7">
                  <c:v>7.3533599999999998E-121</c:v>
                </c:pt>
                <c:pt idx="8">
                  <c:v>2.1219599999999999E-121</c:v>
                </c:pt>
                <c:pt idx="9">
                  <c:v>-1.06986E-120</c:v>
                </c:pt>
                <c:pt idx="10">
                  <c:v>-3.0969299999999999E-120</c:v>
                </c:pt>
                <c:pt idx="11">
                  <c:v>-5.4252200000000001E-120</c:v>
                </c:pt>
                <c:pt idx="12">
                  <c:v>-7.2038000000000001E-120</c:v>
                </c:pt>
                <c:pt idx="13">
                  <c:v>-7.4388899999999998E-120</c:v>
                </c:pt>
                <c:pt idx="14">
                  <c:v>-5.3358900000000002E-120</c:v>
                </c:pt>
                <c:pt idx="15">
                  <c:v>-6.5579300000000001E-121</c:v>
                </c:pt>
                <c:pt idx="16">
                  <c:v>6.0344700000000001E-120</c:v>
                </c:pt>
                <c:pt idx="17">
                  <c:v>1.3279100000000001E-119</c:v>
                </c:pt>
                <c:pt idx="18">
                  <c:v>1.8381399999999999E-119</c:v>
                </c:pt>
                <c:pt idx="19">
                  <c:v>1.7309199999999999E-119</c:v>
                </c:pt>
                <c:pt idx="20">
                  <c:v>6.2831100000000005E-120</c:v>
                </c:pt>
                <c:pt idx="21">
                  <c:v>-1.5469400000000001E-119</c:v>
                </c:pt>
                <c:pt idx="22">
                  <c:v>-4.3109999999999999E-119</c:v>
                </c:pt>
                <c:pt idx="23">
                  <c:v>-6.4492000000000001E-119</c:v>
                </c:pt>
                <c:pt idx="24">
                  <c:v>-6.2440600000000001E-119</c:v>
                </c:pt>
                <c:pt idx="25">
                  <c:v>-2.14518E-119</c:v>
                </c:pt>
                <c:pt idx="26">
                  <c:v>6.6010099999999999E-119</c:v>
                </c:pt>
                <c:pt idx="27">
                  <c:v>1.93054E-118</c:v>
                </c:pt>
                <c:pt idx="28">
                  <c:v>3.3029199999999998E-118</c:v>
                </c:pt>
                <c:pt idx="29">
                  <c:v>4.2503500000000003E-118</c:v>
                </c:pt>
                <c:pt idx="30">
                  <c:v>4.1641000000000004E-118</c:v>
                </c:pt>
                <c:pt idx="31">
                  <c:v>2.5898399999999998E-118</c:v>
                </c:pt>
                <c:pt idx="32">
                  <c:v>-5.8542200000000003E-119</c:v>
                </c:pt>
                <c:pt idx="33">
                  <c:v>-4.88862E-118</c:v>
                </c:pt>
                <c:pt idx="34">
                  <c:v>-8.8771999999999997E-118</c:v>
                </c:pt>
                <c:pt idx="35">
                  <c:v>-1.0376700000000001E-117</c:v>
                </c:pt>
                <c:pt idx="36">
                  <c:v>-7.79521E-118</c:v>
                </c:pt>
                <c:pt idx="37">
                  <c:v>-9.8367600000000005E-119</c:v>
                </c:pt>
                <c:pt idx="38">
                  <c:v>9.1511599999999995E-118</c:v>
                </c:pt>
                <c:pt idx="39">
                  <c:v>2.0528699999999999E-117</c:v>
                </c:pt>
                <c:pt idx="40">
                  <c:v>2.92054E-117</c:v>
                </c:pt>
                <c:pt idx="41">
                  <c:v>3.0621099999999999E-117</c:v>
                </c:pt>
                <c:pt idx="42">
                  <c:v>2.2585E-117</c:v>
                </c:pt>
                <c:pt idx="43">
                  <c:v>6.5811899999999996E-118</c:v>
                </c:pt>
                <c:pt idx="44">
                  <c:v>-1.38172E-117</c:v>
                </c:pt>
                <c:pt idx="45">
                  <c:v>-3.3193500000000003E-117</c:v>
                </c:pt>
                <c:pt idx="46">
                  <c:v>-3.9482700000000003E-117</c:v>
                </c:pt>
                <c:pt idx="47">
                  <c:v>-1.2060400000000001E-117</c:v>
                </c:pt>
                <c:pt idx="48">
                  <c:v>6.7700999999999998E-117</c:v>
                </c:pt>
                <c:pt idx="49">
                  <c:v>1.99791E-116</c:v>
                </c:pt>
                <c:pt idx="50">
                  <c:v>3.49648E-116</c:v>
                </c:pt>
                <c:pt idx="51">
                  <c:v>4.3235300000000002E-116</c:v>
                </c:pt>
                <c:pt idx="52">
                  <c:v>3.1571999999999997E-116</c:v>
                </c:pt>
                <c:pt idx="53">
                  <c:v>-1.3794300000000001E-116</c:v>
                </c:pt>
                <c:pt idx="54">
                  <c:v>-9.9725399999999999E-116</c:v>
                </c:pt>
                <c:pt idx="55">
                  <c:v>-2.1616999999999998E-115</c:v>
                </c:pt>
                <c:pt idx="56">
                  <c:v>-3.2761299999999999E-115</c:v>
                </c:pt>
                <c:pt idx="57">
                  <c:v>-3.76722E-115</c:v>
                </c:pt>
                <c:pt idx="58">
                  <c:v>-3.03428E-115</c:v>
                </c:pt>
                <c:pt idx="59">
                  <c:v>-6.6490100000000005E-116</c:v>
                </c:pt>
                <c:pt idx="60">
                  <c:v>3.3458700000000002E-115</c:v>
                </c:pt>
                <c:pt idx="61">
                  <c:v>8.2664000000000004E-115</c:v>
                </c:pt>
                <c:pt idx="62">
                  <c:v>1.2421499999999999E-114</c:v>
                </c:pt>
                <c:pt idx="63">
                  <c:v>1.3492399999999999E-114</c:v>
                </c:pt>
                <c:pt idx="64">
                  <c:v>9.11738E-115</c:v>
                </c:pt>
                <c:pt idx="65">
                  <c:v>-2.2398500000000001E-115</c:v>
                </c:pt>
                <c:pt idx="66">
                  <c:v>-1.9611E-114</c:v>
                </c:pt>
                <c:pt idx="67">
                  <c:v>-3.7932400000000001E-114</c:v>
                </c:pt>
                <c:pt idx="68">
                  <c:v>-4.8426300000000001E-114</c:v>
                </c:pt>
                <c:pt idx="69">
                  <c:v>-4.10476E-114</c:v>
                </c:pt>
                <c:pt idx="70">
                  <c:v>-7.9941100000000001E-115</c:v>
                </c:pt>
                <c:pt idx="71">
                  <c:v>5.1925200000000002E-114</c:v>
                </c:pt>
                <c:pt idx="72">
                  <c:v>1.2813E-113</c:v>
                </c:pt>
                <c:pt idx="73">
                  <c:v>1.9324599999999999E-113</c:v>
                </c:pt>
                <c:pt idx="74">
                  <c:v>2.04663E-113</c:v>
                </c:pt>
                <c:pt idx="75">
                  <c:v>1.2029100000000001E-113</c:v>
                </c:pt>
                <c:pt idx="76">
                  <c:v>-7.9184600000000001E-114</c:v>
                </c:pt>
                <c:pt idx="77">
                  <c:v>-3.7309699999999998E-113</c:v>
                </c:pt>
                <c:pt idx="78">
                  <c:v>-6.8304200000000005E-113</c:v>
                </c:pt>
                <c:pt idx="79">
                  <c:v>-8.5879900000000003E-113</c:v>
                </c:pt>
                <c:pt idx="80">
                  <c:v>-7.0738399999999996E-113</c:v>
                </c:pt>
                <c:pt idx="81">
                  <c:v>-8.2657900000000006E-114</c:v>
                </c:pt>
                <c:pt idx="82">
                  <c:v>1.01455E-112</c:v>
                </c:pt>
                <c:pt idx="83">
                  <c:v>2.3793900000000001E-112</c:v>
                </c:pt>
                <c:pt idx="84">
                  <c:v>3.5764299999999999E-112</c:v>
                </c:pt>
                <c:pt idx="85">
                  <c:v>3.9472300000000001E-112</c:v>
                </c:pt>
                <c:pt idx="86">
                  <c:v>2.7777700000000002E-112</c:v>
                </c:pt>
                <c:pt idx="87">
                  <c:v>-3.2184700000000001E-113</c:v>
                </c:pt>
                <c:pt idx="88">
                  <c:v>-5.0485499999999999E-112</c:v>
                </c:pt>
                <c:pt idx="89">
                  <c:v>-1.0252999999999999E-111</c:v>
                </c:pt>
                <c:pt idx="90">
                  <c:v>-1.3973199999999999E-111</c:v>
                </c:pt>
                <c:pt idx="91">
                  <c:v>-1.37953E-111</c:v>
                </c:pt>
                <c:pt idx="92">
                  <c:v>-7.72826E-112</c:v>
                </c:pt>
                <c:pt idx="93">
                  <c:v>4.6598500000000001E-112</c:v>
                </c:pt>
                <c:pt idx="94">
                  <c:v>2.13174E-111</c:v>
                </c:pt>
                <c:pt idx="95">
                  <c:v>3.7507299999999997E-111</c:v>
                </c:pt>
                <c:pt idx="96">
                  <c:v>4.6480799999999999E-111</c:v>
                </c:pt>
                <c:pt idx="97">
                  <c:v>4.0598500000000001E-111</c:v>
                </c:pt>
                <c:pt idx="98">
                  <c:v>1.36674E-111</c:v>
                </c:pt>
                <c:pt idx="99">
                  <c:v>-3.4296499999999999E-111</c:v>
                </c:pt>
                <c:pt idx="100">
                  <c:v>-9.2345400000000007E-111</c:v>
                </c:pt>
                <c:pt idx="101">
                  <c:v>-1.3750900000000001E-110</c:v>
                </c:pt>
                <c:pt idx="102">
                  <c:v>-1.3946600000000001E-110</c:v>
                </c:pt>
                <c:pt idx="103">
                  <c:v>-7.2626700000000003E-111</c:v>
                </c:pt>
                <c:pt idx="104">
                  <c:v>6.8956999999999996E-111</c:v>
                </c:pt>
                <c:pt idx="105">
                  <c:v>2.6200999999999999E-110</c:v>
                </c:pt>
                <c:pt idx="106">
                  <c:v>4.51587E-110</c:v>
                </c:pt>
                <c:pt idx="107">
                  <c:v>5.5929100000000004E-110</c:v>
                </c:pt>
                <c:pt idx="108">
                  <c:v>5.04212E-110</c:v>
                </c:pt>
                <c:pt idx="109">
                  <c:v>2.24656E-110</c:v>
                </c:pt>
                <c:pt idx="110">
                  <c:v>-2.9251999999999999E-110</c:v>
                </c:pt>
                <c:pt idx="111">
                  <c:v>-9.5664200000000002E-110</c:v>
                </c:pt>
                <c:pt idx="112">
                  <c:v>-1.5425100000000001E-109</c:v>
                </c:pt>
                <c:pt idx="113">
                  <c:v>-1.7737600000000001E-109</c:v>
                </c:pt>
                <c:pt idx="114">
                  <c:v>-1.4712E-109</c:v>
                </c:pt>
                <c:pt idx="115">
                  <c:v>-6.1367600000000002E-110</c:v>
                </c:pt>
                <c:pt idx="116">
                  <c:v>6.7408799999999999E-110</c:v>
                </c:pt>
                <c:pt idx="117">
                  <c:v>2.0709199999999999E-109</c:v>
                </c:pt>
                <c:pt idx="118">
                  <c:v>2.98206E-109</c:v>
                </c:pt>
                <c:pt idx="119">
                  <c:v>2.6528300000000002E-109</c:v>
                </c:pt>
                <c:pt idx="120">
                  <c:v>5.5335799999999999E-110</c:v>
                </c:pt>
                <c:pt idx="121">
                  <c:v>-3.2248000000000001E-109</c:v>
                </c:pt>
                <c:pt idx="122">
                  <c:v>-7.8137699999999997E-109</c:v>
                </c:pt>
                <c:pt idx="123">
                  <c:v>-1.15008E-108</c:v>
                </c:pt>
                <c:pt idx="124">
                  <c:v>-1.20674E-108</c:v>
                </c:pt>
                <c:pt idx="125">
                  <c:v>-8.2323699999999998E-109</c:v>
                </c:pt>
                <c:pt idx="126">
                  <c:v>-5.6664600000000002E-110</c:v>
                </c:pt>
                <c:pt idx="127">
                  <c:v>9.6629799999999998E-109</c:v>
                </c:pt>
                <c:pt idx="128">
                  <c:v>2.0901499999999998E-108</c:v>
                </c:pt>
                <c:pt idx="129">
                  <c:v>2.9997800000000001E-108</c:v>
                </c:pt>
                <c:pt idx="130">
                  <c:v>3.2659299999999998E-108</c:v>
                </c:pt>
                <c:pt idx="131">
                  <c:v>2.5673800000000001E-108</c:v>
                </c:pt>
                <c:pt idx="132">
                  <c:v>9.5755400000000007E-109</c:v>
                </c:pt>
                <c:pt idx="133">
                  <c:v>-1.0027099999999999E-108</c:v>
                </c:pt>
                <c:pt idx="134">
                  <c:v>-2.6155099999999998E-108</c:v>
                </c:pt>
                <c:pt idx="135">
                  <c:v>-2.8901699999999999E-108</c:v>
                </c:pt>
                <c:pt idx="136">
                  <c:v>4.2795299999999999E-109</c:v>
                </c:pt>
                <c:pt idx="137">
                  <c:v>9.48643E-108</c:v>
                </c:pt>
                <c:pt idx="138">
                  <c:v>2.31218E-107</c:v>
                </c:pt>
                <c:pt idx="139">
                  <c:v>3.7224700000000001E-107</c:v>
                </c:pt>
                <c:pt idx="140">
                  <c:v>4.7679900000000003E-107</c:v>
                </c:pt>
                <c:pt idx="141">
                  <c:v>5.0803699999999999E-107</c:v>
                </c:pt>
                <c:pt idx="142">
                  <c:v>4.2458199999999998E-107</c:v>
                </c:pt>
                <c:pt idx="143">
                  <c:v>1.9293700000000001E-107</c:v>
                </c:pt>
                <c:pt idx="144">
                  <c:v>-1.7752000000000001E-107</c:v>
                </c:pt>
                <c:pt idx="145">
                  <c:v>-5.8985399999999997E-107</c:v>
                </c:pt>
                <c:pt idx="146">
                  <c:v>-8.4213700000000002E-107</c:v>
                </c:pt>
                <c:pt idx="147">
                  <c:v>-7.2224600000000005E-107</c:v>
                </c:pt>
                <c:pt idx="148">
                  <c:v>-2.08758E-107</c:v>
                </c:pt>
                <c:pt idx="149">
                  <c:v>4.5384999999999999E-107</c:v>
                </c:pt>
                <c:pt idx="150">
                  <c:v>9.7379799999999996E-107</c:v>
                </c:pt>
                <c:pt idx="151">
                  <c:v>1.3216600000000001E-106</c:v>
                </c:pt>
                <c:pt idx="152">
                  <c:v>1.6536100000000001E-106</c:v>
                </c:pt>
                <c:pt idx="153">
                  <c:v>1.72598E-106</c:v>
                </c:pt>
                <c:pt idx="154">
                  <c:v>8.5023699999999994E-107</c:v>
                </c:pt>
                <c:pt idx="155">
                  <c:v>-1.14007E-106</c:v>
                </c:pt>
                <c:pt idx="156">
                  <c:v>-4.0531999999999998E-106</c:v>
                </c:pt>
                <c:pt idx="157">
                  <c:v>-8.5379099999999999E-106</c:v>
                </c:pt>
                <c:pt idx="158">
                  <c:v>-1.4035700000000001E-105</c:v>
                </c:pt>
                <c:pt idx="159">
                  <c:v>-1.5631400000000001E-105</c:v>
                </c:pt>
                <c:pt idx="160">
                  <c:v>-7.4987999999999999E-106</c:v>
                </c:pt>
                <c:pt idx="161">
                  <c:v>9.0172800000000004E-106</c:v>
                </c:pt>
                <c:pt idx="162">
                  <c:v>2.1568500000000001E-105</c:v>
                </c:pt>
                <c:pt idx="163">
                  <c:v>1.2155400000000001E-105</c:v>
                </c:pt>
                <c:pt idx="164">
                  <c:v>-3.2058999999999999E-105</c:v>
                </c:pt>
                <c:pt idx="165">
                  <c:v>-1.1297600000000001E-104</c:v>
                </c:pt>
                <c:pt idx="166">
                  <c:v>-2.2001300000000001E-104</c:v>
                </c:pt>
                <c:pt idx="167">
                  <c:v>-3.2341400000000003E-104</c:v>
                </c:pt>
                <c:pt idx="168">
                  <c:v>-3.6838099999999999E-104</c:v>
                </c:pt>
                <c:pt idx="169">
                  <c:v>-2.8378199999999998E-104</c:v>
                </c:pt>
                <c:pt idx="170">
                  <c:v>-1.25311E-105</c:v>
                </c:pt>
                <c:pt idx="171">
                  <c:v>4.4264400000000001E-104</c:v>
                </c:pt>
                <c:pt idx="172">
                  <c:v>9.8924099999999999E-104</c:v>
                </c:pt>
                <c:pt idx="173">
                  <c:v>1.4519000000000001E-103</c:v>
                </c:pt>
                <c:pt idx="174">
                  <c:v>1.6233E-103</c:v>
                </c:pt>
                <c:pt idx="175">
                  <c:v>1.3585900000000001E-103</c:v>
                </c:pt>
                <c:pt idx="176">
                  <c:v>6.1757100000000001E-104</c:v>
                </c:pt>
                <c:pt idx="177">
                  <c:v>-5.7004000000000003E-104</c:v>
                </c:pt>
                <c:pt idx="178">
                  <c:v>-1.9859099999999999E-103</c:v>
                </c:pt>
                <c:pt idx="179">
                  <c:v>-2.9620399999999999E-103</c:v>
                </c:pt>
                <c:pt idx="180">
                  <c:v>-2.47723E-103</c:v>
                </c:pt>
                <c:pt idx="181">
                  <c:v>2.4494300000000001E-104</c:v>
                </c:pt>
                <c:pt idx="182">
                  <c:v>5.1472000000000004E-103</c:v>
                </c:pt>
                <c:pt idx="183">
                  <c:v>1.1075799999999999E-102</c:v>
                </c:pt>
                <c:pt idx="184">
                  <c:v>1.5417900000000001E-102</c:v>
                </c:pt>
                <c:pt idx="185">
                  <c:v>1.35902E-102</c:v>
                </c:pt>
                <c:pt idx="186">
                  <c:v>5.2503699999999997E-104</c:v>
                </c:pt>
                <c:pt idx="187">
                  <c:v>-2.51371E-102</c:v>
                </c:pt>
                <c:pt idx="188">
                  <c:v>-5.9178300000000004E-102</c:v>
                </c:pt>
                <c:pt idx="189">
                  <c:v>-9.3489500000000005E-102</c:v>
                </c:pt>
                <c:pt idx="190">
                  <c:v>-1.1449100000000001E-101</c:v>
                </c:pt>
                <c:pt idx="191">
                  <c:v>-1.01251E-101</c:v>
                </c:pt>
                <c:pt idx="192">
                  <c:v>-3.1709500000000001E-102</c:v>
                </c:pt>
                <c:pt idx="193">
                  <c:v>1.0626299999999999E-101</c:v>
                </c:pt>
                <c:pt idx="194">
                  <c:v>2.9693199999999999E-101</c:v>
                </c:pt>
                <c:pt idx="195">
                  <c:v>4.7538E-101</c:v>
                </c:pt>
                <c:pt idx="196">
                  <c:v>5.3616000000000003E-101</c:v>
                </c:pt>
                <c:pt idx="197">
                  <c:v>3.71257E-101</c:v>
                </c:pt>
                <c:pt idx="198">
                  <c:v>-9.7673900000000007E-102</c:v>
                </c:pt>
                <c:pt idx="199">
                  <c:v>-8.6752800000000001E-101</c:v>
                </c:pt>
                <c:pt idx="200">
                  <c:v>-1.7758500000000001E-100</c:v>
                </c:pt>
                <c:pt idx="201">
                  <c:v>-2.4590700000000002E-100</c:v>
                </c:pt>
                <c:pt idx="202">
                  <c:v>-2.3823100000000002E-100</c:v>
                </c:pt>
                <c:pt idx="203">
                  <c:v>-1.00996E-100</c:v>
                </c:pt>
                <c:pt idx="204">
                  <c:v>1.85338E-100</c:v>
                </c:pt>
                <c:pt idx="205">
                  <c:v>5.7546200000000001E-100</c:v>
                </c:pt>
                <c:pt idx="206">
                  <c:v>9.4818900000000008E-100</c:v>
                </c:pt>
                <c:pt idx="207">
                  <c:v>1.1169500000000001E-99</c:v>
                </c:pt>
                <c:pt idx="208">
                  <c:v>8.8260900000000003E-100</c:v>
                </c:pt>
                <c:pt idx="209">
                  <c:v>1.3345100000000001E-100</c:v>
                </c:pt>
                <c:pt idx="210">
                  <c:v>-1.0685800000000001E-99</c:v>
                </c:pt>
                <c:pt idx="211">
                  <c:v>-2.47461E-99</c:v>
                </c:pt>
                <c:pt idx="212">
                  <c:v>-3.6692299999999999E-99</c:v>
                </c:pt>
                <c:pt idx="213">
                  <c:v>-4.0781400000000003E-99</c:v>
                </c:pt>
                <c:pt idx="214">
                  <c:v>-3.0603300000000001E-99</c:v>
                </c:pt>
                <c:pt idx="215">
                  <c:v>-1.85049E-100</c:v>
                </c:pt>
                <c:pt idx="216">
                  <c:v>4.3275500000000004E-99</c:v>
                </c:pt>
                <c:pt idx="217">
                  <c:v>9.1515800000000005E-99</c:v>
                </c:pt>
                <c:pt idx="218">
                  <c:v>1.1888099999999999E-98</c:v>
                </c:pt>
                <c:pt idx="219">
                  <c:v>9.9061000000000002E-99</c:v>
                </c:pt>
                <c:pt idx="220">
                  <c:v>1.407E-99</c:v>
                </c:pt>
                <c:pt idx="221">
                  <c:v>-1.3603299999999999E-98</c:v>
                </c:pt>
                <c:pt idx="222">
                  <c:v>-3.2272400000000001E-98</c:v>
                </c:pt>
                <c:pt idx="223">
                  <c:v>-4.8483399999999998E-98</c:v>
                </c:pt>
                <c:pt idx="224">
                  <c:v>-5.3625799999999997E-98</c:v>
                </c:pt>
                <c:pt idx="225">
                  <c:v>-3.8599799999999999E-98</c:v>
                </c:pt>
                <c:pt idx="226">
                  <c:v>2.22E-99</c:v>
                </c:pt>
                <c:pt idx="227">
                  <c:v>6.54694E-98</c:v>
                </c:pt>
                <c:pt idx="228">
                  <c:v>1.3465300000000001E-97</c:v>
                </c:pt>
                <c:pt idx="229">
                  <c:v>1.81027E-97</c:v>
                </c:pt>
                <c:pt idx="230">
                  <c:v>1.7036900000000001E-97</c:v>
                </c:pt>
                <c:pt idx="231">
                  <c:v>7.2440399999999999E-98</c:v>
                </c:pt>
                <c:pt idx="232">
                  <c:v>-1.2356500000000001E-97</c:v>
                </c:pt>
                <c:pt idx="233">
                  <c:v>-3.8562000000000002E-97</c:v>
                </c:pt>
                <c:pt idx="234">
                  <c:v>-6.2832599999999995E-97</c:v>
                </c:pt>
                <c:pt idx="235">
                  <c:v>-7.2844399999999995E-97</c:v>
                </c:pt>
                <c:pt idx="236">
                  <c:v>-5.5526300000000005E-97</c:v>
                </c:pt>
                <c:pt idx="237">
                  <c:v>-2.97246E-98</c:v>
                </c:pt>
                <c:pt idx="238">
                  <c:v>7.9248999999999998E-97</c:v>
                </c:pt>
                <c:pt idx="239">
                  <c:v>1.7024000000000001E-96</c:v>
                </c:pt>
                <c:pt idx="240">
                  <c:v>2.41378E-96</c:v>
                </c:pt>
                <c:pt idx="241">
                  <c:v>2.6307300000000001E-96</c:v>
                </c:pt>
                <c:pt idx="242">
                  <c:v>2.0609900000000002E-96</c:v>
                </c:pt>
                <c:pt idx="243">
                  <c:v>4.9932199999999998E-97</c:v>
                </c:pt>
                <c:pt idx="244">
                  <c:v>-1.9270899999999999E-96</c:v>
                </c:pt>
                <c:pt idx="245">
                  <c:v>-4.5045000000000003E-96</c:v>
                </c:pt>
                <c:pt idx="246">
                  <c:v>-5.9575499999999999E-96</c:v>
                </c:pt>
                <c:pt idx="247">
                  <c:v>-4.9269499999999998E-96</c:v>
                </c:pt>
                <c:pt idx="248">
                  <c:v>-6.9666400000000002E-97</c:v>
                </c:pt>
                <c:pt idx="249">
                  <c:v>6.35109E-96</c:v>
                </c:pt>
                <c:pt idx="250">
                  <c:v>1.43947E-95</c:v>
                </c:pt>
                <c:pt idx="251">
                  <c:v>1.9441699999999999E-95</c:v>
                </c:pt>
                <c:pt idx="252">
                  <c:v>1.60716E-95</c:v>
                </c:pt>
                <c:pt idx="253">
                  <c:v>7.2282700000000003E-97</c:v>
                </c:pt>
                <c:pt idx="254">
                  <c:v>-2.6347000000000001E-95</c:v>
                </c:pt>
                <c:pt idx="255">
                  <c:v>-6.1285800000000002E-95</c:v>
                </c:pt>
                <c:pt idx="256">
                  <c:v>-9.5160400000000006E-95</c:v>
                </c:pt>
                <c:pt idx="257">
                  <c:v>-1.1369E-94</c:v>
                </c:pt>
                <c:pt idx="258">
                  <c:v>-1.02479E-94</c:v>
                </c:pt>
                <c:pt idx="259">
                  <c:v>-5.1868999999999999E-95</c:v>
                </c:pt>
                <c:pt idx="260">
                  <c:v>3.9697900000000002E-95</c:v>
                </c:pt>
                <c:pt idx="261">
                  <c:v>1.56247E-94</c:v>
                </c:pt>
                <c:pt idx="262">
                  <c:v>2.5600600000000002E-94</c:v>
                </c:pt>
                <c:pt idx="263">
                  <c:v>2.8181299999999999E-94</c:v>
                </c:pt>
                <c:pt idx="264">
                  <c:v>1.8604899999999999E-94</c:v>
                </c:pt>
                <c:pt idx="265">
                  <c:v>-4.6675800000000002E-95</c:v>
                </c:pt>
                <c:pt idx="266">
                  <c:v>-3.81447E-94</c:v>
                </c:pt>
                <c:pt idx="267">
                  <c:v>-7.2605500000000001E-94</c:v>
                </c:pt>
                <c:pt idx="268">
                  <c:v>-9.4168800000000002E-94</c:v>
                </c:pt>
                <c:pt idx="269">
                  <c:v>-8.4803500000000004E-94</c:v>
                </c:pt>
                <c:pt idx="270">
                  <c:v>-2.3619500000000001E-94</c:v>
                </c:pt>
                <c:pt idx="271">
                  <c:v>1.01161E-93</c:v>
                </c:pt>
                <c:pt idx="272">
                  <c:v>2.6926300000000002E-93</c:v>
                </c:pt>
                <c:pt idx="273">
                  <c:v>4.1806299999999998E-93</c:v>
                </c:pt>
                <c:pt idx="274">
                  <c:v>4.6744599999999998E-93</c:v>
                </c:pt>
                <c:pt idx="275">
                  <c:v>3.5839299999999999E-93</c:v>
                </c:pt>
                <c:pt idx="276">
                  <c:v>6.7073699999999997E-94</c:v>
                </c:pt>
                <c:pt idx="277">
                  <c:v>-3.8627499999999999E-93</c:v>
                </c:pt>
                <c:pt idx="278">
                  <c:v>-9.0121299999999993E-93</c:v>
                </c:pt>
                <c:pt idx="279">
                  <c:v>-1.2807799999999999E-92</c:v>
                </c:pt>
                <c:pt idx="280">
                  <c:v>-1.30637E-92</c:v>
                </c:pt>
                <c:pt idx="281">
                  <c:v>-8.5617200000000002E-93</c:v>
                </c:pt>
                <c:pt idx="282">
                  <c:v>5.8084099999999997E-94</c:v>
                </c:pt>
                <c:pt idx="283">
                  <c:v>1.28549E-92</c:v>
                </c:pt>
                <c:pt idx="284">
                  <c:v>2.3807100000000001E-92</c:v>
                </c:pt>
                <c:pt idx="285">
                  <c:v>2.49223E-92</c:v>
                </c:pt>
                <c:pt idx="286">
                  <c:v>6.6907599999999998E-93</c:v>
                </c:pt>
                <c:pt idx="287">
                  <c:v>-3.6381799999999998E-92</c:v>
                </c:pt>
                <c:pt idx="288">
                  <c:v>-1.0110299999999999E-91</c:v>
                </c:pt>
                <c:pt idx="289">
                  <c:v>-1.7054000000000001E-91</c:v>
                </c:pt>
                <c:pt idx="290">
                  <c:v>-2.1624E-91</c:v>
                </c:pt>
                <c:pt idx="291">
                  <c:v>-2.1099900000000001E-91</c:v>
                </c:pt>
                <c:pt idx="292">
                  <c:v>-1.3876400000000001E-91</c:v>
                </c:pt>
                <c:pt idx="293">
                  <c:v>1.2264100000000001E-93</c:v>
                </c:pt>
                <c:pt idx="294">
                  <c:v>1.90587E-91</c:v>
                </c:pt>
                <c:pt idx="295">
                  <c:v>3.9371800000000001E-91</c:v>
                </c:pt>
                <c:pt idx="296">
                  <c:v>5.5335199999999998E-91</c:v>
                </c:pt>
                <c:pt idx="297">
                  <c:v>5.70529E-91</c:v>
                </c:pt>
                <c:pt idx="298">
                  <c:v>3.2056100000000003E-91</c:v>
                </c:pt>
                <c:pt idx="299">
                  <c:v>-2.4057200000000001E-91</c:v>
                </c:pt>
                <c:pt idx="300">
                  <c:v>-9.4650100000000003E-91</c:v>
                </c:pt>
                <c:pt idx="301">
                  <c:v>-1.4431999999999999E-90</c:v>
                </c:pt>
                <c:pt idx="302">
                  <c:v>-1.3594499999999999E-90</c:v>
                </c:pt>
                <c:pt idx="303">
                  <c:v>-3.7106199999999998E-91</c:v>
                </c:pt>
                <c:pt idx="304">
                  <c:v>1.76699E-90</c:v>
                </c:pt>
                <c:pt idx="305">
                  <c:v>4.9116100000000004E-90</c:v>
                </c:pt>
                <c:pt idx="306">
                  <c:v>8.3083600000000006E-90</c:v>
                </c:pt>
                <c:pt idx="307">
                  <c:v>1.09645E-89</c:v>
                </c:pt>
                <c:pt idx="308">
                  <c:v>1.2057299999999999E-89</c:v>
                </c:pt>
                <c:pt idx="309">
                  <c:v>1.07452E-89</c:v>
                </c:pt>
                <c:pt idx="310">
                  <c:v>6.2360800000000004E-90</c:v>
                </c:pt>
                <c:pt idx="311">
                  <c:v>-9.2185799999999996E-91</c:v>
                </c:pt>
                <c:pt idx="312">
                  <c:v>-7.2915099999999999E-90</c:v>
                </c:pt>
                <c:pt idx="313">
                  <c:v>-6.47872E-90</c:v>
                </c:pt>
                <c:pt idx="314">
                  <c:v>8.9094000000000004E-90</c:v>
                </c:pt>
                <c:pt idx="315">
                  <c:v>4.3000099999999999E-89</c:v>
                </c:pt>
                <c:pt idx="316">
                  <c:v>9.1266099999999996E-89</c:v>
                </c:pt>
                <c:pt idx="317">
                  <c:v>1.3670599999999999E-88</c:v>
                </c:pt>
                <c:pt idx="318">
                  <c:v>1.4560000000000001E-88</c:v>
                </c:pt>
                <c:pt idx="319">
                  <c:v>6.8186499999999999E-89</c:v>
                </c:pt>
                <c:pt idx="320">
                  <c:v>-1.3646000000000001E-88</c:v>
                </c:pt>
                <c:pt idx="321">
                  <c:v>-4.6078400000000002E-88</c:v>
                </c:pt>
                <c:pt idx="322">
                  <c:v>-8.3370699999999995E-88</c:v>
                </c:pt>
                <c:pt idx="323">
                  <c:v>-1.12663E-87</c:v>
                </c:pt>
                <c:pt idx="324">
                  <c:v>-1.1591299999999999E-87</c:v>
                </c:pt>
                <c:pt idx="325">
                  <c:v>-7.4002099999999996E-88</c:v>
                </c:pt>
                <c:pt idx="326">
                  <c:v>2.3603900000000001E-88</c:v>
                </c:pt>
                <c:pt idx="327">
                  <c:v>1.68293E-87</c:v>
                </c:pt>
                <c:pt idx="328">
                  <c:v>3.24805E-87</c:v>
                </c:pt>
                <c:pt idx="329">
                  <c:v>4.2889899999999998E-87</c:v>
                </c:pt>
                <c:pt idx="330">
                  <c:v>3.9722600000000002E-87</c:v>
                </c:pt>
                <c:pt idx="331">
                  <c:v>1.6077200000000001E-87</c:v>
                </c:pt>
                <c:pt idx="332">
                  <c:v>-2.83004E-87</c:v>
                </c:pt>
                <c:pt idx="333">
                  <c:v>-8.3951400000000003E-87</c:v>
                </c:pt>
                <c:pt idx="334">
                  <c:v>-1.3323300000000001E-86</c:v>
                </c:pt>
                <c:pt idx="335">
                  <c:v>-1.53004E-86</c:v>
                </c:pt>
                <c:pt idx="336">
                  <c:v>-1.1851199999999999E-86</c:v>
                </c:pt>
                <c:pt idx="337">
                  <c:v>-1.4467999999999999E-87</c:v>
                </c:pt>
                <c:pt idx="338">
                  <c:v>1.50436E-86</c:v>
                </c:pt>
                <c:pt idx="339">
                  <c:v>3.3832800000000001E-86</c:v>
                </c:pt>
                <c:pt idx="340">
                  <c:v>4.8891999999999998E-86</c:v>
                </c:pt>
                <c:pt idx="341">
                  <c:v>5.3027799999999997E-86</c:v>
                </c:pt>
                <c:pt idx="342">
                  <c:v>3.9286999999999999E-86</c:v>
                </c:pt>
                <c:pt idx="343">
                  <c:v>4.1726499999999997E-87</c:v>
                </c:pt>
                <c:pt idx="344">
                  <c:v>-4.7374300000000001E-86</c:v>
                </c:pt>
                <c:pt idx="345">
                  <c:v>-9.8330200000000006E-86</c:v>
                </c:pt>
                <c:pt idx="346">
                  <c:v>-1.1898400000000001E-85</c:v>
                </c:pt>
                <c:pt idx="347">
                  <c:v>-7.1825700000000004E-86</c:v>
                </c:pt>
                <c:pt idx="348">
                  <c:v>7.2219900000000006E-86</c:v>
                </c:pt>
                <c:pt idx="349">
                  <c:v>3.0918200000000003E-85</c:v>
                </c:pt>
                <c:pt idx="350">
                  <c:v>5.8078900000000002E-85</c:v>
                </c:pt>
                <c:pt idx="351">
                  <c:v>7.63406E-85</c:v>
                </c:pt>
                <c:pt idx="352">
                  <c:v>6.8825700000000003E-85</c:v>
                </c:pt>
                <c:pt idx="353">
                  <c:v>2.12291E-85</c:v>
                </c:pt>
                <c:pt idx="354">
                  <c:v>-6.9549000000000002E-85</c:v>
                </c:pt>
                <c:pt idx="355">
                  <c:v>-1.8988700000000001E-84</c:v>
                </c:pt>
                <c:pt idx="356">
                  <c:v>-3.0654799999999998E-84</c:v>
                </c:pt>
                <c:pt idx="357">
                  <c:v>-3.66439E-84</c:v>
                </c:pt>
                <c:pt idx="358">
                  <c:v>-3.07475E-84</c:v>
                </c:pt>
                <c:pt idx="359">
                  <c:v>-8.6589700000000003E-85</c:v>
                </c:pt>
                <c:pt idx="360">
                  <c:v>2.8802100000000001E-84</c:v>
                </c:pt>
                <c:pt idx="361">
                  <c:v>7.3684199999999997E-84</c:v>
                </c:pt>
                <c:pt idx="362">
                  <c:v>1.0968799999999999E-83</c:v>
                </c:pt>
                <c:pt idx="363">
                  <c:v>1.1328500000000001E-83</c:v>
                </c:pt>
                <c:pt idx="364">
                  <c:v>6.1969099999999998E-84</c:v>
                </c:pt>
                <c:pt idx="365">
                  <c:v>-5.2329800000000001E-84</c:v>
                </c:pt>
                <c:pt idx="366">
                  <c:v>-2.1342E-83</c:v>
                </c:pt>
                <c:pt idx="367">
                  <c:v>-3.7651100000000002E-83</c:v>
                </c:pt>
                <c:pt idx="368">
                  <c:v>-4.6766100000000001E-83</c:v>
                </c:pt>
                <c:pt idx="369">
                  <c:v>-3.9740699999999999E-83</c:v>
                </c:pt>
                <c:pt idx="370">
                  <c:v>-9.5665600000000007E-84</c:v>
                </c:pt>
                <c:pt idx="371">
                  <c:v>4.4495999999999999E-83</c:v>
                </c:pt>
                <c:pt idx="372">
                  <c:v>1.12582E-82</c:v>
                </c:pt>
                <c:pt idx="373">
                  <c:v>1.7154400000000001E-82</c:v>
                </c:pt>
                <c:pt idx="374">
                  <c:v>1.9051299999999999E-82</c:v>
                </c:pt>
                <c:pt idx="375">
                  <c:v>1.4353400000000001E-82</c:v>
                </c:pt>
                <c:pt idx="376">
                  <c:v>1.69672E-83</c:v>
                </c:pt>
                <c:pt idx="377">
                  <c:v>-1.8293600000000001E-82</c:v>
                </c:pt>
                <c:pt idx="378">
                  <c:v>-4.0922699999999999E-82</c:v>
                </c:pt>
                <c:pt idx="379">
                  <c:v>-5.6089199999999995E-82</c:v>
                </c:pt>
                <c:pt idx="380">
                  <c:v>-5.0844299999999998E-82</c:v>
                </c:pt>
                <c:pt idx="381">
                  <c:v>-1.5265899999999999E-82</c:v>
                </c:pt>
                <c:pt idx="382">
                  <c:v>5.1108699999999998E-82</c:v>
                </c:pt>
                <c:pt idx="383">
                  <c:v>1.3474300000000001E-81</c:v>
                </c:pt>
                <c:pt idx="384">
                  <c:v>2.0674E-81</c:v>
                </c:pt>
                <c:pt idx="385">
                  <c:v>2.2438E-81</c:v>
                </c:pt>
                <c:pt idx="386">
                  <c:v>1.39354E-81</c:v>
                </c:pt>
                <c:pt idx="387">
                  <c:v>-7.9934800000000005E-82</c:v>
                </c:pt>
                <c:pt idx="388">
                  <c:v>-4.1796400000000002E-81</c:v>
                </c:pt>
                <c:pt idx="389">
                  <c:v>-7.93904E-81</c:v>
                </c:pt>
                <c:pt idx="390">
                  <c:v>-1.0634300000000001E-80</c:v>
                </c:pt>
                <c:pt idx="391">
                  <c:v>-1.0445199999999999E-80</c:v>
                </c:pt>
                <c:pt idx="392">
                  <c:v>-5.8503600000000002E-81</c:v>
                </c:pt>
                <c:pt idx="393">
                  <c:v>3.4372800000000001E-81</c:v>
                </c:pt>
                <c:pt idx="394">
                  <c:v>1.5828499999999999E-80</c:v>
                </c:pt>
                <c:pt idx="395">
                  <c:v>2.7644500000000001E-80</c:v>
                </c:pt>
                <c:pt idx="396">
                  <c:v>3.3541300000000001E-80</c:v>
                </c:pt>
                <c:pt idx="397">
                  <c:v>2.85595E-80</c:v>
                </c:pt>
                <c:pt idx="398">
                  <c:v>1.10184E-80</c:v>
                </c:pt>
                <c:pt idx="399">
                  <c:v>-1.65879E-80</c:v>
                </c:pt>
                <c:pt idx="400">
                  <c:v>-4.8368900000000002E-80</c:v>
                </c:pt>
                <c:pt idx="401">
                  <c:v>-7.4795599999999997E-80</c:v>
                </c:pt>
                <c:pt idx="402">
                  <c:v>-8.4065699999999999E-80</c:v>
                </c:pt>
                <c:pt idx="403">
                  <c:v>-6.8026800000000005E-80</c:v>
                </c:pt>
                <c:pt idx="404">
                  <c:v>-2.6790900000000001E-80</c:v>
                </c:pt>
                <c:pt idx="405">
                  <c:v>3.17255E-80</c:v>
                </c:pt>
                <c:pt idx="406">
                  <c:v>9.2041200000000005E-80</c:v>
                </c:pt>
                <c:pt idx="407">
                  <c:v>1.31192E-79</c:v>
                </c:pt>
                <c:pt idx="408">
                  <c:v>1.2432699999999999E-79</c:v>
                </c:pt>
                <c:pt idx="409">
                  <c:v>5.3467999999999998E-80</c:v>
                </c:pt>
                <c:pt idx="410">
                  <c:v>-8.1883500000000007E-80</c:v>
                </c:pt>
                <c:pt idx="411">
                  <c:v>-2.5255700000000001E-79</c:v>
                </c:pt>
                <c:pt idx="412">
                  <c:v>-4.0262199999999998E-79</c:v>
                </c:pt>
                <c:pt idx="413">
                  <c:v>-4.7451699999999997E-79</c:v>
                </c:pt>
                <c:pt idx="414">
                  <c:v>-4.36167E-79</c:v>
                </c:pt>
                <c:pt idx="415">
                  <c:v>-2.9709800000000002E-79</c:v>
                </c:pt>
                <c:pt idx="416">
                  <c:v>-9.78556E-80</c:v>
                </c:pt>
                <c:pt idx="417">
                  <c:v>1.35058E-79</c:v>
                </c:pt>
                <c:pt idx="418">
                  <c:v>4.0992900000000002E-79</c:v>
                </c:pt>
                <c:pt idx="419">
                  <c:v>7.5779999999999994E-79</c:v>
                </c:pt>
                <c:pt idx="420">
                  <c:v>1.2503100000000001E-78</c:v>
                </c:pt>
                <c:pt idx="421">
                  <c:v>1.93935E-78</c:v>
                </c:pt>
                <c:pt idx="422">
                  <c:v>2.7012100000000002E-78</c:v>
                </c:pt>
                <c:pt idx="423">
                  <c:v>3.3838500000000002E-78</c:v>
                </c:pt>
                <c:pt idx="424">
                  <c:v>4.1863699999999999E-78</c:v>
                </c:pt>
                <c:pt idx="425">
                  <c:v>5.5095299999999998E-78</c:v>
                </c:pt>
                <c:pt idx="426">
                  <c:v>7.4057599999999996E-78</c:v>
                </c:pt>
                <c:pt idx="427">
                  <c:v>9.3495799999999992E-78</c:v>
                </c:pt>
                <c:pt idx="428">
                  <c:v>1.03724E-77</c:v>
                </c:pt>
                <c:pt idx="429">
                  <c:v>9.6658900000000002E-78</c:v>
                </c:pt>
                <c:pt idx="430">
                  <c:v>6.9636400000000001E-78</c:v>
                </c:pt>
                <c:pt idx="431">
                  <c:v>1.89291E-78</c:v>
                </c:pt>
                <c:pt idx="432">
                  <c:v>-5.9018199999999999E-78</c:v>
                </c:pt>
                <c:pt idx="433">
                  <c:v>-1.6110900000000001E-77</c:v>
                </c:pt>
                <c:pt idx="434">
                  <c:v>-2.8096500000000001E-77</c:v>
                </c:pt>
                <c:pt idx="435">
                  <c:v>-3.7262700000000004E-77</c:v>
                </c:pt>
                <c:pt idx="436">
                  <c:v>-3.1553099999999999E-77</c:v>
                </c:pt>
                <c:pt idx="437">
                  <c:v>-2.1195799999999999E-78</c:v>
                </c:pt>
                <c:pt idx="438">
                  <c:v>4.4110400000000002E-77</c:v>
                </c:pt>
                <c:pt idx="439">
                  <c:v>8.5574899999999993E-77</c:v>
                </c:pt>
                <c:pt idx="440">
                  <c:v>8.1997200000000001E-77</c:v>
                </c:pt>
                <c:pt idx="441">
                  <c:v>-2.8380000000000002E-77</c:v>
                </c:pt>
                <c:pt idx="442">
                  <c:v>-2.95084E-76</c:v>
                </c:pt>
                <c:pt idx="443">
                  <c:v>-7.0673499999999999E-76</c:v>
                </c:pt>
                <c:pt idx="444">
                  <c:v>-1.1795399999999999E-75</c:v>
                </c:pt>
                <c:pt idx="445">
                  <c:v>-1.6024899999999999E-75</c:v>
                </c:pt>
                <c:pt idx="446">
                  <c:v>-1.9206799999999999E-75</c:v>
                </c:pt>
                <c:pt idx="447">
                  <c:v>-2.17888E-75</c:v>
                </c:pt>
                <c:pt idx="448">
                  <c:v>-2.4464300000000001E-75</c:v>
                </c:pt>
                <c:pt idx="449">
                  <c:v>-2.6772400000000002E-75</c:v>
                </c:pt>
                <c:pt idx="450">
                  <c:v>-2.6714700000000002E-75</c:v>
                </c:pt>
                <c:pt idx="451">
                  <c:v>-2.19164E-75</c:v>
                </c:pt>
                <c:pt idx="452">
                  <c:v>-1.05995E-75</c:v>
                </c:pt>
                <c:pt idx="453">
                  <c:v>8.3145399999999998E-76</c:v>
                </c:pt>
                <c:pt idx="454">
                  <c:v>3.4395000000000001E-75</c:v>
                </c:pt>
                <c:pt idx="455">
                  <c:v>6.5041299999999995E-75</c:v>
                </c:pt>
                <c:pt idx="456">
                  <c:v>9.9275500000000003E-75</c:v>
                </c:pt>
                <c:pt idx="457">
                  <c:v>1.4533799999999999E-74</c:v>
                </c:pt>
                <c:pt idx="458">
                  <c:v>2.1738800000000001E-74</c:v>
                </c:pt>
                <c:pt idx="459">
                  <c:v>3.1520200000000002E-74</c:v>
                </c:pt>
                <c:pt idx="460">
                  <c:v>4.1768499999999997E-74</c:v>
                </c:pt>
                <c:pt idx="461">
                  <c:v>5.0069799999999998E-74</c:v>
                </c:pt>
                <c:pt idx="462">
                  <c:v>5.2215200000000003E-74</c:v>
                </c:pt>
                <c:pt idx="463">
                  <c:v>3.8104499999999999E-74</c:v>
                </c:pt>
                <c:pt idx="464">
                  <c:v>-3.3386700000000002E-75</c:v>
                </c:pt>
                <c:pt idx="465">
                  <c:v>-7.1481899999999998E-74</c:v>
                </c:pt>
                <c:pt idx="466">
                  <c:v>-1.5047499999999999E-73</c:v>
                </c:pt>
                <c:pt idx="467">
                  <c:v>-2.1793600000000001E-73</c:v>
                </c:pt>
                <c:pt idx="468">
                  <c:v>-2.4866099999999999E-73</c:v>
                </c:pt>
                <c:pt idx="469">
                  <c:v>-2.06106E-73</c:v>
                </c:pt>
                <c:pt idx="470">
                  <c:v>-4.2687299999999998E-74</c:v>
                </c:pt>
                <c:pt idx="471">
                  <c:v>2.7104699999999999E-73</c:v>
                </c:pt>
                <c:pt idx="472">
                  <c:v>6.9450100000000003E-73</c:v>
                </c:pt>
                <c:pt idx="473">
                  <c:v>1.07947E-72</c:v>
                </c:pt>
                <c:pt idx="474">
                  <c:v>1.22367E-72</c:v>
                </c:pt>
                <c:pt idx="475">
                  <c:v>9.8466199999999996E-73</c:v>
                </c:pt>
                <c:pt idx="476">
                  <c:v>2.9359999999999997E-73</c:v>
                </c:pt>
                <c:pt idx="477">
                  <c:v>-8.4161400000000003E-73</c:v>
                </c:pt>
                <c:pt idx="478">
                  <c:v>-2.14945E-72</c:v>
                </c:pt>
                <c:pt idx="479">
                  <c:v>-2.9458700000000001E-72</c:v>
                </c:pt>
                <c:pt idx="480">
                  <c:v>-2.26334E-72</c:v>
                </c:pt>
                <c:pt idx="481">
                  <c:v>8.2268699999999996E-73</c:v>
                </c:pt>
                <c:pt idx="482">
                  <c:v>6.6355100000000003E-72</c:v>
                </c:pt>
                <c:pt idx="483">
                  <c:v>1.4180300000000001E-71</c:v>
                </c:pt>
                <c:pt idx="484">
                  <c:v>2.0325699999999999E-71</c:v>
                </c:pt>
                <c:pt idx="485">
                  <c:v>1.8815200000000001E-71</c:v>
                </c:pt>
                <c:pt idx="486">
                  <c:v>1.03848E-72</c:v>
                </c:pt>
                <c:pt idx="487">
                  <c:v>-3.88873E-71</c:v>
                </c:pt>
                <c:pt idx="488">
                  <c:v>-9.7268000000000002E-71</c:v>
                </c:pt>
                <c:pt idx="489">
                  <c:v>-1.5802700000000001E-70</c:v>
                </c:pt>
                <c:pt idx="490">
                  <c:v>-1.95545E-70</c:v>
                </c:pt>
                <c:pt idx="491">
                  <c:v>-1.80787E-70</c:v>
                </c:pt>
                <c:pt idx="492">
                  <c:v>-8.9111300000000007E-71</c:v>
                </c:pt>
                <c:pt idx="493">
                  <c:v>8.8722500000000001E-71</c:v>
                </c:pt>
                <c:pt idx="494">
                  <c:v>3.3169400000000001E-70</c:v>
                </c:pt>
                <c:pt idx="495">
                  <c:v>5.7580300000000001E-70</c:v>
                </c:pt>
                <c:pt idx="496">
                  <c:v>7.1627200000000004E-70</c:v>
                </c:pt>
                <c:pt idx="497">
                  <c:v>6.4133199999999999E-70</c:v>
                </c:pt>
                <c:pt idx="498">
                  <c:v>2.9213299999999998E-70</c:v>
                </c:pt>
                <c:pt idx="499">
                  <c:v>-2.9312400000000001E-70</c:v>
                </c:pt>
                <c:pt idx="500">
                  <c:v>-9.64302E-70</c:v>
                </c:pt>
                <c:pt idx="501">
                  <c:v>-1.4375700000000001E-69</c:v>
                </c:pt>
                <c:pt idx="502">
                  <c:v>-1.3150400000000001E-69</c:v>
                </c:pt>
                <c:pt idx="503">
                  <c:v>-2.3389299999999999E-70</c:v>
                </c:pt>
                <c:pt idx="504">
                  <c:v>1.9249000000000001E-69</c:v>
                </c:pt>
                <c:pt idx="505">
                  <c:v>4.8657299999999996E-69</c:v>
                </c:pt>
                <c:pt idx="506">
                  <c:v>7.7359700000000003E-69</c:v>
                </c:pt>
                <c:pt idx="507">
                  <c:v>9.0973399999999999E-69</c:v>
                </c:pt>
                <c:pt idx="508">
                  <c:v>7.2156899999999995E-69</c:v>
                </c:pt>
                <c:pt idx="509">
                  <c:v>7.3266399999999997E-70</c:v>
                </c:pt>
                <c:pt idx="510">
                  <c:v>-1.0391300000000001E-68</c:v>
                </c:pt>
                <c:pt idx="511">
                  <c:v>-2.3869399999999999E-68</c:v>
                </c:pt>
                <c:pt idx="512">
                  <c:v>-3.44986E-68</c:v>
                </c:pt>
                <c:pt idx="513">
                  <c:v>-3.5231500000000001E-68</c:v>
                </c:pt>
                <c:pt idx="514">
                  <c:v>-2.0315899999999999E-68</c:v>
                </c:pt>
                <c:pt idx="515">
                  <c:v>1.18307E-68</c:v>
                </c:pt>
                <c:pt idx="516">
                  <c:v>5.7289600000000004E-68</c:v>
                </c:pt>
                <c:pt idx="517">
                  <c:v>1.0433099999999999E-67</c:v>
                </c:pt>
                <c:pt idx="518">
                  <c:v>1.3044599999999999E-67</c:v>
                </c:pt>
                <c:pt idx="519">
                  <c:v>1.05948E-67</c:v>
                </c:pt>
                <c:pt idx="520">
                  <c:v>7.5454799999999999E-69</c:v>
                </c:pt>
                <c:pt idx="521">
                  <c:v>-1.6485500000000001E-67</c:v>
                </c:pt>
                <c:pt idx="522">
                  <c:v>-3.7530600000000002E-67</c:v>
                </c:pt>
                <c:pt idx="523">
                  <c:v>-5.4364699999999998E-67</c:v>
                </c:pt>
                <c:pt idx="524">
                  <c:v>-5.4819799999999998E-67</c:v>
                </c:pt>
                <c:pt idx="525">
                  <c:v>-2.6220100000000001E-67</c:v>
                </c:pt>
                <c:pt idx="526">
                  <c:v>3.7079099999999998E-67</c:v>
                </c:pt>
                <c:pt idx="527">
                  <c:v>1.2716500000000001E-66</c:v>
                </c:pt>
                <c:pt idx="528">
                  <c:v>2.2099400000000001E-66</c:v>
                </c:pt>
                <c:pt idx="529">
                  <c:v>2.8182400000000001E-66</c:v>
                </c:pt>
                <c:pt idx="530">
                  <c:v>2.6731599999999999E-66</c:v>
                </c:pt>
                <c:pt idx="531">
                  <c:v>1.48595E-66</c:v>
                </c:pt>
                <c:pt idx="532">
                  <c:v>-7.3656899999999998E-67</c:v>
                </c:pt>
                <c:pt idx="533">
                  <c:v>-3.6292999999999997E-66</c:v>
                </c:pt>
                <c:pt idx="534">
                  <c:v>-6.3210300000000001E-66</c:v>
                </c:pt>
                <c:pt idx="535">
                  <c:v>-7.37577E-66</c:v>
                </c:pt>
                <c:pt idx="536">
                  <c:v>-5.3046700000000005E-66</c:v>
                </c:pt>
                <c:pt idx="537">
                  <c:v>6.2807299999999995E-67</c:v>
                </c:pt>
                <c:pt idx="538">
                  <c:v>9.8487900000000003E-66</c:v>
                </c:pt>
                <c:pt idx="539">
                  <c:v>1.9975600000000002E-65</c:v>
                </c:pt>
                <c:pt idx="540">
                  <c:v>2.6530800000000001E-65</c:v>
                </c:pt>
                <c:pt idx="541">
                  <c:v>2.3937800000000002E-65</c:v>
                </c:pt>
                <c:pt idx="542">
                  <c:v>7.9491199999999998E-66</c:v>
                </c:pt>
                <c:pt idx="543">
                  <c:v>-2.1869400000000002E-65</c:v>
                </c:pt>
                <c:pt idx="544">
                  <c:v>-6.0673699999999998E-65</c:v>
                </c:pt>
                <c:pt idx="545">
                  <c:v>-9.7671700000000006E-65</c:v>
                </c:pt>
                <c:pt idx="546">
                  <c:v>-1.16531E-64</c:v>
                </c:pt>
                <c:pt idx="547">
                  <c:v>-9.9092500000000007E-65</c:v>
                </c:pt>
                <c:pt idx="548">
                  <c:v>-3.2962600000000001E-65</c:v>
                </c:pt>
                <c:pt idx="549">
                  <c:v>7.9293499999999992E-65</c:v>
                </c:pt>
                <c:pt idx="550">
                  <c:v>2.11974E-64</c:v>
                </c:pt>
                <c:pt idx="551">
                  <c:v>3.1548399999999999E-64</c:v>
                </c:pt>
                <c:pt idx="552">
                  <c:v>3.3077899999999998E-64</c:v>
                </c:pt>
                <c:pt idx="553">
                  <c:v>2.1198700000000001E-64</c:v>
                </c:pt>
                <c:pt idx="554">
                  <c:v>-5.5194199999999998E-65</c:v>
                </c:pt>
                <c:pt idx="555">
                  <c:v>-4.35933E-64</c:v>
                </c:pt>
                <c:pt idx="556">
                  <c:v>-8.3025700000000004E-64</c:v>
                </c:pt>
                <c:pt idx="557">
                  <c:v>-1.08096E-63</c:v>
                </c:pt>
                <c:pt idx="558">
                  <c:v>-1.02056E-63</c:v>
                </c:pt>
                <c:pt idx="559">
                  <c:v>-5.3856100000000002E-64</c:v>
                </c:pt>
                <c:pt idx="560">
                  <c:v>3.5159799999999999E-64</c:v>
                </c:pt>
                <c:pt idx="561">
                  <c:v>1.4538800000000001E-63</c:v>
                </c:pt>
                <c:pt idx="562">
                  <c:v>2.3869799999999999E-63</c:v>
                </c:pt>
                <c:pt idx="563">
                  <c:v>2.6733099999999999E-63</c:v>
                </c:pt>
                <c:pt idx="564">
                  <c:v>1.84262E-63</c:v>
                </c:pt>
                <c:pt idx="565">
                  <c:v>-4.1866900000000003E-64</c:v>
                </c:pt>
                <c:pt idx="566">
                  <c:v>-3.9225099999999998E-63</c:v>
                </c:pt>
                <c:pt idx="567">
                  <c:v>-7.7287099999999995E-63</c:v>
                </c:pt>
                <c:pt idx="568">
                  <c:v>-1.03995E-62</c:v>
                </c:pt>
                <c:pt idx="569">
                  <c:v>-1.0332100000000001E-62</c:v>
                </c:pt>
                <c:pt idx="570">
                  <c:v>-5.8703099999999999E-63</c:v>
                </c:pt>
                <c:pt idx="571">
                  <c:v>3.8126000000000002E-63</c:v>
                </c:pt>
                <c:pt idx="572">
                  <c:v>1.70129E-62</c:v>
                </c:pt>
                <c:pt idx="573">
                  <c:v>2.9242300000000001E-62</c:v>
                </c:pt>
                <c:pt idx="574">
                  <c:v>3.53925E-62</c:v>
                </c:pt>
                <c:pt idx="575">
                  <c:v>3.1830299999999998E-62</c:v>
                </c:pt>
                <c:pt idx="576">
                  <c:v>1.68845E-62</c:v>
                </c:pt>
                <c:pt idx="577">
                  <c:v>-8.5012899999999996E-63</c:v>
                </c:pt>
                <c:pt idx="578">
                  <c:v>-3.8960699999999999E-62</c:v>
                </c:pt>
                <c:pt idx="579">
                  <c:v>-6.24576E-62</c:v>
                </c:pt>
                <c:pt idx="580">
                  <c:v>-6.0524600000000002E-62</c:v>
                </c:pt>
                <c:pt idx="581">
                  <c:v>-1.59544E-62</c:v>
                </c:pt>
                <c:pt idx="582">
                  <c:v>7.4325900000000002E-62</c:v>
                </c:pt>
                <c:pt idx="583">
                  <c:v>1.89656E-61</c:v>
                </c:pt>
                <c:pt idx="584">
                  <c:v>2.8285400000000001E-61</c:v>
                </c:pt>
                <c:pt idx="585">
                  <c:v>2.9736500000000001E-61</c:v>
                </c:pt>
                <c:pt idx="586">
                  <c:v>2.1043900000000001E-61</c:v>
                </c:pt>
                <c:pt idx="587">
                  <c:v>4.8345700000000004E-62</c:v>
                </c:pt>
                <c:pt idx="588">
                  <c:v>-1.5790199999999998E-61</c:v>
                </c:pt>
                <c:pt idx="589">
                  <c:v>-4.0164800000000001E-61</c:v>
                </c:pt>
                <c:pt idx="590">
                  <c:v>-6.8469000000000005E-61</c:v>
                </c:pt>
                <c:pt idx="591">
                  <c:v>-1.01347E-60</c:v>
                </c:pt>
                <c:pt idx="592">
                  <c:v>-1.39621E-60</c:v>
                </c:pt>
                <c:pt idx="593">
                  <c:v>-1.8341499999999999E-60</c:v>
                </c:pt>
                <c:pt idx="594">
                  <c:v>-2.32231E-60</c:v>
                </c:pt>
                <c:pt idx="595">
                  <c:v>-2.7391699999999999E-60</c:v>
                </c:pt>
                <c:pt idx="596">
                  <c:v>-2.6702900000000002E-60</c:v>
                </c:pt>
                <c:pt idx="597">
                  <c:v>-1.54815E-60</c:v>
                </c:pt>
                <c:pt idx="598">
                  <c:v>8.4643900000000004E-61</c:v>
                </c:pt>
                <c:pt idx="599">
                  <c:v>4.0615300000000001E-60</c:v>
                </c:pt>
                <c:pt idx="600">
                  <c:v>7.1141499999999998E-60</c:v>
                </c:pt>
                <c:pt idx="601">
                  <c:v>8.4089800000000002E-60</c:v>
                </c:pt>
                <c:pt idx="602">
                  <c:v>5.2884900000000001E-60</c:v>
                </c:pt>
                <c:pt idx="603">
                  <c:v>-4.9510300000000003E-60</c:v>
                </c:pt>
                <c:pt idx="604">
                  <c:v>-2.2563500000000002E-59</c:v>
                </c:pt>
                <c:pt idx="605">
                  <c:v>-4.4467299999999997E-59</c:v>
                </c:pt>
                <c:pt idx="606">
                  <c:v>-6.4793099999999997E-59</c:v>
                </c:pt>
                <c:pt idx="607">
                  <c:v>-7.5188400000000003E-59</c:v>
                </c:pt>
                <c:pt idx="608">
                  <c:v>-6.6903500000000003E-59</c:v>
                </c:pt>
                <c:pt idx="609">
                  <c:v>-3.2794400000000002E-59</c:v>
                </c:pt>
                <c:pt idx="610">
                  <c:v>3.1750299999999998E-59</c:v>
                </c:pt>
                <c:pt idx="611">
                  <c:v>1.18448E-58</c:v>
                </c:pt>
                <c:pt idx="612">
                  <c:v>1.8939899999999999E-58</c:v>
                </c:pt>
                <c:pt idx="613">
                  <c:v>1.8314600000000001E-58</c:v>
                </c:pt>
                <c:pt idx="614">
                  <c:v>5.2006399999999998E-59</c:v>
                </c:pt>
                <c:pt idx="615">
                  <c:v>-1.99547E-58</c:v>
                </c:pt>
                <c:pt idx="616">
                  <c:v>-5.0844300000000003E-58</c:v>
                </c:pt>
                <c:pt idx="617">
                  <c:v>-7.8572100000000005E-58</c:v>
                </c:pt>
                <c:pt idx="618">
                  <c:v>-9.5186000000000005E-58</c:v>
                </c:pt>
                <c:pt idx="619">
                  <c:v>-9.5352700000000001E-58</c:v>
                </c:pt>
                <c:pt idx="620">
                  <c:v>-7.9275100000000003E-58</c:v>
                </c:pt>
                <c:pt idx="621">
                  <c:v>-5.2828700000000003E-58</c:v>
                </c:pt>
                <c:pt idx="622">
                  <c:v>-1.8479300000000001E-58</c:v>
                </c:pt>
                <c:pt idx="623">
                  <c:v>3.4325399999999998E-58</c:v>
                </c:pt>
                <c:pt idx="624">
                  <c:v>1.33776E-57</c:v>
                </c:pt>
                <c:pt idx="625">
                  <c:v>3.2549799999999998E-57</c:v>
                </c:pt>
                <c:pt idx="626">
                  <c:v>6.4697099999999995E-57</c:v>
                </c:pt>
                <c:pt idx="627">
                  <c:v>1.08157E-56</c:v>
                </c:pt>
                <c:pt idx="628">
                  <c:v>1.5154299999999999E-56</c:v>
                </c:pt>
                <c:pt idx="629">
                  <c:v>1.6536200000000001E-56</c:v>
                </c:pt>
                <c:pt idx="630">
                  <c:v>9.7596599999999998E-57</c:v>
                </c:pt>
                <c:pt idx="631">
                  <c:v>-1.0086E-56</c:v>
                </c:pt>
                <c:pt idx="632">
                  <c:v>-4.2987199999999998E-56</c:v>
                </c:pt>
                <c:pt idx="633">
                  <c:v>-8.1667999999999998E-56</c:v>
                </c:pt>
                <c:pt idx="634">
                  <c:v>-1.1213400000000001E-55</c:v>
                </c:pt>
                <c:pt idx="635">
                  <c:v>-1.15574E-55</c:v>
                </c:pt>
                <c:pt idx="636">
                  <c:v>-7.3595999999999997E-56</c:v>
                </c:pt>
                <c:pt idx="637">
                  <c:v>2.3129099999999999E-56</c:v>
                </c:pt>
                <c:pt idx="638">
                  <c:v>1.6734399999999998E-55</c:v>
                </c:pt>
                <c:pt idx="639">
                  <c:v>3.3020699999999997E-55</c:v>
                </c:pt>
                <c:pt idx="640">
                  <c:v>4.5640099999999999E-55</c:v>
                </c:pt>
                <c:pt idx="641">
                  <c:v>4.6939299999999998E-55</c:v>
                </c:pt>
                <c:pt idx="642">
                  <c:v>3.0574400000000002E-55</c:v>
                </c:pt>
                <c:pt idx="643">
                  <c:v>-3.8287599999999998E-56</c:v>
                </c:pt>
                <c:pt idx="644">
                  <c:v>-4.9009300000000003E-55</c:v>
                </c:pt>
                <c:pt idx="645">
                  <c:v>-8.9376399999999993E-55</c:v>
                </c:pt>
                <c:pt idx="646">
                  <c:v>-9.7879200000000007E-55</c:v>
                </c:pt>
                <c:pt idx="647">
                  <c:v>-4.0430800000000003E-55</c:v>
                </c:pt>
                <c:pt idx="648">
                  <c:v>1.04417E-54</c:v>
                </c:pt>
                <c:pt idx="649">
                  <c:v>3.2516699999999999E-54</c:v>
                </c:pt>
                <c:pt idx="650">
                  <c:v>5.6903399999999999E-54</c:v>
                </c:pt>
                <c:pt idx="651">
                  <c:v>7.4146500000000003E-54</c:v>
                </c:pt>
                <c:pt idx="652">
                  <c:v>7.1926500000000005E-54</c:v>
                </c:pt>
                <c:pt idx="653">
                  <c:v>3.8691799999999998E-54</c:v>
                </c:pt>
                <c:pt idx="654">
                  <c:v>-3.08389E-54</c:v>
                </c:pt>
                <c:pt idx="655">
                  <c:v>-1.28755E-53</c:v>
                </c:pt>
                <c:pt idx="656">
                  <c:v>-2.2771400000000002E-53</c:v>
                </c:pt>
                <c:pt idx="657">
                  <c:v>-2.8119899999999999E-53</c:v>
                </c:pt>
                <c:pt idx="658">
                  <c:v>-2.3493599999999999E-53</c:v>
                </c:pt>
                <c:pt idx="659">
                  <c:v>-4.8009299999999998E-54</c:v>
                </c:pt>
                <c:pt idx="660">
                  <c:v>2.7959400000000001E-53</c:v>
                </c:pt>
                <c:pt idx="661">
                  <c:v>6.7804900000000003E-53</c:v>
                </c:pt>
                <c:pt idx="662">
                  <c:v>9.9240499999999997E-53</c:v>
                </c:pt>
                <c:pt idx="663">
                  <c:v>1.00926E-52</c:v>
                </c:pt>
                <c:pt idx="664">
                  <c:v>5.3518299999999997E-53</c:v>
                </c:pt>
                <c:pt idx="665">
                  <c:v>-5.0886399999999998E-53</c:v>
                </c:pt>
                <c:pt idx="666">
                  <c:v>-2.00598E-52</c:v>
                </c:pt>
                <c:pt idx="667">
                  <c:v>-3.5549600000000001E-52</c:v>
                </c:pt>
                <c:pt idx="668">
                  <c:v>-4.4125000000000001E-52</c:v>
                </c:pt>
                <c:pt idx="669">
                  <c:v>-3.64604E-52</c:v>
                </c:pt>
                <c:pt idx="670">
                  <c:v>-5.5749699999999999E-53</c:v>
                </c:pt>
                <c:pt idx="671">
                  <c:v>4.8290399999999998E-52</c:v>
                </c:pt>
                <c:pt idx="672">
                  <c:v>1.1402E-51</c:v>
                </c:pt>
                <c:pt idx="673">
                  <c:v>1.6908799999999999E-51</c:v>
                </c:pt>
                <c:pt idx="674">
                  <c:v>1.8563100000000001E-51</c:v>
                </c:pt>
                <c:pt idx="675">
                  <c:v>1.4088000000000001E-51</c:v>
                </c:pt>
                <c:pt idx="676">
                  <c:v>2.4363699999999998E-52</c:v>
                </c:pt>
                <c:pt idx="677">
                  <c:v>-1.56355E-51</c:v>
                </c:pt>
                <c:pt idx="678">
                  <c:v>-3.63012E-51</c:v>
                </c:pt>
                <c:pt idx="679">
                  <c:v>-5.1151000000000001E-51</c:v>
                </c:pt>
                <c:pt idx="680">
                  <c:v>-4.8475099999999998E-51</c:v>
                </c:pt>
                <c:pt idx="681">
                  <c:v>-1.9426900000000001E-51</c:v>
                </c:pt>
                <c:pt idx="682">
                  <c:v>3.5158600000000003E-51</c:v>
                </c:pt>
                <c:pt idx="683">
                  <c:v>1.02372E-50</c:v>
                </c:pt>
                <c:pt idx="684">
                  <c:v>1.57127E-50</c:v>
                </c:pt>
                <c:pt idx="685">
                  <c:v>1.63798E-50</c:v>
                </c:pt>
                <c:pt idx="686">
                  <c:v>8.56656E-51</c:v>
                </c:pt>
                <c:pt idx="687">
                  <c:v>-9.9366499999999998E-51</c:v>
                </c:pt>
                <c:pt idx="688">
                  <c:v>-3.8212600000000001E-50</c:v>
                </c:pt>
                <c:pt idx="689">
                  <c:v>-7.0271300000000003E-50</c:v>
                </c:pt>
                <c:pt idx="690">
                  <c:v>-9.3775499999999996E-50</c:v>
                </c:pt>
                <c:pt idx="691">
                  <c:v>-9.2645300000000008E-50</c:v>
                </c:pt>
                <c:pt idx="692">
                  <c:v>-5.4543099999999995E-50</c:v>
                </c:pt>
                <c:pt idx="693">
                  <c:v>2.1448800000000001E-50</c:v>
                </c:pt>
                <c:pt idx="694">
                  <c:v>1.2122200000000001E-49</c:v>
                </c:pt>
                <c:pt idx="695">
                  <c:v>2.1320299999999998E-49</c:v>
                </c:pt>
                <c:pt idx="696">
                  <c:v>2.4824199999999999E-49</c:v>
                </c:pt>
                <c:pt idx="697">
                  <c:v>1.74865E-49</c:v>
                </c:pt>
                <c:pt idx="698">
                  <c:v>-3.28528E-50</c:v>
                </c:pt>
                <c:pt idx="699">
                  <c:v>-3.5661400000000003E-49</c:v>
                </c:pt>
                <c:pt idx="700">
                  <c:v>-7.2585000000000006E-49</c:v>
                </c:pt>
                <c:pt idx="701">
                  <c:v>-1.0144700000000001E-48</c:v>
                </c:pt>
                <c:pt idx="702">
                  <c:v>-1.05721E-48</c:v>
                </c:pt>
                <c:pt idx="703">
                  <c:v>-6.9139100000000002E-49</c:v>
                </c:pt>
                <c:pt idx="704">
                  <c:v>1.64045E-49</c:v>
                </c:pt>
                <c:pt idx="705">
                  <c:v>1.3929900000000001E-48</c:v>
                </c:pt>
                <c:pt idx="706">
                  <c:v>2.6412700000000001E-48</c:v>
                </c:pt>
                <c:pt idx="707">
                  <c:v>3.4309199999999999E-48</c:v>
                </c:pt>
                <c:pt idx="708">
                  <c:v>3.2993800000000001E-48</c:v>
                </c:pt>
                <c:pt idx="709">
                  <c:v>1.89418E-48</c:v>
                </c:pt>
                <c:pt idx="710">
                  <c:v>-8.3018900000000002E-49</c:v>
                </c:pt>
                <c:pt idx="711">
                  <c:v>-4.3671599999999999E-48</c:v>
                </c:pt>
                <c:pt idx="712">
                  <c:v>-7.6654900000000002E-48</c:v>
                </c:pt>
                <c:pt idx="713">
                  <c:v>-9.4538399999999997E-48</c:v>
                </c:pt>
                <c:pt idx="714">
                  <c:v>-8.6216800000000002E-48</c:v>
                </c:pt>
                <c:pt idx="715">
                  <c:v>-4.5555999999999999E-48</c:v>
                </c:pt>
                <c:pt idx="716">
                  <c:v>2.3245200000000001E-48</c:v>
                </c:pt>
                <c:pt idx="717">
                  <c:v>9.9969799999999998E-48</c:v>
                </c:pt>
                <c:pt idx="718">
                  <c:v>1.50975E-47</c:v>
                </c:pt>
                <c:pt idx="719">
                  <c:v>1.4043899999999999E-47</c:v>
                </c:pt>
                <c:pt idx="720">
                  <c:v>3.9896500000000002E-48</c:v>
                </c:pt>
                <c:pt idx="721">
                  <c:v>-1.5831599999999999E-47</c:v>
                </c:pt>
                <c:pt idx="722">
                  <c:v>-4.1728800000000001E-47</c:v>
                </c:pt>
                <c:pt idx="723">
                  <c:v>-6.5743700000000001E-47</c:v>
                </c:pt>
                <c:pt idx="724">
                  <c:v>-8.0936199999999997E-47</c:v>
                </c:pt>
                <c:pt idx="725">
                  <c:v>-8.6234899999999996E-47</c:v>
                </c:pt>
                <c:pt idx="726">
                  <c:v>-8.5143900000000003E-47</c:v>
                </c:pt>
                <c:pt idx="727">
                  <c:v>-7.9754800000000003E-47</c:v>
                </c:pt>
                <c:pt idx="728">
                  <c:v>-6.5697199999999999E-47</c:v>
                </c:pt>
                <c:pt idx="729">
                  <c:v>-3.4705999999999999E-47</c:v>
                </c:pt>
                <c:pt idx="730">
                  <c:v>1.79762E-47</c:v>
                </c:pt>
                <c:pt idx="731">
                  <c:v>8.9262000000000006E-47</c:v>
                </c:pt>
                <c:pt idx="732">
                  <c:v>1.671E-46</c:v>
                </c:pt>
                <c:pt idx="733">
                  <c:v>2.4149199999999999E-46</c:v>
                </c:pt>
                <c:pt idx="734">
                  <c:v>3.1855000000000001E-46</c:v>
                </c:pt>
                <c:pt idx="735">
                  <c:v>4.0054699999999998E-46</c:v>
                </c:pt>
                <c:pt idx="736">
                  <c:v>4.7558200000000001E-46</c:v>
                </c:pt>
                <c:pt idx="737">
                  <c:v>5.4960600000000001E-46</c:v>
                </c:pt>
                <c:pt idx="738">
                  <c:v>6.27025E-46</c:v>
                </c:pt>
                <c:pt idx="739">
                  <c:v>7.0641399999999993E-46</c:v>
                </c:pt>
                <c:pt idx="740">
                  <c:v>8.87542E-46</c:v>
                </c:pt>
                <c:pt idx="741">
                  <c:v>1.34966E-45</c:v>
                </c:pt>
                <c:pt idx="742">
                  <c:v>2.1737599999999999E-45</c:v>
                </c:pt>
                <c:pt idx="743">
                  <c:v>3.27054E-45</c:v>
                </c:pt>
                <c:pt idx="744">
                  <c:v>4.3900699999999997E-45</c:v>
                </c:pt>
                <c:pt idx="745">
                  <c:v>5.1745699999999998E-45</c:v>
                </c:pt>
                <c:pt idx="746">
                  <c:v>4.8241699999999999E-45</c:v>
                </c:pt>
                <c:pt idx="747">
                  <c:v>1.2494200000000001E-45</c:v>
                </c:pt>
                <c:pt idx="748">
                  <c:v>-8.0749800000000004E-45</c:v>
                </c:pt>
                <c:pt idx="749">
                  <c:v>-2.30484E-44</c:v>
                </c:pt>
                <c:pt idx="750">
                  <c:v>-3.9488899999999999E-44</c:v>
                </c:pt>
                <c:pt idx="751">
                  <c:v>-4.9319799999999997E-44</c:v>
                </c:pt>
                <c:pt idx="752">
                  <c:v>-4.0351500000000001E-44</c:v>
                </c:pt>
                <c:pt idx="753">
                  <c:v>-8.2730500000000003E-46</c:v>
                </c:pt>
                <c:pt idx="754">
                  <c:v>7.0194099999999997E-44</c:v>
                </c:pt>
                <c:pt idx="755">
                  <c:v>1.5811699999999999E-43</c:v>
                </c:pt>
                <c:pt idx="756">
                  <c:v>2.3932499999999998E-43</c:v>
                </c:pt>
                <c:pt idx="757">
                  <c:v>2.88905E-43</c:v>
                </c:pt>
                <c:pt idx="758">
                  <c:v>2.83584E-43</c:v>
                </c:pt>
                <c:pt idx="759">
                  <c:v>2.07884E-43</c:v>
                </c:pt>
                <c:pt idx="760">
                  <c:v>6.2112799999999998E-44</c:v>
                </c:pt>
                <c:pt idx="761">
                  <c:v>-1.3413800000000001E-43</c:v>
                </c:pt>
                <c:pt idx="762">
                  <c:v>-3.2467499999999999E-43</c:v>
                </c:pt>
                <c:pt idx="763">
                  <c:v>-4.0772299999999998E-43</c:v>
                </c:pt>
                <c:pt idx="764">
                  <c:v>-2.96481E-43</c:v>
                </c:pt>
                <c:pt idx="765">
                  <c:v>5.5386700000000002E-45</c:v>
                </c:pt>
                <c:pt idx="766">
                  <c:v>3.9998100000000001E-43</c:v>
                </c:pt>
                <c:pt idx="767">
                  <c:v>7.3433400000000003E-43</c:v>
                </c:pt>
                <c:pt idx="768">
                  <c:v>8.9419900000000007E-43</c:v>
                </c:pt>
                <c:pt idx="769">
                  <c:v>8.7376999999999999E-43</c:v>
                </c:pt>
                <c:pt idx="770">
                  <c:v>6.3429400000000003E-43</c:v>
                </c:pt>
                <c:pt idx="771">
                  <c:v>-1.5050099999999999E-44</c:v>
                </c:pt>
                <c:pt idx="772">
                  <c:v>-1.199E-42</c:v>
                </c:pt>
                <c:pt idx="773">
                  <c:v>-2.86955E-42</c:v>
                </c:pt>
                <c:pt idx="774">
                  <c:v>-5.0294299999999997E-42</c:v>
                </c:pt>
                <c:pt idx="775">
                  <c:v>-7.6450400000000003E-42</c:v>
                </c:pt>
                <c:pt idx="776">
                  <c:v>-1.04762E-41</c:v>
                </c:pt>
                <c:pt idx="777">
                  <c:v>-1.3400799999999999E-41</c:v>
                </c:pt>
                <c:pt idx="778">
                  <c:v>-1.6282300000000001E-41</c:v>
                </c:pt>
                <c:pt idx="779">
                  <c:v>-1.8417200000000001E-41</c:v>
                </c:pt>
                <c:pt idx="780">
                  <c:v>-1.92677E-41</c:v>
                </c:pt>
                <c:pt idx="781">
                  <c:v>-1.9018599999999999E-41</c:v>
                </c:pt>
                <c:pt idx="782">
                  <c:v>-1.70304E-41</c:v>
                </c:pt>
                <c:pt idx="783">
                  <c:v>-1.22844E-41</c:v>
                </c:pt>
                <c:pt idx="784">
                  <c:v>-7.8981999999999997E-42</c:v>
                </c:pt>
                <c:pt idx="785">
                  <c:v>-1.3898999999999999E-41</c:v>
                </c:pt>
                <c:pt idx="786">
                  <c:v>-4.7684599999999999E-41</c:v>
                </c:pt>
                <c:pt idx="787">
                  <c:v>-1.3267900000000001E-40</c:v>
                </c:pt>
                <c:pt idx="788">
                  <c:v>-2.7979800000000002E-40</c:v>
                </c:pt>
                <c:pt idx="789">
                  <c:v>-4.4922200000000003E-40</c:v>
                </c:pt>
                <c:pt idx="790">
                  <c:v>-5.29077E-40</c:v>
                </c:pt>
                <c:pt idx="791">
                  <c:v>-3.6745100000000002E-40</c:v>
                </c:pt>
                <c:pt idx="792">
                  <c:v>1.52776E-40</c:v>
                </c:pt>
                <c:pt idx="793">
                  <c:v>1.0384400000000001E-39</c:v>
                </c:pt>
                <c:pt idx="794">
                  <c:v>2.1392499999999998E-39</c:v>
                </c:pt>
                <c:pt idx="795">
                  <c:v>3.1244299999999999E-39</c:v>
                </c:pt>
                <c:pt idx="796">
                  <c:v>3.4840000000000001E-39</c:v>
                </c:pt>
                <c:pt idx="797">
                  <c:v>2.6316299999999999E-39</c:v>
                </c:pt>
                <c:pt idx="798">
                  <c:v>1.4169699999999999E-40</c:v>
                </c:pt>
                <c:pt idx="799">
                  <c:v>-3.9570899999999999E-39</c:v>
                </c:pt>
                <c:pt idx="800">
                  <c:v>-8.8125600000000003E-39</c:v>
                </c:pt>
                <c:pt idx="801">
                  <c:v>-1.25464E-38</c:v>
                </c:pt>
                <c:pt idx="802">
                  <c:v>-1.2991800000000001E-38</c:v>
                </c:pt>
                <c:pt idx="803">
                  <c:v>-8.8825300000000002E-39</c:v>
                </c:pt>
                <c:pt idx="804">
                  <c:v>7.1194999999999997E-41</c:v>
                </c:pt>
                <c:pt idx="805">
                  <c:v>1.3183700000000001E-38</c:v>
                </c:pt>
                <c:pt idx="806">
                  <c:v>2.70294E-38</c:v>
                </c:pt>
                <c:pt idx="807">
                  <c:v>3.4547700000000002E-38</c:v>
                </c:pt>
                <c:pt idx="808">
                  <c:v>2.8100799999999999E-38</c:v>
                </c:pt>
                <c:pt idx="809">
                  <c:v>3.5424699999999998E-39</c:v>
                </c:pt>
                <c:pt idx="810">
                  <c:v>-3.7944399999999999E-38</c:v>
                </c:pt>
                <c:pt idx="811">
                  <c:v>-8.7446600000000002E-38</c:v>
                </c:pt>
                <c:pt idx="812">
                  <c:v>-1.21331E-37</c:v>
                </c:pt>
                <c:pt idx="813">
                  <c:v>-9.6157199999999995E-38</c:v>
                </c:pt>
                <c:pt idx="814">
                  <c:v>3.84349E-38</c:v>
                </c:pt>
                <c:pt idx="815">
                  <c:v>3.0841699999999998E-37</c:v>
                </c:pt>
                <c:pt idx="816">
                  <c:v>6.8303699999999997E-37</c:v>
                </c:pt>
                <c:pt idx="817">
                  <c:v>1.04699E-36</c:v>
                </c:pt>
                <c:pt idx="818">
                  <c:v>1.1873300000000001E-36</c:v>
                </c:pt>
                <c:pt idx="819">
                  <c:v>8.4031599999999998E-37</c:v>
                </c:pt>
                <c:pt idx="820">
                  <c:v>-1.8809799999999998E-37</c:v>
                </c:pt>
                <c:pt idx="821">
                  <c:v>-1.88263E-36</c:v>
                </c:pt>
                <c:pt idx="822">
                  <c:v>-3.9176500000000002E-36</c:v>
                </c:pt>
                <c:pt idx="823">
                  <c:v>-5.6359500000000002E-36</c:v>
                </c:pt>
                <c:pt idx="824">
                  <c:v>-6.1426299999999998E-36</c:v>
                </c:pt>
                <c:pt idx="825">
                  <c:v>-4.5254400000000003E-36</c:v>
                </c:pt>
                <c:pt idx="826">
                  <c:v>-2.2697100000000001E-37</c:v>
                </c:pt>
                <c:pt idx="827">
                  <c:v>6.4486700000000001E-36</c:v>
                </c:pt>
                <c:pt idx="828">
                  <c:v>1.38374E-35</c:v>
                </c:pt>
                <c:pt idx="829">
                  <c:v>1.86414E-35</c:v>
                </c:pt>
                <c:pt idx="830">
                  <c:v>1.6497300000000001E-35</c:v>
                </c:pt>
                <c:pt idx="831">
                  <c:v>3.8546900000000003E-36</c:v>
                </c:pt>
                <c:pt idx="832">
                  <c:v>-1.9715299999999999E-35</c:v>
                </c:pt>
                <c:pt idx="833">
                  <c:v>-4.9763700000000004E-35</c:v>
                </c:pt>
                <c:pt idx="834">
                  <c:v>-7.57091E-35</c:v>
                </c:pt>
                <c:pt idx="835">
                  <c:v>-8.1821399999999996E-35</c:v>
                </c:pt>
                <c:pt idx="836">
                  <c:v>-5.2508600000000003E-35</c:v>
                </c:pt>
                <c:pt idx="837">
                  <c:v>2.09155E-35</c:v>
                </c:pt>
                <c:pt idx="838">
                  <c:v>1.3394400000000001E-34</c:v>
                </c:pt>
                <c:pt idx="839">
                  <c:v>2.6131000000000001E-34</c:v>
                </c:pt>
                <c:pt idx="840">
                  <c:v>3.5375800000000001E-34</c:v>
                </c:pt>
                <c:pt idx="841">
                  <c:v>3.5000100000000002E-34</c:v>
                </c:pt>
                <c:pt idx="842">
                  <c:v>2.0167900000000001E-34</c:v>
                </c:pt>
                <c:pt idx="843">
                  <c:v>-1.0021800000000001E-34</c:v>
                </c:pt>
                <c:pt idx="844">
                  <c:v>-5.04509E-34</c:v>
                </c:pt>
                <c:pt idx="845">
                  <c:v>-8.8983899999999995E-34</c:v>
                </c:pt>
                <c:pt idx="846">
                  <c:v>-1.0725399999999999E-33</c:v>
                </c:pt>
                <c:pt idx="847">
                  <c:v>-8.4627600000000004E-34</c:v>
                </c:pt>
                <c:pt idx="848">
                  <c:v>-6.4584899999999995E-35</c:v>
                </c:pt>
                <c:pt idx="849">
                  <c:v>1.24942E-33</c:v>
                </c:pt>
                <c:pt idx="850">
                  <c:v>2.8012000000000002E-33</c:v>
                </c:pt>
                <c:pt idx="851">
                  <c:v>3.9925499999999997E-33</c:v>
                </c:pt>
                <c:pt idx="852">
                  <c:v>4.08162E-33</c:v>
                </c:pt>
                <c:pt idx="853">
                  <c:v>2.50934E-33</c:v>
                </c:pt>
                <c:pt idx="854">
                  <c:v>-8.5035500000000003E-34</c:v>
                </c:pt>
                <c:pt idx="855">
                  <c:v>-5.5338299999999997E-33</c:v>
                </c:pt>
                <c:pt idx="856">
                  <c:v>-1.02817E-32</c:v>
                </c:pt>
                <c:pt idx="857">
                  <c:v>-1.30735E-32</c:v>
                </c:pt>
                <c:pt idx="858">
                  <c:v>-1.17039E-32</c:v>
                </c:pt>
                <c:pt idx="859">
                  <c:v>-4.5940200000000003E-33</c:v>
                </c:pt>
                <c:pt idx="860">
                  <c:v>8.2565400000000006E-33</c:v>
                </c:pt>
                <c:pt idx="861">
                  <c:v>2.4151099999999999E-32</c:v>
                </c:pt>
                <c:pt idx="862">
                  <c:v>3.7557700000000002E-32</c:v>
                </c:pt>
                <c:pt idx="863">
                  <c:v>4.19377E-32</c:v>
                </c:pt>
                <c:pt idx="864">
                  <c:v>3.2256599999999998E-32</c:v>
                </c:pt>
                <c:pt idx="865">
                  <c:v>6.5892000000000003E-33</c:v>
                </c:pt>
                <c:pt idx="866">
                  <c:v>-3.2554300000000002E-32</c:v>
                </c:pt>
                <c:pt idx="867">
                  <c:v>-7.5763499999999995E-32</c:v>
                </c:pt>
                <c:pt idx="868">
                  <c:v>-1.04343E-31</c:v>
                </c:pt>
                <c:pt idx="869">
                  <c:v>-9.3633999999999997E-32</c:v>
                </c:pt>
                <c:pt idx="870">
                  <c:v>-2.48594E-32</c:v>
                </c:pt>
                <c:pt idx="871">
                  <c:v>1.0103899999999999E-31</c:v>
                </c:pt>
                <c:pt idx="872">
                  <c:v>2.54562E-31</c:v>
                </c:pt>
                <c:pt idx="873">
                  <c:v>3.7536400000000001E-31</c:v>
                </c:pt>
                <c:pt idx="874">
                  <c:v>3.8457000000000001E-31</c:v>
                </c:pt>
                <c:pt idx="875">
                  <c:v>2.1670600000000001E-31</c:v>
                </c:pt>
                <c:pt idx="876">
                  <c:v>-1.50561E-31</c:v>
                </c:pt>
                <c:pt idx="877">
                  <c:v>-6.82934E-31</c:v>
                </c:pt>
                <c:pt idx="878">
                  <c:v>-1.2693500000000001E-30</c:v>
                </c:pt>
                <c:pt idx="879">
                  <c:v>-1.7027499999999999E-30</c:v>
                </c:pt>
                <c:pt idx="880">
                  <c:v>-1.7264799999999999E-30</c:v>
                </c:pt>
                <c:pt idx="881">
                  <c:v>-1.1469900000000001E-30</c:v>
                </c:pt>
                <c:pt idx="882">
                  <c:v>5.8707599999999997E-32</c:v>
                </c:pt>
                <c:pt idx="883">
                  <c:v>1.6546900000000002E-30</c:v>
                </c:pt>
                <c:pt idx="884">
                  <c:v>3.06878E-30</c:v>
                </c:pt>
                <c:pt idx="885">
                  <c:v>3.43128E-30</c:v>
                </c:pt>
                <c:pt idx="886">
                  <c:v>1.9204499999999999E-30</c:v>
                </c:pt>
                <c:pt idx="887">
                  <c:v>-1.6599699999999998E-30</c:v>
                </c:pt>
                <c:pt idx="888">
                  <c:v>-6.6382200000000007E-30</c:v>
                </c:pt>
                <c:pt idx="889">
                  <c:v>-1.18292E-29</c:v>
                </c:pt>
                <c:pt idx="890">
                  <c:v>-1.5903400000000001E-29</c:v>
                </c:pt>
                <c:pt idx="891">
                  <c:v>-1.75449E-29</c:v>
                </c:pt>
                <c:pt idx="892">
                  <c:v>-1.5740400000000001E-29</c:v>
                </c:pt>
                <c:pt idx="893">
                  <c:v>-1.0092000000000001E-29</c:v>
                </c:pt>
                <c:pt idx="894">
                  <c:v>-1.21977E-30</c:v>
                </c:pt>
                <c:pt idx="895">
                  <c:v>9.0127399999999994E-30</c:v>
                </c:pt>
                <c:pt idx="896">
                  <c:v>1.8369700000000001E-29</c:v>
                </c:pt>
                <c:pt idx="897">
                  <c:v>2.45155E-29</c:v>
                </c:pt>
                <c:pt idx="898">
                  <c:v>2.41365E-29</c:v>
                </c:pt>
                <c:pt idx="899">
                  <c:v>1.53668E-29</c:v>
                </c:pt>
                <c:pt idx="900">
                  <c:v>1.4371299999999999E-30</c:v>
                </c:pt>
                <c:pt idx="901">
                  <c:v>-1.06535E-29</c:v>
                </c:pt>
                <c:pt idx="902">
                  <c:v>-1.2346E-29</c:v>
                </c:pt>
                <c:pt idx="903">
                  <c:v>4.5579600000000001E-30</c:v>
                </c:pt>
                <c:pt idx="904">
                  <c:v>4.2990899999999998E-29</c:v>
                </c:pt>
                <c:pt idx="905">
                  <c:v>9.8538600000000004E-29</c:v>
                </c:pt>
                <c:pt idx="906">
                  <c:v>1.5322199999999999E-28</c:v>
                </c:pt>
                <c:pt idx="907">
                  <c:v>1.6610499999999999E-28</c:v>
                </c:pt>
                <c:pt idx="908">
                  <c:v>1.0123799999999999E-28</c:v>
                </c:pt>
                <c:pt idx="909">
                  <c:v>-2.7481699999999999E-29</c:v>
                </c:pt>
                <c:pt idx="910">
                  <c:v>-1.75865E-28</c:v>
                </c:pt>
                <c:pt idx="911">
                  <c:v>-3.1244099999999998E-28</c:v>
                </c:pt>
                <c:pt idx="912">
                  <c:v>-3.91992E-28</c:v>
                </c:pt>
                <c:pt idx="913">
                  <c:v>-3.3412499999999998E-28</c:v>
                </c:pt>
                <c:pt idx="914">
                  <c:v>-1.0654700000000001E-28</c:v>
                </c:pt>
                <c:pt idx="915">
                  <c:v>1.7948200000000001E-28</c:v>
                </c:pt>
                <c:pt idx="916">
                  <c:v>3.3395299999999999E-28</c:v>
                </c:pt>
                <c:pt idx="917">
                  <c:v>3.8270899999999999E-28</c:v>
                </c:pt>
                <c:pt idx="918">
                  <c:v>8.9222400000000006E-28</c:v>
                </c:pt>
                <c:pt idx="919">
                  <c:v>2.8243899999999999E-27</c:v>
                </c:pt>
                <c:pt idx="920">
                  <c:v>6.7300699999999993E-27</c:v>
                </c:pt>
                <c:pt idx="921">
                  <c:v>1.19994E-26</c:v>
                </c:pt>
                <c:pt idx="922">
                  <c:v>1.70226E-26</c:v>
                </c:pt>
                <c:pt idx="923">
                  <c:v>1.9686400000000001E-26</c:v>
                </c:pt>
                <c:pt idx="924">
                  <c:v>1.69658E-26</c:v>
                </c:pt>
                <c:pt idx="925">
                  <c:v>4.8710999999999997E-27</c:v>
                </c:pt>
                <c:pt idx="926">
                  <c:v>-1.9151199999999999E-26</c:v>
                </c:pt>
                <c:pt idx="927">
                  <c:v>-5.3200900000000003E-26</c:v>
                </c:pt>
                <c:pt idx="928">
                  <c:v>-8.9538199999999996E-26</c:v>
                </c:pt>
                <c:pt idx="929">
                  <c:v>-1.1412199999999999E-25</c:v>
                </c:pt>
                <c:pt idx="930">
                  <c:v>-1.09939E-25</c:v>
                </c:pt>
                <c:pt idx="931">
                  <c:v>-6.7228899999999995E-26</c:v>
                </c:pt>
                <c:pt idx="932">
                  <c:v>7.8339799999999999E-27</c:v>
                </c:pt>
                <c:pt idx="933">
                  <c:v>9.6166699999999999E-26</c:v>
                </c:pt>
                <c:pt idx="934">
                  <c:v>1.74338E-25</c:v>
                </c:pt>
                <c:pt idx="935">
                  <c:v>2.1611200000000002E-25</c:v>
                </c:pt>
                <c:pt idx="936">
                  <c:v>1.94776E-25</c:v>
                </c:pt>
                <c:pt idx="937">
                  <c:v>1.00022E-25</c:v>
                </c:pt>
                <c:pt idx="938">
                  <c:v>-5.1444599999999998E-26</c:v>
                </c:pt>
                <c:pt idx="939">
                  <c:v>-2.28668E-25</c:v>
                </c:pt>
                <c:pt idx="940">
                  <c:v>-3.88415E-25</c:v>
                </c:pt>
                <c:pt idx="941">
                  <c:v>-4.6747799999999999E-25</c:v>
                </c:pt>
                <c:pt idx="942">
                  <c:v>-4.1204E-25</c:v>
                </c:pt>
                <c:pt idx="943">
                  <c:v>-2.1354699999999998E-25</c:v>
                </c:pt>
                <c:pt idx="944">
                  <c:v>8.0437299999999994E-26</c:v>
                </c:pt>
                <c:pt idx="945">
                  <c:v>3.4800399999999999E-25</c:v>
                </c:pt>
                <c:pt idx="946">
                  <c:v>4.30057E-25</c:v>
                </c:pt>
                <c:pt idx="947">
                  <c:v>2.7584000000000002E-25</c:v>
                </c:pt>
                <c:pt idx="948">
                  <c:v>7.8010500000000003E-26</c:v>
                </c:pt>
                <c:pt idx="949">
                  <c:v>1.8047900000000001E-25</c:v>
                </c:pt>
                <c:pt idx="950">
                  <c:v>5.73022E-25</c:v>
                </c:pt>
                <c:pt idx="951">
                  <c:v>5.4263699999999999E-25</c:v>
                </c:pt>
                <c:pt idx="952">
                  <c:v>-7.7346699999999997E-25</c:v>
                </c:pt>
                <c:pt idx="953">
                  <c:v>-3.9275900000000001E-24</c:v>
                </c:pt>
                <c:pt idx="954">
                  <c:v>-9.1129300000000007E-24</c:v>
                </c:pt>
                <c:pt idx="955">
                  <c:v>-1.5355399999999999E-23</c:v>
                </c:pt>
                <c:pt idx="956">
                  <c:v>-2.1434499999999999E-23</c:v>
                </c:pt>
                <c:pt idx="957">
                  <c:v>-2.8874500000000001E-23</c:v>
                </c:pt>
                <c:pt idx="958">
                  <c:v>-3.93429E-23</c:v>
                </c:pt>
                <c:pt idx="959">
                  <c:v>-4.8827599999999997E-23</c:v>
                </c:pt>
                <c:pt idx="960">
                  <c:v>-5.0878600000000001E-23</c:v>
                </c:pt>
                <c:pt idx="961">
                  <c:v>-4.3370300000000002E-23</c:v>
                </c:pt>
                <c:pt idx="962">
                  <c:v>-2.7644900000000001E-23</c:v>
                </c:pt>
                <c:pt idx="963">
                  <c:v>-3.9377500000000002E-24</c:v>
                </c:pt>
                <c:pt idx="964">
                  <c:v>3.59353E-23</c:v>
                </c:pt>
                <c:pt idx="965">
                  <c:v>1.0945899999999999E-22</c:v>
                </c:pt>
                <c:pt idx="966">
                  <c:v>2.1996600000000001E-22</c:v>
                </c:pt>
                <c:pt idx="967">
                  <c:v>3.4192799999999998E-22</c:v>
                </c:pt>
                <c:pt idx="968">
                  <c:v>4.6272500000000004E-22</c:v>
                </c:pt>
                <c:pt idx="969">
                  <c:v>6.2792E-22</c:v>
                </c:pt>
                <c:pt idx="970">
                  <c:v>9.0449099999999993E-22</c:v>
                </c:pt>
                <c:pt idx="971">
                  <c:v>1.2956599999999999E-21</c:v>
                </c:pt>
                <c:pt idx="972">
                  <c:v>1.69133E-21</c:v>
                </c:pt>
                <c:pt idx="973">
                  <c:v>1.8228500000000001E-21</c:v>
                </c:pt>
                <c:pt idx="974">
                  <c:v>1.1176899999999999E-21</c:v>
                </c:pt>
                <c:pt idx="975">
                  <c:v>-1.3363300000000001E-21</c:v>
                </c:pt>
                <c:pt idx="976">
                  <c:v>-6.1870799999999998E-21</c:v>
                </c:pt>
                <c:pt idx="977">
                  <c:v>-1.28771E-20</c:v>
                </c:pt>
                <c:pt idx="978">
                  <c:v>-1.94737E-20</c:v>
                </c:pt>
                <c:pt idx="979">
                  <c:v>-2.2986100000000001E-20</c:v>
                </c:pt>
                <c:pt idx="980">
                  <c:v>-1.93374E-20</c:v>
                </c:pt>
                <c:pt idx="981">
                  <c:v>-4.4055700000000001E-21</c:v>
                </c:pt>
                <c:pt idx="982">
                  <c:v>2.31122E-20</c:v>
                </c:pt>
                <c:pt idx="983">
                  <c:v>5.8984200000000004E-20</c:v>
                </c:pt>
                <c:pt idx="984">
                  <c:v>9.0867199999999997E-20</c:v>
                </c:pt>
                <c:pt idx="985">
                  <c:v>9.6889000000000005E-20</c:v>
                </c:pt>
                <c:pt idx="986">
                  <c:v>5.1867200000000003E-20</c:v>
                </c:pt>
                <c:pt idx="987">
                  <c:v>-5.8269000000000001E-20</c:v>
                </c:pt>
                <c:pt idx="988">
                  <c:v>-2.2247300000000001E-19</c:v>
                </c:pt>
                <c:pt idx="989">
                  <c:v>-3.9708900000000002E-19</c:v>
                </c:pt>
                <c:pt idx="990">
                  <c:v>-5.0653899999999999E-19</c:v>
                </c:pt>
                <c:pt idx="991">
                  <c:v>-4.55486E-19</c:v>
                </c:pt>
                <c:pt idx="992">
                  <c:v>-1.5812400000000001E-19</c:v>
                </c:pt>
                <c:pt idx="993">
                  <c:v>4.1549099999999999E-19</c:v>
                </c:pt>
                <c:pt idx="994">
                  <c:v>1.1882E-18</c:v>
                </c:pt>
                <c:pt idx="995">
                  <c:v>1.9353E-18</c:v>
                </c:pt>
                <c:pt idx="996">
                  <c:v>2.3045500000000002E-18</c:v>
                </c:pt>
                <c:pt idx="997">
                  <c:v>1.9477199999999999E-18</c:v>
                </c:pt>
                <c:pt idx="998">
                  <c:v>6.6777300000000001E-19</c:v>
                </c:pt>
                <c:pt idx="999">
                  <c:v>-1.4951E-18</c:v>
                </c:pt>
                <c:pt idx="1000">
                  <c:v>-4.0866499999999997E-18</c:v>
                </c:pt>
                <c:pt idx="1001">
                  <c:v>-6.0206600000000001E-18</c:v>
                </c:pt>
                <c:pt idx="1002">
                  <c:v>-5.70604E-18</c:v>
                </c:pt>
                <c:pt idx="1003">
                  <c:v>-1.58581E-18</c:v>
                </c:pt>
                <c:pt idx="1004">
                  <c:v>7.0291700000000003E-18</c:v>
                </c:pt>
                <c:pt idx="1005">
                  <c:v>1.89197E-17</c:v>
                </c:pt>
                <c:pt idx="1006">
                  <c:v>3.0361799999999998E-17</c:v>
                </c:pt>
                <c:pt idx="1007">
                  <c:v>3.5526E-17</c:v>
                </c:pt>
                <c:pt idx="1008">
                  <c:v>2.7954700000000001E-17</c:v>
                </c:pt>
                <c:pt idx="1009">
                  <c:v>3.4448100000000001E-18</c:v>
                </c:pt>
                <c:pt idx="1010">
                  <c:v>-3.6717500000000002E-17</c:v>
                </c:pt>
                <c:pt idx="1011">
                  <c:v>-8.4335500000000002E-17</c:v>
                </c:pt>
                <c:pt idx="1012">
                  <c:v>-1.23425E-16</c:v>
                </c:pt>
                <c:pt idx="1013">
                  <c:v>-1.2994099999999999E-16</c:v>
                </c:pt>
                <c:pt idx="1014">
                  <c:v>-7.9041099999999998E-17</c:v>
                </c:pt>
                <c:pt idx="1015">
                  <c:v>3.9285100000000001E-17</c:v>
                </c:pt>
                <c:pt idx="1016">
                  <c:v>2.0718399999999999E-16</c:v>
                </c:pt>
                <c:pt idx="1017">
                  <c:v>3.7532100000000002E-16</c:v>
                </c:pt>
                <c:pt idx="1018">
                  <c:v>4.6527499999999995E-16</c:v>
                </c:pt>
                <c:pt idx="1019">
                  <c:v>3.79701E-16</c:v>
                </c:pt>
                <c:pt idx="1020">
                  <c:v>3.4978400000000002E-17</c:v>
                </c:pt>
                <c:pt idx="1021">
                  <c:v>-5.7970500000000002E-16</c:v>
                </c:pt>
                <c:pt idx="1022">
                  <c:v>-1.3484400000000001E-15</c:v>
                </c:pt>
                <c:pt idx="1023">
                  <c:v>-2.01533E-15</c:v>
                </c:pt>
                <c:pt idx="1024">
                  <c:v>-2.22727E-15</c:v>
                </c:pt>
                <c:pt idx="1025">
                  <c:v>-1.6422799999999999E-15</c:v>
                </c:pt>
                <c:pt idx="1026">
                  <c:v>-8.1600199999999998E-17</c:v>
                </c:pt>
                <c:pt idx="1027">
                  <c:v>2.3138400000000001E-15</c:v>
                </c:pt>
                <c:pt idx="1028">
                  <c:v>4.9386400000000001E-15</c:v>
                </c:pt>
                <c:pt idx="1029">
                  <c:v>6.6818500000000003E-15</c:v>
                </c:pt>
                <c:pt idx="1030">
                  <c:v>6.1869699999999996E-15</c:v>
                </c:pt>
                <c:pt idx="1031">
                  <c:v>2.4140299999999999E-15</c:v>
                </c:pt>
                <c:pt idx="1032">
                  <c:v>-4.7378900000000002E-15</c:v>
                </c:pt>
                <c:pt idx="1033">
                  <c:v>-1.39473E-14</c:v>
                </c:pt>
                <c:pt idx="1034">
                  <c:v>-2.21963E-14</c:v>
                </c:pt>
                <c:pt idx="1035">
                  <c:v>-2.4877700000000001E-14</c:v>
                </c:pt>
                <c:pt idx="1036">
                  <c:v>-1.69667E-14</c:v>
                </c:pt>
                <c:pt idx="1037">
                  <c:v>4.37147E-15</c:v>
                </c:pt>
                <c:pt idx="1038">
                  <c:v>3.7115700000000002E-14</c:v>
                </c:pt>
                <c:pt idx="1039">
                  <c:v>7.3154300000000005E-14</c:v>
                </c:pt>
                <c:pt idx="1040">
                  <c:v>9.8208999999999996E-14</c:v>
                </c:pt>
                <c:pt idx="1041">
                  <c:v>9.4033399999999998E-14</c:v>
                </c:pt>
                <c:pt idx="1042">
                  <c:v>4.4876800000000002E-14</c:v>
                </c:pt>
                <c:pt idx="1043">
                  <c:v>-5.3578099999999999E-14</c:v>
                </c:pt>
                <c:pt idx="1044">
                  <c:v>-1.8603799999999999E-13</c:v>
                </c:pt>
                <c:pt idx="1045">
                  <c:v>-3.1266599999999998E-13</c:v>
                </c:pt>
                <c:pt idx="1046">
                  <c:v>-3.73135E-13</c:v>
                </c:pt>
                <c:pt idx="1047">
                  <c:v>-3.0514E-13</c:v>
                </c:pt>
                <c:pt idx="1048">
                  <c:v>-7.3261099999999999E-14</c:v>
                </c:pt>
                <c:pt idx="1049">
                  <c:v>3.0399599999999998E-13</c:v>
                </c:pt>
                <c:pt idx="1050">
                  <c:v>7.4092800000000001E-13</c:v>
                </c:pt>
                <c:pt idx="1051">
                  <c:v>1.0872700000000001E-12</c:v>
                </c:pt>
                <c:pt idx="1052">
                  <c:v>1.15544E-12</c:v>
                </c:pt>
                <c:pt idx="1053">
                  <c:v>7.9150899999999995E-13</c:v>
                </c:pt>
                <c:pt idx="1054">
                  <c:v>-3.5954900000000002E-14</c:v>
                </c:pt>
                <c:pt idx="1055">
                  <c:v>-1.19031E-12</c:v>
                </c:pt>
                <c:pt idx="1056">
                  <c:v>-2.3593900000000001E-12</c:v>
                </c:pt>
                <c:pt idx="1057">
                  <c:v>-3.0599599999999998E-12</c:v>
                </c:pt>
                <c:pt idx="1058">
                  <c:v>-2.7476000000000001E-12</c:v>
                </c:pt>
                <c:pt idx="1059">
                  <c:v>-1.0792000000000001E-12</c:v>
                </c:pt>
                <c:pt idx="1060">
                  <c:v>1.8429300000000001E-12</c:v>
                </c:pt>
                <c:pt idx="1061">
                  <c:v>5.36241E-12</c:v>
                </c:pt>
                <c:pt idx="1062">
                  <c:v>8.2633399999999998E-12</c:v>
                </c:pt>
                <c:pt idx="1063">
                  <c:v>8.9754099999999992E-12</c:v>
                </c:pt>
                <c:pt idx="1064">
                  <c:v>6.0330400000000003E-12</c:v>
                </c:pt>
                <c:pt idx="1065">
                  <c:v>-1.3231699999999999E-12</c:v>
                </c:pt>
                <c:pt idx="1066">
                  <c:v>-1.23344E-11</c:v>
                </c:pt>
                <c:pt idx="1067">
                  <c:v>-2.4124900000000001E-11</c:v>
                </c:pt>
                <c:pt idx="1068">
                  <c:v>-3.2467299999999998E-11</c:v>
                </c:pt>
                <c:pt idx="1069">
                  <c:v>-3.3810300000000003E-11</c:v>
                </c:pt>
                <c:pt idx="1070">
                  <c:v>-2.6379599999999999E-11</c:v>
                </c:pt>
                <c:pt idx="1071">
                  <c:v>-9.5637799999999999E-12</c:v>
                </c:pt>
                <c:pt idx="1072">
                  <c:v>1.50676E-11</c:v>
                </c:pt>
                <c:pt idx="1073">
                  <c:v>3.9049599999999999E-11</c:v>
                </c:pt>
                <c:pt idx="1074">
                  <c:v>4.6416500000000002E-11</c:v>
                </c:pt>
                <c:pt idx="1075">
                  <c:v>2.4008799999999998E-11</c:v>
                </c:pt>
                <c:pt idx="1076">
                  <c:v>-2.8861199999999999E-11</c:v>
                </c:pt>
                <c:pt idx="1077">
                  <c:v>-1.01011E-10</c:v>
                </c:pt>
                <c:pt idx="1078">
                  <c:v>-1.6914100000000001E-10</c:v>
                </c:pt>
                <c:pt idx="1079">
                  <c:v>-1.9207599999999999E-10</c:v>
                </c:pt>
                <c:pt idx="1080">
                  <c:v>-1.17641E-10</c:v>
                </c:pt>
                <c:pt idx="1081">
                  <c:v>8.7452100000000003E-11</c:v>
                </c:pt>
                <c:pt idx="1082">
                  <c:v>4.0909900000000001E-10</c:v>
                </c:pt>
                <c:pt idx="1083">
                  <c:v>7.8699600000000004E-10</c:v>
                </c:pt>
                <c:pt idx="1084">
                  <c:v>1.12508E-9</c:v>
                </c:pt>
                <c:pt idx="1085">
                  <c:v>1.2917399999999999E-9</c:v>
                </c:pt>
                <c:pt idx="1086">
                  <c:v>1.1681900000000001E-9</c:v>
                </c:pt>
                <c:pt idx="1087">
                  <c:v>7.4412499999999995E-10</c:v>
                </c:pt>
                <c:pt idx="1088">
                  <c:v>1.3143699999999999E-10</c:v>
                </c:pt>
                <c:pt idx="1089">
                  <c:v>-5.2611199999999997E-10</c:v>
                </c:pt>
                <c:pt idx="1090">
                  <c:v>-1.14989E-9</c:v>
                </c:pt>
                <c:pt idx="1091">
                  <c:v>-1.7750600000000001E-9</c:v>
                </c:pt>
                <c:pt idx="1092">
                  <c:v>-2.4868199999999999E-9</c:v>
                </c:pt>
                <c:pt idx="1093">
                  <c:v>-3.2528999999999998E-9</c:v>
                </c:pt>
                <c:pt idx="1094">
                  <c:v>-3.8225799999999998E-9</c:v>
                </c:pt>
                <c:pt idx="1095">
                  <c:v>-3.95511E-9</c:v>
                </c:pt>
                <c:pt idx="1096">
                  <c:v>-4.0313700000000003E-9</c:v>
                </c:pt>
                <c:pt idx="1097">
                  <c:v>-5.0507499999999997E-9</c:v>
                </c:pt>
                <c:pt idx="1098">
                  <c:v>-7.2360299999999999E-9</c:v>
                </c:pt>
                <c:pt idx="1099">
                  <c:v>-9.1758199999999994E-9</c:v>
                </c:pt>
                <c:pt idx="1100">
                  <c:v>-9.0283099999999994E-9</c:v>
                </c:pt>
                <c:pt idx="1101">
                  <c:v>-5.5365499999999999E-9</c:v>
                </c:pt>
                <c:pt idx="1102">
                  <c:v>2.89934E-9</c:v>
                </c:pt>
                <c:pt idx="1103">
                  <c:v>1.9807099999999999E-8</c:v>
                </c:pt>
                <c:pt idx="1104">
                  <c:v>4.9678499999999997E-8</c:v>
                </c:pt>
                <c:pt idx="1105">
                  <c:v>9.1968999999999995E-8</c:v>
                </c:pt>
                <c:pt idx="1106">
                  <c:v>1.3701899999999999E-7</c:v>
                </c:pt>
                <c:pt idx="1107">
                  <c:v>1.71671E-7</c:v>
                </c:pt>
                <c:pt idx="1108">
                  <c:v>1.83736E-7</c:v>
                </c:pt>
                <c:pt idx="1109">
                  <c:v>1.6108000000000001E-7</c:v>
                </c:pt>
                <c:pt idx="1110">
                  <c:v>1.0080399999999999E-7</c:v>
                </c:pt>
                <c:pt idx="1111">
                  <c:v>1.80502E-8</c:v>
                </c:pt>
                <c:pt idx="1112">
                  <c:v>-6.28459E-8</c:v>
                </c:pt>
                <c:pt idx="1113">
                  <c:v>-1.1056199999999999E-7</c:v>
                </c:pt>
                <c:pt idx="1114">
                  <c:v>-6.1324800000000004E-8</c:v>
                </c:pt>
                <c:pt idx="1115">
                  <c:v>2.2562999999999999E-7</c:v>
                </c:pt>
                <c:pt idx="1116">
                  <c:v>9.7071199999999999E-7</c:v>
                </c:pt>
                <c:pt idx="1117">
                  <c:v>2.3087099999999999E-6</c:v>
                </c:pt>
                <c:pt idx="1118">
                  <c:v>4.0268899999999997E-6</c:v>
                </c:pt>
                <c:pt idx="1119">
                  <c:v>5.5620799999999999E-6</c:v>
                </c:pt>
                <c:pt idx="1120">
                  <c:v>6.34674E-6</c:v>
                </c:pt>
                <c:pt idx="1121">
                  <c:v>6.13268E-6</c:v>
                </c:pt>
                <c:pt idx="1122">
                  <c:v>5.0598000000000002E-6</c:v>
                </c:pt>
                <c:pt idx="1123">
                  <c:v>3.5852500000000001E-6</c:v>
                </c:pt>
                <c:pt idx="1124">
                  <c:v>2.24765E-6</c:v>
                </c:pt>
                <c:pt idx="1125">
                  <c:v>1.1207999999999999E-6</c:v>
                </c:pt>
                <c:pt idx="1126">
                  <c:v>-6.6262199999999999E-7</c:v>
                </c:pt>
                <c:pt idx="1127">
                  <c:v>-4.6771999999999999E-6</c:v>
                </c:pt>
                <c:pt idx="1128">
                  <c:v>-1.2416600000000001E-5</c:v>
                </c:pt>
                <c:pt idx="1129">
                  <c:v>-2.4799799999999999E-5</c:v>
                </c:pt>
                <c:pt idx="1130">
                  <c:v>-4.2258900000000003E-5</c:v>
                </c:pt>
                <c:pt idx="1131">
                  <c:v>-6.4816599999999999E-5</c:v>
                </c:pt>
                <c:pt idx="1132">
                  <c:v>-9.1796299999999994E-5</c:v>
                </c:pt>
                <c:pt idx="1133">
                  <c:v>-1.2167099999999999E-4</c:v>
                </c:pt>
                <c:pt idx="1134">
                  <c:v>-1.5252700000000001E-4</c:v>
                </c:pt>
                <c:pt idx="1135">
                  <c:v>-1.82709E-4</c:v>
                </c:pt>
                <c:pt idx="1136">
                  <c:v>-2.10891E-4</c:v>
                </c:pt>
                <c:pt idx="1137">
                  <c:v>-2.3560399999999999E-4</c:v>
                </c:pt>
                <c:pt idx="1138">
                  <c:v>-2.55123E-4</c:v>
                </c:pt>
                <c:pt idx="1139">
                  <c:v>-2.6810799999999997E-4</c:v>
                </c:pt>
                <c:pt idx="1140">
                  <c:v>-2.7425099999999999E-4</c:v>
                </c:pt>
                <c:pt idx="1141">
                  <c:v>-2.7399299999999999E-4</c:v>
                </c:pt>
                <c:pt idx="1142">
                  <c:v>-2.6755300000000002E-4</c:v>
                </c:pt>
                <c:pt idx="1143">
                  <c:v>-2.5438199999999999E-4</c:v>
                </c:pt>
                <c:pt idx="1144">
                  <c:v>-2.33537E-4</c:v>
                </c:pt>
                <c:pt idx="1145">
                  <c:v>-2.0425599999999999E-4</c:v>
                </c:pt>
                <c:pt idx="1146">
                  <c:v>-1.6617499999999999E-4</c:v>
                </c:pt>
                <c:pt idx="1147">
                  <c:v>-1.19669E-4</c:v>
                </c:pt>
                <c:pt idx="1148">
                  <c:v>-6.66404E-5</c:v>
                </c:pt>
                <c:pt idx="1149">
                  <c:v>-1.08594E-5</c:v>
                </c:pt>
                <c:pt idx="1150">
                  <c:v>4.2685799999999997E-5</c:v>
                </c:pt>
                <c:pt idx="1151">
                  <c:v>8.8449199999999993E-5</c:v>
                </c:pt>
                <c:pt idx="1152">
                  <c:v>1.2044000000000001E-4</c:v>
                </c:pt>
                <c:pt idx="1153">
                  <c:v>1.32986E-4</c:v>
                </c:pt>
                <c:pt idx="1154">
                  <c:v>1.22638E-4</c:v>
                </c:pt>
                <c:pt idx="1155">
                  <c:v>8.9262E-5</c:v>
                </c:pt>
                <c:pt idx="1156">
                  <c:v>3.4486000000000002E-5</c:v>
                </c:pt>
                <c:pt idx="1157">
                  <c:v>-4.0978400000000001E-5</c:v>
                </c:pt>
                <c:pt idx="1158">
                  <c:v>-1.3795600000000001E-4</c:v>
                </c:pt>
                <c:pt idx="1159">
                  <c:v>-2.5676200000000001E-4</c:v>
                </c:pt>
                <c:pt idx="1160">
                  <c:v>-3.9494299999999998E-4</c:v>
                </c:pt>
                <c:pt idx="1161">
                  <c:v>-5.4697800000000005E-4</c:v>
                </c:pt>
                <c:pt idx="1162">
                  <c:v>-7.0587899999999997E-4</c:v>
                </c:pt>
                <c:pt idx="1163">
                  <c:v>-8.65455E-4</c:v>
                </c:pt>
                <c:pt idx="1164">
                  <c:v>-1.0221200000000001E-3</c:v>
                </c:pt>
                <c:pt idx="1165">
                  <c:v>-1.1753899999999999E-3</c:v>
                </c:pt>
                <c:pt idx="1166">
                  <c:v>-1.3264699999999999E-3</c:v>
                </c:pt>
                <c:pt idx="1167">
                  <c:v>-1.4760699999999999E-3</c:v>
                </c:pt>
                <c:pt idx="1168">
                  <c:v>-1.6233300000000001E-3</c:v>
                </c:pt>
                <c:pt idx="1169">
                  <c:v>-1.7667500000000001E-3</c:v>
                </c:pt>
                <c:pt idx="1170">
                  <c:v>-1.9061099999999999E-3</c:v>
                </c:pt>
                <c:pt idx="1171">
                  <c:v>-2.0438000000000001E-3</c:v>
                </c:pt>
                <c:pt idx="1172">
                  <c:v>-2.1848900000000001E-3</c:v>
                </c:pt>
                <c:pt idx="1173">
                  <c:v>-2.3360899999999999E-3</c:v>
                </c:pt>
                <c:pt idx="1174">
                  <c:v>-2.5044400000000001E-3</c:v>
                </c:pt>
                <c:pt idx="1175">
                  <c:v>-2.6972400000000001E-3</c:v>
                </c:pt>
                <c:pt idx="1176">
                  <c:v>-2.92289E-3</c:v>
                </c:pt>
                <c:pt idx="1177">
                  <c:v>-3.1906299999999999E-3</c:v>
                </c:pt>
                <c:pt idx="1178">
                  <c:v>-3.5076399999999998E-3</c:v>
                </c:pt>
                <c:pt idx="1179">
                  <c:v>-3.8759900000000002E-3</c:v>
                </c:pt>
                <c:pt idx="1180">
                  <c:v>-4.2929099999999996E-3</c:v>
                </c:pt>
                <c:pt idx="1181">
                  <c:v>-4.7541900000000002E-3</c:v>
                </c:pt>
                <c:pt idx="1182">
                  <c:v>-5.2564400000000002E-3</c:v>
                </c:pt>
                <c:pt idx="1183">
                  <c:v>-5.7961799999999997E-3</c:v>
                </c:pt>
                <c:pt idx="1184">
                  <c:v>-6.36851E-3</c:v>
                </c:pt>
                <c:pt idx="1185">
                  <c:v>-6.9690400000000001E-3</c:v>
                </c:pt>
                <c:pt idx="1186">
                  <c:v>-7.5972000000000001E-3</c:v>
                </c:pt>
                <c:pt idx="1187">
                  <c:v>-8.2560299999999993E-3</c:v>
                </c:pt>
                <c:pt idx="1188">
                  <c:v>-8.9483700000000006E-3</c:v>
                </c:pt>
                <c:pt idx="1189">
                  <c:v>-9.6737200000000002E-3</c:v>
                </c:pt>
                <c:pt idx="1190" formatCode="General">
                  <c:v>-1.04285E-2</c:v>
                </c:pt>
                <c:pt idx="1191" formatCode="General">
                  <c:v>-1.12087E-2</c:v>
                </c:pt>
                <c:pt idx="1192" formatCode="General">
                  <c:v>-1.2012999999999999E-2</c:v>
                </c:pt>
                <c:pt idx="1193" formatCode="General">
                  <c:v>-1.2846E-2</c:v>
                </c:pt>
                <c:pt idx="1194" formatCode="General">
                  <c:v>-1.37178E-2</c:v>
                </c:pt>
                <c:pt idx="1195" formatCode="General">
                  <c:v>-1.4641400000000001E-2</c:v>
                </c:pt>
                <c:pt idx="1196" formatCode="General">
                  <c:v>-1.5629299999999999E-2</c:v>
                </c:pt>
                <c:pt idx="1197" formatCode="General">
                  <c:v>-1.6693599999999999E-2</c:v>
                </c:pt>
                <c:pt idx="1198" formatCode="General">
                  <c:v>-1.7847100000000001E-2</c:v>
                </c:pt>
                <c:pt idx="1199" formatCode="General">
                  <c:v>-1.9102399999999999E-2</c:v>
                </c:pt>
                <c:pt idx="1200" formatCode="General">
                  <c:v>-2.0468900000000002E-2</c:v>
                </c:pt>
                <c:pt idx="1201" formatCode="General">
                  <c:v>-2.1952200000000002E-2</c:v>
                </c:pt>
                <c:pt idx="1202" formatCode="General">
                  <c:v>-2.3556400000000002E-2</c:v>
                </c:pt>
                <c:pt idx="1203" formatCode="General">
                  <c:v>-2.5285599999999998E-2</c:v>
                </c:pt>
                <c:pt idx="1204" formatCode="General">
                  <c:v>-2.7141999999999999E-2</c:v>
                </c:pt>
                <c:pt idx="1205" formatCode="General">
                  <c:v>-2.9123400000000001E-2</c:v>
                </c:pt>
                <c:pt idx="1206" formatCode="General">
                  <c:v>-3.1221499999999999E-2</c:v>
                </c:pt>
                <c:pt idx="1207" formatCode="General">
                  <c:v>-3.34227E-2</c:v>
                </c:pt>
                <c:pt idx="1208" formatCode="General">
                  <c:v>-3.5709900000000003E-2</c:v>
                </c:pt>
                <c:pt idx="1209" formatCode="General">
                  <c:v>-3.8064399999999998E-2</c:v>
                </c:pt>
                <c:pt idx="1210" formatCode="General">
                  <c:v>-4.0468999999999998E-2</c:v>
                </c:pt>
                <c:pt idx="1211" formatCode="General">
                  <c:v>-4.2907599999999997E-2</c:v>
                </c:pt>
                <c:pt idx="1212" formatCode="General">
                  <c:v>-4.5365299999999997E-2</c:v>
                </c:pt>
                <c:pt idx="1213" formatCode="General">
                  <c:v>-4.7828700000000002E-2</c:v>
                </c:pt>
                <c:pt idx="1214" formatCode="General">
                  <c:v>-5.0288300000000001E-2</c:v>
                </c:pt>
                <c:pt idx="1215" formatCode="General">
                  <c:v>-5.2738699999999999E-2</c:v>
                </c:pt>
                <c:pt idx="1216" formatCode="General">
                  <c:v>-5.5176500000000003E-2</c:v>
                </c:pt>
                <c:pt idx="1217" formatCode="General">
                  <c:v>-5.7597000000000002E-2</c:v>
                </c:pt>
                <c:pt idx="1218" formatCode="General">
                  <c:v>-5.9994699999999998E-2</c:v>
                </c:pt>
                <c:pt idx="1219" formatCode="General">
                  <c:v>-6.2364900000000001E-2</c:v>
                </c:pt>
                <c:pt idx="1220" formatCode="General">
                  <c:v>-6.4706399999999997E-2</c:v>
                </c:pt>
                <c:pt idx="1221" formatCode="General">
                  <c:v>-6.7020700000000002E-2</c:v>
                </c:pt>
                <c:pt idx="1222" formatCode="General">
                  <c:v>-6.93111E-2</c:v>
                </c:pt>
                <c:pt idx="1223" formatCode="General">
                  <c:v>-7.1579699999999996E-2</c:v>
                </c:pt>
                <c:pt idx="1224" formatCode="General">
                  <c:v>-7.3827400000000001E-2</c:v>
                </c:pt>
                <c:pt idx="1225" formatCode="General">
                  <c:v>-7.6054800000000006E-2</c:v>
                </c:pt>
                <c:pt idx="1226" formatCode="General">
                  <c:v>-7.8264299999999995E-2</c:v>
                </c:pt>
                <c:pt idx="1227" formatCode="General">
                  <c:v>-8.0460699999999996E-2</c:v>
                </c:pt>
                <c:pt idx="1228" formatCode="General">
                  <c:v>-8.2647700000000004E-2</c:v>
                </c:pt>
                <c:pt idx="1229" formatCode="General">
                  <c:v>-8.4826200000000004E-2</c:v>
                </c:pt>
                <c:pt idx="1230" formatCode="General">
                  <c:v>-8.6994199999999994E-2</c:v>
                </c:pt>
                <c:pt idx="1231" formatCode="General">
                  <c:v>-8.9148699999999997E-2</c:v>
                </c:pt>
                <c:pt idx="1232" formatCode="General">
                  <c:v>-9.1287199999999999E-2</c:v>
                </c:pt>
                <c:pt idx="1233" formatCode="General">
                  <c:v>-9.3407100000000007E-2</c:v>
                </c:pt>
                <c:pt idx="1234" formatCode="General">
                  <c:v>-9.5505599999999996E-2</c:v>
                </c:pt>
                <c:pt idx="1235" formatCode="General">
                  <c:v>-9.7578899999999996E-2</c:v>
                </c:pt>
                <c:pt idx="1236" formatCode="General">
                  <c:v>-9.96224E-2</c:v>
                </c:pt>
                <c:pt idx="1237" formatCode="General">
                  <c:v>-0.101632</c:v>
                </c:pt>
                <c:pt idx="1238" formatCode="General">
                  <c:v>-0.103605</c:v>
                </c:pt>
                <c:pt idx="1239" formatCode="General">
                  <c:v>-0.105535</c:v>
                </c:pt>
                <c:pt idx="1240" formatCode="General">
                  <c:v>-0.107419</c:v>
                </c:pt>
                <c:pt idx="1241" formatCode="General">
                  <c:v>-0.109251</c:v>
                </c:pt>
                <c:pt idx="1242" formatCode="General">
                  <c:v>-0.11103300000000001</c:v>
                </c:pt>
                <c:pt idx="1243" formatCode="General">
                  <c:v>-0.11276600000000001</c:v>
                </c:pt>
                <c:pt idx="1244" formatCode="General">
                  <c:v>-0.114457</c:v>
                </c:pt>
                <c:pt idx="1245" formatCode="General">
                  <c:v>-0.11611</c:v>
                </c:pt>
                <c:pt idx="1246" formatCode="General">
                  <c:v>-0.117729</c:v>
                </c:pt>
                <c:pt idx="1247" formatCode="General">
                  <c:v>-0.11931799999999999</c:v>
                </c:pt>
                <c:pt idx="1248" formatCode="General">
                  <c:v>-0.12088400000000001</c:v>
                </c:pt>
                <c:pt idx="1249" formatCode="General">
                  <c:v>-0.122436</c:v>
                </c:pt>
                <c:pt idx="1250" formatCode="General">
                  <c:v>-0.123989</c:v>
                </c:pt>
                <c:pt idx="1251" formatCode="General">
                  <c:v>-0.125556</c:v>
                </c:pt>
                <c:pt idx="1252" formatCode="General">
                  <c:v>-0.12714400000000001</c:v>
                </c:pt>
                <c:pt idx="1253" formatCode="General">
                  <c:v>-0.12875500000000001</c:v>
                </c:pt>
                <c:pt idx="1254" formatCode="General">
                  <c:v>-0.130383</c:v>
                </c:pt>
                <c:pt idx="1255" formatCode="General">
                  <c:v>-0.13201599999999999</c:v>
                </c:pt>
                <c:pt idx="1256" formatCode="General">
                  <c:v>-0.13364000000000001</c:v>
                </c:pt>
                <c:pt idx="1257" formatCode="General">
                  <c:v>-0.13523199999999999</c:v>
                </c:pt>
                <c:pt idx="1258" formatCode="General">
                  <c:v>-0.136768</c:v>
                </c:pt>
                <c:pt idx="1259" formatCode="General">
                  <c:v>-0.13821900000000001</c:v>
                </c:pt>
                <c:pt idx="1260" formatCode="General">
                  <c:v>-0.13955899999999999</c:v>
                </c:pt>
                <c:pt idx="1261" formatCode="General">
                  <c:v>-0.14077100000000001</c:v>
                </c:pt>
                <c:pt idx="1262" formatCode="General">
                  <c:v>-0.141843</c:v>
                </c:pt>
                <c:pt idx="1263" formatCode="General">
                  <c:v>-0.14276800000000001</c:v>
                </c:pt>
                <c:pt idx="1264" formatCode="General">
                  <c:v>-0.143535</c:v>
                </c:pt>
                <c:pt idx="1265" formatCode="General">
                  <c:v>-0.14413300000000001</c:v>
                </c:pt>
                <c:pt idx="1266" formatCode="General">
                  <c:v>-0.14455799999999999</c:v>
                </c:pt>
                <c:pt idx="1267" formatCode="General">
                  <c:v>-0.144812</c:v>
                </c:pt>
                <c:pt idx="1268" formatCode="General">
                  <c:v>-0.14490400000000001</c:v>
                </c:pt>
                <c:pt idx="1269" formatCode="General">
                  <c:v>-0.14484900000000001</c:v>
                </c:pt>
                <c:pt idx="1270" formatCode="General">
                  <c:v>-0.14465700000000001</c:v>
                </c:pt>
                <c:pt idx="1271" formatCode="General">
                  <c:v>-0.144342</c:v>
                </c:pt>
                <c:pt idx="1272" formatCode="General">
                  <c:v>-0.14391599999999999</c:v>
                </c:pt>
                <c:pt idx="1273" formatCode="General">
                  <c:v>-0.14338999999999999</c:v>
                </c:pt>
                <c:pt idx="1274" formatCode="General">
                  <c:v>-0.14277300000000001</c:v>
                </c:pt>
                <c:pt idx="1275" formatCode="General">
                  <c:v>-0.142071</c:v>
                </c:pt>
                <c:pt idx="1276" formatCode="General">
                  <c:v>-0.14128399999999999</c:v>
                </c:pt>
                <c:pt idx="1277" formatCode="General">
                  <c:v>-0.14041300000000001</c:v>
                </c:pt>
                <c:pt idx="1278" formatCode="General">
                  <c:v>-0.139458</c:v>
                </c:pt>
                <c:pt idx="1279" formatCode="General">
                  <c:v>-0.13841600000000001</c:v>
                </c:pt>
                <c:pt idx="1280" formatCode="General">
                  <c:v>-0.13728199999999999</c:v>
                </c:pt>
                <c:pt idx="1281" formatCode="General">
                  <c:v>-0.136047</c:v>
                </c:pt>
                <c:pt idx="1282" formatCode="General">
                  <c:v>-0.13470599999999999</c:v>
                </c:pt>
                <c:pt idx="1283" formatCode="General">
                  <c:v>-0.13325600000000001</c:v>
                </c:pt>
                <c:pt idx="1284" formatCode="General">
                  <c:v>-0.13169600000000001</c:v>
                </c:pt>
                <c:pt idx="1285" formatCode="General">
                  <c:v>-0.130022</c:v>
                </c:pt>
                <c:pt idx="1286" formatCode="General">
                  <c:v>-0.12823200000000001</c:v>
                </c:pt>
                <c:pt idx="1287" formatCode="General">
                  <c:v>-0.12632399999999999</c:v>
                </c:pt>
                <c:pt idx="1288" formatCode="General">
                  <c:v>-0.12429999999999999</c:v>
                </c:pt>
                <c:pt idx="1289" formatCode="General">
                  <c:v>-0.122165</c:v>
                </c:pt>
                <c:pt idx="1290" formatCode="General">
                  <c:v>-0.119923</c:v>
                </c:pt>
                <c:pt idx="1291" formatCode="General">
                  <c:v>-0.11758399999999999</c:v>
                </c:pt>
                <c:pt idx="1292" formatCode="General">
                  <c:v>-0.115162</c:v>
                </c:pt>
                <c:pt idx="1293" formatCode="General">
                  <c:v>-0.112673</c:v>
                </c:pt>
                <c:pt idx="1294" formatCode="General">
                  <c:v>-0.110137</c:v>
                </c:pt>
                <c:pt idx="1295" formatCode="General">
                  <c:v>-0.107568</c:v>
                </c:pt>
                <c:pt idx="1296" formatCode="General">
                  <c:v>-0.104979</c:v>
                </c:pt>
                <c:pt idx="1297" formatCode="General">
                  <c:v>-0.10238</c:v>
                </c:pt>
                <c:pt idx="1298" formatCode="General">
                  <c:v>-9.9781900000000007E-2</c:v>
                </c:pt>
                <c:pt idx="1299" formatCode="General">
                  <c:v>-9.7197000000000006E-2</c:v>
                </c:pt>
                <c:pt idx="1300" formatCode="General">
                  <c:v>-9.4634499999999996E-2</c:v>
                </c:pt>
                <c:pt idx="1301" formatCode="General">
                  <c:v>-9.2099299999999995E-2</c:v>
                </c:pt>
                <c:pt idx="1302" formatCode="General">
                  <c:v>-8.9592099999999994E-2</c:v>
                </c:pt>
                <c:pt idx="1303" formatCode="General">
                  <c:v>-8.7109000000000006E-2</c:v>
                </c:pt>
                <c:pt idx="1304" formatCode="General">
                  <c:v>-8.4640999999999994E-2</c:v>
                </c:pt>
                <c:pt idx="1305" formatCode="General">
                  <c:v>-8.2175899999999996E-2</c:v>
                </c:pt>
                <c:pt idx="1306" formatCode="General">
                  <c:v>-7.9701099999999997E-2</c:v>
                </c:pt>
                <c:pt idx="1307" formatCode="General">
                  <c:v>-7.7203999999999995E-2</c:v>
                </c:pt>
                <c:pt idx="1308" formatCode="General">
                  <c:v>-7.4671899999999999E-2</c:v>
                </c:pt>
                <c:pt idx="1309" formatCode="General">
                  <c:v>-7.2092299999999998E-2</c:v>
                </c:pt>
                <c:pt idx="1310" formatCode="General">
                  <c:v>-6.9455000000000003E-2</c:v>
                </c:pt>
                <c:pt idx="1311" formatCode="General">
                  <c:v>-6.6753699999999999E-2</c:v>
                </c:pt>
                <c:pt idx="1312" formatCode="General">
                  <c:v>-6.3985500000000001E-2</c:v>
                </c:pt>
                <c:pt idx="1313" formatCode="General">
                  <c:v>-6.1149700000000001E-2</c:v>
                </c:pt>
                <c:pt idx="1314" formatCode="General">
                  <c:v>-5.8247399999999998E-2</c:v>
                </c:pt>
                <c:pt idx="1315" formatCode="General">
                  <c:v>-5.5280700000000002E-2</c:v>
                </c:pt>
                <c:pt idx="1316" formatCode="General">
                  <c:v>-5.2254700000000001E-2</c:v>
                </c:pt>
                <c:pt idx="1317" formatCode="General">
                  <c:v>-4.9178399999999997E-2</c:v>
                </c:pt>
                <c:pt idx="1318" formatCode="General">
                  <c:v>-4.6064099999999997E-2</c:v>
                </c:pt>
                <c:pt idx="1319" formatCode="General">
                  <c:v>-4.2925900000000003E-2</c:v>
                </c:pt>
                <c:pt idx="1320" formatCode="General">
                  <c:v>-3.9778800000000003E-2</c:v>
                </c:pt>
                <c:pt idx="1321" formatCode="General">
                  <c:v>-3.6639400000000003E-2</c:v>
                </c:pt>
                <c:pt idx="1322" formatCode="General">
                  <c:v>-3.3525399999999997E-2</c:v>
                </c:pt>
                <c:pt idx="1323" formatCode="General">
                  <c:v>-3.0453999999999998E-2</c:v>
                </c:pt>
                <c:pt idx="1324" formatCode="General">
                  <c:v>-2.7440300000000001E-2</c:v>
                </c:pt>
                <c:pt idx="1325" formatCode="General">
                  <c:v>-2.4497600000000001E-2</c:v>
                </c:pt>
                <c:pt idx="1326" formatCode="General">
                  <c:v>-2.1638399999999999E-2</c:v>
                </c:pt>
                <c:pt idx="1327" formatCode="General">
                  <c:v>-1.88731E-2</c:v>
                </c:pt>
                <c:pt idx="1328" formatCode="General">
                  <c:v>-1.6208E-2</c:v>
                </c:pt>
                <c:pt idx="1329" formatCode="General">
                  <c:v>-1.3644399999999999E-2</c:v>
                </c:pt>
                <c:pt idx="1330" formatCode="General">
                  <c:v>-1.11783E-2</c:v>
                </c:pt>
                <c:pt idx="1331">
                  <c:v>-8.80242E-3</c:v>
                </c:pt>
                <c:pt idx="1332">
                  <c:v>-6.5066400000000002E-3</c:v>
                </c:pt>
                <c:pt idx="1333">
                  <c:v>-4.27956E-3</c:v>
                </c:pt>
                <c:pt idx="1334">
                  <c:v>-2.1092300000000001E-3</c:v>
                </c:pt>
                <c:pt idx="1335">
                  <c:v>1.59324E-5</c:v>
                </c:pt>
                <c:pt idx="1336">
                  <c:v>2.1065400000000001E-3</c:v>
                </c:pt>
                <c:pt idx="1337">
                  <c:v>4.1717100000000003E-3</c:v>
                </c:pt>
                <c:pt idx="1338">
                  <c:v>6.2184900000000001E-3</c:v>
                </c:pt>
                <c:pt idx="1339">
                  <c:v>8.2514600000000004E-3</c:v>
                </c:pt>
                <c:pt idx="1340" formatCode="General">
                  <c:v>1.0272399999999999E-2</c:v>
                </c:pt>
                <c:pt idx="1341" formatCode="General">
                  <c:v>1.22805E-2</c:v>
                </c:pt>
                <c:pt idx="1342" formatCode="General">
                  <c:v>1.4271799999999999E-2</c:v>
                </c:pt>
                <c:pt idx="1343" formatCode="General">
                  <c:v>1.62395E-2</c:v>
                </c:pt>
                <c:pt idx="1344" formatCode="General">
                  <c:v>1.81738E-2</c:v>
                </c:pt>
                <c:pt idx="1345" formatCode="General">
                  <c:v>2.00632E-2</c:v>
                </c:pt>
                <c:pt idx="1346" formatCode="General">
                  <c:v>2.1895299999999999E-2</c:v>
                </c:pt>
                <c:pt idx="1347" formatCode="General">
                  <c:v>2.3657899999999999E-2</c:v>
                </c:pt>
                <c:pt idx="1348" formatCode="General">
                  <c:v>2.5339299999999999E-2</c:v>
                </c:pt>
                <c:pt idx="1349" formatCode="General">
                  <c:v>2.69292E-2</c:v>
                </c:pt>
                <c:pt idx="1350" formatCode="General">
                  <c:v>2.84196E-2</c:v>
                </c:pt>
                <c:pt idx="1351" formatCode="General">
                  <c:v>2.9805999999999999E-2</c:v>
                </c:pt>
                <c:pt idx="1352" formatCode="General">
                  <c:v>3.1087400000000001E-2</c:v>
                </c:pt>
                <c:pt idx="1353" formatCode="General">
                  <c:v>3.2266099999999999E-2</c:v>
                </c:pt>
                <c:pt idx="1354" formatCode="General">
                  <c:v>3.33472E-2</c:v>
                </c:pt>
                <c:pt idx="1355" formatCode="General">
                  <c:v>3.4338300000000002E-2</c:v>
                </c:pt>
                <c:pt idx="1356" formatCode="General">
                  <c:v>3.5249700000000002E-2</c:v>
                </c:pt>
                <c:pt idx="1357" formatCode="General">
                  <c:v>3.6093300000000002E-2</c:v>
                </c:pt>
                <c:pt idx="1358" formatCode="General">
                  <c:v>3.68816E-2</c:v>
                </c:pt>
                <c:pt idx="1359" formatCode="General">
                  <c:v>3.7627000000000001E-2</c:v>
                </c:pt>
                <c:pt idx="1360" formatCode="General">
                  <c:v>3.8341600000000003E-2</c:v>
                </c:pt>
                <c:pt idx="1361" formatCode="General">
                  <c:v>3.9036500000000002E-2</c:v>
                </c:pt>
                <c:pt idx="1362" formatCode="General">
                  <c:v>3.9720900000000003E-2</c:v>
                </c:pt>
                <c:pt idx="1363" formatCode="General">
                  <c:v>4.0400999999999999E-2</c:v>
                </c:pt>
                <c:pt idx="1364" formatCode="General">
                  <c:v>4.1079200000000003E-2</c:v>
                </c:pt>
                <c:pt idx="1365" formatCode="General">
                  <c:v>4.1753999999999999E-2</c:v>
                </c:pt>
                <c:pt idx="1366" formatCode="General">
                  <c:v>4.2419900000000003E-2</c:v>
                </c:pt>
                <c:pt idx="1367" formatCode="General">
                  <c:v>4.3067000000000001E-2</c:v>
                </c:pt>
                <c:pt idx="1368" formatCode="General">
                  <c:v>4.3681200000000003E-2</c:v>
                </c:pt>
                <c:pt idx="1369" formatCode="General">
                  <c:v>4.4243600000000001E-2</c:v>
                </c:pt>
                <c:pt idx="1370" formatCode="General">
                  <c:v>4.4731399999999998E-2</c:v>
                </c:pt>
                <c:pt idx="1371" formatCode="General">
                  <c:v>4.5119899999999998E-2</c:v>
                </c:pt>
                <c:pt idx="1372" formatCode="General">
                  <c:v>4.53842E-2</c:v>
                </c:pt>
                <c:pt idx="1373" formatCode="General">
                  <c:v>4.5499100000000001E-2</c:v>
                </c:pt>
                <c:pt idx="1374" formatCode="General">
                  <c:v>4.5437900000000003E-2</c:v>
                </c:pt>
                <c:pt idx="1375" formatCode="General">
                  <c:v>4.5173400000000002E-2</c:v>
                </c:pt>
                <c:pt idx="1376" formatCode="General">
                  <c:v>4.4680900000000003E-2</c:v>
                </c:pt>
                <c:pt idx="1377" formatCode="General">
                  <c:v>4.39417E-2</c:v>
                </c:pt>
                <c:pt idx="1378" formatCode="General">
                  <c:v>4.2944200000000002E-2</c:v>
                </c:pt>
                <c:pt idx="1379" formatCode="General">
                  <c:v>4.1681799999999998E-2</c:v>
                </c:pt>
                <c:pt idx="1380" formatCode="General">
                  <c:v>4.0150100000000001E-2</c:v>
                </c:pt>
                <c:pt idx="1381" formatCode="General">
                  <c:v>3.8348199999999999E-2</c:v>
                </c:pt>
                <c:pt idx="1382" formatCode="General">
                  <c:v>3.62817E-2</c:v>
                </c:pt>
                <c:pt idx="1383" formatCode="General">
                  <c:v>3.3964500000000002E-2</c:v>
                </c:pt>
                <c:pt idx="1384" formatCode="General">
                  <c:v>3.1416399999999997E-2</c:v>
                </c:pt>
                <c:pt idx="1385" formatCode="General">
                  <c:v>2.8659199999999999E-2</c:v>
                </c:pt>
                <c:pt idx="1386" formatCode="General">
                  <c:v>2.5715499999999999E-2</c:v>
                </c:pt>
                <c:pt idx="1387" formatCode="General">
                  <c:v>2.26103E-2</c:v>
                </c:pt>
                <c:pt idx="1388" formatCode="General">
                  <c:v>1.9370999999999999E-2</c:v>
                </c:pt>
                <c:pt idx="1389" formatCode="General">
                  <c:v>1.6024500000000001E-2</c:v>
                </c:pt>
                <c:pt idx="1390" formatCode="General">
                  <c:v>1.25942E-2</c:v>
                </c:pt>
                <c:pt idx="1391">
                  <c:v>9.0962000000000005E-3</c:v>
                </c:pt>
                <c:pt idx="1392">
                  <c:v>5.5379399999999999E-3</c:v>
                </c:pt>
                <c:pt idx="1393">
                  <c:v>1.91968E-3</c:v>
                </c:pt>
                <c:pt idx="1394">
                  <c:v>-1.7615199999999999E-3</c:v>
                </c:pt>
                <c:pt idx="1395">
                  <c:v>-5.50827E-3</c:v>
                </c:pt>
                <c:pt idx="1396">
                  <c:v>-9.3228600000000005E-3</c:v>
                </c:pt>
                <c:pt idx="1397" formatCode="General">
                  <c:v>-1.3209800000000001E-2</c:v>
                </c:pt>
                <c:pt idx="1398" formatCode="General">
                  <c:v>-1.7177700000000001E-2</c:v>
                </c:pt>
                <c:pt idx="1399" formatCode="General">
                  <c:v>-2.1238199999999999E-2</c:v>
                </c:pt>
                <c:pt idx="1400" formatCode="General">
                  <c:v>-2.5402899999999999E-2</c:v>
                </c:pt>
                <c:pt idx="1401" formatCode="General">
                  <c:v>-2.96803E-2</c:v>
                </c:pt>
                <c:pt idx="1402" formatCode="General">
                  <c:v>-3.4074899999999998E-2</c:v>
                </c:pt>
                <c:pt idx="1403" formatCode="General">
                  <c:v>-3.8588400000000002E-2</c:v>
                </c:pt>
                <c:pt idx="1404" formatCode="General">
                  <c:v>-4.3219899999999999E-2</c:v>
                </c:pt>
                <c:pt idx="1405" formatCode="General">
                  <c:v>-4.7963699999999998E-2</c:v>
                </c:pt>
                <c:pt idx="1406" formatCode="General">
                  <c:v>-5.2807800000000002E-2</c:v>
                </c:pt>
                <c:pt idx="1407" formatCode="General">
                  <c:v>-5.7734199999999999E-2</c:v>
                </c:pt>
                <c:pt idx="1408" formatCode="General">
                  <c:v>-6.2722399999999998E-2</c:v>
                </c:pt>
                <c:pt idx="1409" formatCode="General">
                  <c:v>-6.7750000000000005E-2</c:v>
                </c:pt>
                <c:pt idx="1410" formatCode="General">
                  <c:v>-7.2791800000000004E-2</c:v>
                </c:pt>
                <c:pt idx="1411" formatCode="General">
                  <c:v>-7.7818499999999999E-2</c:v>
                </c:pt>
                <c:pt idx="1412" formatCode="General">
                  <c:v>-8.2796999999999996E-2</c:v>
                </c:pt>
                <c:pt idx="1413" formatCode="General">
                  <c:v>-8.7693099999999996E-2</c:v>
                </c:pt>
                <c:pt idx="1414" formatCode="General">
                  <c:v>-9.2478099999999994E-2</c:v>
                </c:pt>
                <c:pt idx="1415" formatCode="General">
                  <c:v>-9.7134600000000001E-2</c:v>
                </c:pt>
                <c:pt idx="1416" formatCode="General">
                  <c:v>-0.101658</c:v>
                </c:pt>
                <c:pt idx="1417" formatCode="General">
                  <c:v>-0.10605100000000001</c:v>
                </c:pt>
                <c:pt idx="1418" formatCode="General">
                  <c:v>-0.11032</c:v>
                </c:pt>
                <c:pt idx="1419" formatCode="General">
                  <c:v>-0.114479</c:v>
                </c:pt>
                <c:pt idx="1420" formatCode="General">
                  <c:v>-0.118544</c:v>
                </c:pt>
                <c:pt idx="1421" formatCode="General">
                  <c:v>-0.122545</c:v>
                </c:pt>
                <c:pt idx="1422" formatCode="General">
                  <c:v>-0.12651299999999999</c:v>
                </c:pt>
                <c:pt idx="1423" formatCode="General">
                  <c:v>-0.13047800000000001</c:v>
                </c:pt>
                <c:pt idx="1424" formatCode="General">
                  <c:v>-0.134464</c:v>
                </c:pt>
                <c:pt idx="1425" formatCode="General">
                  <c:v>-0.138489</c:v>
                </c:pt>
                <c:pt idx="1426" formatCode="General">
                  <c:v>-0.142567</c:v>
                </c:pt>
                <c:pt idx="1427" formatCode="General">
                  <c:v>-0.14671100000000001</c:v>
                </c:pt>
                <c:pt idx="1428" formatCode="General">
                  <c:v>-0.15093200000000001</c:v>
                </c:pt>
                <c:pt idx="1429" formatCode="General">
                  <c:v>-0.15523500000000001</c:v>
                </c:pt>
                <c:pt idx="1430" formatCode="General">
                  <c:v>-0.15961800000000001</c:v>
                </c:pt>
                <c:pt idx="1431" formatCode="General">
                  <c:v>-0.16406999999999999</c:v>
                </c:pt>
                <c:pt idx="1432" formatCode="General">
                  <c:v>-0.168571</c:v>
                </c:pt>
                <c:pt idx="1433" formatCode="General">
                  <c:v>-0.173096</c:v>
                </c:pt>
                <c:pt idx="1434" formatCode="General">
                  <c:v>-0.177619</c:v>
                </c:pt>
                <c:pt idx="1435" formatCode="General">
                  <c:v>-0.182113</c:v>
                </c:pt>
                <c:pt idx="1436" formatCode="General">
                  <c:v>-0.18654599999999999</c:v>
                </c:pt>
                <c:pt idx="1437" formatCode="General">
                  <c:v>-0.19087899999999999</c:v>
                </c:pt>
                <c:pt idx="1438" formatCode="General">
                  <c:v>-0.195074</c:v>
                </c:pt>
                <c:pt idx="1439" formatCode="General">
                  <c:v>-0.199102</c:v>
                </c:pt>
                <c:pt idx="1440" formatCode="General">
                  <c:v>-0.20293900000000001</c:v>
                </c:pt>
                <c:pt idx="1441" formatCode="General">
                  <c:v>-0.206564</c:v>
                </c:pt>
                <c:pt idx="1442" formatCode="General">
                  <c:v>-0.20995800000000001</c:v>
                </c:pt>
                <c:pt idx="1443" formatCode="General">
                  <c:v>-0.213118</c:v>
                </c:pt>
                <c:pt idx="1444" formatCode="General">
                  <c:v>-0.216061</c:v>
                </c:pt>
                <c:pt idx="1445" formatCode="General">
                  <c:v>-0.21882299999999999</c:v>
                </c:pt>
                <c:pt idx="1446" formatCode="General">
                  <c:v>-0.22143399999999999</c:v>
                </c:pt>
                <c:pt idx="1447" formatCode="General">
                  <c:v>-0.223909</c:v>
                </c:pt>
                <c:pt idx="1448" formatCode="General">
                  <c:v>-0.22625600000000001</c:v>
                </c:pt>
                <c:pt idx="1449" formatCode="General">
                  <c:v>-0.22849700000000001</c:v>
                </c:pt>
                <c:pt idx="1450" formatCode="General">
                  <c:v>-0.23066800000000001</c:v>
                </c:pt>
                <c:pt idx="1451" formatCode="General">
                  <c:v>-0.23280000000000001</c:v>
                </c:pt>
                <c:pt idx="1452" formatCode="General">
                  <c:v>-0.23491400000000001</c:v>
                </c:pt>
                <c:pt idx="1453" formatCode="General">
                  <c:v>-0.237015</c:v>
                </c:pt>
                <c:pt idx="1454" formatCode="General">
                  <c:v>-0.23910600000000001</c:v>
                </c:pt>
                <c:pt idx="1455" formatCode="General">
                  <c:v>-0.24118999999999999</c:v>
                </c:pt>
                <c:pt idx="1456" formatCode="General">
                  <c:v>-0.24326300000000001</c:v>
                </c:pt>
                <c:pt idx="1457" formatCode="General">
                  <c:v>-0.245314</c:v>
                </c:pt>
                <c:pt idx="1458" formatCode="General">
                  <c:v>-0.24732499999999999</c:v>
                </c:pt>
                <c:pt idx="1459" formatCode="General">
                  <c:v>-0.249274</c:v>
                </c:pt>
                <c:pt idx="1460" formatCode="General">
                  <c:v>-0.25113099999999999</c:v>
                </c:pt>
                <c:pt idx="1461" formatCode="General">
                  <c:v>-0.252855</c:v>
                </c:pt>
                <c:pt idx="1462" formatCode="General">
                  <c:v>-0.25440299999999999</c:v>
                </c:pt>
                <c:pt idx="1463" formatCode="General">
                  <c:v>-0.25574200000000002</c:v>
                </c:pt>
                <c:pt idx="1464" formatCode="General">
                  <c:v>-0.25685599999999997</c:v>
                </c:pt>
                <c:pt idx="1465" formatCode="General">
                  <c:v>-0.25773800000000002</c:v>
                </c:pt>
                <c:pt idx="1466" formatCode="General">
                  <c:v>-0.25839000000000001</c:v>
                </c:pt>
                <c:pt idx="1467" formatCode="General">
                  <c:v>-0.25881599999999999</c:v>
                </c:pt>
                <c:pt idx="1468" formatCode="General">
                  <c:v>-0.25903100000000001</c:v>
                </c:pt>
                <c:pt idx="1469" formatCode="General">
                  <c:v>-0.25905099999999998</c:v>
                </c:pt>
                <c:pt idx="1470" formatCode="General">
                  <c:v>-0.25889600000000002</c:v>
                </c:pt>
                <c:pt idx="1471" formatCode="General">
                  <c:v>-0.25859100000000002</c:v>
                </c:pt>
                <c:pt idx="1472" formatCode="General">
                  <c:v>-0.25817200000000001</c:v>
                </c:pt>
                <c:pt idx="1473" formatCode="General">
                  <c:v>-0.25768400000000002</c:v>
                </c:pt>
                <c:pt idx="1474" formatCode="General">
                  <c:v>-0.25717699999999999</c:v>
                </c:pt>
                <c:pt idx="1475" formatCode="General">
                  <c:v>-0.256691</c:v>
                </c:pt>
                <c:pt idx="1476" formatCode="General">
                  <c:v>-0.25624999999999998</c:v>
                </c:pt>
                <c:pt idx="1477" formatCode="General">
                  <c:v>-0.25586100000000001</c:v>
                </c:pt>
                <c:pt idx="1478" formatCode="General">
                  <c:v>-0.255527</c:v>
                </c:pt>
                <c:pt idx="1479" formatCode="General">
                  <c:v>-0.255249</c:v>
                </c:pt>
                <c:pt idx="1480" formatCode="General">
                  <c:v>-0.255027</c:v>
                </c:pt>
                <c:pt idx="1481" formatCode="General">
                  <c:v>-0.25485200000000002</c:v>
                </c:pt>
                <c:pt idx="1482" formatCode="General">
                  <c:v>-0.25470199999999998</c:v>
                </c:pt>
                <c:pt idx="1483" formatCode="General">
                  <c:v>-0.25454199999999999</c:v>
                </c:pt>
                <c:pt idx="1484" formatCode="General">
                  <c:v>-0.25433099999999997</c:v>
                </c:pt>
                <c:pt idx="1485" formatCode="General">
                  <c:v>-0.254029</c:v>
                </c:pt>
                <c:pt idx="1486" formatCode="General">
                  <c:v>-0.25360100000000002</c:v>
                </c:pt>
                <c:pt idx="1487" formatCode="General">
                  <c:v>-0.25301400000000002</c:v>
                </c:pt>
                <c:pt idx="1488" formatCode="General">
                  <c:v>-0.25223600000000002</c:v>
                </c:pt>
                <c:pt idx="1489" formatCode="General">
                  <c:v>-0.25124200000000002</c:v>
                </c:pt>
                <c:pt idx="1490" formatCode="General">
                  <c:v>-0.25001200000000001</c:v>
                </c:pt>
                <c:pt idx="1491" formatCode="General">
                  <c:v>-0.248533</c:v>
                </c:pt>
                <c:pt idx="1492" formatCode="General">
                  <c:v>-0.24680299999999999</c:v>
                </c:pt>
                <c:pt idx="1493" formatCode="General">
                  <c:v>-0.24482999999999999</c:v>
                </c:pt>
                <c:pt idx="1494" formatCode="General">
                  <c:v>-0.24263599999999999</c:v>
                </c:pt>
                <c:pt idx="1495" formatCode="General">
                  <c:v>-0.24024400000000001</c:v>
                </c:pt>
                <c:pt idx="1496" formatCode="General">
                  <c:v>-0.237679</c:v>
                </c:pt>
                <c:pt idx="1497" formatCode="General">
                  <c:v>-0.23496600000000001</c:v>
                </c:pt>
                <c:pt idx="1498" formatCode="General">
                  <c:v>-0.23214000000000001</c:v>
                </c:pt>
                <c:pt idx="1499" formatCode="General">
                  <c:v>-0.229244</c:v>
                </c:pt>
                <c:pt idx="1500" formatCode="General">
                  <c:v>-0.22631999999999999</c:v>
                </c:pt>
                <c:pt idx="1501" formatCode="General">
                  <c:v>-0.22339899999999999</c:v>
                </c:pt>
                <c:pt idx="1502" formatCode="General">
                  <c:v>-0.220497</c:v>
                </c:pt>
                <c:pt idx="1503" formatCode="General">
                  <c:v>-0.21762000000000001</c:v>
                </c:pt>
                <c:pt idx="1504" formatCode="General">
                  <c:v>-0.21476899999999999</c:v>
                </c:pt>
                <c:pt idx="1505" formatCode="General">
                  <c:v>-0.21195</c:v>
                </c:pt>
                <c:pt idx="1506" formatCode="General">
                  <c:v>-0.20916799999999999</c:v>
                </c:pt>
                <c:pt idx="1507" formatCode="General">
                  <c:v>-0.20642099999999999</c:v>
                </c:pt>
                <c:pt idx="1508" formatCode="General">
                  <c:v>-0.20369899999999999</c:v>
                </c:pt>
                <c:pt idx="1509" formatCode="General">
                  <c:v>-0.20097699999999999</c:v>
                </c:pt>
                <c:pt idx="1510" formatCode="General">
                  <c:v>-0.19822100000000001</c:v>
                </c:pt>
                <c:pt idx="1511" formatCode="General">
                  <c:v>-0.19539100000000001</c:v>
                </c:pt>
                <c:pt idx="1512" formatCode="General">
                  <c:v>-0.192441</c:v>
                </c:pt>
                <c:pt idx="1513" formatCode="General">
                  <c:v>-0.18934100000000001</c:v>
                </c:pt>
                <c:pt idx="1514" formatCode="General">
                  <c:v>-0.18607799999999999</c:v>
                </c:pt>
                <c:pt idx="1515" formatCode="General">
                  <c:v>-0.18265600000000001</c:v>
                </c:pt>
                <c:pt idx="1516" formatCode="General">
                  <c:v>-0.17907400000000001</c:v>
                </c:pt>
                <c:pt idx="1517" formatCode="General">
                  <c:v>-0.17533099999999999</c:v>
                </c:pt>
                <c:pt idx="1518" formatCode="General">
                  <c:v>-0.171432</c:v>
                </c:pt>
                <c:pt idx="1519" formatCode="General">
                  <c:v>-0.16739799999999999</c:v>
                </c:pt>
                <c:pt idx="1520" formatCode="General">
                  <c:v>-0.16325400000000001</c:v>
                </c:pt>
                <c:pt idx="1521" formatCode="General">
                  <c:v>-0.15901899999999999</c:v>
                </c:pt>
                <c:pt idx="1522" formatCode="General">
                  <c:v>-0.154722</c:v>
                </c:pt>
                <c:pt idx="1523" formatCode="General">
                  <c:v>-0.15040500000000001</c:v>
                </c:pt>
                <c:pt idx="1524" formatCode="General">
                  <c:v>-0.14611399999999999</c:v>
                </c:pt>
                <c:pt idx="1525" formatCode="General">
                  <c:v>-0.14188100000000001</c:v>
                </c:pt>
                <c:pt idx="1526" formatCode="General">
                  <c:v>-0.13773099999999999</c:v>
                </c:pt>
                <c:pt idx="1527" formatCode="General">
                  <c:v>-0.13370000000000001</c:v>
                </c:pt>
                <c:pt idx="1528" formatCode="General">
                  <c:v>-0.129825</c:v>
                </c:pt>
                <c:pt idx="1529" formatCode="General">
                  <c:v>-0.126113</c:v>
                </c:pt>
                <c:pt idx="1530" formatCode="General">
                  <c:v>-0.122539</c:v>
                </c:pt>
                <c:pt idx="1531" formatCode="General">
                  <c:v>-0.119071</c:v>
                </c:pt>
                <c:pt idx="1532" formatCode="General">
                  <c:v>-0.115705</c:v>
                </c:pt>
                <c:pt idx="1533" formatCode="General">
                  <c:v>-0.112452</c:v>
                </c:pt>
                <c:pt idx="1534" formatCode="General">
                  <c:v>-0.109323</c:v>
                </c:pt>
                <c:pt idx="1535" formatCode="General">
                  <c:v>-0.10630100000000001</c:v>
                </c:pt>
                <c:pt idx="1536" formatCode="General">
                  <c:v>-0.103351</c:v>
                </c:pt>
                <c:pt idx="1537" formatCode="General">
                  <c:v>-0.100429</c:v>
                </c:pt>
                <c:pt idx="1538" formatCode="General">
                  <c:v>-9.7489900000000004E-2</c:v>
                </c:pt>
                <c:pt idx="1539" formatCode="General">
                  <c:v>-9.4490500000000005E-2</c:v>
                </c:pt>
                <c:pt idx="1540" formatCode="General">
                  <c:v>-9.1396099999999994E-2</c:v>
                </c:pt>
                <c:pt idx="1541" formatCode="General">
                  <c:v>-8.8188000000000002E-2</c:v>
                </c:pt>
                <c:pt idx="1542" formatCode="General">
                  <c:v>-8.4866200000000003E-2</c:v>
                </c:pt>
                <c:pt idx="1543" formatCode="General">
                  <c:v>-8.1445500000000004E-2</c:v>
                </c:pt>
                <c:pt idx="1544" formatCode="General">
                  <c:v>-7.7944700000000006E-2</c:v>
                </c:pt>
                <c:pt idx="1545" formatCode="General">
                  <c:v>-7.4375700000000003E-2</c:v>
                </c:pt>
                <c:pt idx="1546" formatCode="General">
                  <c:v>-7.0742600000000003E-2</c:v>
                </c:pt>
                <c:pt idx="1547" formatCode="General">
                  <c:v>-6.7057800000000001E-2</c:v>
                </c:pt>
                <c:pt idx="1548" formatCode="General">
                  <c:v>-6.3361200000000006E-2</c:v>
                </c:pt>
                <c:pt idx="1549" formatCode="General">
                  <c:v>-5.9719800000000003E-2</c:v>
                </c:pt>
                <c:pt idx="1550" formatCode="General">
                  <c:v>-5.6202799999999997E-2</c:v>
                </c:pt>
                <c:pt idx="1551" formatCode="General">
                  <c:v>-5.2856800000000002E-2</c:v>
                </c:pt>
                <c:pt idx="1552" formatCode="General">
                  <c:v>-4.9703200000000003E-2</c:v>
                </c:pt>
                <c:pt idx="1553" formatCode="General">
                  <c:v>-4.6748400000000002E-2</c:v>
                </c:pt>
                <c:pt idx="1554" formatCode="General">
                  <c:v>-4.3991200000000001E-2</c:v>
                </c:pt>
                <c:pt idx="1555" formatCode="General">
                  <c:v>-4.1423300000000003E-2</c:v>
                </c:pt>
                <c:pt idx="1556" formatCode="General">
                  <c:v>-3.9025499999999998E-2</c:v>
                </c:pt>
                <c:pt idx="1557" formatCode="General">
                  <c:v>-3.6762700000000002E-2</c:v>
                </c:pt>
                <c:pt idx="1558" formatCode="General">
                  <c:v>-3.45829E-2</c:v>
                </c:pt>
                <c:pt idx="1559" formatCode="General">
                  <c:v>-3.2427699999999997E-2</c:v>
                </c:pt>
                <c:pt idx="1560" formatCode="General">
                  <c:v>-3.02469E-2</c:v>
                </c:pt>
                <c:pt idx="1561" formatCode="General">
                  <c:v>-2.8000199999999999E-2</c:v>
                </c:pt>
                <c:pt idx="1562" formatCode="General">
                  <c:v>-2.56464E-2</c:v>
                </c:pt>
                <c:pt idx="1563" formatCode="General">
                  <c:v>-2.3146099999999999E-2</c:v>
                </c:pt>
                <c:pt idx="1564" formatCode="General">
                  <c:v>-2.0481900000000001E-2</c:v>
                </c:pt>
                <c:pt idx="1565" formatCode="General">
                  <c:v>-1.7666899999999999E-2</c:v>
                </c:pt>
                <c:pt idx="1566" formatCode="General">
                  <c:v>-1.4732E-2</c:v>
                </c:pt>
                <c:pt idx="1567" formatCode="General">
                  <c:v>-1.17108E-2</c:v>
                </c:pt>
                <c:pt idx="1568">
                  <c:v>-8.6402400000000004E-3</c:v>
                </c:pt>
                <c:pt idx="1569">
                  <c:v>-5.5615400000000002E-3</c:v>
                </c:pt>
                <c:pt idx="1570">
                  <c:v>-2.5108600000000002E-3</c:v>
                </c:pt>
                <c:pt idx="1571">
                  <c:v>4.8141699999999999E-4</c:v>
                </c:pt>
                <c:pt idx="1572">
                  <c:v>3.3752500000000002E-3</c:v>
                </c:pt>
                <c:pt idx="1573">
                  <c:v>6.1217099999999998E-3</c:v>
                </c:pt>
                <c:pt idx="1574">
                  <c:v>8.6971199999999992E-3</c:v>
                </c:pt>
                <c:pt idx="1575" formatCode="General">
                  <c:v>1.11235E-2</c:v>
                </c:pt>
                <c:pt idx="1576" formatCode="General">
                  <c:v>1.34345E-2</c:v>
                </c:pt>
                <c:pt idx="1577" formatCode="General">
                  <c:v>1.5626999999999999E-2</c:v>
                </c:pt>
                <c:pt idx="1578" formatCode="General">
                  <c:v>1.7660100000000001E-2</c:v>
                </c:pt>
                <c:pt idx="1579" formatCode="General">
                  <c:v>1.94889E-2</c:v>
                </c:pt>
                <c:pt idx="1580" formatCode="General">
                  <c:v>2.10855E-2</c:v>
                </c:pt>
                <c:pt idx="1581" formatCode="General">
                  <c:v>2.2436399999999999E-2</c:v>
                </c:pt>
                <c:pt idx="1582" formatCode="General">
                  <c:v>2.3547100000000001E-2</c:v>
                </c:pt>
                <c:pt idx="1583" formatCode="General">
                  <c:v>2.4448999999999999E-2</c:v>
                </c:pt>
                <c:pt idx="1584" formatCode="General">
                  <c:v>2.51813E-2</c:v>
                </c:pt>
                <c:pt idx="1585" formatCode="General">
                  <c:v>2.5756999999999999E-2</c:v>
                </c:pt>
                <c:pt idx="1586" formatCode="General">
                  <c:v>2.61634E-2</c:v>
                </c:pt>
                <c:pt idx="1587" formatCode="General">
                  <c:v>2.6403099999999999E-2</c:v>
                </c:pt>
                <c:pt idx="1588" formatCode="General">
                  <c:v>2.65191E-2</c:v>
                </c:pt>
                <c:pt idx="1589" formatCode="General">
                  <c:v>2.6564600000000001E-2</c:v>
                </c:pt>
                <c:pt idx="1590" formatCode="General">
                  <c:v>2.6554299999999999E-2</c:v>
                </c:pt>
                <c:pt idx="1591" formatCode="General">
                  <c:v>2.6454100000000001E-2</c:v>
                </c:pt>
                <c:pt idx="1592" formatCode="General">
                  <c:v>2.6214500000000002E-2</c:v>
                </c:pt>
                <c:pt idx="1593" formatCode="General">
                  <c:v>2.58106E-2</c:v>
                </c:pt>
                <c:pt idx="1594" formatCode="General">
                  <c:v>2.5244800000000001E-2</c:v>
                </c:pt>
                <c:pt idx="1595" formatCode="General">
                  <c:v>2.4512099999999998E-2</c:v>
                </c:pt>
                <c:pt idx="1596" formatCode="General">
                  <c:v>2.35724E-2</c:v>
                </c:pt>
                <c:pt idx="1597" formatCode="General">
                  <c:v>2.23661E-2</c:v>
                </c:pt>
                <c:pt idx="1598" formatCode="General">
                  <c:v>2.0852800000000001E-2</c:v>
                </c:pt>
                <c:pt idx="1599" formatCode="General">
                  <c:v>1.9025400000000001E-2</c:v>
                </c:pt>
                <c:pt idx="1600" formatCode="General">
                  <c:v>1.68833E-2</c:v>
                </c:pt>
                <c:pt idx="1601" formatCode="General">
                  <c:v>1.44096E-2</c:v>
                </c:pt>
                <c:pt idx="1602" formatCode="General">
                  <c:v>1.1584199999999999E-2</c:v>
                </c:pt>
                <c:pt idx="1603">
                  <c:v>8.4143299999999994E-3</c:v>
                </c:pt>
                <c:pt idx="1604">
                  <c:v>4.9453400000000003E-3</c:v>
                </c:pt>
                <c:pt idx="1605">
                  <c:v>1.2371699999999999E-3</c:v>
                </c:pt>
                <c:pt idx="1606">
                  <c:v>-2.67132E-3</c:v>
                </c:pt>
                <c:pt idx="1607">
                  <c:v>-6.7770199999999999E-3</c:v>
                </c:pt>
                <c:pt idx="1608" formatCode="General">
                  <c:v>-1.1092100000000001E-2</c:v>
                </c:pt>
                <c:pt idx="1609" formatCode="General">
                  <c:v>-1.56109E-2</c:v>
                </c:pt>
                <c:pt idx="1610" formatCode="General">
                  <c:v>-2.0300800000000001E-2</c:v>
                </c:pt>
                <c:pt idx="1611" formatCode="General">
                  <c:v>-2.5124E-2</c:v>
                </c:pt>
                <c:pt idx="1612" formatCode="General">
                  <c:v>-3.0053799999999999E-2</c:v>
                </c:pt>
                <c:pt idx="1613" formatCode="General">
                  <c:v>-3.50619E-2</c:v>
                </c:pt>
                <c:pt idx="1614" formatCode="General">
                  <c:v>-4.0100499999999997E-2</c:v>
                </c:pt>
                <c:pt idx="1615" formatCode="General">
                  <c:v>-4.5117200000000003E-2</c:v>
                </c:pt>
                <c:pt idx="1616" formatCode="General">
                  <c:v>-5.0092100000000001E-2</c:v>
                </c:pt>
                <c:pt idx="1617" formatCode="General">
                  <c:v>-5.5051900000000001E-2</c:v>
                </c:pt>
                <c:pt idx="1618" formatCode="General">
                  <c:v>-6.0040400000000001E-2</c:v>
                </c:pt>
                <c:pt idx="1619" formatCode="General">
                  <c:v>-6.5077399999999994E-2</c:v>
                </c:pt>
                <c:pt idx="1620" formatCode="General">
                  <c:v>-7.0150799999999999E-2</c:v>
                </c:pt>
                <c:pt idx="1621" formatCode="General">
                  <c:v>-7.5242900000000001E-2</c:v>
                </c:pt>
                <c:pt idx="1622" formatCode="General">
                  <c:v>-8.0357499999999998E-2</c:v>
                </c:pt>
                <c:pt idx="1623" formatCode="General">
                  <c:v>-8.5517300000000004E-2</c:v>
                </c:pt>
                <c:pt idx="1624" formatCode="General">
                  <c:v>-9.0744500000000006E-2</c:v>
                </c:pt>
                <c:pt idx="1625" formatCode="General">
                  <c:v>-9.60535E-2</c:v>
                </c:pt>
                <c:pt idx="1626" formatCode="General">
                  <c:v>-0.101456</c:v>
                </c:pt>
                <c:pt idx="1627" formatCode="General">
                  <c:v>-0.106964</c:v>
                </c:pt>
                <c:pt idx="1628" formatCode="General">
                  <c:v>-0.11258</c:v>
                </c:pt>
                <c:pt idx="1629" formatCode="General">
                  <c:v>-0.11828900000000001</c:v>
                </c:pt>
                <c:pt idx="1630" formatCode="General">
                  <c:v>-0.12406</c:v>
                </c:pt>
                <c:pt idx="1631" formatCode="General">
                  <c:v>-0.129852</c:v>
                </c:pt>
                <c:pt idx="1632" formatCode="General">
                  <c:v>-0.13561999999999999</c:v>
                </c:pt>
                <c:pt idx="1633" formatCode="General">
                  <c:v>-0.14130699999999999</c:v>
                </c:pt>
                <c:pt idx="1634" formatCode="General">
                  <c:v>-0.14685500000000001</c:v>
                </c:pt>
                <c:pt idx="1635" formatCode="General">
                  <c:v>-0.152224</c:v>
                </c:pt>
                <c:pt idx="1636" formatCode="General">
                  <c:v>-0.157414</c:v>
                </c:pt>
                <c:pt idx="1637" formatCode="General">
                  <c:v>-0.162441</c:v>
                </c:pt>
                <c:pt idx="1638" formatCode="General">
                  <c:v>-0.16728699999999999</c:v>
                </c:pt>
                <c:pt idx="1639" formatCode="General">
                  <c:v>-0.17189499999999999</c:v>
                </c:pt>
                <c:pt idx="1640" formatCode="General">
                  <c:v>-0.176206</c:v>
                </c:pt>
                <c:pt idx="1641" formatCode="General">
                  <c:v>-0.18020600000000001</c:v>
                </c:pt>
                <c:pt idx="1642" formatCode="General">
                  <c:v>-0.183922</c:v>
                </c:pt>
                <c:pt idx="1643" formatCode="General">
                  <c:v>-0.187388</c:v>
                </c:pt>
                <c:pt idx="1644" formatCode="General">
                  <c:v>-0.19062200000000001</c:v>
                </c:pt>
                <c:pt idx="1645" formatCode="General">
                  <c:v>-0.19363900000000001</c:v>
                </c:pt>
                <c:pt idx="1646" formatCode="General">
                  <c:v>-0.196464</c:v>
                </c:pt>
                <c:pt idx="1647" formatCode="General">
                  <c:v>-0.199124</c:v>
                </c:pt>
                <c:pt idx="1648" formatCode="General">
                  <c:v>-0.20164099999999999</c:v>
                </c:pt>
                <c:pt idx="1649" formatCode="General">
                  <c:v>-0.20405200000000001</c:v>
                </c:pt>
                <c:pt idx="1650" formatCode="General">
                  <c:v>-0.20641000000000001</c:v>
                </c:pt>
                <c:pt idx="1651" formatCode="General">
                  <c:v>-0.208761</c:v>
                </c:pt>
                <c:pt idx="1652" formatCode="General">
                  <c:v>-0.211115</c:v>
                </c:pt>
                <c:pt idx="1653" formatCode="General">
                  <c:v>-0.21342900000000001</c:v>
                </c:pt>
                <c:pt idx="1654" formatCode="General">
                  <c:v>-0.21563299999999999</c:v>
                </c:pt>
                <c:pt idx="1655" formatCode="General">
                  <c:v>-0.217669</c:v>
                </c:pt>
                <c:pt idx="1656" formatCode="General">
                  <c:v>-0.21950700000000001</c:v>
                </c:pt>
                <c:pt idx="1657" formatCode="General">
                  <c:v>-0.22114500000000001</c:v>
                </c:pt>
                <c:pt idx="1658" formatCode="General">
                  <c:v>-0.222604</c:v>
                </c:pt>
                <c:pt idx="1659" formatCode="General">
                  <c:v>-0.223911</c:v>
                </c:pt>
                <c:pt idx="1660" formatCode="General">
                  <c:v>-0.225077</c:v>
                </c:pt>
                <c:pt idx="1661" formatCode="General">
                  <c:v>-0.2261</c:v>
                </c:pt>
                <c:pt idx="1662" formatCode="General">
                  <c:v>-0.22697700000000001</c:v>
                </c:pt>
                <c:pt idx="1663" formatCode="General">
                  <c:v>-0.22770699999999999</c:v>
                </c:pt>
                <c:pt idx="1664" formatCode="General">
                  <c:v>-0.22828100000000001</c:v>
                </c:pt>
                <c:pt idx="1665" formatCode="General">
                  <c:v>-0.22866900000000001</c:v>
                </c:pt>
                <c:pt idx="1666" formatCode="General">
                  <c:v>-0.22883500000000001</c:v>
                </c:pt>
                <c:pt idx="1667" formatCode="General">
                  <c:v>-0.22876199999999999</c:v>
                </c:pt>
                <c:pt idx="1668" formatCode="General">
                  <c:v>-0.22845799999999999</c:v>
                </c:pt>
                <c:pt idx="1669" formatCode="General">
                  <c:v>-0.22794500000000001</c:v>
                </c:pt>
                <c:pt idx="1670" formatCode="General">
                  <c:v>-0.22725500000000001</c:v>
                </c:pt>
                <c:pt idx="1671" formatCode="General">
                  <c:v>-0.22644</c:v>
                </c:pt>
                <c:pt idx="1672" formatCode="General">
                  <c:v>-0.22556200000000001</c:v>
                </c:pt>
                <c:pt idx="1673" formatCode="General">
                  <c:v>-0.22467000000000001</c:v>
                </c:pt>
                <c:pt idx="1674" formatCode="General">
                  <c:v>-0.22378600000000001</c:v>
                </c:pt>
                <c:pt idx="1675" formatCode="General">
                  <c:v>-0.22292000000000001</c:v>
                </c:pt>
                <c:pt idx="1676" formatCode="General">
                  <c:v>-0.22208900000000001</c:v>
                </c:pt>
                <c:pt idx="1677" formatCode="General">
                  <c:v>-0.221304</c:v>
                </c:pt>
                <c:pt idx="1678" formatCode="General">
                  <c:v>-0.22056300000000001</c:v>
                </c:pt>
                <c:pt idx="1679" formatCode="General">
                  <c:v>-0.219857</c:v>
                </c:pt>
                <c:pt idx="1680" formatCode="General">
                  <c:v>-0.21918000000000001</c:v>
                </c:pt>
                <c:pt idx="1681" formatCode="General">
                  <c:v>-0.21851699999999999</c:v>
                </c:pt>
                <c:pt idx="1682" formatCode="General">
                  <c:v>-0.217836</c:v>
                </c:pt>
                <c:pt idx="1683" formatCode="General">
                  <c:v>-0.21709999999999999</c:v>
                </c:pt>
                <c:pt idx="1684" formatCode="General">
                  <c:v>-0.21629200000000001</c:v>
                </c:pt>
                <c:pt idx="1685" formatCode="General">
                  <c:v>-0.21540799999999999</c:v>
                </c:pt>
                <c:pt idx="1686" formatCode="General">
                  <c:v>-0.21443300000000001</c:v>
                </c:pt>
                <c:pt idx="1687" formatCode="General">
                  <c:v>-0.213335</c:v>
                </c:pt>
                <c:pt idx="1688" formatCode="General">
                  <c:v>-0.21207000000000001</c:v>
                </c:pt>
                <c:pt idx="1689" formatCode="General">
                  <c:v>-0.21059900000000001</c:v>
                </c:pt>
                <c:pt idx="1690" formatCode="General">
                  <c:v>-0.20890700000000001</c:v>
                </c:pt>
                <c:pt idx="1691" formatCode="General">
                  <c:v>-0.20701900000000001</c:v>
                </c:pt>
                <c:pt idx="1692" formatCode="General">
                  <c:v>-0.20500299999999999</c:v>
                </c:pt>
                <c:pt idx="1693" formatCode="General">
                  <c:v>-0.202932</c:v>
                </c:pt>
                <c:pt idx="1694" formatCode="General">
                  <c:v>-0.20085</c:v>
                </c:pt>
                <c:pt idx="1695" formatCode="General">
                  <c:v>-0.19878799999999999</c:v>
                </c:pt>
                <c:pt idx="1696" formatCode="General">
                  <c:v>-0.196795</c:v>
                </c:pt>
                <c:pt idx="1697" formatCode="General">
                  <c:v>-0.194942</c:v>
                </c:pt>
                <c:pt idx="1698" formatCode="General">
                  <c:v>-0.19328000000000001</c:v>
                </c:pt>
                <c:pt idx="1699" formatCode="General">
                  <c:v>-0.191799</c:v>
                </c:pt>
                <c:pt idx="1700" formatCode="General">
                  <c:v>-0.190443</c:v>
                </c:pt>
                <c:pt idx="1701" formatCode="General">
                  <c:v>-0.189162</c:v>
                </c:pt>
                <c:pt idx="1702" formatCode="General">
                  <c:v>-0.18795400000000001</c:v>
                </c:pt>
                <c:pt idx="1703" formatCode="General">
                  <c:v>-0.18684999999999999</c:v>
                </c:pt>
                <c:pt idx="1704" formatCode="General">
                  <c:v>-0.185862</c:v>
                </c:pt>
                <c:pt idx="1705" formatCode="General">
                  <c:v>-0.18496099999999999</c:v>
                </c:pt>
                <c:pt idx="1706" formatCode="General">
                  <c:v>-0.184083</c:v>
                </c:pt>
                <c:pt idx="1707" formatCode="General">
                  <c:v>-0.183169</c:v>
                </c:pt>
                <c:pt idx="1708" formatCode="General">
                  <c:v>-0.18218999999999999</c:v>
                </c:pt>
                <c:pt idx="1709" formatCode="General">
                  <c:v>-0.18114</c:v>
                </c:pt>
                <c:pt idx="1710" formatCode="General">
                  <c:v>-0.180009</c:v>
                </c:pt>
                <c:pt idx="1711" formatCode="General">
                  <c:v>-0.17876800000000001</c:v>
                </c:pt>
                <c:pt idx="1712" formatCode="General">
                  <c:v>-0.17738200000000001</c:v>
                </c:pt>
                <c:pt idx="1713" formatCode="General">
                  <c:v>-0.17583499999999999</c:v>
                </c:pt>
                <c:pt idx="1714" formatCode="General">
                  <c:v>-0.17413200000000001</c:v>
                </c:pt>
                <c:pt idx="1715" formatCode="General">
                  <c:v>-0.17228399999999999</c:v>
                </c:pt>
                <c:pt idx="1716" formatCode="General">
                  <c:v>-0.17030699999999999</c:v>
                </c:pt>
                <c:pt idx="1717" formatCode="General">
                  <c:v>-0.16822799999999999</c:v>
                </c:pt>
                <c:pt idx="1718" formatCode="General">
                  <c:v>-0.166077</c:v>
                </c:pt>
                <c:pt idx="1719" formatCode="General">
                  <c:v>-0.16386500000000001</c:v>
                </c:pt>
                <c:pt idx="1720" formatCode="General">
                  <c:v>-0.161604</c:v>
                </c:pt>
                <c:pt idx="1721" formatCode="General">
                  <c:v>-0.159328</c:v>
                </c:pt>
                <c:pt idx="1722" formatCode="General">
                  <c:v>-0.15708900000000001</c:v>
                </c:pt>
                <c:pt idx="1723" formatCode="General">
                  <c:v>-0.15493499999999999</c:v>
                </c:pt>
                <c:pt idx="1724" formatCode="General">
                  <c:v>-0.152891</c:v>
                </c:pt>
                <c:pt idx="1725" formatCode="General">
                  <c:v>-0.15097099999999999</c:v>
                </c:pt>
                <c:pt idx="1726" formatCode="General">
                  <c:v>-0.14918799999999999</c:v>
                </c:pt>
                <c:pt idx="1727" formatCode="General">
                  <c:v>-0.14754600000000001</c:v>
                </c:pt>
                <c:pt idx="1728" formatCode="General">
                  <c:v>-0.146037</c:v>
                </c:pt>
                <c:pt idx="1729" formatCode="General">
                  <c:v>-0.144647</c:v>
                </c:pt>
                <c:pt idx="1730" formatCode="General">
                  <c:v>-0.14336299999999999</c:v>
                </c:pt>
                <c:pt idx="1731" formatCode="General">
                  <c:v>-0.14216500000000001</c:v>
                </c:pt>
                <c:pt idx="1732" formatCode="General">
                  <c:v>-0.14103099999999999</c:v>
                </c:pt>
                <c:pt idx="1733" formatCode="General">
                  <c:v>-0.13993700000000001</c:v>
                </c:pt>
                <c:pt idx="1734" formatCode="General">
                  <c:v>-0.13885800000000001</c:v>
                </c:pt>
                <c:pt idx="1735" formatCode="General">
                  <c:v>-0.13777400000000001</c:v>
                </c:pt>
                <c:pt idx="1736" formatCode="General">
                  <c:v>-0.136683</c:v>
                </c:pt>
                <c:pt idx="1737" formatCode="General">
                  <c:v>-0.135599</c:v>
                </c:pt>
                <c:pt idx="1738" formatCode="General">
                  <c:v>-0.13453000000000001</c:v>
                </c:pt>
                <c:pt idx="1739" formatCode="General">
                  <c:v>-0.13347600000000001</c:v>
                </c:pt>
                <c:pt idx="1740" formatCode="General">
                  <c:v>-0.132433</c:v>
                </c:pt>
                <c:pt idx="1741" formatCode="General">
                  <c:v>-0.131407</c:v>
                </c:pt>
                <c:pt idx="1742" formatCode="General">
                  <c:v>-0.130409</c:v>
                </c:pt>
                <c:pt idx="1743" formatCode="General">
                  <c:v>-0.12944800000000001</c:v>
                </c:pt>
                <c:pt idx="1744" formatCode="General">
                  <c:v>-0.12854399999999999</c:v>
                </c:pt>
                <c:pt idx="1745" formatCode="General">
                  <c:v>-0.12773100000000001</c:v>
                </c:pt>
                <c:pt idx="1746" formatCode="General">
                  <c:v>-0.127049</c:v>
                </c:pt>
                <c:pt idx="1747" formatCode="General">
                  <c:v>-0.12651499999999999</c:v>
                </c:pt>
                <c:pt idx="1748" formatCode="General">
                  <c:v>-0.12612200000000001</c:v>
                </c:pt>
                <c:pt idx="1749" formatCode="General">
                  <c:v>-0.125856</c:v>
                </c:pt>
                <c:pt idx="1750" formatCode="General">
                  <c:v>-0.125718</c:v>
                </c:pt>
                <c:pt idx="1751" formatCode="General">
                  <c:v>-0.12572800000000001</c:v>
                </c:pt>
                <c:pt idx="1752" formatCode="General">
                  <c:v>-0.12590100000000001</c:v>
                </c:pt>
                <c:pt idx="1753" formatCode="General">
                  <c:v>-0.12623000000000001</c:v>
                </c:pt>
                <c:pt idx="1754" formatCode="General">
                  <c:v>-0.12667400000000001</c:v>
                </c:pt>
                <c:pt idx="1755" formatCode="General">
                  <c:v>-0.12718099999999999</c:v>
                </c:pt>
                <c:pt idx="1756" formatCode="General">
                  <c:v>-0.12771399999999999</c:v>
                </c:pt>
                <c:pt idx="1757" formatCode="General">
                  <c:v>-0.12825400000000001</c:v>
                </c:pt>
                <c:pt idx="1758" formatCode="General">
                  <c:v>-0.12878600000000001</c:v>
                </c:pt>
                <c:pt idx="1759" formatCode="General">
                  <c:v>-0.129277</c:v>
                </c:pt>
                <c:pt idx="1760" formatCode="General">
                  <c:v>-0.12967400000000001</c:v>
                </c:pt>
                <c:pt idx="1761" formatCode="General">
                  <c:v>-0.129938</c:v>
                </c:pt>
                <c:pt idx="1762" formatCode="General">
                  <c:v>-0.13006499999999999</c:v>
                </c:pt>
                <c:pt idx="1763" formatCode="General">
                  <c:v>-0.13008500000000001</c:v>
                </c:pt>
                <c:pt idx="1764" formatCode="General">
                  <c:v>-0.13003500000000001</c:v>
                </c:pt>
                <c:pt idx="1765" formatCode="General">
                  <c:v>-0.12995200000000001</c:v>
                </c:pt>
                <c:pt idx="1766" formatCode="General">
                  <c:v>-0.12987000000000001</c:v>
                </c:pt>
                <c:pt idx="1767" formatCode="General">
                  <c:v>-0.12982299999999999</c:v>
                </c:pt>
                <c:pt idx="1768" formatCode="General">
                  <c:v>-0.12983800000000001</c:v>
                </c:pt>
                <c:pt idx="1769" formatCode="General">
                  <c:v>-0.129938</c:v>
                </c:pt>
                <c:pt idx="1770" formatCode="General">
                  <c:v>-0.130135</c:v>
                </c:pt>
                <c:pt idx="1771" formatCode="General">
                  <c:v>-0.13043299999999999</c:v>
                </c:pt>
                <c:pt idx="1772" formatCode="General">
                  <c:v>-0.130832</c:v>
                </c:pt>
                <c:pt idx="1773" formatCode="General">
                  <c:v>-0.13133900000000001</c:v>
                </c:pt>
                <c:pt idx="1774" formatCode="General">
                  <c:v>-0.131967</c:v>
                </c:pt>
                <c:pt idx="1775" formatCode="General">
                  <c:v>-0.13272300000000001</c:v>
                </c:pt>
                <c:pt idx="1776" formatCode="General">
                  <c:v>-0.13359799999999999</c:v>
                </c:pt>
                <c:pt idx="1777" formatCode="General">
                  <c:v>-0.13458100000000001</c:v>
                </c:pt>
                <c:pt idx="1778" formatCode="General">
                  <c:v>-0.13566400000000001</c:v>
                </c:pt>
                <c:pt idx="1779" formatCode="General">
                  <c:v>-0.136852</c:v>
                </c:pt>
                <c:pt idx="1780" formatCode="General">
                  <c:v>-0.13813400000000001</c:v>
                </c:pt>
                <c:pt idx="1781" formatCode="General">
                  <c:v>-0.13947599999999999</c:v>
                </c:pt>
                <c:pt idx="1782" formatCode="General">
                  <c:v>-0.14081199999999999</c:v>
                </c:pt>
                <c:pt idx="1783" formatCode="General">
                  <c:v>-0.14207500000000001</c:v>
                </c:pt>
                <c:pt idx="1784" formatCode="General">
                  <c:v>-0.143207</c:v>
                </c:pt>
                <c:pt idx="1785" formatCode="General">
                  <c:v>-0.14416499999999999</c:v>
                </c:pt>
                <c:pt idx="1786" formatCode="General">
                  <c:v>-0.14493200000000001</c:v>
                </c:pt>
                <c:pt idx="1787" formatCode="General">
                  <c:v>-0.145512</c:v>
                </c:pt>
                <c:pt idx="1788" formatCode="General">
                  <c:v>-0.14591999999999999</c:v>
                </c:pt>
                <c:pt idx="1789" formatCode="General">
                  <c:v>-0.14615800000000001</c:v>
                </c:pt>
                <c:pt idx="1790" formatCode="General">
                  <c:v>-0.14621100000000001</c:v>
                </c:pt>
                <c:pt idx="1791" formatCode="General">
                  <c:v>-0.146061</c:v>
                </c:pt>
                <c:pt idx="1792" formatCode="General">
                  <c:v>-0.145702</c:v>
                </c:pt>
                <c:pt idx="1793" formatCode="General">
                  <c:v>-0.14513999999999999</c:v>
                </c:pt>
                <c:pt idx="1794" formatCode="General">
                  <c:v>-0.14439299999999999</c:v>
                </c:pt>
                <c:pt idx="1795" formatCode="General">
                  <c:v>-0.143482</c:v>
                </c:pt>
                <c:pt idx="1796" formatCode="General">
                  <c:v>-0.142428</c:v>
                </c:pt>
                <c:pt idx="1797" formatCode="General">
                  <c:v>-0.141233</c:v>
                </c:pt>
                <c:pt idx="1798" formatCode="General">
                  <c:v>-0.13989699999999999</c:v>
                </c:pt>
                <c:pt idx="1799" formatCode="General">
                  <c:v>-0.13844000000000001</c:v>
                </c:pt>
                <c:pt idx="1800" formatCode="General">
                  <c:v>-0.13689499999999999</c:v>
                </c:pt>
                <c:pt idx="1801" formatCode="General">
                  <c:v>-0.13528499999999999</c:v>
                </c:pt>
                <c:pt idx="1802" formatCode="General">
                  <c:v>-0.13361700000000001</c:v>
                </c:pt>
                <c:pt idx="1803" formatCode="General">
                  <c:v>-0.13187599999999999</c:v>
                </c:pt>
                <c:pt idx="1804" formatCode="General">
                  <c:v>-0.13003400000000001</c:v>
                </c:pt>
                <c:pt idx="1805" formatCode="General">
                  <c:v>-0.128049</c:v>
                </c:pt>
                <c:pt idx="1806" formatCode="General">
                  <c:v>-0.125892</c:v>
                </c:pt>
                <c:pt idx="1807" formatCode="General">
                  <c:v>-0.123567</c:v>
                </c:pt>
                <c:pt idx="1808" formatCode="General">
                  <c:v>-0.121091</c:v>
                </c:pt>
                <c:pt idx="1809" formatCode="General">
                  <c:v>-0.11845</c:v>
                </c:pt>
                <c:pt idx="1810" formatCode="General">
                  <c:v>-0.115592</c:v>
                </c:pt>
                <c:pt idx="1811" formatCode="General">
                  <c:v>-0.112466</c:v>
                </c:pt>
                <c:pt idx="1812" formatCode="General">
                  <c:v>-0.109054</c:v>
                </c:pt>
                <c:pt idx="1813" formatCode="General">
                  <c:v>-0.105365</c:v>
                </c:pt>
                <c:pt idx="1814" formatCode="General">
                  <c:v>-0.101427</c:v>
                </c:pt>
                <c:pt idx="1815" formatCode="General">
                  <c:v>-9.7279299999999999E-2</c:v>
                </c:pt>
                <c:pt idx="1816" formatCode="General">
                  <c:v>-9.2969300000000005E-2</c:v>
                </c:pt>
                <c:pt idx="1817" formatCode="General">
                  <c:v>-8.8532200000000005E-2</c:v>
                </c:pt>
                <c:pt idx="1818" formatCode="General">
                  <c:v>-8.3986599999999995E-2</c:v>
                </c:pt>
                <c:pt idx="1819" formatCode="General">
                  <c:v>-7.9346E-2</c:v>
                </c:pt>
                <c:pt idx="1820" formatCode="General">
                  <c:v>-7.46304E-2</c:v>
                </c:pt>
                <c:pt idx="1821" formatCode="General">
                  <c:v>-6.9863700000000001E-2</c:v>
                </c:pt>
                <c:pt idx="1822" formatCode="General">
                  <c:v>-6.5066600000000002E-2</c:v>
                </c:pt>
                <c:pt idx="1823" formatCode="General">
                  <c:v>-6.0261500000000003E-2</c:v>
                </c:pt>
                <c:pt idx="1824" formatCode="General">
                  <c:v>-5.5481500000000003E-2</c:v>
                </c:pt>
                <c:pt idx="1825" formatCode="General">
                  <c:v>-5.0768199999999999E-2</c:v>
                </c:pt>
                <c:pt idx="1826" formatCode="General">
                  <c:v>-4.6157799999999999E-2</c:v>
                </c:pt>
                <c:pt idx="1827" formatCode="General">
                  <c:v>-4.1670899999999997E-2</c:v>
                </c:pt>
                <c:pt idx="1828" formatCode="General">
                  <c:v>-3.7313499999999999E-2</c:v>
                </c:pt>
                <c:pt idx="1829" formatCode="General">
                  <c:v>-3.3079799999999999E-2</c:v>
                </c:pt>
                <c:pt idx="1830" formatCode="General">
                  <c:v>-2.8950300000000002E-2</c:v>
                </c:pt>
                <c:pt idx="1831" formatCode="General">
                  <c:v>-2.4890099999999998E-2</c:v>
                </c:pt>
                <c:pt idx="1832" formatCode="General">
                  <c:v>-2.0856E-2</c:v>
                </c:pt>
                <c:pt idx="1833" formatCode="General">
                  <c:v>-1.68115E-2</c:v>
                </c:pt>
                <c:pt idx="1834" formatCode="General">
                  <c:v>-1.2737800000000001E-2</c:v>
                </c:pt>
                <c:pt idx="1835">
                  <c:v>-8.6358600000000004E-3</c:v>
                </c:pt>
                <c:pt idx="1836">
                  <c:v>-4.52142E-3</c:v>
                </c:pt>
                <c:pt idx="1837">
                  <c:v>-4.1667800000000002E-4</c:v>
                </c:pt>
                <c:pt idx="1838">
                  <c:v>3.6614999999999998E-3</c:v>
                </c:pt>
                <c:pt idx="1839">
                  <c:v>7.7089400000000001E-3</c:v>
                </c:pt>
                <c:pt idx="1840" formatCode="General">
                  <c:v>1.17302E-2</c:v>
                </c:pt>
                <c:pt idx="1841" formatCode="General">
                  <c:v>1.5726899999999999E-2</c:v>
                </c:pt>
                <c:pt idx="1842" formatCode="General">
                  <c:v>1.9690599999999999E-2</c:v>
                </c:pt>
                <c:pt idx="1843" formatCode="General">
                  <c:v>2.3603599999999999E-2</c:v>
                </c:pt>
                <c:pt idx="1844" formatCode="General">
                  <c:v>2.74369E-2</c:v>
                </c:pt>
                <c:pt idx="1845" formatCode="General">
                  <c:v>3.1140899999999999E-2</c:v>
                </c:pt>
                <c:pt idx="1846" formatCode="General">
                  <c:v>3.4645299999999997E-2</c:v>
                </c:pt>
                <c:pt idx="1847" formatCode="General">
                  <c:v>3.7877500000000001E-2</c:v>
                </c:pt>
                <c:pt idx="1848" formatCode="General">
                  <c:v>4.0783600000000003E-2</c:v>
                </c:pt>
                <c:pt idx="1849" formatCode="General">
                  <c:v>4.3329399999999997E-2</c:v>
                </c:pt>
                <c:pt idx="1850" formatCode="General">
                  <c:v>4.5491999999999998E-2</c:v>
                </c:pt>
                <c:pt idx="1851" formatCode="General">
                  <c:v>4.7266200000000001E-2</c:v>
                </c:pt>
                <c:pt idx="1852" formatCode="General">
                  <c:v>4.8677699999999997E-2</c:v>
                </c:pt>
                <c:pt idx="1853" formatCode="General">
                  <c:v>4.97721E-2</c:v>
                </c:pt>
                <c:pt idx="1854" formatCode="General">
                  <c:v>5.0584700000000003E-2</c:v>
                </c:pt>
                <c:pt idx="1855" formatCode="General">
                  <c:v>5.1128100000000003E-2</c:v>
                </c:pt>
                <c:pt idx="1856" formatCode="General">
                  <c:v>5.1410200000000003E-2</c:v>
                </c:pt>
                <c:pt idx="1857" formatCode="General">
                  <c:v>5.1453699999999998E-2</c:v>
                </c:pt>
                <c:pt idx="1858" formatCode="General">
                  <c:v>5.1295199999999999E-2</c:v>
                </c:pt>
                <c:pt idx="1859" formatCode="General">
                  <c:v>5.0972299999999998E-2</c:v>
                </c:pt>
                <c:pt idx="1860" formatCode="General">
                  <c:v>5.0516499999999999E-2</c:v>
                </c:pt>
                <c:pt idx="1861" formatCode="General">
                  <c:v>4.9945499999999997E-2</c:v>
                </c:pt>
                <c:pt idx="1862" formatCode="General">
                  <c:v>4.9258700000000002E-2</c:v>
                </c:pt>
                <c:pt idx="1863" formatCode="General">
                  <c:v>4.8439799999999998E-2</c:v>
                </c:pt>
                <c:pt idx="1864" formatCode="General">
                  <c:v>4.7462799999999999E-2</c:v>
                </c:pt>
                <c:pt idx="1865" formatCode="General">
                  <c:v>4.6297999999999999E-2</c:v>
                </c:pt>
                <c:pt idx="1866" formatCode="General">
                  <c:v>4.49202E-2</c:v>
                </c:pt>
                <c:pt idx="1867" formatCode="General">
                  <c:v>4.3317099999999997E-2</c:v>
                </c:pt>
                <c:pt idx="1868" formatCode="General">
                  <c:v>4.1483100000000002E-2</c:v>
                </c:pt>
                <c:pt idx="1869" formatCode="General">
                  <c:v>3.9400999999999999E-2</c:v>
                </c:pt>
                <c:pt idx="1870" formatCode="General">
                  <c:v>3.7035199999999997E-2</c:v>
                </c:pt>
                <c:pt idx="1871" formatCode="General">
                  <c:v>3.4353300000000003E-2</c:v>
                </c:pt>
                <c:pt idx="1872" formatCode="General">
                  <c:v>3.1348399999999998E-2</c:v>
                </c:pt>
                <c:pt idx="1873" formatCode="General">
                  <c:v>2.8029700000000001E-2</c:v>
                </c:pt>
                <c:pt idx="1874" formatCode="General">
                  <c:v>2.4398599999999999E-2</c:v>
                </c:pt>
                <c:pt idx="1875" formatCode="General">
                  <c:v>2.04469E-2</c:v>
                </c:pt>
                <c:pt idx="1876" formatCode="General">
                  <c:v>1.6175700000000001E-2</c:v>
                </c:pt>
                <c:pt idx="1877" formatCode="General">
                  <c:v>1.1604700000000001E-2</c:v>
                </c:pt>
                <c:pt idx="1878">
                  <c:v>6.76226E-3</c:v>
                </c:pt>
                <c:pt idx="1879">
                  <c:v>1.6779E-3</c:v>
                </c:pt>
                <c:pt idx="1880">
                  <c:v>-3.6150700000000002E-3</c:v>
                </c:pt>
                <c:pt idx="1881">
                  <c:v>-9.0730199999999993E-3</c:v>
                </c:pt>
                <c:pt idx="1882" formatCode="General">
                  <c:v>-1.4642799999999999E-2</c:v>
                </c:pt>
                <c:pt idx="1883" formatCode="General">
                  <c:v>-2.02706E-2</c:v>
                </c:pt>
                <c:pt idx="1884" formatCode="General">
                  <c:v>-2.5913200000000001E-2</c:v>
                </c:pt>
                <c:pt idx="1885" formatCode="General">
                  <c:v>-3.1541300000000001E-2</c:v>
                </c:pt>
                <c:pt idx="1886" formatCode="General">
                  <c:v>-3.71311E-2</c:v>
                </c:pt>
                <c:pt idx="1887" formatCode="General">
                  <c:v>-4.26565E-2</c:v>
                </c:pt>
                <c:pt idx="1888" formatCode="General">
                  <c:v>-4.80977E-2</c:v>
                </c:pt>
                <c:pt idx="1889" formatCode="General">
                  <c:v>-5.3456799999999999E-2</c:v>
                </c:pt>
                <c:pt idx="1890" formatCode="General">
                  <c:v>-5.8756599999999999E-2</c:v>
                </c:pt>
                <c:pt idx="1891" formatCode="General">
                  <c:v>-6.4024399999999995E-2</c:v>
                </c:pt>
                <c:pt idx="1892" formatCode="General">
                  <c:v>-6.92773E-2</c:v>
                </c:pt>
                <c:pt idx="1893" formatCode="General">
                  <c:v>-7.45252E-2</c:v>
                </c:pt>
                <c:pt idx="1894" formatCode="General">
                  <c:v>-7.9781299999999999E-2</c:v>
                </c:pt>
                <c:pt idx="1895" formatCode="General">
                  <c:v>-8.5071099999999997E-2</c:v>
                </c:pt>
                <c:pt idx="1896" formatCode="General">
                  <c:v>-9.0432200000000004E-2</c:v>
                </c:pt>
                <c:pt idx="1897" formatCode="General">
                  <c:v>-9.5904900000000001E-2</c:v>
                </c:pt>
                <c:pt idx="1898" formatCode="General">
                  <c:v>-0.10151300000000001</c:v>
                </c:pt>
                <c:pt idx="1899" formatCode="General">
                  <c:v>-0.107253</c:v>
                </c:pt>
                <c:pt idx="1900" formatCode="General">
                  <c:v>-0.113107</c:v>
                </c:pt>
                <c:pt idx="1901" formatCode="General">
                  <c:v>-0.11906700000000001</c:v>
                </c:pt>
                <c:pt idx="1902" formatCode="General">
                  <c:v>-0.125136</c:v>
                </c:pt>
                <c:pt idx="1903" formatCode="General">
                  <c:v>-0.131303</c:v>
                </c:pt>
                <c:pt idx="1904" formatCode="General">
                  <c:v>-0.13753399999999999</c:v>
                </c:pt>
                <c:pt idx="1905" formatCode="General">
                  <c:v>-0.14377899999999999</c:v>
                </c:pt>
                <c:pt idx="1906" formatCode="General">
                  <c:v>-0.14999399999999999</c:v>
                </c:pt>
                <c:pt idx="1907" formatCode="General">
                  <c:v>-0.15615200000000001</c:v>
                </c:pt>
                <c:pt idx="1908" formatCode="General">
                  <c:v>-0.16222700000000001</c:v>
                </c:pt>
                <c:pt idx="1909" formatCode="General">
                  <c:v>-0.168188</c:v>
                </c:pt>
                <c:pt idx="1910" formatCode="General">
                  <c:v>-0.17399100000000001</c:v>
                </c:pt>
                <c:pt idx="1911" formatCode="General">
                  <c:v>-0.17960300000000001</c:v>
                </c:pt>
                <c:pt idx="1912" formatCode="General">
                  <c:v>-0.18501000000000001</c:v>
                </c:pt>
                <c:pt idx="1913" formatCode="General">
                  <c:v>-0.190216</c:v>
                </c:pt>
                <c:pt idx="1914" formatCode="General">
                  <c:v>-0.19522100000000001</c:v>
                </c:pt>
                <c:pt idx="1915" formatCode="General">
                  <c:v>-0.200014</c:v>
                </c:pt>
                <c:pt idx="1916" formatCode="General">
                  <c:v>-0.20458499999999999</c:v>
                </c:pt>
                <c:pt idx="1917" formatCode="General">
                  <c:v>-0.20894499999999999</c:v>
                </c:pt>
                <c:pt idx="1918" formatCode="General">
                  <c:v>-0.21312200000000001</c:v>
                </c:pt>
                <c:pt idx="1919" formatCode="General">
                  <c:v>-0.21715799999999999</c:v>
                </c:pt>
                <c:pt idx="1920" formatCode="General">
                  <c:v>-0.22109400000000001</c:v>
                </c:pt>
                <c:pt idx="1921" formatCode="General">
                  <c:v>-0.224963</c:v>
                </c:pt>
                <c:pt idx="1922" formatCode="General">
                  <c:v>-0.22877700000000001</c:v>
                </c:pt>
                <c:pt idx="1923" formatCode="General">
                  <c:v>-0.232539</c:v>
                </c:pt>
                <c:pt idx="1924" formatCode="General">
                  <c:v>-0.23624700000000001</c:v>
                </c:pt>
                <c:pt idx="1925" formatCode="General">
                  <c:v>-0.239898</c:v>
                </c:pt>
                <c:pt idx="1926" formatCode="General">
                  <c:v>-0.243479</c:v>
                </c:pt>
                <c:pt idx="1927" formatCode="General">
                  <c:v>-0.24696399999999999</c:v>
                </c:pt>
                <c:pt idx="1928" formatCode="General">
                  <c:v>-0.25032300000000002</c:v>
                </c:pt>
                <c:pt idx="1929" formatCode="General">
                  <c:v>-0.25353500000000001</c:v>
                </c:pt>
                <c:pt idx="1930" formatCode="General">
                  <c:v>-0.256577</c:v>
                </c:pt>
                <c:pt idx="1931" formatCode="General">
                  <c:v>-0.25941900000000001</c:v>
                </c:pt>
                <c:pt idx="1932" formatCode="General">
                  <c:v>-0.26202199999999998</c:v>
                </c:pt>
                <c:pt idx="1933" formatCode="General">
                  <c:v>-0.26434800000000003</c:v>
                </c:pt>
                <c:pt idx="1934" formatCode="General">
                  <c:v>-0.26636100000000001</c:v>
                </c:pt>
                <c:pt idx="1935" formatCode="General">
                  <c:v>-0.26802599999999999</c:v>
                </c:pt>
                <c:pt idx="1936" formatCode="General">
                  <c:v>-0.269312</c:v>
                </c:pt>
                <c:pt idx="1937" formatCode="General">
                  <c:v>-0.27019700000000002</c:v>
                </c:pt>
                <c:pt idx="1938" formatCode="General">
                  <c:v>-0.27066899999999999</c:v>
                </c:pt>
                <c:pt idx="1939" formatCode="General">
                  <c:v>-0.27071600000000001</c:v>
                </c:pt>
                <c:pt idx="1940" formatCode="General">
                  <c:v>-0.27033099999999999</c:v>
                </c:pt>
                <c:pt idx="1941" formatCode="General">
                  <c:v>-0.26951799999999998</c:v>
                </c:pt>
                <c:pt idx="1942" formatCode="General">
                  <c:v>-0.26830100000000001</c:v>
                </c:pt>
                <c:pt idx="1943" formatCode="General">
                  <c:v>-0.26671699999999998</c:v>
                </c:pt>
                <c:pt idx="1944" formatCode="General">
                  <c:v>-0.26479999999999998</c:v>
                </c:pt>
                <c:pt idx="1945" formatCode="General">
                  <c:v>-0.26257999999999998</c:v>
                </c:pt>
                <c:pt idx="1946" formatCode="General">
                  <c:v>-0.26008700000000001</c:v>
                </c:pt>
                <c:pt idx="1947" formatCode="General">
                  <c:v>-0.25735999999999998</c:v>
                </c:pt>
                <c:pt idx="1948" formatCode="General">
                  <c:v>-0.25443900000000003</c:v>
                </c:pt>
                <c:pt idx="1949" formatCode="General">
                  <c:v>-0.251357</c:v>
                </c:pt>
                <c:pt idx="1950" formatCode="General">
                  <c:v>-0.248141</c:v>
                </c:pt>
                <c:pt idx="1951" formatCode="General">
                  <c:v>-0.244811</c:v>
                </c:pt>
                <c:pt idx="1952" formatCode="General">
                  <c:v>-0.24137800000000001</c:v>
                </c:pt>
                <c:pt idx="1953" formatCode="General">
                  <c:v>-0.23783699999999999</c:v>
                </c:pt>
                <c:pt idx="1954" formatCode="General">
                  <c:v>-0.234178</c:v>
                </c:pt>
                <c:pt idx="1955" formatCode="General">
                  <c:v>-0.23038600000000001</c:v>
                </c:pt>
                <c:pt idx="1956" formatCode="General">
                  <c:v>-0.22644600000000001</c:v>
                </c:pt>
                <c:pt idx="1957" formatCode="General">
                  <c:v>-0.22234499999999999</c:v>
                </c:pt>
                <c:pt idx="1958" formatCode="General">
                  <c:v>-0.21807199999999999</c:v>
                </c:pt>
                <c:pt idx="1959" formatCode="General">
                  <c:v>-0.213618</c:v>
                </c:pt>
                <c:pt idx="1960" formatCode="General">
                  <c:v>-0.20897499999999999</c:v>
                </c:pt>
                <c:pt idx="1961" formatCode="General">
                  <c:v>-0.204128</c:v>
                </c:pt>
                <c:pt idx="1962" formatCode="General">
                  <c:v>-0.19906499999999999</c:v>
                </c:pt>
                <c:pt idx="1963" formatCode="General">
                  <c:v>-0.19377900000000001</c:v>
                </c:pt>
                <c:pt idx="1964" formatCode="General">
                  <c:v>-0.18827199999999999</c:v>
                </c:pt>
                <c:pt idx="1965" formatCode="General">
                  <c:v>-0.182556</c:v>
                </c:pt>
                <c:pt idx="1966" formatCode="General">
                  <c:v>-0.176648</c:v>
                </c:pt>
                <c:pt idx="1967" formatCode="General">
                  <c:v>-0.170568</c:v>
                </c:pt>
                <c:pt idx="1968" formatCode="General">
                  <c:v>-0.16434399999999999</c:v>
                </c:pt>
                <c:pt idx="1969" formatCode="General">
                  <c:v>-0.15800500000000001</c:v>
                </c:pt>
                <c:pt idx="1970" formatCode="General">
                  <c:v>-0.151584</c:v>
                </c:pt>
                <c:pt idx="1971" formatCode="General">
                  <c:v>-0.14511399999999999</c:v>
                </c:pt>
                <c:pt idx="1972" formatCode="General">
                  <c:v>-0.13863200000000001</c:v>
                </c:pt>
                <c:pt idx="1973" formatCode="General">
                  <c:v>-0.13217400000000001</c:v>
                </c:pt>
                <c:pt idx="1974" formatCode="General">
                  <c:v>-0.12576699999999999</c:v>
                </c:pt>
                <c:pt idx="1975" formatCode="General">
                  <c:v>-0.11942700000000001</c:v>
                </c:pt>
                <c:pt idx="1976" formatCode="General">
                  <c:v>-0.113159</c:v>
                </c:pt>
                <c:pt idx="1977" formatCode="General">
                  <c:v>-0.10696799999999999</c:v>
                </c:pt>
                <c:pt idx="1978" formatCode="General">
                  <c:v>-0.10086000000000001</c:v>
                </c:pt>
                <c:pt idx="1979" formatCode="General">
                  <c:v>-9.4836400000000001E-2</c:v>
                </c:pt>
                <c:pt idx="1980" formatCode="General">
                  <c:v>-8.8889700000000002E-2</c:v>
                </c:pt>
                <c:pt idx="1981" formatCode="General">
                  <c:v>-8.3003400000000005E-2</c:v>
                </c:pt>
                <c:pt idx="1982" formatCode="General">
                  <c:v>-7.7159000000000005E-2</c:v>
                </c:pt>
                <c:pt idx="1983" formatCode="General">
                  <c:v>-7.1339700000000006E-2</c:v>
                </c:pt>
                <c:pt idx="1984" formatCode="General">
                  <c:v>-6.5530900000000003E-2</c:v>
                </c:pt>
                <c:pt idx="1985" formatCode="General">
                  <c:v>-5.9720700000000002E-2</c:v>
                </c:pt>
                <c:pt idx="1986" formatCode="General">
                  <c:v>-5.3900099999999999E-2</c:v>
                </c:pt>
                <c:pt idx="1987" formatCode="General">
                  <c:v>-4.8065200000000002E-2</c:v>
                </c:pt>
                <c:pt idx="1988" formatCode="General">
                  <c:v>-4.2218600000000002E-2</c:v>
                </c:pt>
                <c:pt idx="1989" formatCode="General">
                  <c:v>-3.6371300000000002E-2</c:v>
                </c:pt>
                <c:pt idx="1990" formatCode="General">
                  <c:v>-3.05426E-2</c:v>
                </c:pt>
                <c:pt idx="1991" formatCode="General">
                  <c:v>-2.4759300000000001E-2</c:v>
                </c:pt>
                <c:pt idx="1992" formatCode="General">
                  <c:v>-1.9054399999999999E-2</c:v>
                </c:pt>
                <c:pt idx="1993" formatCode="General">
                  <c:v>-1.34652E-2</c:v>
                </c:pt>
                <c:pt idx="1994">
                  <c:v>-8.0331599999999993E-3</c:v>
                </c:pt>
                <c:pt idx="1995">
                  <c:v>-2.8030300000000002E-3</c:v>
                </c:pt>
                <c:pt idx="1996">
                  <c:v>2.1779299999999998E-3</c:v>
                </c:pt>
                <c:pt idx="1997">
                  <c:v>6.8628200000000004E-3</c:v>
                </c:pt>
                <c:pt idx="1998" formatCode="General">
                  <c:v>1.1208900000000001E-2</c:v>
                </c:pt>
                <c:pt idx="1999" formatCode="General">
                  <c:v>1.51808E-2</c:v>
                </c:pt>
                <c:pt idx="2000" formatCode="General">
                  <c:v>1.8752499999999998E-2</c:v>
                </c:pt>
                <c:pt idx="2001" formatCode="General">
                  <c:v>2.1907900000000001E-2</c:v>
                </c:pt>
                <c:pt idx="2002" formatCode="General">
                  <c:v>2.46403E-2</c:v>
                </c:pt>
                <c:pt idx="2003" formatCode="General">
                  <c:v>2.69514E-2</c:v>
                </c:pt>
                <c:pt idx="2004" formatCode="General">
                  <c:v>2.8851600000000002E-2</c:v>
                </c:pt>
                <c:pt idx="2005" formatCode="General">
                  <c:v>3.03603E-2</c:v>
                </c:pt>
                <c:pt idx="2006" formatCode="General">
                  <c:v>3.15053E-2</c:v>
                </c:pt>
                <c:pt idx="2007" formatCode="General">
                  <c:v>3.2319399999999998E-2</c:v>
                </c:pt>
                <c:pt idx="2008" formatCode="General">
                  <c:v>3.2836700000000003E-2</c:v>
                </c:pt>
                <c:pt idx="2009" formatCode="General">
                  <c:v>3.3091000000000002E-2</c:v>
                </c:pt>
                <c:pt idx="2010" formatCode="General">
                  <c:v>3.3115899999999997E-2</c:v>
                </c:pt>
                <c:pt idx="2011" formatCode="General">
                  <c:v>3.2942800000000001E-2</c:v>
                </c:pt>
                <c:pt idx="2012" formatCode="General">
                  <c:v>3.2599000000000003E-2</c:v>
                </c:pt>
                <c:pt idx="2013" formatCode="General">
                  <c:v>3.2104099999999997E-2</c:v>
                </c:pt>
                <c:pt idx="2014" formatCode="General">
                  <c:v>3.1469499999999997E-2</c:v>
                </c:pt>
                <c:pt idx="2015" formatCode="General">
                  <c:v>3.0698900000000001E-2</c:v>
                </c:pt>
                <c:pt idx="2016" formatCode="General">
                  <c:v>2.9790000000000001E-2</c:v>
                </c:pt>
                <c:pt idx="2017" formatCode="General">
                  <c:v>2.87362E-2</c:v>
                </c:pt>
                <c:pt idx="2018" formatCode="General">
                  <c:v>2.7527300000000001E-2</c:v>
                </c:pt>
                <c:pt idx="2019" formatCode="General">
                  <c:v>2.6150099999999999E-2</c:v>
                </c:pt>
                <c:pt idx="2020" formatCode="General">
                  <c:v>2.45907E-2</c:v>
                </c:pt>
                <c:pt idx="2021" formatCode="General">
                  <c:v>2.28357E-2</c:v>
                </c:pt>
                <c:pt idx="2022" formatCode="General">
                  <c:v>2.0873699999999999E-2</c:v>
                </c:pt>
                <c:pt idx="2023" formatCode="General">
                  <c:v>1.8696000000000001E-2</c:v>
                </c:pt>
                <c:pt idx="2024" formatCode="General">
                  <c:v>1.6298799999999999E-2</c:v>
                </c:pt>
                <c:pt idx="2025" formatCode="General">
                  <c:v>1.3683600000000001E-2</c:v>
                </c:pt>
                <c:pt idx="2026" formatCode="General">
                  <c:v>1.0857E-2</c:v>
                </c:pt>
                <c:pt idx="2027">
                  <c:v>7.8302200000000006E-3</c:v>
                </c:pt>
                <c:pt idx="2028">
                  <c:v>4.6183700000000001E-3</c:v>
                </c:pt>
                <c:pt idx="2029">
                  <c:v>1.23975E-3</c:v>
                </c:pt>
                <c:pt idx="2030">
                  <c:v>-2.2856199999999999E-3</c:v>
                </c:pt>
                <c:pt idx="2031">
                  <c:v>-5.9371900000000002E-3</c:v>
                </c:pt>
                <c:pt idx="2032">
                  <c:v>-9.6948499999999996E-3</c:v>
                </c:pt>
                <c:pt idx="2033" formatCode="General">
                  <c:v>-1.35397E-2</c:v>
                </c:pt>
                <c:pt idx="2034" formatCode="General">
                  <c:v>-1.7454399999999998E-2</c:v>
                </c:pt>
                <c:pt idx="2035" formatCode="General">
                  <c:v>-2.14238E-2</c:v>
                </c:pt>
                <c:pt idx="2036" formatCode="General">
                  <c:v>-2.54348E-2</c:v>
                </c:pt>
                <c:pt idx="2037" formatCode="General">
                  <c:v>-2.9476499999999999E-2</c:v>
                </c:pt>
                <c:pt idx="2038" formatCode="General">
                  <c:v>-3.3541300000000003E-2</c:v>
                </c:pt>
                <c:pt idx="2039" formatCode="General">
                  <c:v>-3.7624499999999998E-2</c:v>
                </c:pt>
                <c:pt idx="2040" formatCode="General">
                  <c:v>-4.1724499999999998E-2</c:v>
                </c:pt>
                <c:pt idx="2041" formatCode="General">
                  <c:v>-4.5841800000000002E-2</c:v>
                </c:pt>
                <c:pt idx="2042" formatCode="General">
                  <c:v>-4.9979000000000003E-2</c:v>
                </c:pt>
                <c:pt idx="2043" formatCode="General">
                  <c:v>-5.4139699999999999E-2</c:v>
                </c:pt>
                <c:pt idx="2044" formatCode="General">
                  <c:v>-5.8328400000000002E-2</c:v>
                </c:pt>
                <c:pt idx="2045" formatCode="General">
                  <c:v>-6.2548599999999996E-2</c:v>
                </c:pt>
                <c:pt idx="2046" formatCode="General">
                  <c:v>-6.6801799999999995E-2</c:v>
                </c:pt>
                <c:pt idx="2047" formatCode="General">
                  <c:v>-7.1086499999999997E-2</c:v>
                </c:pt>
                <c:pt idx="2048" formatCode="General">
                  <c:v>-7.5399099999999997E-2</c:v>
                </c:pt>
                <c:pt idx="2049" formatCode="General">
                  <c:v>-7.9733299999999993E-2</c:v>
                </c:pt>
                <c:pt idx="2050" formatCode="General">
                  <c:v>-8.4080600000000005E-2</c:v>
                </c:pt>
                <c:pt idx="2051" formatCode="General">
                  <c:v>-8.8428699999999999E-2</c:v>
                </c:pt>
                <c:pt idx="2052" formatCode="General">
                  <c:v>-9.2762600000000001E-2</c:v>
                </c:pt>
                <c:pt idx="2053" formatCode="General">
                  <c:v>-9.7065299999999993E-2</c:v>
                </c:pt>
                <c:pt idx="2054" formatCode="General">
                  <c:v>-0.10131800000000001</c:v>
                </c:pt>
                <c:pt idx="2055" formatCode="General">
                  <c:v>-0.105501</c:v>
                </c:pt>
                <c:pt idx="2056" formatCode="General">
                  <c:v>-0.10959000000000001</c:v>
                </c:pt>
                <c:pt idx="2057" formatCode="General">
                  <c:v>-0.11355999999999999</c:v>
                </c:pt>
                <c:pt idx="2058" formatCode="General">
                  <c:v>-0.117382</c:v>
                </c:pt>
                <c:pt idx="2059" formatCode="General">
                  <c:v>-0.121027</c:v>
                </c:pt>
                <c:pt idx="2060" formatCode="General">
                  <c:v>-0.12446</c:v>
                </c:pt>
                <c:pt idx="2061" formatCode="General">
                  <c:v>-0.12765000000000001</c:v>
                </c:pt>
                <c:pt idx="2062" formatCode="General">
                  <c:v>-0.13056699999999999</c:v>
                </c:pt>
                <c:pt idx="2063" formatCode="General">
                  <c:v>-0.133185</c:v>
                </c:pt>
                <c:pt idx="2064" formatCode="General">
                  <c:v>-0.13548299999999999</c:v>
                </c:pt>
                <c:pt idx="2065" formatCode="General">
                  <c:v>-0.13744700000000001</c:v>
                </c:pt>
                <c:pt idx="2066" formatCode="General">
                  <c:v>-0.139066</c:v>
                </c:pt>
                <c:pt idx="2067" formatCode="General">
                  <c:v>-0.14033200000000001</c:v>
                </c:pt>
                <c:pt idx="2068" formatCode="General">
                  <c:v>-0.14124100000000001</c:v>
                </c:pt>
                <c:pt idx="2069" formatCode="General">
                  <c:v>-0.14179600000000001</c:v>
                </c:pt>
                <c:pt idx="2070" formatCode="General">
                  <c:v>-0.14200199999999999</c:v>
                </c:pt>
                <c:pt idx="2071" formatCode="General">
                  <c:v>-0.14186799999999999</c:v>
                </c:pt>
                <c:pt idx="2072" formatCode="General">
                  <c:v>-0.141404</c:v>
                </c:pt>
                <c:pt idx="2073" formatCode="General">
                  <c:v>-0.140623</c:v>
                </c:pt>
                <c:pt idx="2074" formatCode="General">
                  <c:v>-0.139544</c:v>
                </c:pt>
                <c:pt idx="2075" formatCode="General">
                  <c:v>-0.138184</c:v>
                </c:pt>
                <c:pt idx="2076" formatCode="General">
                  <c:v>-0.13655700000000001</c:v>
                </c:pt>
                <c:pt idx="2077" formatCode="General">
                  <c:v>-0.13467799999999999</c:v>
                </c:pt>
                <c:pt idx="2078" formatCode="General">
                  <c:v>-0.13255600000000001</c:v>
                </c:pt>
                <c:pt idx="2079" formatCode="General">
                  <c:v>-0.13020000000000001</c:v>
                </c:pt>
                <c:pt idx="2080" formatCode="General">
                  <c:v>-0.12761600000000001</c:v>
                </c:pt>
                <c:pt idx="2081" formatCode="General">
                  <c:v>-0.124807</c:v>
                </c:pt>
                <c:pt idx="2082" formatCode="General">
                  <c:v>-0.12177300000000001</c:v>
                </c:pt>
                <c:pt idx="2083" formatCode="General">
                  <c:v>-0.11851200000000001</c:v>
                </c:pt>
                <c:pt idx="2084" formatCode="General">
                  <c:v>-0.115019</c:v>
                </c:pt>
                <c:pt idx="2085" formatCode="General">
                  <c:v>-0.111287</c:v>
                </c:pt>
                <c:pt idx="2086" formatCode="General">
                  <c:v>-0.107306</c:v>
                </c:pt>
                <c:pt idx="2087" formatCode="General">
                  <c:v>-0.103065</c:v>
                </c:pt>
                <c:pt idx="2088" formatCode="General">
                  <c:v>-9.8554799999999998E-2</c:v>
                </c:pt>
                <c:pt idx="2089" formatCode="General">
                  <c:v>-9.37727E-2</c:v>
                </c:pt>
                <c:pt idx="2090" formatCode="General">
                  <c:v>-8.8723200000000002E-2</c:v>
                </c:pt>
                <c:pt idx="2091" formatCode="General">
                  <c:v>-8.3418099999999995E-2</c:v>
                </c:pt>
                <c:pt idx="2092" formatCode="General">
                  <c:v>-7.7873600000000001E-2</c:v>
                </c:pt>
                <c:pt idx="2093" formatCode="General">
                  <c:v>-7.2109199999999998E-2</c:v>
                </c:pt>
                <c:pt idx="2094" formatCode="General">
                  <c:v>-6.6146899999999995E-2</c:v>
                </c:pt>
                <c:pt idx="2095" formatCode="General">
                  <c:v>-6.0009800000000002E-2</c:v>
                </c:pt>
                <c:pt idx="2096" formatCode="General">
                  <c:v>-5.3722399999999997E-2</c:v>
                </c:pt>
                <c:pt idx="2097" formatCode="General">
                  <c:v>-4.7310499999999998E-2</c:v>
                </c:pt>
                <c:pt idx="2098" formatCode="General">
                  <c:v>-4.0799500000000002E-2</c:v>
                </c:pt>
                <c:pt idx="2099" formatCode="General">
                  <c:v>-3.4211699999999998E-2</c:v>
                </c:pt>
                <c:pt idx="2100" formatCode="General">
                  <c:v>-2.7565300000000001E-2</c:v>
                </c:pt>
                <c:pt idx="2101" formatCode="General">
                  <c:v>-2.08747E-2</c:v>
                </c:pt>
                <c:pt idx="2102" formatCode="General">
                  <c:v>-1.41499E-2</c:v>
                </c:pt>
                <c:pt idx="2103">
                  <c:v>-7.3945900000000004E-3</c:v>
                </c:pt>
                <c:pt idx="2104">
                  <c:v>-6.0665000000000003E-4</c:v>
                </c:pt>
                <c:pt idx="2105">
                  <c:v>6.2186899999999998E-3</c:v>
                </c:pt>
                <c:pt idx="2106" formatCode="General">
                  <c:v>1.3084800000000001E-2</c:v>
                </c:pt>
                <c:pt idx="2107" formatCode="General">
                  <c:v>1.9992699999999999E-2</c:v>
                </c:pt>
                <c:pt idx="2108" formatCode="General">
                  <c:v>2.6944200000000001E-2</c:v>
                </c:pt>
                <c:pt idx="2109" formatCode="General">
                  <c:v>3.39432E-2</c:v>
                </c:pt>
                <c:pt idx="2110" formatCode="General">
                  <c:v>4.0994700000000002E-2</c:v>
                </c:pt>
                <c:pt idx="2111" formatCode="General">
                  <c:v>4.81006E-2</c:v>
                </c:pt>
                <c:pt idx="2112" formatCode="General">
                  <c:v>5.5258099999999997E-2</c:v>
                </c:pt>
                <c:pt idx="2113" formatCode="General">
                  <c:v>6.2460300000000003E-2</c:v>
                </c:pt>
                <c:pt idx="2114" formatCode="General">
                  <c:v>6.9696099999999997E-2</c:v>
                </c:pt>
                <c:pt idx="2115" formatCode="General">
                  <c:v>7.6950400000000002E-2</c:v>
                </c:pt>
                <c:pt idx="2116" formatCode="General">
                  <c:v>8.4204600000000004E-2</c:v>
                </c:pt>
                <c:pt idx="2117" formatCode="General">
                  <c:v>9.1439099999999995E-2</c:v>
                </c:pt>
                <c:pt idx="2118" formatCode="General">
                  <c:v>9.8633399999999996E-2</c:v>
                </c:pt>
                <c:pt idx="2119" formatCode="General">
                  <c:v>0.105764</c:v>
                </c:pt>
                <c:pt idx="2120" formatCode="General">
                  <c:v>0.1128</c:v>
                </c:pt>
                <c:pt idx="2121" formatCode="General">
                  <c:v>0.11970799999999999</c:v>
                </c:pt>
                <c:pt idx="2122" formatCode="General">
                  <c:v>0.12645300000000001</c:v>
                </c:pt>
                <c:pt idx="2123" formatCode="General">
                  <c:v>0.132996</c:v>
                </c:pt>
                <c:pt idx="2124" formatCode="General">
                  <c:v>0.13930200000000001</c:v>
                </c:pt>
                <c:pt idx="2125" formatCode="General">
                  <c:v>0.14533299999999999</c:v>
                </c:pt>
                <c:pt idx="2126" formatCode="General">
                  <c:v>0.151056</c:v>
                </c:pt>
                <c:pt idx="2127" formatCode="General">
                  <c:v>0.156444</c:v>
                </c:pt>
                <c:pt idx="2128" formatCode="General">
                  <c:v>0.16147700000000001</c:v>
                </c:pt>
                <c:pt idx="2129" formatCode="General">
                  <c:v>0.16614300000000001</c:v>
                </c:pt>
                <c:pt idx="2130" formatCode="General">
                  <c:v>0.170436</c:v>
                </c:pt>
                <c:pt idx="2131" formatCode="General">
                  <c:v>0.17435300000000001</c:v>
                </c:pt>
                <c:pt idx="2132" formatCode="General">
                  <c:v>0.177893</c:v>
                </c:pt>
                <c:pt idx="2133" formatCode="General">
                  <c:v>0.18105299999999999</c:v>
                </c:pt>
                <c:pt idx="2134" formatCode="General">
                  <c:v>0.18383099999999999</c:v>
                </c:pt>
                <c:pt idx="2135" formatCode="General">
                  <c:v>0.186226</c:v>
                </c:pt>
                <c:pt idx="2136" formatCode="General">
                  <c:v>0.188245</c:v>
                </c:pt>
                <c:pt idx="2137" formatCode="General">
                  <c:v>0.18989800000000001</c:v>
                </c:pt>
                <c:pt idx="2138" formatCode="General">
                  <c:v>0.19119</c:v>
                </c:pt>
                <c:pt idx="2139" formatCode="General">
                  <c:v>0.19212099999999999</c:v>
                </c:pt>
                <c:pt idx="2140" formatCode="General">
                  <c:v>0.19268099999999999</c:v>
                </c:pt>
                <c:pt idx="2141" formatCode="General">
                  <c:v>0.192858</c:v>
                </c:pt>
                <c:pt idx="2142" formatCode="General">
                  <c:v>0.19264500000000001</c:v>
                </c:pt>
                <c:pt idx="2143" formatCode="General">
                  <c:v>0.19203600000000001</c:v>
                </c:pt>
                <c:pt idx="2144" formatCode="General">
                  <c:v>0.191023</c:v>
                </c:pt>
                <c:pt idx="2145" formatCode="General">
                  <c:v>0.18959899999999999</c:v>
                </c:pt>
                <c:pt idx="2146" formatCode="General">
                  <c:v>0.18776200000000001</c:v>
                </c:pt>
                <c:pt idx="2147" formatCode="General">
                  <c:v>0.18551500000000001</c:v>
                </c:pt>
                <c:pt idx="2148" formatCode="General">
                  <c:v>0.18285899999999999</c:v>
                </c:pt>
                <c:pt idx="2149" formatCode="General">
                  <c:v>0.17979200000000001</c:v>
                </c:pt>
                <c:pt idx="2150" formatCode="General">
                  <c:v>0.176315</c:v>
                </c:pt>
                <c:pt idx="2151" formatCode="General">
                  <c:v>0.172433</c:v>
                </c:pt>
                <c:pt idx="2152" formatCode="General">
                  <c:v>0.168158</c:v>
                </c:pt>
                <c:pt idx="2153" formatCode="General">
                  <c:v>0.16350799999999999</c:v>
                </c:pt>
                <c:pt idx="2154" formatCode="General">
                  <c:v>0.15850900000000001</c:v>
                </c:pt>
                <c:pt idx="2155" formatCode="General">
                  <c:v>0.15318799999999999</c:v>
                </c:pt>
                <c:pt idx="2156" formatCode="General">
                  <c:v>0.14757300000000001</c:v>
                </c:pt>
                <c:pt idx="2157" formatCode="General">
                  <c:v>0.14169200000000001</c:v>
                </c:pt>
                <c:pt idx="2158" formatCode="General">
                  <c:v>0.13557</c:v>
                </c:pt>
                <c:pt idx="2159" formatCode="General">
                  <c:v>0.12922900000000001</c:v>
                </c:pt>
                <c:pt idx="2160" formatCode="General">
                  <c:v>0.122684</c:v>
                </c:pt>
                <c:pt idx="2161" formatCode="General">
                  <c:v>0.115948</c:v>
                </c:pt>
                <c:pt idx="2162" formatCode="General">
                  <c:v>0.109026</c:v>
                </c:pt>
                <c:pt idx="2163" formatCode="General">
                  <c:v>0.101926</c:v>
                </c:pt>
                <c:pt idx="2164" formatCode="General">
                  <c:v>9.4652200000000006E-2</c:v>
                </c:pt>
                <c:pt idx="2165" formatCode="General">
                  <c:v>8.7207099999999996E-2</c:v>
                </c:pt>
                <c:pt idx="2166" formatCode="General">
                  <c:v>7.9586500000000004E-2</c:v>
                </c:pt>
                <c:pt idx="2167" formatCode="General">
                  <c:v>7.1780099999999999E-2</c:v>
                </c:pt>
                <c:pt idx="2168" formatCode="General">
                  <c:v>6.3775200000000004E-2</c:v>
                </c:pt>
                <c:pt idx="2169" formatCode="General">
                  <c:v>5.5559299999999999E-2</c:v>
                </c:pt>
                <c:pt idx="2170" formatCode="General">
                  <c:v>4.7120000000000002E-2</c:v>
                </c:pt>
                <c:pt idx="2171" formatCode="General">
                  <c:v>3.8444699999999998E-2</c:v>
                </c:pt>
                <c:pt idx="2172" formatCode="General">
                  <c:v>2.9522699999999999E-2</c:v>
                </c:pt>
                <c:pt idx="2173" formatCode="General">
                  <c:v>2.0348999999999999E-2</c:v>
                </c:pt>
                <c:pt idx="2174" formatCode="General">
                  <c:v>1.0924400000000001E-2</c:v>
                </c:pt>
                <c:pt idx="2175">
                  <c:v>1.2549499999999999E-3</c:v>
                </c:pt>
                <c:pt idx="2176">
                  <c:v>-8.6495400000000007E-3</c:v>
                </c:pt>
                <c:pt idx="2177" formatCode="General">
                  <c:v>-1.87744E-2</c:v>
                </c:pt>
                <c:pt idx="2178" formatCode="General">
                  <c:v>-2.90996E-2</c:v>
                </c:pt>
                <c:pt idx="2179" formatCode="General">
                  <c:v>-3.96011E-2</c:v>
                </c:pt>
                <c:pt idx="2180" formatCode="General">
                  <c:v>-5.0250299999999998E-2</c:v>
                </c:pt>
                <c:pt idx="2181" formatCode="General">
                  <c:v>-6.10143E-2</c:v>
                </c:pt>
                <c:pt idx="2182" formatCode="General">
                  <c:v>-7.1854799999999996E-2</c:v>
                </c:pt>
                <c:pt idx="2183" formatCode="General">
                  <c:v>-8.2729700000000003E-2</c:v>
                </c:pt>
                <c:pt idx="2184" formatCode="General">
                  <c:v>-9.3594999999999998E-2</c:v>
                </c:pt>
                <c:pt idx="2185" formatCode="General">
                  <c:v>-0.104408</c:v>
                </c:pt>
                <c:pt idx="2186" formatCode="General">
                  <c:v>-0.115129</c:v>
                </c:pt>
                <c:pt idx="2187" formatCode="General">
                  <c:v>-0.125723</c:v>
                </c:pt>
                <c:pt idx="2188" formatCode="General">
                  <c:v>-0.136159</c:v>
                </c:pt>
                <c:pt idx="2189" formatCode="General">
                  <c:v>-0.14641100000000001</c:v>
                </c:pt>
                <c:pt idx="2190" formatCode="General">
                  <c:v>-0.15645500000000001</c:v>
                </c:pt>
                <c:pt idx="2191" formatCode="General">
                  <c:v>-0.166272</c:v>
                </c:pt>
                <c:pt idx="2192" formatCode="General">
                  <c:v>-0.17585100000000001</c:v>
                </c:pt>
                <c:pt idx="2193" formatCode="General">
                  <c:v>-0.18518399999999999</c:v>
                </c:pt>
                <c:pt idx="2194" formatCode="General">
                  <c:v>-0.19426599999999999</c:v>
                </c:pt>
                <c:pt idx="2195" formatCode="General">
                  <c:v>-0.20308999999999999</c:v>
                </c:pt>
                <c:pt idx="2196" formatCode="General">
                  <c:v>-0.21165</c:v>
                </c:pt>
                <c:pt idx="2197" formatCode="General">
                  <c:v>-0.21994</c:v>
                </c:pt>
                <c:pt idx="2198" formatCode="General">
                  <c:v>-0.22795099999999999</c:v>
                </c:pt>
                <c:pt idx="2199" formatCode="General">
                  <c:v>-0.235678</c:v>
                </c:pt>
                <c:pt idx="2200" formatCode="General">
                  <c:v>-0.24310899999999999</c:v>
                </c:pt>
                <c:pt idx="2201" formatCode="General">
                  <c:v>-0.25022899999999998</c:v>
                </c:pt>
                <c:pt idx="2202" formatCode="General">
                  <c:v>-0.257019</c:v>
                </c:pt>
                <c:pt idx="2203" formatCode="General">
                  <c:v>-0.26345499999999999</c:v>
                </c:pt>
                <c:pt idx="2204" formatCode="General">
                  <c:v>-0.269513</c:v>
                </c:pt>
                <c:pt idx="2205" formatCode="General">
                  <c:v>-0.27516800000000002</c:v>
                </c:pt>
                <c:pt idx="2206" formatCode="General">
                  <c:v>-0.280391</c:v>
                </c:pt>
                <c:pt idx="2207" formatCode="General">
                  <c:v>-0.28515800000000002</c:v>
                </c:pt>
                <c:pt idx="2208" formatCode="General">
                  <c:v>-0.28944399999999998</c:v>
                </c:pt>
                <c:pt idx="2209" formatCode="General">
                  <c:v>-0.29322500000000001</c:v>
                </c:pt>
                <c:pt idx="2210" formatCode="General">
                  <c:v>-0.296485</c:v>
                </c:pt>
                <c:pt idx="2211" formatCode="General">
                  <c:v>-0.29920999999999998</c:v>
                </c:pt>
                <c:pt idx="2212" formatCode="General">
                  <c:v>-0.301394</c:v>
                </c:pt>
                <c:pt idx="2213" formatCode="General">
                  <c:v>-0.303037</c:v>
                </c:pt>
                <c:pt idx="2214" formatCode="General">
                  <c:v>-0.30414600000000003</c:v>
                </c:pt>
                <c:pt idx="2215" formatCode="General">
                  <c:v>-0.30473099999999997</c:v>
                </c:pt>
                <c:pt idx="2216" formatCode="General">
                  <c:v>-0.304811</c:v>
                </c:pt>
                <c:pt idx="2217" formatCode="General">
                  <c:v>-0.30440600000000001</c:v>
                </c:pt>
                <c:pt idx="2218" formatCode="General">
                  <c:v>-0.30353999999999998</c:v>
                </c:pt>
                <c:pt idx="2219" formatCode="General">
                  <c:v>-0.30223899999999998</c:v>
                </c:pt>
                <c:pt idx="2220" formatCode="General">
                  <c:v>-0.30053000000000002</c:v>
                </c:pt>
                <c:pt idx="2221" formatCode="General">
                  <c:v>-0.29843700000000001</c:v>
                </c:pt>
                <c:pt idx="2222" formatCode="General">
                  <c:v>-0.295983</c:v>
                </c:pt>
                <c:pt idx="2223" formatCode="General">
                  <c:v>-0.29318699999999998</c:v>
                </c:pt>
                <c:pt idx="2224" formatCode="General">
                  <c:v>-0.29006100000000001</c:v>
                </c:pt>
                <c:pt idx="2225" formatCode="General">
                  <c:v>-0.28661300000000001</c:v>
                </c:pt>
                <c:pt idx="2226" formatCode="General">
                  <c:v>-0.28284599999999999</c:v>
                </c:pt>
                <c:pt idx="2227" formatCode="General">
                  <c:v>-0.27875499999999998</c:v>
                </c:pt>
                <c:pt idx="2228" formatCode="General">
                  <c:v>-0.27433099999999999</c:v>
                </c:pt>
                <c:pt idx="2229" formatCode="General">
                  <c:v>-0.26956000000000002</c:v>
                </c:pt>
                <c:pt idx="2230" formatCode="General">
                  <c:v>-0.26442500000000002</c:v>
                </c:pt>
                <c:pt idx="2231" formatCode="General">
                  <c:v>-0.25890600000000003</c:v>
                </c:pt>
                <c:pt idx="2232" formatCode="General">
                  <c:v>-0.25298199999999998</c:v>
                </c:pt>
                <c:pt idx="2233" formatCode="General">
                  <c:v>-0.24663199999999999</c:v>
                </c:pt>
                <c:pt idx="2234" formatCode="General">
                  <c:v>-0.239838</c:v>
                </c:pt>
                <c:pt idx="2235" formatCode="General">
                  <c:v>-0.23258300000000001</c:v>
                </c:pt>
                <c:pt idx="2236" formatCode="General">
                  <c:v>-0.224858</c:v>
                </c:pt>
                <c:pt idx="2237" formatCode="General">
                  <c:v>-0.21665699999999999</c:v>
                </c:pt>
                <c:pt idx="2238" formatCode="General">
                  <c:v>-0.207982</c:v>
                </c:pt>
                <c:pt idx="2239" formatCode="General">
                  <c:v>-0.19884199999999999</c:v>
                </c:pt>
                <c:pt idx="2240" formatCode="General">
                  <c:v>-0.189251</c:v>
                </c:pt>
                <c:pt idx="2241" formatCode="General">
                  <c:v>-0.179233</c:v>
                </c:pt>
                <c:pt idx="2242" formatCode="General">
                  <c:v>-0.16881199999999999</c:v>
                </c:pt>
                <c:pt idx="2243" formatCode="General">
                  <c:v>-0.158022</c:v>
                </c:pt>
                <c:pt idx="2244" formatCode="General">
                  <c:v>-0.146896</c:v>
                </c:pt>
                <c:pt idx="2245" formatCode="General">
                  <c:v>-0.13547100000000001</c:v>
                </c:pt>
                <c:pt idx="2246" formatCode="General">
                  <c:v>-0.12378599999999999</c:v>
                </c:pt>
                <c:pt idx="2247" formatCode="General">
                  <c:v>-0.11188099999999999</c:v>
                </c:pt>
                <c:pt idx="2248" formatCode="General">
                  <c:v>-9.9791000000000005E-2</c:v>
                </c:pt>
                <c:pt idx="2249" formatCode="General">
                  <c:v>-8.7549600000000005E-2</c:v>
                </c:pt>
                <c:pt idx="2250" formatCode="General">
                  <c:v>-7.5183399999999997E-2</c:v>
                </c:pt>
                <c:pt idx="2251" formatCode="General">
                  <c:v>-6.2714800000000001E-2</c:v>
                </c:pt>
                <c:pt idx="2252" formatCode="General">
                  <c:v>-5.0162199999999997E-2</c:v>
                </c:pt>
                <c:pt idx="2253" formatCode="General">
                  <c:v>-3.7540200000000003E-2</c:v>
                </c:pt>
                <c:pt idx="2254" formatCode="General">
                  <c:v>-2.48606E-2</c:v>
                </c:pt>
                <c:pt idx="2255" formatCode="General">
                  <c:v>-1.2133E-2</c:v>
                </c:pt>
                <c:pt idx="2256">
                  <c:v>6.3372999999999999E-4</c:v>
                </c:pt>
                <c:pt idx="2257" formatCode="General">
                  <c:v>1.34296E-2</c:v>
                </c:pt>
                <c:pt idx="2258" formatCode="General">
                  <c:v>2.6242100000000001E-2</c:v>
                </c:pt>
                <c:pt idx="2259" formatCode="General">
                  <c:v>3.9055600000000003E-2</c:v>
                </c:pt>
                <c:pt idx="2260" formatCode="General">
                  <c:v>5.1852799999999998E-2</c:v>
                </c:pt>
                <c:pt idx="2261" formatCode="General">
                  <c:v>6.4614199999999997E-2</c:v>
                </c:pt>
                <c:pt idx="2262" formatCode="General">
                  <c:v>7.7317700000000003E-2</c:v>
                </c:pt>
                <c:pt idx="2263" formatCode="General">
                  <c:v>8.9937900000000001E-2</c:v>
                </c:pt>
                <c:pt idx="2264" formatCode="General">
                  <c:v>0.10244499999999999</c:v>
                </c:pt>
                <c:pt idx="2265" formatCode="General">
                  <c:v>0.11480799999999999</c:v>
                </c:pt>
                <c:pt idx="2266" formatCode="General">
                  <c:v>0.12699099999999999</c:v>
                </c:pt>
                <c:pt idx="2267" formatCode="General">
                  <c:v>0.138961</c:v>
                </c:pt>
                <c:pt idx="2268" formatCode="General">
                  <c:v>0.15068300000000001</c:v>
                </c:pt>
                <c:pt idx="2269" formatCode="General">
                  <c:v>0.16212399999999999</c:v>
                </c:pt>
                <c:pt idx="2270" formatCode="General">
                  <c:v>0.17325199999999999</c:v>
                </c:pt>
                <c:pt idx="2271" formatCode="General">
                  <c:v>0.18403800000000001</c:v>
                </c:pt>
                <c:pt idx="2272" formatCode="General">
                  <c:v>0.19445699999999999</c:v>
                </c:pt>
                <c:pt idx="2273" formatCode="General">
                  <c:v>0.204489</c:v>
                </c:pt>
                <c:pt idx="2274" formatCode="General">
                  <c:v>0.214118</c:v>
                </c:pt>
                <c:pt idx="2275" formatCode="General">
                  <c:v>0.22333500000000001</c:v>
                </c:pt>
                <c:pt idx="2276" formatCode="General">
                  <c:v>0.232131</c:v>
                </c:pt>
                <c:pt idx="2277" formatCode="General">
                  <c:v>0.24050299999999999</c:v>
                </c:pt>
                <c:pt idx="2278" formatCode="General">
                  <c:v>0.24845500000000001</c:v>
                </c:pt>
                <c:pt idx="2279" formatCode="General">
                  <c:v>0.25599499999999997</c:v>
                </c:pt>
                <c:pt idx="2280" formatCode="General">
                  <c:v>0.26313199999999998</c:v>
                </c:pt>
                <c:pt idx="2281" formatCode="General">
                  <c:v>0.26987699999999998</c:v>
                </c:pt>
                <c:pt idx="2282" formatCode="General">
                  <c:v>0.27624100000000001</c:v>
                </c:pt>
                <c:pt idx="2283" formatCode="General">
                  <c:v>0.28223399999999998</c:v>
                </c:pt>
                <c:pt idx="2284" formatCode="General">
                  <c:v>0.28786699999999998</c:v>
                </c:pt>
                <c:pt idx="2285" formatCode="General">
                  <c:v>0.29314499999999999</c:v>
                </c:pt>
                <c:pt idx="2286" formatCode="General">
                  <c:v>0.298072</c:v>
                </c:pt>
                <c:pt idx="2287" formatCode="General">
                  <c:v>0.30264799999999997</c:v>
                </c:pt>
                <c:pt idx="2288" formatCode="General">
                  <c:v>0.30686799999999997</c:v>
                </c:pt>
                <c:pt idx="2289" formatCode="General">
                  <c:v>0.310726</c:v>
                </c:pt>
                <c:pt idx="2290" formatCode="General">
                  <c:v>0.31421399999999999</c:v>
                </c:pt>
                <c:pt idx="2291" formatCode="General">
                  <c:v>0.31732399999999999</c:v>
                </c:pt>
                <c:pt idx="2292" formatCode="General">
                  <c:v>0.32004500000000002</c:v>
                </c:pt>
                <c:pt idx="2293" formatCode="General">
                  <c:v>0.32236599999999999</c:v>
                </c:pt>
                <c:pt idx="2294" formatCode="General">
                  <c:v>0.32427400000000001</c:v>
                </c:pt>
                <c:pt idx="2295" formatCode="General">
                  <c:v>0.32575900000000002</c:v>
                </c:pt>
                <c:pt idx="2296" formatCode="General">
                  <c:v>0.32681199999999999</c:v>
                </c:pt>
                <c:pt idx="2297" formatCode="General">
                  <c:v>0.32741700000000001</c:v>
                </c:pt>
                <c:pt idx="2298" formatCode="General">
                  <c:v>0.32755200000000001</c:v>
                </c:pt>
                <c:pt idx="2299" formatCode="General">
                  <c:v>0.32719199999999998</c:v>
                </c:pt>
                <c:pt idx="2300" formatCode="General">
                  <c:v>0.326318</c:v>
                </c:pt>
                <c:pt idx="2301" formatCode="General">
                  <c:v>0.32491399999999998</c:v>
                </c:pt>
                <c:pt idx="2302" formatCode="General">
                  <c:v>0.32297300000000001</c:v>
                </c:pt>
                <c:pt idx="2303" formatCode="General">
                  <c:v>0.32049100000000003</c:v>
                </c:pt>
                <c:pt idx="2304" formatCode="General">
                  <c:v>0.317467</c:v>
                </c:pt>
                <c:pt idx="2305" formatCode="General">
                  <c:v>0.31391000000000002</c:v>
                </c:pt>
                <c:pt idx="2306" formatCode="General">
                  <c:v>0.30983899999999998</c:v>
                </c:pt>
                <c:pt idx="2307" formatCode="General">
                  <c:v>0.305282</c:v>
                </c:pt>
                <c:pt idx="2308" formatCode="General">
                  <c:v>0.300263</c:v>
                </c:pt>
                <c:pt idx="2309" formatCode="General">
                  <c:v>0.29480800000000001</c:v>
                </c:pt>
                <c:pt idx="2310" formatCode="General">
                  <c:v>0.28893200000000002</c:v>
                </c:pt>
                <c:pt idx="2311" formatCode="General">
                  <c:v>0.28264899999999998</c:v>
                </c:pt>
                <c:pt idx="2312" formatCode="General">
                  <c:v>0.27596700000000002</c:v>
                </c:pt>
                <c:pt idx="2313" formatCode="General">
                  <c:v>0.268895</c:v>
                </c:pt>
                <c:pt idx="2314" formatCode="General">
                  <c:v>0.26144499999999998</c:v>
                </c:pt>
                <c:pt idx="2315" formatCode="General">
                  <c:v>0.25362499999999999</c:v>
                </c:pt>
                <c:pt idx="2316" formatCode="General">
                  <c:v>0.245448</c:v>
                </c:pt>
                <c:pt idx="2317" formatCode="General">
                  <c:v>0.236928</c:v>
                </c:pt>
                <c:pt idx="2318" formatCode="General">
                  <c:v>0.228078</c:v>
                </c:pt>
                <c:pt idx="2319" formatCode="General">
                  <c:v>0.21890999999999999</c:v>
                </c:pt>
                <c:pt idx="2320" formatCode="General">
                  <c:v>0.20943400000000001</c:v>
                </c:pt>
                <c:pt idx="2321" formatCode="General">
                  <c:v>0.19966600000000001</c:v>
                </c:pt>
                <c:pt idx="2322" formatCode="General">
                  <c:v>0.18962000000000001</c:v>
                </c:pt>
                <c:pt idx="2323" formatCode="General">
                  <c:v>0.17930599999999999</c:v>
                </c:pt>
                <c:pt idx="2324" formatCode="General">
                  <c:v>0.168736</c:v>
                </c:pt>
                <c:pt idx="2325" formatCode="General">
                  <c:v>0.15793099999999999</c:v>
                </c:pt>
                <c:pt idx="2326" formatCode="General">
                  <c:v>0.146926</c:v>
                </c:pt>
                <c:pt idx="2327" formatCode="General">
                  <c:v>0.13575799999999999</c:v>
                </c:pt>
                <c:pt idx="2328" formatCode="General">
                  <c:v>0.124469</c:v>
                </c:pt>
                <c:pt idx="2329" formatCode="General">
                  <c:v>0.113104</c:v>
                </c:pt>
                <c:pt idx="2330" formatCode="General">
                  <c:v>0.101712</c:v>
                </c:pt>
                <c:pt idx="2331" formatCode="General">
                  <c:v>9.0336100000000003E-2</c:v>
                </c:pt>
                <c:pt idx="2332" formatCode="General">
                  <c:v>7.9013399999999998E-2</c:v>
                </c:pt>
                <c:pt idx="2333" formatCode="General">
                  <c:v>6.7773700000000006E-2</c:v>
                </c:pt>
                <c:pt idx="2334" formatCode="General">
                  <c:v>5.6647599999999999E-2</c:v>
                </c:pt>
                <c:pt idx="2335" formatCode="General">
                  <c:v>4.5666499999999999E-2</c:v>
                </c:pt>
                <c:pt idx="2336" formatCode="General">
                  <c:v>3.4855299999999999E-2</c:v>
                </c:pt>
                <c:pt idx="2337" formatCode="General">
                  <c:v>2.4226999999999999E-2</c:v>
                </c:pt>
                <c:pt idx="2338" formatCode="General">
                  <c:v>1.3784599999999999E-2</c:v>
                </c:pt>
                <c:pt idx="2339">
                  <c:v>3.5260999999999999E-3</c:v>
                </c:pt>
                <c:pt idx="2340">
                  <c:v>-6.5540599999999996E-3</c:v>
                </c:pt>
                <c:pt idx="2341" formatCode="General">
                  <c:v>-1.6465899999999999E-2</c:v>
                </c:pt>
                <c:pt idx="2342" formatCode="General">
                  <c:v>-2.6222100000000002E-2</c:v>
                </c:pt>
                <c:pt idx="2343" formatCode="General">
                  <c:v>-3.58324E-2</c:v>
                </c:pt>
                <c:pt idx="2344" formatCode="General">
                  <c:v>-4.5302200000000001E-2</c:v>
                </c:pt>
                <c:pt idx="2345" formatCode="General">
                  <c:v>-5.4637400000000003E-2</c:v>
                </c:pt>
                <c:pt idx="2346" formatCode="General">
                  <c:v>-6.3847000000000001E-2</c:v>
                </c:pt>
                <c:pt idx="2347" formatCode="General">
                  <c:v>-7.2938100000000006E-2</c:v>
                </c:pt>
                <c:pt idx="2348" formatCode="General">
                  <c:v>-8.1908300000000003E-2</c:v>
                </c:pt>
                <c:pt idx="2349" formatCode="General">
                  <c:v>-9.0744199999999997E-2</c:v>
                </c:pt>
                <c:pt idx="2350" formatCode="General">
                  <c:v>-9.9422700000000003E-2</c:v>
                </c:pt>
                <c:pt idx="2351" formatCode="General">
                  <c:v>-0.10791100000000001</c:v>
                </c:pt>
                <c:pt idx="2352" formatCode="General">
                  <c:v>-0.11616700000000001</c:v>
                </c:pt>
                <c:pt idx="2353" formatCode="General">
                  <c:v>-0.12415</c:v>
                </c:pt>
                <c:pt idx="2354" formatCode="General">
                  <c:v>-0.131827</c:v>
                </c:pt>
                <c:pt idx="2355" formatCode="General">
                  <c:v>-0.13917399999999999</c:v>
                </c:pt>
                <c:pt idx="2356" formatCode="General">
                  <c:v>-0.14616699999999999</c:v>
                </c:pt>
                <c:pt idx="2357" formatCode="General">
                  <c:v>-0.15278600000000001</c:v>
                </c:pt>
                <c:pt idx="2358" formatCode="General">
                  <c:v>-0.15901299999999999</c:v>
                </c:pt>
                <c:pt idx="2359" formatCode="General">
                  <c:v>-0.16484699999999999</c:v>
                </c:pt>
                <c:pt idx="2360" formatCode="General">
                  <c:v>-0.170294</c:v>
                </c:pt>
                <c:pt idx="2361" formatCode="General">
                  <c:v>-0.17536399999999999</c:v>
                </c:pt>
                <c:pt idx="2362" formatCode="General">
                  <c:v>-0.18005299999999999</c:v>
                </c:pt>
                <c:pt idx="2363" formatCode="General">
                  <c:v>-0.18435000000000001</c:v>
                </c:pt>
                <c:pt idx="2364" formatCode="General">
                  <c:v>-0.18825</c:v>
                </c:pt>
                <c:pt idx="2365" formatCode="General">
                  <c:v>-0.19176299999999999</c:v>
                </c:pt>
                <c:pt idx="2366" formatCode="General">
                  <c:v>-0.194911</c:v>
                </c:pt>
                <c:pt idx="2367" formatCode="General">
                  <c:v>-0.197712</c:v>
                </c:pt>
                <c:pt idx="2368" formatCode="General">
                  <c:v>-0.20016800000000001</c:v>
                </c:pt>
                <c:pt idx="2369" formatCode="General">
                  <c:v>-0.202267</c:v>
                </c:pt>
                <c:pt idx="2370" formatCode="General">
                  <c:v>-0.20399700000000001</c:v>
                </c:pt>
                <c:pt idx="2371" formatCode="General">
                  <c:v>-0.205346</c:v>
                </c:pt>
                <c:pt idx="2372" formatCode="General">
                  <c:v>-0.20629800000000001</c:v>
                </c:pt>
                <c:pt idx="2373" formatCode="General">
                  <c:v>-0.20683299999999999</c:v>
                </c:pt>
                <c:pt idx="2374" formatCode="General">
                  <c:v>-0.206926</c:v>
                </c:pt>
                <c:pt idx="2375" formatCode="General">
                  <c:v>-0.20655899999999999</c:v>
                </c:pt>
                <c:pt idx="2376" formatCode="General">
                  <c:v>-0.20572299999999999</c:v>
                </c:pt>
                <c:pt idx="2377" formatCode="General">
                  <c:v>-0.20440800000000001</c:v>
                </c:pt>
                <c:pt idx="2378" formatCode="General">
                  <c:v>-0.20260800000000001</c:v>
                </c:pt>
                <c:pt idx="2379" formatCode="General">
                  <c:v>-0.200319</c:v>
                </c:pt>
                <c:pt idx="2380" formatCode="General">
                  <c:v>-0.197547</c:v>
                </c:pt>
                <c:pt idx="2381" formatCode="General">
                  <c:v>-0.194299</c:v>
                </c:pt>
                <c:pt idx="2382" formatCode="General">
                  <c:v>-0.19058600000000001</c:v>
                </c:pt>
                <c:pt idx="2383" formatCode="General">
                  <c:v>-0.186422</c:v>
                </c:pt>
                <c:pt idx="2384" formatCode="General">
                  <c:v>-0.18182999999999999</c:v>
                </c:pt>
                <c:pt idx="2385" formatCode="General">
                  <c:v>-0.17684</c:v>
                </c:pt>
                <c:pt idx="2386" formatCode="General">
                  <c:v>-0.171489</c:v>
                </c:pt>
                <c:pt idx="2387" formatCode="General">
                  <c:v>-0.16581000000000001</c:v>
                </c:pt>
                <c:pt idx="2388" formatCode="General">
                  <c:v>-0.159835</c:v>
                </c:pt>
                <c:pt idx="2389" formatCode="General">
                  <c:v>-0.15359700000000001</c:v>
                </c:pt>
                <c:pt idx="2390" formatCode="General">
                  <c:v>-0.14712800000000001</c:v>
                </c:pt>
                <c:pt idx="2391" formatCode="General">
                  <c:v>-0.140458</c:v>
                </c:pt>
                <c:pt idx="2392" formatCode="General">
                  <c:v>-0.13361200000000001</c:v>
                </c:pt>
                <c:pt idx="2393" formatCode="General">
                  <c:v>-0.126614</c:v>
                </c:pt>
                <c:pt idx="2394" formatCode="General">
                  <c:v>-0.119487</c:v>
                </c:pt>
                <c:pt idx="2395" formatCode="General">
                  <c:v>-0.11225599999999999</c:v>
                </c:pt>
                <c:pt idx="2396" formatCode="General">
                  <c:v>-0.104939</c:v>
                </c:pt>
                <c:pt idx="2397" formatCode="General">
                  <c:v>-9.7553200000000007E-2</c:v>
                </c:pt>
                <c:pt idx="2398" formatCode="General">
                  <c:v>-9.0113200000000004E-2</c:v>
                </c:pt>
                <c:pt idx="2399" formatCode="General">
                  <c:v>-8.2629400000000006E-2</c:v>
                </c:pt>
                <c:pt idx="2400" formatCode="General">
                  <c:v>-7.5109599999999999E-2</c:v>
                </c:pt>
                <c:pt idx="2401" formatCode="General">
                  <c:v>-6.7561899999999994E-2</c:v>
                </c:pt>
                <c:pt idx="2402" formatCode="General">
                  <c:v>-5.9995600000000003E-2</c:v>
                </c:pt>
                <c:pt idx="2403" formatCode="General">
                  <c:v>-5.2416900000000002E-2</c:v>
                </c:pt>
                <c:pt idx="2404" formatCode="General">
                  <c:v>-4.4824999999999997E-2</c:v>
                </c:pt>
                <c:pt idx="2405" formatCode="General">
                  <c:v>-3.7213400000000001E-2</c:v>
                </c:pt>
                <c:pt idx="2406" formatCode="General">
                  <c:v>-2.95763E-2</c:v>
                </c:pt>
                <c:pt idx="2407" formatCode="General">
                  <c:v>-2.1914800000000002E-2</c:v>
                </c:pt>
                <c:pt idx="2408" formatCode="General">
                  <c:v>-1.4238000000000001E-2</c:v>
                </c:pt>
                <c:pt idx="2409">
                  <c:v>-6.5603600000000003E-3</c:v>
                </c:pt>
                <c:pt idx="2410">
                  <c:v>1.1026199999999999E-3</c:v>
                </c:pt>
                <c:pt idx="2411">
                  <c:v>8.7361899999999996E-3</c:v>
                </c:pt>
                <c:pt idx="2412" formatCode="General">
                  <c:v>1.6327100000000001E-2</c:v>
                </c:pt>
                <c:pt idx="2413" formatCode="General">
                  <c:v>2.3864400000000001E-2</c:v>
                </c:pt>
                <c:pt idx="2414" formatCode="General">
                  <c:v>3.1342200000000001E-2</c:v>
                </c:pt>
                <c:pt idx="2415" formatCode="General">
                  <c:v>3.87599E-2</c:v>
                </c:pt>
                <c:pt idx="2416" formatCode="General">
                  <c:v>4.6116799999999999E-2</c:v>
                </c:pt>
                <c:pt idx="2417" formatCode="General">
                  <c:v>5.3402100000000001E-2</c:v>
                </c:pt>
                <c:pt idx="2418" formatCode="General">
                  <c:v>6.0589900000000002E-2</c:v>
                </c:pt>
                <c:pt idx="2419" formatCode="General">
                  <c:v>6.7647299999999994E-2</c:v>
                </c:pt>
                <c:pt idx="2420" formatCode="General">
                  <c:v>7.4546000000000001E-2</c:v>
                </c:pt>
                <c:pt idx="2421" formatCode="General">
                  <c:v>8.1266900000000003E-2</c:v>
                </c:pt>
                <c:pt idx="2422" formatCode="General">
                  <c:v>8.7794700000000003E-2</c:v>
                </c:pt>
                <c:pt idx="2423" formatCode="General">
                  <c:v>9.4116900000000003E-2</c:v>
                </c:pt>
                <c:pt idx="2424" formatCode="General">
                  <c:v>0.100231</c:v>
                </c:pt>
                <c:pt idx="2425" formatCode="General">
                  <c:v>0.106145</c:v>
                </c:pt>
                <c:pt idx="2426" formatCode="General">
                  <c:v>0.111874</c:v>
                </c:pt>
                <c:pt idx="2427" formatCode="General">
                  <c:v>0.117421</c:v>
                </c:pt>
                <c:pt idx="2428" formatCode="General">
                  <c:v>0.122781</c:v>
                </c:pt>
                <c:pt idx="2429" formatCode="General">
                  <c:v>0.127943</c:v>
                </c:pt>
                <c:pt idx="2430" formatCode="General">
                  <c:v>0.13289500000000001</c:v>
                </c:pt>
                <c:pt idx="2431" formatCode="General">
                  <c:v>0.13763</c:v>
                </c:pt>
                <c:pt idx="2432" formatCode="General">
                  <c:v>0.14214299999999999</c:v>
                </c:pt>
                <c:pt idx="2433" formatCode="General">
                  <c:v>0.14643200000000001</c:v>
                </c:pt>
                <c:pt idx="2434" formatCode="General">
                  <c:v>0.15049399999999999</c:v>
                </c:pt>
                <c:pt idx="2435" formatCode="General">
                  <c:v>0.15432000000000001</c:v>
                </c:pt>
                <c:pt idx="2436" formatCode="General">
                  <c:v>0.15789400000000001</c:v>
                </c:pt>
                <c:pt idx="2437" formatCode="General">
                  <c:v>0.161192</c:v>
                </c:pt>
                <c:pt idx="2438" formatCode="General">
                  <c:v>0.16418099999999999</c:v>
                </c:pt>
                <c:pt idx="2439" formatCode="General">
                  <c:v>0.16683100000000001</c:v>
                </c:pt>
                <c:pt idx="2440" formatCode="General">
                  <c:v>0.16911300000000001</c:v>
                </c:pt>
                <c:pt idx="2441" formatCode="General">
                  <c:v>0.17100499999999999</c:v>
                </c:pt>
                <c:pt idx="2442" formatCode="General">
                  <c:v>0.172488</c:v>
                </c:pt>
                <c:pt idx="2443" formatCode="General">
                  <c:v>0.17355000000000001</c:v>
                </c:pt>
                <c:pt idx="2444" formatCode="General">
                  <c:v>0.17418800000000001</c:v>
                </c:pt>
                <c:pt idx="2445" formatCode="General">
                  <c:v>0.17439399999999999</c:v>
                </c:pt>
                <c:pt idx="2446" formatCode="General">
                  <c:v>0.17415700000000001</c:v>
                </c:pt>
                <c:pt idx="2447" formatCode="General">
                  <c:v>0.173459</c:v>
                </c:pt>
                <c:pt idx="2448" formatCode="General">
                  <c:v>0.17229900000000001</c:v>
                </c:pt>
                <c:pt idx="2449" formatCode="General">
                  <c:v>0.17069799999999999</c:v>
                </c:pt>
                <c:pt idx="2450" formatCode="General">
                  <c:v>0.16869600000000001</c:v>
                </c:pt>
                <c:pt idx="2451" formatCode="General">
                  <c:v>0.16633400000000001</c:v>
                </c:pt>
                <c:pt idx="2452" formatCode="General">
                  <c:v>0.16364500000000001</c:v>
                </c:pt>
                <c:pt idx="2453" formatCode="General">
                  <c:v>0.16066</c:v>
                </c:pt>
                <c:pt idx="2454" formatCode="General">
                  <c:v>0.157413</c:v>
                </c:pt>
                <c:pt idx="2455" formatCode="General">
                  <c:v>0.15393999999999999</c:v>
                </c:pt>
                <c:pt idx="2456" formatCode="General">
                  <c:v>0.15027499999999999</c:v>
                </c:pt>
                <c:pt idx="2457" formatCode="General">
                  <c:v>0.146454</c:v>
                </c:pt>
                <c:pt idx="2458" formatCode="General">
                  <c:v>0.142512</c:v>
                </c:pt>
                <c:pt idx="2459" formatCode="General">
                  <c:v>0.13847999999999999</c:v>
                </c:pt>
                <c:pt idx="2460" formatCode="General">
                  <c:v>0.134381</c:v>
                </c:pt>
                <c:pt idx="2461" formatCode="General">
                  <c:v>0.13022900000000001</c:v>
                </c:pt>
                <c:pt idx="2462" formatCode="General">
                  <c:v>0.12603500000000001</c:v>
                </c:pt>
                <c:pt idx="2463" formatCode="General">
                  <c:v>0.121805</c:v>
                </c:pt>
                <c:pt idx="2464" formatCode="General">
                  <c:v>0.117535</c:v>
                </c:pt>
                <c:pt idx="2465" formatCode="General">
                  <c:v>0.11321100000000001</c:v>
                </c:pt>
                <c:pt idx="2466" formatCode="General">
                  <c:v>0.108811</c:v>
                </c:pt>
                <c:pt idx="2467" formatCode="General">
                  <c:v>0.10431799999999999</c:v>
                </c:pt>
                <c:pt idx="2468" formatCode="General">
                  <c:v>9.9720199999999995E-2</c:v>
                </c:pt>
                <c:pt idx="2469" formatCode="General">
                  <c:v>9.5016199999999995E-2</c:v>
                </c:pt>
                <c:pt idx="2470" formatCode="General">
                  <c:v>9.0205099999999996E-2</c:v>
                </c:pt>
                <c:pt idx="2471" formatCode="General">
                  <c:v>8.5287600000000005E-2</c:v>
                </c:pt>
                <c:pt idx="2472" formatCode="General">
                  <c:v>8.0268500000000007E-2</c:v>
                </c:pt>
                <c:pt idx="2473" formatCode="General">
                  <c:v>7.5160199999999996E-2</c:v>
                </c:pt>
                <c:pt idx="2474" formatCode="General">
                  <c:v>6.9981500000000002E-2</c:v>
                </c:pt>
                <c:pt idx="2475" formatCode="General">
                  <c:v>6.4753000000000005E-2</c:v>
                </c:pt>
                <c:pt idx="2476" formatCode="General">
                  <c:v>5.94914E-2</c:v>
                </c:pt>
                <c:pt idx="2477" formatCode="General">
                  <c:v>5.4208800000000001E-2</c:v>
                </c:pt>
                <c:pt idx="2478" formatCode="General">
                  <c:v>4.89191E-2</c:v>
                </c:pt>
                <c:pt idx="2479" formatCode="General">
                  <c:v>4.3644200000000001E-2</c:v>
                </c:pt>
                <c:pt idx="2480" formatCode="General">
                  <c:v>3.8414400000000001E-2</c:v>
                </c:pt>
                <c:pt idx="2481" formatCode="General">
                  <c:v>3.3261400000000003E-2</c:v>
                </c:pt>
                <c:pt idx="2482" formatCode="General">
                  <c:v>2.82098E-2</c:v>
                </c:pt>
                <c:pt idx="2483" formatCode="General">
                  <c:v>2.3273499999999999E-2</c:v>
                </c:pt>
                <c:pt idx="2484" formatCode="General">
                  <c:v>1.8457000000000001E-2</c:v>
                </c:pt>
                <c:pt idx="2485" formatCode="General">
                  <c:v>1.3760400000000001E-2</c:v>
                </c:pt>
                <c:pt idx="2486">
                  <c:v>9.1817099999999992E-3</c:v>
                </c:pt>
                <c:pt idx="2487">
                  <c:v>4.7137699999999999E-3</c:v>
                </c:pt>
                <c:pt idx="2488">
                  <c:v>3.4006100000000001E-4</c:v>
                </c:pt>
                <c:pt idx="2489">
                  <c:v>-3.9620200000000001E-3</c:v>
                </c:pt>
                <c:pt idx="2490">
                  <c:v>-8.2109799999999997E-3</c:v>
                </c:pt>
                <c:pt idx="2491" formatCode="General">
                  <c:v>-1.24165E-2</c:v>
                </c:pt>
                <c:pt idx="2492" formatCode="General">
                  <c:v>-1.65855E-2</c:v>
                </c:pt>
                <c:pt idx="2493" formatCode="General">
                  <c:v>-2.0728300000000002E-2</c:v>
                </c:pt>
                <c:pt idx="2494" formatCode="General">
                  <c:v>-2.4853699999999999E-2</c:v>
                </c:pt>
                <c:pt idx="2495" formatCode="General">
                  <c:v>-2.8959599999999999E-2</c:v>
                </c:pt>
                <c:pt idx="2496" formatCode="General">
                  <c:v>-3.3029299999999998E-2</c:v>
                </c:pt>
                <c:pt idx="2497" formatCode="General">
                  <c:v>-3.7035800000000001E-2</c:v>
                </c:pt>
                <c:pt idx="2498" formatCode="General">
                  <c:v>-4.0945099999999998E-2</c:v>
                </c:pt>
                <c:pt idx="2499" formatCode="General">
                  <c:v>-4.4718500000000001E-2</c:v>
                </c:pt>
                <c:pt idx="2500" formatCode="General">
                  <c:v>-4.8318600000000003E-2</c:v>
                </c:pt>
                <c:pt idx="2501" formatCode="General">
                  <c:v>-5.1712599999999997E-2</c:v>
                </c:pt>
                <c:pt idx="2502" formatCode="General">
                  <c:v>-5.4869599999999998E-2</c:v>
                </c:pt>
                <c:pt idx="2503" formatCode="General">
                  <c:v>-5.7757200000000002E-2</c:v>
                </c:pt>
                <c:pt idx="2504" formatCode="General">
                  <c:v>-6.0340600000000001E-2</c:v>
                </c:pt>
                <c:pt idx="2505" formatCode="General">
                  <c:v>-6.2586100000000006E-2</c:v>
                </c:pt>
                <c:pt idx="2506" formatCode="General">
                  <c:v>-6.4463599999999996E-2</c:v>
                </c:pt>
                <c:pt idx="2507" formatCode="General">
                  <c:v>-6.5948699999999999E-2</c:v>
                </c:pt>
                <c:pt idx="2508" formatCode="General">
                  <c:v>-6.70235E-2</c:v>
                </c:pt>
                <c:pt idx="2509" formatCode="General">
                  <c:v>-6.7674799999999993E-2</c:v>
                </c:pt>
                <c:pt idx="2510" formatCode="General">
                  <c:v>-6.7894499999999997E-2</c:v>
                </c:pt>
                <c:pt idx="2511" formatCode="General">
                  <c:v>-6.7682999999999993E-2</c:v>
                </c:pt>
                <c:pt idx="2512" formatCode="General">
                  <c:v>-6.7054900000000001E-2</c:v>
                </c:pt>
                <c:pt idx="2513" formatCode="General">
                  <c:v>-6.6038799999999995E-2</c:v>
                </c:pt>
                <c:pt idx="2514" formatCode="General">
                  <c:v>-6.4670599999999995E-2</c:v>
                </c:pt>
                <c:pt idx="2515" formatCode="General">
                  <c:v>-6.2984899999999996E-2</c:v>
                </c:pt>
                <c:pt idx="2516" formatCode="General">
                  <c:v>-6.1011000000000003E-2</c:v>
                </c:pt>
                <c:pt idx="2517" formatCode="General">
                  <c:v>-5.8773600000000002E-2</c:v>
                </c:pt>
                <c:pt idx="2518" formatCode="General">
                  <c:v>-5.6296899999999997E-2</c:v>
                </c:pt>
                <c:pt idx="2519" formatCode="General">
                  <c:v>-5.3605899999999998E-2</c:v>
                </c:pt>
                <c:pt idx="2520" formatCode="General">
                  <c:v>-5.0720099999999997E-2</c:v>
                </c:pt>
                <c:pt idx="2521" formatCode="General">
                  <c:v>-4.76503E-2</c:v>
                </c:pt>
                <c:pt idx="2522" formatCode="General">
                  <c:v>-4.4404199999999998E-2</c:v>
                </c:pt>
                <c:pt idx="2523" formatCode="General">
                  <c:v>-4.09956E-2</c:v>
                </c:pt>
                <c:pt idx="2524" formatCode="General">
                  <c:v>-3.7441599999999998E-2</c:v>
                </c:pt>
                <c:pt idx="2525" formatCode="General">
                  <c:v>-3.3749700000000001E-2</c:v>
                </c:pt>
                <c:pt idx="2526" formatCode="General">
                  <c:v>-2.99151E-2</c:v>
                </c:pt>
                <c:pt idx="2527" formatCode="General">
                  <c:v>-2.5931200000000001E-2</c:v>
                </c:pt>
                <c:pt idx="2528" formatCode="General">
                  <c:v>-2.1799499999999999E-2</c:v>
                </c:pt>
                <c:pt idx="2529" formatCode="General">
                  <c:v>-1.7526099999999999E-2</c:v>
                </c:pt>
                <c:pt idx="2530" formatCode="General">
                  <c:v>-1.3111899999999999E-2</c:v>
                </c:pt>
                <c:pt idx="2531">
                  <c:v>-8.5506599999999999E-3</c:v>
                </c:pt>
                <c:pt idx="2532">
                  <c:v>-3.83564E-3</c:v>
                </c:pt>
                <c:pt idx="2533">
                  <c:v>1.03385E-3</c:v>
                </c:pt>
                <c:pt idx="2534">
                  <c:v>6.0497099999999998E-3</c:v>
                </c:pt>
                <c:pt idx="2535" formatCode="General">
                  <c:v>1.11953E-2</c:v>
                </c:pt>
                <c:pt idx="2536" formatCode="General">
                  <c:v>1.6448399999999998E-2</c:v>
                </c:pt>
                <c:pt idx="2537" formatCode="General">
                  <c:v>2.17871E-2</c:v>
                </c:pt>
                <c:pt idx="2538" formatCode="General">
                  <c:v>2.7194099999999999E-2</c:v>
                </c:pt>
                <c:pt idx="2539" formatCode="General">
                  <c:v>3.2653599999999998E-2</c:v>
                </c:pt>
                <c:pt idx="2540" formatCode="General">
                  <c:v>3.8143700000000003E-2</c:v>
                </c:pt>
                <c:pt idx="2541" formatCode="General">
                  <c:v>4.3633699999999997E-2</c:v>
                </c:pt>
                <c:pt idx="2542" formatCode="General">
                  <c:v>4.9090399999999999E-2</c:v>
                </c:pt>
                <c:pt idx="2543" formatCode="General">
                  <c:v>5.4486300000000001E-2</c:v>
                </c:pt>
                <c:pt idx="2544" formatCode="General">
                  <c:v>5.9803299999999997E-2</c:v>
                </c:pt>
                <c:pt idx="2545" formatCode="General">
                  <c:v>6.5031599999999995E-2</c:v>
                </c:pt>
                <c:pt idx="2546" formatCode="General">
                  <c:v>7.0169400000000007E-2</c:v>
                </c:pt>
                <c:pt idx="2547" formatCode="General">
                  <c:v>7.5220300000000004E-2</c:v>
                </c:pt>
                <c:pt idx="2548" formatCode="General">
                  <c:v>8.0188999999999996E-2</c:v>
                </c:pt>
                <c:pt idx="2549" formatCode="General">
                  <c:v>8.5080699999999995E-2</c:v>
                </c:pt>
                <c:pt idx="2550" formatCode="General">
                  <c:v>8.9904700000000004E-2</c:v>
                </c:pt>
                <c:pt idx="2551" formatCode="General">
                  <c:v>9.4680100000000003E-2</c:v>
                </c:pt>
                <c:pt idx="2552" formatCode="General">
                  <c:v>9.9434400000000006E-2</c:v>
                </c:pt>
                <c:pt idx="2553" formatCode="General">
                  <c:v>0.104196</c:v>
                </c:pt>
                <c:pt idx="2554" formatCode="General">
                  <c:v>0.108983</c:v>
                </c:pt>
                <c:pt idx="2555" formatCode="General">
                  <c:v>0.113801</c:v>
                </c:pt>
                <c:pt idx="2556" formatCode="General">
                  <c:v>0.118649</c:v>
                </c:pt>
                <c:pt idx="2557" formatCode="General">
                  <c:v>0.123527</c:v>
                </c:pt>
                <c:pt idx="2558" formatCode="General">
                  <c:v>0.128441</c:v>
                </c:pt>
                <c:pt idx="2559" formatCode="General">
                  <c:v>0.13339200000000001</c:v>
                </c:pt>
                <c:pt idx="2560" formatCode="General">
                  <c:v>0.138372</c:v>
                </c:pt>
                <c:pt idx="2561" formatCode="General">
                  <c:v>0.14336299999999999</c:v>
                </c:pt>
                <c:pt idx="2562" formatCode="General">
                  <c:v>0.148344</c:v>
                </c:pt>
                <c:pt idx="2563" formatCode="General">
                  <c:v>0.15328700000000001</c:v>
                </c:pt>
                <c:pt idx="2564" formatCode="General">
                  <c:v>0.15815899999999999</c:v>
                </c:pt>
                <c:pt idx="2565" formatCode="General">
                  <c:v>0.16291600000000001</c:v>
                </c:pt>
                <c:pt idx="2566" formatCode="General">
                  <c:v>0.16750799999999999</c:v>
                </c:pt>
                <c:pt idx="2567" formatCode="General">
                  <c:v>0.17188500000000001</c:v>
                </c:pt>
                <c:pt idx="2568" formatCode="General">
                  <c:v>0.176011</c:v>
                </c:pt>
                <c:pt idx="2569" formatCode="General">
                  <c:v>0.17986199999999999</c:v>
                </c:pt>
                <c:pt idx="2570" formatCode="General">
                  <c:v>0.183418</c:v>
                </c:pt>
                <c:pt idx="2571" formatCode="General">
                  <c:v>0.18665599999999999</c:v>
                </c:pt>
                <c:pt idx="2572" formatCode="General">
                  <c:v>0.18956100000000001</c:v>
                </c:pt>
                <c:pt idx="2573" formatCode="General">
                  <c:v>0.19212899999999999</c:v>
                </c:pt>
                <c:pt idx="2574" formatCode="General">
                  <c:v>0.19436500000000001</c:v>
                </c:pt>
                <c:pt idx="2575" formatCode="General">
                  <c:v>0.19627700000000001</c:v>
                </c:pt>
                <c:pt idx="2576" formatCode="General">
                  <c:v>0.19787099999999999</c:v>
                </c:pt>
                <c:pt idx="2577" formatCode="General">
                  <c:v>0.199157</c:v>
                </c:pt>
                <c:pt idx="2578" formatCode="General">
                  <c:v>0.200156</c:v>
                </c:pt>
                <c:pt idx="2579" formatCode="General">
                  <c:v>0.20089399999999999</c:v>
                </c:pt>
                <c:pt idx="2580" formatCode="General">
                  <c:v>0.201401</c:v>
                </c:pt>
                <c:pt idx="2581" formatCode="General">
                  <c:v>0.20169999999999999</c:v>
                </c:pt>
                <c:pt idx="2582" formatCode="General">
                  <c:v>0.201817</c:v>
                </c:pt>
                <c:pt idx="2583" formatCode="General">
                  <c:v>0.20177400000000001</c:v>
                </c:pt>
                <c:pt idx="2584" formatCode="General">
                  <c:v>0.20158999999999999</c:v>
                </c:pt>
                <c:pt idx="2585" formatCode="General">
                  <c:v>0.20127600000000001</c:v>
                </c:pt>
                <c:pt idx="2586" formatCode="General">
                  <c:v>0.20083400000000001</c:v>
                </c:pt>
                <c:pt idx="2587" formatCode="General">
                  <c:v>0.20025699999999999</c:v>
                </c:pt>
                <c:pt idx="2588" formatCode="General">
                  <c:v>0.19953599999999999</c:v>
                </c:pt>
                <c:pt idx="2589" formatCode="General">
                  <c:v>0.19866400000000001</c:v>
                </c:pt>
                <c:pt idx="2590" formatCode="General">
                  <c:v>0.197634</c:v>
                </c:pt>
                <c:pt idx="2591" formatCode="General">
                  <c:v>0.196438</c:v>
                </c:pt>
                <c:pt idx="2592" formatCode="General">
                  <c:v>0.19506200000000001</c:v>
                </c:pt>
                <c:pt idx="2593" formatCode="General">
                  <c:v>0.193493</c:v>
                </c:pt>
                <c:pt idx="2594" formatCode="General">
                  <c:v>0.191718</c:v>
                </c:pt>
                <c:pt idx="2595" formatCode="General">
                  <c:v>0.18973200000000001</c:v>
                </c:pt>
                <c:pt idx="2596" formatCode="General">
                  <c:v>0.18753900000000001</c:v>
                </c:pt>
                <c:pt idx="2597" formatCode="General">
                  <c:v>0.18515000000000001</c:v>
                </c:pt>
                <c:pt idx="2598" formatCode="General">
                  <c:v>0.18257799999999999</c:v>
                </c:pt>
                <c:pt idx="2599" formatCode="General">
                  <c:v>0.179841</c:v>
                </c:pt>
                <c:pt idx="2600" formatCode="General">
                  <c:v>0.17696000000000001</c:v>
                </c:pt>
                <c:pt idx="2601" formatCode="General">
                  <c:v>0.173958</c:v>
                </c:pt>
                <c:pt idx="2602" formatCode="General">
                  <c:v>0.17086299999999999</c:v>
                </c:pt>
                <c:pt idx="2603" formatCode="General">
                  <c:v>0.16770099999999999</c:v>
                </c:pt>
                <c:pt idx="2604" formatCode="General">
                  <c:v>0.16450000000000001</c:v>
                </c:pt>
                <c:pt idx="2605" formatCode="General">
                  <c:v>0.16128400000000001</c:v>
                </c:pt>
                <c:pt idx="2606" formatCode="General">
                  <c:v>0.15807499999999999</c:v>
                </c:pt>
                <c:pt idx="2607" formatCode="General">
                  <c:v>0.154887</c:v>
                </c:pt>
                <c:pt idx="2608" formatCode="General">
                  <c:v>0.151731</c:v>
                </c:pt>
                <c:pt idx="2609" formatCode="General">
                  <c:v>0.14860699999999999</c:v>
                </c:pt>
                <c:pt idx="2610" formatCode="General">
                  <c:v>0.14551</c:v>
                </c:pt>
                <c:pt idx="2611" formatCode="General">
                  <c:v>0.142426</c:v>
                </c:pt>
                <c:pt idx="2612" formatCode="General">
                  <c:v>0.13933499999999999</c:v>
                </c:pt>
                <c:pt idx="2613" formatCode="General">
                  <c:v>0.136214</c:v>
                </c:pt>
                <c:pt idx="2614" formatCode="General">
                  <c:v>0.13303400000000001</c:v>
                </c:pt>
                <c:pt idx="2615" formatCode="General">
                  <c:v>0.12976799999999999</c:v>
                </c:pt>
                <c:pt idx="2616" formatCode="General">
                  <c:v>0.126388</c:v>
                </c:pt>
                <c:pt idx="2617" formatCode="General">
                  <c:v>0.122866</c:v>
                </c:pt>
                <c:pt idx="2618" formatCode="General">
                  <c:v>0.119182</c:v>
                </c:pt>
                <c:pt idx="2619" formatCode="General">
                  <c:v>0.115319</c:v>
                </c:pt>
                <c:pt idx="2620" formatCode="General">
                  <c:v>0.111267</c:v>
                </c:pt>
                <c:pt idx="2621" formatCode="General">
                  <c:v>0.10702299999999999</c:v>
                </c:pt>
                <c:pt idx="2622" formatCode="General">
                  <c:v>0.102593</c:v>
                </c:pt>
                <c:pt idx="2623" formatCode="General">
                  <c:v>9.7990900000000006E-2</c:v>
                </c:pt>
                <c:pt idx="2624" formatCode="General">
                  <c:v>9.3237399999999998E-2</c:v>
                </c:pt>
                <c:pt idx="2625" formatCode="General">
                  <c:v>8.8361400000000007E-2</c:v>
                </c:pt>
                <c:pt idx="2626" formatCode="General">
                  <c:v>8.3396700000000004E-2</c:v>
                </c:pt>
                <c:pt idx="2627" formatCode="General">
                  <c:v>7.8381699999999999E-2</c:v>
                </c:pt>
                <c:pt idx="2628" formatCode="General">
                  <c:v>7.3357000000000006E-2</c:v>
                </c:pt>
                <c:pt idx="2629" formatCode="General">
                  <c:v>6.8363999999999994E-2</c:v>
                </c:pt>
                <c:pt idx="2630" formatCode="General">
                  <c:v>6.3442200000000004E-2</c:v>
                </c:pt>
                <c:pt idx="2631" formatCode="General">
                  <c:v>5.8628100000000002E-2</c:v>
                </c:pt>
                <c:pt idx="2632" formatCode="General">
                  <c:v>5.3952899999999998E-2</c:v>
                </c:pt>
                <c:pt idx="2633" formatCode="General">
                  <c:v>4.9441499999999999E-2</c:v>
                </c:pt>
                <c:pt idx="2634" formatCode="General">
                  <c:v>4.5111800000000001E-2</c:v>
                </c:pt>
                <c:pt idx="2635" formatCode="General">
                  <c:v>4.0974799999999999E-2</c:v>
                </c:pt>
                <c:pt idx="2636" formatCode="General">
                  <c:v>3.7033700000000003E-2</c:v>
                </c:pt>
                <c:pt idx="2637" formatCode="General">
                  <c:v>3.3284500000000002E-2</c:v>
                </c:pt>
                <c:pt idx="2638" formatCode="General">
                  <c:v>2.97165E-2</c:v>
                </c:pt>
                <c:pt idx="2639" formatCode="General">
                  <c:v>2.6314199999999999E-2</c:v>
                </c:pt>
                <c:pt idx="2640" formatCode="General">
                  <c:v>2.3058800000000001E-2</c:v>
                </c:pt>
                <c:pt idx="2641" formatCode="General">
                  <c:v>1.99288E-2</c:v>
                </c:pt>
                <c:pt idx="2642" formatCode="General">
                  <c:v>1.6901599999999999E-2</c:v>
                </c:pt>
                <c:pt idx="2643" formatCode="General">
                  <c:v>1.39553E-2</c:v>
                </c:pt>
                <c:pt idx="2644" formatCode="General">
                  <c:v>1.10694E-2</c:v>
                </c:pt>
                <c:pt idx="2645">
                  <c:v>8.2270299999999998E-3</c:v>
                </c:pt>
                <c:pt idx="2646">
                  <c:v>5.41641E-3</c:v>
                </c:pt>
                <c:pt idx="2647">
                  <c:v>2.63233E-3</c:v>
                </c:pt>
                <c:pt idx="2648">
                  <c:v>-1.2409899999999999E-4</c:v>
                </c:pt>
                <c:pt idx="2649">
                  <c:v>-2.8470600000000002E-3</c:v>
                </c:pt>
                <c:pt idx="2650">
                  <c:v>-5.5268699999999997E-3</c:v>
                </c:pt>
                <c:pt idx="2651">
                  <c:v>-8.1495100000000004E-3</c:v>
                </c:pt>
                <c:pt idx="2652" formatCode="General">
                  <c:v>-1.06961E-2</c:v>
                </c:pt>
                <c:pt idx="2653" formatCode="General">
                  <c:v>-1.31439E-2</c:v>
                </c:pt>
                <c:pt idx="2654" formatCode="General">
                  <c:v>-1.54705E-2</c:v>
                </c:pt>
                <c:pt idx="2655" formatCode="General">
                  <c:v>-1.76568E-2</c:v>
                </c:pt>
                <c:pt idx="2656" formatCode="General">
                  <c:v>-1.9690599999999999E-2</c:v>
                </c:pt>
                <c:pt idx="2657" formatCode="General">
                  <c:v>-2.1566700000000001E-2</c:v>
                </c:pt>
                <c:pt idx="2658" formatCode="General">
                  <c:v>-2.3286600000000001E-2</c:v>
                </c:pt>
                <c:pt idx="2659" formatCode="General">
                  <c:v>-2.48595E-2</c:v>
                </c:pt>
                <c:pt idx="2660" formatCode="General">
                  <c:v>-2.63013E-2</c:v>
                </c:pt>
                <c:pt idx="2661" formatCode="General">
                  <c:v>-2.76327E-2</c:v>
                </c:pt>
                <c:pt idx="2662" formatCode="General">
                  <c:v>-2.88776E-2</c:v>
                </c:pt>
                <c:pt idx="2663" formatCode="General">
                  <c:v>-3.00611E-2</c:v>
                </c:pt>
                <c:pt idx="2664" formatCode="General">
                  <c:v>-3.1207100000000002E-2</c:v>
                </c:pt>
                <c:pt idx="2665" formatCode="General">
                  <c:v>-3.2335700000000002E-2</c:v>
                </c:pt>
                <c:pt idx="2666" formatCode="General">
                  <c:v>-3.3463100000000003E-2</c:v>
                </c:pt>
                <c:pt idx="2667" formatCode="General">
                  <c:v>-3.4605299999999999E-2</c:v>
                </c:pt>
                <c:pt idx="2668" formatCode="General">
                  <c:v>-3.5780899999999997E-2</c:v>
                </c:pt>
                <c:pt idx="2669" formatCode="General">
                  <c:v>-3.7009100000000003E-2</c:v>
                </c:pt>
                <c:pt idx="2670" formatCode="General">
                  <c:v>-3.83048E-2</c:v>
                </c:pt>
                <c:pt idx="2671" formatCode="General">
                  <c:v>-3.9676400000000001E-2</c:v>
                </c:pt>
                <c:pt idx="2672" formatCode="General">
                  <c:v>-4.1124800000000003E-2</c:v>
                </c:pt>
                <c:pt idx="2673" formatCode="General">
                  <c:v>-4.2644300000000003E-2</c:v>
                </c:pt>
                <c:pt idx="2674" formatCode="General">
                  <c:v>-4.4221700000000003E-2</c:v>
                </c:pt>
                <c:pt idx="2675" formatCode="General">
                  <c:v>-4.5839299999999999E-2</c:v>
                </c:pt>
                <c:pt idx="2676" formatCode="General">
                  <c:v>-4.7476200000000003E-2</c:v>
                </c:pt>
                <c:pt idx="2677" formatCode="General">
                  <c:v>-4.9107400000000002E-2</c:v>
                </c:pt>
                <c:pt idx="2678" formatCode="General">
                  <c:v>-5.0701799999999998E-2</c:v>
                </c:pt>
                <c:pt idx="2679" formatCode="General">
                  <c:v>-5.2225599999999997E-2</c:v>
                </c:pt>
                <c:pt idx="2680" formatCode="General">
                  <c:v>-5.36477E-2</c:v>
                </c:pt>
                <c:pt idx="2681" formatCode="General">
                  <c:v>-5.4944199999999999E-2</c:v>
                </c:pt>
                <c:pt idx="2682" formatCode="General">
                  <c:v>-5.6096699999999999E-2</c:v>
                </c:pt>
                <c:pt idx="2683" formatCode="General">
                  <c:v>-5.7089599999999997E-2</c:v>
                </c:pt>
                <c:pt idx="2684" formatCode="General">
                  <c:v>-5.7909099999999998E-2</c:v>
                </c:pt>
                <c:pt idx="2685" formatCode="General">
                  <c:v>-5.8544899999999997E-2</c:v>
                </c:pt>
                <c:pt idx="2686" formatCode="General">
                  <c:v>-5.8992799999999998E-2</c:v>
                </c:pt>
                <c:pt idx="2687" formatCode="General">
                  <c:v>-5.9258400000000003E-2</c:v>
                </c:pt>
                <c:pt idx="2688" formatCode="General">
                  <c:v>-5.9359200000000001E-2</c:v>
                </c:pt>
                <c:pt idx="2689" formatCode="General">
                  <c:v>-5.9321699999999998E-2</c:v>
                </c:pt>
                <c:pt idx="2690" formatCode="General">
                  <c:v>-5.9177199999999999E-2</c:v>
                </c:pt>
                <c:pt idx="2691" formatCode="General">
                  <c:v>-5.8958299999999998E-2</c:v>
                </c:pt>
                <c:pt idx="2692" formatCode="General">
                  <c:v>-5.8697899999999997E-2</c:v>
                </c:pt>
                <c:pt idx="2693" formatCode="General">
                  <c:v>-5.8426499999999999E-2</c:v>
                </c:pt>
                <c:pt idx="2694" formatCode="General">
                  <c:v>-5.8170800000000002E-2</c:v>
                </c:pt>
                <c:pt idx="2695" formatCode="General">
                  <c:v>-5.79514E-2</c:v>
                </c:pt>
                <c:pt idx="2696" formatCode="General">
                  <c:v>-5.7783899999999999E-2</c:v>
                </c:pt>
                <c:pt idx="2697" formatCode="General">
                  <c:v>-5.7680099999999998E-2</c:v>
                </c:pt>
                <c:pt idx="2698" formatCode="General">
                  <c:v>-5.7649199999999998E-2</c:v>
                </c:pt>
                <c:pt idx="2699" formatCode="General">
                  <c:v>-5.7697100000000001E-2</c:v>
                </c:pt>
                <c:pt idx="2700" formatCode="General">
                  <c:v>-5.7821999999999998E-2</c:v>
                </c:pt>
                <c:pt idx="2701" formatCode="General">
                  <c:v>-5.8011699999999999E-2</c:v>
                </c:pt>
                <c:pt idx="2702" formatCode="General">
                  <c:v>-5.8246300000000001E-2</c:v>
                </c:pt>
                <c:pt idx="2703" formatCode="General">
                  <c:v>-5.8503600000000003E-2</c:v>
                </c:pt>
                <c:pt idx="2704" formatCode="General">
                  <c:v>-5.8764299999999998E-2</c:v>
                </c:pt>
                <c:pt idx="2705" formatCode="General">
                  <c:v>-5.9013299999999998E-2</c:v>
                </c:pt>
                <c:pt idx="2706" formatCode="General">
                  <c:v>-5.9238899999999997E-2</c:v>
                </c:pt>
                <c:pt idx="2707" formatCode="General">
                  <c:v>-5.9431499999999998E-2</c:v>
                </c:pt>
                <c:pt idx="2708" formatCode="General">
                  <c:v>-5.9583200000000003E-2</c:v>
                </c:pt>
                <c:pt idx="2709" formatCode="General">
                  <c:v>-5.96888E-2</c:v>
                </c:pt>
                <c:pt idx="2710" formatCode="General">
                  <c:v>-5.9747300000000003E-2</c:v>
                </c:pt>
                <c:pt idx="2711" formatCode="General">
                  <c:v>-5.9762999999999997E-2</c:v>
                </c:pt>
                <c:pt idx="2712" formatCode="General">
                  <c:v>-5.97467E-2</c:v>
                </c:pt>
                <c:pt idx="2713" formatCode="General">
                  <c:v>-5.9714999999999997E-2</c:v>
                </c:pt>
                <c:pt idx="2714" formatCode="General">
                  <c:v>-5.9687900000000002E-2</c:v>
                </c:pt>
                <c:pt idx="2715" formatCode="General">
                  <c:v>-5.9683E-2</c:v>
                </c:pt>
                <c:pt idx="2716" formatCode="General">
                  <c:v>-5.9712000000000001E-2</c:v>
                </c:pt>
                <c:pt idx="2717" formatCode="General">
                  <c:v>-5.9781800000000003E-2</c:v>
                </c:pt>
                <c:pt idx="2718" formatCode="General">
                  <c:v>-5.9897699999999998E-2</c:v>
                </c:pt>
                <c:pt idx="2719" formatCode="General">
                  <c:v>-6.00621E-2</c:v>
                </c:pt>
                <c:pt idx="2720" formatCode="General">
                  <c:v>-6.0271499999999999E-2</c:v>
                </c:pt>
                <c:pt idx="2721" formatCode="General">
                  <c:v>-6.05167E-2</c:v>
                </c:pt>
                <c:pt idx="2722" formatCode="General">
                  <c:v>-6.0784699999999997E-2</c:v>
                </c:pt>
                <c:pt idx="2723" formatCode="General">
                  <c:v>-6.10587E-2</c:v>
                </c:pt>
                <c:pt idx="2724" formatCode="General">
                  <c:v>-6.1315300000000003E-2</c:v>
                </c:pt>
                <c:pt idx="2725" formatCode="General">
                  <c:v>-6.1524000000000002E-2</c:v>
                </c:pt>
                <c:pt idx="2726" formatCode="General">
                  <c:v>-6.1647100000000003E-2</c:v>
                </c:pt>
                <c:pt idx="2727" formatCode="General">
                  <c:v>-6.16436E-2</c:v>
                </c:pt>
                <c:pt idx="2728" formatCode="General">
                  <c:v>-6.1478999999999999E-2</c:v>
                </c:pt>
                <c:pt idx="2729" formatCode="General">
                  <c:v>-6.11313E-2</c:v>
                </c:pt>
                <c:pt idx="2730" formatCode="General">
                  <c:v>-6.0587000000000002E-2</c:v>
                </c:pt>
                <c:pt idx="2731" formatCode="General">
                  <c:v>-5.9831099999999998E-2</c:v>
                </c:pt>
                <c:pt idx="2732" formatCode="General">
                  <c:v>-5.8847299999999998E-2</c:v>
                </c:pt>
                <c:pt idx="2733" formatCode="General">
                  <c:v>-5.7627200000000003E-2</c:v>
                </c:pt>
                <c:pt idx="2734" formatCode="General">
                  <c:v>-5.6175599999999999E-2</c:v>
                </c:pt>
                <c:pt idx="2735" formatCode="General">
                  <c:v>-5.4506300000000001E-2</c:v>
                </c:pt>
                <c:pt idx="2736" formatCode="General">
                  <c:v>-5.2637499999999997E-2</c:v>
                </c:pt>
                <c:pt idx="2737" formatCode="General">
                  <c:v>-5.0594399999999998E-2</c:v>
                </c:pt>
                <c:pt idx="2738" formatCode="General">
                  <c:v>-4.8408199999999998E-2</c:v>
                </c:pt>
                <c:pt idx="2739" formatCode="General">
                  <c:v>-4.6110100000000001E-2</c:v>
                </c:pt>
                <c:pt idx="2740" formatCode="General">
                  <c:v>-4.3728999999999997E-2</c:v>
                </c:pt>
                <c:pt idx="2741" formatCode="General">
                  <c:v>-4.1297300000000002E-2</c:v>
                </c:pt>
                <c:pt idx="2742" formatCode="General">
                  <c:v>-3.8854E-2</c:v>
                </c:pt>
                <c:pt idx="2743" formatCode="General">
                  <c:v>-3.6438100000000001E-2</c:v>
                </c:pt>
                <c:pt idx="2744" formatCode="General">
                  <c:v>-3.4076599999999999E-2</c:v>
                </c:pt>
                <c:pt idx="2745" formatCode="General">
                  <c:v>-3.1782199999999997E-2</c:v>
                </c:pt>
                <c:pt idx="2746" formatCode="General">
                  <c:v>-2.95588E-2</c:v>
                </c:pt>
                <c:pt idx="2747" formatCode="General">
                  <c:v>-2.7404899999999999E-2</c:v>
                </c:pt>
                <c:pt idx="2748" formatCode="General">
                  <c:v>-2.53122E-2</c:v>
                </c:pt>
                <c:pt idx="2749" formatCode="General">
                  <c:v>-2.3263699999999998E-2</c:v>
                </c:pt>
                <c:pt idx="2750" formatCode="General">
                  <c:v>-2.1236700000000001E-2</c:v>
                </c:pt>
                <c:pt idx="2751" formatCode="General">
                  <c:v>-1.9205E-2</c:v>
                </c:pt>
                <c:pt idx="2752" formatCode="General">
                  <c:v>-1.7139999999999999E-2</c:v>
                </c:pt>
                <c:pt idx="2753" formatCode="General">
                  <c:v>-1.5012599999999999E-2</c:v>
                </c:pt>
                <c:pt idx="2754" formatCode="General">
                  <c:v>-1.27936E-2</c:v>
                </c:pt>
                <c:pt idx="2755" formatCode="General">
                  <c:v>-1.0452899999999999E-2</c:v>
                </c:pt>
                <c:pt idx="2756">
                  <c:v>-7.9581800000000005E-3</c:v>
                </c:pt>
                <c:pt idx="2757">
                  <c:v>-5.2807499999999999E-3</c:v>
                </c:pt>
                <c:pt idx="2758">
                  <c:v>-2.4023600000000001E-3</c:v>
                </c:pt>
                <c:pt idx="2759">
                  <c:v>6.8497899999999995E-4</c:v>
                </c:pt>
                <c:pt idx="2760">
                  <c:v>3.9874799999999998E-3</c:v>
                </c:pt>
                <c:pt idx="2761">
                  <c:v>7.5122899999999996E-3</c:v>
                </c:pt>
                <c:pt idx="2762" formatCode="General">
                  <c:v>1.1258000000000001E-2</c:v>
                </c:pt>
                <c:pt idx="2763" formatCode="General">
                  <c:v>1.5204199999999999E-2</c:v>
                </c:pt>
                <c:pt idx="2764" formatCode="General">
                  <c:v>1.9311999999999999E-2</c:v>
                </c:pt>
                <c:pt idx="2765" formatCode="General">
                  <c:v>2.35356E-2</c:v>
                </c:pt>
                <c:pt idx="2766" formatCode="General">
                  <c:v>2.7833199999999999E-2</c:v>
                </c:pt>
                <c:pt idx="2767" formatCode="General">
                  <c:v>3.2172899999999997E-2</c:v>
                </c:pt>
                <c:pt idx="2768" formatCode="General">
                  <c:v>3.6531599999999997E-2</c:v>
                </c:pt>
                <c:pt idx="2769" formatCode="General">
                  <c:v>4.0890599999999999E-2</c:v>
                </c:pt>
                <c:pt idx="2770" formatCode="General">
                  <c:v>4.5234799999999999E-2</c:v>
                </c:pt>
                <c:pt idx="2771" formatCode="General">
                  <c:v>4.9556799999999998E-2</c:v>
                </c:pt>
                <c:pt idx="2772" formatCode="General">
                  <c:v>5.3861699999999998E-2</c:v>
                </c:pt>
                <c:pt idx="2773" formatCode="General">
                  <c:v>5.8167299999999998E-2</c:v>
                </c:pt>
                <c:pt idx="2774" formatCode="General">
                  <c:v>6.2501000000000001E-2</c:v>
                </c:pt>
                <c:pt idx="2775" formatCode="General">
                  <c:v>6.6898200000000005E-2</c:v>
                </c:pt>
                <c:pt idx="2776" formatCode="General">
                  <c:v>7.1398100000000006E-2</c:v>
                </c:pt>
                <c:pt idx="2777" formatCode="General">
                  <c:v>7.6036599999999996E-2</c:v>
                </c:pt>
                <c:pt idx="2778" formatCode="General">
                  <c:v>8.0842800000000006E-2</c:v>
                </c:pt>
                <c:pt idx="2779" formatCode="General">
                  <c:v>8.5841899999999999E-2</c:v>
                </c:pt>
                <c:pt idx="2780" formatCode="General">
                  <c:v>9.1053499999999996E-2</c:v>
                </c:pt>
                <c:pt idx="2781" formatCode="General">
                  <c:v>9.6483200000000005E-2</c:v>
                </c:pt>
                <c:pt idx="2782" formatCode="General">
                  <c:v>0.102118</c:v>
                </c:pt>
                <c:pt idx="2783" formatCode="General">
                  <c:v>0.107933</c:v>
                </c:pt>
                <c:pt idx="2784" formatCode="General">
                  <c:v>0.11390500000000001</c:v>
                </c:pt>
                <c:pt idx="2785" formatCode="General">
                  <c:v>0.120007</c:v>
                </c:pt>
                <c:pt idx="2786" formatCode="General">
                  <c:v>0.12620700000000001</c:v>
                </c:pt>
                <c:pt idx="2787" formatCode="General">
                  <c:v>0.13245999999999999</c:v>
                </c:pt>
                <c:pt idx="2788" formatCode="General">
                  <c:v>0.13871600000000001</c:v>
                </c:pt>
                <c:pt idx="2789" formatCode="General">
                  <c:v>0.144923</c:v>
                </c:pt>
                <c:pt idx="2790" formatCode="General">
                  <c:v>0.15102399999999999</c:v>
                </c:pt>
                <c:pt idx="2791" formatCode="General">
                  <c:v>0.156969</c:v>
                </c:pt>
                <c:pt idx="2792" formatCode="General">
                  <c:v>0.162713</c:v>
                </c:pt>
                <c:pt idx="2793" formatCode="General">
                  <c:v>0.16822300000000001</c:v>
                </c:pt>
                <c:pt idx="2794" formatCode="General">
                  <c:v>0.17347499999999999</c:v>
                </c:pt>
                <c:pt idx="2795" formatCode="General">
                  <c:v>0.178455</c:v>
                </c:pt>
                <c:pt idx="2796" formatCode="General">
                  <c:v>0.183169</c:v>
                </c:pt>
                <c:pt idx="2797" formatCode="General">
                  <c:v>0.187636</c:v>
                </c:pt>
                <c:pt idx="2798" formatCode="General">
                  <c:v>0.191885</c:v>
                </c:pt>
                <c:pt idx="2799" formatCode="General">
                  <c:v>0.19594400000000001</c:v>
                </c:pt>
                <c:pt idx="2800" formatCode="General">
                  <c:v>0.19984499999999999</c:v>
                </c:pt>
                <c:pt idx="2801" formatCode="General">
                  <c:v>0.203627</c:v>
                </c:pt>
                <c:pt idx="2802" formatCode="General">
                  <c:v>0.20732999999999999</c:v>
                </c:pt>
                <c:pt idx="2803" formatCode="General">
                  <c:v>0.21099300000000001</c:v>
                </c:pt>
                <c:pt idx="2804" formatCode="General">
                  <c:v>0.21464800000000001</c:v>
                </c:pt>
                <c:pt idx="2805" formatCode="General">
                  <c:v>0.21831700000000001</c:v>
                </c:pt>
                <c:pt idx="2806" formatCode="General">
                  <c:v>0.22201499999999999</c:v>
                </c:pt>
                <c:pt idx="2807" formatCode="General">
                  <c:v>0.22575000000000001</c:v>
                </c:pt>
                <c:pt idx="2808" formatCode="General">
                  <c:v>0.229523</c:v>
                </c:pt>
                <c:pt idx="2809" formatCode="General">
                  <c:v>0.233322</c:v>
                </c:pt>
                <c:pt idx="2810" formatCode="General">
                  <c:v>0.237125</c:v>
                </c:pt>
                <c:pt idx="2811" formatCode="General">
                  <c:v>0.240901</c:v>
                </c:pt>
                <c:pt idx="2812" formatCode="General">
                  <c:v>0.244617</c:v>
                </c:pt>
                <c:pt idx="2813" formatCode="General">
                  <c:v>0.24823100000000001</c:v>
                </c:pt>
                <c:pt idx="2814" formatCode="General">
                  <c:v>0.25169599999999998</c:v>
                </c:pt>
                <c:pt idx="2815" formatCode="General">
                  <c:v>0.254963</c:v>
                </c:pt>
                <c:pt idx="2816" formatCode="General">
                  <c:v>0.25799499999999997</c:v>
                </c:pt>
                <c:pt idx="2817" formatCode="General">
                  <c:v>0.260766</c:v>
                </c:pt>
                <c:pt idx="2818" formatCode="General">
                  <c:v>0.26326100000000002</c:v>
                </c:pt>
                <c:pt idx="2819" formatCode="General">
                  <c:v>0.26545999999999997</c:v>
                </c:pt>
                <c:pt idx="2820" formatCode="General">
                  <c:v>0.26734999999999998</c:v>
                </c:pt>
                <c:pt idx="2821" formatCode="General">
                  <c:v>0.26892899999999997</c:v>
                </c:pt>
                <c:pt idx="2822" formatCode="General">
                  <c:v>0.27021000000000001</c:v>
                </c:pt>
                <c:pt idx="2823" formatCode="General">
                  <c:v>0.27120699999999998</c:v>
                </c:pt>
                <c:pt idx="2824" formatCode="General">
                  <c:v>0.27193499999999998</c:v>
                </c:pt>
                <c:pt idx="2825" formatCode="General">
                  <c:v>0.27240999999999999</c:v>
                </c:pt>
                <c:pt idx="2826" formatCode="General">
                  <c:v>0.27266000000000001</c:v>
                </c:pt>
                <c:pt idx="2827" formatCode="General">
                  <c:v>0.27272299999999999</c:v>
                </c:pt>
                <c:pt idx="2828" formatCode="General">
                  <c:v>0.27263799999999999</c:v>
                </c:pt>
                <c:pt idx="2829" formatCode="General">
                  <c:v>0.27243800000000001</c:v>
                </c:pt>
                <c:pt idx="2830" formatCode="General">
                  <c:v>0.272146</c:v>
                </c:pt>
                <c:pt idx="2831" formatCode="General">
                  <c:v>0.27177200000000001</c:v>
                </c:pt>
                <c:pt idx="2832" formatCode="General">
                  <c:v>0.27131699999999997</c:v>
                </c:pt>
                <c:pt idx="2833" formatCode="General">
                  <c:v>0.27076699999999998</c:v>
                </c:pt>
                <c:pt idx="2834" formatCode="General">
                  <c:v>0.27009699999999998</c:v>
                </c:pt>
                <c:pt idx="2835" formatCode="General">
                  <c:v>0.26927899999999999</c:v>
                </c:pt>
                <c:pt idx="2836" formatCode="General">
                  <c:v>0.26828000000000002</c:v>
                </c:pt>
                <c:pt idx="2837" formatCode="General">
                  <c:v>0.26706400000000002</c:v>
                </c:pt>
                <c:pt idx="2838" formatCode="General">
                  <c:v>0.26558100000000001</c:v>
                </c:pt>
                <c:pt idx="2839" formatCode="General">
                  <c:v>0.26378000000000001</c:v>
                </c:pt>
                <c:pt idx="2840" formatCode="General">
                  <c:v>0.26161099999999998</c:v>
                </c:pt>
                <c:pt idx="2841" formatCode="General">
                  <c:v>0.25903399999999999</c:v>
                </c:pt>
                <c:pt idx="2842" formatCode="General">
                  <c:v>0.25601200000000002</c:v>
                </c:pt>
                <c:pt idx="2843" formatCode="General">
                  <c:v>0.25252200000000002</c:v>
                </c:pt>
                <c:pt idx="2844" formatCode="General">
                  <c:v>0.24856</c:v>
                </c:pt>
                <c:pt idx="2845" formatCode="General">
                  <c:v>0.244146</c:v>
                </c:pt>
                <c:pt idx="2846" formatCode="General">
                  <c:v>0.239313</c:v>
                </c:pt>
                <c:pt idx="2847" formatCode="General">
                  <c:v>0.234099</c:v>
                </c:pt>
                <c:pt idx="2848" formatCode="General">
                  <c:v>0.228547</c:v>
                </c:pt>
                <c:pt idx="2849" formatCode="General">
                  <c:v>0.22271299999999999</c:v>
                </c:pt>
                <c:pt idx="2850" formatCode="General">
                  <c:v>0.216667</c:v>
                </c:pt>
                <c:pt idx="2851" formatCode="General">
                  <c:v>0.210482</c:v>
                </c:pt>
                <c:pt idx="2852" formatCode="General">
                  <c:v>0.20422399999999999</c:v>
                </c:pt>
                <c:pt idx="2853" formatCode="General">
                  <c:v>0.19794999999999999</c:v>
                </c:pt>
                <c:pt idx="2854" formatCode="General">
                  <c:v>0.19170300000000001</c:v>
                </c:pt>
                <c:pt idx="2855" formatCode="General">
                  <c:v>0.18551899999999999</c:v>
                </c:pt>
                <c:pt idx="2856" formatCode="General">
                  <c:v>0.179425</c:v>
                </c:pt>
                <c:pt idx="2857" formatCode="General">
                  <c:v>0.173432</c:v>
                </c:pt>
                <c:pt idx="2858" formatCode="General">
                  <c:v>0.16753599999999999</c:v>
                </c:pt>
                <c:pt idx="2859" formatCode="General">
                  <c:v>0.16172</c:v>
                </c:pt>
                <c:pt idx="2860" formatCode="General">
                  <c:v>0.15596599999999999</c:v>
                </c:pt>
                <c:pt idx="2861" formatCode="General">
                  <c:v>0.15024899999999999</c:v>
                </c:pt>
                <c:pt idx="2862" formatCode="General">
                  <c:v>0.144535</c:v>
                </c:pt>
                <c:pt idx="2863" formatCode="General">
                  <c:v>0.13878099999999999</c:v>
                </c:pt>
                <c:pt idx="2864" formatCode="General">
                  <c:v>0.132942</c:v>
                </c:pt>
                <c:pt idx="2865" formatCode="General">
                  <c:v>0.126972</c:v>
                </c:pt>
                <c:pt idx="2866" formatCode="General">
                  <c:v>0.120827</c:v>
                </c:pt>
                <c:pt idx="2867" formatCode="General">
                  <c:v>0.11447300000000001</c:v>
                </c:pt>
                <c:pt idx="2868" formatCode="General">
                  <c:v>0.107892</c:v>
                </c:pt>
                <c:pt idx="2869" formatCode="General">
                  <c:v>0.101077</c:v>
                </c:pt>
                <c:pt idx="2870" formatCode="General">
                  <c:v>9.4036400000000006E-2</c:v>
                </c:pt>
                <c:pt idx="2871" formatCode="General">
                  <c:v>8.6788500000000005E-2</c:v>
                </c:pt>
                <c:pt idx="2872" formatCode="General">
                  <c:v>7.9359200000000005E-2</c:v>
                </c:pt>
                <c:pt idx="2873" formatCode="General">
                  <c:v>7.17835E-2</c:v>
                </c:pt>
                <c:pt idx="2874" formatCode="General">
                  <c:v>6.4104999999999995E-2</c:v>
                </c:pt>
                <c:pt idx="2875" formatCode="General">
                  <c:v>5.6377200000000002E-2</c:v>
                </c:pt>
                <c:pt idx="2876" formatCode="General">
                  <c:v>4.8661999999999997E-2</c:v>
                </c:pt>
                <c:pt idx="2877" formatCode="General">
                  <c:v>4.1024400000000003E-2</c:v>
                </c:pt>
                <c:pt idx="2878" formatCode="General">
                  <c:v>3.3522099999999999E-2</c:v>
                </c:pt>
                <c:pt idx="2879" formatCode="General">
                  <c:v>2.61996E-2</c:v>
                </c:pt>
                <c:pt idx="2880" formatCode="General">
                  <c:v>1.9088899999999999E-2</c:v>
                </c:pt>
                <c:pt idx="2881" formatCode="General">
                  <c:v>1.22124E-2</c:v>
                </c:pt>
                <c:pt idx="2882">
                  <c:v>5.5809800000000001E-3</c:v>
                </c:pt>
                <c:pt idx="2883">
                  <c:v>-8.1199199999999999E-4</c:v>
                </c:pt>
                <c:pt idx="2884">
                  <c:v>-6.9904399999999997E-3</c:v>
                </c:pt>
                <c:pt idx="2885" formatCode="General">
                  <c:v>-1.2988700000000001E-2</c:v>
                </c:pt>
                <c:pt idx="2886" formatCode="General">
                  <c:v>-1.8844900000000001E-2</c:v>
                </c:pt>
                <c:pt idx="2887" formatCode="General">
                  <c:v>-2.4599800000000002E-2</c:v>
                </c:pt>
                <c:pt idx="2888" formatCode="General">
                  <c:v>-3.02972E-2</c:v>
                </c:pt>
                <c:pt idx="2889" formatCode="General">
                  <c:v>-3.5982100000000003E-2</c:v>
                </c:pt>
                <c:pt idx="2890" formatCode="General">
                  <c:v>-4.1695500000000003E-2</c:v>
                </c:pt>
                <c:pt idx="2891" formatCode="General">
                  <c:v>-4.7469499999999998E-2</c:v>
                </c:pt>
                <c:pt idx="2892" formatCode="General">
                  <c:v>-5.3323099999999998E-2</c:v>
                </c:pt>
                <c:pt idx="2893" formatCode="General">
                  <c:v>-5.926E-2</c:v>
                </c:pt>
                <c:pt idx="2894" formatCode="General">
                  <c:v>-6.5268199999999998E-2</c:v>
                </c:pt>
                <c:pt idx="2895" formatCode="General">
                  <c:v>-7.1322999999999998E-2</c:v>
                </c:pt>
                <c:pt idx="2896" formatCode="General">
                  <c:v>-7.739E-2</c:v>
                </c:pt>
                <c:pt idx="2897" formatCode="General">
                  <c:v>-8.3427100000000004E-2</c:v>
                </c:pt>
                <c:pt idx="2898" formatCode="General">
                  <c:v>-8.9381600000000005E-2</c:v>
                </c:pt>
                <c:pt idx="2899" formatCode="General">
                  <c:v>-9.5189399999999993E-2</c:v>
                </c:pt>
                <c:pt idx="2900" formatCode="General">
                  <c:v>-0.10077899999999999</c:v>
                </c:pt>
                <c:pt idx="2901" formatCode="General">
                  <c:v>-0.10607999999999999</c:v>
                </c:pt>
                <c:pt idx="2902" formatCode="General">
                  <c:v>-0.111027</c:v>
                </c:pt>
                <c:pt idx="2903" formatCode="General">
                  <c:v>-0.115561</c:v>
                </c:pt>
                <c:pt idx="2904" formatCode="General">
                  <c:v>-0.11963699999999999</c:v>
                </c:pt>
                <c:pt idx="2905" formatCode="General">
                  <c:v>-0.123222</c:v>
                </c:pt>
                <c:pt idx="2906" formatCode="General">
                  <c:v>-0.126303</c:v>
                </c:pt>
                <c:pt idx="2907" formatCode="General">
                  <c:v>-0.128886</c:v>
                </c:pt>
                <c:pt idx="2908" formatCode="General">
                  <c:v>-0.130993</c:v>
                </c:pt>
                <c:pt idx="2909" formatCode="General">
                  <c:v>-0.13266500000000001</c:v>
                </c:pt>
                <c:pt idx="2910" formatCode="General">
                  <c:v>-0.13395099999999999</c:v>
                </c:pt>
                <c:pt idx="2911" formatCode="General">
                  <c:v>-0.134906</c:v>
                </c:pt>
                <c:pt idx="2912" formatCode="General">
                  <c:v>-0.13558799999999999</c:v>
                </c:pt>
                <c:pt idx="2913" formatCode="General">
                  <c:v>-0.13606099999999999</c:v>
                </c:pt>
                <c:pt idx="2914" formatCode="General">
                  <c:v>-0.13639299999999999</c:v>
                </c:pt>
                <c:pt idx="2915" formatCode="General">
                  <c:v>-0.136652</c:v>
                </c:pt>
                <c:pt idx="2916" formatCode="General">
                  <c:v>-0.13689799999999999</c:v>
                </c:pt>
                <c:pt idx="2917" formatCode="General">
                  <c:v>-0.137179</c:v>
                </c:pt>
                <c:pt idx="2918" formatCode="General">
                  <c:v>-0.13753000000000001</c:v>
                </c:pt>
                <c:pt idx="2919" formatCode="General">
                  <c:v>-0.13796900000000001</c:v>
                </c:pt>
                <c:pt idx="2920" formatCode="General">
                  <c:v>-0.13849400000000001</c:v>
                </c:pt>
                <c:pt idx="2921" formatCode="General">
                  <c:v>-0.139094</c:v>
                </c:pt>
                <c:pt idx="2922" formatCode="General">
                  <c:v>-0.139741</c:v>
                </c:pt>
                <c:pt idx="2923" formatCode="General">
                  <c:v>-0.14039599999999999</c:v>
                </c:pt>
                <c:pt idx="2924" formatCode="General">
                  <c:v>-0.141011</c:v>
                </c:pt>
                <c:pt idx="2925" formatCode="General">
                  <c:v>-0.14153099999999999</c:v>
                </c:pt>
                <c:pt idx="2926" formatCode="General">
                  <c:v>-0.141902</c:v>
                </c:pt>
                <c:pt idx="2927" formatCode="General">
                  <c:v>-0.142067</c:v>
                </c:pt>
                <c:pt idx="2928" formatCode="General">
                  <c:v>-0.14197199999999999</c:v>
                </c:pt>
                <c:pt idx="2929" formatCode="General">
                  <c:v>-0.14157</c:v>
                </c:pt>
                <c:pt idx="2930" formatCode="General">
                  <c:v>-0.14082500000000001</c:v>
                </c:pt>
                <c:pt idx="2931" formatCode="General">
                  <c:v>-0.13971900000000001</c:v>
                </c:pt>
                <c:pt idx="2932" formatCode="General">
                  <c:v>-0.13824900000000001</c:v>
                </c:pt>
                <c:pt idx="2933" formatCode="General">
                  <c:v>-0.13642799999999999</c:v>
                </c:pt>
                <c:pt idx="2934" formatCode="General">
                  <c:v>-0.13428499999999999</c:v>
                </c:pt>
                <c:pt idx="2935" formatCode="General">
                  <c:v>-0.131859</c:v>
                </c:pt>
                <c:pt idx="2936" formatCode="General">
                  <c:v>-0.12920599999999999</c:v>
                </c:pt>
                <c:pt idx="2937" formatCode="General">
                  <c:v>-0.126384</c:v>
                </c:pt>
                <c:pt idx="2938" formatCode="General">
                  <c:v>-0.123457</c:v>
                </c:pt>
                <c:pt idx="2939" formatCode="General">
                  <c:v>-0.120487</c:v>
                </c:pt>
                <c:pt idx="2940" formatCode="General">
                  <c:v>-0.11752899999999999</c:v>
                </c:pt>
                <c:pt idx="2941" formatCode="General">
                  <c:v>-0.11463</c:v>
                </c:pt>
                <c:pt idx="2942" formatCode="General">
                  <c:v>-0.111829</c:v>
                </c:pt>
                <c:pt idx="2943" formatCode="General">
                  <c:v>-0.10915</c:v>
                </c:pt>
                <c:pt idx="2944" formatCode="General">
                  <c:v>-0.106602</c:v>
                </c:pt>
                <c:pt idx="2945" formatCode="General">
                  <c:v>-0.104176</c:v>
                </c:pt>
                <c:pt idx="2946" formatCode="General">
                  <c:v>-0.10184699999999999</c:v>
                </c:pt>
                <c:pt idx="2947" formatCode="General">
                  <c:v>-9.9577299999999994E-2</c:v>
                </c:pt>
                <c:pt idx="2948" formatCode="General">
                  <c:v>-9.7317000000000001E-2</c:v>
                </c:pt>
                <c:pt idx="2949" formatCode="General">
                  <c:v>-9.5006199999999999E-2</c:v>
                </c:pt>
                <c:pt idx="2950" formatCode="General">
                  <c:v>-9.2580399999999993E-2</c:v>
                </c:pt>
                <c:pt idx="2951" formatCode="General">
                  <c:v>-8.9976200000000006E-2</c:v>
                </c:pt>
                <c:pt idx="2952" formatCode="General">
                  <c:v>-8.71368E-2</c:v>
                </c:pt>
                <c:pt idx="2953" formatCode="General">
                  <c:v>-8.4014800000000001E-2</c:v>
                </c:pt>
                <c:pt idx="2954" formatCode="General">
                  <c:v>-8.0575800000000003E-2</c:v>
                </c:pt>
                <c:pt idx="2955" formatCode="General">
                  <c:v>-7.6800400000000005E-2</c:v>
                </c:pt>
                <c:pt idx="2956" formatCode="General">
                  <c:v>-7.2687600000000005E-2</c:v>
                </c:pt>
                <c:pt idx="2957" formatCode="General">
                  <c:v>-6.8255099999999999E-2</c:v>
                </c:pt>
                <c:pt idx="2958" formatCode="General">
                  <c:v>-6.3538499999999998E-2</c:v>
                </c:pt>
                <c:pt idx="2959" formatCode="General">
                  <c:v>-5.8587199999999999E-2</c:v>
                </c:pt>
                <c:pt idx="2960" formatCode="General">
                  <c:v>-5.3462999999999997E-2</c:v>
                </c:pt>
                <c:pt idx="2961" formatCode="General">
                  <c:v>-4.8238000000000003E-2</c:v>
                </c:pt>
                <c:pt idx="2962" formatCode="General">
                  <c:v>-4.2991500000000002E-2</c:v>
                </c:pt>
                <c:pt idx="2963" formatCode="General">
                  <c:v>-3.78048E-2</c:v>
                </c:pt>
                <c:pt idx="2964" formatCode="General">
                  <c:v>-3.2755800000000002E-2</c:v>
                </c:pt>
                <c:pt idx="2965" formatCode="General">
                  <c:v>-2.79148E-2</c:v>
                </c:pt>
                <c:pt idx="2966" formatCode="General">
                  <c:v>-2.3341500000000001E-2</c:v>
                </c:pt>
                <c:pt idx="2967" formatCode="General">
                  <c:v>-1.9081600000000001E-2</c:v>
                </c:pt>
                <c:pt idx="2968" formatCode="General">
                  <c:v>-1.51641E-2</c:v>
                </c:pt>
                <c:pt idx="2969" formatCode="General">
                  <c:v>-1.1599E-2</c:v>
                </c:pt>
                <c:pt idx="2970">
                  <c:v>-8.3780299999999999E-3</c:v>
                </c:pt>
                <c:pt idx="2971">
                  <c:v>-5.4744099999999999E-3</c:v>
                </c:pt>
                <c:pt idx="2972">
                  <c:v>-2.8454399999999999E-3</c:v>
                </c:pt>
                <c:pt idx="2973">
                  <c:v>-4.3562000000000001E-4</c:v>
                </c:pt>
                <c:pt idx="2974">
                  <c:v>1.81942E-3</c:v>
                </c:pt>
                <c:pt idx="2975">
                  <c:v>3.9891299999999996E-3</c:v>
                </c:pt>
                <c:pt idx="2976">
                  <c:v>6.1441500000000001E-3</c:v>
                </c:pt>
                <c:pt idx="2977">
                  <c:v>8.3522200000000005E-3</c:v>
                </c:pt>
                <c:pt idx="2978" formatCode="General">
                  <c:v>1.0673999999999999E-2</c:v>
                </c:pt>
                <c:pt idx="2979" formatCode="General">
                  <c:v>1.3159499999999999E-2</c:v>
                </c:pt>
                <c:pt idx="2980" formatCode="General">
                  <c:v>1.5844799999999999E-2</c:v>
                </c:pt>
                <c:pt idx="2981" formatCode="General">
                  <c:v>1.8750099999999999E-2</c:v>
                </c:pt>
                <c:pt idx="2982" formatCode="General">
                  <c:v>2.1878700000000001E-2</c:v>
                </c:pt>
                <c:pt idx="2983" formatCode="General">
                  <c:v>2.5217099999999999E-2</c:v>
                </c:pt>
                <c:pt idx="2984" formatCode="General">
                  <c:v>2.8735699999999999E-2</c:v>
                </c:pt>
                <c:pt idx="2985" formatCode="General">
                  <c:v>3.2391499999999997E-2</c:v>
                </c:pt>
                <c:pt idx="2986" formatCode="General">
                  <c:v>3.61299E-2</c:v>
                </c:pt>
                <c:pt idx="2987" formatCode="General">
                  <c:v>3.98892E-2</c:v>
                </c:pt>
                <c:pt idx="2988" formatCode="General">
                  <c:v>4.3604700000000003E-2</c:v>
                </c:pt>
                <c:pt idx="2989" formatCode="General">
                  <c:v>4.72133E-2</c:v>
                </c:pt>
                <c:pt idx="2990" formatCode="General">
                  <c:v>5.0656899999999998E-2</c:v>
                </c:pt>
                <c:pt idx="2991" formatCode="General">
                  <c:v>5.38859E-2</c:v>
                </c:pt>
                <c:pt idx="2992" formatCode="General">
                  <c:v>5.6863400000000001E-2</c:v>
                </c:pt>
                <c:pt idx="2993" formatCode="General">
                  <c:v>5.9568299999999998E-2</c:v>
                </c:pt>
                <c:pt idx="2994" formatCode="General">
                  <c:v>6.1996599999999999E-2</c:v>
                </c:pt>
                <c:pt idx="2995" formatCode="General">
                  <c:v>6.4160700000000001E-2</c:v>
                </c:pt>
                <c:pt idx="2996" formatCode="General">
                  <c:v>6.6088099999999997E-2</c:v>
                </c:pt>
                <c:pt idx="2997" formatCode="General">
                  <c:v>6.7819000000000004E-2</c:v>
                </c:pt>
                <c:pt idx="2998" formatCode="General">
                  <c:v>6.9402800000000001E-2</c:v>
                </c:pt>
                <c:pt idx="2999" formatCode="General">
                  <c:v>7.0896100000000004E-2</c:v>
                </c:pt>
                <c:pt idx="3000" formatCode="General">
                  <c:v>7.2359900000000005E-2</c:v>
                </c:pt>
                <c:pt idx="3001" formatCode="General">
                  <c:v>7.3856099999999994E-2</c:v>
                </c:pt>
                <c:pt idx="3002" formatCode="General">
                  <c:v>7.5442499999999996E-2</c:v>
                </c:pt>
                <c:pt idx="3003" formatCode="General">
                  <c:v>7.7168799999999996E-2</c:v>
                </c:pt>
                <c:pt idx="3004" formatCode="General">
                  <c:v>7.9073500000000005E-2</c:v>
                </c:pt>
                <c:pt idx="3005" formatCode="General">
                  <c:v>8.11809E-2</c:v>
                </c:pt>
                <c:pt idx="3006" formatCode="General">
                  <c:v>8.3500199999999997E-2</c:v>
                </c:pt>
                <c:pt idx="3007" formatCode="General">
                  <c:v>8.6024500000000004E-2</c:v>
                </c:pt>
                <c:pt idx="3008" formatCode="General">
                  <c:v>8.8730100000000006E-2</c:v>
                </c:pt>
                <c:pt idx="3009" formatCode="General">
                  <c:v>9.1577199999999997E-2</c:v>
                </c:pt>
                <c:pt idx="3010" formatCode="General">
                  <c:v>9.4512200000000005E-2</c:v>
                </c:pt>
                <c:pt idx="3011" formatCode="General">
                  <c:v>9.7472500000000004E-2</c:v>
                </c:pt>
                <c:pt idx="3012" formatCode="General">
                  <c:v>0.10038999999999999</c:v>
                </c:pt>
                <c:pt idx="3013" formatCode="General">
                  <c:v>0.103197</c:v>
                </c:pt>
                <c:pt idx="3014" formatCode="General">
                  <c:v>0.105826</c:v>
                </c:pt>
                <c:pt idx="3015" formatCode="General">
                  <c:v>0.108219</c:v>
                </c:pt>
                <c:pt idx="3016" formatCode="General">
                  <c:v>0.11033</c:v>
                </c:pt>
                <c:pt idx="3017" formatCode="General">
                  <c:v>0.112124</c:v>
                </c:pt>
                <c:pt idx="3018" formatCode="General">
                  <c:v>0.113582</c:v>
                </c:pt>
                <c:pt idx="3019" formatCode="General">
                  <c:v>0.114702</c:v>
                </c:pt>
                <c:pt idx="3020" formatCode="General">
                  <c:v>0.11550000000000001</c:v>
                </c:pt>
                <c:pt idx="3021" formatCode="General">
                  <c:v>0.116009</c:v>
                </c:pt>
                <c:pt idx="3022" formatCode="General">
                  <c:v>0.11627899999999999</c:v>
                </c:pt>
                <c:pt idx="3023" formatCode="General">
                  <c:v>0.116371</c:v>
                </c:pt>
                <c:pt idx="3024" formatCode="General">
                  <c:v>0.116358</c:v>
                </c:pt>
                <c:pt idx="3025" formatCode="General">
                  <c:v>0.116316</c:v>
                </c:pt>
                <c:pt idx="3026" formatCode="General">
                  <c:v>0.116325</c:v>
                </c:pt>
                <c:pt idx="3027" formatCode="General">
                  <c:v>0.116463</c:v>
                </c:pt>
                <c:pt idx="3028" formatCode="General">
                  <c:v>0.1168</c:v>
                </c:pt>
                <c:pt idx="3029" formatCode="General">
                  <c:v>0.11738700000000001</c:v>
                </c:pt>
                <c:pt idx="3030" formatCode="General">
                  <c:v>0.118258</c:v>
                </c:pt>
                <c:pt idx="3031" formatCode="General">
                  <c:v>0.119432</c:v>
                </c:pt>
                <c:pt idx="3032" formatCode="General">
                  <c:v>0.12091200000000001</c:v>
                </c:pt>
                <c:pt idx="3033" formatCode="General">
                  <c:v>0.122685</c:v>
                </c:pt>
                <c:pt idx="3034" formatCode="General">
                  <c:v>0.124719</c:v>
                </c:pt>
                <c:pt idx="3035" formatCode="General">
                  <c:v>0.126969</c:v>
                </c:pt>
                <c:pt idx="3036" formatCode="General">
                  <c:v>0.12937399999999999</c:v>
                </c:pt>
                <c:pt idx="3037" formatCode="General">
                  <c:v>0.13186600000000001</c:v>
                </c:pt>
                <c:pt idx="3038" formatCode="General">
                  <c:v>0.13437399999999999</c:v>
                </c:pt>
                <c:pt idx="3039" formatCode="General">
                  <c:v>0.136825</c:v>
                </c:pt>
                <c:pt idx="3040" formatCode="General">
                  <c:v>0.139153</c:v>
                </c:pt>
                <c:pt idx="3041" formatCode="General">
                  <c:v>0.14130200000000001</c:v>
                </c:pt>
                <c:pt idx="3042" formatCode="General">
                  <c:v>0.14322699999999999</c:v>
                </c:pt>
                <c:pt idx="3043" formatCode="General">
                  <c:v>0.144895</c:v>
                </c:pt>
                <c:pt idx="3044" formatCode="General">
                  <c:v>0.146291</c:v>
                </c:pt>
                <c:pt idx="3045" formatCode="General">
                  <c:v>0.147423</c:v>
                </c:pt>
                <c:pt idx="3046" formatCode="General">
                  <c:v>0.148311</c:v>
                </c:pt>
                <c:pt idx="3047" formatCode="General">
                  <c:v>0.14899000000000001</c:v>
                </c:pt>
                <c:pt idx="3048" formatCode="General">
                  <c:v>0.149506</c:v>
                </c:pt>
                <c:pt idx="3049" formatCode="General">
                  <c:v>0.14991399999999999</c:v>
                </c:pt>
                <c:pt idx="3050" formatCode="General">
                  <c:v>0.15027699999999999</c:v>
                </c:pt>
                <c:pt idx="3051" formatCode="General">
                  <c:v>0.15065400000000001</c:v>
                </c:pt>
                <c:pt idx="3052" formatCode="General">
                  <c:v>0.15110100000000001</c:v>
                </c:pt>
                <c:pt idx="3053" formatCode="General">
                  <c:v>0.15166199999999999</c:v>
                </c:pt>
                <c:pt idx="3054" formatCode="General">
                  <c:v>0.152365</c:v>
                </c:pt>
                <c:pt idx="3055" formatCode="General">
                  <c:v>0.153224</c:v>
                </c:pt>
                <c:pt idx="3056" formatCode="General">
                  <c:v>0.15423600000000001</c:v>
                </c:pt>
                <c:pt idx="3057" formatCode="General">
                  <c:v>0.155386</c:v>
                </c:pt>
                <c:pt idx="3058" formatCode="General">
                  <c:v>0.15664700000000001</c:v>
                </c:pt>
                <c:pt idx="3059" formatCode="General">
                  <c:v>0.157973</c:v>
                </c:pt>
                <c:pt idx="3060" formatCode="General">
                  <c:v>0.15930800000000001</c:v>
                </c:pt>
                <c:pt idx="3061" formatCode="General">
                  <c:v>0.16059200000000001</c:v>
                </c:pt>
                <c:pt idx="3062" formatCode="General">
                  <c:v>0.16176499999999999</c:v>
                </c:pt>
                <c:pt idx="3063" formatCode="General">
                  <c:v>0.16276499999999999</c:v>
                </c:pt>
                <c:pt idx="3064" formatCode="General">
                  <c:v>0.16352900000000001</c:v>
                </c:pt>
                <c:pt idx="3065" formatCode="General">
                  <c:v>0.16400300000000001</c:v>
                </c:pt>
                <c:pt idx="3066" formatCode="General">
                  <c:v>0.16414699999999999</c:v>
                </c:pt>
                <c:pt idx="3067" formatCode="General">
                  <c:v>0.163939</c:v>
                </c:pt>
                <c:pt idx="3068" formatCode="General">
                  <c:v>0.16337599999999999</c:v>
                </c:pt>
                <c:pt idx="3069" formatCode="General">
                  <c:v>0.162469</c:v>
                </c:pt>
                <c:pt idx="3070" formatCode="General">
                  <c:v>0.161241</c:v>
                </c:pt>
                <c:pt idx="3071" formatCode="General">
                  <c:v>0.15972600000000001</c:v>
                </c:pt>
                <c:pt idx="3072" formatCode="General">
                  <c:v>0.157971</c:v>
                </c:pt>
                <c:pt idx="3073" formatCode="General">
                  <c:v>0.156029</c:v>
                </c:pt>
                <c:pt idx="3074" formatCode="General">
                  <c:v>0.15396299999999999</c:v>
                </c:pt>
                <c:pt idx="3075" formatCode="General">
                  <c:v>0.151836</c:v>
                </c:pt>
                <c:pt idx="3076" formatCode="General">
                  <c:v>0.14971599999999999</c:v>
                </c:pt>
                <c:pt idx="3077" formatCode="General">
                  <c:v>0.14766799999999999</c:v>
                </c:pt>
                <c:pt idx="3078" formatCode="General">
                  <c:v>0.14574699999999999</c:v>
                </c:pt>
                <c:pt idx="3079" formatCode="General">
                  <c:v>0.14399300000000001</c:v>
                </c:pt>
                <c:pt idx="3080" formatCode="General">
                  <c:v>0.14243</c:v>
                </c:pt>
                <c:pt idx="3081" formatCode="General">
                  <c:v>0.141073</c:v>
                </c:pt>
                <c:pt idx="3082" formatCode="General">
                  <c:v>0.13991899999999999</c:v>
                </c:pt>
                <c:pt idx="3083" formatCode="General">
                  <c:v>0.13894899999999999</c:v>
                </c:pt>
                <c:pt idx="3084" formatCode="General">
                  <c:v>0.138126</c:v>
                </c:pt>
                <c:pt idx="3085" formatCode="General">
                  <c:v>0.13739000000000001</c:v>
                </c:pt>
                <c:pt idx="3086" formatCode="General">
                  <c:v>0.13667000000000001</c:v>
                </c:pt>
                <c:pt idx="3087" formatCode="General">
                  <c:v>0.135882</c:v>
                </c:pt>
                <c:pt idx="3088" formatCode="General">
                  <c:v>0.13494600000000001</c:v>
                </c:pt>
                <c:pt idx="3089" formatCode="General">
                  <c:v>0.13378899999999999</c:v>
                </c:pt>
                <c:pt idx="3090" formatCode="General">
                  <c:v>0.13234799999999999</c:v>
                </c:pt>
                <c:pt idx="3091" formatCode="General">
                  <c:v>0.13056000000000001</c:v>
                </c:pt>
                <c:pt idx="3092" formatCode="General">
                  <c:v>0.12837599999999999</c:v>
                </c:pt>
                <c:pt idx="3093" formatCode="General">
                  <c:v>0.12576100000000001</c:v>
                </c:pt>
                <c:pt idx="3094" formatCode="General">
                  <c:v>0.12270399999999999</c:v>
                </c:pt>
                <c:pt idx="3095" formatCode="General">
                  <c:v>0.119218</c:v>
                </c:pt>
                <c:pt idx="3096" formatCode="General">
                  <c:v>0.115331</c:v>
                </c:pt>
                <c:pt idx="3097" formatCode="General">
                  <c:v>0.11108899999999999</c:v>
                </c:pt>
                <c:pt idx="3098" formatCode="General">
                  <c:v>0.10655299999999999</c:v>
                </c:pt>
                <c:pt idx="3099" formatCode="General">
                  <c:v>0.10179299999999999</c:v>
                </c:pt>
                <c:pt idx="3100" formatCode="General">
                  <c:v>9.6882999999999997E-2</c:v>
                </c:pt>
                <c:pt idx="3101" formatCode="General">
                  <c:v>9.1896900000000004E-2</c:v>
                </c:pt>
                <c:pt idx="3102" formatCode="General">
                  <c:v>8.6904700000000001E-2</c:v>
                </c:pt>
                <c:pt idx="3103" formatCode="General">
                  <c:v>8.1969299999999995E-2</c:v>
                </c:pt>
                <c:pt idx="3104" formatCode="General">
                  <c:v>7.7142600000000006E-2</c:v>
                </c:pt>
                <c:pt idx="3105" formatCode="General">
                  <c:v>7.2461600000000001E-2</c:v>
                </c:pt>
                <c:pt idx="3106" formatCode="General">
                  <c:v>6.7940700000000007E-2</c:v>
                </c:pt>
                <c:pt idx="3107" formatCode="General">
                  <c:v>6.3568899999999998E-2</c:v>
                </c:pt>
                <c:pt idx="3108" formatCode="General">
                  <c:v>5.93167E-2</c:v>
                </c:pt>
                <c:pt idx="3109" formatCode="General">
                  <c:v>5.5147599999999998E-2</c:v>
                </c:pt>
                <c:pt idx="3110" formatCode="General">
                  <c:v>5.1019500000000002E-2</c:v>
                </c:pt>
                <c:pt idx="3111" formatCode="General">
                  <c:v>4.68767E-2</c:v>
                </c:pt>
                <c:pt idx="3112" formatCode="General">
                  <c:v>4.2650199999999999E-2</c:v>
                </c:pt>
                <c:pt idx="3113" formatCode="General">
                  <c:v>3.8271600000000003E-2</c:v>
                </c:pt>
                <c:pt idx="3114" formatCode="General">
                  <c:v>3.3685800000000002E-2</c:v>
                </c:pt>
                <c:pt idx="3115" formatCode="General">
                  <c:v>2.8853E-2</c:v>
                </c:pt>
                <c:pt idx="3116" formatCode="General">
                  <c:v>2.3743E-2</c:v>
                </c:pt>
                <c:pt idx="3117" formatCode="General">
                  <c:v>1.8334300000000001E-2</c:v>
                </c:pt>
                <c:pt idx="3118" formatCode="General">
                  <c:v>1.2615599999999999E-2</c:v>
                </c:pt>
                <c:pt idx="3119">
                  <c:v>6.5907600000000002E-3</c:v>
                </c:pt>
                <c:pt idx="3120">
                  <c:v>2.8361199999999998E-4</c:v>
                </c:pt>
                <c:pt idx="3121">
                  <c:v>-6.2585100000000001E-3</c:v>
                </c:pt>
                <c:pt idx="3122" formatCode="General">
                  <c:v>-1.2965000000000001E-2</c:v>
                </c:pt>
                <c:pt idx="3123" formatCode="General">
                  <c:v>-1.9746799999999998E-2</c:v>
                </c:pt>
                <c:pt idx="3124" formatCode="General">
                  <c:v>-2.6501299999999998E-2</c:v>
                </c:pt>
                <c:pt idx="3125" formatCode="General">
                  <c:v>-3.3120200000000002E-2</c:v>
                </c:pt>
                <c:pt idx="3126" formatCode="General">
                  <c:v>-3.9497699999999997E-2</c:v>
                </c:pt>
                <c:pt idx="3127" formatCode="General">
                  <c:v>-4.5540200000000003E-2</c:v>
                </c:pt>
                <c:pt idx="3128" formatCode="General">
                  <c:v>-5.1173099999999999E-2</c:v>
                </c:pt>
                <c:pt idx="3129" formatCode="General">
                  <c:v>-5.6345100000000002E-2</c:v>
                </c:pt>
                <c:pt idx="3130" formatCode="General">
                  <c:v>-6.1029800000000002E-2</c:v>
                </c:pt>
                <c:pt idx="3131" formatCode="General">
                  <c:v>-6.52253E-2</c:v>
                </c:pt>
                <c:pt idx="3132" formatCode="General">
                  <c:v>-6.8952700000000006E-2</c:v>
                </c:pt>
                <c:pt idx="3133" formatCode="General">
                  <c:v>-7.2255700000000006E-2</c:v>
                </c:pt>
                <c:pt idx="3134" formatCode="General">
                  <c:v>-7.5201699999999996E-2</c:v>
                </c:pt>
                <c:pt idx="3135" formatCode="General">
                  <c:v>-7.78808E-2</c:v>
                </c:pt>
                <c:pt idx="3136" formatCode="General">
                  <c:v>-8.0402299999999996E-2</c:v>
                </c:pt>
                <c:pt idx="3137" formatCode="General">
                  <c:v>-8.2886600000000005E-2</c:v>
                </c:pt>
                <c:pt idx="3138" formatCode="General">
                  <c:v>-8.5451299999999994E-2</c:v>
                </c:pt>
                <c:pt idx="3139" formatCode="General">
                  <c:v>-8.8194800000000004E-2</c:v>
                </c:pt>
                <c:pt idx="3140" formatCode="General">
                  <c:v>-9.1188599999999995E-2</c:v>
                </c:pt>
                <c:pt idx="3141" formatCode="General">
                  <c:v>-9.4482999999999998E-2</c:v>
                </c:pt>
                <c:pt idx="3142" formatCode="General">
                  <c:v>-9.8114699999999999E-2</c:v>
                </c:pt>
                <c:pt idx="3143" formatCode="General">
                  <c:v>-0.102105</c:v>
                </c:pt>
                <c:pt idx="3144" formatCode="General">
                  <c:v>-0.106451</c:v>
                </c:pt>
                <c:pt idx="3145" formatCode="General">
                  <c:v>-0.111119</c:v>
                </c:pt>
                <c:pt idx="3146" formatCode="General">
                  <c:v>-0.116051</c:v>
                </c:pt>
                <c:pt idx="3147" formatCode="General">
                  <c:v>-0.121167</c:v>
                </c:pt>
                <c:pt idx="3148" formatCode="General">
                  <c:v>-0.12636800000000001</c:v>
                </c:pt>
                <c:pt idx="3149" formatCode="General">
                  <c:v>-0.131548</c:v>
                </c:pt>
                <c:pt idx="3150" formatCode="General">
                  <c:v>-0.136596</c:v>
                </c:pt>
                <c:pt idx="3151" formatCode="General">
                  <c:v>-0.141407</c:v>
                </c:pt>
                <c:pt idx="3152" formatCode="General">
                  <c:v>-0.14588000000000001</c:v>
                </c:pt>
                <c:pt idx="3153" formatCode="General">
                  <c:v>-0.14992900000000001</c:v>
                </c:pt>
                <c:pt idx="3154" formatCode="General">
                  <c:v>-0.15348400000000001</c:v>
                </c:pt>
                <c:pt idx="3155" formatCode="General">
                  <c:v>-0.15650700000000001</c:v>
                </c:pt>
                <c:pt idx="3156" formatCode="General">
                  <c:v>-0.15898799999999999</c:v>
                </c:pt>
                <c:pt idx="3157" formatCode="General">
                  <c:v>-0.160942</c:v>
                </c:pt>
                <c:pt idx="3158" formatCode="General">
                  <c:v>-0.16239500000000001</c:v>
                </c:pt>
                <c:pt idx="3159" formatCode="General">
                  <c:v>-0.16339400000000001</c:v>
                </c:pt>
                <c:pt idx="3160" formatCode="General">
                  <c:v>-0.16400799999999999</c:v>
                </c:pt>
                <c:pt idx="3161" formatCode="General">
                  <c:v>-0.164328</c:v>
                </c:pt>
                <c:pt idx="3162" formatCode="General">
                  <c:v>-0.16444900000000001</c:v>
                </c:pt>
                <c:pt idx="3163" formatCode="General">
                  <c:v>-0.16445799999999999</c:v>
                </c:pt>
                <c:pt idx="3164" formatCode="General">
                  <c:v>-0.16443199999999999</c:v>
                </c:pt>
                <c:pt idx="3165" formatCode="General">
                  <c:v>-0.164435</c:v>
                </c:pt>
                <c:pt idx="3166" formatCode="General">
                  <c:v>-0.164517</c:v>
                </c:pt>
                <c:pt idx="3167" formatCode="General">
                  <c:v>-0.16470599999999999</c:v>
                </c:pt>
                <c:pt idx="3168" formatCode="General">
                  <c:v>-0.16500500000000001</c:v>
                </c:pt>
                <c:pt idx="3169" formatCode="General">
                  <c:v>-0.16540299999999999</c:v>
                </c:pt>
                <c:pt idx="3170" formatCode="General">
                  <c:v>-0.16587299999999999</c:v>
                </c:pt>
                <c:pt idx="3171" formatCode="General">
                  <c:v>-0.16636999999999999</c:v>
                </c:pt>
                <c:pt idx="3172" formatCode="General">
                  <c:v>-0.166826</c:v>
                </c:pt>
                <c:pt idx="3173" formatCode="General">
                  <c:v>-0.167157</c:v>
                </c:pt>
                <c:pt idx="3174" formatCode="General">
                  <c:v>-0.16727300000000001</c:v>
                </c:pt>
                <c:pt idx="3175" formatCode="General">
                  <c:v>-0.16708700000000001</c:v>
                </c:pt>
                <c:pt idx="3176" formatCode="General">
                  <c:v>-0.16652400000000001</c:v>
                </c:pt>
                <c:pt idx="3177" formatCode="General">
                  <c:v>-0.16552</c:v>
                </c:pt>
                <c:pt idx="3178" formatCode="General">
                  <c:v>-0.164022</c:v>
                </c:pt>
                <c:pt idx="3179" formatCode="General">
                  <c:v>-0.161993</c:v>
                </c:pt>
                <c:pt idx="3180" formatCode="General">
                  <c:v>-0.15941</c:v>
                </c:pt>
                <c:pt idx="3181" formatCode="General">
                  <c:v>-0.156276</c:v>
                </c:pt>
                <c:pt idx="3182" formatCode="General">
                  <c:v>-0.15262600000000001</c:v>
                </c:pt>
                <c:pt idx="3183" formatCode="General">
                  <c:v>-0.14852099999999999</c:v>
                </c:pt>
                <c:pt idx="3184" formatCode="General">
                  <c:v>-0.144042</c:v>
                </c:pt>
                <c:pt idx="3185" formatCode="General">
                  <c:v>-0.13928299999999999</c:v>
                </c:pt>
                <c:pt idx="3186" formatCode="General">
                  <c:v>-0.134353</c:v>
                </c:pt>
                <c:pt idx="3187" formatCode="General">
                  <c:v>-0.12936500000000001</c:v>
                </c:pt>
                <c:pt idx="3188" formatCode="General">
                  <c:v>-0.12443</c:v>
                </c:pt>
                <c:pt idx="3189" formatCode="General">
                  <c:v>-0.11963699999999999</c:v>
                </c:pt>
                <c:pt idx="3190" formatCode="General">
                  <c:v>-0.11505600000000001</c:v>
                </c:pt>
                <c:pt idx="3191" formatCode="General">
                  <c:v>-0.110739</c:v>
                </c:pt>
                <c:pt idx="3192" formatCode="General">
                  <c:v>-0.10671700000000001</c:v>
                </c:pt>
                <c:pt idx="3193" formatCode="General">
                  <c:v>-0.103006</c:v>
                </c:pt>
                <c:pt idx="3194" formatCode="General">
                  <c:v>-9.9598199999999998E-2</c:v>
                </c:pt>
                <c:pt idx="3195" formatCode="General">
                  <c:v>-9.6460799999999999E-2</c:v>
                </c:pt>
                <c:pt idx="3196" formatCode="General">
                  <c:v>-9.3534900000000004E-2</c:v>
                </c:pt>
                <c:pt idx="3197" formatCode="General">
                  <c:v>-9.0738899999999997E-2</c:v>
                </c:pt>
                <c:pt idx="3198" formatCode="General">
                  <c:v>-8.7978700000000007E-2</c:v>
                </c:pt>
                <c:pt idx="3199" formatCode="General">
                  <c:v>-8.5157300000000005E-2</c:v>
                </c:pt>
                <c:pt idx="3200" formatCode="General">
                  <c:v>-8.2182099999999994E-2</c:v>
                </c:pt>
                <c:pt idx="3201" formatCode="General">
                  <c:v>-7.8967700000000002E-2</c:v>
                </c:pt>
                <c:pt idx="3202" formatCode="General">
                  <c:v>-7.5436299999999998E-2</c:v>
                </c:pt>
                <c:pt idx="3203" formatCode="General">
                  <c:v>-7.1518200000000004E-2</c:v>
                </c:pt>
                <c:pt idx="3204" formatCode="General">
                  <c:v>-6.7158499999999996E-2</c:v>
                </c:pt>
                <c:pt idx="3205" formatCode="General">
                  <c:v>-6.2324999999999998E-2</c:v>
                </c:pt>
                <c:pt idx="3206" formatCode="General">
                  <c:v>-5.7011600000000003E-2</c:v>
                </c:pt>
                <c:pt idx="3207" formatCode="General">
                  <c:v>-5.1234399999999999E-2</c:v>
                </c:pt>
                <c:pt idx="3208" formatCode="General">
                  <c:v>-4.5026799999999999E-2</c:v>
                </c:pt>
                <c:pt idx="3209" formatCode="General">
                  <c:v>-3.8442999999999998E-2</c:v>
                </c:pt>
                <c:pt idx="3210" formatCode="General">
                  <c:v>-3.1562800000000002E-2</c:v>
                </c:pt>
                <c:pt idx="3211" formatCode="General">
                  <c:v>-2.4485400000000001E-2</c:v>
                </c:pt>
                <c:pt idx="3212" formatCode="General">
                  <c:v>-1.7317300000000001E-2</c:v>
                </c:pt>
                <c:pt idx="3213" formatCode="General">
                  <c:v>-1.0163200000000001E-2</c:v>
                </c:pt>
                <c:pt idx="3214">
                  <c:v>-3.1224500000000001E-3</c:v>
                </c:pt>
                <c:pt idx="3215">
                  <c:v>3.71558E-3</c:v>
                </c:pt>
                <c:pt idx="3216" formatCode="General">
                  <c:v>1.02793E-2</c:v>
                </c:pt>
                <c:pt idx="3217" formatCode="General">
                  <c:v>1.6519200000000001E-2</c:v>
                </c:pt>
                <c:pt idx="3218" formatCode="General">
                  <c:v>2.2408299999999999E-2</c:v>
                </c:pt>
                <c:pt idx="3219" formatCode="General">
                  <c:v>2.7944299999999998E-2</c:v>
                </c:pt>
                <c:pt idx="3220" formatCode="General">
                  <c:v>3.31527E-2</c:v>
                </c:pt>
                <c:pt idx="3221" formatCode="General">
                  <c:v>3.8084100000000003E-2</c:v>
                </c:pt>
                <c:pt idx="3222" formatCode="General">
                  <c:v>4.28054E-2</c:v>
                </c:pt>
                <c:pt idx="3223" formatCode="General">
                  <c:v>4.7391700000000002E-2</c:v>
                </c:pt>
                <c:pt idx="3224" formatCode="General">
                  <c:v>5.1922299999999998E-2</c:v>
                </c:pt>
                <c:pt idx="3225" formatCode="General">
                  <c:v>5.6475999999999998E-2</c:v>
                </c:pt>
                <c:pt idx="3226" formatCode="General">
                  <c:v>6.1124499999999998E-2</c:v>
                </c:pt>
                <c:pt idx="3227" formatCode="General">
                  <c:v>6.5926700000000005E-2</c:v>
                </c:pt>
                <c:pt idx="3228" formatCode="General">
                  <c:v>7.0926900000000001E-2</c:v>
                </c:pt>
                <c:pt idx="3229" formatCode="General">
                  <c:v>7.6151700000000003E-2</c:v>
                </c:pt>
                <c:pt idx="3230" formatCode="General">
                  <c:v>8.1609500000000001E-2</c:v>
                </c:pt>
                <c:pt idx="3231" formatCode="General">
                  <c:v>8.7289699999999998E-2</c:v>
                </c:pt>
                <c:pt idx="3232" formatCode="General">
                  <c:v>9.3164999999999998E-2</c:v>
                </c:pt>
                <c:pt idx="3233" formatCode="General">
                  <c:v>9.9189600000000003E-2</c:v>
                </c:pt>
                <c:pt idx="3234" formatCode="General">
                  <c:v>0.105296</c:v>
                </c:pt>
                <c:pt idx="3235" formatCode="General">
                  <c:v>0.111397</c:v>
                </c:pt>
                <c:pt idx="3236" formatCode="General">
                  <c:v>0.117392</c:v>
                </c:pt>
                <c:pt idx="3237" formatCode="General">
                  <c:v>0.12317699999999999</c:v>
                </c:pt>
                <c:pt idx="3238" formatCode="General">
                  <c:v>0.12865399999999999</c:v>
                </c:pt>
                <c:pt idx="3239" formatCode="General">
                  <c:v>0.133739</c:v>
                </c:pt>
                <c:pt idx="3240" formatCode="General">
                  <c:v>0.13836100000000001</c:v>
                </c:pt>
                <c:pt idx="3241" formatCode="General">
                  <c:v>0.14247000000000001</c:v>
                </c:pt>
                <c:pt idx="3242" formatCode="General">
                  <c:v>0.146039</c:v>
                </c:pt>
                <c:pt idx="3243" formatCode="General">
                  <c:v>0.14907000000000001</c:v>
                </c:pt>
                <c:pt idx="3244" formatCode="General">
                  <c:v>0.15159</c:v>
                </c:pt>
                <c:pt idx="3245" formatCode="General">
                  <c:v>0.15364900000000001</c:v>
                </c:pt>
                <c:pt idx="3246" formatCode="General">
                  <c:v>0.15532000000000001</c:v>
                </c:pt>
                <c:pt idx="3247" formatCode="General">
                  <c:v>0.15670100000000001</c:v>
                </c:pt>
                <c:pt idx="3248" formatCode="General">
                  <c:v>0.15790000000000001</c:v>
                </c:pt>
                <c:pt idx="3249" formatCode="General">
                  <c:v>0.159023</c:v>
                </c:pt>
                <c:pt idx="3250" formatCode="General">
                  <c:v>0.16017300000000001</c:v>
                </c:pt>
                <c:pt idx="3251" formatCode="General">
                  <c:v>0.16144500000000001</c:v>
                </c:pt>
                <c:pt idx="3252" formatCode="General">
                  <c:v>0.16292699999999999</c:v>
                </c:pt>
                <c:pt idx="3253" formatCode="General">
                  <c:v>0.164685</c:v>
                </c:pt>
                <c:pt idx="3254" formatCode="General">
                  <c:v>0.16675999999999999</c:v>
                </c:pt>
                <c:pt idx="3255" formatCode="General">
                  <c:v>0.16916900000000001</c:v>
                </c:pt>
                <c:pt idx="3256" formatCode="General">
                  <c:v>0.171902</c:v>
                </c:pt>
                <c:pt idx="3257" formatCode="General">
                  <c:v>0.17492099999999999</c:v>
                </c:pt>
                <c:pt idx="3258" formatCode="General">
                  <c:v>0.17815900000000001</c:v>
                </c:pt>
                <c:pt idx="3259" formatCode="General">
                  <c:v>0.18152799999999999</c:v>
                </c:pt>
                <c:pt idx="3260" formatCode="General">
                  <c:v>0.18492600000000001</c:v>
                </c:pt>
                <c:pt idx="3261" formatCode="General">
                  <c:v>0.18825</c:v>
                </c:pt>
                <c:pt idx="3262" formatCode="General">
                  <c:v>0.19139300000000001</c:v>
                </c:pt>
                <c:pt idx="3263" formatCode="General">
                  <c:v>0.19425300000000001</c:v>
                </c:pt>
                <c:pt idx="3264" formatCode="General">
                  <c:v>0.19673399999999999</c:v>
                </c:pt>
                <c:pt idx="3265" formatCode="General">
                  <c:v>0.19875300000000001</c:v>
                </c:pt>
                <c:pt idx="3266" formatCode="General">
                  <c:v>0.20024900000000001</c:v>
                </c:pt>
                <c:pt idx="3267" formatCode="General">
                  <c:v>0.201183</c:v>
                </c:pt>
                <c:pt idx="3268" formatCode="General">
                  <c:v>0.201543</c:v>
                </c:pt>
                <c:pt idx="3269" formatCode="General">
                  <c:v>0.20134299999999999</c:v>
                </c:pt>
                <c:pt idx="3270" formatCode="General">
                  <c:v>0.20062199999999999</c:v>
                </c:pt>
                <c:pt idx="3271" formatCode="General">
                  <c:v>0.19944700000000001</c:v>
                </c:pt>
                <c:pt idx="3272" formatCode="General">
                  <c:v>0.19789899999999999</c:v>
                </c:pt>
                <c:pt idx="3273" formatCode="General">
                  <c:v>0.19606799999999999</c:v>
                </c:pt>
                <c:pt idx="3274" formatCode="General">
                  <c:v>0.19404099999999999</c:v>
                </c:pt>
                <c:pt idx="3275" formatCode="General">
                  <c:v>0.19190499999999999</c:v>
                </c:pt>
                <c:pt idx="3276" formatCode="General">
                  <c:v>0.18974299999999999</c:v>
                </c:pt>
                <c:pt idx="3277" formatCode="General">
                  <c:v>0.187635</c:v>
                </c:pt>
                <c:pt idx="3278" formatCode="General">
                  <c:v>0.18565000000000001</c:v>
                </c:pt>
                <c:pt idx="3279" formatCode="General">
                  <c:v>0.183835</c:v>
                </c:pt>
                <c:pt idx="3280" formatCode="General">
                  <c:v>0.18221599999999999</c:v>
                </c:pt>
                <c:pt idx="3281" formatCode="General">
                  <c:v>0.180786</c:v>
                </c:pt>
                <c:pt idx="3282" formatCode="General">
                  <c:v>0.17951300000000001</c:v>
                </c:pt>
                <c:pt idx="3283" formatCode="General">
                  <c:v>0.178342</c:v>
                </c:pt>
                <c:pt idx="3284" formatCode="General">
                  <c:v>0.177203</c:v>
                </c:pt>
                <c:pt idx="3285" formatCode="General">
                  <c:v>0.17601700000000001</c:v>
                </c:pt>
                <c:pt idx="3286" formatCode="General">
                  <c:v>0.174702</c:v>
                </c:pt>
                <c:pt idx="3287" formatCode="General">
                  <c:v>0.173175</c:v>
                </c:pt>
                <c:pt idx="3288" formatCode="General">
                  <c:v>0.17135400000000001</c:v>
                </c:pt>
                <c:pt idx="3289" formatCode="General">
                  <c:v>0.16916800000000001</c:v>
                </c:pt>
                <c:pt idx="3290" formatCode="General">
                  <c:v>0.16655800000000001</c:v>
                </c:pt>
                <c:pt idx="3291" formatCode="General">
                  <c:v>0.163489</c:v>
                </c:pt>
                <c:pt idx="3292" formatCode="General">
                  <c:v>0.15995100000000001</c:v>
                </c:pt>
                <c:pt idx="3293" formatCode="General">
                  <c:v>0.15595700000000001</c:v>
                </c:pt>
                <c:pt idx="3294" formatCode="General">
                  <c:v>0.15154400000000001</c:v>
                </c:pt>
                <c:pt idx="3295" formatCode="General">
                  <c:v>0.14677000000000001</c:v>
                </c:pt>
                <c:pt idx="3296" formatCode="General">
                  <c:v>0.141706</c:v>
                </c:pt>
                <c:pt idx="3297" formatCode="General">
                  <c:v>0.136439</c:v>
                </c:pt>
                <c:pt idx="3298" formatCode="General">
                  <c:v>0.13106400000000001</c:v>
                </c:pt>
                <c:pt idx="3299" formatCode="General">
                  <c:v>0.12568299999999999</c:v>
                </c:pt>
                <c:pt idx="3300" formatCode="General">
                  <c:v>0.12039900000000001</c:v>
                </c:pt>
                <c:pt idx="3301" formatCode="General">
                  <c:v>0.11530700000000001</c:v>
                </c:pt>
                <c:pt idx="3302" formatCode="General">
                  <c:v>0.110489</c:v>
                </c:pt>
                <c:pt idx="3303" formatCode="General">
                  <c:v>0.106005</c:v>
                </c:pt>
                <c:pt idx="3304" formatCode="General">
                  <c:v>0.101894</c:v>
                </c:pt>
                <c:pt idx="3305" formatCode="General">
                  <c:v>9.8163299999999995E-2</c:v>
                </c:pt>
                <c:pt idx="3306" formatCode="General">
                  <c:v>9.4798499999999994E-2</c:v>
                </c:pt>
                <c:pt idx="3307" formatCode="General">
                  <c:v>9.1759199999999999E-2</c:v>
                </c:pt>
                <c:pt idx="3308" formatCode="General">
                  <c:v>8.8983699999999999E-2</c:v>
                </c:pt>
                <c:pt idx="3309" formatCode="General">
                  <c:v>8.6389499999999994E-2</c:v>
                </c:pt>
                <c:pt idx="3310" formatCode="General">
                  <c:v>8.3878499999999995E-2</c:v>
                </c:pt>
                <c:pt idx="3311" formatCode="General">
                  <c:v>8.1343499999999999E-2</c:v>
                </c:pt>
                <c:pt idx="3312" formatCode="General">
                  <c:v>7.8676700000000002E-2</c:v>
                </c:pt>
                <c:pt idx="3313" formatCode="General">
                  <c:v>7.5774999999999995E-2</c:v>
                </c:pt>
                <c:pt idx="3314" formatCode="General">
                  <c:v>7.2545499999999999E-2</c:v>
                </c:pt>
                <c:pt idx="3315" formatCode="General">
                  <c:v>6.8910399999999997E-2</c:v>
                </c:pt>
                <c:pt idx="3316" formatCode="General">
                  <c:v>6.4813300000000004E-2</c:v>
                </c:pt>
                <c:pt idx="3317" formatCode="General">
                  <c:v>6.0223100000000002E-2</c:v>
                </c:pt>
                <c:pt idx="3318" formatCode="General">
                  <c:v>5.51356E-2</c:v>
                </c:pt>
                <c:pt idx="3319" formatCode="General">
                  <c:v>4.9573399999999997E-2</c:v>
                </c:pt>
                <c:pt idx="3320" formatCode="General">
                  <c:v>4.3583799999999999E-2</c:v>
                </c:pt>
                <c:pt idx="3321" formatCode="General">
                  <c:v>3.7235999999999998E-2</c:v>
                </c:pt>
                <c:pt idx="3322" formatCode="General">
                  <c:v>3.0617700000000001E-2</c:v>
                </c:pt>
                <c:pt idx="3323" formatCode="General">
                  <c:v>2.3829800000000002E-2</c:v>
                </c:pt>
                <c:pt idx="3324" formatCode="General">
                  <c:v>1.6981099999999999E-2</c:v>
                </c:pt>
                <c:pt idx="3325" formatCode="General">
                  <c:v>1.01812E-2</c:v>
                </c:pt>
                <c:pt idx="3326">
                  <c:v>3.53324E-3</c:v>
                </c:pt>
                <c:pt idx="3327">
                  <c:v>-2.8725999999999999E-3</c:v>
                </c:pt>
                <c:pt idx="3328">
                  <c:v>-8.9638800000000005E-3</c:v>
                </c:pt>
                <c:pt idx="3329" formatCode="General">
                  <c:v>-1.46894E-2</c:v>
                </c:pt>
                <c:pt idx="3330" formatCode="General">
                  <c:v>-2.00217E-2</c:v>
                </c:pt>
                <c:pt idx="3331" formatCode="General">
                  <c:v>-2.4958299999999999E-2</c:v>
                </c:pt>
                <c:pt idx="3332" formatCode="General">
                  <c:v>-2.9521499999999999E-2</c:v>
                </c:pt>
                <c:pt idx="3333" formatCode="General">
                  <c:v>-3.3756500000000002E-2</c:v>
                </c:pt>
              </c:numCache>
            </c:numRef>
          </c:yVal>
          <c:smooth val="1"/>
          <c:extLst>
            <c:ext xmlns:c16="http://schemas.microsoft.com/office/drawing/2014/chart" uri="{C3380CC4-5D6E-409C-BE32-E72D297353CC}">
              <c16:uniqueId val="{00000000-A749-4655-B5E2-0D97987ED7C6}"/>
            </c:ext>
          </c:extLst>
        </c:ser>
        <c:ser>
          <c:idx val="1"/>
          <c:order val="1"/>
          <c:tx>
            <c:v>FEM - 1 mode</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A749-4655-B5E2-0D97987ED7C6}"/>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32992000"/>
        <c:axId val="133006464"/>
      </c:scatterChart>
      <c:valAx>
        <c:axId val="13299200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006464"/>
        <c:crosses val="autoZero"/>
        <c:crossBetween val="midCat"/>
      </c:valAx>
      <c:valAx>
        <c:axId val="133006464"/>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32992000"/>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412137344"/>
        <c:axId val="133169152"/>
      </c:scatterChart>
      <c:valAx>
        <c:axId val="41213734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169152"/>
        <c:crosses val="autoZero"/>
        <c:crossBetween val="midCat"/>
      </c:valAx>
      <c:valAx>
        <c:axId val="13316915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412137344"/>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1-Span IRI vs. Amplification</a:t>
            </a:r>
          </a:p>
        </c:rich>
      </c:tx>
      <c:layout>
        <c:manualLayout>
          <c:xMode val="edge"/>
          <c:yMode val="edge"/>
          <c:x val="0.18187518226888305"/>
          <c:y val="1.666662352241732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B$2</c:f>
              <c:strCache>
                <c:ptCount val="1"/>
                <c:pt idx="0">
                  <c:v>40ft-1sp</c:v>
                </c:pt>
              </c:strCache>
            </c:strRef>
          </c:tx>
          <c:spPr>
            <a:ln w="28575">
              <a:noFill/>
            </a:ln>
          </c:spPr>
          <c:marker>
            <c:symbol val="circle"/>
            <c:size val="5"/>
            <c:spPr>
              <a:solidFill>
                <a:schemeClr val="tx2"/>
              </a:solidFill>
              <a:ln>
                <a:noFill/>
              </a:ln>
            </c:spPr>
          </c:marker>
          <c:xVal>
            <c:numRef>
              <c:f>IRI!$C$4:$C$63</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IRI!$B$4:$B$63</c:f>
              <c:numCache>
                <c:formatCode>General</c:formatCode>
                <c:ptCount val="60"/>
                <c:pt idx="0">
                  <c:v>530.94837187377004</c:v>
                </c:pt>
                <c:pt idx="1">
                  <c:v>724.76372240999603</c:v>
                </c:pt>
                <c:pt idx="2">
                  <c:v>488.72314339839198</c:v>
                </c:pt>
                <c:pt idx="3">
                  <c:v>459.51860106424198</c:v>
                </c:pt>
                <c:pt idx="4">
                  <c:v>289.99979666681497</c:v>
                </c:pt>
                <c:pt idx="5">
                  <c:v>314.01432484721602</c:v>
                </c:pt>
                <c:pt idx="6">
                  <c:v>898.39630725789596</c:v>
                </c:pt>
                <c:pt idx="7">
                  <c:v>668.05060306975395</c:v>
                </c:pt>
                <c:pt idx="8">
                  <c:v>610.73405032755204</c:v>
                </c:pt>
                <c:pt idx="9">
                  <c:v>418.66977802356502</c:v>
                </c:pt>
                <c:pt idx="10">
                  <c:v>356.55473654097199</c:v>
                </c:pt>
                <c:pt idx="11">
                  <c:v>518.32718093282097</c:v>
                </c:pt>
                <c:pt idx="12">
                  <c:v>234.21236622444999</c:v>
                </c:pt>
                <c:pt idx="13">
                  <c:v>248.759523268935</c:v>
                </c:pt>
                <c:pt idx="14">
                  <c:v>207.12884022827899</c:v>
                </c:pt>
                <c:pt idx="15">
                  <c:v>549.34941103527899</c:v>
                </c:pt>
                <c:pt idx="16">
                  <c:v>637.82417982556399</c:v>
                </c:pt>
                <c:pt idx="17">
                  <c:v>520.27002487486402</c:v>
                </c:pt>
                <c:pt idx="18">
                  <c:v>453.25114608847002</c:v>
                </c:pt>
                <c:pt idx="19">
                  <c:v>340.23119651851903</c:v>
                </c:pt>
                <c:pt idx="20">
                  <c:v>331.34307887699998</c:v>
                </c:pt>
                <c:pt idx="21">
                  <c:v>846.57823905880798</c:v>
                </c:pt>
                <c:pt idx="22">
                  <c:v>673.33470366826498</c:v>
                </c:pt>
                <c:pt idx="23">
                  <c:v>634.82544177146099</c:v>
                </c:pt>
                <c:pt idx="24">
                  <c:v>394.921967924505</c:v>
                </c:pt>
                <c:pt idx="25">
                  <c:v>341.69608078695398</c:v>
                </c:pt>
                <c:pt idx="26">
                  <c:v>580.642850677909</c:v>
                </c:pt>
                <c:pt idx="27">
                  <c:v>222.25728824188101</c:v>
                </c:pt>
                <c:pt idx="28">
                  <c:v>232.336129269944</c:v>
                </c:pt>
                <c:pt idx="29">
                  <c:v>206.57896020275101</c:v>
                </c:pt>
                <c:pt idx="30">
                  <c:v>530.94837187377004</c:v>
                </c:pt>
                <c:pt idx="31">
                  <c:v>724.76372240999603</c:v>
                </c:pt>
                <c:pt idx="33">
                  <c:v>459.51860106424198</c:v>
                </c:pt>
                <c:pt idx="34">
                  <c:v>289.99979666681497</c:v>
                </c:pt>
                <c:pt idx="36">
                  <c:v>898.39630725789596</c:v>
                </c:pt>
                <c:pt idx="43">
                  <c:v>248.759523268935</c:v>
                </c:pt>
                <c:pt idx="45">
                  <c:v>549.34941103527899</c:v>
                </c:pt>
                <c:pt idx="49">
                  <c:v>340.23119651851903</c:v>
                </c:pt>
                <c:pt idx="51">
                  <c:v>846.57823905880798</c:v>
                </c:pt>
                <c:pt idx="58">
                  <c:v>232.336129269944</c:v>
                </c:pt>
              </c:numCache>
            </c:numRef>
          </c:yVal>
          <c:smooth val="0"/>
          <c:extLst>
            <c:ext xmlns:c16="http://schemas.microsoft.com/office/drawing/2014/chart" uri="{C3380CC4-5D6E-409C-BE32-E72D297353CC}">
              <c16:uniqueId val="{00000000-AA3E-4AFE-BF55-95B380463D0E}"/>
            </c:ext>
          </c:extLst>
        </c:ser>
        <c:ser>
          <c:idx val="3"/>
          <c:order val="1"/>
          <c:tx>
            <c:strRef>
              <c:f>IRI!$F$2</c:f>
              <c:strCache>
                <c:ptCount val="1"/>
                <c:pt idx="0">
                  <c:v>100ft-1sp</c:v>
                </c:pt>
              </c:strCache>
            </c:strRef>
          </c:tx>
          <c:spPr>
            <a:ln w="28575">
              <a:noFill/>
            </a:ln>
          </c:spPr>
          <c:marker>
            <c:symbol val="circle"/>
            <c:size val="5"/>
            <c:spPr>
              <a:solidFill>
                <a:srgbClr val="C00000"/>
              </a:solidFill>
              <a:ln>
                <a:noFill/>
              </a:ln>
            </c:spPr>
          </c:marker>
          <c:xVal>
            <c:numRef>
              <c:f>IRI!$G$4:$G$63</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IRI!$F$4:$F$63</c:f>
              <c:numCache>
                <c:formatCode>General</c:formatCode>
                <c:ptCount val="60"/>
                <c:pt idx="0">
                  <c:v>600.25862896394597</c:v>
                </c:pt>
                <c:pt idx="1">
                  <c:v>687.93325363756799</c:v>
                </c:pt>
                <c:pt idx="2">
                  <c:v>444.47750862729902</c:v>
                </c:pt>
                <c:pt idx="3">
                  <c:v>452.047805978599</c:v>
                </c:pt>
                <c:pt idx="4">
                  <c:v>441.65740931417901</c:v>
                </c:pt>
                <c:pt idx="5">
                  <c:v>321.70600810603497</c:v>
                </c:pt>
                <c:pt idx="6">
                  <c:v>850.025629171849</c:v>
                </c:pt>
                <c:pt idx="7">
                  <c:v>948.43933678054304</c:v>
                </c:pt>
                <c:pt idx="8">
                  <c:v>548.74812820987199</c:v>
                </c:pt>
                <c:pt idx="9">
                  <c:v>378.303802762793</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21.70600810603497</c:v>
                </c:pt>
                <c:pt idx="21">
                  <c:v>850.025629171849</c:v>
                </c:pt>
                <c:pt idx="22">
                  <c:v>948.43933678054304</c:v>
                </c:pt>
                <c:pt idx="23">
                  <c:v>548.74812820987199</c:v>
                </c:pt>
                <c:pt idx="24">
                  <c:v>378.303802762793</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21.70600810603497</c:v>
                </c:pt>
                <c:pt idx="36">
                  <c:v>850.025629171849</c:v>
                </c:pt>
                <c:pt idx="37">
                  <c:v>948.43933678054304</c:v>
                </c:pt>
                <c:pt idx="38">
                  <c:v>548.74812820987199</c:v>
                </c:pt>
                <c:pt idx="39">
                  <c:v>378.303802762793</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50.025629171849</c:v>
                </c:pt>
                <c:pt idx="53">
                  <c:v>548.74812820987199</c:v>
                </c:pt>
                <c:pt idx="55">
                  <c:v>334.16275211942701</c:v>
                </c:pt>
                <c:pt idx="57">
                  <c:v>238.12853262410599</c:v>
                </c:pt>
              </c:numCache>
            </c:numRef>
          </c:yVal>
          <c:smooth val="0"/>
          <c:extLst>
            <c:ext xmlns:c16="http://schemas.microsoft.com/office/drawing/2014/chart" uri="{C3380CC4-5D6E-409C-BE32-E72D297353CC}">
              <c16:uniqueId val="{00000001-AA3E-4AFE-BF55-95B380463D0E}"/>
            </c:ext>
          </c:extLst>
        </c:ser>
        <c:ser>
          <c:idx val="5"/>
          <c:order val="2"/>
          <c:tx>
            <c:strRef>
              <c:f>IRI!$J$2</c:f>
              <c:strCache>
                <c:ptCount val="1"/>
                <c:pt idx="0">
                  <c:v>140ft-1sp</c:v>
                </c:pt>
              </c:strCache>
            </c:strRef>
          </c:tx>
          <c:spPr>
            <a:ln w="28575">
              <a:noFill/>
            </a:ln>
          </c:spPr>
          <c:marker>
            <c:symbol val="circle"/>
            <c:size val="5"/>
            <c:spPr>
              <a:solidFill>
                <a:schemeClr val="accent6">
                  <a:lumMod val="75000"/>
                </a:schemeClr>
              </a:solidFill>
              <a:ln>
                <a:noFill/>
              </a:ln>
            </c:spPr>
          </c:marker>
          <c:xVal>
            <c:numRef>
              <c:f>IRI!$K$4:$K$33</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IRI!$J$4:$J$33</c:f>
              <c:numCache>
                <c:formatCode>General</c:formatCode>
                <c:ptCount val="30"/>
                <c:pt idx="0">
                  <c:v>565.97251978245004</c:v>
                </c:pt>
                <c:pt idx="1">
                  <c:v>623.36712126501004</c:v>
                </c:pt>
                <c:pt idx="2">
                  <c:v>453.95305354361602</c:v>
                </c:pt>
                <c:pt idx="3">
                  <c:v>410.24216547416103</c:v>
                </c:pt>
                <c:pt idx="4">
                  <c:v>382.12112157231201</c:v>
                </c:pt>
                <c:pt idx="5">
                  <c:v>299.001870153347</c:v>
                </c:pt>
                <c:pt idx="6">
                  <c:v>897.560366781722</c:v>
                </c:pt>
                <c:pt idx="7">
                  <c:v>942.78003804173704</c:v>
                </c:pt>
                <c:pt idx="8">
                  <c:v>525.057203593189</c:v>
                </c:pt>
                <c:pt idx="9">
                  <c:v>392.13576185010402</c:v>
                </c:pt>
                <c:pt idx="10">
                  <c:v>289.600724853023</c:v>
                </c:pt>
                <c:pt idx="11">
                  <c:v>632.68784469039394</c:v>
                </c:pt>
                <c:pt idx="12">
                  <c:v>250.64124015560799</c:v>
                </c:pt>
                <c:pt idx="13">
                  <c:v>189.46776117617</c:v>
                </c:pt>
                <c:pt idx="14">
                  <c:v>241.70721153002799</c:v>
                </c:pt>
                <c:pt idx="15">
                  <c:v>565.97251978245004</c:v>
                </c:pt>
                <c:pt idx="17">
                  <c:v>453.95305354361602</c:v>
                </c:pt>
                <c:pt idx="19">
                  <c:v>382.12112157231201</c:v>
                </c:pt>
                <c:pt idx="21">
                  <c:v>897.560366781722</c:v>
                </c:pt>
                <c:pt idx="23">
                  <c:v>525.057203593189</c:v>
                </c:pt>
                <c:pt idx="25">
                  <c:v>289.600724853023</c:v>
                </c:pt>
                <c:pt idx="27">
                  <c:v>250.64124015560799</c:v>
                </c:pt>
              </c:numCache>
            </c:numRef>
          </c:yVal>
          <c:smooth val="0"/>
          <c:extLst>
            <c:ext xmlns:c16="http://schemas.microsoft.com/office/drawing/2014/chart" uri="{C3380CC4-5D6E-409C-BE32-E72D297353CC}">
              <c16:uniqueId val="{00000002-AA3E-4AFE-BF55-95B380463D0E}"/>
            </c:ext>
          </c:extLst>
        </c:ser>
        <c:dLbls>
          <c:showLegendKey val="0"/>
          <c:showVal val="0"/>
          <c:showCatName val="0"/>
          <c:showSerName val="0"/>
          <c:showPercent val="0"/>
          <c:showBubbleSize val="0"/>
        </c:dLbls>
        <c:axId val="248513664"/>
        <c:axId val="248515968"/>
      </c:scatterChart>
      <c:valAx>
        <c:axId val="248513664"/>
        <c:scaling>
          <c:orientation val="minMax"/>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15968"/>
        <c:crosses val="autoZero"/>
        <c:crossBetween val="midCat"/>
      </c:valAx>
      <c:valAx>
        <c:axId val="248515968"/>
        <c:scaling>
          <c:orientation val="minMax"/>
        </c:scaling>
        <c:delete val="0"/>
        <c:axPos val="l"/>
        <c:majorGridlines/>
        <c:title>
          <c:tx>
            <c:rich>
              <a:bodyPr rot="-5400000" vert="horz"/>
              <a:lstStyle/>
              <a:p>
                <a:pPr>
                  <a:defRPr sz="1000"/>
                </a:pPr>
                <a:r>
                  <a:rPr lang="en-US" sz="1000" b="1" i="0" baseline="0">
                    <a:effectLst/>
                  </a:rPr>
                  <a:t>IRI over Bridge</a:t>
                </a:r>
                <a:endParaRPr lang="en-US" sz="1000">
                  <a:effectLst/>
                </a:endParaRPr>
              </a:p>
            </c:rich>
          </c:tx>
          <c:overlay val="0"/>
        </c:title>
        <c:numFmt formatCode="General" sourceLinked="1"/>
        <c:majorTickMark val="out"/>
        <c:minorTickMark val="none"/>
        <c:tickLblPos val="nextTo"/>
        <c:crossAx val="248513664"/>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IRI vs. Amplification</a:t>
            </a:r>
          </a:p>
        </c:rich>
      </c:tx>
      <c:layout>
        <c:manualLayout>
          <c:xMode val="edge"/>
          <c:yMode val="edge"/>
          <c:x val="0.17890055409740452"/>
          <c:y val="3.287591800176546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D$2</c:f>
              <c:strCache>
                <c:ptCount val="1"/>
                <c:pt idx="0">
                  <c:v>40ft-2sp</c:v>
                </c:pt>
              </c:strCache>
            </c:strRef>
          </c:tx>
          <c:spPr>
            <a:ln w="28575">
              <a:noFill/>
            </a:ln>
          </c:spPr>
          <c:marker>
            <c:symbol val="circle"/>
            <c:size val="5"/>
            <c:spPr>
              <a:solidFill>
                <a:schemeClr val="tx2"/>
              </a:solidFill>
              <a:ln>
                <a:noFill/>
              </a:ln>
            </c:spPr>
          </c:marker>
          <c:xVal>
            <c:numRef>
              <c:f>IRI!$E$4:$E$63</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IRI!$D$4:$D$63</c:f>
              <c:numCache>
                <c:formatCode>General</c:formatCode>
                <c:ptCount val="60"/>
                <c:pt idx="0">
                  <c:v>651.80548206793299</c:v>
                </c:pt>
                <c:pt idx="1">
                  <c:v>724.76372240999603</c:v>
                </c:pt>
                <c:pt idx="2">
                  <c:v>488.72314339839198</c:v>
                </c:pt>
                <c:pt idx="3">
                  <c:v>459.51860106424198</c:v>
                </c:pt>
                <c:pt idx="4">
                  <c:v>519.32159697660802</c:v>
                </c:pt>
                <c:pt idx="5">
                  <c:v>323.74023235222501</c:v>
                </c:pt>
                <c:pt idx="6">
                  <c:v>898.39630725789596</c:v>
                </c:pt>
                <c:pt idx="7">
                  <c:v>1183.61033891945</c:v>
                </c:pt>
                <c:pt idx="8">
                  <c:v>610.73405032755204</c:v>
                </c:pt>
                <c:pt idx="9">
                  <c:v>418.66977802356502</c:v>
                </c:pt>
                <c:pt idx="10">
                  <c:v>356.55473654097199</c:v>
                </c:pt>
                <c:pt idx="11">
                  <c:v>694.77926504878496</c:v>
                </c:pt>
                <c:pt idx="12">
                  <c:v>234.21236622444999</c:v>
                </c:pt>
                <c:pt idx="13">
                  <c:v>248.759523268935</c:v>
                </c:pt>
                <c:pt idx="14">
                  <c:v>305.23248793975398</c:v>
                </c:pt>
                <c:pt idx="15">
                  <c:v>623.40113938716104</c:v>
                </c:pt>
                <c:pt idx="16">
                  <c:v>637.82417982556399</c:v>
                </c:pt>
                <c:pt idx="17">
                  <c:v>520.27002487486402</c:v>
                </c:pt>
                <c:pt idx="18">
                  <c:v>453.25114608847002</c:v>
                </c:pt>
                <c:pt idx="19">
                  <c:v>535.79945905756301</c:v>
                </c:pt>
                <c:pt idx="20">
                  <c:v>331.34307887699998</c:v>
                </c:pt>
                <c:pt idx="21">
                  <c:v>846.57823905880798</c:v>
                </c:pt>
                <c:pt idx="22">
                  <c:v>1160.26774904166</c:v>
                </c:pt>
                <c:pt idx="23">
                  <c:v>634.82544177146099</c:v>
                </c:pt>
                <c:pt idx="24">
                  <c:v>394.921967924505</c:v>
                </c:pt>
                <c:pt idx="25">
                  <c:v>341.69608078695398</c:v>
                </c:pt>
                <c:pt idx="26">
                  <c:v>652.33703696797295</c:v>
                </c:pt>
                <c:pt idx="27">
                  <c:v>244.812809429092</c:v>
                </c:pt>
                <c:pt idx="28">
                  <c:v>232.336129269944</c:v>
                </c:pt>
                <c:pt idx="29">
                  <c:v>303.49811986925101</c:v>
                </c:pt>
                <c:pt idx="30">
                  <c:v>651.80548206793299</c:v>
                </c:pt>
                <c:pt idx="31">
                  <c:v>724.76372240999603</c:v>
                </c:pt>
                <c:pt idx="32">
                  <c:v>488.72314339839198</c:v>
                </c:pt>
                <c:pt idx="33">
                  <c:v>459.51860106424198</c:v>
                </c:pt>
                <c:pt idx="34">
                  <c:v>519.32159697660802</c:v>
                </c:pt>
                <c:pt idx="36">
                  <c:v>898.39630725789596</c:v>
                </c:pt>
                <c:pt idx="38">
                  <c:v>610.73405032755204</c:v>
                </c:pt>
                <c:pt idx="40">
                  <c:v>356.55473654097199</c:v>
                </c:pt>
                <c:pt idx="42">
                  <c:v>234.21236622444999</c:v>
                </c:pt>
                <c:pt idx="43">
                  <c:v>248.759523268935</c:v>
                </c:pt>
                <c:pt idx="45">
                  <c:v>623.40113938716104</c:v>
                </c:pt>
                <c:pt idx="47">
                  <c:v>520.27002487486402</c:v>
                </c:pt>
                <c:pt idx="49">
                  <c:v>535.79945905756301</c:v>
                </c:pt>
                <c:pt idx="51">
                  <c:v>846.57823905880798</c:v>
                </c:pt>
                <c:pt idx="53">
                  <c:v>634.82544177146099</c:v>
                </c:pt>
                <c:pt idx="55">
                  <c:v>341.69608078695398</c:v>
                </c:pt>
              </c:numCache>
            </c:numRef>
          </c:yVal>
          <c:smooth val="0"/>
          <c:extLst>
            <c:ext xmlns:c16="http://schemas.microsoft.com/office/drawing/2014/chart" uri="{C3380CC4-5D6E-409C-BE32-E72D297353CC}">
              <c16:uniqueId val="{00000000-6014-4F63-92D5-EA5DF87D2801}"/>
            </c:ext>
          </c:extLst>
        </c:ser>
        <c:ser>
          <c:idx val="3"/>
          <c:order val="1"/>
          <c:tx>
            <c:strRef>
              <c:f>IRI!$H$2</c:f>
              <c:strCache>
                <c:ptCount val="1"/>
                <c:pt idx="0">
                  <c:v>100ft-2sp</c:v>
                </c:pt>
              </c:strCache>
            </c:strRef>
          </c:tx>
          <c:spPr>
            <a:ln w="28575">
              <a:noFill/>
            </a:ln>
          </c:spPr>
          <c:marker>
            <c:symbol val="circle"/>
            <c:size val="5"/>
            <c:spPr>
              <a:solidFill>
                <a:srgbClr val="C00000"/>
              </a:solidFill>
              <a:ln>
                <a:noFill/>
              </a:ln>
            </c:spPr>
          </c:marker>
          <c:xVal>
            <c:numRef>
              <c:f>IRI!$I$4:$I$63</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IRI!$H$4:$H$63</c:f>
              <c:numCache>
                <c:formatCode>General</c:formatCode>
                <c:ptCount val="60"/>
                <c:pt idx="0">
                  <c:v>600.25862896394597</c:v>
                </c:pt>
                <c:pt idx="1">
                  <c:v>687.93325363756799</c:v>
                </c:pt>
                <c:pt idx="2">
                  <c:v>444.47750862729902</c:v>
                </c:pt>
                <c:pt idx="3">
                  <c:v>452.047805978599</c:v>
                </c:pt>
                <c:pt idx="4">
                  <c:v>441.65740931417901</c:v>
                </c:pt>
                <c:pt idx="5">
                  <c:v>337.457203615136</c:v>
                </c:pt>
                <c:pt idx="6">
                  <c:v>881.58924852835401</c:v>
                </c:pt>
                <c:pt idx="7">
                  <c:v>948.43933678054304</c:v>
                </c:pt>
                <c:pt idx="8">
                  <c:v>548.74812820987199</c:v>
                </c:pt>
                <c:pt idx="9">
                  <c:v>579.66081810667299</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37.457203615136</c:v>
                </c:pt>
                <c:pt idx="21">
                  <c:v>881.58924852835401</c:v>
                </c:pt>
                <c:pt idx="22">
                  <c:v>948.43933678054304</c:v>
                </c:pt>
                <c:pt idx="23">
                  <c:v>548.74812820987199</c:v>
                </c:pt>
                <c:pt idx="24">
                  <c:v>579.66081810667299</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37.457203615136</c:v>
                </c:pt>
                <c:pt idx="36">
                  <c:v>881.58924852835401</c:v>
                </c:pt>
                <c:pt idx="37">
                  <c:v>948.43933678054304</c:v>
                </c:pt>
                <c:pt idx="38">
                  <c:v>548.74812820987199</c:v>
                </c:pt>
                <c:pt idx="39">
                  <c:v>579.66081810667299</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81.58924852835401</c:v>
                </c:pt>
                <c:pt idx="53">
                  <c:v>548.74812820987199</c:v>
                </c:pt>
                <c:pt idx="55">
                  <c:v>334.16275211942701</c:v>
                </c:pt>
                <c:pt idx="57">
                  <c:v>238.12853262410599</c:v>
                </c:pt>
              </c:numCache>
            </c:numRef>
          </c:yVal>
          <c:smooth val="0"/>
          <c:extLst>
            <c:ext xmlns:c16="http://schemas.microsoft.com/office/drawing/2014/chart" uri="{C3380CC4-5D6E-409C-BE32-E72D297353CC}">
              <c16:uniqueId val="{00000001-6014-4F63-92D5-EA5DF87D2801}"/>
            </c:ext>
          </c:extLst>
        </c:ser>
        <c:ser>
          <c:idx val="5"/>
          <c:order val="2"/>
          <c:tx>
            <c:strRef>
              <c:f>IRI!$L$2</c:f>
              <c:strCache>
                <c:ptCount val="1"/>
                <c:pt idx="0">
                  <c:v>140ft-2sp</c:v>
                </c:pt>
              </c:strCache>
            </c:strRef>
          </c:tx>
          <c:spPr>
            <a:ln w="28575">
              <a:noFill/>
            </a:ln>
          </c:spPr>
          <c:marker>
            <c:symbol val="circle"/>
            <c:size val="5"/>
            <c:spPr>
              <a:solidFill>
                <a:schemeClr val="accent6">
                  <a:lumMod val="75000"/>
                </a:schemeClr>
              </a:solidFill>
              <a:ln>
                <a:noFill/>
              </a:ln>
            </c:spPr>
          </c:marker>
          <c:xVal>
            <c:numRef>
              <c:f>IRI!$M$4:$M$33</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IRI!$L$4:$L$33</c:f>
              <c:numCache>
                <c:formatCode>General</c:formatCode>
                <c:ptCount val="30"/>
                <c:pt idx="0">
                  <c:v>578.43216385361404</c:v>
                </c:pt>
                <c:pt idx="1">
                  <c:v>625.16982223163996</c:v>
                </c:pt>
                <c:pt idx="2">
                  <c:v>453.95305354361602</c:v>
                </c:pt>
                <c:pt idx="3">
                  <c:v>410.24216547416103</c:v>
                </c:pt>
                <c:pt idx="4">
                  <c:v>382.12112157231201</c:v>
                </c:pt>
                <c:pt idx="5">
                  <c:v>339.672830687947</c:v>
                </c:pt>
                <c:pt idx="6">
                  <c:v>897.560366781722</c:v>
                </c:pt>
                <c:pt idx="7">
                  <c:v>942.78003804173704</c:v>
                </c:pt>
                <c:pt idx="8">
                  <c:v>525.057203593189</c:v>
                </c:pt>
                <c:pt idx="9">
                  <c:v>562.90267902201197</c:v>
                </c:pt>
                <c:pt idx="10">
                  <c:v>549.06394749508797</c:v>
                </c:pt>
                <c:pt idx="11">
                  <c:v>632.68784469039394</c:v>
                </c:pt>
                <c:pt idx="12">
                  <c:v>289.98474184453198</c:v>
                </c:pt>
                <c:pt idx="13">
                  <c:v>210.29335711802901</c:v>
                </c:pt>
                <c:pt idx="14">
                  <c:v>241.70721153002799</c:v>
                </c:pt>
                <c:pt idx="15">
                  <c:v>578.43216385361404</c:v>
                </c:pt>
                <c:pt idx="16">
                  <c:v>625.16982223163996</c:v>
                </c:pt>
                <c:pt idx="17">
                  <c:v>453.95305354361602</c:v>
                </c:pt>
                <c:pt idx="19">
                  <c:v>382.12112157231201</c:v>
                </c:pt>
                <c:pt idx="21">
                  <c:v>897.560366781722</c:v>
                </c:pt>
                <c:pt idx="23">
                  <c:v>525.057203593189</c:v>
                </c:pt>
                <c:pt idx="24">
                  <c:v>562.90267902201197</c:v>
                </c:pt>
                <c:pt idx="25">
                  <c:v>549.06394749508797</c:v>
                </c:pt>
                <c:pt idx="26">
                  <c:v>632.68784469039394</c:v>
                </c:pt>
                <c:pt idx="27">
                  <c:v>289.98474184453198</c:v>
                </c:pt>
                <c:pt idx="28">
                  <c:v>210.29335711802901</c:v>
                </c:pt>
                <c:pt idx="29">
                  <c:v>241.70721153002799</c:v>
                </c:pt>
              </c:numCache>
            </c:numRef>
          </c:yVal>
          <c:smooth val="0"/>
          <c:extLst>
            <c:ext xmlns:c16="http://schemas.microsoft.com/office/drawing/2014/chart" uri="{C3380CC4-5D6E-409C-BE32-E72D297353CC}">
              <c16:uniqueId val="{00000002-6014-4F63-92D5-EA5DF87D2801}"/>
            </c:ext>
          </c:extLst>
        </c:ser>
        <c:dLbls>
          <c:showLegendKey val="0"/>
          <c:showVal val="0"/>
          <c:showCatName val="0"/>
          <c:showSerName val="0"/>
          <c:showPercent val="0"/>
          <c:showBubbleSize val="0"/>
        </c:dLbls>
        <c:axId val="248562816"/>
        <c:axId val="248565120"/>
      </c:scatterChart>
      <c:valAx>
        <c:axId val="248562816"/>
        <c:scaling>
          <c:orientation val="minMax"/>
          <c:max val="8"/>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65120"/>
        <c:crosses val="autoZero"/>
        <c:crossBetween val="midCat"/>
      </c:valAx>
      <c:valAx>
        <c:axId val="248565120"/>
        <c:scaling>
          <c:orientation val="minMax"/>
          <c:max val="1000"/>
        </c:scaling>
        <c:delete val="0"/>
        <c:axPos val="l"/>
        <c:majorGridlines/>
        <c:title>
          <c:tx>
            <c:rich>
              <a:bodyPr rot="-5400000" vert="horz"/>
              <a:lstStyle/>
              <a:p>
                <a:pPr>
                  <a:defRPr sz="1000"/>
                </a:pPr>
                <a:r>
                  <a:rPr lang="en-US" sz="1000" b="1" i="0" baseline="0">
                    <a:effectLst/>
                  </a:rPr>
                  <a:t>IRI over Bridge</a:t>
                </a:r>
                <a:endParaRPr lang="en-US" sz="1000">
                  <a:effectLst/>
                </a:endParaRPr>
              </a:p>
            </c:rich>
          </c:tx>
          <c:overlay val="0"/>
        </c:title>
        <c:numFmt formatCode="General" sourceLinked="1"/>
        <c:majorTickMark val="out"/>
        <c:minorTickMark val="none"/>
        <c:tickLblPos val="nextTo"/>
        <c:crossAx val="248562816"/>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B$1</c:f>
              <c:strCache>
                <c:ptCount val="1"/>
                <c:pt idx="0">
                  <c:v>40ft-1sp</c:v>
                </c:pt>
              </c:strCache>
            </c:strRef>
          </c:tx>
          <c:spPr>
            <a:ln w="28575">
              <a:noFill/>
            </a:ln>
          </c:spPr>
          <c:marker>
            <c:symbol val="circle"/>
            <c:size val="5"/>
            <c:spPr>
              <a:solidFill>
                <a:schemeClr val="tx2"/>
              </a:solidFill>
              <a:ln>
                <a:noFill/>
              </a:ln>
            </c:spPr>
          </c:marker>
          <c:xVal>
            <c:numRef>
              <c:f>vehicle_ss!$C$3:$C$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vehicle_ss!$B$3:$B$62</c:f>
              <c:numCache>
                <c:formatCode>General</c:formatCode>
                <c:ptCount val="60"/>
                <c:pt idx="0">
                  <c:v>7.9498020159716702</c:v>
                </c:pt>
                <c:pt idx="1">
                  <c:v>6.3296156712407496</c:v>
                </c:pt>
                <c:pt idx="2">
                  <c:v>3.69999043819075</c:v>
                </c:pt>
                <c:pt idx="3">
                  <c:v>3.5455394852268398</c:v>
                </c:pt>
                <c:pt idx="4">
                  <c:v>1.40837974547976</c:v>
                </c:pt>
                <c:pt idx="5">
                  <c:v>1.6667118006970301</c:v>
                </c:pt>
                <c:pt idx="6">
                  <c:v>12.2124260269425</c:v>
                </c:pt>
                <c:pt idx="7">
                  <c:v>10.264831570135801</c:v>
                </c:pt>
                <c:pt idx="8">
                  <c:v>4.9183772812812103</c:v>
                </c:pt>
                <c:pt idx="9">
                  <c:v>5.9070738534000604</c:v>
                </c:pt>
                <c:pt idx="10">
                  <c:v>2.0175342981589899</c:v>
                </c:pt>
                <c:pt idx="11">
                  <c:v>2.05179798956121</c:v>
                </c:pt>
                <c:pt idx="12">
                  <c:v>3.6222616984966902</c:v>
                </c:pt>
                <c:pt idx="13">
                  <c:v>2.7632470547935699</c:v>
                </c:pt>
                <c:pt idx="14">
                  <c:v>1.9784133606357299</c:v>
                </c:pt>
                <c:pt idx="15">
                  <c:v>8.2497699293228202</c:v>
                </c:pt>
                <c:pt idx="16">
                  <c:v>6.0825814150625597</c:v>
                </c:pt>
                <c:pt idx="17">
                  <c:v>3.51599190544405</c:v>
                </c:pt>
                <c:pt idx="18">
                  <c:v>3.37557188004758</c:v>
                </c:pt>
                <c:pt idx="19">
                  <c:v>1.63568021556674</c:v>
                </c:pt>
                <c:pt idx="20">
                  <c:v>1.7693720524040299</c:v>
                </c:pt>
                <c:pt idx="21">
                  <c:v>12.5527199937631</c:v>
                </c:pt>
                <c:pt idx="22">
                  <c:v>10.027196309432201</c:v>
                </c:pt>
                <c:pt idx="23">
                  <c:v>4.2278585087576799</c:v>
                </c:pt>
                <c:pt idx="24">
                  <c:v>6.1726586564603796</c:v>
                </c:pt>
                <c:pt idx="25">
                  <c:v>1.9144840220227</c:v>
                </c:pt>
                <c:pt idx="26">
                  <c:v>2.24372884777347</c:v>
                </c:pt>
                <c:pt idx="27">
                  <c:v>3.2838372000088101</c:v>
                </c:pt>
                <c:pt idx="28">
                  <c:v>2.4410946728293301</c:v>
                </c:pt>
                <c:pt idx="29">
                  <c:v>1.9715653541036</c:v>
                </c:pt>
                <c:pt idx="30">
                  <c:v>1.88812590292158</c:v>
                </c:pt>
                <c:pt idx="31">
                  <c:v>1.97241259331646</c:v>
                </c:pt>
                <c:pt idx="33">
                  <c:v>1.63222633088535</c:v>
                </c:pt>
                <c:pt idx="34">
                  <c:v>1.0235607137534399</c:v>
                </c:pt>
                <c:pt idx="36">
                  <c:v>2.1297691883757199</c:v>
                </c:pt>
                <c:pt idx="43">
                  <c:v>1.4723458313070401</c:v>
                </c:pt>
                <c:pt idx="45">
                  <c:v>1.7711238027321401</c:v>
                </c:pt>
                <c:pt idx="49">
                  <c:v>1.1110797590069901</c:v>
                </c:pt>
                <c:pt idx="51">
                  <c:v>2.3083535813784501</c:v>
                </c:pt>
                <c:pt idx="58">
                  <c:v>1.4498494494048999</c:v>
                </c:pt>
              </c:numCache>
            </c:numRef>
          </c:yVal>
          <c:smooth val="0"/>
          <c:extLst>
            <c:ext xmlns:c16="http://schemas.microsoft.com/office/drawing/2014/chart" uri="{C3380CC4-5D6E-409C-BE32-E72D297353CC}">
              <c16:uniqueId val="{00000000-3EC3-4217-9B9A-B20F4B6D0305}"/>
            </c:ext>
          </c:extLst>
        </c:ser>
        <c:ser>
          <c:idx val="3"/>
          <c:order val="1"/>
          <c:tx>
            <c:strRef>
              <c:f>vehicle_ss!$F$1</c:f>
              <c:strCache>
                <c:ptCount val="1"/>
                <c:pt idx="0">
                  <c:v>100ft-1sp</c:v>
                </c:pt>
              </c:strCache>
            </c:strRef>
          </c:tx>
          <c:spPr>
            <a:ln w="28575">
              <a:noFill/>
            </a:ln>
          </c:spPr>
          <c:marker>
            <c:symbol val="circle"/>
            <c:size val="5"/>
            <c:spPr>
              <a:solidFill>
                <a:srgbClr val="C00000"/>
              </a:solidFill>
              <a:ln>
                <a:noFill/>
              </a:ln>
            </c:spPr>
          </c:marker>
          <c:xVal>
            <c:numRef>
              <c:f>vehicle_ss!$G$3:$G$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vehicle_ss!$F$3:$F$62</c:f>
              <c:numCache>
                <c:formatCode>General</c:formatCode>
                <c:ptCount val="60"/>
                <c:pt idx="0">
                  <c:v>2.3364878677312801</c:v>
                </c:pt>
                <c:pt idx="1">
                  <c:v>2.7269335839384001</c:v>
                </c:pt>
                <c:pt idx="2">
                  <c:v>1.9104381836251401</c:v>
                </c:pt>
                <c:pt idx="3">
                  <c:v>2.0029415060328</c:v>
                </c:pt>
                <c:pt idx="4">
                  <c:v>1.6567073072326699</c:v>
                </c:pt>
                <c:pt idx="5">
                  <c:v>1.94408538744901</c:v>
                </c:pt>
                <c:pt idx="6">
                  <c:v>3.4917799358826498</c:v>
                </c:pt>
                <c:pt idx="7">
                  <c:v>4.7605428317961298</c:v>
                </c:pt>
                <c:pt idx="8">
                  <c:v>2.53480592485072</c:v>
                </c:pt>
                <c:pt idx="9">
                  <c:v>2.0890788527619799</c:v>
                </c:pt>
                <c:pt idx="10">
                  <c:v>1.38146699568764</c:v>
                </c:pt>
                <c:pt idx="11">
                  <c:v>2.0329522826864799</c:v>
                </c:pt>
                <c:pt idx="12">
                  <c:v>1.81732567409125</c:v>
                </c:pt>
                <c:pt idx="13">
                  <c:v>1.5701667217894599</c:v>
                </c:pt>
                <c:pt idx="14">
                  <c:v>1.71422231736165</c:v>
                </c:pt>
                <c:pt idx="15">
                  <c:v>2.3364878677312801</c:v>
                </c:pt>
                <c:pt idx="16">
                  <c:v>2.7269335839384001</c:v>
                </c:pt>
                <c:pt idx="17">
                  <c:v>1.9104381836251401</c:v>
                </c:pt>
                <c:pt idx="18">
                  <c:v>2.0029415060328</c:v>
                </c:pt>
                <c:pt idx="19">
                  <c:v>1.6567073072326699</c:v>
                </c:pt>
                <c:pt idx="20">
                  <c:v>1.94408538744901</c:v>
                </c:pt>
                <c:pt idx="21">
                  <c:v>3.4917799358826498</c:v>
                </c:pt>
                <c:pt idx="22">
                  <c:v>4.7605428317961298</c:v>
                </c:pt>
                <c:pt idx="23">
                  <c:v>2.53480592485072</c:v>
                </c:pt>
                <c:pt idx="24">
                  <c:v>2.0890788527619799</c:v>
                </c:pt>
                <c:pt idx="25">
                  <c:v>1.38146699568764</c:v>
                </c:pt>
                <c:pt idx="26">
                  <c:v>2.0329522826864799</c:v>
                </c:pt>
                <c:pt idx="27">
                  <c:v>1.81732567409125</c:v>
                </c:pt>
                <c:pt idx="28">
                  <c:v>1.5701667217894599</c:v>
                </c:pt>
                <c:pt idx="29">
                  <c:v>1.71422231736165</c:v>
                </c:pt>
                <c:pt idx="30">
                  <c:v>2.3364878677312801</c:v>
                </c:pt>
                <c:pt idx="31">
                  <c:v>2.7269335839384001</c:v>
                </c:pt>
                <c:pt idx="32">
                  <c:v>1.9104381836251401</c:v>
                </c:pt>
                <c:pt idx="33">
                  <c:v>2.0029415060328</c:v>
                </c:pt>
                <c:pt idx="34">
                  <c:v>1.6567073072326699</c:v>
                </c:pt>
                <c:pt idx="35">
                  <c:v>1.94408538744901</c:v>
                </c:pt>
                <c:pt idx="36">
                  <c:v>3.4917799358826498</c:v>
                </c:pt>
                <c:pt idx="37">
                  <c:v>4.7605428317961298</c:v>
                </c:pt>
                <c:pt idx="38">
                  <c:v>2.53480592485072</c:v>
                </c:pt>
                <c:pt idx="39">
                  <c:v>2.0890788527619799</c:v>
                </c:pt>
                <c:pt idx="40">
                  <c:v>1.38146699568764</c:v>
                </c:pt>
                <c:pt idx="41">
                  <c:v>2.0329522826864799</c:v>
                </c:pt>
                <c:pt idx="42">
                  <c:v>1.81732567409125</c:v>
                </c:pt>
                <c:pt idx="43">
                  <c:v>1.5701667217894599</c:v>
                </c:pt>
                <c:pt idx="44">
                  <c:v>1.71422231736165</c:v>
                </c:pt>
                <c:pt idx="45">
                  <c:v>1.83433823037162</c:v>
                </c:pt>
                <c:pt idx="47">
                  <c:v>1.64575571578758</c:v>
                </c:pt>
                <c:pt idx="49">
                  <c:v>1.2115771850256001</c:v>
                </c:pt>
                <c:pt idx="51">
                  <c:v>2.64082091228433</c:v>
                </c:pt>
                <c:pt idx="53">
                  <c:v>1.72901787943853</c:v>
                </c:pt>
                <c:pt idx="55">
                  <c:v>1.3209454616316301</c:v>
                </c:pt>
                <c:pt idx="57">
                  <c:v>1.36737396582247</c:v>
                </c:pt>
              </c:numCache>
            </c:numRef>
          </c:yVal>
          <c:smooth val="0"/>
          <c:extLst>
            <c:ext xmlns:c16="http://schemas.microsoft.com/office/drawing/2014/chart" uri="{C3380CC4-5D6E-409C-BE32-E72D297353CC}">
              <c16:uniqueId val="{00000001-3EC3-4217-9B9A-B20F4B6D0305}"/>
            </c:ext>
          </c:extLst>
        </c:ser>
        <c:ser>
          <c:idx val="5"/>
          <c:order val="2"/>
          <c:tx>
            <c:strRef>
              <c:f>vehicle_ss!$J$1</c:f>
              <c:strCache>
                <c:ptCount val="1"/>
                <c:pt idx="0">
                  <c:v>140ft-1sp</c:v>
                </c:pt>
              </c:strCache>
            </c:strRef>
          </c:tx>
          <c:spPr>
            <a:ln w="28575">
              <a:noFill/>
            </a:ln>
          </c:spPr>
          <c:marker>
            <c:symbol val="circle"/>
            <c:size val="5"/>
            <c:spPr>
              <a:solidFill>
                <a:schemeClr val="accent6">
                  <a:lumMod val="75000"/>
                </a:schemeClr>
              </a:solidFill>
              <a:ln>
                <a:noFill/>
              </a:ln>
            </c:spPr>
          </c:marker>
          <c:xVal>
            <c:numRef>
              <c:f>vehicle_ss!$K$3:$K$32</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vehicle_ss!$J$3:$J$32</c:f>
              <c:numCache>
                <c:formatCode>General</c:formatCode>
                <c:ptCount val="30"/>
                <c:pt idx="0">
                  <c:v>1.7838744872930099</c:v>
                </c:pt>
                <c:pt idx="1">
                  <c:v>2.0503970758383598</c:v>
                </c:pt>
                <c:pt idx="2">
                  <c:v>1.60338062873153</c:v>
                </c:pt>
                <c:pt idx="3">
                  <c:v>1.39761363901248</c:v>
                </c:pt>
                <c:pt idx="4">
                  <c:v>1.27552533169774</c:v>
                </c:pt>
                <c:pt idx="5">
                  <c:v>1.39478776836344</c:v>
                </c:pt>
                <c:pt idx="6">
                  <c:v>2.0768356822687601</c:v>
                </c:pt>
                <c:pt idx="7">
                  <c:v>2.0067261814056301</c:v>
                </c:pt>
                <c:pt idx="8">
                  <c:v>1.87992529510255</c:v>
                </c:pt>
                <c:pt idx="9">
                  <c:v>1.50666572347502</c:v>
                </c:pt>
                <c:pt idx="10">
                  <c:v>1.1725143011691099</c:v>
                </c:pt>
                <c:pt idx="11">
                  <c:v>1.3273970343895201</c:v>
                </c:pt>
                <c:pt idx="12">
                  <c:v>1.7283896576934401</c:v>
                </c:pt>
                <c:pt idx="13">
                  <c:v>1.32522866415715</c:v>
                </c:pt>
                <c:pt idx="14">
                  <c:v>1.42134253568191</c:v>
                </c:pt>
                <c:pt idx="15">
                  <c:v>1.9713017421201</c:v>
                </c:pt>
                <c:pt idx="17">
                  <c:v>1.6023401240556101</c:v>
                </c:pt>
                <c:pt idx="19">
                  <c:v>1.29014713240391</c:v>
                </c:pt>
                <c:pt idx="21">
                  <c:v>2.9295568590237502</c:v>
                </c:pt>
                <c:pt idx="23">
                  <c:v>1.90659014615841</c:v>
                </c:pt>
                <c:pt idx="25">
                  <c:v>1.29006809363994</c:v>
                </c:pt>
                <c:pt idx="27">
                  <c:v>3.0423659889579699</c:v>
                </c:pt>
              </c:numCache>
            </c:numRef>
          </c:yVal>
          <c:smooth val="0"/>
          <c:extLst>
            <c:ext xmlns:c16="http://schemas.microsoft.com/office/drawing/2014/chart" uri="{C3380CC4-5D6E-409C-BE32-E72D297353CC}">
              <c16:uniqueId val="{00000002-3EC3-4217-9B9A-B20F4B6D0305}"/>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3EC3-4217-9B9A-B20F4B6D0305}"/>
            </c:ext>
          </c:extLst>
        </c:ser>
        <c:dLbls>
          <c:showLegendKey val="0"/>
          <c:showVal val="0"/>
          <c:showCatName val="0"/>
          <c:showSerName val="0"/>
          <c:showPercent val="0"/>
          <c:showBubbleSize val="0"/>
        </c:dLbls>
        <c:axId val="247978624"/>
        <c:axId val="248468224"/>
      </c:scatterChart>
      <c:valAx>
        <c:axId val="24797862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8468224"/>
        <c:crosses val="autoZero"/>
        <c:crossBetween val="midCat"/>
      </c:valAx>
      <c:valAx>
        <c:axId val="248468224"/>
        <c:scaling>
          <c:orientation val="minMax"/>
          <c:max val="8"/>
        </c:scaling>
        <c:delete val="0"/>
        <c:axPos val="l"/>
        <c:majorGridlines/>
        <c:title>
          <c:tx>
            <c:rich>
              <a:bodyPr rot="-5400000" vert="horz"/>
              <a:lstStyle/>
              <a:p>
                <a:pPr>
                  <a:defRPr sz="1000"/>
                </a:pPr>
                <a:r>
                  <a:rPr lang="en-US" sz="1000" b="1" i="0" baseline="0">
                    <a:effectLst/>
                  </a:rPr>
                  <a:t>Contact Force Amplification</a:t>
                </a:r>
                <a:endParaRPr lang="en-US" sz="1000">
                  <a:effectLst/>
                </a:endParaRPr>
              </a:p>
            </c:rich>
          </c:tx>
          <c:overlay val="0"/>
        </c:title>
        <c:numFmt formatCode="General" sourceLinked="1"/>
        <c:majorTickMark val="out"/>
        <c:minorTickMark val="none"/>
        <c:tickLblPos val="nextTo"/>
        <c:crossAx val="247978624"/>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D$1</c:f>
              <c:strCache>
                <c:ptCount val="1"/>
                <c:pt idx="0">
                  <c:v>40ft-2sp</c:v>
                </c:pt>
              </c:strCache>
            </c:strRef>
          </c:tx>
          <c:spPr>
            <a:ln w="28575">
              <a:noFill/>
            </a:ln>
          </c:spPr>
          <c:marker>
            <c:symbol val="circle"/>
            <c:size val="5"/>
            <c:spPr>
              <a:solidFill>
                <a:schemeClr val="tx2"/>
              </a:solidFill>
              <a:ln>
                <a:noFill/>
              </a:ln>
            </c:spPr>
          </c:marker>
          <c:xVal>
            <c:numRef>
              <c:f>vehicle_ss!$E$3:$E$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vehicle_ss!$D$3:$D$62</c:f>
              <c:numCache>
                <c:formatCode>General</c:formatCode>
                <c:ptCount val="60"/>
                <c:pt idx="0">
                  <c:v>7.9498020159716702</c:v>
                </c:pt>
                <c:pt idx="1">
                  <c:v>6.3296156712407496</c:v>
                </c:pt>
                <c:pt idx="2">
                  <c:v>3.69999043819075</c:v>
                </c:pt>
                <c:pt idx="3">
                  <c:v>3.5455394852268398</c:v>
                </c:pt>
                <c:pt idx="4">
                  <c:v>2.1265138617002899</c:v>
                </c:pt>
                <c:pt idx="5">
                  <c:v>1.96154702703329</c:v>
                </c:pt>
                <c:pt idx="6">
                  <c:v>12.2124260269425</c:v>
                </c:pt>
                <c:pt idx="7">
                  <c:v>12.3619198113233</c:v>
                </c:pt>
                <c:pt idx="8">
                  <c:v>4.9183772812812103</c:v>
                </c:pt>
                <c:pt idx="9">
                  <c:v>5.9070738534000604</c:v>
                </c:pt>
                <c:pt idx="10">
                  <c:v>2.65840105447894</c:v>
                </c:pt>
                <c:pt idx="11">
                  <c:v>2.1472955037721402</c:v>
                </c:pt>
                <c:pt idx="12">
                  <c:v>3.6206464044841802</c:v>
                </c:pt>
                <c:pt idx="13">
                  <c:v>2.76174824105841</c:v>
                </c:pt>
                <c:pt idx="14">
                  <c:v>4.9478724236509901</c:v>
                </c:pt>
                <c:pt idx="15">
                  <c:v>8.2497699293228202</c:v>
                </c:pt>
                <c:pt idx="16">
                  <c:v>6.0825814150625597</c:v>
                </c:pt>
                <c:pt idx="17">
                  <c:v>3.51599190544405</c:v>
                </c:pt>
                <c:pt idx="18">
                  <c:v>3.37557188004758</c:v>
                </c:pt>
                <c:pt idx="19">
                  <c:v>2.2675868868440698</c:v>
                </c:pt>
                <c:pt idx="20">
                  <c:v>1.7693720524040299</c:v>
                </c:pt>
                <c:pt idx="21">
                  <c:v>12.5527199937631</c:v>
                </c:pt>
                <c:pt idx="22">
                  <c:v>11.423380474778799</c:v>
                </c:pt>
                <c:pt idx="23">
                  <c:v>4.2278585087576799</c:v>
                </c:pt>
                <c:pt idx="24">
                  <c:v>6.1726586564603796</c:v>
                </c:pt>
                <c:pt idx="25">
                  <c:v>2.44900049587195</c:v>
                </c:pt>
                <c:pt idx="26">
                  <c:v>2.24372884777347</c:v>
                </c:pt>
                <c:pt idx="27">
                  <c:v>3.2817405756595801</c:v>
                </c:pt>
                <c:pt idx="28">
                  <c:v>2.59746679347358</c:v>
                </c:pt>
                <c:pt idx="29">
                  <c:v>4.5601706810124298</c:v>
                </c:pt>
                <c:pt idx="30">
                  <c:v>1.99129719688885</c:v>
                </c:pt>
                <c:pt idx="31">
                  <c:v>2.1059151557845799</c:v>
                </c:pt>
                <c:pt idx="32">
                  <c:v>1.53377861776206</c:v>
                </c:pt>
                <c:pt idx="33">
                  <c:v>1.63222633088535</c:v>
                </c:pt>
                <c:pt idx="34">
                  <c:v>1.0235607137534399</c:v>
                </c:pt>
                <c:pt idx="36">
                  <c:v>2.4984868734540102</c:v>
                </c:pt>
                <c:pt idx="38">
                  <c:v>1.4740228650326099</c:v>
                </c:pt>
                <c:pt idx="40">
                  <c:v>1.21093974182735</c:v>
                </c:pt>
                <c:pt idx="42">
                  <c:v>1.36666525300708</c:v>
                </c:pt>
                <c:pt idx="43">
                  <c:v>1.4724140001208199</c:v>
                </c:pt>
                <c:pt idx="45">
                  <c:v>1.97938899766758</c:v>
                </c:pt>
                <c:pt idx="47">
                  <c:v>1.3695322486336601</c:v>
                </c:pt>
                <c:pt idx="49">
                  <c:v>1.1110797590069901</c:v>
                </c:pt>
                <c:pt idx="51">
                  <c:v>2.7557561664899501</c:v>
                </c:pt>
                <c:pt idx="53">
                  <c:v>1.6875477003149699</c:v>
                </c:pt>
                <c:pt idx="55">
                  <c:v>1.2779394060576901</c:v>
                </c:pt>
              </c:numCache>
            </c:numRef>
          </c:yVal>
          <c:smooth val="0"/>
          <c:extLst>
            <c:ext xmlns:c16="http://schemas.microsoft.com/office/drawing/2014/chart" uri="{C3380CC4-5D6E-409C-BE32-E72D297353CC}">
              <c16:uniqueId val="{00000000-79D3-4A62-89EF-B727F13C19C0}"/>
            </c:ext>
          </c:extLst>
        </c:ser>
        <c:ser>
          <c:idx val="3"/>
          <c:order val="1"/>
          <c:tx>
            <c:strRef>
              <c:f>vehicle_ss!$H$1</c:f>
              <c:strCache>
                <c:ptCount val="1"/>
                <c:pt idx="0">
                  <c:v>100ft-2sp</c:v>
                </c:pt>
              </c:strCache>
            </c:strRef>
          </c:tx>
          <c:spPr>
            <a:ln w="28575">
              <a:noFill/>
            </a:ln>
          </c:spPr>
          <c:marker>
            <c:symbol val="circle"/>
            <c:size val="5"/>
            <c:spPr>
              <a:solidFill>
                <a:srgbClr val="C00000"/>
              </a:solidFill>
              <a:ln>
                <a:noFill/>
              </a:ln>
            </c:spPr>
          </c:marker>
          <c:xVal>
            <c:numRef>
              <c:f>vehicle_ss!$I$3:$I$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vehicle_ss!$H$3:$H$62</c:f>
              <c:numCache>
                <c:formatCode>General</c:formatCode>
                <c:ptCount val="60"/>
                <c:pt idx="0">
                  <c:v>2.7572893787249599</c:v>
                </c:pt>
                <c:pt idx="1">
                  <c:v>2.9805654365774501</c:v>
                </c:pt>
                <c:pt idx="2">
                  <c:v>1.9104381836251401</c:v>
                </c:pt>
                <c:pt idx="3">
                  <c:v>2.0029415060328</c:v>
                </c:pt>
                <c:pt idx="4">
                  <c:v>1.6567073072326699</c:v>
                </c:pt>
                <c:pt idx="5">
                  <c:v>1.94408538744901</c:v>
                </c:pt>
                <c:pt idx="6">
                  <c:v>3.4917799358826498</c:v>
                </c:pt>
                <c:pt idx="7">
                  <c:v>4.7605428317961298</c:v>
                </c:pt>
                <c:pt idx="8">
                  <c:v>2.53480592485072</c:v>
                </c:pt>
                <c:pt idx="9">
                  <c:v>2.3984008108453301</c:v>
                </c:pt>
                <c:pt idx="10">
                  <c:v>1.5949329807080099</c:v>
                </c:pt>
                <c:pt idx="11">
                  <c:v>2.0329522826864799</c:v>
                </c:pt>
                <c:pt idx="12">
                  <c:v>1.81732567409125</c:v>
                </c:pt>
                <c:pt idx="13">
                  <c:v>1.5701667217894599</c:v>
                </c:pt>
                <c:pt idx="14">
                  <c:v>5.8978448498606904</c:v>
                </c:pt>
                <c:pt idx="15">
                  <c:v>2.7572893787249599</c:v>
                </c:pt>
                <c:pt idx="16">
                  <c:v>2.9805654365774501</c:v>
                </c:pt>
                <c:pt idx="17">
                  <c:v>1.9104381836251401</c:v>
                </c:pt>
                <c:pt idx="18">
                  <c:v>2.0029415060328</c:v>
                </c:pt>
                <c:pt idx="19">
                  <c:v>1.6567073072326699</c:v>
                </c:pt>
                <c:pt idx="20">
                  <c:v>1.94408538744901</c:v>
                </c:pt>
                <c:pt idx="21">
                  <c:v>3.4917799358826498</c:v>
                </c:pt>
                <c:pt idx="22">
                  <c:v>4.7605428317961298</c:v>
                </c:pt>
                <c:pt idx="23">
                  <c:v>2.53480592485072</c:v>
                </c:pt>
                <c:pt idx="24">
                  <c:v>2.3984008108453301</c:v>
                </c:pt>
                <c:pt idx="25">
                  <c:v>1.5949329807080099</c:v>
                </c:pt>
                <c:pt idx="26">
                  <c:v>2.0329522826864799</c:v>
                </c:pt>
                <c:pt idx="27">
                  <c:v>1.81732567409125</c:v>
                </c:pt>
                <c:pt idx="28">
                  <c:v>1.5701667217894599</c:v>
                </c:pt>
                <c:pt idx="29">
                  <c:v>5.8978448498606904</c:v>
                </c:pt>
                <c:pt idx="30">
                  <c:v>2.7572893787249599</c:v>
                </c:pt>
                <c:pt idx="31">
                  <c:v>2.9805654365774501</c:v>
                </c:pt>
                <c:pt idx="32">
                  <c:v>1.9104381836251401</c:v>
                </c:pt>
                <c:pt idx="33">
                  <c:v>2.0029415060328</c:v>
                </c:pt>
                <c:pt idx="34">
                  <c:v>1.6567073072326699</c:v>
                </c:pt>
                <c:pt idx="35">
                  <c:v>1.94408538744901</c:v>
                </c:pt>
                <c:pt idx="36">
                  <c:v>3.4917799358826498</c:v>
                </c:pt>
                <c:pt idx="37">
                  <c:v>4.7605428317961298</c:v>
                </c:pt>
                <c:pt idx="38">
                  <c:v>2.53480592485072</c:v>
                </c:pt>
                <c:pt idx="39">
                  <c:v>2.3984008108453301</c:v>
                </c:pt>
                <c:pt idx="40">
                  <c:v>1.5949329807080099</c:v>
                </c:pt>
                <c:pt idx="41">
                  <c:v>2.0329522826864799</c:v>
                </c:pt>
                <c:pt idx="42">
                  <c:v>1.81732567409125</c:v>
                </c:pt>
                <c:pt idx="43">
                  <c:v>1.5701667217894599</c:v>
                </c:pt>
                <c:pt idx="44">
                  <c:v>5.8978448498606904</c:v>
                </c:pt>
                <c:pt idx="45">
                  <c:v>2.3098236680173398</c:v>
                </c:pt>
                <c:pt idx="47">
                  <c:v>1.64575571578758</c:v>
                </c:pt>
                <c:pt idx="49">
                  <c:v>1.3331481578553901</c:v>
                </c:pt>
                <c:pt idx="51">
                  <c:v>2.64082091228433</c:v>
                </c:pt>
                <c:pt idx="53">
                  <c:v>1.72901787943853</c:v>
                </c:pt>
                <c:pt idx="55">
                  <c:v>1.40264365609048</c:v>
                </c:pt>
                <c:pt idx="57">
                  <c:v>1.36737396582247</c:v>
                </c:pt>
              </c:numCache>
            </c:numRef>
          </c:yVal>
          <c:smooth val="0"/>
          <c:extLst>
            <c:ext xmlns:c16="http://schemas.microsoft.com/office/drawing/2014/chart" uri="{C3380CC4-5D6E-409C-BE32-E72D297353CC}">
              <c16:uniqueId val="{00000001-79D3-4A62-89EF-B727F13C19C0}"/>
            </c:ext>
          </c:extLst>
        </c:ser>
        <c:ser>
          <c:idx val="5"/>
          <c:order val="2"/>
          <c:tx>
            <c:strRef>
              <c:f>vehicle_ss!$L$1</c:f>
              <c:strCache>
                <c:ptCount val="1"/>
                <c:pt idx="0">
                  <c:v>140ft-2sp</c:v>
                </c:pt>
              </c:strCache>
            </c:strRef>
          </c:tx>
          <c:spPr>
            <a:ln w="28575">
              <a:noFill/>
            </a:ln>
          </c:spPr>
          <c:marker>
            <c:symbol val="circle"/>
            <c:size val="5"/>
            <c:spPr>
              <a:solidFill>
                <a:schemeClr val="accent6">
                  <a:lumMod val="75000"/>
                </a:schemeClr>
              </a:solidFill>
              <a:ln>
                <a:noFill/>
              </a:ln>
            </c:spPr>
          </c:marker>
          <c:xVal>
            <c:numRef>
              <c:f>vehicle_ss!$M$3:$M$32</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vehicle_ss!$L$3:$L$32</c:f>
              <c:numCache>
                <c:formatCode>General</c:formatCode>
                <c:ptCount val="30"/>
                <c:pt idx="0">
                  <c:v>2.0069096601641698</c:v>
                </c:pt>
                <c:pt idx="1">
                  <c:v>2.0503970758383598</c:v>
                </c:pt>
                <c:pt idx="2">
                  <c:v>1.60338062873153</c:v>
                </c:pt>
                <c:pt idx="3">
                  <c:v>1.46680407236577</c:v>
                </c:pt>
                <c:pt idx="4">
                  <c:v>1.28065587035464</c:v>
                </c:pt>
                <c:pt idx="5">
                  <c:v>1.5619041279118899</c:v>
                </c:pt>
                <c:pt idx="6">
                  <c:v>2.0768356822687601</c:v>
                </c:pt>
                <c:pt idx="7">
                  <c:v>2.7125210557105799</c:v>
                </c:pt>
                <c:pt idx="8">
                  <c:v>1.8984813984204401</c:v>
                </c:pt>
                <c:pt idx="9">
                  <c:v>1.50666572347502</c:v>
                </c:pt>
                <c:pt idx="10">
                  <c:v>1.6823600254761999</c:v>
                </c:pt>
                <c:pt idx="11">
                  <c:v>1.40512282200003</c:v>
                </c:pt>
                <c:pt idx="12">
                  <c:v>1.7293355192178499</c:v>
                </c:pt>
                <c:pt idx="13">
                  <c:v>2.52240596231207</c:v>
                </c:pt>
                <c:pt idx="14">
                  <c:v>1.4311946876341399</c:v>
                </c:pt>
                <c:pt idx="15">
                  <c:v>2.2134854888377502</c:v>
                </c:pt>
                <c:pt idx="16">
                  <c:v>2.3391083669003701</c:v>
                </c:pt>
                <c:pt idx="17">
                  <c:v>1.6023401240556101</c:v>
                </c:pt>
                <c:pt idx="19">
                  <c:v>1.29014713240391</c:v>
                </c:pt>
                <c:pt idx="21">
                  <c:v>2.9295568590237502</c:v>
                </c:pt>
                <c:pt idx="23">
                  <c:v>1.90659014615841</c:v>
                </c:pt>
                <c:pt idx="24">
                  <c:v>1.4925029612737</c:v>
                </c:pt>
                <c:pt idx="25">
                  <c:v>1.49564097108121</c:v>
                </c:pt>
                <c:pt idx="26">
                  <c:v>1.39234510658211</c:v>
                </c:pt>
                <c:pt idx="27">
                  <c:v>3.0440309242457499</c:v>
                </c:pt>
                <c:pt idx="28">
                  <c:v>4.6766331990704302</c:v>
                </c:pt>
                <c:pt idx="29">
                  <c:v>1.4316757637003199</c:v>
                </c:pt>
              </c:numCache>
            </c:numRef>
          </c:yVal>
          <c:smooth val="0"/>
          <c:extLst>
            <c:ext xmlns:c16="http://schemas.microsoft.com/office/drawing/2014/chart" uri="{C3380CC4-5D6E-409C-BE32-E72D297353CC}">
              <c16:uniqueId val="{00000002-79D3-4A62-89EF-B727F13C19C0}"/>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79D3-4A62-89EF-B727F13C19C0}"/>
            </c:ext>
          </c:extLst>
        </c:ser>
        <c:dLbls>
          <c:showLegendKey val="0"/>
          <c:showVal val="0"/>
          <c:showCatName val="0"/>
          <c:showSerName val="0"/>
          <c:showPercent val="0"/>
          <c:showBubbleSize val="0"/>
        </c:dLbls>
        <c:axId val="249798656"/>
        <c:axId val="249800576"/>
      </c:scatterChart>
      <c:valAx>
        <c:axId val="249798656"/>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9800576"/>
        <c:crosses val="autoZero"/>
        <c:crossBetween val="midCat"/>
      </c:valAx>
      <c:valAx>
        <c:axId val="249800576"/>
        <c:scaling>
          <c:orientation val="minMax"/>
          <c:max val="8"/>
        </c:scaling>
        <c:delete val="0"/>
        <c:axPos val="l"/>
        <c:majorGridlines/>
        <c:title>
          <c:tx>
            <c:rich>
              <a:bodyPr rot="-5400000" vert="horz"/>
              <a:lstStyle/>
              <a:p>
                <a:pPr>
                  <a:defRPr/>
                </a:pPr>
                <a:r>
                  <a:rPr lang="en-US"/>
                  <a:t>Contact Force Amplification</a:t>
                </a:r>
              </a:p>
            </c:rich>
          </c:tx>
          <c:overlay val="0"/>
        </c:title>
        <c:numFmt formatCode="General" sourceLinked="1"/>
        <c:majorTickMark val="out"/>
        <c:minorTickMark val="none"/>
        <c:tickLblPos val="nextTo"/>
        <c:crossAx val="249798656"/>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3D47-491A-8070-EAE3AA45EAAE}"/>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3D47-491A-8070-EAE3AA45EAAE}"/>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EE00FDE4-584F-440C-B738-D0F0B0A7A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69</TotalTime>
  <Pages>95</Pages>
  <Words>16983</Words>
  <Characters>96804</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13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17</cp:revision>
  <dcterms:created xsi:type="dcterms:W3CDTF">2018-12-18T20:31:00Z</dcterms:created>
  <dcterms:modified xsi:type="dcterms:W3CDTF">2019-02-25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VOHNeSNn"/&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